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2FF5600" w14:textId="77777777" w:rsidR="00093DD3" w:rsidRDefault="00093DD3"/>
    <w:p w14:paraId="08931452" w14:textId="77777777" w:rsidR="00093DD3" w:rsidRDefault="00093DD3">
      <w:r w:rsidRPr="00093DD3">
        <w:rPr>
          <w:noProof/>
          <w:lang w:eastAsia="en-US"/>
        </w:rPr>
        <w:drawing>
          <wp:inline distT="0" distB="0" distL="0" distR="0" wp14:anchorId="5366A272" wp14:editId="30957523">
            <wp:extent cx="5880735" cy="5233846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4.eps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5024" r="12291" b="24923"/>
                    <a:stretch/>
                  </pic:blipFill>
                  <pic:spPr bwMode="auto">
                    <a:xfrm>
                      <a:off x="0" y="0"/>
                      <a:ext cx="5883302" cy="52361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507A24" w14:textId="74F54E21" w:rsidR="00B557DA" w:rsidRPr="006346E9" w:rsidRDefault="003F3EF7" w:rsidP="00093DD3">
      <w:pPr>
        <w:rPr>
          <w:rFonts w:ascii="Times New Roman" w:hAnsi="Times New Roman" w:cs="Times New Roman"/>
        </w:rPr>
      </w:pPr>
      <w:r w:rsidRPr="003F3EF7">
        <w:rPr>
          <w:rFonts w:ascii="Times New Roman" w:hAnsi="Times New Roman" w:cs="Times New Roman"/>
          <w:color w:val="0070C0"/>
        </w:rPr>
        <w:lastRenderedPageBreak/>
        <mc:AlternateContent>
          <mc:Choice Requires="wpg">
            <w:drawing>
              <wp:inline distT="0" distB="0" distL="0" distR="0" wp14:anchorId="21226B2E" wp14:editId="40769336">
                <wp:extent cx="3564467" cy="6056700"/>
                <wp:effectExtent l="0" t="0" r="0" b="0"/>
                <wp:docPr id="2" name="Group 1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564467" cy="6056700"/>
                          <a:chOff x="0" y="0"/>
                          <a:chExt cx="3564467" cy="6056700"/>
                        </a:xfrm>
                      </wpg:grpSpPr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138500"/>
                            <a:ext cx="3564467" cy="59182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" name="Rectangle 4"/>
                        <wps:cNvSpPr/>
                        <wps:spPr>
                          <a:xfrm>
                            <a:off x="67734" y="138500"/>
                            <a:ext cx="160866" cy="25400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  <a:effectLst/>
                        </wps:spPr>
                        <wps:style>
                          <a:lnRef idx="1">
                            <a:schemeClr val="accent1"/>
                          </a:lnRef>
                          <a:fillRef idx="3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0EDC6762" w14:textId="77777777" w:rsidR="003F3EF7" w:rsidRDefault="003F3EF7" w:rsidP="003F3EF7">
                              <w:pPr>
                                <w:rPr>
                                  <w:rFonts w:eastAsia="Times New Roman" w:cs="Times New Roman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" name="Rectangle 5"/>
                        <wps:cNvSpPr/>
                        <wps:spPr>
                          <a:xfrm>
                            <a:off x="67734" y="1645566"/>
                            <a:ext cx="160866" cy="25400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  <a:effectLst/>
                        </wps:spPr>
                        <wps:style>
                          <a:lnRef idx="1">
                            <a:schemeClr val="accent1"/>
                          </a:lnRef>
                          <a:fillRef idx="3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409BC923" w14:textId="77777777" w:rsidR="003F3EF7" w:rsidRDefault="003F3EF7" w:rsidP="003F3EF7">
                              <w:pPr>
                                <w:rPr>
                                  <w:rFonts w:eastAsia="Times New Roman" w:cs="Times New Roman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" name="Rectangle 6"/>
                        <wps:cNvSpPr/>
                        <wps:spPr>
                          <a:xfrm>
                            <a:off x="67734" y="3347367"/>
                            <a:ext cx="160866" cy="25400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  <a:effectLst/>
                        </wps:spPr>
                        <wps:style>
                          <a:lnRef idx="1">
                            <a:schemeClr val="accent1"/>
                          </a:lnRef>
                          <a:fillRef idx="3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53E98E8B" w14:textId="77777777" w:rsidR="003F3EF7" w:rsidRDefault="003F3EF7" w:rsidP="003F3EF7">
                              <w:pPr>
                                <w:rPr>
                                  <w:rFonts w:eastAsia="Times New Roman" w:cs="Times New Roman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" name="Rectangle 7"/>
                        <wps:cNvSpPr/>
                        <wps:spPr>
                          <a:xfrm>
                            <a:off x="67734" y="4642767"/>
                            <a:ext cx="160866" cy="25400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  <a:effectLst/>
                        </wps:spPr>
                        <wps:style>
                          <a:lnRef idx="1">
                            <a:schemeClr val="accent1"/>
                          </a:lnRef>
                          <a:fillRef idx="3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397CFC1D" w14:textId="77777777" w:rsidR="003F3EF7" w:rsidRDefault="003F3EF7" w:rsidP="003F3EF7">
                              <w:pPr>
                                <w:rPr>
                                  <w:rFonts w:eastAsia="Times New Roman" w:cs="Times New Roman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" name="Text Box 9"/>
                        <wps:cNvSpPr txBox="1"/>
                        <wps:spPr>
                          <a:xfrm>
                            <a:off x="12702" y="0"/>
                            <a:ext cx="262255" cy="26670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73CC55A" w14:textId="77777777" w:rsidR="003F3EF7" w:rsidRDefault="003F3EF7" w:rsidP="003F3EF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C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0" name="Text Box 10"/>
                        <wps:cNvSpPr txBox="1"/>
                        <wps:spPr>
                          <a:xfrm>
                            <a:off x="0" y="1840278"/>
                            <a:ext cx="262255" cy="26670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6C0405C" w14:textId="77777777" w:rsidR="003F3EF7" w:rsidRDefault="003F3EF7" w:rsidP="003F3EF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D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1" name="Text Box 11"/>
                        <wps:cNvSpPr txBox="1"/>
                        <wps:spPr>
                          <a:xfrm>
                            <a:off x="12702" y="3324330"/>
                            <a:ext cx="262255" cy="26670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44231DA" w14:textId="77777777" w:rsidR="003F3EF7" w:rsidRDefault="003F3EF7" w:rsidP="003F3EF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E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2" name="Text Box 12"/>
                        <wps:cNvSpPr txBox="1"/>
                        <wps:spPr>
                          <a:xfrm>
                            <a:off x="12702" y="4642713"/>
                            <a:ext cx="262255" cy="26670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BDAD5BC" w14:textId="77777777" w:rsidR="003F3EF7" w:rsidRDefault="003F3EF7" w:rsidP="003F3EF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F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up 12" o:spid="_x0000_s1026" style="width:280.65pt;height:476.9pt;mso-position-horizontal-relative:char;mso-position-vertical-relative:line" coordsize="3564467,6056700" o:gfxdata="UEsDBBQABgAIAAAAIQDTWNY9CAEAABUCAAATAAAAW0NvbnRlbnRfVHlwZXNdLnhtbJSRS07DMBCG&#10;90jcwfIWJQ5dIISadEHKEhAqBxjZ48Rq/JDHhPb2OGmRUFSBWNoz3/+w15uDHdiIkYx3Nb8tK87Q&#10;Sa+M62r+vnsq7jmjBE7B4B3W/IjEN8311Xp3DEgs045q3qcUHoQg2aMFKn1AlyfaRwspH2MnAsg9&#10;dChWVXUnpHcJXSrSpMGbdYsaPobEtod8fUqScc4eT3uTVc0hhMFISDmomKbiIpeM1gvQ2Ml4Hlxm&#10;Ig60YH6ajU4tGhXnNmUm50DUm0A351Qv+TmjUcheIaZnsDm7UJEErnzrZfl7s8nMUuG1NhLLNtJ2&#10;pv7SVv7TRRz/K95m7A3Hb3Uxf2rzBQ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J5aEUcXBQAA7hoAAA4AAABkcnMvZTJvRG9jLnhtbOxZ227jNhB9L9B/EPTu&#10;WHfZQpyF10kWCwTbYJNin2masoVKokrSsdOi/94ZkpIS222yaZEmhR/i8Dbk8MwcDoc6/bCtSueO&#10;CVnweuL6J57rsJryRVEvJ+7Pt5eDketIReoFKXnNJu49k+6Hsx9/ON00GQv4ipcLJhyYpJbZppm4&#10;K6WabDiUdMUqIk94w2rozLmoiIKqWA4Xgmxg9qocBp6XDDdcLBrBKZMSWs9Np3um589zRtVPeS6Z&#10;csqJC7op/Sv07xx/h2enJFsK0qwKatUgL9CiIkUNi3ZTnRNFnLUo9qaqCiq45Lk6obwa8jwvKNN7&#10;gN343s5uPgm+bvReltlm2XQwAbQ7OL14Wvrl7lo4xWLiBq5TkwpMpFd1/ACx2TTLDIZ8Es1Ncy1s&#10;w9LUcLvbXFT4HzbibDWq9x2qbKscCo1hnERRkroOhb7Ei5PUs7jTFRhnT46uLp6QHLYLD1G/Tp2m&#10;oBn8WZigtAfT0+4EUmotmGsnqZ41R0XEL+tmABZtiCrmRVmoe+2dYDtUqr67Lui1MJUe8bBFHHpx&#10;USdEyFEAx6AEVIdYfzTBvCyay6IsEXcsW1XBqXec4sBujcOdc7quWK0MgwQrQWtey1XRSNcRGavm&#10;DBxCfF742qfBkFdS4XJoUu3VvwejqeeNg4+DWezNBpGXXgym4ygdpN5FGnnRyJ/5sz9Q2o+ytWRX&#10;nJLyvCmsrtC6p+1BF7ZkN+TQJHPuiKYyQqMVav9rFaEJIUFdpRJM0RUWc0DrKxwFRqbr0ND2aCLQ&#10;ErwcJQ76tR+O4tZ1Dzp3PPZHcCihFTsXJVkjpPrEeOVgAWAFRTSs5A5UNkPbIdbcRgutHiiFLITD&#10;UbaGhtrzwMOj8dCxcrMiDQMVcNreG6PWGxEpUi9L5kS4Ezuq47/8K5CSNA1hEiD5IaD8xBsliTkE&#10;gjjy/hlMYF5eFouWBjpcsFkpjHfMl761waNRZY2mrTlKGdxNC9NxwhoDt2vw1yV1XzKUKuuvLIdz&#10;Es4zQ4qdJQmlQKh2WT269zwrGGqz/62g8dQcRY1W3arB08KdhF6Z16oTroqai0MTlJ3KuRkPHvhg&#10;31hU2/nWusGcL+4hWggObgzBVDb0sgCfviJSXRMBcRMa4S4AvSsufnOdDcTViSt/XRM8UcvPNTju&#10;2I8iDMS6EsVpABXxsGf+sKdeVzMOfPf1arqI41XZFnPBq2/g51NcFbpITWHtiUuVaCszZeI9XCIo&#10;m071MHNUX9U3DRzwxqDIwdvtNyIaS1QFHP/CW7KQbIevZixCXfPpWvG80GRGyAxOFkog7isxON5n&#10;cPxSBidRHANdwfDm1MdAfqSw+34prO94+nzqPfTIZB2c3x6TIU6au3gfizUX0XQQsb8nFodhlIZw&#10;+z4y2V4D330wttnaMSZDaHrzMRnS3l0may6+gMlREgXpkcn6cqsTuv8Hk3XSf4zJb57J45bJt5j7&#10;f+RbZ7xzuXbUFpoxn7Bns8kj914T/CD14LVt/6UsSIIghls8PpQFSftO9tKnhIepLvpXn9ViSqej&#10;SJfg28zuccLWp1nIOdlglnP5n2c5PmR55kjtDAFNFnF7OXquJWAqfK4YRV6Qjh5fkV7dFl2q9p5s&#10;AXn5ri067/9OW/SsCMMgCkP7Rtw+tL26PboL93uyR/eI33PDvuN3icNzudHbQ188fB2n+seAV7dH&#10;d236d+yhPx3ARxX9VGs/AOFXm4d1/YLTf6Y6+xMAAP//AwBQSwMEFAAGAAgAAAAhAGxmV+66AAAA&#10;IgEAABkAAABkcnMvX3JlbHMvZTJvRG9jLnhtbC5yZWxzhI/LCsIwEEX3gv8QZm/TuhCRpt2I0K3o&#10;BwzJpA02D5Io9u8NuFEQXM693HOYtn/amT0oJuOdgKaqgZGTXhk3CrheTps9sJTRKZy9IwELJei7&#10;9ao904y5jNJkQmKF4pKAKedw4DzJiSymygdypdE+WszljCMPKG84Et/W9Y7HTwZ0X0w2KAFxUA2w&#10;yxKK+T/ba20kHb28W3L5h4IbW9wFiHGkLMCSMvgOmyobrYF3Lf/6rHsBAAD//wMAUEsDBBQABgAI&#10;AAAAIQDEaLht3QAAAAUBAAAPAAAAZHJzL2Rvd25yZXYueG1sTI9BS8NAEIXvgv9hGcGb3cSQUtNs&#10;SinqqQi2gvQ2zU6T0OxsyG6T9N+7eqmXgcd7vPdNvppMKwbqXWNZQTyLQBCXVjdcKfjavz0tQDiP&#10;rLG1TAqu5GBV3N/lmGk78icNO1+JUMIuQwW1910mpStrMuhmtiMO3sn2Bn2QfSV1j2MoN618jqK5&#10;NNhwWKixo01N5Xl3MQreRxzXSfw6bM+nzfWwTz++tzEp9fgwrZcgPE3+FoZf/IAORWA62gtrJ1oF&#10;4RH/d4OXzuMExFHBS5osQBa5/E9f/AAAAP//AwBQSwMECgAAAAAAAAAhAINv7hs2ORYANjkWABUA&#10;AABkcnMvbWVkaWEvaW1hZ2UxLnRpZmZNTQAqABYqgIA/4E/wBBYNB4RCYVC4ZDYdD4hEYlE4pFYt&#10;F4xGY1G45HY9H5BIZFI5JJZNJ5RKZVK5ZLZdL5hMZlM5pNZtN5xOZ1O55PZ9P6BQaFQ6JRaNR6RS&#10;aVS6ZTadT6hUalU6pFoHBKrWa1W65Xa9X7BYbFY7JZbNZ7RabVa7Zbbdb7hcblc7pdbtd7xb6veb&#10;5fb9f8BgcFg8JhcNh8RicVi8Zjcdj8hkclk8pHL3lcxmc1m85nc9n9BodFo9JpdNp9RqdVq9ZCcv&#10;rdhsdls9ptdtt9xud1u95vd9v+BwaTr+FxeNx+RyeVy+Zzedz+h0el0+pceJ1ex2e12+53e93/B4&#10;fF4/J5fNI+v5/V6/Z7fd7/h8fl8/p9ft94R6fx+/5/f8/8AQDAUBwJAsDQOjT9QRBcGQbB0HwhCM&#10;JQnCkKwsrMFQvDUNw5DsPQ/EEQxFEcSOFDMSxRFMVRXFkWxdF8YRjGSURPGcbRvHEcx1HceR7H0f&#10;uNGsgSHIkiyNI8kSTJUlyYoMhSbKEoylKcqSrK0ryxCcnyzLkuy9L8wTDMUxzI0UtzLNE0zVNc2T&#10;bN03zgm0zzjOk6ztO88TzPU9yBOatIGhAA0EkFAIfQQApwrCIUQulCoNQ8aIFQNBpvRyC0gx1FIM&#10;f9GU3Tr80DTiE0+ktLABRFSVO1yFURTVHohU1UIjVM+VrWy81jSiHVdS7M1MhdMKtSSD2CzSCVjV&#10;Ve2Sg9j1Y11XWKAFc1ojNeWXZiF15XSH15ZtiWvZVb3E58/K9YdtstYdnUfaiYWtb9xss11SVEhS&#10;CVJRlFXaj1u3hfaG2tf6C29UWBYFeOEYSs1z4O1VkXY4OCV7VNqW9ddJWioeAovftR3hhWQOPcqw&#10;4ZdNoXRaSsZQl2Nu1abV4tj6G4bgeB0/e9Aold91pNV19ZzkOg6EteSuXorb53cNQaVbGl1PmiZ5&#10;bp2ZYBeePaHrGIoA/4EAIJBYNB4RCYVC4ZDYdD4hBYE/4OAYtEYxDYGAIvGYNG47HohFIlBJDIpR&#10;KZVK4XE4rJ5ZMZdCosAZjN5xOZ1N4pJIrC5tIpJPo5RI5R5HEaDQgBPpsAaNTahCafO6tV6xWa1W&#10;65Xa9X7BYbFY7JZbNZ7RabVa7Zbbdb4JM4LNbhaJBS7rKbveb5aajSJbH5NU4PTppeb/S7/cZ/eM&#10;FhcdgL7k8plctl8xmc1m85nc9erln6toY5MLBe4fqK3i5Jps5pLpLNhrrLs8jotxeqVj4/iqbv6R&#10;VZNEaHVNvCp7hbjVcjhJ/V8Xc9z0+p1et1+x2e12+53e9X9t35Rqup5PFtapuodrIpeNpMsl8dHU&#10;bxyYNzIRUX/zuHx/O/8AQDAUBwJAsDNAjcAvMpr6P9A7opK0rPPC2UEsHByMQW8bWwxA7LqIxLIK&#10;MqDHOS90OoZELiN+4qjqW5sVNGhsUQ9GsbRvHEcx1HceO1BcNR6t8fw5IMHvSjSqL/EKjPa/bBoT&#10;CEkPu571So4DGMk+zGulK76yPIswTDMUxzJMrytJAULSewsiSM4aRzbGsKJzICPTrMz0Sw3rpS1K&#10;c/IRB0ooc48QUBP0YuglcaTxRlG0dR9IUjSTTwbSbkTU2LoUrS0C0QuNCsYk8XwipEo0XUk/tlKC&#10;503PTDTfV78y/TlaVrW1b1w7yJ0FMR918AB6HmeYAHufB8AAfVkgAftmIOAlngABNpWjadpASAFn&#10;gItk0UvK7DpEmFMsxO8KzXXLMp8/VRt5b9DW9UD33bb12XNPTgXi+CVVPc9+X7f1/4BgK1W5KFeT&#10;e5SgMdcS23JCM+xdg6cTmr2G4EmT6PzJ1XSe4T1xnO1ZpXJUuT0oMSvzk2PXdi2WZbl2X5hXbspd&#10;harnfm4AG7nQAHLnoAHcdp22Ie57yuBujgADelaTpelA2AGjgbbaBpcf5/H9d8mY/Vc3roAIBAE0&#10;qn3xgc4vneuYLHGN05RLlF3VrjFOdjt55XemI3tVmt3zK2079v/AcDwVb6rqnDJ6gb+ZI+UWZJr2&#10;wbFyK4Tvg2+wQl99p1ivA61k+6wlem6W7xnSNS3eQbu+WMZCpm8cH1/Ydj2WZ4I3GaPvzNupccRx&#10;HGABieAABrGuawAHUdB02Aep6QYigIgkCQABJ6YABX6wABh7IAAx7iyRAih6/CAB1/IAFhWHXx9g&#10;Bq+sdFE2Crjq4AAL+gAAYBoGagBwHAACP/AAAPAF5oAH0rAHo8xojRVkj6fW/IAcD4AQCAZBMAAC&#10;ILLYgg19sJ635PsAAPgfI+VgDzeZCBY4/R+D8AAAKCACYLgIWmAqGS2FoM1Ik/JZg/YPwhgNCVYy&#10;y1ml0ANENaMFwFwUiGAZyMNlaNwMYw89rEGyMOQcyc6JT1QHBbySZWKGXWJVVTFt0rs4yRljNGeN&#10;BaFjLHHYOxoSwh5NDaLCmFR+HFpTOSS6B4A4KwXf2/wCkgVqLXINHSOUh4EgAkMUsAsRAFyPkGAC&#10;JIAI9mpTVAVYMCGiAAhDCIgz9ACrRAUtdqMkn6ugLmRdwpFIFw9g/D+VseoIQWAQ/aCktJKQZimR&#10;lzbhDlOeMShhQLeiGO5jEyWMaUnPk2ii3U9zEo7xpmlNOak1SdsyPPL0/MOFmjTm8AAVc4QADLnI&#10;ABoI7AAPhHrA0ij0AJgABNPEAAN56AACQEkJD0nqNqIHDkAA4hwjhAAMUYoxmcjdG5AadY/FlH7b&#10;Gn9xBBGrw6hRDoB4D3+AgBCCGeAJwTgABZSEAEgQKQNawO6lAABvUrZ4z5oLQoCy4AsBcC70gRgj&#10;ABTSmsE38ygIfCiFUawADpHSOoAA26kAAHRUsAA9qnR9AOAADVU2mAcAAB0DwHQAR/S3IUfj6h6P&#10;iHUOp5I3BuDdqHUSptT5KvQejVMDQAKb04pJBiPkGl/qvJc1dh7YybACZMl5LszGQnRVMxpQ6M4u&#10;lmU9Mua1j7IWRslNMc1lZxzlG2Nobb43y1OHtJQi5dGsEIg2ssgY/lmgJlHSOQQJQSgmnmDgG7SQ&#10;NNPIM+elo5GeDkHLS23sJHmNgbC/4CIAKN0ctrXGuq1pLE9H8RSlDQqzUJHJbxn7QX1kDAiBACFU&#10;ml2uBLayd8LK72hlVP1ZsbZ0XTAAOYco5gADvHgO+IEOrmU6n0CSnNNAASPAXDRbRWJtS+MCkdxS&#10;7rFkqNZY6YzXErqxmYuFOk0bJ4VwtheM02EyStHmPKOIyxlDLAAKMUgo7L4iWDHGExTR+kUAdRcA&#10;AHwPggAADoHYOwABWx0AAFoLgWy5j5cIrkHqKgAGpkcAArhWitAANXJz64gyzgEtkltp35SGu5d0&#10;ElrqQAsBWAAGIMgZVbf28asYABx5pABeypY6JXSGyplmq4HKtAeA+B4AAIMZgAAnn2SQBpQl0n8P&#10;AeA8QAXVd9QEcQABv6NnNdhX0DACgElDi8B9UqqWvvCBwDdVq3SSAPEq1EOqUX0HAOEcAAKA0Cd5&#10;oulA7oCK/sATa5lM6aglepVjPF+JS5CiYowxMrB9wqHkPVoo9h8QMHzCm0GtNQwVAPKEBOgH5gEy&#10;C5Ai1pTkElI3XxZEOLnpYLoAMmEOiJEU20lAi8fELtdKO51kND3JRhS3LvDG998b530jmpFmxai0&#10;FoAAaI0BozmjbIpZr92pRDlDMuZjVllj8h1DIBV+6avWy+D4HwP6cgYproQeF7bLXssrb0d47r6L&#10;FWOYy/3Fqrgezw9O/V+OW7WW0S6p063yToHG7wAA2ugAAHP0OdL4iXX348AC11sM7Z448Bi/skDG&#10;XArS8nVrOazVDzPIm1DWAB7Wf6/8EHY8857xmB/sNxdrV3cg7HAde70EU4k1gfb8o9WAcjaV9sAz&#10;BHRruQTvDYTfKDOMY7vDaDTEd8OVWhx0sG4O8fvvyXk/KJgw0jwqI8fNaqoCAAZIyBj5JFeK94Q1&#10;hq8RhUP9ZtzyKAIAPLUB7/wag1BsAALXt8wZiv6Ay/9Pitweq/CoZ/w8RijFF1itAFvlUjAqBWke&#10;fgFAL4rgXInCYKAYAz1ADv27jUbfMsKgYxBigAGz0Fm+sCN3EhX3hYTzB7PiqFp2qwQAf8cBSCoF&#10;OfAJ0lWfHydSo4bahIYUAbzjVIgyIaqLlpZKEQdAc55LShbQELsgFTLwAD2YGoAACz5p5SdYbb8o&#10;AAXwX4XzzjRZ+hbSXCGS/6AqNoda+rMjS6eK8IHgHoHoAAEUG7P6JSSpSRCw9oqYd6EilQciowco&#10;dSdC+TkIugCgCZ6IC8Jh7YCS7oCIBq/7UKUKB60o25xC5wgjZKFQd6TYfAfaHQjawBsIA7r6FYoI&#10;fbiC560Y55DhsIApyAAhyCFivyLhhxg4pcOomySpsEPAujxrcjwAoLWbysRERMRURY0TJz04VYVI&#10;VQAAabJCoAAAB4CDS6jYETsK7pvApb1jKCHT16qMTK7r7arQFUVUFwaMVoAAa8WDRiliECEQCkDa&#10;AKqIfSHjqi6IADT6egHB6sCrGTtABwBp/ifznrRYY8Zjn7oIdbg5BkXx6BJ786djMhqSeK2D+rjj&#10;mDPBZhrAcAcAb4AAYIYIYTNYbizZ8Kz6tsagujzTQyoQlzsbGgIUe6jq2Dlr3xzhsySxT6VjiQAA&#10;eQe6sDZJYCH8ULaJbQAoAaDYoYkjcK0xrAf4AS0bcIqoAhr7ACSjbAkMiAg5sMH0QsPxyDr5sLXy&#10;80lEOjvAA0QkhxT6VLxx1Jt7CkRkm8nEnJXR2pGxBImzoYc4AAZoZoZgAAYwYz8YX8pS3Z3yFxa8&#10;hxsMS0iRsCPkCjL4KgKgKq2K2Z7gDKWx/KZIlb4BX4ZgZgZoAAT4TwTzQ66oAEVQFSuR6gDkucS6&#10;jC5qkzP6qKrh/B/K5jRscjgDgIcctsJh6ICr5YDMxLapbTQrQzNJ3wbAax4r6K/8bj3LMbTR+Z+q&#10;9y3oaQaIaQAAYEcwAEeL7qjh7jqCjB/iA55gbIbAbC+Lzb1yqL+8uAJYJgJblwcq6waE3oAAXoXg&#10;Xk0jDwACjyj4DaqkY5/gfKH53rRa9y+CsaozOiqwJ86wAAF87MS67iCKqMHgj5tgdQdzkIaIbjRY&#10;codCoweYexYcQ4CDMoCLMoCjMoB4BrioBaFyPqJQBAAqqIAKCEULuaRQfRrAewfKBgeCTYeqECD6&#10;r46QBDSh+aCEQCFYgofwAUiJPUMx+aFiXJsMh0PAikihdKKKv4oMOslCGrvBqsmc/hbQB4BSJTaK&#10;8sPEnVG1G9HFHKXggabwaYAAUoUgUoAE182CCa/6rLPB7IGB7b7MmZWVETcLKi5ii5/idzkS3oXA&#10;XAXMACzafz9S1y/R/bS6TroSy0R0Fy8AAAF07QHIHMYKQL5zQi+j0x4oXYXgXboS94AACB/75r5w&#10;DIDUrwuipZ5M6TgydCrCrQJwJwJ6/KTiHjJwagAAWAV4WDkS+DTpp85Bp8xMrzr5bTV63a3TfrtI&#10;AAI4JCfLMNJcxKuKniMqvbcBrDZbugflWiFQe9AiptA58xYs0ip4fTZkLCuyAAARbUqBtwnoAJrE&#10;iiFYkjckOVCNYrwUiELcPNDEQLvFFCGi8oglWp9sjbSaUIBbZ4CQBdGUOZLAogkKLAx6KZ25lNHV&#10;eNeVeYtzy5HdEio8dQAAWwWwWsoygjJrJAeqp57imoBL16taz7/6A6dcVAAAIgIwI7GrG9NQFwF0&#10;DL5csIlTrrWKBkoks4UFkLR5oQHIHQHViti4EIESji7cTyZUaTIRZ6UKoS9QAEzzgtLIXAg9U6fI&#10;FcVc5UjjSMZwbQAAXVLR4zg8bzHgFrH8GkGr/qy8or0z04b8cVUse4IKuQEa/SnzDyOKgLVIbwbo&#10;b1fKzamjqAKYKgKbMh/jEAZVmwaVHzoFoj9QJNu04oE62FmRZEXTR7WAaUz1fdfj9aPlRYJwAAGw&#10;G0DDTqrR/ZqU77c4prcIc4drkIaE8xn5YMS8/h+dZSD5ZRZKFShiHU/6PiR7ioCM+rPgCS4oAwA5&#10;a4fFWqD5X4fFAyThX5XyFQejZBn4epYYfSFB+balcyqIB5adCDALiA/ZLTxoAs/8NUPFZaRS1C7J&#10;JqwMNUlFCtYQfoqYfTYcF0iQCU+zpQDKd8+Z/LITIVel9d9l9rfIl1HtH9IMWVsk1AAAFN/AAAHF&#10;Nqq4DqqxuzbiVMP1AB+U5iEUVoaAAAVQVAVM2LkNNoHKkFpjGLGUurS9jhnq3QZgZcopnShLUsG0&#10;HAKwK4K57bpM1wbIAE3uBIZGFs7tUwI9iT+7/Mygg7/9UgYUc8xeGFiVh1r0Sab4WYWgWd7AAE61&#10;RrHti6rjKiVsWAa4AEwL76OIGOKk7B7U7IF7lyMif1A6EQeYe6EQeAex9QeQeyBlBaETiV0hJ1YC&#10;BgeJ5ZYCTYekMSFcNN8S/4Btg5aKCFEB9YqcN4gzcgm0OrANCzcIfqHB9Yji0citEyv9Dr9aSgo9&#10;AiFSpxoonyUbioCs+KuQCy4oCFccmI3pUbA4ophAiqxEm192VeVmVpDMnhDyDwfd71uDgoVQVIVA&#10;AEZj0Ic5nyXDjBqEY80jzYdbM8wZ3yCZqQGgGy2YHYHgHgAAIOaU0xyTyIhNjloUocs4UIUAUIAE&#10;xuaIIAIAAAGQGYGbpTXB/sagnLk6+isyzcVrgspCgyi7S4LOe+K1Jan19QgtIjJLJdfKhKFyWt/D&#10;/IJIJYJQwAW4W9nShChKFhsMG6nEe4IWCjtGNSD4e6z4eLQrNAch30yWJ9I2aOacqgAAYelEAFom&#10;jjQzpoAE24JjpTLYg6VuH+FoZAAEtUtaz2IwJ9w8YGEMTjOVjRMccCRUgQcwdrQwaQcC3VYB9QEI&#10;Cx6IBVdAeVzS+SOMIzQ2Mqz8Ngij6LioDCmaCr6KTi0biQihZiFWQoBIAaUN7x9QdoeiOIek5hZZ&#10;+UEx/oBK/4BQBE/ZaDSaPhZ8lclC8xErK71ZLsmbwS0JyFbydIfDY9XbZKHQCYBy/4GAEKuIDICR&#10;/mk1CmAGV20W0e0ivNHib9IFITVbGLmDHliwADjQHwAFpWogh2nh8kFqcjEQVicUUIKYKVtb2kDD&#10;mjqQgoc6y2Dcossu5UojTCuIMwMwM6nL5co6g1uM0DRrVLThp+EYK0t0VeRFEcHwm0x6gdgD4Ocg&#10;GQGNPc7gdqN1Ic14AEAcdDF5/gLYLQLZ7GKrhlwgksVs0AUQUOby3i3SjwFGK2LOoEua21yBy08G&#10;tJ+TYaoNXoelXoeZ8QeOMy+IfKHWup9SEKFUOZsMKiqN5wmxZJY8giz4dgeJ5juoigBi1R+2vtPb&#10;1y/raKUxbU/7dIujXwkmx6D0UIu4pbwTvDbJN4eqHgdk8aAmRBqCCmzi7oE4Dakt8SQhNTxo/rYO&#10;U4/u0vL3L/MB5pyo3JUwhOmujgAEsrEQUwUtIQZoZcs63CqZp4IAIVrL5QCycx8qldsmeNR6BgEK&#10;m4ADG7HG4FteYCSpr+awg+8KRRX9j4AGbgUC+LQgAAH7jW9LMYE4FCj9K3BwiNUKzKza9lsStDT4&#10;I3VEuK/XRTeYgkdSzbgFfwbQbOFKBp6QEy8IJlRbWJ9QVPXyoapnA2dC/UTZ+x/CQ4g2TJ0BYyES&#10;AKJUw/PK3GFapSpgul+2LGLQklMlOTzwZNt4UPAKV5Y4KIKAKCeaermDtGeu0JMYknCVXhoodEIB&#10;nIc8FtY4FIDzqACkKmo59U8aOIcQcsoIb4ckoIbYci+EgqHQCMWxaJ++Os/aAQB+UOyx/IC896Cr&#10;sBonFKA6obzcgp9TKgBiGYCzGEKa/9GCWuv2QptFyVKG8Thw/AiiPgfN7+N55gd3C58c9Z+0/IF4&#10;EDqAC8KY0uxhzyrrAvT/MPpXpfphM4il+O1MArOarWJPSz+ui3dgiOnioh5NM4YHr8zSUIJQJU3L&#10;L0uDhXsIg9QwaluIAAZXt++WlMw75wM/up/s7lLNLZnStEQ6jSjmcTjj7Er2H4lzlouiRKSvdbIt&#10;Q28q9iUrje2Uer9fmQge/74rE246+AFR6/bAGnzwAFQEryXhvZNKL4gujFXCEQd7zapcFodAdq+g&#10;dYeCdYekMaRQAc/0NIAzvACPkYAADgCp6OzrirUKPioQdAdjkIeDYqprZlvYCcuwCt1QC2UC/raY&#10;guxhehBJqhVeUleA6XnKz4bp5BYkg/iZqWTZ/gDwCq7tGE73LA0yxpeXpv+n+sm9ew7hrUT4gqA4&#10;gDzADmcrlADIY7HACphgAazTagAfr+fwAEwoFAAKRSKYADgdDoAdLodEOakRYUpkTrdYACcvAA3m&#10;QALJaLQAGQyGIABc9AAEAoFAFDolEf9HooAANLpNFikVfdRADOZrNACgUChAEkc4AF4uF4AE8YAA&#10;hswACARCFNtlLAIAAYCAQABQKBYACQTCQAqL7AEFgzpwQAd7ud4AB+JAAtxgAC2PpL9fr8AD4fD5&#10;ADXzQAW62WwAcOhAAN0gAjEZIRDIQAeTzgSi2AAlktGYxGQAD25AAIBQJpL4e73AFyAYABwOBoAC&#10;IRvYWC4WtAQtd1BQAevXADg7QAendAAH8Gj0t6vYDAgEAD2er2ADw92ydbqhzWa4AYLCYO78JO/g&#10;AGYZBmxwLguui6qat62QSop/qJBC2QZBalQlBUKQrC0LwxB8IHufLMHWeB5JEeCBHUeKBAOoIABK&#10;DIKMQBQEABDh9AAeJ5RCdB0pacBypKbBxHG7h8r8B4JxaBgGgcugEuqBgERhJqhOQ6oKOOugDvQi&#10;ShnsywAHbEz0n0fEsqGA0yuUBoGMQnwIgYu4GgSA4AASAz0AKAjirkt65qGo8IT8AEIQbBx/rfBi&#10;5nqfEZnUd7DnWeR6sIezMAY8IUg8CoASpNMJqHB0+UDBtOVCoy2wzU1T1RVNVVXVlW1dV9YVjWVZ&#10;1pWtbVvXFc11XdeV7X1f2BYNhWHYlVz6ACToiUxSlMABuG4ba0AetYR2qAAa2wAANA2DcFQZBi3w&#10;RBAEycxDpOGuTuO8wAAGxdwATKA1r2ykCQvPLCiH5fQAHJfqpmaZwAGkaJogAaprmsAAM4WAAvi8&#10;L94APeRYFeV7sm8b7EMVbduouE4AAZkMaHgeKJMlOTeuitYLgxAgJOY8TkskfoAHcdp3Zqd2cUYw&#10;4EXIAARhEEaeAY6rXIE69IHsezhGybBsgAXheF2AB8sumKZhar6xBNj68r3U6kU7A9i7LCNAKRb4&#10;AH5k7LRmeb1PaeqBZuw50HUdjZRGwh6r8f4BXkBwISTF8YAIpgFzmAAKggB60aLJShH9k8bUhR7h&#10;Hlq6KrfF7fAiBrq8Yu4H8S3czRQ9E7reuMHdbBXNqSucGIpBm2IqdW9m0cz5HwfbKAvxoAAuB80g&#10;l0k5AMoVPUDBFQeZC1wVFs3p+p6vrev7Hs+17fue773v/B60+1B8NZfJ58HHYdiW4RhJjGKYjOFq&#10;z5u/qACgziF6dAALgui6AAEUAStjnK6M8ZwzwAGeM+N+BiclylgLCFaCTWAbmOZaTwnyCVjlFLc6&#10;8ijaypFUYCKE2I2hstQOYXtl4ES8EwN6b5TifikADhod88IHwQAfAADYmbCwMmVS4PqIQAIhF+Ts&#10;eg6Ra14lJO6PQrY6CulVYCLOKh3DXAABpFkAAMIuAABWCwFZA4CAAFGKIUYABxjjHE0AEYJDjJVQ&#10;6ZgvoACnsmZoZMyhjzoRcBgWIFDHwOm6OodY7C+jKFyLnHg9LTD4I6O2aEcIABxDikiPEd48G1wf&#10;BICRoYSglBLAACmUScmfnmXwqZ8jY4NIXlSqOVz11AqBHiPQ9g4B0nyHcPKJyiWaAFLiXgBScTJo&#10;zHSOwdqNB5xOKiZQyxmHMmYAEUAtByzlLnAoaUuJcx6D1l2VIfy6S4nFeSvIAs0SfuHKUUh2xfF9&#10;j3H2ZgpZcy6ueAWckC7xjlAMN8Ap5JPwBrhUAUl6NAUJPPUIW8eEtDsjomPLM9gAV0gPAaXcEAF4&#10;WAQAWjBbyCVPIUo6+WkFIaRUjpJSWk1J6UUppVSulixxrDVGqQsho0hoMFHzENI6aTcw6MS46gTa&#10;pVLoLmBgDUP4+EeA4ByUhvnJs0NaQI4heJqAJqoUoARb45jzNaZkazCRd1fOyaKJYKSyBLCZKBDq&#10;MxViqFUu1py8ADJxkGcg5JQD0RCRnTdGY+kOnKmoWNj5pzTAoBTX6FleIiRDH3EMpRbzwJxPdJiE&#10;42DsjfHAACAhXTBDpAA+tvNSVuyflACwxsSa4LyQpK2j9LFYuzH8gxmcyFIDnbxZh9Zsh2t5HiPa&#10;Jw+nfNrH+cW4KMAJlpRUB2H6b0YTbOEPSvo+B+F+ImuCq79zzG7mkndPBTG2GUS2mIfkH5onodAb&#10;4CzwQKPHTYb51Co1CNkoC+SgFvjKDxUQiKJw4R1mHhoXMEwGlMUWTTe2bNBSm2qtXK159QbWYNwd&#10;g/CGEcJYTwphV7D48LIVfOUkcg4xyAAfeMMAAxMSAAfg/EdQ6iWlqhYDYHAOQAMPC8ACTcbh1S3A&#10;AMwZYywACsx9VxhNr0GAna6AAJoTwnAAB0DrGAJASglLwBJsD0JXlNjrdEygziqAAFFCRg1MGUJM&#10;ZEA9Ktj6BFGg/KZJRvsnZQCCEIIMAIBQ0OLB1Bdr46QfMsmIeOfbMRjG6s8zK7xpjSGk0Qu4RAiB&#10;Fi8CuMIFAKATAANoba0RR5eO1ZdeuUS95mXvUI6zSwAY3s4UEoRZgQgABZquHZM7QVWLnnYojSSR&#10;EkOydsbA17KDbWhZWy490uONcdqsFgAJPBKNNKMA4CE450VTaqjeVKOFJtW9OWJREPslGuOBIA5x&#10;2M4iEZQf8HwDABIqP2IY75kkScmnI8NUR8lI2Wb6Fbwi1MKAi46f5b5cohbgmIey+x954AJOY8xx&#10;QDzmT4Xy349p3ncOCXwiZcJpT6RgBU8YDk0gQdAyBODyD0X9QlQDA6f0GDslmu0cVnB603TOmlxk&#10;9k2MgARaiDW0EL7VwzzvnnPefc/6B0HoXQ3xFIq6wkVRDctMBNdE5MpQgMgYh+yFNLzlvlIg7RAu&#10;ZuQPZKyWioE2UDlwszNtGxCNkQvqbyQTD8JxtFTy1Owv0ogVGLMaDGLo67bim74AAaZELGlvZCXc&#10;CoFToGkTSAKGrVkxDtZu2gipai1tdBMAAHYOweZyBEbtcuaii2xsRh1IAzCqrt11GiSbNTCl8iHk&#10;/KAUAohRAAC4sDMX7z9tSqXoOC8rmTO4etLrJCRDqmOOO2lnT3qSPZwMyh515AEAMjAAwCTkgZ8L&#10;7MES3U2NGvvfY4Q8DsD1sVeHUCc5yHnOGUS3xflHnsHvEMfiEEUFC44XcCfGjHccTUdWYM5Iak8o&#10;YqPqAB6kOC/h2kQh1r7D2tgOPF5AUgODoEqC7tZGxpWtpsDuSlRimOiQOQOwPQPwQQQwRHwsMQPK&#10;gEIITGoBZBZhZMTBiMRBrhqmEkhC/APocPLPLgAArArgro2I3B4j3hlQhAABSwigAIDGAs9iPCQA&#10;AAhQnQcAdosItAMqilUMFinIPssF/irBQwugANeBuDHALFMPCjoQxlMJBpYm0s0oaknEYCPqlO8C&#10;dwqIfvFM6wNiiLYo4s/iuhqhqKYqXqYjND6j1j2AKtINkrCgegfAeiPANqlLEMtQuCsjQDRAQoBA&#10;VAVLCgZxOAAFuFupwrOrclkQ/gAIGGMtSDcQbAAAqAqCOjGAWrTjhoaiimlj2B1EcJJPUtKlotMi&#10;/iCmcmcGmDhARCzgmAmgmotoukitJKqIYGwvdJUEMudHtFAhyu9AABlBpmoBuMPEupLjKtRNxjKO&#10;aihHPkki1EkgJjFLgj0B3wCjzihALAKC9gMpqAMgJEkkmk4rwo7uJnfGaFEkZh6Grj1jMG4DhGmD&#10;MFEi/DKCiE7jIl9h/mTo6nOmFC9HhR1nhR8mQJgifimKrqOo6jJCKhzh2iBBpBwiDB9G2AAAQAND&#10;oR7EkqMEYAEE7NqMzqCEIwBL4QRyfSfygSgyhShyiSfFjqYKYhUhUBUGBBpBpiJF9rTMappoWLXi&#10;Km0FPlQoOmWECLSRYqkqlDSDktTQMG0OTrbtcrKKuqYtDSnvHG8kyk4oAvNgfAfgfo/GPuxtJoTo&#10;yBRhSAABohoBoSzAAQbIdAfggAgEVJNjdmUmrDMICBzFnNeTABnoEE2i7gjgkAkCvO8HhGGOqDIm&#10;TrEF2BoBnzBtAwwpbiSjBCSooCSmWAMAAAjAjTOCckAgPAPuujpKfMNRppWRonupUkIL6DWJtpJI&#10;xhpmnxTPjLOs/C5i5gLLimQAFk0gAp+voE4nAEYALGXixAOTZHGEkxQlApFQaEYq+D0v3tQkxB5w&#10;GFEDMB8vyL5LGihrYv3jMSbChAJt8t7C1gNAKIWPtrsC5sClRFBkum4AABsxrm5ExOaj0AJqJzCg&#10;KoWHSKNTglXHnQNSi0O0PUP0QUQ0RHvCAoA/4E/wBBYNB4RCYVC4ZDYdD4hEH7EwA+osAGjGQAql&#10;SpwAx5AAHK5XIAASCQWABcLheAB2Ox4ACUSyUABBNwA9p0AGezmcAFIpFKAGUyWSAHfSQADwgEAA&#10;MxmMpdMAAQyIQwAIq0AADXa5XojCX9YwA/H2+wAzWbP1CoFAAHHcQAJrpNhCIAAG70AAcDQcAIJg&#10;YJgH+/gAAsQAAKBQMAAkEQiAA8Hw+AKbTgCAgCAH9FHw+XyAHhowA6NMAHBqQA2my2bhcna7XdfL&#10;6ABfLAALBaLQAKxYK9pf3e7tnIGOALdb3O5nPud2ABuNhsACAQSAABD2cOAgGANi7AA12s1wAy2Y&#10;zAAw2Cwb4DweAC2XC5T6iAAUCpSBgPjcQAoqi54wCAB2HWdYAHMcpzAAdJ1HSADiNmchxpK1jXAW&#10;BoGuoIDrhkGQYgAEgSBKAAIsesLBoPFDNoNFaFxQsKuRhGUZogwLAAAcJznUABiGeagAGwb5xKQd&#10;54AAfB8Huw7CgABgFAQAAMgoCjHAipwHgalJ/ACAjvHutACMXKMTAm2oISc+wDgKAABzaw8VsKgh&#10;9LMAB6s+AB5zsAB4nqewAHoe8lHufS0H7GIDUQhB+HyfU6yRPE+zZNwKAg94KgmyINAsCQAApLIA&#10;AW/b7ANNYDAI/x/IEAB7nxRpzHaeQAGscbmq+AAUA+DYAA0CT3gVUwAAIAb/ISgkWxdGKH2PZCE2&#10;XGln2haNpWnalq2ta9sWzbVt25btvW/cFw3FcdyXLc1z3RdN1Wmahpx+U14SAbBsJMBMoL0DiVJW&#10;AALguCzOVUwiCxfFiCgcBz3g7hTHAnTgD4er7NonQx6YrB7YgAcRwyGa95gAbxum7A5yJKAmTOwE&#10;gRgA3beBuG4cLyDYNIQjJogAUWcABdsfsXNYV5+AAnigKDnBY+z7v/RsCwMZhlmWABXlYVqcp2IO&#10;rAAGQaBoAASrqCYKAmhGArGwx3YxkORHO5YAHkeR4gAciSSBjqEBQE4U30lobOjmNdK7FdnYJZFl&#10;2dG9m3XE9ioKe07nUdp3tWcJxgAZl3LhtQALOflQAQBIAA5f0mgaBnMgC7oBgKA4AAPe0SdHMbIz&#10;OlOe2CAbNrAsdDc0nNHnjQG2d+eVWIqfrDMQ7rMv87qCNA0NYVj4qCAWBfSAqCOEgvKgLAgv4IVD&#10;znVARk+/gB4tDHQeB51kckDVbzYNzKAALAf0gLAclIEVJbvBIRwvEP/gBAGAUA4CQFgNAeBECYFQ&#10;LgZAAgb/IGrcSQPg0RpGnNPFQKcoZ5xmp4Hm+oDAGALlTB6AAHQOgdgABwDlmDMmZj8H4oYao1Ef&#10;tSamMgkI4odMROwTgHEJwABTCoFM3ILGjMmS6f1aDZHMlnLSWoAAoRPlvHYO08ELAcsrOeCAu5Sy&#10;mrJcM/1GJiDNmMMaAs/CwQCpdIOPWNxpTTjajkeVpxIm4mEMMpUpwHycE3LwTcyoF4QlLPcQhtqs&#10;RkjIKOJ+RhoilHVCCdBvjLH5L9RiZs0EFDiOQLUegjgqiywwAAE0JwTl9AuOCqCNAAD9OqTad0g5&#10;Zy0JJSUZ80JFlGmtNcLeXjFx2ogBGCQlRtwAA5ByDpz4HV8sDRoYNFSLXAkKf9BFG5glDDgHMg4Y&#10;IzhpgAG+OUdBgIYpsRWAoA6XQEJiAQxCJT0SKoxH0P9LrD0oAVQwACdZjVUmGIGZxFbyHan+WE6c&#10;AssCvD8H+oaGDulCPleKwKhxBB9yiHqaBtg80/D5lEdw/x9wFKdeu/JKy/AJF/As69Mrnj/EEHeP&#10;MeiCx3qxHCOxt6pGfAeAyAADD3FJO3LBGFY0YnDrQggwWalR6kVJqVUuplTanVPqhVGqTiBp1VAA&#10;KUoLHxvDep1IJW4KW8A4ZcXmZUzJqxgcOYtLoCWkKIP5QeUTFaXjeG+N8ogyhlAAbQ2weDb4zF5A&#10;0zMyhlURIjA5YdhinAEWLMIQQaI0BoM3ZyN0bY3AAAVAsv8Fq+wjhHCMiAEqI5XmALIoxRo0BnjP&#10;ABBkjxppwgotgb03QAAYAxBgvyrxB7RsPdUZ1ijFoJxNLQXFIZRa811q4PWD4AAR3NAAFAKYUgAA&#10;qBUcA7jyKfowf5NOqakE/DjHQg4bytDwjfHCn8etLwGgJdVOZUr+lDH+HiPd4yYaQHvAbYyNcsCD&#10;UTUNPwwCK4lMmO7EkwCxImKEoURR4phomGdMMZ9RqfB6k5obQg/1i0oASAghkC9IX4GRw+e9+zs3&#10;bJ/UeOp9M3h1NvO2XMDIFV+PeVGl1YaxIwkGRe4BZmO6h3dyBkHIWQ8iZFyNkfJEBIH5JIigFt7J&#10;CSnGAAK0VgqwADVGrN2haUQMU5BqDU6ZupUWhmEiVTjhhw5pPSMIYQAKqzdQk5O0xlqR5fOmFkLQ&#10;WSnoddEhl2l2iDRMLMWgZozIOnJT2aRq0kQZFQtBMICWkVsRMYmABtRzc3tzXpXsixoV+wjJuCE3&#10;rQDKAeYY2Feznlkwwc2TpPzTWnltFCnttxVQhFYBpl8AAJwTgm1OQjSo+qLNN0OW1Ot6QABJCSTU&#10;EQIwRPllEqQxpTD3gQMgAACe2Z8WMIflgatqxUCoY+N2rm2WwgtiMAAIgRQinYO0Vx/l21imDp/d&#10;xFVTkbECUMOJHSPBoDWJE451aYgGpPMc/dUCaqzD3UYgOlyRx+PGAK55JxKVPOkv2kfhtGlC8RIQ&#10;ANU6bFhOrvslw/xmSCljIJoPaFCuPZbTm5seidx5D0wrzNRo+h+loAEAQxqTnSARNqBekqUaeYfL&#10;/QUzY8lI0YgoPMi960oAnU0Y5T92UU46qNUJGUziDrOu5kzsXY+ydl7N2ftHae1LUGl20oAoxSMZ&#10;zUZMypK5UA+7wZID2pq0LRn7Ew4bkK6VcGyNg1w0hpjSkc5Bg577AsztgCgrJW7Dr5L8hlFyqu2+&#10;KFMKUU03qt24hH3YqoRQiFZ3f1gg9VfFCkFGKJjMOyb7PRDMLXgJz2lOuC9MlMyl8sHL+Q9CZJRj&#10;DFGKTwnyQBrbf8qAAL4YgwAABjnxNqXSu440Bj/IuFG4b9HCOhAw4B0oGMKoYDoEynALnSAAfMTr&#10;5qNHUPI0LJjGgfAs2EB3BoYqG/a5tViW4zqMI7qgTkZ1A7qgrk4rwfzjwfcALmJzKUQsxQzhg0Lp&#10;hPzmY0Iewfa/7lBJ5zwCJ17og94DL9BXakJ/JNZxjp7hp4RRoBidZEADBsICbgpN6nzrJsSaQhRg&#10;KMDHjtcH8IEIMIUIcIkIqpLJcIAdUJRnSqz4oYwAAXIXQXCrRkTG4vgvxfgDBmZKZKg9w94A8GAg&#10;4ejh4dAcxBQdkNA0QeJIxQhzamw5w3gKsOQ6CsSnQDKnL3jrrQIijViJ7Q6KaCpIwH4H4HxrDRrX&#10;bXrX5a6WRP5iwa8R4AAXUKIABpYABhRfKwYuzUSEIDEK4v4/Cj6txSSWAwafaUJzayCyL1zuKKw8&#10;AqAGa2i20OB+SzIhERi5Sl7Qw9AoIoZ5oAAJwJ6Uwx5TiGibpJKCj5rZrZ6sAFRToCpKgh8R48jK&#10;rKxkKrh6494FIFcZrdjdo7LZ6tCopsRwDe8HAhregAMcTvqApGwczgQZoag1zFRWKtglL9A94EAD&#10;IyICSVYgozYd4ehPwbwdI8DnBUCtjbB6akg969hLpQgtCiZzZ3cDYgjQQii/x4h3UAMjDnahUAIf&#10;sBiiZVYfY0Iep4ZPhJQezhrSp4wgp1AxRRJUJ1RLAlJ7ZDK9h1QiYwyNY/y/J1QCgB4lIDR+IBi9&#10;iS4h0cqoisytDsMI0p0p8qEqMqUqcqjIrzaq6rI1K85hQDqU4AEQYH4AETMdZZ7SofahobYbYbQA&#10;AXctpHBjbbZKDx6LRo0rgABDBDJ6Z0gk5zxMKNghw8TgAVhqQAAbktIkxpC6kZomYmr2pgcdBmix&#10;6KIUAT5A5BCIo3iwJfIBUhBRg0K8JBwCqzAAAIQISSKPzHIhQ5ZBSvBp4non5mpKIDUToMIMQMJr&#10;AGJD664r7HEpssjIKoskyCgc4dhyBV5t4codymqNYAAFIDjGS9Z1QeRxg7x4RBYeCl4BK+wEgD0T&#10;sGij5Gz/Y/4tDLYiblYijnTlx3SccPs8UDcjxQ0Nr9kkRQBJSlzm5O4fEkQfZVQrp06+w/cmYBgl&#10;IC7Do+x1qoJ/Ixp7xz0oB0gC8oJJp/MphxTHsfxwzesHLrM3030qtD1D9EFENEVEZbcJDtCfqHRI&#10;YYbNgAEJwAAZIZQZA0ptZUxUoxiVi/Q/UUYrgzQhDCAsoi8s7nIi8PofpVS0JEYJgJoJqYqIAE0R&#10;LSLM5GjSosxzcXQ5AT0yopJyDvEQoGZrRW62Jr5sJa6D59RBBBQnyDqXgW5pIAAHwHqEqIw3gDis&#10;ovwv6fpFJVSJSNZLoxYxo/QxswyywWNQr2JIZsBsKYKYTXJrYvRXRYY7qNyl45Y5sq8toXZ1cGAK&#10;QKaIkPIYgYYYlGY5oBh14rTZ6FaLIDwDrUzAh8q0pR4aw8YAAWgWgWZBa8IyQD7UzdA3gmAmNVkr&#10;sc8HQh5gkpJgkdLrbriBYdgdxIwagbiuwdIdx6DkB+RTAlQEJXUoBDLlQAEeY8IcicJVotCnYpx7&#10;Yv8oB/BYDSki8DcCBzc8SjRQxVpRr9otBOYwyGAwx8wzlIxgB5iUSTJP5QJPYexJROznL9s+cCdd&#10;8/je63gyw2q9hKAAo7gpYBZzwDICR0gDDotAp0kooxp8h27rscqabeVEllVldllltl1l8p4aQjQU&#10;buA1CuqZMro26VDRcsQnE35xL9ii0NZIy1K1QVdo5AZAs5poDdBowFwGAlrT5sRgNk4rx2kPIuJy&#10;YXoXgXhWQargCvpt73wAAJDZURDX1P4zgshQJJT1gAAVzKi9Cl4l4mMO6nMY4kUMxnTLBEja4J8Y&#10;K6a6qVhUR8kPocYcRyYZYZRp4bKOa10sVXYAAKoKwKg3JoCJVHlYlzTIqooz4tAdoeNM6mIuE4rb&#10;YxoGAEBXScwxodF0dahQRVsu51oEc57g4lNPUirBkPkkL/iJ0/U+KJyiZRs96iJ8pVUiJVahpPpJ&#10;QeRPJPBJInNhdckkdeycZ4o/xRB1UEEvczhYLnwx1AcsR7anTooCj/JUB/Vkjr8pdYZwghlY1Zd+&#10;NmF+d+l+t+1+6qdEzsafqfpeZegWQWIWQj74qvUwzRJIy0a0YzSWAxK7QshgUU0Bc+Bz7vZDSSIH&#10;IHaZDL4GpXawKJddwtBpw9AToTgThB44cr4H46+Dc5qsEZ0aBawdAc6cInwn4tSDrQpp9GoAFOKE&#10;q5plR1hzzkBLogTBxVS3yVlG9UpDNKKSpf7wOAcJ7b1Q4yyL4HlOLybZ9iMNBAwjLxSygbYkRzFX&#10;bUwKoK4KxEiL81rK9vjNIcGKoyI6w65ESYUzij8XwdYdJBwadvgYGPwhGFQ65rRrasBvFMZGtzcH&#10;aoEo+RBZtDqAAeF5o1AkZHAdY8E5JP0EBDIHIFj3B+A95VhVwdxyAa68lC4FYDxfMoYpydZ05Yai&#10;BgROKxtgGWknVtWI0irHRVV/ggzLczxRyCjpiCgeNg5thPg0SN4d150DBzIigf9i4AkMCVlHSc51&#10;R2RXZTxz7Dhz4CbasF52ozYzTsJOBga7mR9/GdGdOdWdedmdpZ6x5mzRC5AyVVi2gGC27W4IUTRa&#10;owbJz2K86RIo4WAWAV5VZSIHIHiFLXjyVRMxBz1/mXcyAw5Nwy8sWCrOb5bb61KyKvCvJ2hDY64F&#10;K2LawyKXAkRuUR5emHMu6e9v4J9yAyoeYeJWIaj5YAAXAXMKcUz0z043xoxKbGVV1M0wqypHlUMQ&#10;KsjUyIxozvAmLUuRhY5ZaoN9bJhwV5EgJJQcpx5IC8jkA7oF4ETUxUxLobQcZHZOw0MEAlICtAwD&#10;UoBJso1kpFGiEUsiuI+I5VNV9fmiKfk/owd4hRjVpR59JPweBSJPmwrmw0RttgiCgeihoridAlB1&#10;ZiD+h1yj4D+thXebpKOzgB97oAzE+cUpec5GZG2qlZWd21W1e1m1u1zecHjsdKpOoezCqx6yIVQV&#10;TKzWA7wdhHeJABxSsu56mymIRNww0x6op2yTCiyD5t6D6l7VwxzSVp5D6FCZDdbdrZzZ55KHgh9H&#10;8Ri1C1QoLuI0ZIwl6FIF+e4ucRLcxbAuL4gYlUQZ61Ewtxt7xLr0lqVIwwWXMioskkBzbVMZzGUS&#10;65hEIhBkCrhdqbujtoI0OQsLMTsN+8wACXRtmxgBnDSr5vAIoIzduio1ktbxLxVxZp8RkxRXcO4+&#10;yxmk0SocpzDNK84CTbUbsryQSEcPJZghkpuXZG67Le2qm0pxFg5JQdAdw8Abwc5BwagbycKdZKAH&#10;wF44Fjw97phJTFRt4cQdY2a9gxusErtjY96MlC5gpY7r22FtWuzB2vLBosvAGvLQSUVet5I0JVgt&#10;BQDp8gJPd5x55tk6hL4wwfYrwANG5kxNZ8SM8GB+hKB+Z0hXgyJ+x0jgpNchqgMG2cqocdXIe1/T&#10;vT3T/UHUKqSGbb4U/UzuS84DYDhXVOeHlODvTvhaxsw2ctOMJpyvIXcSYe4nYGLR3VRfNPtHilaa&#10;uXevO0Z1BLsuee62/DR0m3xAwalvgYOP/Cs1ETiLwp0RkMxBQ2KX+odVcroJAJAI8SxhYemSWPhH&#10;4W3dY7xsxrnBHVRXRhpsOr0RrCtSoAEtMtaegp7XMWYEwErSBE3Mrr8pO1GqohPNwiwtBV42YaS8&#10;YisAIEovZ8gbochHaZgEYDaEcobaq9eJL61n5F+iO/4gm/ih3QUANH/N1H9eShpQZRuUJOrhhPZS&#10;M7DCvP0lF5ItBLcA4BEUJMVSIkz9YCb9Sy9AwDACgyMGhDIB4BKM5YCgfTFn8pTe/TnUXrHrPrXr&#10;dzlPLskMal8MwctF9GFt4VpqZdybrYSCjawpzyImyPkLKnJ0Z0mqc1JFQwcJRBwayGib1m4dcJc3&#10;dOsroGyFYAAKgKtyqSkN83e76h/AJIA1oAAWwWoWqDx9W9S2729noysLxbFNCu4o7LDgAcI1S4Oi&#10;svmWfkfkwsjllUp0nVZfJrpEYlgluJvsHvyu1xSvI1ON/IsU6MGuZVQC00SIpoxrrX01A+5z2oau&#10;iu23krRVfXf4AzXYd3Iw0UB+U0bZplQF6YgDQvadaVzkZwd+VCpxQf7sCoVlKBsRk6bCviw5oZFa&#10;Azgw6FQFZvB65DN0BWIgD0fL5AD6fr+AAQBgKAAnDYVAAUBwLAABiwAjABjEbAD/jD/jUdkT/jwA&#10;fj+jz6fb8AD5lQAfEuAD3fL7mcve8vlU2ms2fD3fAAfb9lj9kkdf8IAD+hD4l70er3AD1mszfgCA&#10;D9AIDAAEAwEroEsAGAUaklNfT6AAGAwFAAWB4QAAYCQPAAeCl2CoOBgABgLAwAA4ErgBksciuHj+&#10;IjUhxGPyGRyWTymVy2XzGZzWbzmdz2f0Gh0Wj0ml02n1Gp1Wr1mt12v2Gx2Wz2m10zd3AAXS4XIA&#10;c+/AAVC0QEnFAAxGQyuYYDGmeDvd4AbzdbwAanXADJ7QAdrudoACIRCQABQJBMVAVYi8ij9Hf8HA&#10;HprAFA+BEX3AA//QADv9kyVt84BpmkaTpG86p0HSdIAHsep6vi9LEH7CbwAkCIABGEgSgAEwSw2E&#10;4ThM8DxKEfibHKchyAAZkWOk3J4nedyZoHCD1McpS2MCBgHAcAAPx+AAXhgGMfSABoGr6Aq2o+xy&#10;Ssc9iKshJ7EMUjcptszzFJKkiPKYjx0HceAAGib5xAAeJ6KlI6+pIjR3nkegAAeBQDgAFgQg6AAN&#10;gmuyvq4AQBsbKLIy4pamJM+CXJYnK1IEgiaIIfB8J5GiaJstK1KcmyEI89VDIQoabHopwAHgeygn&#10;sfVQKUAYCLcBTygAArCKQhCiJYfaZLYt0LLkDE+LuCa5AuB6KTmBDBVm9spIyjkqygjj1yxadqWr&#10;a1r2xbNtW3blu29b9wXC2kuWfcTSnWdR1usaZpgAYt3gAW95AA6hurCrgQhEEIACA/YWhaF09A0D&#10;gAAbHjJSrLaMRQcYAGQZBjgAaBoGeABtGybQAHmek4yOuwZBmGYACxkgABoGoaAACWVgABGXMnLa&#10;kqW+BzZqABnGfiqfqkD4QBAAANaC4LhgA8zztK7zvmzjAAHFpwAHXdEGHqeyKvXJrFsepKEH5ClY&#10;IYDALgvH2fIaFATgACe1WWdh2O+bBrmu6Rvm+AGanKAB5b1T61gNOseR6D3BABf4Wz0DgNvJWCwr&#10;A9m3HYABsmwbAAG+b26nKc28HieJ5b4+TBLZoYLAAErjZ6D+gA3xIGdayFy6ypDFy6lCsqN22udq&#10;o1bUO9dZq4A4Bq5P0a3Mx6mIQnYAG4cpzgAYRnGqAE0rUFQRZ+BoFr6eJ76qiyNWKilhAaAAOAn8&#10;gGgQwMvKz2p+JOoR/H6k35UR5L4H198ZpsfadQA8olT8yTvzKMR4f78B+HvWWYYjRLGuNdJaU9SR&#10;MB9EeHwPwkKrWip0AAAs+rBXgn/JsOpzsFCbKtMCBF1wHQLIXAwBFHpeSGAOAUsgBSyjCI2WaRsx&#10;RIUrvGiBEGIUQ4iRFiNEeJESYlRLiYZpBSCxpDRGiAA6CYgHsHAs2IAC+V9gQi8aYepUEAvOacmY&#10;3C9joIyh2ZUkKhSkqdLKV0Apbj+p5BrHd8oHGCADUA9OMLdhyt4boOByLS2oNRJMiZqxWGXLIdW4&#10;kFi/0iupZWhcA8lzEOcHi01p44RwSEHA3Q7g7XIFpU27VQBXAHgPQuBsDrBAOuDA6z0AADpVvtU4&#10;lZKJYiuPqLHHwAEfDGnrJBDt2EuoiuwWeOseDnhqDgRUOcdsmx8u1WaV8rAGS6gABWB4DJEQHPkJ&#10;QrY+DXX5lDd5OeCA+52EFQAU4limiYTtIM/wfJLGuwOduQdWzMo3noI0hMhCjHplVVGSyapJQBFg&#10;PKsgCsVzyQhI6/Mew9ipDrHfNQgxXWXwwL6ntX02wLF8TlB5ZLw0Ivfas1hKiUofxNphTGmVM6aU&#10;1ptTenERFyU5MjJ4cIABf1BAAMOogABjVHaggqDoDSGAxqcAAKwVgrsmBoykuJcgEAHaOSNaKUzD&#10;EYN+OZFYzBlgAGPWcAAxBhjCAAihvBYi3AoBUCsAAT67AAB1Xl0qHmVMsMlG0o7sigFBOemIg78w&#10;FgKIoAlWKOZgvCNM/0mw8x5ueoqVIgZQZzKDmQtBKjCiPPCl6AeG1iWCpHVk6J2Vkm82VemxxqbV&#10;SXEEa2fGyACQEHne0saW7RrbJ/mIRglRarKjzj8nF7tmB9EEfk/Mix80lyNL89o8lprfFicaZSAy&#10;UCTtcUS/kqapCaEsVTPGdqky1PCfBSYCLiwKF/ZakuIahXkHSHOgsYIzhqAAHUO5zwEwJFyAWeYj&#10;oASsUeAACADBEALgQfJDUwJXCMTyKAQQeZObwkEHsjRVJBFRqPJkPwl8/zCEahyWu27ogGW4PJgS&#10;3BgQC2QKG/MeaqTfTNAAO5NLGiYk3JY/khBbVeAPfJg0voHgIvkMMQgc47EZDoHemLKCcVVEYR2j&#10;1Pj5C6PkAzkkuYEEegPATjArB8bg2dzQoRZlPM2Ztzdm/OGcc5ZzzotUgZBB4Z5KES9VxYKsrIda&#10;RRVxbjSq3Jnj2iqD0HIPf6WozVgDHmOwMVg8xDDxIXt8oJCaix7lSjCg9jdxtOlSfeSylVjmvpyl&#10;tB0BZFI5luUBmUjepSpoOQZRVqaD9OlBlM/Qj1zrbFuAI+rYJJiNkrIQPaCBB7Qx9qYsiF6PQIgL&#10;hsAYrgBI4tWl0uUs2a1w7cMlNO4w2hxPOHAOpyA5h3IPVcVwEQGSIAeAseMDgFC5AKSXhsmxUbia&#10;4aoUEely7wlBJ+pEl5RCbACJKAPaxgoNAHWVDVZD2SGYvVksqdDeVTxUao1AeCDx4lUQZwco92CI&#10;4OdKBoiAFHslrji1QqQ5R1nfHWPG4w7sNvtI1aQ8+RC+gZfOACbSPQLkTTlBzaxWCy7dMmlPcGde&#10;odR6l1PqnVerRHp3m1Qo3BtjcAALbsFRqkDWGs9JjicQJgUAmAAG0eAtdvOOclltpJglipbpEyA7&#10;ZSAAbi3Jh7ERcm8AANvwjMyPAgSAEAIIQQAA5B0Dk45yDlnNMYZjp8TPLmcS0Rmr6zb6KHjcUc9d&#10;oqV5pYRmu7dgbaqFI4enCRIb67M18oZLrMvZexUPjMoSFCVk8f/NXHyDH9b6RmQQ9JGoVHnAlUwi&#10;NqE5p1TpjCyFKlpGa8yaMko4h0jqXcM96Q4PtlCJKkpOqR8uIWi3vA8F8DHUCIKWmChaigfyJeT0&#10;qxPP4Pvfm7KPkjCvmiuIGiu7MBm/rTM/lZFXCspilRigh3sagAB0k0ONC1B8iiCCn9J7iWE6E6gN&#10;AKELnzC7APPllZCQh2B4JNhxr+nlhykFwImqigiNLcNoFhOhN7Hyv0AJujAGoQgEsYiuo+ulu8Lt&#10;NvOrlvo3DINso1wiwlwmQmwnQnwoQojWoDFnvPilCNv+vOGsiUNfijn2P3IEiEJrPYj4J2FFn/J8&#10;HdFDiTiUn+kGCfmNCaGNJ7wFP/C3CJqHKSAJMVpawei/IPj6jAsTtwPrlvRCiNh4IxBvhzPuBuwW&#10;GLBynINJgAAUgQJvgNwPOjk6gCMDEZlFsewGEZv5CZJ7n+H9H5CECNMglaQNjyKsjyHRQCNWCGAB&#10;o5iRCNFUibMdE4k0CpREsLMMCnC1KVLElkJtC7ATgNGxi4CKHgxcEaB1KMwIMcB0wHOOCpCBClI+&#10;gHw+AKuUN5Dxi9i+gHNiN8CuHhOlPqrOHYlojWJjwlQpR4x5R5x6R6x7FCPWKbo3HauuhtgABcSA&#10;AABnmcK2nNCkCPDmDmgYgYAYAAAlAlglEOASkRJUvSjOqKmqongAIoophdSPJChsiWkaMAO1mAHD&#10;DkDlAbgbgcE9ANgNR7vNPTHZlnIeSZtJNJR2x4O7lnEnwqj2twJ+CZkARckZn5iap4v4CVKECcJ2&#10;iXC1C0iCH3ibDFlZjAiyisHdiYIIRsjEDACsIPC3NqFkHzi+wOi5IVCGHfpgwkjKjDunpiq/whod&#10;hzuZyBBqm5BrhwkVBxh2joh/KFuhALyXt5i5MHDzgEFaB/Mqr6xVNtMzCNPSOTS1NrHhllD6s/El&#10;ldlZLIL1CurIMYiwFJn5h2h5igh2QJB0G9qLLaJipgC1u7Jch7h9iEKmD7ALiIANIVRNTPCNFFGo&#10;MonKhxtzRGHKh1kZB8ClGVjxgJjwmVGDi8i+xmG0gGFkAIgEk6niDEwiDSRDx2SZPTwhDNx3vKya&#10;TwjYmEvaFDJkTXQgydSYT3z4T4z5T5z6M1TzSaz7lnLAz9JjCSn2H8qKLwCcp4iZTZH+HbzfB6h9&#10;CgtOlHigCYCZH8i1CzzNiuMYngQfTZiMB5TkCMEIzDKTiMFDzLjwNWiIsiOhAJEetqDAjIqXjVTu&#10;rPT3SaDDlBCMB6KLAAQUnIBuhyPuJnqxUDE9ALC5Fiy0kojCzHPqCNtYnGDBO7OICwD6i3H1Hhkl&#10;uIMYFaTOprCan5h3ucpmLjREtFEaLAwei3H2B5B8igtXi5gIi5Mui5HzMwoOQgygiXN9oJuPmqr+&#10;nPBwh0nIOarjB5w6LSFkANIsk9QbAMuUAKvmE5ixlaUZvLTtmYT8S41J1LT8y5DLPOzyTvVMz61R&#10;VR1SVSqZusx9D3FDhyJAgABlVXkDDqrKLjPSAKVbEMARgRvIkiSEjTNaNFgABw1hEVhlhmJOEzM7&#10;misCANSXVcVdAWVoDggKiIVTSdqX0YnYz0I2xVQvQvQ1w1HeQxVwGZoCFDkKJ5iWCBUGFSCBCbMK&#10;yRFIiqzZH5iDH5r6isCEVJIPDAgIHFlZzQwLMgCYB+ulEIgHIQiyCsB9mZTrjAqHnyMHCKIaFkWG&#10;0nxzy2VLwqycSZvOUXjIqMpNhuhwEzBspoGJBwmGzSibGViIRuOKv/y1ACxO0sGCxXuLMx0pRbJL&#10;jA0pxYDAk6UqRAElnhHGiQrNlJykCbOPiCRoub0cQ4iglCywTXiwS4PqCL2XMEgKkL1HNXNsEIOm&#10;Cp0ch0N0DpByKxBqBumGh2uOthiKLciKNWljUTE+CGKHiKKRkegIKTWgTNkbJhqWVMTwVPmtVKmE&#10;Fnx1VKTyvKunLPIGVNjOP3P7FIQ3iCV60mKIjAvliGWe1Q1q3P3QXQ3RXRlrpjk2yDilvbHan2Q2&#10;JcXXQyVxIBEKUAIKH5iqV3UClKiXoLn5sKFKw5CoEHlMCkH5i2pVFYqmCGHsmjzAUFCMLHALw9mW&#10;pgCqCgr6uTH0lkUiMwtqO5jA3jFZEIz21sVrXFnXofVQR1qWtwRcQ5EwDohthxh0SBBtG6zSEHi/&#10;jA19jyElQ/uJrTCFzsTLHRTrlXpMOLPojBIP0LiMysHalUlG0H0vrCQHh2h5NdCZFAiMQsiv2isJ&#10;n9MVlkN6u11GW9AGE60ojLEJyjCXpmHPNyvuBw2yhyTjHpkADzHyAI0UANFgVGC7UiC+lilkH1Xv&#10;pgJhSLXB0XVOTx2NvrXDVNVOvM3yXSYqYq4rYrksx8qZYtDESMJRjv1gJ2OErIKsk6nWi+jwpLJM&#10;DSlC4VtakHh3Y4rYnbH5vSLctAHXIvC5JLk63P2NXPTvTxoeRVHawKyjH9J5CnH5icifCZFJv8Cf&#10;P4CYwKQ6YICp01iYMelc5KCgrMp3IBJiixDAoaCGIri+sAi+gLoYOhOUQgh2QHh7kKHhC3Xsi3li&#10;j4mZJmJNlTCpZGYFDA5VWuCFDguWpfHXz8UaycPUs02PCN3hm9HPBvByHnBlBsjqwUjvzZiPD13w&#10;UjC303uhG1gOALgKDwLUDBtr2vlA2CisR0S1523xI4qVIAlSoxB04Lq2s9E4LMQ6HiL32JMBoOti&#10;UugATUk4pci4C+i9iKOWC+jAC3Wrx243RhG7F0gABqhuZr1AIqONih3ngDDztBiKrIMiCGRlCIHz&#10;DxgNpt29lkJsEIXzNvIf4p1Lycya32XFYoM0knY/od1PabDL13xqspB2DowWF1FTi1KtFkALzmAA&#10;AVAQHExvEe5AYsarar6sas1RXTJip/ihoLZEUBXdv4B7Q3J5CB5IlKQKLzv4P7WkZPs9lLwMJFP3&#10;ABZCkaLKHPCmQNMWC6keuVO1vlkegEFYo+C3CbCNAHMCAPZVWaiwH+n5h4h7E4xqrjFHGrCuAGsC&#10;MFi5Qc5StiYGUZX1GtX0VOXz1KLt2wycFLGoHOGLBxKxBkhqGMhyaNiSC1C/jzgO1bgOotAPgNjm&#10;sAnyMxthINMTgCo+53Qsvjn2iPUBkzsdhzRpTSE4k4CgoCoOoP2JjwFYpxmoIxZ6ElCwAJr4APWt&#10;mVPmYGbmVQGY0RGZSjtamqhzYahshxkzBwhzvuRqpNijHwJbgLG1gMmiQO4SZVoVWKQfNsNZS2jK&#10;Zm4mZj3ISd4lDO6aatcLcL8MXR1UYtz9mYPQErCLybofZmjX4uYuHZNtWr8ST4y3zv2OCRGuqBw6&#10;SlH7StKBrzp27n5J0IRR8eoIynp3icQ5CaFMlciPiETEDCwLNOkHlJZe8jK4CEgHELgIJWK+kLt7&#10;C7AMujbmB20HlDi/MWCFCKVGC+lAiNYLHPTTk4h1k4PZuKGVHXIW2IXu2cQfodJdLgmsUa3BGtFD&#10;n5CWPtF1BlBql7Bt2zgAQTExP9GCoa5zaGMAi5mWN4ZyswaHWhC3OIC3S1HQEbijn3qBiXsa2mc3&#10;ZXk4zSLjH8wNQEr26TQaTqE62FiPTSiCc2kHukj+bziJCGX9tsMJbRbSiOJm5ohxkVBuhxG8dD35&#10;37kICwCECsIEiPFYCKGwmxuVN6dInz9eCyGWwfC2CwV/l7y10k8R8UTtUbYkztrt6gVO7RcJR4ae&#10;bSJkafpdL6rN08PikzmN6Cjur+Jpr+QTtDiCFWiwZxiIAagVkRAOAKu18VcM+H+IeI+JM3QqCPCV&#10;3bRSLwCX10Cp3d3csNOBaKZHv34WFFiZYxJEp8XZn6iVlcJ2xUEoiPHgiPDACMB+h90+B3JqIIKs&#10;2IAHU4AKjxorkem/FkIUMzCsCFCGN5ELr24+iNioigkwJN22EHnqUnQPIYuUAKaAn0zsLIdO4m8+&#10;7Td5VLbUy4p5B2B5LjRHEFhmhruvBxhzX5ioHPOICuFf5ygPRlEMJXi36nSxGitiMxvpR018Cj3a&#10;E0wGlRjuQJB1G9sLraHa4E0iHyFijz/CIIibBzISvZbyC+zoAAZVdLtCTwYmCzVVCEEwpNhuEUnI&#10;hwkzW0qfr/N2bCE5AIO1xlJvt4Dxzc4cw+AGuG87Y+Fk9N+wZ5KX8VzxKWqvae8JyYyaKveJ/p/q&#10;fqwn8Ns5cTqXflR3PRR1ftNI3E6s8+ZjlCh5ONxI+qfznpv4CqRRlLqNvdNaPekSn+Q3FClAiuD3&#10;tkoJiAPt+PkAP1/P4AA4FgoACEMhUAAsCAMAPR6O8AO95OsAOt4OUAPh9vsAAYDhMAAIDBAAAACA&#10;4AAcDgkAA0EgSYgWKP4BRQEAYEAAJgsDgAJAwF0IHg2IgigzqWvl9v0APF6PUAPB6PYAO6ty0Ay0&#10;IwoABSlgAMhCmA8FTSJgKUgGwv+wy27WC73m9P+W3QAXUAXzBP+EOd2xhnttwABsuGQOV0uqUv6+&#10;BwJhIAA+F4EBWEBgO4AMCTi20EIA6mBIHzAKWqEgukgoDgW/3IAPqp1V61x0u96AB2PLfu15vgAP&#10;t/PwAAoETgIgyaBcHTAIW3lgcDAB61IAOB2O4AcWCAfRgAI5vLTDNUHQXC5YC+XrAXe+Pl9PqqvJ&#10;5gBtOFyAAYppGuABwnQyQAMpBC7H++KZoYBwIog06mAcBTsgc2YAAYqAJAWmgIggBjMgbEQGs2BL&#10;sAA0CKLkuC/Lyua9RkvMXru+b6Rk+MZr+u0bvpBkYR5ITAx1G0dxm3CSHgeqsI8eIAQMdoAHaeB4&#10;PCeyuIOhAEgKoKDIQeR7qwCkQAAG4WhSAAOguC0VM+uMfSPOU5zpOs7TvPE8z1Pc+T7P0/0BQNBU&#10;HQlC0NQ9EUTRVF0ZRtHUfSFIz5Bi+H8gyunmrBxHU8B0nm356JEAB7nyqh8H05T7pI3D8H4fj8IO&#10;ki+pSAScMIlrcKowi+J0uCU1m5SBOUfB7pIzqwgcBLsgkBqwgwByCVc35wnO8B1Hkqh7n0ph/gGh&#10;gFQsACnJoAYDoYAt0AAArOsy2QAAwsbzM22SigKibar5U7lN837tpIfiEAABKnAAC14gpEiygYoM&#10;UNo97aznOM5yLGWJQXIkj1Okh2uEAByHWjBuHKdAAHMdJ0qydqOWIe6CgCuCkREDQLApgoIgiADT&#10;pgCrT4KCYHsyzYDPLVCqHUeauI8/beys3bjQYsLmOyCyzgmsiFS9BJ1nkrGuOMe1XQ0n4AA8CjMa&#10;shjZoo9shxpii8bawe5VG+0pni/ZuHEcwAGUasBnEdKOOQvgEAUpIJgmDERxEBF1uWAqww2sMOpo&#10;CvEKEB2gAcBiGJ+2gBXZh8cPkwM5R9ID6NtG237bHM7ADHUb9Z2GK0l23b9x3Pdd33ne993/geD4&#10;XhxnSnWeJ5Hk7csGLeV51C9mvsgH76gAHUjQAGtAuSnfJ57IEkLc1IkiRuUf+AILSwAH5W6WoQwA&#10;DNAnOHIPUZ8OMlqqYG7IKgfEQIGDExAEvsj5GR5DiKqPMbxtx+nGVqZgfoATMD2H8zV9iIiqNrXK&#10;TEA5QWFlFPOdk6pQQGuGIicxsR2S5L5O4VY3g8B5KjVQSVoZmToFoAgSwCTmyEwoNkdkiZYXQFhi&#10;IjtIqQEbnwdKXx66TxojeHGfxvQABzjnZQYQhBljMImIYXF9b9R6n3LywMopCiGM8aABFhJSC3E9&#10;VGbk3zLTewxSWcYe4/H9AGOyBoo4AANRqXevFeht48JTHmy0b46x2PrUus8pj/SGNWKSbNWxdjKG&#10;DIQQcvg/T4yafSVRYRITuDhHMZIY41EBjkcCQVS6s4iwdhIhAkpMi/vnRUgo2hCAGkmKEz1EBMEQ&#10;FMKQUkohT17IqdASkAZYQCG2iGbWIRtoiuqLwfM+brHjo9m0Xti5gS6zUekxSIsl5GFUPsSR+5BB&#10;5D2ZaO5T5XR5R0HjDE+xBD3MCAQUWHZTD7HKHBFUppQQaAuBUAAEAGQLklXS2x59DaHUPohRGiVE&#10;6KUVotRd5yliEKqAAOUw4ABpjeP+OQeCT1Sq4NyPofKqSRm3pU+k5RcCEGjLgTJcjL0EKXbYAtgk&#10;zyDKtH4v8fRVHIEIWSS0CYDGWlpSeYEjA6J3AAHSPEsI7R6kse+UwfwAyYEqkm4Uly9yKHKOaRQm&#10;0HoOtiKCh6EiKIlpXK4Vs4w8TuF/LghUmhRykgWRCeaG5pVxQ1NBNEwDzT4o1dK82baOXjl8HtGJ&#10;pT1h3n7HPDAqs8zjj1SfSVJ453sF8LCBcy55gHtAOqQwtSIjVzEhQeQ2g+H0DsN2lc406UeORYGU&#10;YpBaGrE1XcXhMJ+ByjsSs98kiyjaGnIYBwCLQIPsYQQ6iJaCUtPrendS65VKNXWL4bghE56OyKAA&#10;NEbI3GPDqSkfY/AA49HmAiSifJRQAj9OUgg/AAh+n4c4UEDIE02gVAkZgCBZ3OE0S4XBdBODRk4s&#10;GiqaRdVjpwmhNpGKMLFJymzN1I1i8MO1oxh/EGIcRYjxJiXEzuHjYnxUnd1E4MV0Vdi66T4ALwDg&#10;lWMwbBixzDuhiAMAp2S7lTOUP2lpUiqEGPibZexFIfsCPIcsA0uYwTsycbQD4GGagRASRQAg/isD&#10;3Ho3sdA6xq40HyYs2Q55ZkkNnBgATih7j9BGAAeQ+XFDrHsQwfA/SngEOzJRx5LQFFQJkUU0ZFF2&#10;S3L6ux1E5D7nKPFdCQbPymAbZoAAC9fS2Z/Kg3B1rpSwNvL8YJIhCIm3jHASAb7IzgDrPASM/FbC&#10;Ew8AmBEzBPSKQuzoVcio9D9kHKohY2mBSEgNJhj47OeyW2PKoPZU+Ey2lFAnCWPzPX+lJPXdEvjH&#10;GWtIIJSskjUk1Fmr8W4Ak9yWuDOOpelcoHwG4u7S175+F9HaVEO5u4ABxjrSkcIrDsGKYRjIUaHm&#10;iVPm/Hnwk8JFpWFUc8TUzYD2blGAeSxqxMETE0nyT5dOUScHkJxgldSb4gkumcuzdDtE92gSDhlI&#10;Vh3VpBLCbg5Q8UmHAssOdTiU6S50HwVxh5mnDnTABgBzTQjy3oPAMwaw2S8g0BUCgAAHwNOKOZoZ&#10;e+L+tdb6513r3X+wdhodKEq5WBv86AAMkbJix1FaOXW7CI+6TqkPwdtlr1IMu0yiUUAwCVzzHAGP&#10;/h2UYelJYfOsrHgqyL3OyVwAQ+81AIAG3sB4CRwriAKRgf8AwAPfJoO0elCR4j6A750AAJC/gFTb&#10;fuZG6R9stVcSQ5LAS7NDJwTc2lPDsq9QQ7ST1Q7vth7oS5N8+2fEsA6BVmpZikgMQzktOkR0ezZY&#10;s6dipfB6qkSglR6zXCM/adUBZZWvYYjSG6YvZxJE2EQrwio+PeDtD7VakB0BtCqFhKmQjq4AAOAS&#10;ZwZ4LWM2Q8No2EfCOUHW5sIyHoZaHq2eJkJwj4aAWYJoOwOymWLgeoL4KmlAeqlCpWOUKkIQW0nQ&#10;fAHypWJCbDA+OObCyI0g2cI656IsK4KkzYmOmCJifiQQpaHq4YHaHiSsyQhsJYOmJgOmRERCJoaw&#10;MyATCSQ8sCNoPIIoJ05CXupoXUmSwiYemsei+iVmyS08SOwuVmdI7FDLDNDPDRDTDUoaxTDWxAuk&#10;R7DFDcd0dmPilCkOZaG6HKMkGMGqG1BgKwNWJgOgKCQyNu/k5wX6tgsSXUmOOgKKYafmekzMJI+c&#10;LCbKIYASAFAYHeP/B+MW3wvMLCzUTISeLUOUXAPYAIZqH2H+BCIyHy9KHIHkAyO0H4Mwj0KSXWRY&#10;H+JI3OJaM+wVF+fkmQNCflCyQSO2PwuIP3Aa9kLsc2REA4AuZqA2TIXeQ6XlEy8IImIo1ARg1ERi&#10;kwSgHcSsGkpEY8HSkWSYZaW0Pwk4IQAWYSoO6tCYJCHwIIU+Kwe6uK4YfufwR4AMXAJSAKKKLoIo&#10;eq86fAJ0IoLUki2oAqLIAeYIg6Oy+AIzAalZHiQyf8cqLORRIQeqVKKo3hANBRBAfAVeOVBGje3o&#10;O5Hw2abqO2OMjw7yiEtuLqOxIaOsACfqHg4UhgP2Y4N+Y05GLCKcOyNgPU2MKVCKAWOyOawQrE5I&#10;VqlmNoXsJwaGIpCiXEAINo5KM+M8mk5Qpw3OPcdU5QV8mWJa5SmnDGUouio2bC2cnUtmuISex4N+&#10;pKN/BMIIJ4JaYWJoAwtGywMxMGZwQ8KKLuHEHOZIGGGYGkxoqCAABeBOBK6m6qhsKS49DnM7M9M/&#10;NBNDNFNGTwvUPyP2G2MgAAGMGsvMHdIyAyNUt8LcR41gKytmachkII5YS6KSJ+04Lg4eRQIYIM0g&#10;19B0ZaAWAGvuH2SkH4HsMWJwiiOYb2IUhiNWLsAIKYOKoSHgH29QHgH6BeJaAKA4ZzCcS4JwLkIQ&#10;JGJIaQZbHwX+kKwica9vK8g4YcNsOQOUK2ZaHYe7BQ4crAbMaAA+AycUA21qYLIkXCXQbWmSsadG&#10;w2+qm4m6Lqrko6O+OAHiK4HmkKueBGAuZwHvRIb4GsG2kMK4TJCHHsAOXZAWK43237BeADPuRaLy&#10;RCKSBEAwTaA0NaKUREf2SGSWZaHEI8KqHsIIbYQqKKAyXip4No3UkKOOORBXBAbC5okJJWpa3rSS&#10;PwHuVEo4yEQQfqLuYAu+O4VQvqfU5KXAiBGIUvHYskIwJEKoJMKCXARELGRKKIceIoKJAIrcca92&#10;NEJjPvK8JxPqoVKuXuXWLg6ymebYdANC5OsILiPcV8mmm+YlDlNJU9U/VBVDVEovDbVGeExadOyT&#10;U7VMT6YonEL9BogNNRNUGRNaKysebITYAAA2Z4j8AiIY2cOMGkG+b2HMY5SovqyUXSXsNoNBAspw&#10;NAIQKKN+IYI4H6HrE8HYG686HsZQMoK4KcJITIL4AmJYKMAgLCIWiAAKKYHoH7FkHqBkxoACBEh6&#10;TamW2THwOPF6mVKORTCQYETeAE8FHuIIncN+x4P3GYzpTAJCqHIIOytKJhGoZwBCAwIgA7GuA2Xi&#10;JsyAmlQkw3LgIMKoHPP+AAMSG+skx6vZBQL4HcSwXEcaIbYu0w6IQswYLqeoOUpKhiHG1YHWneHq&#10;H6LgJ6cibGQYIQSWIIOQIRUGsCOzZu8wwY8IZerGACNoRQamqOAalox8JwS+86pfSTJWpO3rSyIE&#10;X+voIKbDJq4aMCerbAOQ/uNsAPYE0YVu0TIZDGjwWGfAjCkyLs4fG6tvEkJsXrLW8EPxTHSyMoiE&#10;PKXRCgXSRQKKhKIZKeNocaJ9ByNELC9tUNEKmOj0IoyjCkmbCvaIAC0QdU/eUuVQY2ni30QMZLQ0&#10;HYHiqaPiAoAYJhXKaATIQot2YHTwloOxWbGIdKHGisAAGGGaGiboPwBUBGzmA9MyNaKYnyyBVZez&#10;e1e3e5e7e8TtHwPwSoP2G1NUGSGxW22YAABLGm3GMwAoLJYG223yHK34AAG8HQZIHeyoJ0YYrSc2&#10;IYwWxoQS/kPwpUhjOeQOHogQH6HsP+H4HwZI3OP2NQOU/8KoAoAmS2OtaGZraFFeHYH2BcMCAIA8&#10;t0kecyYKAgMw3O1zB4Kq15KGfCKphbCeIShvfkO0HsN+e6hiMMSe5sIIH0SAAQ78YKApGrgyoNV7&#10;Ai6KOrhtQi0/QsRmLq+kSCzpBfD2kWY4rjSqJsJoBNGspcJIGWG28usiKcn0RNV2NdH+AAGqHCii&#10;smKwOwvkV8qCJIp3iKKMAaKYAzR+IWJoYgHlX0HJWOpWIQPOYYsEXYnIWKnMfAfLBWu6kK/g/hA2&#10;gYWCNwOPX0H8parGrDCkYIfezMyGfqIm1Iu6fqM8JKz9DGJFHeQSRUJw1kf7etLXBNBmpeVcOVca&#10;mVPVUKaGz+vaKcKCnzawhqWUNImPUU5Fc9dJK69u8Jc9Umwkpxik0/C5e/m3m5m7m9NFVLm+d9Lg&#10;RsxdnESOmy5YQWLDSSIIU4IwG0lUAAGWGygWHpBOyuTaoOIgBLNjYcPwGYG0gQHGevYc9kfVC0Vu&#10;9iR4V4rEH+N+AEHwb2HyHmiiHoHg8upUSsNG/0AQLgLUNoRAL4AkAgPwc2L4g6JoH2AEA2K6H2Bm&#10;L+ANFeAthSyiIYW0KKW0Ipb+LALg3EJ0iFbVjchhL05vQ4ZbSSVXSmx8XFiMNQREAqTLYyJYBGyw&#10;YKM1ak+IV8xibcIQeoIQY+SkGcGzW2HUKsXEAOKYOULCroOMyiLgA2wGLQuaLQh2Q0yfbaHSo/Na&#10;gQHSssH0jdjSLQqPZHQyabAcx+wku2IQMFKqrCRVIKOWnyYVmMKg/zEO2ajEyM3WiIPimeLDsYfU&#10;9fL4o+VGKwy6pifkH9j2AIAYmEhy9SNpL7JNl4LzK8hUmTSqVoLgj1WapwvoOVcG03UMRdbUPuPw&#10;kOONVifYRiRiy5mYrTayJrbqYFmnuoS5awAIKLeJEamZCqXYM+y4Tey4SHNMa4P23whiHRQ05sKx&#10;bQJrj2A8AwoSA0wAZ8ZxEINrLOTiR0L4HGHQZQGIGdebAWPwBIA8A+bIA0oTMOIirdnPwhwjwlwn&#10;woeRTAPwHSx4P4HIzUGWG0gWWKIQBKA7FqBLwXfWv6ygNoY4P2QKkWGiHAgQHQ+4UsLCXsQvfjLX&#10;AbBAHy7uH2P2H2HqZIH4HjD+H4HoP+H2HwI4XsPwLGKCZuJw1rHihuJiTbsBFqzjpaNEZwAhT6Na&#10;TbMGzmYGZwJEL4aQPxrNiA+ypc/umS2ifcKoIshiOFh4TCboOUfYtBsSLaKSNOREAwr6A3pI6nRE&#10;PMQq5HQePc5c5iiMw85YKvSKHUI4x4K4juL4OYKCgAJYKmL4GyHMI5hkMANlylCcvAG/dklC0yJh&#10;UUVRcVkifYTcyYrcIna+NsHpk2OCZbLgcoyqSHbaO3sy7qfuxpk2lCfbLML+fUH+H0K5oeN+H+sw&#10;AIyInxCgNQXUAoTaH4l5zQutWkAMV8LtKKk4wRZYVrKzGINsH0QSIUJoA/V60GIo18P3RgIrYaW1&#10;zyQSk4Lm83LY0RqY5EJ+yYye+dKSRSuRBxcjKyPLc9GCJcmSbZLDEbOC8JbraIfkdFEYw3wr4547&#10;494+UfnD5AUbnJDjVXm/VcYu5UYgUyOND2MkG0HGZQGiG+iiTDXETKA8AsJQBOA4cUdQGuHIZI7a&#10;P2qCyHMmQRiEHuSeHqHkZI/kZaH9lcRe8CPwIK7uH080H0hifWN+cgzYyeQ8JIf8KwASAWpqASJY&#10;JUoSH8ALwSRIKSBAAiOMLYaARUBMKyHuMwG+HYOUHTkIrgfXMnF+YgL7tAPjTOV/c74ZmJsmJ4Lg&#10;VOIQ2JxMIgA5Gu0ymI8JmwMEQSjxrAHUkWGavKZLw0H+AJgDsT4FUMLC5BquKZ56TbAKSohiWokW&#10;GoG+P/nuOUAscsj8r4oNfh2KPwGrWIN0ZaWSIZcAK0N+2c3oYDlJlYZfLELuYDbhbgfqdAJ8lojM&#10;4omIbGy7BEHSJAHcGeGefWHKP+AWH0OMAJHsH2AwA0JiA8BAZyBM6kH/Hk54joUzhgIA9gA/wBBQ&#10;aDAUAASBQJBX+/gAAwCAQAAQHDYrFH8/ooCwQBQAGAiDgAEAaCQACwPIAA/X6AHk9XuAHm9YE8nw&#10;+Jg9nzMHvPXs+pe/H7EAEAwHCpWAAVSwTTgNIIXIAGAoo/4eAH9WAA/K3BQCAoiA5AArNFYKAHvN&#10;gA63c6gBOZ0BQKBgAEQWCwAGgqEAAFQiD5LBwADATKAPUbHYopFLBj7TBIHBHG6XSAGQz2mAHi95&#10;0HQyGwAHAyFgAHQsFAADgVKLTr9hsdls9ptdtt9xud1u95vd9v+BweFw+JxeNx+RyeVy+Zzedz+h&#10;0el0+pxZlPXK7HcAG243QAGY2nBNJzewqFQAJg6FwAMxGHAAEwcDAA9J+AHK63gAGq4XIABxrcAB&#10;6nmgR+q4w67LCih9HyfgAHyfKBH0fR6K6fDtgCe7vn6fDLn1DwAAMAR9NWBi9PmkAFgUl4CASkh+&#10;gQD6IgOhIGAMgQFgMnUbp0w7TAQBgZgAA4FhMhQFNEjaQHmekLHaeR5AAdJ4P2+0Sn4f6KH2fh9w&#10;ueqWpcgoBIaA7EgABrWgAAgCKSfk3gBLiXn2iC7zSAATvW04JsECKEAAj6WLQ3DHIcyLZUKq60pi&#10;gRxHQdYAHdAoAH0yQDIu1YFAQtKKHceydJ/Ep/n2np71MAB4HpMB7n1LyKrEwDBBYED4AsCD6I2i&#10;B8HzEp5SaAB2HjMEqSkd7PLiyVWpfXcSoGgoFAMu0002CQGU3NqkqCl8Cp0dh5ylAqBH5BqIqOlI&#10;FL0BR/RKAp3nYAACnSc0RHCcdAH7LwHAqCdAA+DyBhOFcBgYCIAHOeiBHwrymAMhsRoopKCToiB8&#10;n2l6LKSk6ULChp7H3LwJTuF4QNECoHJQokvV5EsrwG+55nwmeEJ7lp51Y+uFTioqKolESGIVhrCg&#10;RaWhyIxSj4iyR/TortnS0sSqqSqKxAeBaUAwk07JRG67TYsVDNjRLq7Hsmy7Ns+0bTtW17Ztu3bf&#10;uDeqwrm47ru25MkibY7pvW7782bJNfLWw7o2CKHjVQAG8crvm0cpzgAbBxMueleTskgLgmvwONTe&#10;EyAAdSYp2mZ8QpSh8Hmlp7Uh1F5nodxvrUfPUn2AS7H+AVNrCA81gIuypoiAKX1GgSWp7LSKAKAa&#10;ex1KQDASsUXNUAoEr8BAEgaAFqogDYGu2BwFvoAYDBazh8PQbx0pec54S8eSg0pLiM8Cgs6rGpIE&#10;sV8CUAsBvssaSImceaEQADgHUO8rRXAMuaNOBQCQAAQAWgefIlDyiklmUKQQjZBCXEQMqpAZY1xu&#10;AAHIO4eJBQCI2LyAADYEy9ErY6fcppIAOgUL8Rhgw7IEDkgPAUdcJ3fF2BSCEDUEAML8A0n5lxOh&#10;oDbHKAAd59jVkqK6UR0A8UrH3Igm4jacYrEuJeUWMKcEurNi6RMihiVpKaJKfMAAFiRpojYXZXQ4&#10;xwgAHaMEYBXRxHjAYZIAgDjBD5A6jMAwIgSgAAeChgQAQHl+SamAeTCFUD2TBGBQABneNDJAAxNr&#10;YB7pdTi3wkAEjWRGX4BlrLJ3eKFJkTpApM33k3HqToeEtSfE6Hq5Yr0W1zFVagVVeBSF4SfKsVcr&#10;jH0HlBS8xYiBFiqN6a+WofCYB3juO2QMiAEgHuYAnA8DwGD0OaJIR53hiSQEMLE8p6JFiMmOUK4I&#10;gg5R1FwGSNEakUJKL7PQBwDBpgRAbPYrcvTf6DUHoRQmhVC6GUNodQ+iFEX3k6HGOpd42RxuQGiN&#10;uO8tyBTdJICUDh7AdgrBIAADJgWcIlHUPB1I3x0DtAAOY7UUB3upKIg8BEVHhE9HqPAy8lj9meTA&#10;x8mYAx/PHH6QIfw/XUlLMHOUp6IgDQaAKfQfIBAM1UIgBMBC8wHAGpkAcAaYABAFYKP8Ar5UXJHf&#10;8aIsJeh7D0J1RNVCx2KoPKwWIfA+0SyWSkx8l5ZiknzITOKB7+SQE2JnLUoCrZMl2gWSQDU3DRgU&#10;YKBBFbwTGN9NfPFwSh2wqcNgqkgQ4BzlwHar9i1n01rmLow5aJXV8E0HjCeA52xwjpO2lkigGLMA&#10;APfVsGIIgOgAAvHE17CCZjoHZTIcFMTuDmLhLcma8C7THIqP5B4AYut0KiQ1W5KFsKUSyzhLw7x6&#10;oWQjdepqIk2SKROvBmJAxzL2AEOVewBxyn/AVFYBoGD2AHA+CAgsjD6gPgeOeXZWiwgAAondk5dk&#10;RliS4g8dw9UwIOIgmwkBWyxD3Y+X9W4AAaAkX+BwChJACFWK1F1XiD7HE0HsTOWJ9SeEwlxeomZP&#10;EvD6K+RCZ7emGkNsU70hqC4qkvHsp8uLCyvgAKOWIhZSWQkJc5A+lJJAKmEaGRgAL9LSGQojmXM2&#10;Z80ZpzVmvNjaW55izbnE4jhVOWgzk2TOhYM7ZwNelB1I2hxLzG4OZyA3rqZPIIBaR6aAGH0k07wq&#10;OFJPpvJfeogQ8x4LzHsO4bBah3wjdQOJSg+kpIPJAlolGqEkGqAkBQEKSF+O4IanQgiu1XIdREAG&#10;E5ZGoAIYKAUBDvCmkvJUTN5swyGpaPZX0kg8R7EgTopsxJ9CrF2Yql4mRM4fwnUGBQB72QOL7AAC&#10;QDQGI3gQJISssQ7FfAAGk4stsk14F0jfN0AAIaBF7lMXcwxCmfmvVymEl7k13jHGqNtgw7kLAEAR&#10;YcCbBQVAdPQ/ksQ5x3JSVVdcfuMh7kCHQO+E7MEvIPslw8AAMQSXHxUYJhqnVJjVHFdWujQiGpvS&#10;8OoeLtLzlNd43M+o90LJdS8WIgiXSX10JmUUiBDCQErKSU13+wTCv5UBvQAmDx/jm1EPUY4wyBjs&#10;Lgi81QAgJHoHqBbcwAgLxFAUBmrb1eWPKIis6pqXlPk9cQT28pIjBFYIgdld49LIO+L0BgCRfgVz&#10;hJCtVQHVy0EU6VFUghQkH4XvMg9ViJVTKgr6WofXmGKn1l4ztjDPCk9MfjekebqVdvHK4AIrk8bv&#10;piTYUlE6mwEe5gCpsBPujDKb9+SUjyaKprWLtBZsD9DHWpUgM0ag1o8U3TQ/4vYFj0AmBCfBPhJM&#10;7/d+99/8H4fxfj/JRG6wABw3OAANoca8xqjePGpJMEmi7Ai3KAAHYLgT3IAiX5YSWxmyKAmRVB95&#10;YBX5QwCYk51QuAc4b4ZJYAdaO4+wnTIApIpB7J8YhJ3xTZ8J7JPiB5FYvSs4hol5bIfYpIgZMABY&#10;Ao74BIAZ1Iqpi4AJTYfgAJgoiw+gAgAp3hN4homIxgAQhIBwByzL6gCJNRVo7AdA76HQ/ZYQnow4&#10;lC4w0Qg4hInJLznwxIsQrYiBT5EoBqzbciIq5IkhaApJNqabPjOxpxwxQY2Cm5Cwbocoy6H5KQnh&#10;B6KxV4sUKqFi4KppEocQcqJ6HimQcrDL3YAAFBkjcYDbcwEKI74RTZugd50RxYy4b4dJd4cgdqBA&#10;rYigC6yw1jaQtLmzHDHp0wohOYyQfZ3BZw2JS4sRHQkDL7fwhofIeSE4dAbobpCAdI74ArjpIkVo&#10;AwBjlgCZfgA4DDcwfhdCKCLrRovQErfK5J7IBTehUKmcThKbnJYDmcO6bQiCOB7IF64wAADwvolI&#10;paYDF7oqLrz5OZMSpol5ChLzWxAZ0plwnonBEpmBUq1ofqdyNCYZBiyBKJ1In4nqBLKTFwuhqhP6&#10;I4vyFqcCCSRRNQisNT8sjMjUjcjkjsjyhzN78bPIjJv5vkNcj8kq0UNzPY2I/RKQawcCJ4bgc5yC&#10;eimSDa5Cb4pQvQe5A7JB7RP7nwdYmomAdzUQegdIZrTwbJOIexeZLpKRLUCwAiF4AxgoCICYEYvY&#10;DoGQ1YCBf6tQlBhQghYTHpAhOJ1AlpZwAQA57J3wsQlYuYAQmYsRMBNxsCz4yRTQvTdDAYAowQoR&#10;3hYJEobwc6mTERB6UwvQvhfkaTc0MhhghqKJMAawcJyBYLhZvT3pTYCKOMUAwQDyBizQlDFwyaDh&#10;MSmAuAY4ajhAdAeAgQBoBwvwDxzIABkY9ghYsSmEQqiwABR5d4doeJKUfYip3x7QCCB6Ig0wGUcr&#10;FcsSAgc6KIAAa4chd4eRU4BwA8EiLqW4nTKIlRTaDCKonQpIiEawhr1rhKE4nhErI4qJqSYgpBr7&#10;F0gT2AtIdhSAfgbCfIAhb4pkIgiMYpSgBgkgAo84lIDY0QB7cTb4hLKp4IghVSiiHSLyrr6jywcw&#10;drwK1pTR7IvhgoFoEDcyVTaieCeJRUNYgjnyTAnJmg+4zonTi4mbPwnYnofBnZMZnwkCTBAp1Lvx&#10;NDqTq4iiMoyYgoqsWbqgB0BS8p0qMKQBTDYIkBk74AptIB34xRqJNaYhrxYAdyBAaYbEpgdri4iI&#10;uqlACo1QFoErAyBwv0lFN9OFONOVOdOlOo5aKIgQbrQ5xbQochedGknz6o1QHAFgFDEgwT86WpEp&#10;ZQnwnrdhMBRQCyU4foeiJ4cobYXp0AdEphVImZLIsThovwBbAKRQCa44BQBrAYBCB6s6gpz8Vggr&#10;GIrQfpMAhqmQsQgVIZ4JB4sUEpEhzwnoogghAp3gi49ACgCoEQv4CSIrRQwTF830/CHKmQcg/Uta&#10;lE2ohAvQh4ig1p3ilJ7KDU3yEzPS5ACRfiOAwTRQhKGcldE42kjA2MOAAAbocg78Qw/aW9YJOr+h&#10;7UMA07fZBonQbAcKO4/KBAd4fAiFJQkgFscoEYDQ01cDfwpI+1R04QABRymTj6E4dotjYJ3liEx6&#10;NwBQAhiTEZYJMBYJ1IdU/wn7oZz5pEhZMpn4wx3gp7pqT4eq24/AcCO4eodRSAAoex1IAyKwBIAJ&#10;MqFYAknQfb6geQA8zkY4AAFwEa48c6B4BhM50pL0TamRAI/YbpKiKBSYh5B4CpqoAAFID6ItrAv6&#10;NzI5QYgiZBQwyQrjgKvqZdF6XBKBMB0J1KKKnyyDyLuQrp+SuZ1NIo1gxBoIsydZoMzYkL/pPCfw&#10;+KNxwcNtO1zVzdzlztzzM8kLNrn1E7PZvMk5s0k1z8lI2slh0AeBKQaYbxe0woy63iBE8TFRfhaJ&#10;TYzol4jgsSVglor4dkAYeYdxewe4dcpQfQeKEYfYe4uAf9Wh3ogpE7LgCo+ADwDh8oEYEYH57QCb&#10;V53ApKXZEodt17hI/Y/I/cb53M8KT9cQgZLynruaE4BAAJSCTw7YB4A9/YBYhqbjcx64+BNbAwdY&#10;eQhIagcCBDnAnQsIggwx/lyYCIwgk7nor7DIgQf6KwjzD4r5YwmZE4hIFYD646yp7IAos5QYlxB4&#10;bwdAuAYoaUphSQnQCwCyrYEADI1QFKyq14ggckTI7jQI/j+AtpxDKR56RQB4wQD6f7cY0sRI1Bhg&#10;u04JCy3amQapxke5EoCbfohgpJipiRwrKi2ZPx3gCT4bCJTbjIAAaYb7URKBC1KNLQsTohMIiDz5&#10;ijz4uLEYf7JwAks4BK+oBqUQBLjZeDMJNEZS5AGYF4u4Dxf8MEqospZx95MAys4BSbJrzB+TEREt&#10;mQBVVAvbbwAAFRzlt4hJQa0F0pQ55EdjJZAb0M15Etlamamodb6RSUg7wYxyYQsYgrRQkgE4Dg0T&#10;qCKEXAAE9glosj4glADQ+RIjFpVBSYmquo+9G54YtK8uOddpTRTYk+b74a9cOIb48Yds4KUYgoC6&#10;BwAAGAFCk64CB91Weeemeue2e+fA6D+Q7leyEgdJSETI7cSh1IeSAjdB7IFoEkrRkIkgeqvx+N3w&#10;r5ApEodEbhA4l4Cpawioe5yAd4cYYyPAdWGaLArQuIu4B4sUZSIoEAEAGJeABLV4dQegvweQfQhK&#10;3wgbB88Wi680716YAQfg/YA4AKBAB4Aw/drQ7YBoA6BFXRXYhJLyuABAFJQABTAwkw0wxJTYrRLy&#10;Ex1LQYy8Sipgrgi8WZ64vcnQFQECIowwuweFngnAnRjwiAB4BIhMaVY6Nwqoxs0rOdshMAb8OdjJ&#10;AQciW4lqdwDLfYCCNghIl9151IbFP0bshIAZ3iGwvwEykcc0UAvbEqMRAAdKmUOpAYthVhlROokw&#10;+g9SraVR7NB7z7DEANDKBEwo75VQgQhYjBwePMtWOoxSThowuxfBXq55CAdQ74AYciPxdzCAfImd&#10;qJTYfQDA0QeYCo9gdgB41QB4DSrYGAEhGYD4CqB9Kd4QiDnBC1aqBAbVDJ0FchChHLqmHI0wEIC+&#10;+cSCzWrcNlE2V6DrJ7JgoUe8fRU84J1MwyBGXBKTi6opcmFKwYrIogiFtAkiIZGY+R7IfOQ+hxLx&#10;AonpPwvVEI0RWwkhLTMQxufPE/FHFPFWe10LNl0az3FfE9eIyIyQdVcgaIb5ewb4c+sNjENCFjcR&#10;NmKjwRSknz3u4Qr87uZIeQ74fYeD6AfgebURECBAAYf51Iw4l5zQlA0A9Bf2RwEgEQJAkoCRI5nl&#10;RsbNaiH6AtsbkSqjU4tGhwiDSi7ZFof6E+oY/4BwAouACABCmRPwiAkwwRFareyqk4d4ewkgbIch&#10;EpKhZbweFNfw+icy+CC4ySvQlLqW1rgQAAb5AVxwAAEQDNEZPkoCCqYgouFq1IAAYgaTTs65LwEI&#10;Dtq6cQ08I4rpEFegcaJ47pyAa+Ic689tAQDNA4FQD+HC4DfXEZMQ7yHamocet6BIiAC6NxNohozp&#10;EpB1uYs6zQhIDxWwkJrOjIlCm51IZobR2KH51JTR3hNryBOEbBVKnxm7zNWbUy9+QQmYB4eSBABo&#10;tYhQfYnQB2JwCIGgGg1YELAwg8ar3R3wpJVr1R1KHRKQc5bxVEbxMTKTp+UKBowQFs2gv4B4+kNw&#10;tDn0nDgIoUeAghXjuxBxnAnRhAnS9RMFLxKRYRVY8ojYl4hjJIx0LilEnQGwEyRIB9KodAdymXJQ&#10;fBwZNIvQEiBcdJJhX6jyfXmL0IfK97gI18+S+DIy2Z8MsUAfXhec4SE4oogi4BfgGoFb/fYpfnGP&#10;uPuXufunurNLn3AhyIcRyCmI7ZCSWRU5SQgUHYuwDuRZE4vXDAiHtHk2ZJm81zUpOA1jSAfo7Yfo&#10;eDToeYd7UXGxd4gqBDwx1PUiB5f0rpESRIcId402gokhMnnyaePBnYefACowgofY7ZTY7YCAAxd8&#10;7Pf2ph3pUQfwuxLI1QfAALAxMhf5GqIrYJ7IBFnS+q6JSHGyE/nAsBjNUfIBfgFHw1f2xqUS5imc&#10;bhhokHUdiSOMUTecFBwBRC0I19eYb2ICHw7YcfRIgZcyGsMuaQe4gDzeQAdrxgbjd0DfT9AQAB4N&#10;BwACMPAAXCAMAAUBoLAAQBoJAD9fj9ADndzvAD0er2AACf7/AEwAIAfQAAYACUUFIdDAACoPjgBm&#10;YAez4mrreL1ADreEDdjxeAAfb6moIAc3fb7kjtecser6flSAFjANXAAJA4HAABfskfT1eYAfzpc8&#10;tbrZAAOdbmAAce9xBFpAD1DAcggXDIAcgRnoIDOJFAdDQADoUCUdBYItYChrwe81dz0ljqd1xgr0&#10;ADzedRscwB4OBt9CwUAAsDwbn0XmL/f0hl4Ake9fb83r6fe9e1glL6fODe73ADx0QAd7ypzvqLyl&#10;QAfD4fc2AO9BoIAlroefsITCAQAAwEokAAWCYP4EiADwenQcjsqIKwIABkEgPgADCcrImCxrItcE&#10;wZBsHQfCEIwlCcKQrC0LwxDMNQ3DkOw9D8QRDEURxJEsTRPFEUxVFcWRbF0Npe38XxnGkaxtG8cR&#10;zCMEQamcZN4mB0HcqJom6cYAHCdR1NSei4gKAibgwCbaM48p1KSAB8uOAACgQzR/H8mDROgfR7pQ&#10;AR8nQqR7nYmh7HiAADAEpQIgglgLgi74PAqkgNAwEyKg4J4AAYBoVpCAKQKS75wnSdySyGACntQr&#10;KSAMAqGuGrZ6uaoySAGzibH+5p/H4dsuACpQEAMmoFgOsIHAUklXAMAADgMiJ8n8iJ1no2Ku1qex&#10;8rDW7ygw3UoLGejtSyfjvoYhoKAe+gUA8ydVpucymOc5suJuCYGtiEoNAqzDNLakhwHPJZhmkvB7&#10;K02oRhEAANAoCNCAKmB2HdU5mGubYAHAdE2ns4i5AFWoEAUjAPAu2gZhGDrKAoiMnpud55qUbJwz&#10;U0KlANS68gYkAMNgml4m0dConofKa1izUCtiEgMXKCwHgVONknbZhqnCcjonq6AHgYjgCLLLKqOo&#10;7ZynYgZ5Hs6CYpIf591Ie2QWWhx30eBh7tQBj7AGCN8H2EwUgAAgNNwBwIIjabYo9nIGS9WwCpu5&#10;7mnMdSUHGdiUHCrgAPQs60AAD4LXwGYSA8vuKvMocFuOmDjN6e58uaeajOoep8IIebUHad84Hi1S&#10;iai4GrLGfySLQ8oJgcjCgI4jaOO8khxdEACPpAGwThLcwAUcqKEtQeXNgYBSQBQD6eglor6pIrKw&#10;oWsKRpJ67uOGomXJTy/vOgqberKm6uuhvclnw54APIhoPAwCwABuFgUXq2cdfx/P9f3/n+/8/+AE&#10;AYBQDgJAVGiPEGORNag9yKMTdkwNInAag4BynUOsnEARM1KufJYPpBACYQFrAKrUkhDXInlJg5c6&#10;B2CBrDO+AmEYAAFAFLCA8AcLUzElHWqc8KagNgTaAfMmYBwGMTH2AJeg7R9P1AEAMxIFlYk2Iafc&#10;epSh4lFOiPkkhRiarOc8AMf5LADqpW8dAA4BDmgGAJC8AxYVQENJguciRMQBGTH+AIiJnINPbY0S&#10;weTQgADya+WQm5QCMEbJABE/xEgFs5dgRg3pYx2OgJCmF3YCmckWIi80y4EAFkgR3AyBCDXigAG2&#10;OIvg4j+PCHqd8mZMwLquLkP05o5B1DrOiPRzxzSbyNI4BsCoE3dgJVqSMsMCwCKhKvEMsymCGpPP&#10;KmEhrBixs4JACcDswgGgKVq0I5pSClSqTgPwkZGSPqEPIgkhp0iWMDTaUggY83MFykiAgAR5SQnf&#10;H2X+SQ6UuDhG6TgdySwQD5c8l4tQ9gJTCHQBI2g3AHvxH2BCYRFj2AUAgfQnLRmQncH6TNUBNwGR&#10;nJpPMdEO4qFKHuP03oFT1ntBECAiqdTfG9WGWFlrnnLnfOYWEr5NYqksOkageFRSUj0NQPgfJLE5&#10;ENIebFPB7AOAXMujwcDfCxz3AAtYxJ8yIgLAKTNjR0BuN7VsrcAANATL0A0eo8yCChyvgNXOulda&#10;7V3rxXmvVe6+IcRjKOvtgbBWDR1YBBaYSYOsN6OdngABpDfHEYodSbR7j4KUlAm4EQHH0JgQ0dbU&#10;GUG9AM3VBjVlSD7KUAEfhqFnWsfVFIgbRCURQlwB0CKbTZmTAkBUJTaQEgvo8ZcdhSjFL8ABKWpR&#10;NUwKfgzPQmBRjvj4H4TA4Zwh+E1H+Py4g/iWN4bSAIlh5LwgFN6l5WpNlcj+J6sNnJnyZqXVqzcj&#10;lzZAwXOTF1BYEQGkYBIBoC8wzNHPc88dz0VzoPJeWB03AF2iHgJgOOyYABiDTG04N7YKwRAhAA7A&#10;jg/JBraSWNMbtkR1ldfYAkjiXWcgES6AADK9z2ghq7Oeyrnm+FxG8OhU5u6tpSJxNtWwBDyldJqN&#10;4dKcB9JgQIBEjAGwJERA6BVfADnDILuOxoAA3Bxz+HcPa7uLCWqhPCb0/LnkhFxvunFUBch8GoHy&#10;XQmI65/AFHYm0BFBn2JPLkBBfA8wNONADQ53ZFFwkYUKzkCICyOASyAS4sZ1SlDmsaNw0jnHPTJJ&#10;mBylyAASoDA5RgmxZi25kWGamyqTCWDwaxceP7SylJNNQcYms+G7E3yoWrRhHAMuwJwa9Qmij7y6&#10;AANEb7QChENBeCSmTz2czsOjJRpxSpGmaBYCE3FGCIwLgSgmBxvDizk1Mc1qB0CmksPyc0e85WnG&#10;oHLLefJNXnkgxk/EGAJgRkVAmviwm+9+b939v/gHAeBcDRXYaBRMUGVwKGkB6IAEhFRGoN5oBXSW&#10;a5LXJYphqJdRdmSog8pYSG2Yd3GqfJ0F+KPcuTWNQBQAGZPKBJnMsyjjtKjdkuuiRwq2AMdAfzYy&#10;QgDjsANQABwEk9igewAZQtnxWfWPBzaWiSIM6SSQA4AjvkhJYUUgZMTUQzOhGrkHSo7mxLCYkhm2&#10;SbG+dWwdwkunPEwJgf5WsZzygEN+ZlWp8zYwjVqy4sNLEeEzdgbEEwHjEgYv0lxZKoODoO4MQR0o&#10;ABtDgL4OFv6kjkn1LCAwARxTmPCOq4OlhZwEEY3yfQEAF5hJPIaaQqLnXPPjIc8oylbmSFqK0TBg&#10;5wOeqEkWB8Ct84pjpHeajEuqXO5BPKBzJ8MgD8sdvLkpSQiUNOLj8X2OSjxmaAIP474/B7EKHUXw&#10;fI3huQyX6AADZv1Vq1HwycdoDT6DgAYZcfgDzLp4XxkwjACIYKsibh7KPk4qOgMpPG0kEh4CDCCN&#10;Wh1MsIQGcpsDcCfo8rmnsnLnPJdDmsvDoOKDUpKMvIOs8CXOqG7iOiNiKqFl6sYL/DaCwCSBrF1D&#10;7nvgFAFiMMniMFjiOKDCahrhxC6o1DygZAUN7soj2FQiWulEFOCQmQmwnQnwoQowpEUK/wpwrQrn&#10;+oEOFEIkwDenshyiCgAOIoKkhFHpyCasrACoYvdoriwslCzq0IziGibiSEwFnh9nPJyCwtvGpioj&#10;whwC8gDhvDKAHBviMsmCJAJAdjgABgWgAB1B7qZB1h6iQGeC4ijJeNuC5CpDfoYOWCNGciRDehyv&#10;ImhDUO7DmgBB+CUB/h8EjlnCUPvDoJ7iGgEgFD6ACgDj6OejaFYEsh/DNABgCCQRbCMOViWslCRi&#10;alhCwiZjegFuSAHm6lpiMC5CYGMi4o1FagOAMr/qXCIgIgEkrDsAABjBqvzp5CagRgNjEk5CZh1B&#10;0klkhk4B3nviWiblwxcKOh9kEHYmcgRECk4ulPqNgjoCvjemKiOAXgRjEu5AABzCEjqHNEsktmSD&#10;NARKqDciORoFairopihtnBwhzk2hzCnnhDtkwiZpPDNGLmUDvjOCGgDHDB/muCUhsBpDBhwRBh5K&#10;zMkpIgKDaAAgIxegJlygBFwvFFashJ8Okw4FagHNgFXC1Q1JujjAAByimyJDoHMHPMmCOMMGJnEj&#10;2JkjyroRHoLinx6RyDVC4jniWAAh/nWmRQcQVlyqqDLicpDpGvnOWGQuWJoSHvLhkBrvzlhR1ANj&#10;cD1CMKwiYJvSHlIj/C1AXAQjDMpLOOENtq5DWjfkwCYKWDivRnpiiHvvijoGmiohthzC6i2iwgPs&#10;YAQMXgAAQE/COnoQsTbzcTczdTdzeTeoCkEQuyXSHndBqtijuSrNPjLopzAlHiujmh+AAiGxMh8I&#10;7oZD/rbCQLsjvstklmojoP2oZM9ADKSGpnBn1julHjuoKqWFugCDYgDgEDYqnw4OkOfChC1C2Iti&#10;pjonURmuWlVndirC8gEDih7JcBxhxhrjqB4k1CXilRhCGv/D6ABgDwjgCDaB/gBj6CWpQE4jfCGt&#10;wSKJ9C2kEjeib0TMlEfEGzxlawbRjRhCpHtx/AANrDEgNjLCfIolVtaENCCi4hswZKrlTrPi4o/l&#10;KNVw+QCKziQNFDYqXDYgPMYF0Mshyi6o/jmi0uWMXj2AWzZs8uWBxCkFmiSGimcgHD/jMwAqlAAM&#10;ciUEtCwiNCMAE0AEGLkyJCWCtDvvniZjvCwh1JBNQlak9j2AFibipB5iUB1hxuchvBoScB6h2lHg&#10;Hz4OdC1B/s9B8gECOB4AGj2AGALn4gUgPDDGiCOCityNTh2NhLECOpFyOM1OWB7isyHj8JKpqr9i&#10;HS9sqOWQ5HVnLB7iWB3B4iUQFHSDpHViYLNGcgLEDANgLFyt81PSo05zrFaj8ClBsBwEjhyyIh6C&#10;FmRiOAVDJCYslBqhvIK0IAAAZgTwinEmdCZyYEEvGzfV6V617V718TcQq181+V+zMEIvGtR0RFIC&#10;o1sp/CmCokwIu0SFdCZiF2HJIkFADM1oYNbJ0r6DjDmjjC3ToCaB9E2h+B8PzgFABGAgNAFsKr9G&#10;FAGAYksgAgVSHh7KZR6jYijHPHVizs9PnuWV0iLiQLbD6DjDvhrByp/PijURxI4gAxsh+C+MPEln&#10;SlTiqRZwTIRi1ACAEI8gCJIABmco7iMJ7iMAAgCI80NJKuWGXCajmCah+z9piCbzLPFQAnUKQiHK&#10;MiMiKANxEDpC4zBqAh4JKALW71yClvLmXDvkujNQIJLxqizKfvFFosGibxrlmCjQ9mEqZjYgUgPr&#10;/uOvJGmjBktCJAGQcm3HDmbvZjNEGTgrpCwjqjUByPiDFFIhzviiWlkvUjLgGjBJjR7ibgEnoB/B&#10;2pcB6BohlDqBrUFB2hvRBjPiSAAgMCe3oDEh/3oixm2o6ISEEDPiaihCZgFK0JMGcpfGECbnjjvn&#10;zCUh6jUFVuWAOVn1cigiWjuB8joLPk4HQKk1gCQlnQECYKRuWQKECMYCeOjAJDLjXjYzwMrQlEGB&#10;yqUBkhqmApJjUCcqNCKAKGSCpJysIE205i1AYARnG1mD2O4V5MrEFuF4TNtkwwvJyikjoPiC4viC&#10;Bh1QFG03cPVP1D5sNiKYF1/YgYg4hYh4iYikckEQL01rGCUBrJUPeDegRgML/nIhvhzGPNWz/B92&#10;xiYgCFar9COAS3UDgCahshyC+PYCfVcG7m8D7Dhu/pyj8ilQFLKHVABoY0040iYU5pQABDLihTFg&#10;BOWWNj7nUMhCZspCIiNCQHnibh8h6JcBuhwBpiShzqAiEk1T2IZPaGFiMT4D6Yumc2x2vAAiMDjj&#10;6DjmcotFaiwLqJaGpuQRk3+mXDmyliHAHCIxtHUianlDNAMgKjaX3phSAJhMmGco9HIYUEID+C4h&#10;sBvoKhuhzJ/NJFTjSiFU1xhR8AHF8L9iMNp3RiOGbpIJysdCUHNJeUYVmD6AVzYSkmBB02pGDqMP&#10;+s9Q9JAthGVutkECLT3mRU7KdzjjvkoSVKRiaUSKrjUCyjyx1lygKIZiWh9CWB0huqAhnhhhhlJB&#10;yi+DAiQACVKUlB+AFDYh7XsAIYpAAAVAQnGlYiOX0jQjRsTU32ciGm6C1AIGGCpUSByOaFuCbMhO&#10;WnDAK4NHXCW0SFnRlh7Kkh9Q8tSzIj4tQANH7gN1QCO5bkuQ1MwzlxrnTGfi6hvh0k2hwFtjAi1S&#10;FqZSPAAUgIKuRD3KZZgvnO6s1wl4ja566a667a7kIV968a9uBrDEHitKcNTm+CB4qlTmeCBiRHPT&#10;DDqB7wvTqz4FaoTCpSrX2kCNGM80QX6nvDmvijvmolHh/h9OcgEgAxDAJgERDC0OWB+gDxHB7gAt&#10;7h5B9jEh8B+iOCXje1eiPu8yoF6kDCfiMJFC1DSjoBmhtmgB2qkJLu8gGDygMgHEEB9klhxhyUFB&#10;3B2RBsvC+CZtpbmn2XwKzrzgBwdldiiB/DJh5h/ATiaCM4TpyKeDui1y4m0k5EuKtGjiboMihmjs&#10;NoogSZfEs74hnhsMKsdFH79DzTliZkvZFmyaf5QizDhiYX0qWOqb63wOWRoOWImuPh/jyw1OWMmD&#10;NY3DFQwozuWDIie0oj2GiC1AEQTHIlOCa4bCBh0HRzAiozSntD01cTJjcamnhiaO7iICxh4CUB6B&#10;qBniUho8lB5hnBmi5CoCzkpm0gPEBh+gU2YbZjJh8gEjYh6h/iZlli4iqJXOlaEibRcix81G07Vv&#10;Rn1CWQ+Pnz8NuLr7JlOi377JqvaS6HYD6D1CI9AX4nCjNDAylUYV44GEGoIFIhpBtOcmmz0kEiNx&#10;/gMSgkEmOpcDMi1AZgTMNEpF8YVpRNtvHGkiwjSilB03ASrpViwCwpPJHCgCKiPCHYNTAI36+dc9&#10;ddd9edeq+LAcw4Niwo+yrlIzUkl3vAAATx2CQ0SBrBvEjhzRyDjCYY7Faj1j2FyD6ATE8WPHPBnh&#10;uLIzRATapIpCZhxMI7kilPd5/jRHPCtHPI1CaxxFWlWafyngFphMWD2DjjYrKp1pB7VAAARRuwV8&#10;/6CPvCWWikjhxByC8BtBvBnJAh4ucxoC4pPjeyoOWRbFarRibzoJhB6B+MNB6B+jDTqDE7Gi1W2j&#10;oC2rsMlCRCSCRQ9jfpkib4GjfmQjyr9mcmHDaSwHHD2IZ2eM10VOEkEm/k4Br9oAABsBxEj7ji+K&#10;xnCmcnlZuwbMTiQFb3f2dQTAF6fXwC1TOwZjoG7ljMYYuuWCknPcEMnzsjfiniWXDoMV5PdPR4Wt&#10;tIZi1O9FCHDafFJLQBpEk6CjezYJhW9UnP/h5BusKhnhYBXlJBr0FAEdgizsOgJjLh6tBB4gIH4g&#10;DygH7Fymi7b4tlh8J749XX5lLFk1JiQKlDmstk1I/ilcwiZypdZz3lkmre2EEm6DNHYvTFpiOsGj&#10;YG5vaU5yWafdkjzRNLKpviTgAZoElkikjvZAVYRMgibhw5omdDygWARNPVmC81qQ1Uedffz/0f0/&#10;1K769f1/3IB6/EHEtDvjqi4pwHhSI/ZipKlpAiAPd8AB0PN9gAAAICAAMhMIAABgMAgB4PJ6xABg&#10;IABsKBEAA0EgYAAF+PoAPF5xdvup4xR5u2Ev11gADgF0AAHAV0wkCyJ8gQSgB9gEMgB8P4HwkBAg&#10;AAoDgWP04ABQGgoABgIA4ABwLR4KAwEgADAWFul3PMAMpsuAAOt5PYAWCmBgJgsACcNR6RPQAOdz&#10;NcAOp1NkAO12NujPdyyMBO+xAaBgsFROFAwAPp/hcAPR/iAAPJ+ijLgDNAEB1AAP+NPx9v0APl9v&#10;wAPd9yYAv+EAgCSKEQh8v2Dg8F0wQhoJ6l9wdtN62Ol1uzZvl84wB00GA2cA6HhUI0kEgiw7jfPx&#10;/bN79N++mMRMFAmoBUHZYC/OjbIAP5/ROMxPk7J4nue4AAkBi7BkEgOo2CakgMiT7n+8p7Ngih6w&#10;Ctx5AAd56LgejzqMfKTH0fTZAoB7sBeEYPKaAyFnGdR3AAex+NcBIGuwfp4MceRqGhGBnGY15lmO&#10;AACnY6CsoeBARBEkYZBoAB+BIoJ+gqCzZgGkR4JQk55r4eZ7QC2jXH40yENOAACJ6hD8MufC4OSk&#10;x+Ps9LXH6kqRyfIYCImqi7A+C4Kq2CoKAACwKOOCQHq0+K7LGhc7t7SCJ0hSdJtwd8tG6cRzgAb5&#10;0JmcdLzOsYABSDwNLEATqnKdaYJApgZBPJYMo6kYAonSVKPFSB+zWfB9IOeENAAdJ4LRDKLy8gYE&#10;AOkQPq6AAK0SnAFKZRtKWvbFs21bduW7b1v3BcNxXHcly3Nc90XTdV13Zdt3XfeF43led6Xre173&#10;xfNuV1SNsX4hB/onD6DnceS+HRUJwHXF9rBQDgMKFOIAGabBvgAclWMu+wDgQpgLAkh8/I8EwNAk&#10;18PrSbC2PS8oWhGDiE1sABrnAciCVCfB+onX7ynwfbyvwgYCgCeCaAEtAEAGvlqKhEtAAOA9BohQ&#10;bWgOzZ8Om7+rWdQaGoeDDhZi8p2njopwnGbgAGgaxkgAdx3MQnMXgSAmigOAi0AKA6DgSBSRH8Ac&#10;qs40R6n+D7X0Iy5/Ls5KENi10RIPliRn83D8NxGTZH/B87twjLqzQha6KSFQRQRP1AAuBy7AWp+Y&#10;1vSVdHXUJrG6tmaHEABsHDmx618AAIggjwFgWrWoLC+aFgJBoBUkASNeA9oAA7QyxeXtyUvq2QBg&#10;IhYAoU3qJrIhYF7oAE6tclkAzmAAHgUhaMt82PXqbNIIgauwM5AADvpFGRBxxsFAAM8bqmx6MoI4&#10;Q8DwFCHghWia8b43W1CrFS24ZwzgAAIQ4QkAzfwNGaHuBkDZFANmeH0BBQYAgDNWAIeApoCDsG7J&#10;EAV55vTXH4IOfc1wAjxJcL4OUdCm1ilocuY8kQE0CFiLI+c9RVSwgbSoRsCygIPqDUQdhZhUCIvQ&#10;W2vw8ScTZIULgN8cxMxkjXbSPNDoHQMmaLGdUdw72igJWYXcDzMANsfQFEmLK+o/R/kBIGQUg5CS&#10;FkNIeREiZFSLXU5tzcjJISRklJOQK/1ssBIQhwgZZkXlnIuPYfRrh8tYKEPYuA70vAAHEf8mkLgX&#10;AghGAhBgAIykwRka4CTwQAAQO++0A5Gh2rFAAMsbZbB0DuJgRIuABQBkmmYSZ7hTB+gFM0wE7A/J&#10;MOtJEBZEpDAJHYI4R4C7YVXRKOqRM3DCELjNG4zYdEwpmEaAwBIrQMAQFFiQ1ZACF0sk3MEc0dJg&#10;IgI8H2PlmxYEAgFASUkAICQTH3AIghnTJkxlJc2VZ75ViImWQkAAdiXEYMoIQRM/B5TWmyJCQsCo&#10;EDLABTqW0dR0FLtFlMXB75GgEgOeGdcAD5WrE9asSOc74Tew0InG9/kHX+LLN6dUeqIomGuhpSM2&#10;5qVJAYAiVoFoH1TzjMsbE8qGS4DjHW0UeEpkn0vLIdWXhYX2LEQuU8kQJgPFFKeVAdUwXtFifKUY&#10;dxMx0jRGeAAeoz4MACGfYMBQ7joAVASXYBwIgRwZBsDiDILgXQZBNZMfwDCtD1HqXAc47CWjciAY&#10;EeRaB8SYRk0A9Q/JRylQum81J5TUp3PyRMBMvYGFaA6n8u4HWYAaAqyYB5YKlwsIiUpXEllH3PW1&#10;aFANo0X2mJ2NAb7uUZG4BKBxU4C6lSoLRccsILgSmeI4yYjJGnmq4WueJ3x0xzjvQuOlUI6EtKQA&#10;wA47FKzLATv4R+OiZ7l3tpHJTBGCcFYLwZg3B2D8IYRwlIC517lISWkweck19mirELRaQvkdCRAp&#10;A6xBXxJhjDVMQOQdTRT8nVY6SICIDCmRQIeCkDhmkQkHGYNccMTDcArBIil75E2KjjAAOVslhKoG&#10;/PLI9NRFwBD7JmAYAKrQDGOg6agArEAFgMKKiSEbUCtGtIWqkqFu2rT0MsByej9TqpfIGOEdJNxo&#10;jaMI2VTYEgFIBAIPwxY8h4GAPSS0AwCirFLYgP0A4JCEACZM5s1w+x/l2lCoMe4+ioIcIueQ8ppj&#10;eJ3PSbKkpqXOSOqJE4hizwPgYUACgDKVSsHyfi88jTso5AAGopkAA2RxZIG4ONTbWDXAQAed63Z1&#10;MD24uYmd7rwAGmWA8BdQZYGrUFIPGpAJLCLj6cqXEBCjNnsAPuP42Q+DyamNcAR5qKjq7RzWZJaA&#10;DitFVKtiLcp5S3lwHJksa44ybjyNpLuvuNgAMOUAP8czNhrCyFi24ZYzYMjkJuAof5rgGAYUGP1J&#10;RJwWAxMCA5QY4pUkDOrvQrVKykgcQUXFUZ6STECQClklteSYDmHQTtYpfFeG4VsRp7pIrdlM2iVb&#10;Vyg7uopt+oC/xcSpa2Vrha263XKm4V4a4cY6ToDKGoYid5LTwUaQanEkz7irAgg+AC4jJpxla3xh&#10;PuHce5dz7p3Xu3d5ISOud3jvnfe797VypIeNoAAdZJmPDwg/R/nVP6UIgRFCLSqHiXDRBYQaAkcO&#10;cMqA5etIwNqU0BRdivv5AgXYiqFxijVG0AAcNMbbmuISmV7lQqggDLtuw3GViW+lIWB8CqgAOAVY&#10;hHkotLCtH7VqwBzkx0LjPG+Yv5m+TSKIAB5dFNWCkqQlMWg5w5vWDjGsAAbQ3UhDyHk2kp0ywEmW&#10;9sUEAgBykgKAGdMhLVjMGaISoM+bJtMnVHSHiQuLeQCluh01IH83WuW0Qash4IQQAOmQALgHyHuL&#10;gVSI0AUAaKSqAPuvcUke+SGVSJoiWAQiWWYIWRWJEIUNQZkta+UVQIQRWImagPeAgOwBIAuZM3w8&#10;GJMYKIuneQuNgIOfKxk0QNIpYNeNaU4HOJmc0UCUGruJcIvCANST0M+HWJmHQGuGmMuGtC0ASGqG&#10;kfaHgsadal2A8RSAUBiBsKaBYBef4BQBYPuAeI8QoIHCUaKGsHG+8neLQHyTWfYSeNkAEH6mgH8J&#10;MOSOmlMIGZ+58b0I+2iNIAmZMA2AmOOxyUAUQK0KcKhBKTzBMeuLIvYhqVu6iW6V+IOtSL4G2HIJ&#10;2GMGs9W8mIGigUGKc/stiwAOwBaBMcOA0AoZMRWOqeaI0VwcmV8YIeyrIMcHc8IZ8NcKqKYBEAqO&#10;O6aOGp+eu6mUm6k79G1G3G5G7G9G/HBHCXuwqX8WuImtCIGyURerKL4HeHsMiagAABGigQ8JMGUG&#10;ugkHMr0NOasWsPcI0AvBoAABKjyYiNcGlFUYiNwBEK4qIG/CUWGIqyY1IkfF+IgH+IuH+HyU2AGH&#10;8JgQYQue6PKAEAKMsKyOO2mVOQIM0NaUGNkKsH6OqJwr6BCVoAajqNaNcVWReGcG4x++2I2AezOH&#10;4J2HSHSsGYMHUKEACJEACAKLsoUKSKedAAELgIQOwJMKCHmHy9MHmtUmwVELCwONqIG7IiYIOc2M&#10;pA8g6asy+MsA3BuAAlehGA+IcJwwGe6Oq6qWGVCGmG82AtOU8RexOqWLCeWIWPtA+pwlnE4PmJEA&#10;cekZBEyPofQJOrQgCJaNgNwfKKsho8Ype3IKeI0KeIXE4fcKYPgKsQUMsAqRqgyqUUg0yIOHatSy&#10;SYSLMM2QiesdE5aBU1aISHdKUG2FyFwQwGcGWLEHAG8Ka8+AfGiPuBC0cHeBUBqYuAYZMG4HcJaH&#10;otsRKK0AuqyAABFJtBGKEH2IGtClOS0h9NyIuIEOmHyRlCONcZ8PKY4Y9F6IYUE7UiigYKSfcJEa&#10;YTyKgPnE2euvXFJGyugNwHSr0GeGyYsrIJggOaA4uTyImm+LsxKUHF4ZMLyeGwHHFRFRHRJRLRNR&#10;Owm71RRRXRYXhHIUqPElQL4G8HMU2HatCpGIWPSNwH0ZQJSIGHQ8iPaJEq2hGm1IiJbHeJMVSpVE&#10;eBMI4OiQCjOMQHBIggONw0oMoPpAqISPEAQMafaAIx+AyAgPK7QcOAyAqsm2MBOgyAQOOZkN6NwV&#10;0HUvoAAGjRoL6HYQu3QNdPAOwBovO7UwA2WHxUMMCbeYuHMx+G0G+GoQwHjI4AIOmNOy47cAMQCA&#10;qAMgkLIKgHwADTaIOQQNwOPHeOqHUWEjVEVPOTUIOKhJHBAla9opGOqygPuIOQYInCETUPKWCQCQ&#10;iIO2+wIOrE1NeeUN2IS2ecAKgLGKgdaasAUmZBdBCIWxiI+lkeAAY2u3SnUsId+IiImAe2SIaKSx&#10;m3uPorEd04pW8JMnoK1WbPMIOqeOm32JOMMJOHEdyH8HCMIAeG/DAAkHxKUAoAcOqAYuAAIBABWI&#10;SBBDgACA8BaMuAUZMIsQrNq36Ja8mOmc2PKqmf4qnXEasPgMsRCOmHAHK+8viLEAQKseILsiQLCa&#10;gasxeIgTRNeJEAaY6l2KqfaiSvIp6jq+QwM3IUoImcmOSIOjIJ2GIGoGwloyW8qJpZsi4AyO7LkB&#10;MM8uIOPBHGAhqUhZUmOaLTqLQJYL4yKIYl0WiK0m+KZSOi3FJRbbjblbnbpbrbtbpReVzHMAAJSQ&#10;CRaOhbKJOd+g6JEOMI8OkIOGqHAyQlQLhE46g6vLuKYBAAsOPR2AAG6HLKUQiJMPiLCtsMK8igOJ&#10;MiKmZYMPcLENmISHwJvR6QuHmH0IGeWLgAkAWMcZKIQA+1if4AUM8HmH4BUNmSmTwNwdWOIuKfaK&#10;kPwNcHOHaMcGgG0x+RENlSeM0buNkOcgleaJ2HLGUMuH0McAaAMOhW0QvW0NlKcSqH0AGBlb4HyO&#10;OHZTslANwhULCPJPoHoaLdiLgNYOmT0pxZYSGAMPCAOKtcqIeBOrrPEAuOOf1EyRWY1J0yWGijIY&#10;uHYaKlGOnR7g0H5EUPU4uI0nK5YIenoLtBkKUI0iKTjPoV+M2QkHa8eHu3SefJkPFAONlKm4ILCA&#10;tIE5YI9hK3AKhWKfGIha8N7SUZu5qWCLaeyS/Y22+ZAOwBQVMTOHoOgHAGMF+IoGvOQACHI/CAIo&#10;KJoAehGHwAoBCWGAuNEHSASI8HctiH0ZkKcKsAcJCAAAnWiSGc5Anf4PVGCheas2MLtQQQoOmHed&#10;9IiL4IiIWjyZMfLfs2/bPE4LALCuOMsfvkufw3AuUI0+Rb03IYLFSHEJuG8HQOgHGtIOiJMjoOqP&#10;hQ1gYK3PyA4eqAYekuhbvlxlzl1l3l4wZRVl7mBRQi8qpTkUotIQuGyd4IISyKE9gNjSwPU0yJML&#10;eOmWWKhcpBwVG8GLg0yNcc9juuOLuxzLO10OYYudmM+HuPKHykxMcIgTwKEMcMmMWAoAQMJTINkV&#10;MRSULYXAwstgGZg5+qIUgrKLQGpgqHLgvhcRGWkBoBOcO5YK0nQJPRxFWJgHOMEIIHaJuS8L4NUP&#10;KV4OmTiLgLCMXU0GrBCImHwAK5AH4AEcOQeK0lAJEHWHqNclBJGPufqIQl4KhoEHi0oKMcApGi09&#10;nNEqSImAYlmtpecLQd8IOVwQawI0eZkYDL0ADMRZtZljuuRqUhm3aWtWsLGI0qNINb48ewMQGLC6&#10;aqwI8xoasVwHapAG04AQwQpgEJET1quNxDpUQMcHqHnJCHuIuAKHcLYAOHIGUJwH2MWY+NwAQAgI&#10;eH2AeSWHyAeoeHsAfeCHuAGZMlBERhaTCQcNxrLFAgy2eUQMtcoOOOkQCGm/GLbIkAK3DZ2MsZKQ&#10;WVHK2RAZ+JGkwTRYNHiMkKYdWLsWoasJCOqWtuUfiIiqGYA2/b+AAGOGqMIHE86N+dgIQAOuWigZ&#10;MBgBKSWK4ZMb8KhTmauOmk8WGyWHjUO56fa2SBA2oKmbDItXBoHmDvxvzv1v3v5l4yhTjHKUq6lo&#10;mWwWCLhlHKUHPO0WG8Hp1QxEecfgsMdUMJNhPa8TjPslmWiKTvcHQr0IEJNLyfPiOfmcmVwN1YNj&#10;zS+3WH5MyHwQvGUL4AIH/KUAsAWgkZKQCA8v2JoAVjQHmH7DVpsRS0oLDMgOwBGf04IqCtuLMaKG&#10;kG7ekN+AABAA4zGiXecJnoSJnczc2Hqx+AiAGMJqUJmxoNw/eYgH4AQBmRgH4UGHffljiMuAEK0V&#10;4VuH1kUH8IObvu1ZslkLCH2fAHiJMlaKYt+ZMBCIaAAZIUBjqKYjUOnlQQuGlusMDIkAFD8OBe+I&#10;HeXIuI0LAJEdUOxc9NeKhcgTWREZ6QlK2IOHWlIlBm8PFY4ITAOKaddQyKuf2BDlgRIMtmtakOqI&#10;kdhwIM2Q7wUaLNoQ2Qkw0MuZQuOKsBCA2KKAIHwMcHMGqGMIoG+R4HyHU/COAmgAWZgHuAQQQHWA&#10;UhGHeAGMsRickTuPmasAfWwQHWgQaH/Pk3YI0PBkqPiKuVpxEvoIuHNoVlKJmMZIGu86cLDPeY0J&#10;MV5JGuWdbbaekuOdYwHvIJoVHBHQI3YPWRgQ6YwMdRoOgGvlGMKezhywALC2mZNtWABx2M09KKtl&#10;vv75r5t5v5xlxl/5z547gwq8ALaHdyeG4YsU7KVT2k+QloEV1EWLEuXXEKg3YYENZwcTLyNNc2mI&#10;83JFWJmlRPchz4PBOJixcHq/QH+MQz5OWm4OncqSqAoArDaAmAqCWf4AaBSISAGKYVthqIRT2L41&#10;8JvlQMcHaHoJNYIMsBroeK2AmOw1MIIHYReGiG2YsQs2cNQfAIOI0HwHuReHsHaMIH+HxzGACMQT&#10;QNQAWszKYKKaGKZhkasHUHtJgACKtBoKsZKK1Bs0iPEG2neL7wad9SXBB9qI/HiPdaMpfHcQC3NJ&#10;fJkfOjD82NmZ8NnCQ0pL1WQhXMeWpBCnOTJkX4z1MhqcqPKvAOqAtk1YILsnoLC1VCeeXudopwOH&#10;R6O8iHtCQu3FIIstERc9iNkIAIgmEAACn65QA8nOvQABX43QAFwm+4aBwSAHa/Q2AHe/A+AHW/BM&#10;AHs/gkAAAAX6AAOBgKAAgCwYAAaCAQAAYCQIAAEAQEAHw/X+AAeCouIw0FAA93s9QAy2o2AA5HW7&#10;gA/ADLwwFAmABkJhAAAsEAaAH0/Io9Xw+QA83m+IS9rhcrg+35KwCAwCAAMBJeCwXNwdgAAEgdZZ&#10;jFwaCQMAAIAwHKABQ3Q7XgAGg22+AG66HVGHlcHw+5WBp6AA4FgiABqKBIAA/WwACwPL7VbHC6Xf&#10;IHk8wA9HxcARLtQEpOFQfZcGB5YBZ2Ap/KL3kunkulKet2e12+53e93/B4fF4/J5fN5/R6fV6/Z7&#10;fd7/h8fl8/p9ft9/x+f1+/57n+oaUuq78AOsf8BO5AiUHgeZ6AAcJzHQABvHIdIAG2c0KniuSWAM&#10;xqfsifB+H47ICgKxrHw+AZ/McAidxMBQAH6oTfnsewALsvABp/Ay9v+6Z/xWAJ/pWAjTw6l4ERMl&#10;gCR6fh4rMeRwp4fZuJoAhtAACYGN2DALIuBAFA6oB/hmpYAhOoAAo2sgLgAEwNpOCTFskoZ2HfJ5&#10;rG8cYAHiep7gAw6yp8yLQn0jB3sucZzHMpZ6HAmgAqkBIBnYhoCRGAgEAqxwGBRGIBAcAB8nseTf&#10;nyxp5n3TaeVCCIFK0B0YA8C4H0Ao0bn8n51nlP5tHSqzgUMBoFOYEALtWGYRzEwaLnY0KpnW3Zrn&#10;Mz52Hi3wBH7FbIJ+AyWtmAzIgcAqfgEfyVnufU/n8fyhsenYFAWi4JgfUMksbESVnbDZxHdBteUM&#10;AOBMcAShpeobGMiBYFRgCIGpmC7DpgwacWI2YEOZV7Ix0yMDJQeZ7LYcx2MueR6T+fV2VEfaKKZP&#10;4DuGAAMgrTdL1KdhyGiAB3HSqR3nebylxEngCg0swB02eh/rKeh9p3P1DRklABRLLLkzcDc2g3eg&#10;AYdGF5Jux8kQ6llvnyfdDTtJ5unLCppG7KQBAGnYZBVNAPAtTYESYAB/aGeB6X+ekbHkesbbPEZ/&#10;ugxziVii6YgWwurggBnIsWxttRWd/CgAb+RgAZxuHEAGRt2fkgJheQABADKThEDM2hMDgMMKByZv&#10;73Hc913fed733f+B4PheH4niv4/7/+N5Xl+Z5vgQS6kCu0dZ4Sea5vUebhywicR1KstVDWIl69r3&#10;EMR3OleOuxADowMyKeJuBIExgCbDAAyCdnpwyln0ikZk8bkAABKSgBD7KsP4eg1yGj9SwA4AyjwJ&#10;AMQaBMCJzAKAUU8BIC4SlAAPBiXwA6bW5u3QAO4eZThuIUQcnYAA6R4I2co5EG4KSPgWYojVGyGB&#10;1gAGmN90Y70NgNAaasAYBSbmjKGPse6lR9jxSwP0eo2SeD6KkP8vRKQFgpIaAlTYDVwo3gERge5J&#10;x/ADIIBEB5BAQAYU2CsDwGTJvJGiN5Rg4R1G7Q0n9HRP16FlNo2FA6MW+gASST8CTeyUj9Iotcpw&#10;7nODsZAAAer/UYl5JS3OQkXwBItamS9/EhJOE+R66gBwCTmAfAoasDD9gJqxIKTZ+6OpYk/SYXsf&#10;I+lDFVN2OoeCpRzjwKcWoijAi9j3HwoY3ST4BmRBOBsC0AgBEIHQOUXDfR+DbLEBNFb93IjrHnHA&#10;dY9Y4L7A4qIf5BCWk7Xo5EELNAAHIj8AgyJpEVjpHmn8BS3gAAoA7M8fJwQADKGrAocI54dj0UMW&#10;IChJwdAsJGB8iRDYrtnkW5wd7g0+QnLbMZUTQ3kIsMixg5gDAEGKAUYJW9JyXreMa4VGw3ntgAHE&#10;OhSo5B2qlnuXBgqKykkEBmCgEYAAOgVK6kUvY8mQoOV+qYuBLSXgTYeAAEIFk4gNcitwlJp44mTq&#10;4gE7b5HnVhrFWOslZazVnrRWmtVa6wvQOvV1AZbX9AAbaZ8bQ4xzgAbe6OExTjAthMgjFlS2ihlC&#10;egY9qdgYrE3KGZFdhK0eF8aqbUnZjCXk/RWyxQw/LBv3fuAQxptEYADH+g0fw9WggBHylgAo+4FU&#10;kUqBcCiK0wFdH6AEEqogBKeHsAIFrkgQgABSB5TYFJXHVHatdCw4SEDruUPtgdnCUD5KxJJ/bP4d&#10;j9HvXkBYAXRrZQicEq0W4BAStyAUA7kQBD8VKPYfRzB1D2TE4opUrXIt4VqCcDibXKEXNGiuXiDR&#10;uGVNAg0u6IwMOUAADEEU5QHuqucXAcz1QADgjuABwBTjJorNocx+pBAKrDAABQnRKR/EUpub4e1H&#10;HTruk4Tki6LSdkrJQhotg5R3lOZCiMlxO6STqnzK8xpziXotpXAFDpO2YEvnzaE4htcinOJJLcAA&#10;6qb5TUM3PGbUh7lMQCXswBM5FG+HeOwiA8B4KPheOQsw/lDF+NWgYgg+x/GrZYY0fI9yKTHRGPW6&#10;RA1QguBIWEErWQAAblSUR1R0CfsCOiZIuRbB0jtKs6KvIyhsTYKGT8GAK1PAlA40YDeCki41QYzs&#10;3pGEFkJy6SRliMUAGPMjPmkatzBowdsjAA8nFtErpoZcaCeip4XvcWxYhjQOrHAACR2YAI3EbAqB&#10;BUNbNqbV2ttfbG2dtbbrMQGAP+BP8AQWDQeEQmFQuGQ2HQ+IRGJROKRWLReMRmNRuORKCQ0AwePv&#10;J6vYAON0OkAN9zusANxzOgAPh8vsABUHAwAP5+vwAOh2u4APF6vUAPykQgCAQBwYBAB9P2CgMCgg&#10;AAoGToDAcDwV/yEA2EAP8BU+l00FAYDAABv16Ud6uIAAF9uEAAZ/OAAA0DyoLBGjBMJBUABQKjUA&#10;BAIjMAAwHDEAAUDBqC2J3vOTN1yypwuqhOV328HAsEgAbCgQXsEAQAOWYgBzOp3gB1PJ5gB7Pp/X&#10;MDAoAP3dgB7va3gJ/SYHgV8AABPtxgB6vFoACayZ/gcPAAEAsIAAJg+mgICTp3vkLUd/hEAAkDzo&#10;MhQJgAViAOb9/1JqN1yAByOt4twfSbAEAamggBrfAKAbWJq3YDgKAoAAsCAFwiB73AjCgDqeACSJ&#10;MdJ3HklZ0nYAB2HjEJ9RSAB9p6+yvAFCCqKsAoCQgA8CLuAawAGggFAOtYHgXCkMJ0CCcgBILStI&#10;1gGAQtYEgNCCdt2e58HuAB0ne/5tnNEh2MwsayLG4J9n2n0HJCCgGtKfx8rkdByl2qB9rkCQITYA&#10;QJRKez6nofTCKiBrmPG9YFNK971BUDgMwrCgDQ2dySgAbZzxIpbWBgEL6n+fyfGgbJupWc6VS/K4&#10;HAbQQXBGEQABCDTzgoB7fNWpqkKkfKkzKnx8QC3B8uWeh7yueMwHnYQAWM5aBILHyutGnTBO6AYB&#10;JCeNiAAdZ4P+cZ1qEdx5qMfh9nywsDAAF4TVYCQGgc3B7n1XybHvcYAAWrYAA4Cz41jCkmwhGimr&#10;Cp6wpCsaRLGsSD4KjuGYbh2H4hiOJYnimK4ti+MYzjWN45juPY/kGQocj6EYWg2SIWfOVRLbSVnK&#10;mRoG4uR6Hs5YNAkB4AKYp6iKNE63ncei35rciBJ9AbWAKA7fRg0sCNYBGosSBsKXW3ycN9HiC2Io&#10;x3yqoZ8KkfkxWbnQBJ8AJ+qEfx7uefh6Gw9YBHMAAMAkt8hIIsKdH2AQRgAegBh+AAIgkFdzg/Rg&#10;KggnWF64ABwtecp2xCdJ6yuetegGfyCOMqR/H8m0IJMBQBree55rscRyunFibAcCwTr3qirgI/6a&#10;tKcp5tTsIKKuBCugoCNBBCDL4gcBLS1smakyrciiOXyjbgQAqnhEC74vYrp4nsmx3ntch1nn0583&#10;hMPCQOAAQA0wgOAo7oLgY0oEgIp8Upsep8OW0KjRNEI6B3GzHkPdchu0FlSQA0cAJTWqFdZuu0FI&#10;HDCIYN8PhMxuFeAAHgsY6A+lyD4XEXMAJT0nFdSaVZU5vlOEEWsW9zhBVTk6KYQUfY+CTPlXkcCD&#10;Q8zbjsHYSoopKidkyAMAQkwCwEG7MknofwBQSFzTyWyBA8h7EmHAOsdp2gEGlBiCcEoAATgdMoBo&#10;Ca7VZFdZMwkuZM3yrYHePAl44hzgAGUNYbTgILghA8B0AAJIxAABUBswgEn5Irh0gEnxNSbMqXky&#10;skj+x5FvHiPQow9mvwjKeAoBZOgGgMQogYqxNF4EsJch+AUlGdI4AqzgAAIgNAYAADAEYHwAAXAi&#10;zmNbIpdS7l5L2X0v5gTBmFMOYkxWNkDZRMaZUy5mTNIvMkyrBzqIqRAiEcaIwADWHE3SHAAANgSP&#10;UAFTh/B1EuNkbNoJRidkETWV1ZZQ1gorI+AQBBvitlWK4aVB6MSlmRRoetKJkSoFjH0bMf4+R1FH&#10;Hyc9R5KpCFCluhACYEZaASAkCwAAEgJg7XqAsEMqTWM0OWOAdFCRxJZJWOxEJXDWAteKXcnYABuu&#10;RWwicqECCpFNLIhAgZcx+pXAYhqWoD2nD+iyO4dQzAAGXJcPMfLTgDmlewv8A67R5j8AvTc7pcyr&#10;RlPUCUDlWSvkFG2Sg2kGyZosLZDM0ZVlpmsXeVJ5BpQTAad8B0Cp6pbIUKeQQdNaEuxwW5FlyiKG&#10;vk0XI90nw/QAmsK2aVByEAELUMi1qEZBSmGsQcV0BLUmqG+AcAoq0ni1r+XqvdnZc1lvSUnNc2kk&#10;6bm7ZI/WEj9Xav2Hy3SH4y0Vj7JcVk31jSdQgZyPcfq7YQV8AGu0BYDWcr5d8C8EMfAMgRhlOKs6&#10;IRp00miCw+hbKYjYHAc8cc5QALfSvPcAAHQMVZA+BgwgIQMHxQwVYhhHzgFSV4vBDoAB2rXHdbCl&#10;SIV3k2IKU9KBXQIAPUEjop8lkrmXNuOhlskyjMqXgkE3wIo/qnUEmUqRZSngLn+d9QQHnsJIiQZU&#10;3bJjmEGxdM7GWM8aY1xtjfHGOcdY7x4yPGBCZoS5KOUly5y7yokGiNw57NWbUTPXP9/SVx2jwRCO&#10;KLFS4eFHhqb+HVjDWHiKsAaepeysnecZLVIzdVzLTJCO8kl/nL3nNylMkIDFDZPKmXQo4+ESDyHa&#10;Nwgo/Byl7AUUJKBJkaEEH8AM+o9QCA6O8BNw6mT63VXbOIgg8GaAAjkS4cg7DZjlzfSIuY/FyAFu&#10;wlE1gCUpAKAKbs4jdByDkqU+At4CgIH1Kys4BC4R/FdHUPQDZ0B9ndp3oRCgGAKJ6tEb50ESkNr2&#10;QhAReA5B3FCV0kgtJd0aorH8U8e4/Ddj0gyPwfuISyoReGfIECjAPuLcIAuey00V7mWQpIdTLRyD&#10;qiyNsckc6VEmH6gOERTbabcKag41gGQJLtBVe8wqRzgEEwwUN8CyGvvgXIVHFtly1IQqCV3Z8Oyj&#10;SYozgs7U/x/5bHmlZbA8H+stgCUIfo+USAKAISo9hJkmyZAWecBADQUFXAUowBmYrzxUAANIbxcj&#10;dFPBKCA7IIgMywBAX+jIDUZ70LLi6bt/0QjerMMwbA24NP5oyBM+IIQNyw0oAB4zOVpsDjUQTc5u&#10;37oc03X8/47TL3nWs8xtABCulcLWaMtaZSbOTjglo26wjlrUzrJ4ADiasg1XTN7ZcUCwYxx75/0H&#10;ofRej9J6X0yYZ3+n9V6vG+QcYkf5GizauoAADTG6c9XhPr3nnAPP3KaIRzDtiyOAcxKkzE+lsu0n&#10;hPjYkukoSbb7Saonak2ACfM/i12R+tEWypBVHm7XF48ehLtzlCRof/rRu11lW2XLQCwFzGHfloms&#10;322R0DsiyZ02Y3B0n/KiKkA0TuLGH4XgjkoSWMXgAG+mRqX+LEeQQgAsSOlsJ0X02MH6P+HUHOGs&#10;JOHOL038JkVwXgPgK0ASO6HyH+PiHyH8w+H21WASUEjIO6xESw8CJI423sQIKak8NKiKNYJ4N3Ai&#10;UEu8UYA2ViXq96Q4ZqAAG0HKRIHMyocAJoOojaH6rU2oOga+gQXqs6O0UeO0Q2AEnG44piKm4IQc&#10;LWSc+yQeLuqEQeNYKWSeMkPWSgJm4u32S8psZoXI3OKkRoJCiKwQAIJCU6LekiJkdALeSgR6AOXg&#10;qCRQH4LWHIHmUYHsH8d8KyT0A+AulgBiBGOyfcZy96JCv+NuGmHA0GH03slcMIJCIIjkJUgCNugt&#10;C0s1C4jIUSpeAqQsZOK8xhFaWW5G3MN2m6v2OEH0OWyKOg7QgIkS3E4wyk8CZ6g6XgfKJ8XEJ8Si&#10;LWluPUSMXa4aN8AswYAAZuZyAitCXqeAZ0ttFaIcYW889c9ZHjHlHnHpHrHtHu9FHgIimgrGlzH0&#10;9Qy4KkSyP+Gu+IKGWONGQoqINKAgtEcAa+GyZeNogCRWHuLeaELeNk/8ODBeZyVQXbHMQojKUEfe&#10;XaszCwXI3JJSZWRoQgAvF2eQzCQ2JoNuHSHWjmg2JkV4JUJCiORuOYAKO7BaVYX0NTE6NSbs0unG&#10;yoLeG4HKJcHMwC4sOWMxFkHoRC+W5TDQ+4Sgy+H6NuHyLimmdOoEKozqAUQEPEJmH0J0e6KsNyLW&#10;PEk+Acd8vUdAIIiQLWAw3WIEN2UqKEWIJMTKaKsuAKASuC4JFSKkYE+sQcvXCMBmBGj4A44abMKb&#10;MUv8aFMyKMwDIyRAAAHPM+WTDI4QSQNWjWIIWMXI+0vmO6cXJA8oQOKtLyLYsuTMVvFSOgZWNzGo&#10;V6gGei5hNIAcVOKuR/NqKk+eJOHWnQHeKEOINmAKH6JkAiAQLtHSN42GAcAePqvYPqX0MpHMqyv+&#10;XgGWGs7M3yJMASAcPU2UPirqfaAmUFIazCeqIQkUqWNscg+K9qG2L0HWkiO0ASJ0VeMIBbE880PU&#10;XtDeR0MqIIp6dA0Ch0m6gIsSf0XcXIioXgWMcwOGywwnM/JUOYYKLK4Mn+A8AwPOBwBUdkBCAud8&#10;RoKe67HxRnRpRrRtRvRwYwmRRzR5R6IoZJH+9eI+uwHZCgGyHAjm5awyAeXaSiQgdCJtOWRCG2Nc&#10;XcOWuseVGONaHQJkwsJ2gWZ06QPaQoeSQoAW+nDOsqKe1UO1CQKQXgW0iyf0P+H6H+KMNWXJIaN2&#10;O+PU7Ub+luUYtCnCTEkiJNNCRCG4P9CwOW5wN3CrTgTAH9TAAfSYAAtCtGhnSw80ZycWZywWUEdA&#10;eiHYOe6a0AGgGwGo6SP+k2J1MMQoH+UIII5EH6PCAEN8AOAQZyLILWe6kWTKOogu4OUMNKR8QgAM&#10;RwA1HMPkcSO9HOQCJsHQtgG0HMJc00XIiKJC8kLGgQecpqRC3EN2wYN8jOMS1YZ0IMktGo3ON+J4&#10;N+KcjWLBF4QGYHDWhK0IN9GuWwKC6SNuegTCN2TWRs+5C8N+1MXcRCU4P+1cjgAeAQP+kIP+3CN8&#10;G4HcloqvUCAWPUeMMIBKA2qykEO6kJLeWOG0tdCuos+VXaHYyuaIpAPsJCXmKlJGAABYBE2HKSOY&#10;spW0miIQyCZOnGvyOEZWceS0LegAf+HYKE+CJcHia/ZzZyKaeq4SaVQCJ0AiXMA8lWm9F1HGlvC2&#10;K6hEyFF6IjHeIU89R9bRbTbVbXbZbaZDH+IfbgIwKIJMHDJsv8e4Jmh0L4Ks6uPjXAAAGyHIVIHg&#10;jgKgSuHcHgKEG6dXIOXJQEUFOGXaomO6QMUEUMrcRwkQTmV2H2XgNWNZF1JASEL3DoU4KkRAh6Hg&#10;jmHOHUG+Ogz4+sLaLYAKJ0H+AMPqME2GBMUXWa0ujWkmSuHEM8RKWucuKMKKNuHqHmRCnEN2cYJ0&#10;hiMSKwKuLwZ0H8RCksRCNAP+e6vSAOiUAJD7dmKQWqHsfsH+XaaUlgMkZyUuL3TOzUQoTHNA78v8&#10;rQWILeIOAXOIK4vsxeQHaiQSm8XWXOBA2GTUQoKTGm4sKMHgiqg06UioXIHqVxc5X/eqKaAufTKy&#10;HMjeKgKSeSNKusQpNeMS8otCs4LVNqKec4IIKiJ9FSXkgsvO03CbYiKjTaK6KXFaU7CTUMRMWQHm&#10;NmH8HwP+KsJdOo0Gs6PCAQOyMEqzY6PUA2AsPqnABM7OKeGcGuVC/0Q4H2JCk0w22UXweFa6J0SC&#10;62Ke3MJ800KMJQJcGsG4LsW+LeaUNKomPUlcUYrtT6TXC6KatVbMx/SBaBXWkoSvSlNA9oHIJSJ+&#10;HeNmcoKMN0R6eS25B8piO+ggBAuoycPYKtK6LvDXTYiKKazZRFbPbdlVlXlZlbldH2p7lfllHiZI&#10;OCIQQ3bEyAIJGS/uKEP8aAgyb0cIPYKgJq04W7PwNvCrGQKLfujgfKXgPFh3OMnoK63kN8Ak+qR+&#10;LWLHTWtstELWKQfCHciyZoNuRY0QAGXg/Sd+ahVxC2T1MOlgQUUERag0gIJ+rQv6H8g9NQZ1DlSY&#10;J0fcfhUqjKKsVkSVHSeALWRoNYIEKkRSLem2LkGaGmGeJOHSoSJsy/PqATfm22tvXYN8HcHwd8Hw&#10;H8QoH8ts9jc8xeILXstCNKTUPdgLE0PiRwNgcpNAZar+LfdOJuNHHRoYrGJIKMG7ozhAIInAZzj6&#10;j6QkKvDWkecAksQ45cWCSuSrV8XgJ6gQLE8IK6LUSeXu7yWyjgWISuV4JtScbq3WtFbAjWZUNveY&#10;jmAEH6LkAiAOVDYaNuKwJ0quqyG4HaieHqH4lgSCQpITUsxWAslYBEvgMiQ2HOynUWLGhnc8JsHn&#10;cKtUN3HMUEbQpq1u6QBNWYvmZzTOQgKZkCIXH0p7QdIDCmXhOWjgG9kaABSQjmciJk5bWvMPsUQo&#10;VijMAYUEfkaqzSkEPUTVVuoCtTlnubudufuhujukl3Weh2Le+CS2HKoTWyjAA6UYLOJO9pGSfoKf&#10;cSKEGqG00BOWP/DZUtUoABROUYaoQpTrUcnGr7teRSgUNYAVv6fQQouqUESCLWtsKGHc0GG0G8Ga&#10;NoHW0AfBiIAGQoAIAWBSPWAa2GXWUE+uK+K7ho3uJNIwcAHoNmOGLfGOOWfkK6BBRQvWAufaAyqy&#10;QmayRWWxnIAAGoG+L1skizBUXgSiLeAsAaNmKaOWkiN2cyPUSub+zEqyZxejmIoDCmXJaO8ANuko&#10;LeYSJzcvv9ju843qXhUuAABHxZTOK6T8XgKQaOYNFSJ9gmKOheRoLWR1EHXWNIQhMoO6dAKkHDS4&#10;4sJNMZobOKRisuN0KlEENYSENKtDmwVlC2nwQUKG7QG6JbeKLe3Ev1aHmbX8JKOXAISuAJTs+sOg&#10;+sAINuQOIIwWUOAnb6AuK6ewloAcAgBsOEH2XaG+3+AAG8UqJXftFS/VOGbqycA8Pe7gXNmyKsWo&#10;IIJISvcGRIGu7Fz8MbNizKk8J0ViZy3eO7XJkEITHcYNZ/IAksfDg+HGHOJkG0HEOeJbMAXfHUQg&#10;osO7DSKORUYW8IQgiQNKk8k/uEcJUq4aUEjKSVMdlOsox+mfkHtX4QIhblbGZLun4f4h4jR5R34l&#10;4qmbSB4VlT2++OcBmagAjgGzsl1oJsAszLlwfFxBmaStgc8CHSHaRIgsJ9MPVaK4KmKas6KseGJ0&#10;LSK6wdOKK6AmQmK8KkKCNmMujgJIRCTM0QAJx8AGdFfELuAMUEi2PqRqnCAC2mN0RLM0ZoSuZUOX&#10;tTUsXYlr6DzFsZU2Jv0aSaK7RIhFbLF6HUHYoSGmGwGmplIkNqJsv1UsAcSuAmAUXJOoOXFSN8HC&#10;HiPqHiH2PUAHhWIPAIOWIONWKsaoNKL+XaAqfSQMNLNuNgS0WRCVF6SaLXJfcjmIWmIJSLFKvG4w&#10;XgnAT1xWMIBe4hU0MxJTqoWNxBghSUNxGWa+Vwc+spUk7oKem6knIvhpGEoALWcWUENIadLVCq8e&#10;HqOeAIH27MAYACGjC70+AUloHqH+NSHWHoNSH0H+MItENKScy+tsQsN8A27VOKLWfLQrJSguOGOW&#10;HyHoNu1YIAAwAFwsEQAAQDAnS7nmAAEAoEGQsEoGEQaAAmDgYAAQBgIAJAAZBI5IAH/IJPIH4/X4&#10;AHw+X1Lnw+AA9Xw9wA73g8QA5XU7AA6Hc7wA63fPHu/JaAwMCYwEAeABCFwuAAqEaiCgTTgeCwXV&#10;q7HAOBZLZbNZ7RabVa7Zbbdb7hcblc7pdbtd7xeb1e75fb9f8BgcFg8JhcNh8RicVbH9jQA+34+w&#10;A5nZRGi3nJLn1LQ4FQoAI9H3c9Xrj5WAAUB4/OngAGs2G2AHS7XcAH7DwACwbFw2Fw0AAcDY3B5E&#10;BgLAgXqoO/5O93u+c1LaTIASCAOAA2FaiFAbXwaCbI9nm6wA3XAzqC6GyAHk8nFjwD1wKDhaAAKC&#10;QxoAMBgAAwI/iEgQkx/oEfbJJqe6aPaoh8uckx+n6ADuK+EgOg2AARA4/IPAyqoJAei4BgEkR1Hc&#10;2ppGybgAG8c50qKejSgMAZ2gADwInK1ACQYeycHkfKKHWfQVgAAgEBCAAOguCoAAkBwFAAA4BpOe&#10;Z7HsABwnQ8kSnkAEqSsALHAUjrcgSjYFAcByDtw50rAO4wAAyCaDAYA8BH6f8IxGkEZAEx59wieK&#10;YSIiEmAejYCgDPseJojqyA4CwJpQfwAHEdEXHgeiGn2fyTgIAaBAcBEBOZSZ5nqnB9McAtVgABgE&#10;KcrCvggBivgcBLrpsyRutmop4S5BLoR46B5nvKx7UFAyWzAySBJiAgAuhEboAeBKcA2CTSg0CdJg&#10;wCT+AoCQRuACAgtsAIMqKnUrnOoBpnFHB41OADuo2CLgqsrCKzTa6LuSsh9H0yV2RoaZtveeyZqs&#10;q8oVElx9pOCCvAAE9HowByvoQtLmJBTiT2SADnJoeB5noAB2RM2WUHOdcaZG0p7VS0CtgADSCXm6&#10;qTKUAB854AB4pux7HAIAjrgXV95u6AAIgZeuLuBMTURk0ACo+4yyOOgVPIFEaRJEsp/68s6RJSuG&#10;wpJsi57Mxe17Ztu3bfuG47lue6bqwzmY3u29b3vm+7jtCR69wCy68xqTwhCJzqGABqswACGNK1Lr&#10;oTAp+UnUj7ABSZ3HgohrG6b0EOgCIJM+AoESfCFJv8j4F5x1zrzFJ4MAgi4RA1JYFalkaGnUdqgH&#10;IdJzAAdp4qAe59IaAdoNQBKRVEjYDAO/L/KikTrnvh4AUw0rnpilqT1Wsiuq/bs0hFOIAAwiwAVn&#10;J6Oo+j8+oRtWvy6emSnGc8cMxFxrjlNqPQfBrSLE8AqAsogGQFouH0P1AQ3h3gpJyPoqo/wBFOY6&#10;n46DYVVoCAU1BpZTgEtSMcbZO4AGAnQaMfwD4FCDFXIuA8rTUyPknJOT5GgyBroqHWPBKwDAGppB&#10;ABgz4MgSIXdoRcfw/VJkriaSyFDOmAGSVOTQdw8iGkMSsO1Ux7EEgAZgS1gCETNktT/E0kYBDcEd&#10;P4amDzMwFADUYP0dBBx9DaMePY9CdzJD/AOkM0AID+gEKqRAgx/SnKfLIm5PpEE+knIEcYj4Dk3O&#10;aY2OweiVpMk4H4sVVpYwAAcAyZ9NyAosJWJW+GSpUCvgfIKACGSAiQkmIO/ZzUJ1TGlHQO08g6B2&#10;I0ZZAFHiAyQEPIEAWSo/lCFJUmvYi4LAPgcfUBECBDlPJQaGfY45/TcN+m9N+cE4ZxTjnJOWc055&#10;0TpnUSNvElnNjyZKN4nz2x6E4QIQJsg/mdJ3Um/Rnw8SeDhoETkeBrVNzFTqbkqBTyKLdSWBpfKc&#10;SNxqUmPGLAABzvFAANxlbDkIgVdqcABb7z9m2H2j0eI52fDvG+l0eA1zHoRPsA0E6RAEpLP3Itqh&#10;HADNdACv+ByXR7kniulYfY+TJUUQkiAAERzfgbAsZ8CYD00kaQEdYj7JDSjbHC8MbqLUrlGQfSoE&#10;ADxwvtAO8NKRQB5j5mqOAegMiHAJBUAAEoHQPyhAoZ8CioX7pcGgNscCVx0nkHkwiFBmyDs6OqgI&#10;B7pT+qsWKlY4xAiJpppARcCbEoRlklSTVQQ7JhgIp2CEiZDiRjjHWUCmTNAJpLjUSIdo7yiT1JoP&#10;lTi82oAeApNUBE10YJWHjJlx9xFgG2lop85ABzrxnRfcKxCPCYmNUm1Qk7Y3NOWAA5ZSZjUIqcJi&#10;SZkoEQEHkBEBKloGQHk0qpNUCAEAWSwAmEayMgkEmSHEiUAA0Ru1nHig4jKaZJGmJad0pwIQMAWY&#10;sV8jyfZflEGgNh0LyDJAiA6ugAVJXFJcOsdcFoHz8gXXsQ43DGSS3Uu2zonSXH9IuHNasAA6h3o0&#10;KVgUBKTyHlkHrTKD5GwPkSKeRsBM2TIkxeKlwd48jSqYSsPVgEKLcqJT7aQ/jrkBMRSeiAr5FiNl&#10;dKcd9ARocSSzcDDYszanBlobC/WWjZ81S1nXnHOWc86Z1ztndjU7c8Z7z5n0tDeSSNmzYWZ4pDRs&#10;1dZSa0fBp7ckOP8ABW5ZAItQJ1hAa1MLDk0AqBYquNyNj/MdZ+BqEQCKsOEk+VxnwWAgmkBVWzIG&#10;elDNrV0zJPqz2FpaPkfhPGLvPARgwA2Cj+kGUmVEpJH56mSucAKndzD+K2QEBM76cMRgQ1e0aq82&#10;WtJERFtyY7y5uJ9Y+e1LiLEaDNG68Mdo8kXAPAQUACQCaVAYAUe9TZThwjyBjBNdCkz+OqNsPo6B&#10;xCHAHKcqJASTj+WxZ2zFERIt3FkfNU0DCkQLbWP0/I3EGRxjpKAMYakeBzUaKYU4DgF1Ig3BPXkD&#10;lUziNdLNO3UCkznnQcgykng4iFsmZIyBgLOzIXZUnA1SduFJoRJEs9PpYyybYNQAUyQDABI0ACPq&#10;wY9x5jWaCswBIJVWgNN/X0gwAwCzVHmPhNNc15gLP5aioRMZ2quubExx6VEEE4H6Pm9hqQAasXRl&#10;4x7MTnmSHlk8BrUAUAdwURnT7YITKTHxk8mZ0FTnQosyUhbLR5E8WIlYAUFu1wiZnMhAQ/GMjyOe&#10;+04QAAYAhA6RUqPBM/ez9p7X23t/ce5917tt7ZLjolNaOpTBRV4xgH2THbs7Lt90fwQ0dalmdzDA&#10;FqU2ynyasbvaAAFIHq8gjA0fkEAFiowjT7RZLg30sgAGcN0cdQjoAXAlNVi6TwC7MQeS0l5DR5jy&#10;pUO4dgbDWDuABA/JohNJW4j41Ik6Sj5DsglwfwgwegfIshka6YfwkQ74sgCT1ZbogxWYja5gsiNg&#10;jgBAgQl4yQcxXgcYypSgdYngfofZHADIBMAACYAx4YjongeofggyuDfYf4AoExJA3xJCvavQqJHh&#10;koZobJ0IcLjwAECL/CL6TpKwAqkp0q2CkofRhI5Ij4DaIi1yaoCxNDbw9gmy0AyQfCJZp464EK3r&#10;FIlobAcilTRZCLipJbpj6I0qepHqpBp5J4FQDwqoCBqBHgnB7hkweIhod64iTImh7IyQlhCJY4yQ&#10;eAl60CMS7Q45PoCI5I+yNQ2xnS5zXQkQxpL4fpGgCQA79q86mACoBpKwBYBhSIBgBwF5eYCIJIjg&#10;BMIIkAhQd4hoaQbo94eAepKw3Yr7h5kCL5qggQCgB6apD5epow9gecYAbSlrFAFDCyawj6jhGhT5&#10;PrxJdCiBNJNwj4lAlxnqTY9h/Bx4o4oKsURIhofLvLSC5hOACpSJT4/iLgmJV4pwEaUQgZD5eZMa&#10;7xnyi4hghodhXx7ZeUCImKpAlpCCSAhJhg/hVxARWhJ5JwpzKw1CSosaSKbZVbb5PpESRpjKf0dA&#10;tLNbP7NokptTQb3kmkmsm0m8nAwJvDNMnMnsnwvIlLxz5UmbNgk5hAmJEohoyg2rnQ8hYhaMKppR&#10;pIDxhYe4epkoaAa6mBUzTQqj1RNK34gURoAAb4dIdRLpAxVpiQEBDoAAGIEhI7lqaoAxPsdJKxzh&#10;Ghd4apxga4X5nweCwYBQBYk5OrYBJYfoAY/IfAf5C4e4fxNIzYsiyLSA8A3KUABhqTIaY5qRKIsh&#10;oYshqxKAj0ykjBW43K0iT4+RPQpS/AdQngZIbRHCXZHABAAR4YBgAZHACAAozIyRJ4dIfKuQegfg&#10;/JPDo4yI2xBpzTEoBMcrg0ywj5KIgQhETYBhJ4ERhbicDRATSLEinxsYlJdgogZga4bpShk5naZR&#10;9SFwAAHAFIEhGsNxEQk5rjmJAZw7uh7IlodMX6jYcpFyK5kpsIpUSRhKAQ6AeB5D5ZSYA5Qgh8uq&#10;WpEYmNBohoAQfo2ofgfJ4YjwmIB5Q0gbHzVwkMHgdw/IfQf4ijlEcs0b47yj1MYgnCTLyjn5ngmL&#10;44nEDRJ7lZC4iYqJGQj6w4yQcIdY2s7oGBDIADi4i7UAk8daXY2qXZGgn42o0hKxwzSA6wjD+Ip4&#10;qLayJQlMFpkod5BzwcqQr6aA36kDtJsjE0n9N1N9OFONOVOdOjPxxAzQmIhYngbIccs7m5TyR6Wk&#10;egyRNiMCgA0BjIiZSIfCg4a4c6OsKpAQGIExcQE4DxC4DkZ06DhomK/JGgZ4bj9sOiu0LypYr6Rq&#10;xImMYhLgoxGgcodD/ru0ek6abZJwkRJwmICQBA1pTwsioY357Ir4mxCLKgir+RqFCBshgMUhPUTS&#10;KIlpkhK0YiKwegmMF4zIBwf4aJVoAg8h1wj4fQAI/IdQfSCQfIf7BS0gsjaTVEfMN4AAbQch4bGU&#10;eZCBnbvSFBKsTwj4B4CZSI/Y/gfzgVUwAAFoESvKIggw1TZEPsFQ1qJgk78Qi6vor47hARLxxgb5&#10;4Yew04DACpJYBphoAIfomhUxKwcgdhLhMQ64F8gIsAjbgAyAlsiQzVQhnoowhocAc0s4cxdQdkMx&#10;gIpb6w5I64ixJ5KJPozYyRgJCIpMUgfongA4fis8GqlqiBFTaQnCD4z5Mq+IAwBwJAjgBSCQBhMs&#10;MomjQ6OtlI0ofwpibRPoBpRCWiioewyR8ROACaaofz45FYcgzLpQAAFYEYDw/rR4bQc8s5ywk4zp&#10;JYDJ9iEK7dvhlY8h4Nyj6AmwmhGQ/h2oi4DRSBJhfI7ti5Y4AAbBLAkIgQFQD717ir8aUDE1Ahnc&#10;5CpFpboNmUdImJKgnErg9iYcR67bRqWpoYj6EY65QxJ59yWFspp5ASFY0CbKf1NrN4tbMxwjOD5V&#10;61Ot7V7d7l7pt0nd718NOF6pwN6Ykok92JhEE4do1obQcIzM1xLkxbiBiQEctof6o4AAa4bY2Kw5&#10;KwBwCAihJqzCpiepKwagb6s6Lg0oAR1BGoC4z4GgEhcTBBJZWwj8UhkAfA0oc4c0AAaoa4XgoIdL&#10;rSJg2rtzshSIfgAQ/IegfyvIySapRIkBoZAS5hMxo6Eb+jcCdqfxoY/g486NBqnk6M1F50zA/g8B&#10;q7bs1xKwaAbyOooSlVCxHA/hFyOJGhSZAQeAfpcVRggz48ibJ4yLgcBoAYBcuahMuhPo1LppmYDb&#10;lwFDk7ahQ6a4h7mDNJEgdwngagbis4cAn5x57JCRfIHIFTryVwij+sXtCCWqdrFFmj1A6AdbJQyd&#10;9iMBBx+RPzwiYcYhKwdjuwkgCZWhqYgQpQk5gJVAfRLhgBLkF4hp3Qmj+AyQ7IgQEQC7HAAQz4cI&#10;d5I8ejBQ3ZJ51yNtuRBImIcj4TGKiyegnBhA6AyAmMZwjYFxCqUNdw74pweKxAawcKlQkj7Y/KzY&#10;pzvVVUaqjAdpGjI6MAew0oklsor7+KapDRJYCdLZi4r9A48p4IornqfgjBphiZJJiw4cmN8Wg2g+&#10;hGhOhWhcmqGyS8httIoKK7KCMhnTXUiJhIfQexkrMDvoDExqxQZobiwZ8AAAFgESQVSw3525JZiK&#10;DAxyjIogZwbb9pTZCIEwDw36JI+zcFGr4hLgcqHsslnZ4i4Y0wmIhAyRNwyRW46BUInGH5cxJdE4&#10;r5P5PpVwr6qAqpahJ+UymJCLyKJ6GwAOVEPqw4nC/4mL1FpYfJFwAofQagjgAQ1tsoi4foAgik4c&#10;xQfpJ4yJCI8Bb4CDYkCzGOPZLsS0CwkSJglofhhKyp9q96bQ/lG4gbjAFwEoEQq2yLUew46Adj4o&#10;jwgQEACoijVykhPohhkpxp4bJxCIggz7LDSFCxn0ds2I8g1QsgF4Elwhbp60+wkDyImLJI0tPpGg&#10;bBd4nuoVBInElBJhpxiIr5VwpzmZLujcJ8SwegfZrwfg1oBof6s4CIAys4C4B6loCQBkWA3RIgBC&#10;mofQAoIA+wBRIZWYiiBpPqwo2tlNaRmJNwgQD0DRIiWgoUecNT+bFMpAdgoGJFgoEivNgAAAcBXj&#10;JwmI5JJ9so64CABJZs5Qcj9Iyoni4ZkqYxfAqIDNj5GoDZdArAi6bpEoni/j9pPAkWk9wgDUNxqi&#10;RqbrQJr5jadomAyS4Keg0qK4hq/4mi6Rnde0ijEjKaUFlcy15s006x2Me8ES0gj8ZjcLl72UmCdh&#10;sy6968nl8uhnMnMvM1ON8HM/NTPfMXLprx+qdrgDQo8tV8FhGlnpko/w/h24qogRCIcocr9q4Y0o&#10;29zdDyu2ObUBCMa4974V+T0BSAgwGIEpI4EbBIqxJxKGRdO49tngcsAAcocwaYAAcgcoZkMooCn4&#10;jYmJSLHaaQh0jAA5Lh1i7YgayIqswSnAA2XIkHHAjinZqmPBAaJqfXLdXs0QshOg/h5AlocM1wnI&#10;ea1gfY8jz5ko46PqWoyBARY7ZAe2spSbFKyI/gBABzsce7z4k+jsDjvrlAAAEwzpCRp0+rOEmYkH&#10;Od9x4csooAcz4aqgr4HQFcIIqZSNpCbhsM/DoZP74g0ocCXxnxB2O+Rw2wxwmdVS4nEInKi5ow64&#10;EYDo36qdJbukRJLh4KOuPYpFvg8A0p9ZLmOBCIzs7gBA34fAfqCVapSM4bqMe4ERbpIhjLkY1pLA&#10;oCr5Fx4o0umxOBJoAAGQEyQR9DBSZ0dgnEYL9pYgnA7XFjUBx5lEapkp5BRikpJW0oCIgwrCqpiR&#10;UQ65Nzhb61AN/Wbshw0rZ3eIi4EKUZpU63NfvXvfvnvvv3v4trPWsgmqxDF42pdgniADJEYo0wyR&#10;ngnAfG60joAEgL1/hQAAaQcD9pY46CIgigEsgSIyQQDMgjEzGQnnqj4wyQDtj2yoi7Sa5stIctlI&#10;AAcfhwbvUMalqIApCLUAnBBNh6WgAQA5NNSLbgsgiEyQAMjGNE9aJBfMV15qnvYbx7FJQBeSXw1o&#10;dMRLGKAUJ4e2LIfIzJRCH5hpEQgUehj2FbFIshCDf4jimJZroLgh04/giE6YkZ3Qj4ixEIgACAQA&#10;eb3fAABwLBAAE4dDYABgMBQAeL2fIAf7/AIABoHA4ACIMBIACoPiYNBAFAECjbteT0ADZb7nAD1f&#10;T8AATCYRAASB0TB4IAYAeTzeoAajecwAAABgYtEYeAAZCYOAAEgVMjAAfj+fwAdkvADdcrrADfdN&#10;mcjrdsUer2rj+nAUiIAEwdDQACwNBtMjNuo7idVmdbxeYAej6fsrf1HBoDd09BE0DAMcM9BrxiAK&#10;jb8AQcsD6G4AfoDFEIBwYAAFAcLfr9fcUgwAcjvmAIA0fFgd1QRhQAez3uDxelHddGinF4HCAAUB&#10;oLAAvEoghALibseEwd3IeHBAD5fEHAT8i76fFweT1e4AAwFAwADYYCgAC4SCcgCFWB4M6AKBKRgE&#10;AKNnwfTYnOd54AAbBwnSq6shcEgOqmCYHpXAKmwErSNq1DkOowf4AK9EDXsWfZ+JxAsUROAB9n6n&#10;B8wKADwouejvPSg6Coue8Vww9gDveiToAqviQAaBkipGhT3tYgaWL9DymygrcpKZDcqSvLEsy1Lc&#10;uS7L0vzBMMxTHMkyzNM80TTNU1zZNs3TfOE4w+v85TrO07zxPM9T3M0QSojUrytDk/Hoe71nKdq2&#10;nAdB2AAa5xwbGKpgs+4CK2dx2HQmrvH0AL3gcB0jhEDQLQcjZ1HOdQAMKeSwHufQAAfIwABcEYQg&#10;AEgNAu+AJL6BYEvfDh8nyuB3HdBpxnIawAGsbJiAAdB3HIrlPNIf6FpuibcIuCYGVU9qVHsfypNW&#10;0AGAa1QEARCoCgIkYCgKj4CAI98rRPFB9tiex9Vg16vpWoYDXmiCUq4fqvnYeaDxqo5+H3Vp/saA&#10;ChoPEKLtenF8xBAtLRggbwq+AICI+BIHAkAADv+1YBqGn6Fgw/KpgkCD4AqniqomBUfquAaBwEjd&#10;BK07KjnAc1VJnRpvHUd6ON+G4WhKAARAu+YEgIoYBwzg6vos2LbIOdZ31aca2AAe8YAABTcNXq8Q&#10;4i0jXgBFIAHgeaYVSswEI8AAWBMEYAA1mbVgExZ3HfRprG6bgAHMdbInqflLXag4KgWtoKgcxYKA&#10;k6AGgUvIBAKEzgH2qx1HomHPJGFoQQkCDfqMuBynUtpqHAcbaOw4B9Iv16JhYEAMgADoK5OB4Fuh&#10;QqDmzooAHd1G2KGryvn27ymK+/73goB8KhADfhAunQAPzI4DfNDs/L9EGl1apJyoI7wIgcvoLJ9m&#10;qeAcBKPz5/n+/8/+AEAYBQDgJAWA0B4EQJgVAuBiHk/IgT8htfJsW7OyHY0wbQ5FVIHM0PVYbZlD&#10;HfHsTBX5C3vGgAGAQlQ5B2FtHsgRthAwNgUPuC8EitwPPhIQsAoh6gADaHETQgpBzrEjc8Qt/Klm&#10;HE4ccTAdg8VWt1MOP4fqsCUEbJuTAdA7VVDxbOVwASAABFfAOAImC7UQQqSOAoBTJwIgPLyBMCDJ&#10;2YF9JMSMrBKkAkDfSeoi7YVWjnHc2M7JbjND+H2YcAQ/yjgJACXAAY/y4D7H8QcjKIGeqWQIpYdo&#10;8yVKvJUU4kZuSRgIOsj497V1LEiIWBYBaRynFfNsTAATPS9OCASupuRiyOS5AAB4nZJFQkQatDFD&#10;pLiYDbQYTVGIEGYlVOgt0j8FQADSG6tM16IASgeIefUvoBysMGJwPCHw5onkxHKg0dLYiawfYObE&#10;AqGQKgQL6CcDZD55l9AKQMAA7ziExHI+8tajZOkwkQUcBYBTNAPAMgkCQCS2kmdSAsnBq1SjzH8D&#10;JEIA2/gIASfOFRCyME4Hkd4cjzwAG4PeCoDxeQNvybTPt+EyWjOMHYZEeMUCOM6AACoD6Ej9kjOC&#10;QeQZR4OGIHqUcf4/FYGsI3LkhZ9T7glA+aADIFT7nPImvAlSU25jxqStCQYABvDnLaR4lQLwRmgA&#10;vTBAT6UrNBQ5XJL0l0PlfXu2Y8JyS4QXVaOqf46yxMKPKP5EFKiegOQqBcCCFQNAUZuT8jja12z8&#10;fTXNQaXK6QNs5Z2z1n7QWhtFaNMkl7L2ktRam1UArTvos2lVKCfkTUkHuYEdKjRnjbHEWAeZFwFq&#10;zH+i4xCmCMXClMr6NhmyFlYj4w4wAABxjtQS+YkYKAQFSBGfFqVjHxm/Q4vxWA8B5GaHCOa3Y0Bt&#10;DSugOpVSr4+D9KORNTQEQEFmZgqpdR7x6gBVuvR4QDwHE8AaAkCtKQDvCH+AJk5ByPj4H4gMfBF1&#10;hmxQIYsfkESslYI2AYoZXB+GLO6bEe6LUWFeKYPtpgAh8jeRCPxBM2WVkqP8SNEx7xzjwI2PkfpI&#10;wDgMqyA1Cr2ygP6pShc3BKgENqfGkQDoFGaPHjwhdn6HUanroGAAcFZp0INXUR8GoK2oggaoRw9q&#10;USmEWVgwkuEGmmTkLgxjFpX7DJVQue0gYDG1gQP8RQooABnjaxYV0pgKARgkeGBbJ4CScDvWln4a&#10;ozAADiHTC4fzNEBFfAWAMsxCiBnWV3klUoBwCqlH2P8948W0PzImCsEJUoZoVAUwIojdiYjjffll&#10;VQ5axkZK+BcBxCwHw8n2e9YasB1DwQS7EmqKwFgHIXDM+YGwKnzA8VQnNjQAK/JG/qVLbSBT8SjX&#10;ZD9YkEjRG47iF5sQOZjfCzQCzxwAP6q7avem9d7b33xvnfW+9+b93pa3Mz05xViaYNYmZZ7bgAHU&#10;ekgj0HqkwASe4kgFjVERSOywjaJlYD11oR494HAMvC2qqUEYFieAEQ2OWFpYKwEEbQPuGFwTYj7X&#10;42aD6PyVKUJ5PQiaSoelwG0OYpY6ljtyHqg0fw+SluEt2axWGST7rxPuAEAp8zck8lyX1dTNNRHz&#10;XVrA37LCByIJwwko43B0Zth9LZiY+1VABHqssfw+lGj5H+pZ8xG1eogHyPsjY5B0kbi8X0q+BQCg&#10;IZpKY6GziFrtPe8ciYGTfMTACiAdw8GmD0wiVxKJ/2XgRZoBsCbJwQP1JARJibWSVoZQ4dvs/gDE&#10;NoOekcCZzz6bwPUesazze+k4VIfNXvi+UPwPXWUtpazIyCM0iYxZ+yJv6UsvPO7eic4AOa/M+gEE&#10;jkGIONh25YxyrT0kTSEbeQBGajKQf6WBimHWI3G9UpOgX0pAWXkjJC0CFfeeYcdxb5+oPD2OJHiC&#10;eAQKsAAARgMmTriizp0oflkkFBvhwG5G0AOHNpiCPsLDgCLAAB2p/pKEQHkCJgNgLsCtWDqN1lSl&#10;QuemdmWChknLYECFYQOjDp1lWhyQOm0jcgAAWgRCHuTC+vKuAK4k/rMEtk6CtK7OBEYDYnlQOCxF&#10;GEEqjh0rxGzETGJgDCRmbEKgTANMCwKieAMN4FgKurNuAEurXt/Q0w1Q1w2Q2t9LTQ3Q4w5LQQzE&#10;NEnkPK6E/LDK8C5AAOVGmNzLdhzCXDvsEq9CDh7B4Kzm2ldFdkjEjwXkpm4qwM1qbimgBiVNqiHg&#10;RlSCGPRHxqeECIKDvB3taIWC2htNbHnOGCBCPgDB/mmAFB+httsgBMWNmn3l4Cvh+gCC8mUmTp6E&#10;jiEsCl1CpB/gBnhD1lSkdiPiDF9F9jgG0MHEQLDIIG3iBjYsPjFl9mNh+iNjFsOh9i2jgBriMB9j&#10;IsLiVCFFLLGCBmDiBhwh1vBB8xIAEFdj8lSgNvTHXklgAs5G3jFEQG1CFgNI5C9D9qdttsykAkBo&#10;PmwmmMslGhohwH3oVCVMvnRgPFKN4mWMPCcHnj1jCjDu0lWiDCLmrkmoHk/EflLD9iFgInPCSFZo&#10;LkEhiBpRyiKiLqqkJK2iFgJKGiiB4rdhphshqAAKzC4B7gBHhF5iVAHADDNCUEkgGgPjVgDGTsNn&#10;SDFpOjDj3CVAPldHAJgiSjoOaFYBwhzkGuVDIhzB3i4CLD1iPicFLJMCnH1DSIqEZOaqwMGGVFRi&#10;HgSAOC8gSAQC8gMSDCUiVSUEpkOvKiNwkrgnGLpAABohtncB8tBASjeEJsntmj2GBtxrYMzQ5zST&#10;SzTTTzUTUzVTVoFq4LMknpBiYNzkGhvB0CzBwNJlVp/DvqwwWlYgIj5vRwwCqjVvKiiNkDvkVlPQ&#10;syDAVi8CEAEFLIpOFTdi1mmC3j1t5kmDVjWCelZAASwFdiEjoCuiNh3ofBwxLPLiaB/B6HcB+B6B&#10;ujgB6RymIjDmUuLgDEKmRCeMEirRjjoABACFKgCnhDcmTo2JRsylLCmQmqTjDl9jFm9CFgBh9lGh&#10;/B4hmm5B7lVFxCFm1EQAMAJCDosAALbjFqwCrD1jqB/ABsCl3MeGUsDCJvtPIgIiJgBy8h1h4DIj&#10;tiYB4oYEfiFyNGTgPsx0jMCvgj2JbOxPViNjsi4CyEGh6IPlfpophgMCQm5EYtzlNCKiDm1JS0Fs&#10;OqwCjqylGjCiYG5pWAAQvjqiRiml/koh/S7AJD+QDrHjSF8gABqhujLxUjLy0HcB6B5H3iRiaGsq&#10;KgBHygDkKn5maPQFdn6ipKPCeEWiNs0G6P/IvCD0gDYrYIjipp6AAASgMurUGB1xLBxh0FVNzlpo&#10;oCYD2vom2rKlrEQDwlYCNCBskiJiHC8gaAUjTlRldiJCFzosOkNmg1MPNh0nDUTJCs1GCCFgVzCi&#10;SSETQzGktQzENwkmDkWG4zMMLEVkSGDDFqvofNJjNQpjNEDlWh7JKEfCPn6irJ7FdgPwLN3joN5E&#10;sQhLYkoQ0TWWA2BWB2CN9w4WC2EWEkuw6w8IHQ7zRNxCtmxCYBvqahwOiLoKUGwjNB7B4jIvtCRg&#10;VgTNDCqGTsNEZIPySQODDCKB5lWmAHxzgJfodTnMCqEih1m11B3DNGwkEh2EaiCB8DYiPCRyND7y&#10;niLh/B5sWB7h6BswOB3yjMPmmIimmlPgGj3o2CeNnCHgBAEARCmgDAVPOMCneUGxoP9iiB7C4FCi&#10;LrZitjYh+m3m4kQszGRMTjNB/h7sWKlijh/VFiERZHhgJDIiMFDlVHnB7GaB7gAjqAFAGiHqWsCm&#10;bDoAGNRCmLhG6iYETjFyvPrirAPqr1rEjmrChs4G7DDqylVBlBtDLiVlLAbAVDToZieEQlYD0nZD&#10;t21D1kRMPDFu+p4PVCEiJgKCEgATDkKnfGUIVDaDBgABhBoSjVmlWrFGaAGADCjgGRZmzB6CloWI&#10;oh8CRh+ADDqD93QAJivyCieIaG/oUkKjDCLlGDIhuByn3iCy4pdEjJovrCMJZEECCIvh8B/FLFXs&#10;KOOKRiLjWChj/D3ifEjimiBm6s3lAHkDoQSGTgSzBHh0RXjo3tsm1kQQhzjK71vjFuVEEhphvn3q&#10;7KfCHiqEKlgPou2FAVs2FYbYb4cYc4dYd4eE3rLn01bkYjsDDy0HavvtJFGiilW06CBgFGTXjtp1&#10;SAOUktYkQoQpkAABwwcHQj3gTKWiQMlB9jmHHDIhuy0y8CvgPAKMCtpD7nwirPtEjsup2jYz0lWh&#10;3jZq7JFiLgDz2jgB5RBBzSjEaiaUBDFnzCVAEgFDoIUzyKUi4ieYBMCpKEjo0kPkrRdm4jFCcDWE&#10;gJXjViajSB6BvkZB8GmB5h9VdgDFYHAkE3LW8h9CjiCi+h0h6ATiCB9tSHQmJgDigAGXkvUAJqEk&#10;QrhWem6DlCbDFspifj3j6maHgldmbGaH8iFufDcFLNlCyFNIPFYD+DoCfC+qXi+rgjFhwlozdY7v&#10;Nve3+jFsIiLmEiYH0yYDoQEmaGp2bGCvND1y+HnB6iDnVAAAVtqjSLnBoBuZSBuwHlGFVHqjLi+x&#10;ygDABCjmJmaAEgFyqidAWEfFSh9W/y8H1VkmgJwzMP9IXiaoYCbicADTjAIChKUvVKlicDXjYkCi&#10;vjiiDh0qdPmG0s9kfj3mBXTCtMRicFQC+gTAPrsANC8gQgMldifUcJF0nQ7EaiDmyC2on5ZO+lYs&#10;9gUAOldvajoYaK51+wjCmRtObFYKwD1jti4G7CjoXiDkYFYEWicVM0vxo66sH14iSKYHiEKgROTS&#10;Do13LmrsOzRzX4a4e7FbF7GbGk02D7HbIzTWGbDn0QkQ7TRObCLmljNMsnahxClhxFGTji2n5Ejg&#10;ZgWWxzCxHADihkaiL36EGlokEqk2/FAADXH6+CrASK2nBimFGGmSuC3D1sHM5ABCPn5C+gSx9Hxg&#10;DCvh8h6lNNGZSVVxyjwlVFftMKRF1CNiPF5F1mUADiHl3DTiBMCjXsclYCiFX71lYCjONovsRmLw&#10;+inEmpameKuh+i4B+B7lNEXCLsEiRn8iLgOgIRcgBEEooCLy3EKh2h9Zb7jkJAMMxnyGCS6S8qki&#10;4Z3EWMPmmiJzClSnAmaFuiJpwCBmHCLkGFGhkBsZSNBFaASNDMnC+lhj13cOFJ/4C0lmfCtGDjFm&#10;1Zm4PK2i+mYYYGd4QtI1WAABhhoyjFIFGirnJB/tNh9hoDSB8FGh3B7CPh6h/sCh/ADWwFKFdgWg&#10;PkjgQj5CSAJxjGUFoQcSKEGhrhv5SNjmmJKCNyLCIHkCVitB8IQ14CmACsacOh7B5jDmHKmm2vtC&#10;Fqr2TIUm6OGcdU6CNqtHAHinAPTHiGTkKC+0wmUF2vKRv1vF9lYJBEEhsNJCry7AVgRDQHAirTFw&#10;X6xbMbJda9bdb9cdc9dIAk6THm4Xfibw/GwpqhuDL36ClpzFGxpt4gGmaKrsCgU0jXj3jD3jFqbj&#10;NBnhvlp5UDF424Pn9jyKkCYFEDIiU4ugOEJAPgMMCnwkKm9D3kWivjji4TcHHzMNsuIwcihpHCvh&#10;8B6i2nZz5dDXEZQpa5OPhknJMMStiB/C+sHCRmzihkTXTbb3mVim0sksDCFmIlYd/FVDwijsRkQF&#10;2xlAGjI0bizAIADCzEWr5B4nRh2B7Fdh3h9CPu7kjlZGaOeCc4qoqDYtjlWqSjy1vGeiNs8SWlfn&#10;xrFGm3KsiG1CPiUP8DzXmizQliOEiCqi+gOH7EQivotjNJzEEhxB2mma7wF26lrDFiEiR6vD5smm&#10;TvROuG2pZloJChxdhj2ihgVIZ6CFYLcz5MsizKwCYAAh9H3gHgAr1SniDgEgGCpAHgIAUicgKAYG&#10;Juq21C4Z/CDm56zoICawrJyGFoYTMcAEV0cicChCBsBokc9+sy9DYpriaTzj1gA9HuPJejXW6jbC&#10;jkBCBsnEKwUC7AOCHwuj7yXG03LmeiBijD1mkHnB5s3kNvIFcVTEiiJwzSVERsTcfMPCvjFVxZ2u&#10;aj1EcZ/J+2gZ9CuOa6U8Oa6sSCClYCuiBqQj8C+91CeY1LHSECfiPtviAAAAwMAQUAwWEQV/wmGQ&#10;aGw+IRGJROKRWLReMRmNRuOR2PR+QSGRSOSSWTSeUSmVSuRP+XQuWTGZTOaTWbTeYzCIweKTqEzw&#10;APx+P0APd8PgAOB0uwAM1tOAANtxuUAOp2UwHAsFAAYioTgASBwNgALhIGACjvkANhv1RxuumPF5&#10;vUAPl+v6BAUEAAFAcDgAHgoDQIAXh6vV74WXAADgi9gICAUAP0A5IFgi/hgIAsAAgCgIAPt9vYAP&#10;R6vEAO53uq0Ph5Qh+Qp9ACXbEBALYgYC0TdAQAAYDWfP4MBQQBgPOZAKZN/gnSviiPB6Yl2PB4XV&#10;9bMBgXJAcC38FgfBy68PN73R8vu1QoAAsCXQLAvWA0DUwEAN26V9VtxvEUAAex/LGAwFggADuMeA&#10;KFgG4oAAIAgBoKfqiHyo4AOO0AIAarYMAlAwQAuCwAAorLOgLCJ0ne65mmybznn2AAPAwDQAASBS&#10;9nsfDSOytUJoWfcJqDILPQjDStgsBwGgBDoHgAzbON7C7boQhZyKWABkGma4AG8dB0P02YBH6c0n&#10;AAaaBH6654nyCSin/Gh+AMEQAA2C4QAAHIUrGEgNRErSznyfSiHOdh3KSc7WG4cSoHbFTJruoJ/o&#10;Of7IMmhEJqIhaDgDB7aUkyZ9Ni2i8QhCMNr+CgIAcADboOeB5Hmop8Nmoa8IGg7vQiB4Gs4C4KuW&#10;DgLOWEIMxECVdsZCFHui0wAHQd7XnCdNDAOyIABaESxguCMmoIwigIfcCcXHcly3Nc90XTdV13Zd&#10;t3XfeF43leaKp9KiEUnTyFn9fgAHaeFYm4ccvmwcRxgAapvKgeJ6qQBQHAiAAMgmCYABGDTlgxZD&#10;6NAdx4noABom8cQAHSuULgIwdWIOAR/1En7QV3JQQAwC4AWPJQDSmoi8HpQLSnutTzNml72u9ZMI&#10;uKg8JxgfJ8tI0TSQmtWnLow7rn4fbXgKAK6AKAkYOAgp+H+wZ5ny5x9H2ra7ucBoE4jYoKr5Gyin&#10;28qjAAd55tQe59KRBSFgIALEgOAZ35uBJ0gAD4H5IzyDnofYQqqeoMKSd8mwDVasrOCIHLPjStvY&#10;c+AQBWcpN8BwEsGCwHr2A0GAAeJ7Nme5+LwojQN0yQIr7TyiWhWLCSdJIAArVU6AhJsIoKdR3tQc&#10;h20Mb8rnoey1ARToE6OBwFOcDFuAAEAN7n5ElPC8bFno6YAHKd1Ym0c51qCfi1A+CTB0DWJrG6cI&#10;ABzDuNePkf5vjBqGAgAEbCSwHF7A8B0GZZALAqScBJO5wEmj7KE0AxI7R5GvHSv8AA5B1n5HW6Ye&#10;Y+C1GLL40dBikx+owAQAYv4EQIJtYwxUEL5VWD+KIN4caZByjsPyOgeBdB+kwKyXslzwR5qxHs0E&#10;wqQVeFbAyBdy62XLglA6BlJYEmIusMkPOKKXErAAiOYkArYlVFnA+BZiJgYmEQMWUMohRi1D0QsP&#10;JHIAC5lqj4YmKJiWglqjsqwmCEDQGNMkpotCQI/D4NiO8epsyiEHAYjdiQElVgmA63MDSGgAAMaO&#10;id5q3niETcCQ1cS4V6SvlhLGWUs5aS1lsSsl69pby7l5L2V8uiGStIu0VTAABzqNAANIbj/y2MkY&#10;EwdW5YAPgdcZFdiT4l+GxHGlcdQ7jrnSNIPaSA/AAmgIGhEz85jYD/N5GwBiqzGmDIGZKMQAHvGD&#10;hmb4ATsncF4PUWofZ2TQtZAAYgug8R4nXOyoZnT9D7qxe4bEBJuzfonN+AdisNASAANmcseQ9zfD&#10;vHobNf5qFQowZSc51k+GjkuNBCk2bVTCj6PyX9xAEgEKGAmAs/KJCmSSOcN4dpXx3D5LGgdNoAgC&#10;mcM+Qdr86DdKjLw38pEPiiIPZi6BGIFnzAPSbJkvZcy6DZHCwc6Zs3lptjWZJtRSB/w+QdPtA4Ay&#10;DoMNAAw8LEpRAVAequTiSoZmSIYYuFg5R1OLGYNUaIABuDkKoO6KRQTWARAINlBxRTSj8bmPoAM1&#10;DfuUAwBYD4AAZRcAAxh5lby0IVABCdWMAjXlyNQ042aCiCj4g0v59tHykR4MKbSipkjMF/AYY4gU&#10;5bVmza+ZJDySnuGSh8jAe8UloNWumaE0SF6LAPAY6ECibQQgai8BoCqbUSJKuQ3oebIIPF0X+XR7&#10;5fwVggRpXxVZEiYLgmFL6/l/b/X/wBgHAWA8CYFl7MAnS+SIRRKQoRQw2BwDkAAMsaqWxzDscRUo&#10;wd3ElPlTaBd4xmzBlGRgUo1g7GPoAbvRwfpsTyIOjWXwBTngGpKAsh49sM1RlEVCUSSqMB/GLM8b&#10;6ic9JSrWaSqxKZxTQKjUibGJ51x0DqHPH4eRVMWpka4a8BJeyCgCL/JVVY+h/JKOKZxXjFVio0QQ&#10;7OKQ8W/Ozexdg2Zvi1ABH4agf4+sqgPAOmQEgFSqAPAWj+04AB2D1i8Nsdrl01sRMwXu7hnALAQL&#10;OhiNEfVQl4OKrrLqdAJlbhfohhjemGx+HujCcqGStVxIOoE0k0StFbKyVsCT35EELiOXQdSsH3Te&#10;tWUQwRkgJobTpGBOmNwAAdLKk4BZzlvITLxCpGGFzUDSHBlUeQ9D8gRAMa+6biBwDoUNJRTIAznA&#10;LAMjACwCT8gd2UCYEINklgXo2AsBjFUHl/reQseRh4AFwKSOXKpbCqIpOvJI3h3AAOfVWrwvc+TO&#10;mNM6Aks6x1VgcAqxFZUaFHYXUMl0pjQTZxVQuTxHJiS5KxHXsDaU9gGlnT6csE8D9lgYbnHCDMkB&#10;wjmNZj8AHMTOScLPXws89VQmxg0bEoRsVZmzYaUiKPUHUKzRhbg2ePU0K2yaZ9CKD+vqdiSQcetu&#10;Y9FEbPShZQF9LAAA4BRJoIY4M32NXRTcqMFX4IdLq2xDpWYG8B4HwXg/CeFIbLnw3ifFSyXtI4oE&#10;wEqSt77MFTx7CF3rLolZ+g13/AAGSNMamiB4Go5ikrSfQdWvaN8grHl2Y9FI7KbF27Y1KECyag8y&#10;VazfgGL2d6fGMUol9Mtp8rJzvil8hoiafRPChFEHWO9QzAhuRoHcN1Bw+xtl8AI4sCICy6V4Lw9+&#10;fQBYvD7ADBQeI+gOMlHmkqj6EXb6quQX4vZkflkHX4Qs7KMB9D2NYH0HggWAIH6wkAgAQNeAmAcL&#10;oAwAoLobILOG6HWcoHiHwA8IEAOLGAUAUOWAmu4QOa+xU6utyoCKIaYNoxaQcWUAOASM4ATBcRrB&#10;YfqNiHgHcUM6SMZBeO4MkAMIIcGXsrA1AQMeQVWAibelG0+7ASknUIWaKsKHSf+GcGiGGAAG6HKY&#10;OHcHwQireZAAgAMwka4x8H8bmQu/WAMASTuhscuAuAoLOM8NAHwHqZAKOKQUCRgPEMGvKSajaxyL&#10;222NIG2HCKoHAHMyqHIKsLquy3wM4AwAmTaYui8IGNAG+HQcWSALwYoTajgQMM0SUb+LUYKKoHQU&#10;KVkMSPSaJBQO+MGc+QMA4RCAABSmm6CuKj81OYaLUtwKIe8Oc5qZtASLO78uAPY7/GA8XGLGNGPG&#10;RGTGVGXGYXkmAv3BkOeKQiAKoGOGcTOG0rKNSfYXweKr85iMA2M4kdw/0kg6AVm6cKGNoU4oupUu&#10;MMudgAMN8cGIMuQNiIO2eL+A3A6Zu1aMu9+MGQegMOOSk7uLwyCLwgENQHAHKZIHMHQ+sHaHYGsL&#10;qHyUMMiK2UoLOH0H+QMMgLOe+nwAQngAQOWH8ACL2kKLqdwMLJOVGtqH6NeH+HuYPAA9CAYAKKo3&#10;gLoQ0NAH8AESaHeqMAAHEHeBKjQHwYrEiM694lGq0e4L+rsMnJctwLwPEMkfCK2RunkKIOeLUHUV&#10;fKmIKV4LOWqQiX4VoX67GU87uX2H8NibUukty7LCYMIAUWU0qLOBKA0Zsw8ABATK0aOQaIKLxJaL&#10;wiGNQGYKemMHURcH6Hq+y3CkiQiLsL+n2OdCKLOZpM0A0Roh2K+AiAiREOON8y+UeLw9GNeHEHOS&#10;+wiyqYEwkHaHiNe9sM7A04aAkOWT6bmBGAybmMwMkWgkIbUMKQaO8dUuMKMMSHCS8QAikAQbqd4r&#10;mIO22ZAG6HGyqm8NQKCNnKu4aq85uZsBQBEtGMcL2hCcQhYxuQMV2M42HKmWYMS3+NINMkEQsHyH&#10;4Nm8qcGQiMcMGkybc0+K1KjIIUCLwRyNmHgbyj4jykkxYUyuAAiAYOcBEAyOWA2c+2cOc4kIGwTG&#10;6sGISvyjpQ+8pGbRNRPRRRTGK8RRVRbRcItGeIil0U+mDRiIhLiAAVhOsHEwkGSGkGqKTEIoKPSU&#10;sVwL8ntNuAoV5KYMkH2nYKLSIHcHrFuUEKCIQn3P6uMy6+Mk0L6L+omQjHlHmU6MxP+1wPCL3K2Q&#10;OU6IcX+OuG2HERcHeHa+yAEHy+yL+YOlIPyy6hlBeH+AGi8HsH6BMdmH2/WHeHuVWHqH4y8J4AGW&#10;UOBMsSmX5IPPyNCH1AcHpJqHcsWACH2YOPoLojALwA2AweaAGTaHIHctGHm/UVYAORohsi8BAmsM&#10;uL/Vc9g6qVDIqLURzDpBHJ+y+9WMwIEJgH6hUU9MKU6djP6dkAIQavSAlSXQqREQ6VWMDQ3MESmn&#10;KU2uAxaNmiiViHMHKsswqF8AAWkyqHgH2SaeIPoNRKkHwH9KUAGZsRsLHOgQNBWnQADMLUuZaIXB&#10;0ScxqtPDWns1aXym8NeKeYOHKHSfob2ViVqouL2AoAmYiBGLEZWNA2yS+t4N/OgeOeWYsTrBOLwG&#10;yHE4OmQUCVpUunZFOKIbuIO5iLPQqcurwK2OhHurkL7YseSYuOXQlIylSkdRslSJVUqNCSC60bUk&#10;uIIPC9yWUmimjRfatavaxaza1a2l4hYv3GgaKyCUHEOGiGu+yGyHAZIYGcWYY1iUrPMMAq0SSLO9&#10;OOOQiOyNi6m0zFKX6O2OcO4MGuWoqQiWqNAa+NA9wMA1wxuVWAg1wM8O64YN09+nRWhBSNA0w22V&#10;jIZEEHK+srKTO22cRUgM4QcSVJOVWjWK2AWPdA+K3J+VWiSN8NERgaLKWKCLoH8HwcWH6HoRcHyH&#10;gGgL4AES+WEIWAcdWQOAQYqH2AGTuHoH4BdRyHwYiYBdyACQiAcAeYiW4SUAmkyIFMKHWLnLFFku&#10;JWLPeQqNmHOehEQLwMdb/BBJ9PgQBSqkPGEtVLqxWLrJcNuruos2KOcA82Ur+haL+4lHknQSmqaW&#10;cNUAAGcG0RdECG0KKHjIoQqOuRgLPJOMezARHNEAA3lUKWytGA8Aui8K0Ocg0RgeuMSVeZALgUNY&#10;ecWfmPyUKcQdqLUNuQiRszQAiWAAwcuBOA+LG0IK2NMLokCzcKQIcQ2L2hiNiwwUMMQrdexBSMke&#10;/JSilEnbYZOzwKQZaKI0wr6VWi6i8MwOchSKRCSjg4euNbsfqx9WShUpiuyxbK6uAqxgM6C1wk4M&#10;4K096bELsIWpEKQYANIfgNIo+NmtwpQSmnuLIeSBEQ6RGq0qeyU8eldRAXvaQIpGha5lBlDlFlGI&#10;1RZlJlPlQI5aUkOHUmREAZJOuTIG6HIyqkoMSZSL/jJYMbnASsAbFjomNFHkTfqRgbIIXWa7pM1Q&#10;s4aq0diIUUg2oo5JZHvGCuOrrBVKbPwkmdMHsHsKZTsTIH8H0YOH6Hyf+X4PWAIQMKIOWQCcu/MY&#10;igKLOUoOJSuSnjgKALu6UHyNeH4HsS+H6HmKhd6stU+NYdiRghsL+A440N+ASi9USTuHyH8cuAEA&#10;NE2AmcuBaBKTuAmeSpOVkkBSmdnfIgEVido5UtwkeIWnINAkukQJ/msMIcFSeROIOZSSKrw7cAqY&#10;rA6SVccbcd+fTTWQiW9DicQHQHO+ysdeEHCHAGItaoSoKAEqOAGuca4y+MGUESUUoSajWYqO2dGZ&#10;bcUMGA5QyfPO+VWe4L2eadnG4HFIeZKwwX8oQyUNAAvEaoqL+Z9HuO2Pa0JCULrm6jQvXgaNeAHH&#10;kfGA4Ro0jRzfIUDZ4IK3UQi1CMGH6/7KIUIvVAcX6UoaTSOW4VWRAZtgGOXhMTa+OIg7zk8mHk1k&#10;4OwRgY+LoHcWagFjWU6A8r44bSXkvKllTt/uBuDuFuHGPRmXxk+XuJgMWKMKQemejFEAAG0YMAAH&#10;HEOg9YmMJe1PYAeQMVTrVSPX8IWMOLoUIKYZ9P0L0u1S+bEdYN8O8kxBAe5HnIIuPHqIVcxIJUk4&#10;mMsM9BgMGy6L2oCNmHXEOHEHQTImXTlsKMjMtvTUg/qAIL3YGOOMknmIMNAX2VGNjXAKCHuPyH0H&#10;iG/dwKhJm+tB49IAbZoAeTbxWo2AeAmBWZuAmBkOeK2GuG+f+nELwAuAuRoA7AYAABEddw0jMfpt&#10;peud2WUAU4YKGNivaP1BKrknLcqeaMWhipQroScx0SjJONAduKIdoRhMI4aASyIotKlNIZQuEPE6&#10;CuNQnP+WqdmHkOuGqG6+m58f+HyHuwkazdyH8MGLxqKIIYo/WBSBMgih2TmA1H5mcdmZOHEHSNYR&#10;aZIHJObilIqNncgIFvoQajXgOAVe8AiYrL4cvQsTaeQLOdiIWOmNIb2NIxQZAMQhWuAhULUWhn6i&#10;SM6AQLOMoQjSmO0yaPinwuAOyNIb9QaNjonvugMqiQ3v/BArokXUgRqbE2eL2rwOcvi+RkCN9kuO&#10;5TCU6UEeCj6HWdofdNlRyj0MnHVQgnKLwM2OcA/YOM0Sa2LdWaPapuRuJ333537t/lN394DlTuYK&#10;rgdNWcWKfFDfaOh0CxiAhZIw5COL2+a9ENQ22kEkgbu04MXQkOcZoYrcY6DCQyaoD2TV4HtHUUDZ&#10;lSfKXv1Et3S6kHsNeHxw8LQHscXUyTJdoNoAEVWNiVWKQLOU4Oc94/qdkADBQQVdqH/dqH8RhBNn&#10;KNRn8yqH6HsTIH7z2kQNIOBDwAoZsBIBGo3BYRpSkTanEM5J+L2vIZsBqBVUKYxnjSePThY1OYYM&#10;Sb2ZAOlkMMQNT74HbpHHRQ+IIVaZWILB4ILLMMZziQ2OcZxSQ3SbFTUMEL+ROkdhYHiKoHKHKGcK&#10;qHQGkNSHc9DjULQACTuH8AIcuZSQNI1KnUcOdIxBSL+MiMkjgLOBMvIAA0qng+SkOieZBhufcSuj&#10;INJf8ZuWQvpsY0+YY6hV51njupmNmRUNQG7NYo5MLx4bm1minHrcQWUAreSBHyGAHSeiCKZYeKYH&#10;GHaPyTXvQN8k4VWBFFcA7YuLIk5YQK2OAuFclflW4IAAX+AIJBX+AYJCILC4G/4cAH6/n8AH1EYo&#10;+4m+34/QA9Xw+QA8Xm9AA7XpJHW8HqAAUCAOABSHgyAA0EgcAAMBQKAAGAwEAIVC6FQ6HA6HQaJS&#10;aVS6ZTadT6hUalU6pVatV6xWa1W65Xa9X7BYbFY7JZbNZ7RabVRaJCqNQLZRwBA4lA37dwA75EAH&#10;E53SAHG6HZgHY65C9pA/wGBpwBwSAAWDAVLAMCAABAFP3xm5K73eAHpnH2AQHPAJOwSBpeCtSAAd&#10;rQeCpeEgXlgLPgA+Y2AH3eItBYRmQIAMzCACAoHmYJwohu3093sAHY73kAHBggA83u+AABQNjAJp&#10;6B4gGAaRxADEwIAX3QH+/ABEvg/H53H2+Oi+3s7Yo9HKiB7nQuZ9MMnp9AABAEseCIJg8AAOg+GQ&#10;AA2DgVgADgLhOAB5HqgZjmoayOnyjgRhAEIABGDaZhEDAHoIfr2m0cUBHOdx4gAez6J4noAAmBgF&#10;vQgkOO4eJ8pAebdAAe7et4fiJn8vABIlBADOGCgGsmBKXLnHh9H4gZ4nqe7uoUCgHMsBEqrnJzeI&#10;e34BR4lyXgQ5DuxxDZ5sMb5yHEAEbP4iTuIciagJ+47hp6nYIggDAAA8DwXAADAJ0a2jGH8fcxnO&#10;dTBnAcpzgAbBwHAAB1HW/h8H0kAEO8AALgmCTXMinFWAAA4ETQAzJgOBUgVvIAIgcBoAAsCabgaB&#10;KdtKgZ5ntTR2Hg7Ltrm47QHs6NNnVazEgEl4BPEATvgABoFseDYIAZcYDWW+oAHgeR5gAb50v4eB&#10;7O40jGJ6n4DSlBACNKA6cx6BthgyCNYgoCUXYXdIGskAAGVuy+AKFJyJnsfT2neekxnJGwAHSd94&#10;pSkmNPaBSdAA1Kdpa0oKAhYYP1eAAK2Flc1J8n6155nufZ/oGg6FoeiaLo2j6QpSHIfpOm6dp+oa&#10;jo67IsfJ9vaeR6JWdh3Wic51ncAByHU/h13g0GrABL6fu8l6etKhlqn/b74rmucYJxuAHgSl4LAj&#10;FwPg0C1iAfYYGYGzKfo2jLnH49r6IHL8hTEAB0HdsJ08uAGwP5MSSLm9rkZ3OygJ2fjFuJHkquSf&#10;8Dn8fV4n52CIHxaNMJIiTon8fjon/TO1H26p+HzG4BgKl4GgcDgAA+D0NBkFwawQBAKXkcuSHlA5&#10;7H6gYNAoCYAB0FsNA5Yq5oefx/onxaKN3GD4MRA55o8ABzWgABrnNAR0ZG3mrvnOWAU4ZsjGLIMs&#10;A5gSVDhsCJ2S48C1R/EKOMtQ0oAh+r4H6YMfI9BvkhHWM9HA9YOkSg0P04Y9x+qNH2AIDpcwDAkK&#10;AANWJmYKpwJ43QBYCzJgTUWTQCoEQAAhAsrE9ZBB0KnVKO1sLXFopePhAQAAD2bgZAo9VhZN4dGT&#10;PCaUip8GOkgZKn5rJeSTnSXeAAc8SgAD4I0xEBS6ScmMcSUBascwLgSWGC0EJMwKsFbU5IdR1AAD&#10;ZHIqAcrmh5j4TGQggYElagQNYuMBKwI/MwAgABRaLgJgPXSS0xh5iBlIPM0pNz6kRHtHcPQ6JKju&#10;DzO0iIkA+iPo4SMhte8mFyAABiCVBwHAKRAgEog3B5yplvIXMRqUyZlTLmZM2Z0z5oTRmlNNoJRi&#10;DlLKC0t85AyNEcWcdxka8R0tcfqOsz45ZyMcTGPpQhByfmLX0tV7k3EdJGJA3YnBqlxo/WIwtYiw&#10;QAAZcLFE2TFDlluIe+xLxHH5ncHYPJG7XTqrQXjN0yDA30pgHse0fZRjvk7W+cM8xPx/t4auvE+K&#10;8QDABOq2peI+h7EkPwSQfI9iVuOJWlAxK7T6ErJ4ZZXQGiaAcBRLoFoOYggbhgA4Bi6WwHVGINFE&#10;L7AZApqKCIDlQgKGxj+fBsZg4wjvM4rgl4InzANS2qlA86n6xnjStEc05jQSzNuy2BLDzHq4PAeE&#10;gpP1MIHAXAkDIEpLrGSAAxWpCyPIHHu2kfJFUNj1W0O4dY2S8juHGu4eZnx9TsIIAWGYBTJvGMYS&#10;4ycOpOgKRcAgBSsQDgEPA45DY8lojhHOqAdI6zDHUeEP0+CWjLATAgi4DoFnBgZAq+CHkQGYuGhy&#10;RAow7pEmgH2geLpLEtsHVixIxj6rGSzJMmNeiNxxKmM6jeVU9zlAKj8wVIC6DHo+MmTZdNjz2jfH&#10;MtpaB1bOoHccdx3aBwFMDl/JcDYFgKooqyq4CUQDakvJzMKRj6X2kTY4dyQ6NxzjwnFhxaSgrfM4&#10;OGzZdIE5cx4MmBFLAAI8JANrHJap5pkTUxpjXG2N8cY5x01Jpcxsd4/yBkGZ2PiEx/I4ds7g7R4I&#10;3HKOhbQ465Dma6u5+kKJQrVTSS+2CyjxETIHZ1QSUEyEExUukDwGHBgaAqrEC0UqCEvmCe5yNsl7&#10;kgJUmM6Z1coGDHRGodZe42EDb4Y9gBO8ilwOInUhB0YLO2H0Z+mq0VMo3H67Okp7dErUPORIjjV0&#10;DgJAVJcC4GASgABICAFQAAYApBgjsx41RtjhMA5ld1nVJPfAAD8F9RQPgYwTKMhM2SlEfPbOYkiM&#10;zBjVHIOZzcgn1EcUG2paprCXgXAfJeAx3QBEIPLsJ7hBEvl2woXchDsmwu8G6RAeo2zeD1GufEfh&#10;fwBgE06P8yY8x9AXNyP8D5EADAmKAAZwayThk6IQbcn65TLAPoGw1YgDDHvDJAN7JsZkb51ZWAcn&#10;axXwRUVjmrBKWDJkCImcV0pw1UntWgStrq8R1SuVKO9r0akxHcPK2y2B3VxNvgBixdAAAVOBUkBG&#10;ICaTLZ3AANvZcaOZRrPwTw9MUbXsrYqcFnBL0frpAdc8CHWyWN8VswOj7OKQSjckk0+FajsyzHgP&#10;RI5nEjHt0qfB9RE0lkgY4dFYK6QZgl36BzNZl0ecmxmVDImiMheJ8V4vxnjfHeP8g0Wa0x9DlPLe&#10;Qqx6Bx4tnME2G2y2spLRukdEeiXk2nGhsd+T5Dx9y1t8RyCJCFcXBb+ABmBNwL+1AiuViIB1+MVM&#10;wT8u5HGOpja7kwdefMlOb7bdAn6xo4QJjaeNltgTu18IEQhVJKx7DzMG8NUABh/H/guYMejZx8pL&#10;NyPyRhijiHiIOaU9PdABGTH+AYmYHQO1FB0DEG5B4DCoRAZ+qcYAAZYawbBHY0oHYGAFrBRRolol&#10;4jYjhGwkgdTDwczzYliBIFYDyoQCJiA7YkAdgvYcIdRsKdBzAzw7JjI+IfxfhlQBhZDr60plQoJq&#10;49pZInaraS6X4m7NpdJNI0sHBHAe5MacJyodTdgcIbwYpPwdyDojR1xcbfxE4AgBDBLUC1JdI2pI&#10;A5hJYjgfKWY/QlYeSiCNAwsFh3oh5vgl4CC4afpWJDDBJV58BvyS7MplZXB9ojhkQ6rl5eIdyMbn&#10;hV56rExdICIBJZaUzC5UqM4cZshkKciJi6AgYBrohiK55LQnaThIACsOAu4iYcpsAjoeo6I4Y+AA&#10;Z3ZF4+BKo0pcpBbNwDBhTFjNwlqoBgbngjQ+AlUEYeIkgdCM4kw7gj5A6RhiIBA4YCD3hMzErrz3&#10;YyZZAl6BhHZ0bwryMbEbMbUbcbkbbHsbscEcMbjw79pqgiZk5JQzhkYlZyyuD5Z+wz5MQ9oAKvhH&#10;jqDL7EJZokA3ojiOaAQxgBZgaK5C4C56pSaIBmwm42RZcVZeAkgciI5+sSLKQz7tpMYfAjg7pVrr&#10;pYY74yx7h0cfpO43LZgfQeTd4fAeSzIeoejSRjQggf6kQAqIAAQBYDY4gA8mgAgl4hw0pKA+BhaI&#10;AEgETgAEgDbfrXpwcIwkAaAawbQAAbovwkoeokDBB6oIYGIFjUwDbfQno4LbcmEY4hohS6QlYbwc&#10;gwwcEiZkBxw9oCLAcmAgYdyW71RRwCp6rbL15Jo9pqw9oiY4I8TIoiIjgfAegcg0AdgZTdUp4Agf&#10;5AQhCnxaoe4fgm4dwfKoQeofx5Z055YAoBBWKTgx6xAxhKo4bkx9Mv5TAnk1SexPxyhOA4a4UPAB&#10;xFxv5YY2qvJlSkgoD9Mao7oBgm4ARlRNgiix4w46JzIz4bwcxUDJY6pKAjhdY4aHJYZ4wnYfQoxO&#10;RYhmKKKHRBAA4l8YoAAcr5btRM7EYBwyYDxYxnA0pZpMaVSVsqg3Ml4iIicuq4Zhiga4Qm5ViE4j&#10;BaQkEX77kl6jJWxHhM8aaAQuAgYeUI08bKa4CXQESFoDK4Q9A40a4pqbQoSUdDUcVEFENEVEdElE&#10;scYplD4ph9CkrtEdJI5acCpysQRkIdpG4dLJZHBJg740pfYngh6zprCW4iojg04xhLQx6phdIyQy&#10;ywMgCBJw8njMQk5G7DhaJsEeJtIiYnZX6TCThWx45HBHQ744YC7rsPUngoweoesP4dqzIe4eIbwo&#10;Ae7d6DYv4eIeMi4frkYBKFpcJ8AAIA0jpVoBJOr+JHAfwyYC4ComYG4FjVM/hPzDzJov4bgcLWRc&#10;gywIQGgF4AFCioSLcFwgY7ZA5Go6obLio8I4YGNCgAEZYx8QQkkPwviJCVRMZdYhAe70yh47jb6K&#10;JvY1wlpiJgb4azQlZEc+4Aox5wpICwcHtLw2Ix53YlYzw/4cocoaEqAbgXcJ7WQ8w4aFZwYegASo&#10;oAgBJBxhZ6pLS0YuBe47glIz8Mw6ofMlg3MMRtRvA0gn5XC08GVLpFzrtf7NzrcaLsAA7ebRKvwh&#10;43Q9pjpIh+dHI+EF86ZLQmgB6w88B1I0pJblSQTPpsK/JbVY4yAByIAlq0ZirhBWxisCY7Jyjgh5&#10;hmxYiXI2Q4Z3Y+C3haw7ixpA47wna5afZYa1gyYfA3c8lKhjoiB/424hFiwywCSfjrpIFpsZC0rs&#10;T4CGyObGVE1rdrlrtr1r4qMb9sFsdshojw4oia7xAgq+yMReJyxG4ckAssqNY3cXYiBvCxqcBygi&#10;IgYlwy1rR4dnjnKwhYcO5VyHgyDjRF49okYkiuIwdGpeI7SjkjI0zr4x8gc8ECRuY7sVVYQ+Ekg0&#10;AdYZxPwdjdL5Iv6xpQgAiIAAYBBRoAgBpB11x8BOAx4448Bukgp8AFwEYEZ5gDJwdp4l4zxsIZYa&#10;Td4bhT4ktXJYgCZ8AHwFzVIEYDhRo2o4ZgBuCa6iweqWSNBkAbRsY6UX9ULjNMiXI+g+AbyJAno4&#10;YEwDgmcEBIEvUvtF0PhNrL66qNdeZHA/xHAd4aY+IfKzL3w6ozJ10mIigfyIAeofpB2Bp6ofAfxd&#10;Meiw9ihljwQhEn8Iqdd7xGBA8+wihaqHRIEWbBLrqLDsAAoowf1eyNZMZJQ6JHY4gByS8moyZdYn&#10;aCIgdtgkQkidAwxeB2Ml74MPQyZcNaNg7edLZgbAauwl8fgkqMaAQn4EBmBB6H4AAED3JBAAon5k&#10;Y6NGsP5kDJReJjheLCgyBWaKRdJvxFxKonZe49rYhJRHVHtizFKSLFFlQn43tm9pAcI6ZWyBIGAE&#10;B5b3Im7YArNDg4GRVsuR+SGSOSWSeSRpgpORwqQhogzxCbVAxZ0EbDwwRaJsZsId6mxtSUyOgy45&#10;TuL5haLjCeaOgn5b80hcRvhlpcQBR1A+I9o7YlY7Y6LjCdxla1SKIB0H72o044Y0IkCAQ0qH8hRV&#10;raDpw6IeoeZVAeazIfYebd62jZgwQkmBpIAAYBoEAy4BJ6o04ybLLqRS44hd2GBv5FwF4E+cziAy&#10;y8cJIwx/RUCrZIAIYGrVqrCoVfMmBF4izPo6oaYbyzKdgjkozfQ1IxjDgkhMJMeT+TZcoxlUYAAb&#10;0E66AhBDEhDrwBdBa6o9sYJG6thJAiedh71ZxYdVw+IfolYeId5PodYdOAIcocYYg0Aecw5RI3JY&#10;hdwf9cgBOcyIZRpgQx5VQkEMxG4wVO0M4zZQSU1np6YywBSN4li5+Ejr5LJXrsInZdeWaCRKaY7s&#10;xHRMWi5rQjps+Lwn6IbbGY5Wxm72I0CVSzReMEhG6zxlYBJdOoQu7umVIoQhpQkT5IAFsDxC6rdM&#10;9eokC/I/iI4/gcwdo/g3oieY4m5YRY55JtQuFuY+g9pw44b3YywCs/br1ZYyBLYzEr4oKZFFOSm2&#10;u222+3CauRm3O3m3uw+38Y6fGVQuWEI+j4gzhrJMYdpDjmKiIkZDdB4k46MX46Mr15yS7bpd1HEU&#10;xMZJY+AnQxk2z66Ljp7zI3KNo0gnYyQm88Fv5HmiSKKflHbno2Il4DpK4y4f4kgdgdUp4cYcrdgb&#10;QcEp6VMYwBEm8nZ8B44x4zIl59I0o7608S5C64wAAF4ECoQDZM2Lon4wQ/gZIaREIb4c5ATtwjjB&#10;qS4GAE134EJwRmrrxNLQwuGiwvi8zKAz8tAz6Ce+58FMpYbFTo+vQZobrWSUPCwEucwDiwlzsnxK&#10;axrO1h5shsKQJbTJV1NN4uAkA0olbbaloiB86OQAaYABCFo3oyYd97pJSyF0AuZKYiWEDWyWWqwg&#10;g1TCAxwy5BKfKoBlU0pilHimoggdw/gAT84nlewfdg4egBZYYfVik2EBVhEuJtU1S30vzW0UO0Kd&#10;/O4BABqS404l4+Iga14n8aUSs49YAx4FRFWLRmmf28Yjtom6BIiMrP5G+yYvO55jQ+BOAn5BVv4g&#10;rJFzs2KgdCxWIECKhHqgc/285jYvbP9x18g1gy2Qsm+RG33a/bHbPbXbaajH3I1FSCSYu36UgiBK&#10;fXSyL4z5qihUsMxHD0w81jVexGwz8IxMZphq6L1B6bQAzsD+QiBtKksjMsDwQ0y0oBBIBYRYdMpF&#10;x8qS+sovNNXcrQRBRHY4dYnh5M4xhtQldNY/4wTZl8Iwxew+FcuwVBY9YjiwIyzFRWJ9IndGpMdf&#10;dToDx5ZBQx7zYkhrr0Qdow1Mom4Hp6CpJRrnngabSQI6oajigku588C7puwzZVavgDDBsGh84+Bs&#10;wlYbUSAy9BYGDvxCeK4BJis8UE75Az4cCJDcjBhFzakF0MIfFyQed1MwxtQeyEYfg/g80vmCYkIf&#10;hE4AYA55aIbfQ8InYkY6rzdKkFZZxMZJyUNg41Qyy2A8BlV7LRJRCviATLRlTnjYDZ4oSOY5A5Jv&#10;Af4eBsIfwcZUg3lngCB6oAICR8Af4CTBIfs4ZVUFzLyGw440pgFb62UlheOwifLCCfTAYxgDVC4E&#10;4mRmtMxINXLzWtw6eqMSJDneyUfBdVqPyHQ1ZdaKNim1QyePDjIl++FUAn1DLYI8/b44Hbn9v939&#10;+3tsX+H+drmTTyjybyrxDwoiRxggD9ADxer2ADpdzwADreD0ADteb1ADueTzADveDyAD/f7+AARB&#10;wKjb+gTvhMXecOhr3AEeAQABYMBYAAYDAAAfM5kb/AACAoFAAKmIACYQCdBBUiAQBl4In9BBAHAA&#10;JA4EAAIA0vCIKBIADYTB4AAL/fUHdLlADidDhADdcbeibzgz/A1hn82BQFfM0AECfb8qwDAwRoIP&#10;DwAD4ZDoAGAhDIADQSBk9AM3crqdYAZDSawAcbpzL9pgABwOBoAEAbDQADwWo+RCFTA1Wer5ssMj&#10;TgdDsh7xh1/jwOBddEgZC4ADAQ04JBNAc8YADFarcAD7f08GImEOo12kqOUm74nTpdrqtribIAcz&#10;nb4AdjvcgAfD7lgGA1dntWgU3gQGsQBJmqIJAA5THuumx1ned6BoKAB7n0fiWpIAACgGjx/n6gR9&#10;HuvZ+p4mgDKkAoEJEBIFMmAQCKAf0WJvFwAxhCh6okAR2nOAACHmjQCH4sp8gCqx2qS6rmAAA4Eg&#10;QqEkgYBEkyQ/wDgOoCbo8fMOAAe0HgAeR8LKfafKmBbTyA/R9LKAoBJeBrhp7NMsH0vaQySE4MtW&#10;DAJLDJCgTSl59H2nkIQjB69oIhx2pOgiDT8fabsqAD7RXFp6noiQBqWogGMmCwJNiDoMKOsDTqi/&#10;x8r+hZ3osdy5AAeDxNImQABcxIAAqB7TxdXFc11XdeV7X1f2BYNhWHYli2NY9kWTZVl2ZZtnWfaF&#10;o2ladqWra1r2xbNtW3blu2tD8XJ5R1f0dcFx2HcFcXOjder+gSCr3VCDHUd54oGex8ABPyPHieyJ&#10;IQ3h6Hoix+n2gR7nwliUocfkWgNJsXpxVyOJuAmHwoA8k4errmJEBiuVoB6ZgysFHgImy5UUfieA&#10;HFU2pesaeAWrGQgcmiO1YeJ3IOd2dnEdR2gAiN7H+AKHKsiwDACiQDxCqYFA4AGVsmiCPAMAqugy&#10;DAMJhkC+oFfyHHYdrMgmBrJh0F4WtQDQLRxk6xXLiiEXsaZvPic52wWfMM5eoMpKIBzJg4CgKUeA&#10;ybIIlh0nhexvnM3kmSSG4VhExAL8MqqbT9CJ2cazzdgAahxHMnEIAADIKQHNEIwVG55HkzJ6nvex&#10;+n4hwCgDfM0UYAKbJwf0knifPDH+AbCAgBbYz5LB7okfh9r2AUMJafqPH16y+6KvoBJtoqrTduLK&#10;o5D5/MrDyb6Km3ffWl/0pdGL8xxFwDeoAp3syApvG0sR7IMP0B5sR9gRKOPkCbbh+InLEi4ArV2u&#10;kzAIy5FhPB7j3IMPMeDO2DKMSOTNJDHmIAUAeZMDoF0BkhK6aI/iLXOJYXwlseRDkHllI8Tdq5/j&#10;hEzAgx8j7MwAASAcV0CrZyoFSe6+t+KvV0q5XErlda3ooRRilFOKkVYrRXixFmLUW4uLofJF2MEY&#10;YxRjjJFhcES1Gq6XMuqJTFIvsGQiTlRiiSHkNIOO8jQ5W9EXIqxIiSViDIzIMPY2xOH0FMJsAhJB&#10;+SrEtUay1HDEEoldOGxop5TDKk1KtDcAADwFJJAuBAroDinI4LGTiQgABznvPcPNexviLSEIUWRn&#10;YCQBGZAkAp/IAi9j1H0TMfgAgNk0ASCwrwGgTgABsCcD5kCirsJuOQdB5jNjVjugspJkwFzbNIA1&#10;m0oSwgfAuYRcbP2djnc+vV3EETWAUKPCYsIEgGolaa3GaI62gjEGsN0+SpgUAhaiB9TatE1pGAGZ&#10;UnK+R0DpLgNgbIxZVDoGog4e5aGDEGKYV1RjNh6j9a4P0AbbgAgHbcAsBSAyimEYoQsdzQVCk4Hy&#10;hErBNpQs2KqVZhC+XZl7HkTpDxlUokzZaVYf6l4F1HRwlZIw8EFgGf8TRgq+k3DvYyjgBpp3CmxA&#10;qBA2LZjTprJEVEoDDSeQxJYOo30qh3kqSuQIng/noHVHyvkmpNiYmngaf4jhHisFAbMZMrB/mYva&#10;rei2L6MCePTQuhMqpL6TEiAXVWT5UiSOtdglslLQkstSQmAll1V1NAVMJBE/w8rNpdQiQIyqeDTg&#10;qA41wChwoy2ztpbW21t7cW5t1bu3lvbfLHJ5GiBcT7hRsWXEs65PEMkeH2wZLCpWhD1XyOweJGhz&#10;s9AAOEdJ5mxs7YGRZhJLB+VxTbJEkSQCgWJJ6TVt5/iap7e7esm1dSruAJCiJCpG6iktNHeUAibg&#10;FtwAWVkqFY7mgAHURlByrixmVH8PozI+R5jXJuPwcZUwCILqKV0fQAQQJYH8Y8eo+zYgDAOYQCrq&#10;mQmnAsAwqQ/KlDhHMWhyQAAbguBSawDBx4Iu/RcPxvo5B2M7GgNwcB6pWZAJ5PImYJwOGPq2mNSz&#10;Qj5gAHKO5ew6iKEDHiRYyRXQYgnO2B4C5RwEwOOuR4iJEhyDrZ2NMb46GpN9BCBoo4Ah+NBHCN0Y&#10;+CB2HtS6vkgRLwBgFLCYI2IBQDlHT+V0eJLJ+rjfAi5SxHsmAABEBoCpUyqtCtMqxBo7B5ksPm1a&#10;g5NFLrjL+hEeSWjgE3vi8x7tib4lMKsuMALtkjEmAAAwchbADj2IcVc/w+zTJbAmccfgDnlgIsAi&#10;YAFYCaXsH2n5LCM1WDzZ3kAjzGTJn2RFJCmZQcCJSJtj1CibgCIxTQS9q5QGZlScFJST+5CulRKs&#10;T8qxTpNtwUtEhRy5VdrruKxG3/B+EcJ4VwvhnDbePk4Lw7iXE+KRcjPwPg1K6jxPjUuHjpOFTEVI&#10;ldQiRzyNZDIUO0eDAWBOmUZtxqT27ypkP/j5mCKSaFPe7re4k0DRyaNIAoqUoYPGzrkWVeBcSWIP&#10;0Hewf4+4ND0PSAcf0/AIAIPiAgAjDCpr6AAYsgzawJgUBWYwE4KgAAcAucc5pVh0DrN4McaJna1k&#10;WNdmZEjwCb2RSSp9m1ywADfNA0KCqj5IAVNKAAEtrwATj2/Ox+Oabs5aAAMkaxcB5yFBCBtrgHgK&#10;oDA0BGvAAVGOulUOaaw3RvDCImO3ChJDeE8QiPwAJpyytcHwP8ErUgCNRRHpsBDypOgMK7eNRmbm&#10;dlyIkhImEi87FHsCm8vaWaeWbeyo8p7RSXj4Qm9YjwAUWgE2EVNshV/xgIQmP4p48wFs2AEBAwgE&#10;QNHHAmBIwieGbANSK00/yECPF5CFoYq1CLHFF9Eei+tqmpE4D/t3AEoIOdF2L/t3IHKDiXnbEIr9&#10;E2jKmTiXoIiXgDsputDKt4pOoiAGpFL6j/CSCBGFjeiNMEl7IYiDNqiykoipAKvPkjKqk/CBL6Gz&#10;jJk7jYjinDAIviOKwjwkQkwlQlwmQmwnLdrhOeldOOImOMLjpoInQsovl8CynPCNCECFBxmxiHkF&#10;AAB6I8HTF8iOrgspgAoGibpIHzCXqir5w3H0sHGcGGiPGGiBIakcE3N/tptbr4qiwOr/iYG4QQQ4&#10;PwQDEIh4B7lGNCCPkhs8HZB2hnCWh8H+ADgBC0PtF9AAjHh7B/moqOmogBADjVgIgJNNmSEBgRGz&#10;QEF8htBwBxEjIHAbAWsclPNNiljKweNQCJI9EFhuBxnSh2wBImk7jCAYgRpmt5iLoXh3nZtQF8uR&#10;NPCLJSCpAUARGogNwcv9EkspuQFGM2kFhohvHSksiJDIpGh8MLhyBvBglWB4D2h9K4CNgBDJgCAE&#10;GogBgEDFgBAEDDh8h/Cuh3FKMFiyvARfNiCrFPjCAVARDDmRCRB8rNiGuRwBB6GEL9ELkPkYKEQE&#10;yMkJCeEmCumTibHrCBSCyWDrM5wMHsgCuWgFqWlHh8CHClw9qqh6gIEBh9gGiwgBAEqbNoCZCunE&#10;CbHoSWCdC5CLMgCBLSE2ueCXnwlLDKszibGRJRpFgHHARwtek2IRiuwiiZpKkKJ2HmJ7J7JTwpn0&#10;wsF1uCFhwqQny6y7S7y8S8y7OIS9S+y/QnLgwslduZFeFzuLwqlGsHDrmpMgOXSFEttsF6l7C5F8&#10;mDENGGjqmcHbHrzFnrLlTFx7vZH0KYlGE4F8lSo4sDrkm/CfigOhL3JILxvZTMKYkIgCm4IdkUB/&#10;G9h3qJh/h8j0gEAAi2EmF7AHgHCXmVkBh0B5DtgBgEu0APAQgbDWAMgRuvxYnYCNBjhoMKJCF8gR&#10;gOjHkVEksriNB7HTszigR7iSh6CDLIipATP5ivQcoRSzGaKjS3ovhyiGPKhsD2i5FGAMDugOP6u0&#10;oRCWh8jMhuhuhksrBzBmiHh2qJmEkbr/lGCeipB+gBNNh+gCJmv1AUCegDDHj7IIGLCxG4F8F8h1&#10;MhnTC9lRvmiuiZDTmWigB8TGw1pTCeL/jKnEDKh7MDh1NPrpF8jqzbB3DMgFBwn+AGh4kFgJL2AC&#10;Chh7tkicAKmuB/gLGuHjjYikykD7JTCgKYiBNWiWSOF8jxCylAuPK9kqLkEYovwVietKL2SGibNu&#10;spkjj/K+kKL2KDw8GWN1Cnr/ibSGiRntEIj5kIwuIXKdSOHqiBNFCgNCj/HuitPEgQDjDEUCUEL7&#10;y/1QVQ1RVR1SVS1TFlOIqkFm1UrjTEOPS3OOnznsrmkI0iwzKniCtSEtEzOXw8kWzMF9G+h7qotX&#10;zZGvrmR8DbFGB8FXD5kvTGkWlGmYHfUUnwL4n1ntCBLxi9mijKifipEmiRJPDJgAh+CNB6B3MKB9&#10;h6hsCaB9D0kKl7CYkkvaNNh2h7jti6TrgIAKASDIAKDHgPgKDTh9h8CDBrhusjkpCgAcAXuym2nD&#10;SoC4iLBvhzjMkEiFT3H/zFgCEolaAICwgSANGuOdi00XWJAKlMi+q4jLjeFcP5nDAMv7AAT7Crzb&#10;i+kWhyh2CNBnhtC2Ddj4gBB9xPB7i4MJJrGCh0tYGWDBmnsPqRjth9ACHLB6B9EkiGF7Eui9nEN8&#10;p2IIt5HBHUALQiNjgFGXS2k/Cyh6WDCBrMz0FGDRE+rnH/T3nEDUAKijmmirSECHDcI7l7T3CWQ5&#10;kqCXMDgAkzCNwFj/iNmQP1CpHjCgGLD/JPkkq8tpq9GKLxyFq4rxq3ONGKw3jmCZgIjlUDjYgNAI&#10;JvnkjSCqL5S0JE2blLSqtcOAtcCxLirgy2rhlcQo3eODTBVT3g3hXh3iXhy+Xi3kXkop3PzE3ews&#10;VW3n1XuZFzriLgoWMDwZEHNrQ9WcVkLmTGrmnrnsslDqkJk4FGT0C9kOC9qE3tW4G+lwTVkMieKY&#10;ieT0XvHxCYJ6iwGbACB/oZB4H+ENi4ABB+sLwTmdk7negBD/Wdiwh9gAnLAEgIgZ2aAKPdpxDjq5&#10;kIhphsDqEMiBDtGokgD/Buz+CJ1IKijKoj0/CX2ZCwgWAQDVs7DCN+NpjKnxr9Ilm8l7BnBsC2SE&#10;CWAHzjlaCQu0gJT1h6xbKHBfpVB0hpF9B8C0EWCJGT1KADHMgFPdh/ADDDiymonzNDr4oIt8oHX1&#10;iFp8RyCpmIXJNYLBNalLyUirp2E0I0iPB6K5iDiCQzSOjq1JB3DzAFBvj0gJB3jzAMG+pPsOAJtN&#10;h50sCFgLjFh8AGjYw3YcWvQ7Voh7rx3yrVGcLBy3poXPrhLFrgmKEPNaDKgEL2PiD/DlT7kRG4GY&#10;LOQ+uNQ5kPovy3r4pHMKj91eD5EGrmlGYVXXEVD/IRCwgR1NgNAKDCIRKwujXlZpZp5qZq5rZrlk&#10;3mInS6FiTA3oXgXfXfS43oom1WkWCPYQDqlTNVzGQ9w81ZzGzSJ+lGFSi/LnXOuYkNMDl/U0wE1l&#10;Y/Q+zFvvuapHTFCboZwzFJzMieEQmOQHNeihCeh/F8naEbh9h7C4B/h7V2jZpcAGkImWiuqemuB+&#10;ABjFgDAGJk4hphpwYoi9huhxML2FuzATCiWZjbC9iKCLBw0WgAHZl8u2m3pGsAEhpxjCE0ibSECJ&#10;CnCbAP28CxEJhvBykbkHlGWQDTrRGbANlOG/3MCeB0B2jeBoBtj06Y12wzjOh+B7j2n6s5CltIJI&#10;DBYsvdi6Dth9gBxSh9CpB4EdUXw/immnKTCZpvDTv7DCGzyzUUSGvjPCCDOVQYlXB9L9vAB/WCoe&#10;iugTPOEjG4awEFnIDeLtDzIYiHIkk3KipG1owFnp0eGXL15eaCD7DAmnD7CROgYc2V51NBZOCOVv&#10;GnAEpvIf2QDkAIiwgM7iHUPRECEmRbigTbibE0YV02wp4cKj3cVXok1X5wFgZuZsbu7vbv7wFq3j&#10;7w7yby3oo07z1VFio0ZcbsIF5cLCzRCBTPYdC+l2U5TFqVzV79Vfm+l3Z2xGl9LnC/zStdKcktuW&#10;iKCJB1h5CJWqyoucPop5j8OvF/DeCc2XB+DeC8md2BiJAGADEaOvEIGbFWjt4uDtyfMPjrD/B1rt&#10;0/CbARAPph3Fx0jzDfUjCniQDJgQsyp2jCM7Cwk5Ly3870kXF6F7axsLh1sukKCnkmFGAKgFCFB8&#10;h6hti0hwBliBh4RbDKiWVupHDTgGAGzrgMANAcCNgCjVjnl+VhmvibkkCpQgoFiPJ8Gd1bKiqxzF&#10;kOQekYmPj/N9CNkY1gbGDbCBY8U1zGlccQiNAEh1nSgKB2s5APB1jMgHB+iyh/pFh1gItNhuANDt&#10;h1gGCwyCwMFLtwCaUUOck27nn3bVmviyrxkIzLQNX9U+GXTbwLIah4nsaCIgiugJ4jAMCQJOmQLP&#10;Q6nzh/kIzVtYVXIlolj9idiNnsn445L6WSrJof4jGPmOCnian3bzdw9xdx9ydyow1WXfljXnZs70&#10;7ub0b6ov78SPzAnxmKTVoJntZ0b8kW795T7/TGsgPZzMdaLxw9+Bm+nsVtG+s1o7iFCCKdIVE0ir&#10;J5xxFHGCzKh8iFB+B8HSigGgwT6lgDK6YCntDTh5h+JhvaDjtFHDMDiLybTbirAPANph0vj5VmE3&#10;iyrUbmbhmbE0akrN1gCuCu8JiP7lmzCZgLGRGJaXhxnXyOkTCulODJvPITmaZziFh2j42EUHBwhx&#10;hoiJh1V2j6M5Cqiy1LzMjTqQDVh+gEaalHxTgCDCCPCrMHiWTTLnlGXKCvALtNgMMVZmjYj7D/U1&#10;QzEuiB1IcGxrILLnzTyXwMwQVMCZgOgKm3QJesmg6wDeJp2lCIth6C07UUN1r5nqN14cJICmH3U4&#10;o3FcU/gDiRCfj/Sk06EP9MCRw+n0KhkjChmNkcQ3jhiurYiRALNjlPp4wjMBtzsp5vEXzCOAlgb2&#10;1YFed19zfq/rfr5pbx/sft1R3nfqFnuNfn5w7tT9Qrd0omI3I3aBfazOnsnsdZq4ksiWCKiLLqCH&#10;B0a+CByOrnGIiAAYCAQAAGDAB+AB+gB/vx7gB/Pp4ACIO0AAUAOoAAkBu8AA4EPUAPt+xh1PIKAB&#10;6v0LwUDhuEP8DgB8vWHgkDxgOBkLRQBgMAOl1u4APR8wkBAYEAALBIHgAVBuWh0LBEABIHAoAAuc&#10;gABAGKQawQyxxSC2N1O94gBpt1yAB0O52RB/vSNgOLBMEOGIPlwUF0N+ivSPQwBQUB08CAgOgAGh&#10;AUgAKhgayN/hIAOF0xZ5vZ8xcCxgIg0GAAMhMIRB/Qlyuh0gB2vK7PmFzSEyN9vsAAaf1cHAndga&#10;MPt/xR8vqFvR7SJ+P3igUCRiDUB/QyIPeRP92xoGu51gAN3LHdjDcV2goGgBvBaYO0Fg7DWABdAA&#10;AoETMB9GFACCV+gIEw6yn7AaRn43R7n0z4EAKoAMAe+AJAYBatgSpZ9n86pzniux6uIACcgMAAHg&#10;WpYLtGAAKAbCYIgWrQFoEACfrAg6zLKsB/rG4qzH/HSzILHz5IOAavt23oBAEoCvMPBigAO3kYyM&#10;AMAxpH0qytK8sSzLUty5LsvS/MEwzFMcyTLM0zzRNM1TXNk2zdN84TjOU5zpOs7TvPE8zlHsuLLP&#10;UtOLPkqz9Qcvx5QSxStHtCS9HjrIof8MLo4sMOKfp/OKfjmoRTTbISfdN0uhJ5nuh51neeQAHceS&#10;RHaerPnufjqyJGIAyTJCCn+3QBH6eyKH6tYAn8uagKIA4Bom5qwHgfLMHsfjMH0y4AH0fagHw5bQ&#10;MOCgJAm+oFOAw6KSPGcjvqBClgqBr0uc4p0HhVJ6n0hL8xCCMJAAD4KPgC4JPTCKtH1gQAHEczvn&#10;imyKSeCAGJmEAKK0BoEOqfaJAAeB4m6ABynMZjAGwAB1nWcYAHtkywq04innzaZ+AGmB+AQEIAAQ&#10;BQMAACDH5o3p+H0kR6HokR1nguwFaMAAWBGD18gwnoIAe0tHZCeJ5gAdlWaseCRVYh56PJBDdQG6&#10;saN4oAGQqAAIgeq1xYueK1ncd6LHYdrvnsfCHp+w4CXMA9cATTD6n6hO/LAA20AMBjSgKBz4H1Ie&#10;L4Se6SIU+aC1wAiDgKALiq/HVJQGhckKABOjvnELiSW/WzqW0atRM+F9wmCUSAB1maPoAnIUIsdG&#10;SzqUf+DLFBLDP/jeP5Hk+V5fmeb53n+h6PpUVQ/p+t6/sez7XleJ4Uq+730z0X5nq0fQPv8/R0eO&#10;r0KaNyAB7nwz+tV8dx418dJ5aq5TP1k6poSMAPNIRdJI/R8tVbea8dI6RtrUYsAsBZQABAEJmUcr&#10;Q9h9HAHkPhEI+R9ricCfZEIFAImpAKcIlT8iYt7AOcA0ZpQPAUKeac+AFmoIiPszR3R/FzFnfQeY&#10;tQABqDeLeOcdhfGKjeI2ARjQGgGxKAGP4jQ7R4KjHodUew9yCQnA4AACYGAbEbAcChhRMINlAHIU&#10;IrxBwRAXJaU0+AC2GqqHm1Uag2zBDlHSUSDBt0fn3KW2dEIDgGFaQWRh4sWSHjuHaRZGgFQKAVZo&#10;UomjgwADyHkWsdI5hzkQHmqkChBwDD9N0PkfA+CVLmHiAo0rtkIIPMdIUjZOCFHOAA1Qh8Hjqk/g&#10;krhWxhzkELHqtk35SwUAcKmBZbxqDSj4WqAAbkaQADmHaWseLkyyFgAcVwAAGCnAABABYnq/SngQ&#10;AUiFBZBFCo1Sujp7qNSDo0RmWd3pYSDlfRnPFKj25+T9n9P+gFAaBUDoJQWg1B1FI+R1Pt5M73vv&#10;eohO1SDvnwPFS48RHFD1BPValRxSKkyGKOcCpwhMzh9SXmGyEd5dh1tAABSsh6oDngFJmAoA5BAH&#10;gIRCrpqqpxygAHmPQdAAJnEef8QwAZpR9D+NKPcfJwH5FgYqQ80JBAIgOKeBWEppgJlPdvGshh1V&#10;OELHlU4uA8lfOTIWdFEIDW0AVAecAC0A4SHpAGjod48H9xZqIpumxCQPATIWAoApGjljXWoPeBo+&#10;R7mCaARYtRnzYnAHaPRm48h9M3HyAEDJEACySAMAuSQFwJk9BQB1m4DEGMXHeUSIxRBvjpI8hJCY&#10;OwXAnAACIqRW10MlYGOEdhEy0lrYwSJeDVX9KpVAbogZBDilgKOQlHjhjQ0hOqz0z7QS7Dwu4QhA&#10;gB2jgKXMA2U7aWTgRHmRMB7m0RAVW8A0D4IHbArBUSqFp6h0HfHOqhi6z34HHIYxUs51ThTqLMgY&#10;hLZTHO1p0iEfqtnLlAJ+iF3Rhze4LOBN4qxVTUgZAgfA35GJ8Q+otQl9E7MSUPSs+GhGLcXYvxhj&#10;HGWM3pqHodjTHGOcdUDorjvE068VKPR++2pxumiEiHVXo2A82tt3OsWC2jOygLCIS3EcwABujeGj&#10;JceZr4WpLAMTMryEx7D7IxNUsA+IPofpoVtcBvj4ZhJnUs6o/sIAEkoAy3qKSZgTllh8rRIDgMNI&#10;Ik4jFN8JK8IYP0u1wS5jZHBT8dQ7i+M9L+AsArGgNgPGyh8ALVWtEYyYUtkyISkszAiBgIBBQEAk&#10;YuPgrQ9JUVEsZDgmYJQN2dgEhMfYASFjpHYUQaceGNjqItKc3RP4AoqRFANhhWicYUIOPalw5x01&#10;DIEQQEwIWZmkNLrIz45h2HfG0N0wTVC7ALdKfxS5EB6qpXaQoBSEwEgPqyBNb1Vz4LgRCP7do7sm&#10;MlM9d5TLwT8kjkscokQDqbgABM00AAGgKGpbUhM45uhwjmI0OdVZsMyrUUkQMoBWCtAdvdxECZVl&#10;+8UlkTgjBAspzwnnj7mnNebc35xznnXO+eJkx6+RL+LEwY3yAoBK/Qkw9ELLO44tJlVNUasbIjLW&#10;pLwqQw4Y/TtEJnNskO4t47R3lvHcPBkkHlfAFAQhNS8Gh75zceao6oB+5NpAeZgDIFCUggA0T1fZ&#10;pXdVSVlLdr3USRDmHiqkoxCyfkEpsvaHLDClgQRbGvNKpX4eWbuQ+c5awPASIsAsAhf28DTIUPst&#10;5QC1vyOqO0eZ6R1jxMx4YDVQB9SSIuU+FpKQFgPJhMj2YLAPezI4WDaxrzNEWHBpNETigAA7BfGQ&#10;DkykCnVfuZ/jjcKgslpTclqw76jKdAT+FcZh35SlVBd4hJzTdIGbCp0hpCVbH/3WAjwICpMkfHiR&#10;MCQ9S1gStW1SkkAeBKBGREBiBkKKlYAAGyHGk6HIKGNgrKKKfiIgwEb4OK3UKWUi+oHqOyU2AYRg&#10;OgIISkSSP0PyJmzs8AN00MRQq2w0AAA6hIRQAcPSkKRCASPoSQnyxKxOoUoYfCUW6Q57CFCHCJCL&#10;CMxaxtCPCVCXCZCaokeGc+UkJIIWQQpOaoV8mouIM6KKg8SUMOmK+0qGHGG8GMluHeG4P4ACLsP4&#10;IIH8AKJ6ViKepWKWH4H+K03mPSagNS5SKehOKWHuksOILGcsAQb4McvZBuKA5EQ+AMRCK4KWAahy&#10;XuRCAUAGJEWEL4Hg7CAAG+HKZIVWLWK8pOAaAONeA2AcGsN2ACVSa0RCbuKWQwKWH6AEvkH6AUBu&#10;kuH2MaLigkAGK0A8rgAAX6PgbUNKweLAtkaqHOHWIsHOHQqG8OaqujDYgCAYPSaedigEI+t6AQAG&#10;LBA4arAYk6XAK0BqBaMibUPgr0VSG8HELeGaGisQ44ImAGvuAOU6AUHiI8OggknEN2W6K2AeNSkI&#10;NKQkOAQYmAfemGlQauZ+mcJGrEU0lK1qc2IWAi4asIi2h2QwOqHqvKNoUscs2TIgbGLMIELAAnBm&#10;XyA0s6A4AwkkA0NQZw3UZ2MOXIoixQTK5/CdJ5J7J9J/KBKDKFKGoCakc47gQKITI8uy4GNiV8HO&#10;mqJUmeNCJmAIH+IXKuImHoHgiUHKHIGaJUHqI0AGAQqUH8PSrKPSObIOPojlGIAmi6AsAoJ6A0Aq&#10;MwX3GuzebaHhAmVOaqHCHULmHfI8pCLAJyqslpMOMQMOQwIWmcOYH0LsYqJEvWk6A+AiZAAkASL+&#10;R4NeR4LsUuLAVIPSHQHiPaHmkkHeHuNSJ9JmIeAgAgkkAgAoMqkg1cA4AmkkNWOqHGk4mnAepa4W&#10;+YBiBOZmz0OAHEHYbgOUgcIWNyN0JGuyHqaqHKHaKIXmIScUcWzwNUOKYEN0VerSHuV8ZM7OIGm6&#10;AiKs/DAyoyH28GH2HYLmAKpcAawEYkIwAcw+Mc1yK2BKBKqIAROQ2ANgXgqApTOeK8LM5ci9EiJo&#10;QSMyHMqGu4LWH8/OR8b4IIAIbQAOXWK8uqlqVqMOwaliQm5SNSA23xBetIMkhuptQycgSAeCeAom&#10;xWoVJy6LKJRzR1R3R4xpCTR7SBSDSETm6UUMZLIej2LWaGaqNiJENoIW7kJmHuy6mmHCY9H0gaZ6&#10;I1JKN2ZuH4ACNSzUIwPu4o1SliMwScQmH8AGIwWeN0qWUoH+SXG8dstW4ah40SLARkK2lGKuAWlQ&#10;tVPkH+G0fgHpAaaGluJEIRTAkmLsAwAWgaruuIHoKWzUKWSONKZcZuHwAEBEluH0W8ioKAPuKsBM&#10;A6vkW4MwhOIIXmN1OUp7OsLgHUI0yYJElsPqvuAmAkw2q2AtP1G6LBPGJEmGV8M6V8KcPSBcBQtx&#10;IMIzViG2HAHEAAGYGm06HQHbPkcydsH8IeAsHqIsAeaOAOA+jIAKAoJgAFASgmJnJuLpIgIS1klQ&#10;fsLsVIpOXmOKJI/aM+IaM+ACwEyoR3C8Iuh2kAPrGsMMKA1kIW8yJVAnEaIINOW8A0AukkBDYmm6&#10;Ak4pJoz0RDIQcuRtJw6Md+UZCDSHZNZPZRZTZVZXZYTYe6UE38OqXmIWVQJEHKHYI8a0lQQuLBIk&#10;K8LqkuHeMEHEHAGQluHik6P4OAwe14H4QmPyOANIIIcbNkAnAIQeZu28MchyK4RCR8VeN0HfC20m&#10;I8YQlQOQOK5gRQjmsIUCH+lQU0LWqcLmlOV8HyM/EONeBAAkGkKuATWkIMIeOQIoHoH0KsHgHskk&#10;9eJgHmHw7UUkASAMJEAyAeKJLsJSAiAoBybSAkBcKuAeA+hSMPWgZIYMImHnQeaMK1VM9mgAAA44&#10;arI8pOAMwgU0pOHqHo1A3fAhNAcCyiOFa8R/buM+Q2LWbuV8cGISRSPSBKA/dCZyPSlMM+HmHaNe&#10;iPSyHmKJFI0OvuAEAQMVcyN2PYIUkoaoZ+ZOVKlQOcf/LaScbTciqIWxQhQkkwV+IWcGIWQSukh2&#10;AKggP47mQY0KurciRDeAK9POQePSA9JeNNV2KZXCwwh0Iwb0VyxQfPRioo6PZbg3g5g7g8R2fLg/&#10;hFhHCVSKouSuUvfyXmhSlQaCIea0IesqIeboLmNcL++8LfdwNeU08UAKKs7kRCkKpPLsNS+CtwAG&#10;AMJS9YOLcaOqNoN0QvO8lsOEIw8kJmAihzFJUuIaZKHuKIIap+ASACZAAUAIME4ZWkU0V8auOBMG&#10;W8HkH2aWVmREAKLeIUJFbEWuH4PSIuJTTYK0OiIXT0u8K07Qs6AgAiMjQCJTAoK8ruQ/keYwLWG4&#10;HBE++ySRiq3snAA0ZvBgW8X6NLA4JEGkG1DQqcM+A3Lkm6AqtGAmJS8CAAHAHQI0G8HKk7Wgyukw&#10;I0AYI6KYACKIBGH+O+NOkkAYBI1XDfP+ceQmg2OrWuIm9YgRAmbAIgQIJJikUsUkUiISYEVhOnAo&#10;V2SIPuRC2ei9G0KqKsIGIwfulRSaZCyUfilRMYI/f8AyjdBeJ4tyt2AxJShwOApuwMLCfA6JYDRv&#10;B3hJoRoToVoXoZoaefgunYfGoVCjXwksqcpOOUlQaIlRbEJEHdm/MCLeHIHGsQu4IscpDYMObOMO&#10;KwMORMLAhKJ6ASAcBYP4AMZuJIMPmuQLTeU2cnoqVm38WoU6KMwISeA2AiKWAnT+McAGI0V0L+kw&#10;06pWpOHYHsi6OgpOBAAisQAaANh2QMluHvNIHmMaHYHqkkyYQmIYlQAgAOLeAoAZmGAiLtYyKe3t&#10;pqAYAhAOAcAiB0ciNKGmG0MEHI+UXk8UzCKZgcghaeXNG6bMK6+4GsG+L4aGLWueP5TYZovuQBYC&#10;JsJE2CIs38ITJSPS70ZuBeBPP/tK+0pYHGZAG8GkF0qIHkZIAez8IYASMwHcH6ZuHsAIkkH+AMMw&#10;IuK1To4RYWzUIgLNAwN2nUAIksQSIeVYJEKAOKdoZSYGHGHSI0Q2JEpOLAgpEgAaPgq6w65SOsOK&#10;3FOuU3a0tIMw70J7BgMwAuZyK3fcoYyFRjodv5v7v9CEICCAP+BP8AQWDQeEQmFQuGQ2HQ+IRGJR&#10;OKRWLReMRmNRuOR2PR+QSGRSOEwSEgGKSYASqUQWUQR+zEAPp9PsAPB6PYAOicTt2O4AOV1OkAOp&#10;2UR1O1zAB8vh8AACAQEAAGgqUBQHPcABYKBAABoMCUAAIBhMAOZ3v0APJ8Sp/TN+wR8Pp+QUBgKq&#10;Ampg8EgkAA4EAcAAMATZ7PZ2yt9uAAAd/tAAAsCtwAA8FUsAv+1PF7A4AO96hmivcUAB8P0FgAEg&#10;N5AB+Pt82t6W98PsCWMB37A7EIAp2AAGAibAYC6kCgcPQUEDGxgYN1DB2PMgDMzZ3PB3gBtuFxgB&#10;67UABEIBGvhcKgASWCthEG40C3h1u3EsxrNoATG1CoSCIABUJrMgjCHme7YnSeB4LO+IAHGcp0KY&#10;e5zgACYDnIAAOgMdb0AS7ILgiDSoA2IoAH8BgTgAebUAAdh6LqoSgHUebWnoe59Puf63gMAiXpMe&#10;x9IIfx/IIsiUH6fkasOeiZpolaBAAAziPCBbUgkBrUgmCD2gIAS8HmeynnfLoAHWeMknoeqtH2fS&#10;tAKAYCsqBwHgADILgoAARg+54PAw84OSuyoFKmu6ULwl6EIIAKW0MgqWOok6SUfSFI0lSdKUrS1L&#10;0xTNNU3TlO09T9QVDUVR1JUqKoIlSXIWf6W0TRSDpqup4nkesVTCdZ5SScp1nUABwHGxh1nZDJ6n&#10;srQBgC2L2JsCoHoICwIpRODzgMBTSrG88CMIe59rUeanABbi6n0tSx0aBMtNdJtvrU4i8AyCIDK2&#10;BlawmcTGn6bYAHsepqgAdzZgAch5tKgjbguBl7gQAZ53CfUuHwCUxHuEIAHie7yO/gx/16CYCmu/&#10;oFwrDtagoB95AcBzngYBwXAABQIiAAB2nnOpnGzDJxnVJNuLeA4EL8806yuzwIgWBTG2Qwp9KedJ&#10;2qAa1fpuedagPn4AAQAzBATrUnTYAACx1E56YacRzQjHSUBGD0PhOEDkha/YASw1J7no1pynCyBs&#10;GaVuLHixgHq4mYDgsoJ7tFFCzACAQGScAi/L1eUgIKd9jJdaUq6Sl80xHzp8n2mwEgPNwLggr3Qx&#10;qcByqWdR3KAeUvOoAbbga8b+giswOAriR+n8tRwHNB1cp0wbbggB7PBADQLgAEIM8METzK2B7Uxy&#10;wkt0KhtXVN7vve/8Hw/F8fyfL8yMIHVPz/X9n2/d9/4JJ9VVIj9VDoRRKBxHyh+H4tQ9nQpiQOAA&#10;bzrAADfHKhEbw5EHD0buY0AjogEFvKqSgBiUjgAMPOAEAZnh5j7MEQReQCQCpuJiQR2JTzal1Sa2&#10;BLaTgDGEa+WMATogCFAAeAVe4DADIVAaAZCIAh/pJMObc0B5xzD2BSd4fp5yol4f6W8eqZzCj4Hi&#10;YMfiEQIAIV6B0CpvwJgONiX0qYAQCggMKAIHBUAEGlAcAxD49zTwHHKd0cY50HDlHYYlQBUwVglL&#10;ECQDqHwPAXYkjogg6h1lAHOsJgQ6TfwlTcCUEJyWtFTHOO2K49FwPZROjFBY5Duj9H0YwDoEBvgA&#10;A2BA34HgIFaAOAlD48R/A3X+Ps/g7h7uOHgPgwg9ElpFLqjot4BC7mNRya4uLFpgIjSaX0wR7yCp&#10;FJsTRGo8R8mxd8W9NhggDQvPeW8gRajXk2HyTVfc6H/Fvk8qozJeEpGpAsBY87y3DAqA+aIDIEk4&#10;gKbCVCF6rCFJNVc9xJj3FEPxoVQuhlDaHUPohRGiVE6KUVUm/N/CqyGJAII/0tS4jTToHMT8AA1h&#10;vGMHEOUcpRR3G/SNFcBgBzYgKASW8BQCl5NAM8cd5sJTyABAIe0uJhEezmf8fcfxLS3qNmm74AA9&#10;Fum4IIXwvAEQFGtAqAk7sOTulTlSd8lA4h4H8mA0gBIATWpMNMiQ+4AGJVANEPofxU5OGxNhSsAw&#10;9xol/AId1ZqCCulvSuygBwHGXgMOYisDoABmjcTdHowg+alniPafqNAHj/J/XkPEebDRq0nQWUap&#10;6NDXVJNU10BDWTVAHXkA0wJfwFGCRjZ4bkqUtGEBgCtEwKARWLkK4a2Jtx7j3YaOccw0wADUGqLJ&#10;f48EHAFZUaYALzR2j1YkPsfx7QFl6axagAiboVpiVnW0goEwH3ateAWhKNy30gKibcBwDXHP7ZnA&#10;Mdg7zs33QQXQupfXHAMAUal5N8yTKzYasZNA/SbAFSeZUB5XgOJ0AACptgALMHkAoVU9xt37UZIP&#10;Qai2IcRYjxJiXEz3X04nxVivFmLVPUYoNjDDuH6mEOJUQRMCSYCoOGyOJCLUSljvHgb8A4AorwkJ&#10;06MtQCwDm3Z+X4AYBjPD+AIxJJ7EgFgILMTJmY8jsk5Ya6ErSQSbACg4YMAZhCopuAQAUmwCgCMN&#10;AWAZBDXEEADH+VofQ+VvD3K8OofAH19j+LNd9pBKCXmvJWPlXq+xslUAJKkDAEKV3mYbG9NwBQEH&#10;PH2AMGRgwDgqMaAdEw7R6G3GwN8cJQR0oZHhFMABXU4g2BYCsAAJgPofAwexfesBpjbMYOiRZTH+&#10;svaAAAC704zGEHamCkJNpjF4gcggcg5BuljH4N5OwFjKAbAodkCgEjCD8ACaIcg7wWlFHpYsdw9n&#10;HD2H4vIftCU2F4AaAcwlsU3WxhCQZM82kmwlydCU4GbUlE2HIdctY9jYzvmUWrBU2kjVILUkCcVS&#10;3GF4Tabcg6Ri1ZpMIAcBTjgNAWYkCp5bzsJAWAe47Ji8sakHJMoijCi6M4gxdznnXO+ec959z/oH&#10;QVK815m/kiRLSTKovozOzh2o7gAG7SpX0dS1jyQcAYf0kQBlPALWe1bWwEnGAOeQAjhT7gBM8tww&#10;SQTCEoLqiOuyaiZj8NiuQgtS80EFXQVoB4BzEw/KAA4Ax2S6F4HQPMDCJx8NIPuXVRCgQDZWARlg&#10;A6cR9j/MIO+4hhR7lEAIPcylNdVw8QcA4BZ2bzFPvPy4BegnLWGGqOI845R4GeHqP0qYEwInnBeC&#10;c/gHCupOmOUYxIyhsH2HRwpsJgrWGCwAX56rSG6MvyadQfxdXXxXGyN87sZAAA7BlukEgH7FgQgu&#10;dIgiXWGjmHTo8a42xfwCQyAEA/ibJHkM40ggRUzgmCyy/4liRGJWYsHqSSJUnitgL8AgaOMGcYNM&#10;0ULeJQyiMEJiLeMOVqHeHiiuacKAk4RqzMhkwYawteIOmymqaYJmNgmcUOTaP6eSPQA68SBKegAA&#10;BAAwTqPYaQzMoNB45i6FB/CBCDCFCGIyxTCJCPCRCSfExgJKIe6U6KIM0QIYxuqecuHM2GG0Z0AA&#10;GgG4O6KSKWAKH8QiAUAEKIAYAKQyKq74AYNuwCYkOKYqZ+BMawAURMnONuHWHe20HmHoKWM0QySA&#10;m0ScqQXkH23iMKH6hMyoNwMIayhkMIJWcoz4XkHqH4NSLUL8bCTcyyXkAkhIKgH8iuHyHmMoH8Hu&#10;PsAGH8PsyyQyd4LeZSM87C0ERqLEHWiUAAHSHkK8kWK0diNiNeRqd4TiBeBRDmA+T2rcUATEvwAA&#10;GUGiGwJ3AyOAvkawauAGtZBGMEAcpuUW/S6adcQi2rGgAKH+MoBOAy1WA0AmVqAYAYPaHoH6Q+G+&#10;HYRMHUHqQ+NONS8uTczMIKdIMIu2L2ASaQSqL8n8TcXSXUz6KeMCXkBA5MaWLqGsHCpWHQHeNaH4&#10;JNEMLeTSrs0Uz4R+SCXMJQS0LwAEKiOoheqYvYMKqPICwskMTsA2eaBWTxBcPaUSoLCcIc5xCVJ9&#10;J/KBKDKFKHKIxYhbAGOoe0w8Ia6SIUnO+wHiVqHCHOKIGkG+20/YX0H4Hm0fHIQiAYASK1AWLUAi&#10;76bA8mJmADFmAA0EHyH+OSUQciAJAM6yXCHsQqJoYad8MIW6NuHyH4TcH5EWf0S0hEAI6UNuRYaR&#10;L6tKLxLAcc28POSqM8mMMEW4LUHUHkYaNe0uAGSSAMH4QqH8HqGobAH+O6guiuviJsAhG2KYH6PI&#10;G+HU8SHOHkQ+HYHwNEwCsM/GQ+5aaQHwuGX+yEABKmQiO+KetiaQ9MNSAoAiM8AyAmYlBiLM+uJs&#10;G4HCQqkaV6k0Ya5MPIB8BkBhBqA2NE4ynSRqHZA0YEHUXuG6HDNKyEN+qSL8W6TcRoSIH8XkzSME&#10;KqPaP8TjG2L8AMoSUQJQJsJRN/LYsyAbE+JqRqvCNqikLmX2jkM+TMRU6bKihU7sXKbAn+VhEM8a&#10;4gH8JtI7LsSSyaMI5MYkBGkGAABk98AAA4AsLMya40oCJZClKLR5R7R9R+VDCNSBSHSJR65rCjCa&#10;xsJWOmndB85s5sHwnORU2c6iQyGWG0MYkapWAGH6V6McO6NSlTQaN+ZMqmAeTiZYYq7DDmAMASBY&#10;7mLwde0eS8XuACH8V6SAKef8MENqL8QIccz4Yk3IeaH+AEreNytKILSiNjL+LfIyUILIggNueqL8&#10;12ccAQWSKYHsKWHqHm2uHsHmX9QIKWAqAiK0SuJQeQaQR88SHKHfDmRWNEHkHyTiRpMCc7OeccBM&#10;BC0EAwAkPIXQLwKSOyGUGtGgHcTDV/WBIGILH6L09yjeIKqOKSKAdeQiHiHeMY3wO6BCAs0qAeLU&#10;00LMqgcMHGHeNEl0LM8uNShEOk70wavkSnGpV8TiaNINQIXCmyQWHYQQSeTcBYA8NEUIAAG0x8KC&#10;vuM/QsvDTtI4qOHmLoPuqcvULwmMzVJQcZQOJNL+XHOCOkWlAZGOTqBeBKjQA+d4MiSg2ifpKZJ5&#10;SLZdZfZhZjZlZnJ/CfSQUce5SOfUJef4qij0KAGeG6lTOyPsHcHXNKNM208EKIAkAWVrRq70AUM8&#10;H0AGsMH4AEYq3IRMzSaRDYMTTsQijk1WJoNaRuMILpEoHwNSHoHyccmAPaz4cdPpAE7WqYqALsME&#10;erMhZOKq8YoS4YLUYASS7c1iMkawH+KAH2HmZAH6HuX0d+MYtjTIAgRqg4KmHcHqTqHWHqOSHOHq&#10;NKAEjOTkAw8SzWM+vGs4STD5bKcoyy+hGoArNa2Q90lVVKO8ioGhWMJ2PkdmXennRgBQNLRqLMXI&#10;LUHkHuJ1PVA2HYKWjwlTdXAGXkQCXVPzL4H4NuMCaQd4M8SowEtSzQLw3gLeSwccBOA6NEArNcJR&#10;I4gCHqdAO9ffSiJs3+YsdlWQVqHUHgYaO+RrKSvJYjRInEIMz2KeHqHiQQd+JsaAKnBiebRiBIec&#10;PUjCciShR3CiVcUZZpg1g3g5CFSFg7hBhCoqxnSRJ7J2VXCYMLRETMJ0gKQyGSGu2uHIHWQyOoKe&#10;AEH5DAHxNLDYpWQ6NiSuTcAiPEOAAWNEa0OSf0HwHs2uSKQcS2Nad8JsNqMILmccLmg2AIP4AWAa&#10;3SyoQ+RmMEHYW/PYN/eOK0UQ40zTQ/G0wCdxFimSJiKfeQQcHiHdGgH+H4O7E8KAAkAYNaSuWPBa&#10;S6cMHkH0jQHkH63SHiHwTis6YbX9dq8Sje0PAFWQNbCyKXA8MqAWTiSqNS5GaQhiSI0UX4J0vwNa&#10;JoiuAUNYMiAONbAWOyaALwScPOskPa1eMFfcKmrkaQZ8OkngasL+c028PIBKwi2Q/M+ELwHbM0AA&#10;GuG+KXAaAABcBC/LAYHkVyLOk0O0HQV7bYNitc7WqcxyKZRES20yXSn8Nu8uIJkYMNYgW6LeSAXK&#10;d+1ivOAABQ1yTsAwcMT7TQdHZWVfKQxrhNhFoPoRoToVoXoYInhJgsIuw6f0rVX4YaG2HGQcG4HI&#10;MYgQX1gM2uASH4MpE8QzV9NYAeMIANHcKg7MMGjQtuaxDKOhTwH6N+JiK1MFUUH4L8KcPaS6LMRW&#10;8TkYYkqgTiHwrnAGJQSeXkwANSARjcdGKmmMXlIzWkJkJqJstYYPdkMAILDCMSHwHk0eHSHOGLWk&#10;lTdiSSwALUcYs2H0sWHIHiOYNjDmdsNEXaKKHgiuwQLGH+2ghen8XlJeguciu4ays2HhkwG82vOQ&#10;rcP+P6AmTqT2cMZ+KmHw0UuGJ0gciuHmHiKJgNbGSWjMPITaPbAmqQIKWKJscomQa2tVG3qkn/Iy&#10;JQvMM9n0sMA4n4OBoC3wLwLiJgqdMFUcJlEMLqHVGlYKQiQMYadAo6coJgraLwqSNuLoLUHyX4Nc&#10;z2mcLVb1PI8SBGeYAABKA2POjCNSWQUGvXoJgyIVQNobvfvhviU5g/vlvrvsUzhIxpv0IhZ1hTAq&#10;KZX0G+kbGaGs2uj0QQOiPuH2V6H6HiuQMc1WAqAaKAKwRqAoQmL/pWtSM8LuJtr8KIIEivQOLgMJ&#10;l3AeLNMEksAPrqAi1tIyPOJ4IITGJ0HXr0X2XBJYqSJaAEZRHawscGODl4+ubGQQKS1WH4HxDGhu&#10;MqAQN/j8QyzaLqJiL8skjQJ0lsmALMs4ivMEyWAScc43AGIIS8K0k1FEuwtWaQu2aQvO/0coQOOy&#10;MOJ0iiawAJfGAWIIdGK0OoOyKim5ADMEXlePfCHzp4uymdqljW5eKowAK+AkM8BE5KeocchjmZm0&#10;GrIpKSJQBWBFV7dkTcIKHcTJmeHIKWHgMOmQ5gIMH2QJBSLqNPQ8JQzbuoqcHa4YXCqjYGf8o+Ka&#10;NUn+AwT8A+wkBJJmAA0n0oa+LuLw6VKQoTZvvv2h2j2l2n2oxJvyUboMfroGISTMK0HIHSKAG31K&#10;AAGqHAlSKM20AOH0X0AaAGQjwkKAvMRqAiAkNu7Ces8i+EYMACN+iEYaJWKePxNevAH2Ti4YYkdi&#10;cNqCYsHwLMHmH4PaLfQGmNQ+0zmEwZqkKkbAu+Kh4of0dCNiS3Da7C4LIAMcKYHo1WHIHCGM84Ps&#10;AiAYQQ9MJ1QavaibOKHfPHEqBGScAW8SR8XkTAYbfW1jQaMqu4hIXkwYNvJPbPRFD4VqkWOygYQi&#10;o41iAqebTOPIaAL8S2siSKKYHwVqHzgMJmHtcSHvhqIM66LNIGPavkME5B7CJQjkLVk2d8hE4Idp&#10;EhBan4cceW8SA1iJaaL8yZIQmOdpYpjW3qMHH7f0VqgKKIj0vyQHXyhYiFAELwR980qOKbT0SWW7&#10;qzJQ5bb2YkBSwqA7OcT++Yhngx2eJP2d2r9l9n2jvp9p9v9xSUIq6Q5kJdvZKU5sUS4tJaLqHGkg&#10;AAGWaiAAHPf0bAmSNgQQHkHc0fFM2uAYAGlSaMiv2AMIeQng68OIJsqIf2IIJqTcR6M9VmPOrlLg&#10;1IbAOQNUAUTqk4LwHAHSOzfkT+KnH7xuIA9gA9ny/IG/ACAAmDwaABaIA6AAeCgQAHe9HoAHW8Xi&#10;AHM7XeAHq93mAAMAYyCAJHQWBpCBwI9wABQE/wAAgEFQBNxgAH2/glA33HXs+IE83u+gA+n/NgIB&#10;QIAITO38/H3O5tNwEBpnUAABwMBQA+Xw+AA6nW6axNguE6CDwdDQSCLE/oGAHm9nMAAIAXYAAsCo&#10;7TYS6XlDXc+AjA36E52AQYALoAgACgPYgZMAADbmAAgCgSAAZnQTmnq+6U5XW8L5TwAJQ8GwAGgo&#10;EAAEs6+t1HnY7QA7HjGXg+HzWsoFAWCwA/n8/QA6JBIn1VwCAqi+ecAHk+Ku/eZJgHlKbdnu+aU+&#10;37zvEANrkROH9kHgqFAAGImANLYqzOwBWayAMAP5AUBwJAsDQPBEEwVBcGQbB0HwhCMJQnCkKwtC&#10;8MQzDUNw5DsPQ/EEQxFEcSRLE0TxRFMVRXFkGps/abKm/kZRk/cEn+hMbQFGT+Hy8wAHci4AG6cp&#10;0AAZZuG+jx1nKm59yMA5/HIzYAm824FtYCwLJsCQHp2BYEAGr4CuchKzOY5x+H5MTpgUAB7n4oJ6&#10;H0nR4HyDLtHy+h6HxLyfsif4BgO/AEIq5CKuqhJ3HspUcTEBoGS8CIGzcCtKABMSbHgeh6gAeB6o&#10;EeKkv6m7NzAnZ+IyeJ2G6nx8yamC/gUAzWAgBaBH0fiGnEeAQrwfQNUwA6dRwrk1OKCbOAAFT4AA&#10;DLagABYD0GASpnufarugkJtG8cIAHKdS/nke6ZLshIEgWyNpuUAYCrEnFMn+ux+H0sx9Hq1h9Hym&#10;TvIMAICKjdDlAiByxA6oLPAXNywgsADgp2bpzrU4CMnwfj9oSAgDK4BjQNuB7I1tNwHARQdpK4BC&#10;wvw0rN5YzjQ4VRD+HseyZHQd55AAbZyrUdp6IFHCxO8uzzKUsriz44p+OamYBzErD+vSzwFTcDwM&#10;4aEAMAuAASNo29Lpwx8eR5Fuy7Ns+0bTtW17Ztu3bfuCmqbuG6bru277xvO9RRHWoMfGe/cDGeyQ&#10;JHW5AA7znNUkJnGwcDnnikuN0G81OnYdhxrGecrAMfhsM2Aq1AqCDigiB6roY4rSps8KuO8yJ7H2&#10;23Y62ex+WCfB/WCg1g0wxd3K4gq7HVT7JK8EYMscAoBsKdzfHaeVO1EgwJggBwABwFASIVjoAHaj&#10;gAHPnAAG+diMnlmq+AAswAn6kp/H03zloEvqbXcxdChFTACIafoAqdHqPhTr0CMj7bmAwBhyjOEV&#10;Acyo/Y8zuFjHyd0qybx7KdSCO4r60wAAeA4Bxj6XlMGUKqSFUA2yvgALUBQBJGTnFcHQPMDCnk9J&#10;vH69cm5oS6JiMsVEzJUVZsoAGVFjZUSwHXgqOxTZUmALOAsfQC7pj2PdAMZRN5ZXvPRI8O8wZUjZ&#10;gSMWARaqnh5M5HiQQAA9GlnSLsUUpR/SbEtKijkpa9CRRYfQWZMBFQQAbhm1knQHgKGLAosoqCYi&#10;cFTP+jtvcjZHSPkhJGSUk5KSVktJeTEmW7owQLIoqYAW+oFbm4BsbgU1EGZoWYcA5h1gAGINdVo5&#10;B1FqH4P1+g/BzmSH0NoAEDS9gWAiSUCYDizEMIM6sx5UT+mRYuYs7hQYIGOHiPgxw6x7mLgMYtjZ&#10;tmnEVH8VMBIBkxAQM6ek5w5x4ElACu02YF2GgZAkbYDQEDInhLtOkjI53oPkHUb47BbAIvKAHG0e&#10;kJh6ytZpLk/pITMqdlqVEdY9D6GnNsoGeoA2UTKA9MAAAMwTvbA8Bg+hmSuD+XkXhUCQxyF7GSNQ&#10;a63x1QaUwmJdpXFpkViGWIqSYmll2WwVcfZRilj3oc1I6xUQEAJISBEBhzgKgPIMwcuwFAHmOgSC&#10;yNI+TQjeHPK0co7INHAgAQU/p1STLul6wpaJlpelgPwyo/KhCuGWZMyVaLLCwlciqZQd49VOjblY&#10;94vLiB/xzbmZQgx0zinBIEowgyL3ENSN0VdjZXDamLA8W0AAJwOp4A2QszbKSZgETEgGTVp7UWpt&#10;Vau1lrUHtylDa62Vs7aW1tTbFwCC2MICtxbxuZ0DWDRG048dI8COnWLEowq8SiQj2Hok0AQ9peAI&#10;H+5kB4CEjAPAWp2MBdmOkVtIbYq6wY1AfJ8AAiJM4Zj0HzDAdtjTsVnLEtNNwB10LOtACkDrDTll&#10;XGyN9KY5B1m+HZBAhTBAAA7BUCcwGCFQEZHMO8ko2R0GsU2SkAJxR7j0NYOsc8uR5J2AA0tdgB3r&#10;gNAeYtdCgy5lXIMcWAJxVplcA4BUoIGAIm2AsXApbUhvnQI9P1IA7R1EDZoqRL4DCGgWAubJQqg1&#10;6ElTI5kBY/xolfAEawAIBSgnFTwPAfSvh7j9MWvK3a8DJWiZBAwzoDQDkVKhFYf5zmalmHYPIkp2&#10;C7AGUKaIigAAIqnAfBxQpFTylKI/Bo3RzjkpuAbn1MBYikkGHDX1IA81Or7JlHQihFQDtPxGWYe8&#10;WMCkCH8AIsQEAIlBA2BQxwI7NActABLR5kgDTKlC4S22u9ea919r/YGwdhbD2JkhAbhLdyi2MgTX&#10;SLzvpqOcOBiUrhpjZfIOk30BrSj9NYAYfbjwEj+ceAsAiSiJwaNqQkBqpyoFBXangmb204MNHaPM&#10;yL5ixURIMyU5QJQNmyAWAk0I78jwTX8fw4hSt6kZY6m4FYIlfWZPorYsUVUzI+I898AA1sfk+bmC&#10;KPxopwxpgvCod8GsAJNi4SFeSZ25j6H8oMn9PNT1nKjrQioIQNNbBgCV/V+z6AJK8c05w8iMAAG0&#10;OJKYxhpUvHS+OBGJ4EESe6u0qJ6C7F5JlyckKnCBHcLs2Gu5lAJgMIEBoB5agLAOZyBLKpmwHK+A&#10;UBAIJ/QBQgXIWYdT49pFqn0awd2BpvpiAkA567IDQgO5GykqNpDKHrKac5G1ZpxVzY2T4uxv40QQ&#10;KVwat5UQNq2JvnMjT4IlEd9Om8fZBl2qDowoMy6g/CkNA6BcoIHwLe3tBoE0KACE2m2L8H4Xw/if&#10;FRTbD43yflfL2BrlCtvYvICHXFzjY3RxPhHaazTfqjnHlKuPoe0Gh8j1ceAQff1wFgB+uZ8jJbkx&#10;FwfwAgD3Hk8DpHow0epQCZgGMWeUmxcIv69gmQASjAiTwyDoDKP4DDV6KKCQmS4RJQb4cxiZ9Azx&#10;kAAAG4FIEwwCeMBw57CQAAa4c6DRTYgQBIAiVCMoAAcargjQdImTPD3oAxNwCYDA5QBwB6IwBQ5y&#10;0guykwmwiY0KzIoL2xLy7QyKCbaLAYAAcgdDIodAc5KZfQswBTJQiTVQAA+Y+gqA5wfIehKYAQfR&#10;JQyJz5AAq4e4AK8wfQAb+ZTENoAabg/g759b1YroqICBS5SgioBQAqvRpwqQqY3QpTPAjIepfQga&#10;kwrQhLQYsScK+by47gq4dydIsY9D/YrhkA5QtoxYfpHAAAcQ4BhweYkofTDZqJMqdhMQ9Qfg4o5g&#10;gyNYnYAj1wBAhouIhoDDwoAADZLq9BaEPAiqvcRT5kYcYkYsY0Y8ZEZMZRCL5xDqyCRhwotaOAmw&#10;cYdKVoY4aiXgbrIAeofgqJeQ4pNyDQBIf5KYBAfyXjNyDSeIygBwBZ64AoA42RTBPApi8h2Q7Qeo&#10;ipcZTRcgzwBxNwGYEgEDqg0I4Akp6CAZn8fImTUYmSYBLwGbBYAAEKkQ/B5aEYqhpgcyJQAAaAbZ&#10;KaWomwFCPozxZS5Rb76YAAaYbovZcAkI8omRbAgw5in0SxHw5xlJMQCbQKDoDQxwFQED+ZZ4xZk4&#10;5Yfoq4eIeQjsCQtQZ4bZJQooq4DIC5PB6p67gIri0wfA6ZTzo5cI3zoxTo6Yuwp4pRSwswDABw3z&#10;0L643AjIy4qIAQBDBgyoJAm4AoEpTCswkYmSfQv6rqDQckUJXIu0WytLxLkYmCOZAKEg5ZxA/ppk&#10;wqOAhI8JoRUoekSwggpRUAmRaRMQ+RLwBS0iNKvwjQeA1gcgdLIpcY4orYrjVArhgAiqBIyICkDo&#10;DrGwADWAxwDKei0IsSQ8QDXRwqUZwc4kZc5M5U5c5j55w85s6E6M6RG6TpwS3JBT6E605AhJ74ko&#10;bqVcT8lQdBUano0StA5oszow3wf4fRIzKpKa64mTGw5Qtw2QCQCYFI6R64a4cgjIdQeQq5GyRYmy&#10;kwygfRf424CBLwh5YIDx6oiUPiMhnIagbZbwcEJws7ow0SBIhwEhXwhYhpegq4wwjIbQcokM1oyo&#10;ugsZ9IdM1Q54cYjoc4cqN7VA+oD4xbFIsRf45wy4nZWbVIBgisng5RQorgn4mwfQ7wsZi4vAeb1A&#10;dhIxNDQCgIwEnkXTsoyoAYjoegeIaZ9a55N4fJnMbpQYeYfo2UeJhr3MooBSMMOB9aN71I8bQBSA&#10;kxlUH6+TPw5Qk4yg1A4pmomQd0fxXIpQk4nY3Q4q4wkokY4rrAx4yhdyIDqc+5rZgC5Kognwe5oD&#10;8ZN7UZICNAsomQf8ViXrP83I+gBrFBxEWTEdGxczQEdxrgDhrYDaKRWyjLUE6dXdXlXtX1X9YFXk&#10;ZsaJHT363U6pA5uY/afQkIZobJVobiwJ8xRorLQIsSBpToBoAJzIBgApnJShgNNwr4BAiMzJNwcg&#10;dopQege4pwmYx5MQq4ncnlBYES8xWwipn5TswY1ga0ao36JaUAgyjYxwHQFrBgD4C4+g8JGo5ak7&#10;v8jwbJb0yYEpZpgg5UTo5zp4koagbxI01Q3yvwkojAs1J4gweoeg5yAR1g8KXoCJQYC4CoyIDqeY&#10;wACrw7xQqggweId4kL6Y1gcwdwjo0oioFIEUgiqh64gw5w6cM48rkjrYeYjNfNOIjIBYAqVoDoCJ&#10;zIDIBwvYCgBiVomBNIfo2weofoFBIAfoHwsYAJ/QqD1x5gm4AIuyvxTqVg3xmopSjCm1Hy68YArw&#10;qQygsIqMgE2SK0VhpErhhxixTyCNdZpDkoespYvh9ohTddUxQcPi5IosFYdTIodzPEOgq82I0QBw&#10;oIBoBwxZSKQiKQDUXIDqqgAAECYbQBU7304dZM4xsU5FYN3t31361b5F4F4d4jX0ZtYc6hBxGJBL&#10;owgQcSwNjqVobbp4sZqT0Ihtlh700xxAkoCIAokoCQBQuyYYhpSA+gA4BZYLghMQbAcRIzwJTosI&#10;ylIAyqDhi4ygdy+Mdw5Qh6GdBxLwzgsQeF0Iawbj67aTIs/4kq+w0I96EAhg5QqwgzO5Tob4dQjo&#10;ea+KBA0IfqCZhwdAv4dSdBb4chTqkwhICtrgk0E59eDwAqsycgiqeI0ICgChNwAYBAygecQ9R4rV&#10;TwmQeAdyVqUAnc+5hr2w5QDoCcRoAj8QeYakfIv5TYqOHYrgpQyI0Yrk3IhMdwxYfwAa8wpA0IdN&#10;QaOouw0EP0VRUjNAugrh5gqZbB9aO2DIq9KaKtJIfAmSsA1iAIpQ6q0qs2L5MQAoBA5QBl00Ow/s&#10;UpTAfosxQdlKLGC585Th9cfxShQYEQDRPB0xLwfqdh2wmxUQsypJN2TJrbiRZyKSpjTyMSEaK14u&#10;WGWOWWWeWmWpFsZ6UlY7ZhB7vY1gaQbhbwbQciXIcZ4jzAnaQYxwCgBwqMGwgTNwgyMT34AI0LU9&#10;ssNY39DQfqNa7VuA69JbdYyIEYDiGcgAipHwswcSmIAAZj6w56fYk4m0itggFs/JrI+i0iT4tYmx&#10;bQAAaIbb677wAAD4DWcty5HGCaJbjjIqViDRmh86M5IAdQpWILOgeAuwpoygBIBoqICKFkXQDQyI&#10;CoCo0IB98MQAgzEMmFT9JQmwBzqYEIDZYJShNxiw841AnwfY4pHw4opFRwoYqQf4tQCAA5zIDgB4&#10;bghQBQtRWZTrx+ORL0bp7YdwfgHB9YAMDYp4oJjY5ScLi4mUsBhylIpllaHzPqcUb479hYyoryIc&#10;OQux3OUK+IpNpeOMUrr9LrEenWHwr80icJQY5Yu1dYgRTh6WSkTohIAy++jY2wBaqqXt1AiVy91w&#10;hoEajk3wyMdw0LW8xkaK3iL13mW20W0e0hDd4W0u1G1L5hHSAIszAYkJnYvYZobEqNxT2onQsBQb&#10;ggsxjZMQDmZYwBZTxTKFJYwxTrvYjOMgjo8L0FhMkwyKMRMQ7YpQcGC9wIhIEUXCDs3V2BL2ngAA&#10;bAb2A4c0J8pQvitAEGgtDY5Sn4ixPhb7wN6ul1WQAhpgeod8sLSz7LzqNcGYqORYjQc8VsNAzypN&#10;mo5QDYEQhtN1eAfwq4gpoyCtkZTxnxqMRZ6w9gB4riYGM4BBnIAQfpJrUY4odweh/ubaXoBA3wz4&#10;32ZYjpdx67MYFphwfKEAdbexN4fQqKnwkwvpaLW7EZNQi10NQOvWP0AgmYBBNw0YioB+FlQ+vVpV&#10;JcTzHondswhIfbLZTGQg/gm2DokoBGIjsq8BubTGIF0J74kM8tVQuQzomAsRpY5wdylMAgsQCoCY&#10;nTnZrYEeTUXQCoxbtaHXIBBCRRwuIkaE6+z+Xe1XRnRvR3R/SD5Qm0SYjobIbxKYa4cL64aYb768&#10;qQ24CZhuchhqzjibkZfQmRn4szCQswwlOo5RLoyMnlpLzIdAjbEYrLGw2wue4ggwc8joaIbxzK4A&#10;qQqvPwxYHQFltDnRhtIQrjOMaYs76klj647YsyQbFSu0Vw35yJnQcOBNoPIIq9Lo4rDwgQeAdOig&#10;v4pY4ovlH3PCPgEJL2FI0IBoCS0oAYq4owjKOFFQ0MPpRAAJQZHAyg5w9QAIgzT+OuDokRH6KqVo&#10;CwBZVqFhb2ohI2HI1j0kyjuynQAj+fgQGonYA3GYmbBguxLw7hpFTZ7y429x6VT9WA0Y0KZRxCoR&#10;cmwilKb4hOQouQBYhvJWrry4BgAgpxpgqopSC+44eI1h6IgQeuD1wY+vDDUDwKMzo6PIm9VqgInR&#10;dI20WSBitQ+w5SQQxfZg29WVuMQBwK3d5fRGzzY/SPuPuU6O0/ufu3u604m29rTBTobgcZJrpil+&#10;PZUw5UAgqJObRg5Ogbf8LIB5LzoQqMpApTAo1nvgscrqvMLICIxZqhN0AgylFOYokI8wq8gBQcXB&#10;6+7InXgoAAcO8g3g3zvZnOP4+vO5lYipNTrNxXG4swgwnaeg0IAak4fAeY1iC4gQ7Ygw8vg0SxVY&#10;gwcob4swfYej95jwCwDI5QDgE0WoCnmnfWvYvJUKaZhwdLF1eJqg0J6xMWGogyBG3gAgjJi4hIop&#10;655gsw3BzI3CXMgCDQgAFAoIAD5f4iAD4fggADyfAbADwe4HiL1ewAfz+fYABYGAcYfkbdzxeIAe&#10;bzegAer4fIAAYEAwAB4RCQACYPBwACwPBYACAKBIABgIAoAANGAD2fT8lUKADtpdJjYAf7/AEYfs&#10;bfr5e8cA1HDISB4ABwImMfAQAej1eoAcrrdYAd1rlT8fwAgVFCoNBQAA4Ej74fUtf4BtIDA09BgM&#10;Bs2CIQAAXx4ADYUCIACQNoIJAwEvADtGGowBo9Wq1Iq+po+p1mp0+to+r1uz2m12233G53W73m93&#10;2/4HB4XD4nF43H5HJ5XL5nN53P6HR6XT6nV63X7HZ7Xb4dWedsADkc7qADYb7iADNa7ZADqd7yvA&#10;KxoXCoXAAoEIhnwLvr3/wAP8i55nwi4FAOmIRAwCoAA0CrLgqsSCn2foAHAcx2Iaex8LwAyYgE0C&#10;qNSeJ7IucTxgAdZ3Hgkx6PgCAGJ6FoSoQEAMvsCqeLIBSCAKwAAHieSUmwcJyqe76roE1p+yWiKU&#10;AAcZ0HbH56q6AUPowfSrHyeKmHidiNnQcaupO00QAaCKKA0DiegkCaigKBimQ+ph+HyjbPI+oYGI&#10;wf7PHieqNn2f67gIvq/AOqwGgKpgBgEjZ+H+fShALKQMgccKfASc4AAQAcVgAfqun3DbUwpA6WgS&#10;BKxsYElOAUFaXAOGYAH4ASIHsfbPQ0u61oudR5Pgch2pKeZ7w2AbSKMfqmH8fKLnw/8/q6foBM8B&#10;IHMuxixggBzGgsByeg0By+ggoiXAC7x6pScR0rich1ykcZ2RWAkegAE4Og0AAIqAAB9n3SR2nfFZ&#10;vHPTalqsCgKAsAAGganICAOggCJgz6PxxPYTA2+ywsazSCAMAqPgBKzRtkqzZKvlLXKo19ktZlbu&#10;ZlmeaZrm2b5xnOdZ3nCqqrnmgaDoWh6JoujaO6qrIyq0lwocJznQABkGgagAG0cD0YFFZ7WNUFkg&#10;UxgAAyDV9AeB7IL+oqhoICV+qGmID5Ffx/Ksdx6pafW6ABerPLsu5764lT/2KlsDM8D4LAmAAFZC&#10;lUSSmtqRnnUDT25iEO1ApB7rshp8Qoq60rKz1BwpdSSv9DaFKYfB60keh2w2dp0padJwKYfR9I+B&#10;wIJ6CYMKCDAQL6BgIrTkiNnyfMNnnP6InUlp4HPLR7KPas8gctIKgyo4GAmqwEASq2IrTkS+06pg&#10;EAId6hAO+FxpSBgEwoBcD5IAUFo2EYAHYeSgm6OUdwAB3l0KooRdBeFkksI2e8lK1CPgNAgTVCBl&#10;wOAVcUBoCRlywljMMWkdY8C2jrLoO0lZTUNkaUkP9f5VCslCASRQDAFDIAYAiZcDAEicrLKYlAdK&#10;FR1JSHAOt9aViPgkY2ZECBYwGqdKM3pYqkh3jzIuOlJwAwCkxA4BgDCDAJk1A27w/ZBEDlFUaWkw&#10;pq40GtNeVeNZsDUNIjhHGOUc46R1jtHePEeY9R7j5HAfZISTOPG8ONIoyRotVG4OJIo70NIceABd&#10;fQCwFp7T43txoDy+AAAqtwAAHYLE6AinszJfV/lMHPEIuTzR4wrH0P0u5hjPQsKuqOAQ8H1jePEA&#10;CVpd0FILY2gsDwGWGQbAABSTLuCNomPIhdFY6EgkNa6P5zh/iWlzJLK4q4CAEF9AeAonoFmwEJHm&#10;UwbY2UpLwWeo1kgBS0zeM8TAjZViUgBH858fZMQAj8nxPcgpBiIlKKoAdCgDwKFpAWWMADISrGcK&#10;YAoAqkn6FdAYAcrrISuqNK6P8fpFx9uAgQSlfiK0XqSkwUdboHnFgNBzQkBQLZ1v6oGv6FY5lhgA&#10;GkhYAC7EMHvfWPxaECCrMiI+TAoIAQDKGAOUEgRMX0lpAyi8AAK4sgAhoY0sxHx7PKAAu2AI3UTj&#10;SG+kUuxVgRAbi2B4ChNVvp7ii5MZg2BtpTK6BQCaCybk5kwUGVxVh1DwIubIDBmgAAchxJ0C7iix&#10;GNMQUVD7IzfRtZ+yo2MfbKWVstZezFmTsM+jbZqz1n7QWhtE0EdI7YAjSGwNoAA1xujgAANscQ5C&#10;IjycmYAo7EiCLXLHUknsVigw4MaCACzDAMScAaAsgg9x9EbG/X0pKdiOP0L83IopdyUFtHDD9UBG&#10;UGASMgAlihBTBoAH2S0e4+YUmFL8AgihLyiq1I+PsfxaR8KCNaAqdU9XXD0JTcuFM9CCj2KYPIdi&#10;Gx3DpQ2OwcxGylmeeI8MCRFAHASM8AcBTKAAt4JYj8dhLR5jsQo68o7ACjkDLTBAtIFwNmeTOWkA&#10;gCSjgKcYT4BqeyiMoH85MtJJQCgBcnC8loEAGl3LNQgAJDC5lBG8OU+A7EBstI2R4tIDHMEZLuPA&#10;elHDT4Wm4A4sYGIu1UAnBqGroCPq/JSiMlrqlaMASwRcrM8ZsGdKKBCMBkjIAecTQlEBI0VjgHQh&#10;gag4RzS6c+CIDR9s9OKA2BMnJHijpBJSOMdNpxwDjJMYImwD4vPxAACIBJHwL3SMWX0+RjQBGTAE&#10;+Bk1kmWWdNpZO0es9aa11trfXGudda714a1ujSqNFuHUeQZo1D2DZ0vTkdSGCll3W7bvViFDPH8J&#10;7XSCRk5Nk9AifxHRMXSENHk5FI46ssy6LuULVgDgElFTQWkeA831jRGyN8uW5Vuk5gzDOtLYgJwz&#10;AiTkAbPx1DuPgOXgYABurtKfuFf02B+cPX8nUly9ShAMJyg4sYIEIEYKcNobbURzDqcmQ4pg90Jp&#10;8LvRolqS3JkajYPgvo/x8lFhVfG+w91IkuAQXcBlBQAAJAZbcmLiwEEbAkAxDZQ6gpJQ6UUAxf8o&#10;EJHsSUAY/kV5UPIA8BL6wIgNPh10xoDgHKwAWA2l3QFZskPtVkpg5X+AAGoN/Qo4h1Fxv4fB3CGw&#10;BM/Q6RSSZlwCasH4S81oBFlzFsECiszYjLEyKGaOeW5RwDnQwMsbdrh5XK34WOCrinEOKHxhsZ42&#10;xu8LLaAk+S+1wGUsK02nI5i4j4HgisBw+S2gYxmCFfJOgNRbASBc+wBDFlGZKaON5s7OxrjTr35n&#10;zfnfPtHZz6H0/qfV+szI75F4eAA7keQbg5WojxJOpwAKFCspddxLq9QAqjsNghVQCqCwKSYJ9NrQ&#10;xTByDucmz4yPR5irkGGjOkWC2hrBylNkqCWttieiMkKIPkVpSlDk3rwgBDRGSDPB+gBiCCWsRnOK&#10;NEKCYvzLxmuCUiqsiH6qNC0jvlJN4CRHYOGi0ugCgiXiPpXJ4h/FJCMCulnCmB5h2ijh8h6C0h+h&#10;9MSomHujPAKALjPKzCYmwiMQbiOF+rhotizCjqNkMF1DyB3h4lNi7iNgGJuqEgDicirCajBCCPxC&#10;jpWnyACMSmRiPGVFBpdOTm/F/GfiXlrPUOiCgn4uYlqi1I/wLQkLBLwHjP0o/lJLlCmPXDSC7gEr&#10;2JindmGl+m4irh2IogABnhuj0MsENnLEGPGqymGDMigsrAAEokVhnhuN6DxkpABP0gHh7D4ARB4i&#10;4gMgBC7oujLgIgQD9AGAXgXqEgNCIAAuKH7PkDXjTGUjZNZPrxnRnxoRoxpRpxqRqjfjTGWi7oGP&#10;uByoeqwoemCmoiLCujOHRjRB7wMCrmIufpwlUigkDCioXwmn0m9lkCrvDilGAkqKEmKgOMwrijGg&#10;MCyoBB5CShmBrrVB2t3v3KrOnviCjj+CggLDJkejPC1iuj3CShwh0DyB2knOHp4mSGSPCADN0mwi&#10;bk9gMpQx7u2h0kMGDCSmoCUh3h3iuvQlJB+IWwKEKE6i0h7B3iKB/B8E8Q2qEnwqEgHirNVirR7Q&#10;LCjiiKTAFCWsxnJlwCjkOlVuel9gIkFxiiYssj4D/EVk6mogDABH1puvaE4iZAFiggHgGAOiOAHA&#10;YuGkFuBiNqaC2hyyFLxCNi+CKICkfh6FRCkAEAFuAHMI2Crp6njlJDOi0kXi+v5ixgNuNkXigzHq&#10;twtgABnBttMB0h4D4KrvHC+iwjLl0Cjq+kVoBi2kBqGsZNPkbC/Q5B3BzLZB8BwPSgCBtBrifKOj&#10;KANiIAKgTgTiyAaFZgEgOqUP2CKAAkQRmDatYGYRrTqTqzrTrvpTrztTtzuLPE7CNt3iUi3n1hsh&#10;yGokSCLgJFzFBiNyPD4FiiNnPCjr5iYvAx3tWOtRSjUpGENoriPq0DISVFvQAMsiLhphwLZB5HAp&#10;Qk9wIJTkMDBCWr2T6rwmVCMC8F/ABCih+znGWJ6EKABoWwhiuiVqMkQrkCgkrCiuTC7jBkKCuQvB&#10;8kKHcC7kNCmRxpdHkzFlJB9B8Qfh5HRh/G4ImIaiYgMAOi+gNAMi+gNgLCgr2C7iLCUmKDPE2mGG&#10;QwaB7zVh3D0LYj2LziSsvC+qkqigBieirC+ili+m6DGxii+jSCiz5m9wKGLE+CrClENq9yR04orP&#10;iOaFkm8irAGEdgAAPEHCbIXm90Lr6oFoSr0FJQrNWkrFrP7OjigqsiWhsETCGsniYCKIcE9mNiao&#10;cCem4jPNwiLhtBxtChzhytCh5h0NCgEhzD0APhyt6AMqfDMCaJigUAVCfAhAhiOATgUC8JJEkU4o&#10;1xko1GXikGYzu1oVo1pVp1qVq1rDaCrFjFJIPj4NKIAht1XC1D/l+Ohz9qACV0olIULsXLwmQiir&#10;2DPDOqhnjB+tglAC7jNCggRj6AAAPvGoME9i1nJhmhsBuEUTQnFsLG9l7QnviC0gAl7LIwIE/i2t&#10;AoA0FC2pXJXw/qiOiC+pJC+uuiegLlxmSPyyCCSh0NKkKhwIAh1uRC1B6ENrykKG6CPqfDPB8h5p&#10;8CXChAGspgIMTgJC0qkk8B/rGU6DAC7kOiuptH1kDMYgEiasxgMpOgNiGPUWAkCCGh6H1kVNCkCG&#10;ou9jyG4iUieH5gFjLpJVipWiatKxtB6UbtNUqCbOxNXH+C20ZWllUlDiYqHDYzGB9LzrtwPkfEdi&#10;KOwPVE9tHCeiVlJBrhxNC1uHKC71TCZTYIykAP0kBiWk/iWuniKAOrhi/JaB5hxPSh/BshrKEhpB&#10;mmGh6HJq6gKCfAVKXAGAfghCOAUgUnFrvKExIFkRmmUtYVn1r3jXj3kGhTs3k3mXm3nDdzpLti7r&#10;0CNu3H1hphvrZJpEKARojneCKHcCWj3nJhzB0n1hzEVAABz2EHPCrS2rFACiKB/mSjFiggNN+rBo&#10;ZLBt/iC2tu4tMCWFJEGiasAKth1qdr+LyCtL1RinR1FG82HmSnGJ3u9mSQhlaUei1JG16x1WFTnQ&#10;LjUiPIHn6h6h4iWhvhtkpF2j4FcC2o/2ah/UgnRh+R4jOCbALiYgPANCxgTAQ3ZgPgNDIALpjSRC&#10;7rSkpG7iN0NL206ADIVEfh2rXBshuhiiVB5hvF9gGkNmHKDPhxijGiljLsBGGJxiIB8h/DGpXOhD&#10;PHeC+mRSfLylaG9GSCYh/QK4OL5C7uHimH4iix/IJLjoXUVr0EnqatmvERSycxTmBiCkmGHUztzu&#10;CKORAkeiPzM26GQu/CzPjC1Lxh5B0tCh2Br3VgCBvLVAN1bpNB7HJgGjEifVfCbAlAlCyAYAYOfg&#10;LXZlC034GI1ZejVRm3n5g5hZh5iZi5jDqI/0bx9lhCShrXIwni7gS0ms+CjquDwyXLXuFPMzHKkq&#10;E34m9rwjQC006SR2Hor4sjGgQs9gPMxpOi9p+iuhrBvtMRLnJ04OfxINHD+v0mC4EK/0Lr/JA28p&#10;ADC2HjEZwCCCzCKGJCYtti+gLkcgEU6GuC2ofpbhxGothkV3YCLh7CU4rSgh+iz0+uyjPALQlSti&#10;KVBiYieC+ujixizDPHkCVB8j4P9EpCqkKFuCxgOgLotgVgRiELvCxi7EKN3oAmDLXBzh0vSh0B1v&#10;Sk7HJtSr1tUAC3ZimDGrziCG6CimKau5zkeiKL5DvMNxTADxK3vkGOum9jVoP28xAgDx7SckKCHE&#10;NoxxQHFXggAKaCSssjCDTxGnQGmEmDBRFnPwKCPi8lOYbB/B5YkBsze5Sj2AKTcl96PN0Y3ARzih&#10;/geXcgFgYRggOAQgOCfAIixp2HqlkjStY5j7W7XbXjcXl7YbZ7aPr3ov+G6C7koiShpBvD0ScirA&#10;SgOiISJicqmtwD4BuBwEipBtChuh0GoiJFJCBk9gBmJCXEkn4iCP5k9mMDIicFaOINKC4tfjKM96&#10;4yfEnF5yY5GB5io1PCqRim5kkErutOnYKo/m8LxljRFh/iPjEaF1E1BiKHeSJPV7HC2hnhnFMBwh&#10;xjyCHCU0WULqi0NZwCPokiKGxi+gSV/AAAWqy1+gMrEAHE91GEnyOD2yFh43BxTAGG5B9B6mo7oB&#10;oCEh6LVCYtCkdi2svC0qjqigAixh6h+D7B1h6j9YTEFlcaE5XIbixmQjPG7wdYOX5tvYim9RTEli&#10;NiiDPC9jGy3iCCyiYiFCNhwh2CSiqijoMCc7VkUn1x8pLCYycleG7jWieCKV5QnjTX5mVcenGsai&#10;KB8B1GohxhmBkFQBrGqgLhyN6AI3YOf0MAFAS1igGgkAlmGgaAZDMAP7SAFpOACGS2HmWDa1mvj7&#10;a9TdT9UdU9VPmRTUHCRgABq1Ntzj7vdqHC0h2h2EMKwtC7elMMnWmgErevA0LjSvluJjPJtCKS3k&#10;9gLIkvWCxgPDJCXB/v8anH9yFkBlTEkobk9pWkKPJi4h2raCsCmTv6aFRLuCXp8brH7DPEDCYlwC&#10;ggKcSEGJOAD06CUHJjxi4htLYqtrnECCWi2Cjh5h5CCErCCCaCCAMALiggOAO7ul+CvcwOgDMFu5&#10;wC0nW2Kh3oAslmojBFJSUAAAQ0lAAAZAUH9IYjLjWCUD4BzBzj0Buhwj2LWBnEfh5jyGwQ8iKIri&#10;giXCepXDG47DIUNeVgB010MFIQ1ZFTFG4iPgJLpLCCckrTUnm7CqE06Cl1Gi2mXgKGwjSCjzWKZS&#10;mF7enFOSzbwimdxL+m8i8OKdkmGrpB+B2C4h1BoBmGSBthsEGBzlMAIB7C26JY6gOlWh5AcgfOf5&#10;a1CgSD9PgXZ77Ofm5GXmV3i9V/LfLxqbZfMfN/OLPGfxsSMu4UEVxFJdmtr4heJUeiu+ZO5moa92&#10;XnOlJB+9hp1mWirlGrbpY13QxCCCjDPZDizCYoMk9ifiKWfirvxD4UDrZIRCLiYC+jQHRr1H0iPp&#10;upYw5EqCLxFG54IsKnG9micgRoYvNjMNPGB2BhorVLW3JX0liwvAA+Dl7EdirM7eFlvgAIjItgXA&#10;SKUCABoKhIAAUCAQAPN7vgAOF0OkAOJ0uyGul3ACFvkAA4EAcAA0DP4AAsDvoAP58uUAPB1tIAP1&#10;+OAAAwFvGNg19gAIA0BAB9P8IgBzvAQAB1PINgB2vQKAABgYKgANheCAWDSt6veMPp+AAAAICgAA&#10;gKEAGD2Kx2J/SIBAGvAQBz0DXGCgS3Pt+V14PSGAK/AALBAHRsFAYAAcBgOT4t8PmNO55vQAOV1z&#10;bEz0QwIABSdgAE3CfPp+0Z45ICVYAB3NPx2RBtMFgAB6tFnzpxN+ZvF5Z4A4YBB8Rz4fkKZjMZAA&#10;PibghMLBORgXFdCvV5/2Lp9e3W6vdrr93vd/weHxePyeXzef0en1ev2e33e/4fH5fP6fX7ff8fn9&#10;fv+f3/P/AEAwFAcCQLAz2H/BKTwUdZ4N2bCHAAfC8gAC4JqCwqen6fCtHQdZ1gAaxunEAB3qyw4F&#10;gYryyAAeR8tGfh+rY7S4rcAi/qssIDgQBIAAmCAHgAEQMqaBgDIQfB6HqAB2N0AByHcmyuJEB4GI&#10;8BYEMMAyrn6vCVnkeYAHceTJHcejJHyfzqgMBEVAEAaEQS6oHgUBDkAqoIOgoggOgq5wAn+rpyHQ&#10;dQARGcgAGob6ZHUdjdn6fS7n4xR8n0hAGpoAAQg7IIRA65wRg+DAAIGBrDgIwwEAIj0tsUfdXqVM&#10;CIw9RJvnChJ7HsAAJAcBchA0DIABmFQSgBIiCOuhaGHWdyLm8cBrgAaBqGFMR3Gwj4EHgm6TAiCE&#10;7AKA1fH2foIISfYLzEfIPwkfymn+ASPK/OK6LinqDp6wqwggBLDMUryspMvDRgDgq6sUwrFLckTH&#10;IYeZ7K0yCtLEnoHV7Y0LgAEoLqatbRm0caVHVBwAXJOYHVMEwPKTEqKNeX4AHsaZoV2caZAYecl1&#10;VOx8g2op1hqHQAH+FAU12DoOKkDF0hECkggoBs7Lgty2u5A+r6xrOta3rmu69r+wbC8E5OrsWzbP&#10;tG07Vte2bbAzqzHMJtnGc0SnmjU4I8CYH1MEIMoIf59pMbNbMmdMQHgecwnufrRn8As7NGxR/Qom&#10;Cun8mAARikSfp7N6wo7HoFATO3Ro8B7PgACIELCyLJGvkKlL4AE2AUr4BrCnq3AMtoAAUsOhn+0Z&#10;5saAB8n46rqp6xKEX1jEghW1WMXMkjFHYeFtmea5toiciIN0hjRaoA9fANLYAR40YG9+AG+V8DoL&#10;KiFgRXYCW+NlSsxZIcBz0Kyg7QADmHaTZOSxn7AAAwZ0CwEVfD+H1AAc45RnItHitF4Q3CRgIIoc&#10;0nKcEeomAsAAdI8mkjkHeUVeDSQLAWXSQcww7zIsxNEYt3RZwDI7AAQcxQA2yoJJE40kUPivnaVe&#10;Tkeg9yNHQJ6ZxFQFAHIqAmA1XxdjquuAAOgd62xujmUKWMxQJAPAaAAB5jkCEgEnLWREdg73NNlQ&#10;sUEfQ7oADgGQMZmI0maAOG49wBT2H0ACMMPsDhRR4g4B5DkFoLSpAiKKBcC5UWoJ2aiWE0EOWrHZ&#10;Osdtt0m5OSdk9J+UEoZRSjlJKWU0p2vvJOnDBJY3jKItIWYeG5BS6FhJMPMeJNhvjkbqPdGJOgIH&#10;OH2Wkco7Tdj0HyTmJT6Ebu+AO7kv4+2yvmb0ygzycCvKQAAPEequhyvXQlL9TCdgKgQRUnooLwYA&#10;jnIoOeLLsklzSLcAkBKvjEmKLyV0By/TkAWIIBtjLf0gl5JyOIcxEJXEqGyOFRCUUll+Tsvcl5Tl&#10;dzmAACYEJUQRgdXSZldM5UguskoX9gzxh9E5Ha4lQygwADNGw9wyBkgIvrSEBtUYNAVAmMAt5mMS&#10;EWzdTErIdI6hxkRHES4eo8nuAHACrcBQB1tgMAYV1VCdjRFNHkPqMQ6B7AhNkPwqMOUel+Ti70vz&#10;VHegHNAAt8ztABluH+SJBZox9j+LcA10kYzAvoLomRMLcSjDvN3MkrrkDDN/XMCkDkYoeGjoXUUc&#10;w7o2DyHwSZIC5gYAmWKAUeiYRtDDF8AAeg0YJgOG/BgBaZH0AFR6Pdn0IgZg4ZiCNYoBwInOAqn6&#10;i4GCggbMETokksiynWpLKi41x7kXJuVcs/rZLmXPuhdG6V02xNlO7N0rQ5B1kUjWZIeA9icvrdsC&#10;oEC6R/OCWkNdbE7I2V2c8qgr4CXbFjJ6PxWA+r8EYsrfojQ9KTnbMUAyejtDUFxJEXY7Z2jGkagG&#10;bsfCan0AJVMdAsNcXkuYmySYtZIr3ILwuSJe0zjDJ4MGCIDSowIujaHA4AA6x3wAGwN9ElgjTAER&#10;7FKKAECg4CN8AFgjQzFkiAnNYEoHmklWIQZSNg5XDpPVpNxXQ/jEqkAkuYFwIAPFSM4751hPh8ph&#10;Q+TIc46BomTHIMMl4+xvQIAmRqKWIACJ2HiPhdI4B2AntEPwEhMwHLsrsj1nKYR7D6I08hFZZwF1&#10;5meQghEQUFV1K8Wt5SCjHEmRMbtG5ijAqmiiiqBhHoqISQ5CId5NhtveeMP06oGX4pCA4Ul+eWdE&#10;kejWTYeEsb/GjHsO2Ng9BxZrAENlaIDhqs0AWO2ADvEej4A4uwdYNgbISBEcEA4EiogWAoqAqgAA&#10;NAQV8A4wpdSeyakxdTc2590bp3Vuvdm7d3btusd4hRDL2JiHiroeJXCXuZdsV0fY+Ul2SJtDcwwH&#10;wOgdXaW4aA3yVJjV0v0wwEqaAaicqcxQ8qgcYK0PAepGokFdAEoEnysCFE5LIQgzipgNMZA/Ask6&#10;XhtjhbqOVKKLb8xDJHPwuxbr8GjLmW4nbtgIYqqenYvBJlmEXWZGwc47SLzJNGAhNpBVwsUMUYJv&#10;oHF09aOcBkCJgwIqZdIYbRbtC/oxNGkpXQ3JeAAGKNFaOLibAP3AAAEYG1ggzBSsVLCdhxjogAOr&#10;pxSpcEvH5m53kOR/EXH4Ph7hjlEPHRBXUnsw1Rj3H9CEeI+4Qk/XMYl2x1S3UEjQV2VSWywz7Ttg&#10;JOxJHgMGbuV2maKgXAhhUlV4Jo7BJhHE/2AI7OlMkrOAADiPyCnagGReAZkh2MPd8Awwfe88AKvt&#10;i0acEx/DXJcA0bI1jck2R2YMfQHavDsBpbIeIHMsj3AKR6eqvuvIqA4nju0ZQKxPhzW+IbVt3/9/&#10;8//AAumudADAJALANAOQG3iO+vwJysAIsN2HAxcMOdwAAvIVGcEIYGaGmGoKMTGdoAWMGAYAaMGA&#10;gjO6kMMACcov4RK4wTEZy8IV01UOqdGdsLmJ6cCIY9IeONGNERg1U6sdohwL8cmRk8MJycEI0lUT&#10;gdyLSriJEX6IQV4ds4kRU4kSCYWm2HmjYxcIu8A6e0MV6MG2yIIjIKirwI8UCK6Yap+V0fMLCKmh&#10;CxCWYW2QaW2skTCHwVgN6LC60KiBsBSz2A8t0+GpOI0HkHkIuHOHOWiG2G2ZgHkHgGqd8AMRAAWA&#10;UV0RSLCHwH6OcHGHeWKHsH6BEM8AWXYH6ACV8ZyV0Hq30NEOqTgMUn2MMfWI8I41AymXIJEHuVgH&#10;uHsYcTOKUlyeCOqpmVM28R6n2LDBsK+eEISp8IsW2Hu30qqMAT2AABOA+yypmXGVgHeHwIYHS1uR&#10;a2QJOHOUQASG6G0fa2KI+HiW2AOASMGH4BDFGHiBsBuJW/URaH+IQvkdsoyII+KXMA0AkRUieR6d&#10;4MU+HARIZIbIdIfIhIjIlImPfAUPAUqJycSMkZGSWHEmMNkVydoJ8LEH4YEvyUwV8A9JUJ8H+MUG&#10;qHCJUHeHoV0MKMNGOMAM6SyIRJK6QsEAAG2i4SYpUrqJyTVCUMOhw4kVMnKRUt8VMVeK6lcHQSYH&#10;kV0mkRWOkwELC/0ZKmSYOR8Yud+wqyATOSWHMQ+qCmPG+hy6qQuIIV6fKfPLgoqXM28V8TqMMX6R&#10;0LmLrGVK4bKeOJy7+RAGUGqGyxanewEI8/mIIBQBAaSSyI8ImjY44SWRiJy6KKkAqKbE0TEHegw6&#10;cG7A6Vu46K0ACAGSDFOIIK0KiykSCrUV8QU1EMkiLGGgyR6OaIISqV8dYMVB6KUHqIYrwR6BQZWy&#10;1LeqeeMHyIYUGoQboAAGwHARIL4IYb2MHLw8UJEMaJMHcHqSWH+AMR6AqAw4QAO1GHwG1A4AMG22&#10;GG6WwZwMkhuMGH2BBFGHgBuaEHiA0aSHkrsLeIQV6TsAwgOBG1Y24jOV6I8dYIQd6LQ/5IpQhQjQ&#10;lIdAHQnQtQvQwuPIskyJejSvwK6mKjYGo5kc0caAABJQMHwHsMkGcGrEkSaSWAWAgKiAwAqXSBI6&#10;1JwRUVUOrOCI0HKZGMmpSMnA8vA58wGreOqH8HuMk0IIYiQJMusKsrGmxP8jQh+QocwNGiEYKLcT&#10;hQYpIooiiV8BGAwOdQCZKS814W2G8HIUQ+aN2JERs6q0SdsIGKCjCXS9YZLLWTO+Y1K32fUAUdsI&#10;6MMLgeWL+reLdGk90HuK0Ai7oAABvEA+IAonSUAeCJEnyWsbqHEHEZoHQzITEHYNqH4H8jYwkKCH&#10;4AEOcHgHyKiLGXSfsWCLEVMHYHsLcdmnCNHUOI2n468MHTKhCikI9DyNGMgTCl4UKHMHYIoHQskp&#10;MK6I6TtL0fQrUI+ASI8gYdENQkrR8ivUAQmJEAYAU2+qkJ0poXgMUHeHsK6HqqGc0G6+8AQG9HUA&#10;kG9NEAg0IJmOYdoBUBYK8B+B8TFPGAAG4nAmQNHJqgMSCBMA6VGA4y3TQVUX/QzYtYvYxYzY1Y3Y&#10;4O7Q2OwO6caroS8IsJsGvLOSYHcW2gcV0AEwwrUYQRSI2AjVgNORaHtMsVgSO3GYMRkOqAS/aM2f&#10;vO8V0GqG+Nwe8cRUcc0OnWzBqlmINH6KurYMUctBcK0K5V4vgAOAOMMdGoid6vsJMAeuC7vT0fOH&#10;xO8gDXgGmG6NwiwJtNO6ujOBKA6KSY5LfEsrcLDKMc0wgLwK6JhSUwgOuL8c8L/cMRKHoN2G4HEU&#10;QhgN2AKYMaiMMR+VMaiakmwqkdsKoSC6+MG3AdtNKIiHMqKHAHMzWHAHIe4HqHoUKd+I0LAXGAIy&#10;ykAKiSwdsnVZwTDAYjQLcR+XNGwXYJ2V9SgbsSWKGUeQUSAVMKoKC/mKaAUNBRWN2G+HGqKGYGq+&#10;8mMMkAex0p3efUglkMUbuJyHlB+HoH8IQH0HWi6GuZoAYtOM2HOqKAYp8AGwkc0BCp0HqB2B6Nk4&#10;OtFCLFOJ6rUIQAYI6fbXIQqgO5aIJTGVPUQ3HY7gpgrgsbBQrgvg1g3g4PjAVNlNlWeJsGeG8RIT&#10;ISWyGV9cWTCGuG6gxUYM2Ay4QBAA2KSBWA8WC68V8rVUWliyUAAHAItYMUIRK0GKccgxWNGQ2niH&#10;0fCQoK+LCTqds5OjRB9cCvyw2aGYMvoK+d6YKd1NOVImsBMM0JIIQcSTCHQHYgA7YbrDyJyT2KCi&#10;lh2ravEmAMGMutFJmRaVkpSW2S6K6dGR6nMRUn8SCSrUIrbW+HAUad8wGBxUoA2IGLQ9EkvJATCH&#10;UHSVvevA4GyG6GIJWHmUKAKAUSCkAR7NOLcqfCqAcKaK6IIHOHmXMHqH2dsOgMUS2J7aALcAxUi7&#10;uVGnMR6K4JyHTHIGzhKKFjWZiv2QmRgutjCTeK8wER668ae/w7CV8wXYMHKbre4JeXgM9gSOaSCh&#10;cISQmIxm4JOGqGYM8HBHUApXgAlmiAcA04QAcBeBeJmCMCMRbRsRCyYMmhgNkp8fWR6BIKmjGQsK&#10;kgPbJcyc8uLg7ojolonoporotIqO+/43jNkjSMrhYIkAAHGHURAHexeaGS7V8V8qlOuAgIInoR6A&#10;QLod4h6JEiOK1mKN2XgLcAuAiKCUqJNTaqK6aIuzmIZFefRXKhyvgUAeUO0d4YWwhjenUloLDaiI&#10;Klm+GriJynMTtbMJGfPeoMmHOIgGmG8Vvm8zjQFM2AABaBCyyVEhCR+RUSOIRF8JMIWJy46JMsrC&#10;OXIZKl+Rk0cOoLSiOSXpEUKr8JPCKAKd6rYIQMEV8Y4KaA3Gs60SLUG32JEcSK0HCyaQ9Km8EURR&#10;WbqAEH6HOMWMMHyAMq8R3c8AWJFM7rCMc54H8XMY4jEBmBQWKyqMHJmIYHahiZGN2RMV1DyK7a4I&#10;8AyYyAW6qS6IZpGUKRFNEm4K0AWAfICtyAABSelbIdsHmvyHXj2HATMISHEJkAKGsgmAeHFNEAzH&#10;IAW30H86mH0BCz2HsB1f+H2BCKKACNQYpqmLah2mapmdsA4OaQqotW2M8SOuJQdovwfwhojgzwjw&#10;pwrQgutIsh6OsQaTDaMJVqGpMI0sEN2cORAI6dsBQBMp0BGyMU0AqSC6GXkQUMaIYSiTC7+UKGqH&#10;AJVHCTCmUZKjSVeV0gKL8MMKsVYlmh0OseScysqIYRkK6LEIQyAjbTkQUaofa6kzYMHZ3JASWTAT&#10;LBfEtOIU9JwSCYUc0l/loJzuoxaNKm3GAm6SXISR9BKKkAmOcA+A0hDeJi6OqpThZJgtWLCBuBWz&#10;wjIII+GpKlUpOlucViAHGzWGcGsGUgCHUbrFOLdgQTDl6Ig7CNGdIKaHoH4KSG4HgOCrsjEA2gPg&#10;Q0aH+JMI6LCAqAaSDWyMMaG6QHaIoGsG4zWs6V0yrlNAoHiljFYK7XaNHuQgQyrjEMHbIRUpOUEH&#10;UUK44MkjSKcNATqwqbKm7CONuK+GhlAAWHAzWAsqAAkAVIMA+q8AiBqBqM2CSCQc0A0KTAiW3pEI&#10;ps6gAvwI1N2WNGtRwWC5WXNFkdokrwt4R4T4V4X4ZAPg+LEQVJkV0HBWepWbqG0HAJkYhUfBGV3p&#10;6dUAmKinLttbIM8maUrpu8G5i4ahjv6kCl/LKIwVgH5mhAoKeI8LiX+whV7ChwcK439sAcrRNTkO&#10;6LaOqSwMMiY4sJ81HEOTCHPZUIwRehyhxbxArho7tQNsoSDT2JgJErqh+jS7RTSK7GkJMm6I0Yh7&#10;Sv+UdxuyaL2V0Lyck3GqeLCn8XMU8KTuUIJWI8MK6u2Js1KMlKqIYTUI1gQJzianaHQgwHdFCIwA&#10;GXYdGLcA+AeJUASAERBO8JsHsHyVNFCzwfiaMBwBcBRM0KbN+McI0YeV0nYW2G2HLKnm8LRUyaGQ&#10;p0av0K0w6ANlK+I2wAA9qyzbIg/j2sjTYnYJWG8e4ALnWJ10i24j8AS0MHyARdEA9PsBt3eAGBIp&#10;0Y4OdWmeNE28MNG0ihzL4R2TsacVMBHp4V2ppcSLbgn4b/n/pADwn/r/x/yuXwwPGIAAQA73m9gA&#10;33M6oO5XTB3O5wA7Hc8AA9nw+AAEwgEAALRSJwAHgyFgAEASBQABYEAH0+X2AHvF4q93qAHTEwA3&#10;XNDXc83uAH5KaAAKI/X6+qIAYEBAICABTAMAAHTKeAwFT6UAH+/37QH5L34/q6/X9RH4/7LXK6/r&#10;ZRH8/wABwKBAADwUBwACAIA6JXKBWwA+37cAeDgaABOHw2AAoDgZUqzF5e7XlNXW83oAHVlQA+Hz&#10;P5RcAQBqjdsfGgeAAwEwiAASCajYa67Xg8QA2XC5dcBpQNhVIBAGAoAN5fJXgX7QXrMng9J+53TC&#10;m24W6AHQ69093u7tcBN0Hgl1QgC5eAQKGAA8X4IQA43mKuICfYKg36PHKHo+Zq+X1SK+tK2pUrqL&#10;pqiTuAKAa+A8DD0KmlB0ngebNHkzJ0nkn4CAKlAOAsCTGAe1IGgQBSWH0l5zHadj0nqgx9rKAAAg&#10;EgQDgMvgALemB7HyAB+uoqRmGCAAGR8Ch7qQCIGNSBQQBEuoaBoAAKiOIqtA4DiInjCRyHU7htHI&#10;iB4RYvMNJKwwAA2Czhg0CkPA4CbUvGBKqr4AUZKJO88TzPU9z5Ps/T/QFA0FQdCULQ1D0RRNFUXR&#10;lG0dR9IUjSVJ0pStLUvTFM01TdOU7T1P1BUNRL7PbjzyuCLR3FEJG0cBxgAZhqGoiJ4HkAAGgaBw&#10;AAkCKOAqCjhgsCNdAsBcSAKAS4IKgyboocBzTAeaan3GKtAAq7jxkuintCqatKzbEYKyAk6riudv&#10;qIfZ+KDdaun+r8bqNG60KAtp+XkqyBLulC9oEAK23U5R8XYf6BAE0koxAAAQgy4YPgu4YOArD0kT&#10;lBC+Ksq98zuuCyK6/iXnqeqfnieyDQijEUIobroAAyqMNGugExoAF9gAxwFozXgAAWBKnIEuDtJ+&#10;dUuM6/ingI0oGLwDgKKc/jbGubxtAAcp3JqmrW6XCQRAeay6gM3R+H1W2Bw8ex/SgCgKhkAAZBSF&#10;wAA0CoLqSot5P4pByHSdYAGebJwIOcx0IiecJLYsoGgVOQEZopir2uvikLoCOFBODrF8VEiC6Gd9&#10;bHGc6FHnqapGqZSSnHwINHjWwFMGzoE5yeINg+mwXhgp4SBGAAQAyDOaxGmakMEssEIEoKynxE0h&#10;Z6AARg0kgNo0utjLy3lxVNUfte37nu+97/wfD8Xx0yrbAfJ9H0/V9f2fb933+6uE/aDo8uQk6bdG&#10;SaOvnMde+gBKsYxnYKQRO1AgAwx4+x8kYZGQYeRBQAMjJ+PaBRMHlj1JctYgRpCnIJNCStF8Gikr&#10;hKunVgydoTFPRgjxeQ9x9kYXWi8vxbGOj9PK/JGpVwHs+IyBAw6xk5QAJQAUAxeAFOLZ44010RIR&#10;D1H2yEe6Ox4EWLi5ADIDzHgLAMXQlxZV7xeTvF8AA+YbMuHoTUdQ7R2vMRIDIE4JmFkjVuaMrS9B&#10;4siVohIcw7B3gAMwTUtBQR7j2IaO8djXx/j7aoBIBI3yUgGIEPsAgJCKgAkoPQfwJYensBgCNK4E&#10;C7gAHcPJWz/UVDdHGbqB6EkalEAkA1nIHQLkkAyBUCoAEOmtLOXAcr/gADhHTGsbSKFxFXBKSKXD&#10;lTXIJgiTEAA5B1xrHcPQgw+UXgBQyzwBixysj+HwT8fw4pHD+GWMI1w3xuJRdYzwA7OQCAed2AcF&#10;4LWag+B2jB3wAJqOdVsN8dSKiLEvNeU4phKC3llAqBBXQKQQAeJCh0krzTeLbWsnp7KpKLJ7fknm&#10;i78KPUfpBSGkVI6SUlpNSelFKaTUbY5Rejqd0TEvHjNQ2431XjAGWM0AA4jrlPAOnIB4DTHrCV0A&#10;uOi/ygwLKQhdHaqYIxPmKa6Hhci8FzJQAIAZoSpL1eSvBPFBVrp2Y9Cwrq9yugBMAAovZKQBlLRs&#10;f0l5PUJD5aPCkuZfC7lRgAXQfA/irj9gAnN4BTgJgORIBeZQGgJIeTeYdEScgFAIJQAqSBVXIJ3L&#10;fDUoJBUdmUJ+OEc7fRp02MC2N3kcqEq6aWVGJ5XR0QPZcyMirRz+I7P6juyJeE0S0Z2sJEjIyajU&#10;G+OJqo60VDzrozwAR3wGjRIyAgcjNQDE1qwh4fQAQZs3AiDeSwHwcElAgYuFaPGAPLf7Gsag25HD&#10;aHFdG0BEENEoBXAVXZG10R+aOOcgiPIVGsQ8z5ORcCBQLJ+PAd53B8jhG8tcaozlbjjwWBsd0fQF&#10;o4H2A4jg7gMgdl/G8rQHXayzOGjQqI9HlVhL5Fgx5RjZjujWUogUtpbkiJICc+rCTDwpxgn+lid6&#10;X0qyBkHIWQ8iZFfNj3IuSclZLyZk3INGy4LtmajsbQ4RzAAGEMnBxCMrlBKIAx6qC5bszLwT4n5M&#10;SkVwK8uyDS5arF5APEY165ioj/XKYIrpzszj6rK698y4iiIJKuAirK8yywYIMusoJx3EGBXVWwgQ&#10;DgEFOAtD5M6vwALDxzExGBV5d3kLg+dFxZSXMfLDaUl6IiogfTYzyVqOiDRRgmZ8zuj11F8juRgd&#10;A7I1mkKiCUD9DrFIesiVEoxQXPISHkPYmo9MTFSXIYwByuh9D3RUOEcLpx6DwVmVEcJWiqD7AMfA&#10;fwBnaxElusICYAAUgdlvVQzQ7ig5WO44BwKEUJaTKiCEDTdQbArPgCIDgGlb5gtKUEc+vAADcHKQ&#10;oaMqIxlkd4BtuoFKgndKvN9HY5R2x9TCRivsJUyALeqAeAIAyZD+HSbofI1RoHEHHt8CStTiLeH8&#10;3RHgH3aj+BWSAfwE0PQ2kEf0gZzi/kC0mnJ16KyagOerfMEAAARJoTPq0BrM4V5IvGxyiuPk+Pnv&#10;GqbH+Tuydl7N2ftHae1dr7Y/HrpSWC0ZT6UbUg+ykDdvaAAYAyadDcHHlce2pypl0leiSLZfIn1J&#10;XvaV+S5c4lRZ6U6WCJGepyRpQSbKMir92KCPIfBNUTPImxVyMfdox9EP6UhGRAgGxFNdyZMZV7ak&#10;247bMpEWyUM+Lx5Na82R71+JZDJO8OY5lR8K3LoD1DHmksm9dmbMpWm8JRoLrmaAADrZKe3XYABs&#10;DiN0W4xAIDFgZV6bslDrEJDXHFt8dZtaOLV8GrfkkuLF6ZAYYcBkSifEYG3HszSQyMYfIigBIf7B&#10;YCwAoZ5XYBK4iV4jA17TYFBIQB5toC4C4HwuIBJ2olwq5HQoKM4gyaKPrKwhSYAhpvYhSgYAAGAE&#10;yTQCj5LPAAAeCZzjg2yCguDOJEjOIvCiZGAsQlgewzIfQdA3Qfwbga5mochV4C4dw7gBh+QAgBw1&#10;IeYDB34dIEaTQejVpGKSItp5RyZpJXYCJDxfyfQeKPrT4BABZXQDoDAkgGAEjqIDxiZ6xjCAJuyj&#10;BPrsbtsPcPkPsPx9DI8P8QUQcQkQp77rSjrrQuCzKFguDKxwgZIZ65wa4cC4hLiPofTxZxZiwAwp&#10;wf4qhxopw8ZnIBiHhxolDfTOApyowpwBj1z6SsIgTzwn4cYdJFQdRLKPyvqMarwfxyZOw0aIJO6F&#10;wjDFhO4q6g4oBFz+xOQFENgAAD4CzdY4RDybaIJcotoljR4nomocYiRLAzI/IpDiQ4hBBW4BJEgC&#10;pXJIQBIvguQjBcggwAYf4mqtAvguBDwdQeAl4apVyPxIy8AjiyKIIlamKfUIEcouh6RDwDJnY1Yj&#10;gegeY7gZoaQZaZ4chWYfQfCdIfpg5a4BoFhmoBhDwCgBgjACY8gkpOUbREgcwdw1qYIuAd0MxG5a&#10;0NQjgEJzAAAG4FiOA4Ikjw4rwrqB4mplhvoZIbTBYdiCBYZnI8ZEjSQvDuj68XI/IoIrouivchIl&#10;KtAlJeAfweY2we4dRwgAgd6PoBwzBa5dYiqAIeSJQdzpyMbOIqUYB68UrwwA4pwlIpwsJVAewn5x&#10;oqJ6CW7fg9Chh37iww448rrrjuLrxUhoEPArJU7H0PUQ0zEzMzUzczkzszzJkRERB+YwDRohghQZ&#10;oaYar7kSqnaaKCImUWBDIqKrJxgBBORnpnLp0UUUpISJBYwvCLQpyygqMwRMYlAlxHYdkXId6M4g&#10;YewpDEwl624mDE5kwgyGjOE4iVouRyR5YdgeAijAUgJm5XB6hEguAq5ks6DE4zz1UrrSQviwpEgD&#10;QCI1sWAeiqBHAuJhCowvCwxEg2ErJO6DApAy4mo2g20JiPovYq4DgC6W4CKWDmovhCJLocIbYwIf&#10;Qg0OQ1qhU+wAwjgroqKKIpCCk6QwUXQpE5gpCukeQf4zIAofpwIBIfanQBwAy6ICoCIn6HwugBQB&#10;gjhXCODDAH4v53cXAqIm5Ha0JFQghCSKIl9EkXQl8TYAADoDLgjMBEgwQl6CjzqMhepgwqguVH0c&#10;ytsRa0wfIeQ2wfAdAhQAbhQB4d4igB5eU3Q4hBhHgE1I4qgbDbDeMM6qCIj3YCEap2KJaEpcofTO&#10;xnQjgFoELqI4I4awopxmKERPDH6i80JUsz9TtT1T6lMQNUFUdUlUrsjUKjjrZPDrRPSjaPgiga4b&#10;jBYbwca6KaCNaO4g09DQIuirIvEdBEiV4x4u1ACJRxc4Cn411YxmiyQuhGovjMw9pvhqod42z7An&#10;7zxHZd71RZKJYlBUk9o5AtYwArZoDuIC6V4AAFwEh2oEh6AAFdBrSHhcKs015HYdCUYAAbQcpwk5&#10;Rw5HBOovhmaIYqitqtwoJGomoA4AhHYk4pAvRY4ApuoygsoagcC6L7Amo3gqIAVgqAIraLzohYwp&#10;wDoCyW4DT5ICj8oeIeIigZoaIaSnYcpqgmi6IfpbwAoCCTVHoAADgBpwICIBBFQBAARaYfgw4dwe&#10;8CIeIe5s734llm4rUTo1RNNdQErqJpo1ouYugsQrswAjAcRooaK4YzSmc/dH0uhEUvZO4eYfAl6M&#10;h+SwKrBjDNwv1GIjAfwe420ARvozozIBofwoJd4soeQl4gYfggRvoq4e6wMoKwxOQCowqqRElxAu&#10;jpY/ooIuYq5XAw4D6OQF9dhM6woyEMh7Mx5PkyTuRjjsApMylU1192F2N2V2d2l2paw2pWwbwcRV&#10;4b4coiAcA6I9M5rT4qRfgApnLScqCoxm83yyKJM4hMg0YqKvL16yYuS8gsqmZApCgAAc9fIggn5k&#10;Azoz18YjFLjropgviozOpHCBopIvj+6orgzq885apkYpAgojCfZGBegB0dteCLAkICrddMiUUwAm&#10;DR5GAvgpguhGj6ZaqsYlw5SDIi18Jk0urSKoQ3YvglQl6b4hSNUI6yRHYEwDgxZiDqJEaShFxnIy&#10;gzIdaUg6xz0GKDAztRYvoroBQAol4AYfbK4fQeLBwA4f7b5YY2xN4pACQCAvhXB36n5KAeYfQ9gc&#10;IdY1J/ouAdUs+Gwl9rbTrxBF82RIT+4lIAovEZKwEZFjqEUYx4xISyTVwvgvQgVDRCQdodC4gfYe&#10;A7gBTWjHIkoA6LICZuoAgD7qIdYs4AAaAbVDAdCNQqRegvYugAlQ5YxnICdCRBIug/OHLgwE1K5h&#10;YDCW7dxXSwwvE8VTEPNVpUs0V22VuV2V5QVUWWGWeWmWpSGVhRpvMGJwwga2A2hWwny2zW2RFwxH&#10;lcgwDzQqSZhDU4jSaJYqMvQug0YlABhc7RqM4n5CBCQbwdY7gggmqMUyQBBf5G8thkZHZIxHbY6E&#10;d4oqJDojgE78UaCOVlAjkp44lRTR4ygmodA5pqo2koQjKbadljhOwi4g2LIhRCKPoiwiiMBmcVYB&#10;ROABokltwgRLaNYzFXR+TOIlCHxORpcHeNSsIodXj3MdCCLZwAAcAcCRwdodwhR5RCSAFgQBw4Y8&#10;Y2wDQBNmICYBBV4BoA4zI149F44Hglgf6TQdgehXWfosocgdhW2kgkQ4dHROE2xawuCal7ZWyXo7&#10;gnxyaZlBisMrONRgse5aqAAgRjIlKrAp4f5HYAgfmqIei6IfYdYbJa4foilH9ygAgx4d4fsKQfpX&#10;Qewf7FYAIvBOouAk4uj/KgiZjpYrsyBBIqKIgpwDahIAAGKT1noCgjlZsuqy8PF1BQbP9TF12W21&#10;O1W1e1m1u1uXBQTxKCOC4yogxLIzKzjWrxSLxHAshjsmucjQKE5bDNxMgk4vGabOAulzTQIogzAn&#10;4cj7YiZCTEwrsGAAgAIrs6YggzJPCHxnJn2B4opF858Y+ON50HgpTjLR5w2jYst/y3RN7dmT4B95&#10;Y/KBh5YlqzZo45qByKIipgaOoom0Aq4uA/qGBeArpbFvIqQfkAYAS6IB4A8I4CoBwpDigxYCYCae&#10;gBYB4IQqQAyhwlwl77BWwbYhjeJWwekTIp+touwvAfgfJFQdgc4aYlgetDCtRV4CQBgiiWouCBA1&#10;If4Abggd4e7ggbwdDgiaY1IfcT5pGagk5a4yLR7PgsvJ3AuNWZh6wvCn5OUZLZgg27AuAw0dJxQ1&#10;QB8voegiAbobYYqPweS6JnuOIA5XQpjggppBoBgxYeofwugc72p5S3CypZIstKRGN9QBYx5GIlCD&#10;Al6IovADI1hhddAAAFBiQjMuVVUy7t8yDrl1W13UPUUQeWXUfU3U/VDHk0gwD0KZrPdt/KuYbuqQ&#10;Ro5FxdzKCEtgpcqbAq+5gBSZg461oAGfanbhQyggwfDiQsQoIAaMofyCpHVE55Bd+BXXtqdCJXQk&#10;bdZho1pYQ1KHaggrLNWqAmod+A6O72+7AAADLSz/KvVAchGRpwgdYd4hT9ohSFwoJDN5ABGUgBYj&#10;gogq+9qCwl4t4rvdw1R6dYSdhOQwWLE5oevFm5o7Rk4dohWrTUD3oq6n4ugB4AxwgCoAkiwCWnxX&#10;YBpHbaYxdIGowfgAQ+AdYeo9Gp4ogb3FBIwl4CWAKWE4UukoIqwuB5SuN7lKQwfAp+URjaCR4vF9&#10;IyAuGtYvYlAAIflXQe4iCfVDAAIeFmIAwAUJoCtLYAhDwdIe4xYegfrggp536Ig1JxuDhyAtDKLU&#10;8Lwv/gMcyrHqIAQlFdA1IF5h+AQ1KwwpyLaimVXUBPtVnT3VPxXxfxnxvxykO2B+ZPzRsTKpKDJI&#10;woNtwoPyr0tt7om2Xhwv4soozxpbGsKAJZAq5DP1QqhkYjA6KNeF0f+60tm7GDyBaUVsxuxytYeg&#10;YBZmnK3Yb7PZIsrScHZhA0gviGKPymgsQst9Y1RYYAAErigkpERepj4fIoJHQpBMIn85Xcroz/Ze&#10;IsvX9ugvvajPlrzPmcomoAYfg7gCAA43QDoCJwPSQn6XJXYCZuIgAQCROAAHBQnAD+f4CADnd7zA&#10;DVcDiADodrwAD6fj+AAEAgFAAOBQKjL5egAcrmboAerxlYEfreAAMBEYCwRf8zBUgfwCBAAej5CA&#10;AdTxCoAfD9CgABAJo4LBYRkIKBgAq1WeD2e9ArQAeL4fgAfr/AIAAwHn4MkYACQPBoAhlWeTyeIA&#10;f79ftmBAHAAUmgADgRBNiezhADgba4AD2e0yBgRAdMBgWjoHEtwAoiAABAgdlj7n7peEYfT7fczB&#10;Mgu0cez1e0JjkdBEksmRfOluAChgNBc/D4WCQAGIhDYADASB25soB5lX53Pu3Qq85svSzfW7HZ7X&#10;b7nd73f8Hh8Xj8nl83n9Hp9Xr9nt93v+Hvf/znPx+33/H5/X7/n9/z/wBAMBPu+rnuq8j6NgnJ+n&#10;8jkGo5BkIPnBSxQYAB+H4vJ9rwjJ+rC0ywnxDaMwxC6NrFBsKo5DKONusJ5nwfIAHeejXnkex8KA&#10;26kH1GR+Hy18PLDCbNt0AABgIyIByWzckLMj4AAUs4AAWBTBgiBjBgQjzNw4fDcHjHZ8wsATmgOA&#10;zIgkBS+ATJMirKu68o3F56neoh1nKrx6nqAB8n8kCxgMuAAtUhaEn+2KryWsreJIDIKuC5DkgWBI&#10;Fw6jh2Hkk54nqrZ7nvGR8HwrZ+Hwk8NryfwBpA3ScgMAUZAQf88gWf5pgACIEHSvoJIYBQGqWAgD&#10;oQfR/s0dx8M8dx6J+dh4HlC8PAABrUyOAaytKsLeMGEgNgwgoC0Edx4ogeFQAAe59RbDkGryAIBo&#10;ZM6+AKyKOoTI4AoZJKfn2fS6nmdxtoSe5syofxqAAB4EnWvoJqsfB/qkbp2BAoB+BIpgGhUtgIOK&#10;C4J0sAi4ndG4AHcec+ZI16wLyj9WSdI6QAqByqhSDLgg6CyhguB9LTXQUDOdArnQPoTvaLAek6Vp&#10;emabp2n6hqOpanqmq6tq+sazBDtaQ58EvnByFRQnMG7JRELxTBkFwtDC8o1FrTT6fawnzEqNLysa&#10;OVRFSkR2ecagBG6tnie7T06rZ9HuiB88YpB9o5lyQgat+e0tSlBLwvKLz40rT2FQQCgKAizSZDbT&#10;no11orz0SQWovgKAeqvXAB0TIyJwqwtKjm3oy3EeterUbHmiB/QypgD9GhaGceq0GrChjXgcAy6g&#10;sBx2gBniTgqCLTgsCbNAqCojoLYd0H5QRzRoABqHAwx13Ja3R9YpgCr426tnWd/rnqeddn8PgdDt&#10;AAkQSyVYBABiypLJyvAnLIi8gGAQVIBwDjLgOAaBwnQF0+j8MiQ4jA63hlcRkmMjiSyQAQN4AADx&#10;NymJuLmtBTqOR7G4TcWwBTowBD6HAUAdQvjNj+G0WwCJW4JwaKoDMgoCgYFwAQCsAA6x6KCGsOCH&#10;ZDyTwQMGbokCiCcnUSKZEvJVm5xhRSmUjgHQKlDBsCczRvzgu1SOmU8EXTpmbLIVc6rXWtR7j5H2&#10;P0f5ASBaEgmQUhZDSHkRImRTWI6FWaRHo7bQz6tFaK0OPBdkJtlRQitEqIjTqghGbhurbh9k5bm3&#10;REa2UeOGS+jpGQ8lPksMYuge5rzTD6UO80uCTV6pMTKkpfJ114puUoT9a8Ykep9NwPVuZVkjAKL2&#10;agvgDlqpSJBHBV5DF4FlU0O4AA4hyEyWcnZESC2zgFAERxfLtgAk/LKT8fxnAAAJASSRSBQ2aFVA&#10;Q/VaJVh3mtlkVtUSMkPGnIYWFQZCQBzuAC6sf5rwCD8gCUiIJOy6gRAgSCepVV3lSH6AEo6flvrp&#10;UsjCBIA1BAUAcpYqxOR2vwARNEEwHDiqUMG4QrbKEZIwNOyyRxeV4EMXCSAA68J5gCgXLueJIEYl&#10;1HiO6II/x8RBASAEa7CQEjsV4TkfQ/QHgAG4OoELFmMAJAcxtSEGGclvSSQx95J6XmvWWnx3BcEm&#10;TOAA48srPSfgjZ0AAD8aQARoKGA+aB2QAyWkcdKxR0bF2PkXZGyVk7KWVstZezFmbNWbpbY2PEkL&#10;GHmLKQpsiFpTuONObc08M5UGnbmi1Eq/XczNtVK4ACMKduotuXRvqMpSlWSW6MBJs3yKCAMm5u5X&#10;m/okdWmd2iXJ0GRI04Ye5J0MPPnkAa7RqFBTFJDNFMr0DcIsOu81Eo/B9GvU+a9lCfFrllhRRwAR&#10;kXCS4cKjJBsuKimvAgAkjAEQFknAkA019GFvgTAkDp2gBWKj2H2oIdQ8ytjeHQrseSnVrL6vmoMs&#10;peCOLpLCP0fZrwAj7eIPxaA/h9rQdGnxM5rwGgKK2BQBqfAGgMOCAcBYL4ksYdCcXBzox0DwTsO9&#10;PZLEdtqufCdKoAANgTLeakyKokc4XK2jRHJpb9ADLDlwihixlVHMMBEB5ry3MOASAwGhZgFguLgA&#10;tjY7R5kgGqN0b4AB2DxWgAIApPyPl8n2oI5jy0U3kbaia1w+0ZHHLeDgE7GAQAZKWtS40NY7tBjr&#10;Y2xLXbQWc09p/UGobIn0s9qLU2p9UapszJadWmLyx1kjq+yB1tSnTi6fVBKD0UKpRTaQ2BVixtrb&#10;08YsBYV0oyRrK/I49B5mvHqkAlksTXI52e6eZuXcFugAE/JI1x3RgHAOTxs5rmVj6RyhmBaXEqqW&#10;LcSQCYDCqgQgKA6mLtJjvFK2OodUARqjbGsAAdI7BzqHNOAkA6MqVGvXCT8ew/YND1H0cnCSgiFk&#10;/xiSR0JqjooRQ6XlsBHTmqvKtuEyK77pKEM2dUvkuB+r+XQPNPI/h+knLRt8vkLS87hnfPwfgATk&#10;zMW+5Nb4JgNgaueZEcnAUeFhx0SRJDoy8E5RcUAe6OXHuQTcR4hhujIgMTQAACG4DcvQeYPkfBdR&#10;8j1HIhcfEO8RMCeQXWCygpSlDHSPE4o9R+gZMr0EBpwQMbvXAZHqsuEYyfbshyLjci87NlxAd0YG&#10;gJ1fBC94AAJQNlLwGSQ7CRGiJw87rLV2qvSel9N6f1HqfVerj3JZAsXrGR506dGRp0pHyXkJJls+&#10;vpNIWQu2fxZCmwoQeNKpGMuLcFAdSuRPkMSMzNlKRxAtXS8pfLCPZHZQb8HNmhxhKBkXltxHqPiW&#10;w/DT+gdDxYBSlsbqWTVFmxJXpYj6mSAJaQ/XGpfK3aNKkBy2AGjkgMAKjKCNichuBzIAh0h3E7Cg&#10;kcuZFoAFABHrp9kclKCygDgEipMdDNB/gBilnCiGEYicvxssl+jYFUv7kSl6HRlqCSLhnRgFp0EL&#10;h7h1Inh1BqixB8iKLDCMKVCtgLgKL9AFO+DXs1mIATF0B/oNB7h+C+EYnOG4h+D6iPQWN6gFqiiC&#10;mRCCqjJtl0HmB4JmOqDXv6C6gAh+FdgDh/IdgFABk7CoOmQMi4ADKxlhAPHaAEjPOqnRhyh1KtNm&#10;iTiewLrtk1FLEljIoZpPkRl+i8lQL7PyC+iRDhASmKgRANClmeCquDGgNLvRI7PbPWRQRQxRRRrG&#10;JCRSRTxURUxVLHI6vQNZvcLQxXxZRYjuJKmjKWxZryo7tcmxCNvqvzF0EYqApaIZHGuqkctmkch3&#10;sLiUB4C6h5CkkmiQLjiQDei+ADHRE3iElpDbssv6ETEho8EoLhiSMACSN5FLIUCSIEOpRHh1h2uB&#10;huBvhuCvB3k8mRE7MAC6gOgLjXqYlLB4h9gPmTB7Cju7iqiNDBn6i+EliGOPyGimOvktn5KjACDm&#10;vpG0CcuGk4JzqGiEh9CTh6h6Fdl+iIDmC8jUkZCRE+AIAFJcEsDYgBqvh3h9GKgFgGGMATAPCEEz&#10;lLB2B3CMB4B6Ctu9EICrl6IwCxjFlRPflXHQuxjnyJobJjEjB6CNEeE+B/h9JvEfmGFQE8iGE+C9&#10;lBQpFLRoChquqvwOiSCRiqnYFLODCQP4pMPatgnVLbkcM8GTy6C2RIgPmPgAAVgQDPGbi3yIEyjl&#10;vPI8xcLERWGiRVzITIzJTJzKTKzLD2PXRWxWDqxOTFmvRWNSjlxPjoPXpLjoPZvXG0kTnOkeJcNn&#10;kZCtTYB8jTpVCNHcpOxvsJEcwwCtq5ikSlP0n4i4I7khMkJbNzCxESmRNvlKlpi1gJMmjdCynCDX&#10;r0EcgBRgKkISyLEopot5Cqi2qvntipPsDThthwu1hyB2nrsjTqh+C6gEgBE7E2iTk1kckkCSIOIN&#10;B8mIkdF+B+HRtdEGDTvzPzpzpjksCqgNgKiliRFBABh+sqh4odhxBwhjk+h6s7meitgJChgAALAL&#10;F5gEujB5h/AWCWB+yBh7B+DgiwOVxgEiL5ubCQAHt6l6CrEMrsIDSnkGJuRovxr1B8FoB/h+CMFx&#10;CzABCtrtJtACDBwOjggCADDgrhilkMjIlnloEYqCCxJ5rnGZjktvDFpml0pcHGPry8h4tmTnC+AV&#10;ARQ7ARgNoNLAp8LDtNzTTHJHPZzL090+U+j/iAiAP+BP8AQWDQeEQmFQuGQ2HQ+IRGJROKRWLReM&#10;RmNRuOR2PR+QSGRSOSSWCwSEP8AxGVweUSmDS2ETKGwSUSiVzSDS+XzGDzKWzeYQMAP6BAB+v5/A&#10;B+Px+0h+09+UqoVKnAB0O14ABqN9xABzVoAPN9SsDAYEAALBMHgAEAUCAB8Pt9AB/v5+W4Byd+3l&#10;7PZ8AB5PV7gB3vV6gB9v2CW8DAAEgi0g4FgkAAIBQR8X8APd7vMAX935d+OcAA0At0ABUHOoAB8N&#10;Pa3AoHWN9CEAOt5hwAOJ2hfBPm2gUDgcAAMCgUAAcCgIAA8F8YLhEGgAGAjH3eCPZ7vkAOx4PLDP&#10;PZPN8XV9vx95emAAAv143Z86amO27fDrAbZBYJesLAi9YKgkpbLuqc55BApgBhO54JhktwEgwgp/&#10;Keep8O8dx5sSfS+gABQDOUgqVnsfb1sYlYCAG5yBOc9Snsw5zIrSAjMAAfKoqg9airqprvHyfbZK&#10;i7wAqOpSVvSlZ+H+5z3LiBADrSCLKOsyK3AIuIDAGvYCgC5x+yJGyqHfDQAHIdB1tCzgDgIlYOAs&#10;CgABiE4SteDIKgABwEsfNbnJyk0/0BQNBUHQlC0NQ9EUTRVF0ZRtHUfSFI0lSdKIoni7JdPyWpom&#10;1MJ+9yFJ0l1Q09UCIp6lKbqMu0in+p6kqWpqlqSgilVmu6iwoxSms6fK6nVDIAG2c7XHUwcwr3JU&#10;UJavq8nyfLCnyfENs4qK8y0vazseyoFPcAa4qavKlLyASqMpboNAxO4Igg2oDgM40aLjEU0sKdZ2&#10;HY3J4Pidh6MKgR6AACAFNACIEnTgQDnAAEuQqfcJHkfMJHYezgPMy0fx4fi62tKi0gyCgJAAEAMO&#10;AEwOg0twBO8dB0GzMpyGiABwHAZYAMRhAE506wHgnBuUgMBcJH8AbgMuCCin+Ba5H45R6HygklWy&#10;4oALO5QExTUCCR+9ajgBK64pefSp12vKnY4fjAqY7yirzLsCa1r+GAKywGgWBj2L2v7Crm9dVsg7&#10;DVgg6risfG6CxLrtoMEemAnUeCtrOtIQg63gSg4DIABMDU4AmBrLAD0NTJ2hKe03SvUdT1XV9Z1v&#10;XdeiaB1R2Hadr23b9x3PdI/2dTd7UShpmhngVGk6TqAhVLvd4FRJf4iPKOdZ3PiaRuYWbtiAAc54&#10;MLL7nQEtoDRo0LPPdXQFgMnKqM8wJ6MAAB3MQpiksg4jl6oBIFLTcP4Hi+I+h9HeLgUsBQAk0AMH&#10;+NctQDRysjAyVsBh0UbD/A8d8ekFRujpNwO4fCcABN0YYWcyCei1ARbwCROwAITGWQoQQ8Jshvjn&#10;TQOZfB3x4H2L+aApBgVymJOcfEAQ/TRgBH4aM6JiQKARLqBgCZdQOAVPWAIAjSx0m7LGP4FJSAEA&#10;1OOAU3iIC9npLqPBxpTCrp8Ls6IfRR0WGXRqZkoLzlvJeJQVFV4/kdD+bZHhViOh/tuVwXZFo/1k&#10;pfLkjo5JykpHVAgAwywD2dgKOScclo+1cFkLyO0ebAUzjuAAPQerAVXF5AqA82oKARoJBCukAAGw&#10;JG1AhBIAaXXlvAjk7uXEuZdS7l5L2X0v5gTBmFL+W7pVSr0ee8p4S9CHu/IxMonRAiZEEdEqQmrp&#10;EKFLPSXkdY8DQDeHKvkcb0zcj0MCeQ7w+h9neLod4fizwAQBNkZtgMdo3HOAKvA2a3S4IhSKrpZp&#10;z4IgAA85UADIQInLn0lo5yti5PlHkvsADjz4joWCYsxJ1DvAVAWOgAAGQFMvaweI9J1R4j3ZSOUe&#10;gJjDD2LaPVaRikSl8TwZWVoFU7geTeAAEYGmfREk8OAb7NhyDmGqVgdY3zOnpaqhFqoDGUgHAc0A&#10;BDSJEtfORJQtKNzHtPjCP4uJyC4lwOcAZJiFCnj4PO/Mp8bkRIrdESuag/y6gBH8XVChsi7RRXK8&#10;suJK1uxSMsAkA7S0YFIY2jZsbNy5tzLiBNdpbjJFIloq4p9dzyjzPEVk+xxy4gbAwykEgHGUgsBA&#10;ykDUJjjgCJXayacxifOjmHbO2ltbbW3JK7K3Fu7eW9t9b8kjs3TEJKCTAhstrZTLIhMUnbs3nzWu&#10;W6UlY8pQAAHGOdhA2xysIGumalpgUnnGQmYoe7aj1NVPe3EoiXUUSTf0lEBh1QFM7AIu8AA8R6my&#10;G4OQ0z7jAs6LSAcAZ4gCj7NUBEBDCwPgUHJQcBx6zitIHgPk3g2B0AqNyPUDZlwBmWOSt3AAAANA&#10;VoSCwEJvDpm1tYQVDJhRujkTQN8cw47rDlG0YYd0DR+j4h0XhJpxrWEEMyaB8TAQGgINABYCBiQP&#10;AXMKAx/Unx+sQH2nQdo/AYmhH+hJ0JL0CI4Qo2ZXRPYpPLT6QYBIBS9gQsnNUedMTznrR+U89JoB&#10;/j7XyY+IwBTEofLyWev4AjaxrZTOZpY7R6F5JUcqJLSwKSmAABgBt8kQFMj5OYuo6ZzAAHhTA0KF&#10;zOwBKZABquaqDgPbwB8DCcAUggw3K6hKei4o0SY15T01blXA11rvXmvdfa/2BsG4CnVPvNtiR2Zz&#10;vCHVydJMe6ROkwIi2ZcQhhNo2FHQueseK/iwDtPENwczCBxjpXyOkdp9h6DzNAeqvF51xxzhDYMB&#10;TS27t4XeY9Pw/dSGIPiAFrIEAIpwXYyICiU9ULdOgcYqJ6ytHxHKOo+w4OHyfO4h4BJzgKANPiB8&#10;CFSgKgMTQAsAhgR7D8TuOEeYNMMsWHu2YujDDFJWL2zppYDZJHPAOrEfMDRzjmGcWMebCB+AB3wA&#10;dO4AwGUsAGAgCxBelnHL21UARhU2EvLSUY4w+B/FpH2P4lc9kiFPfSUuPBdR7IWnjy9L5NgBF7ik&#10;vEAZBAFABMCAcAJo+7UeOYYkySKADMiikCKynTR8j+MsQU5QCACHbHwYUc47D4o3IIAwBxtb5mWO&#10;QcpJiOZPjzPiOsdZriiAS4CAC0bKQZgnQSB0tZbtTJaeQQtTmx9he19t7f3Cliie5957333v9kTX&#10;9ptTZzsbk3PIvrb4eyyJO9IKs89Y75vAAG9uEAAzBuVKHIO2TysCmVMH6r446rvXczOYAABaT+LF&#10;pZ0ZZ/X7kqnYyB21+F1AADaHHg2k5gQFbzaqAGiiH4YQAYAIxoAsAY48AYk8OoLyHuH2TgG0HUBW&#10;AAHaHwgqW+6aOINqkcMsiSLaA6XUAAAukaNOLeMEfeGyHGXynAYWHEHIGm04HYG8KYHqo8VcKWAE&#10;AM6OAKNqAIkmS0PWLiPiAcAUYCc4NkAWAUOM6GZEHsH8N4HcH0BGgmTgOYL2RSJWlmIIPSKelAMK&#10;5KLyXo92KofQOUAwOoaqSuZu1EX8LqHmO6niHwXyRtBmAWAEo84yPiYGgIvmMuAKcy8LAmHcHuoS&#10;HMHcncH+LiiSOqAysgNeAoZ8sIOUPMXs/tBUPEQ0bYdEKmKeHunUVYKWwEJWAwleAA9UN4A+AqTg&#10;4KaWAY/OxWeWJi+Q+Q+BFrFtFvFxFzF1F2UK2IJ9Foegug+C2auSPc1s+cjSeYIhGAVGO0KgII8g&#10;YC+qNcG3Bc/uqENyHaNGKaKeJUJWOSS2aovqaWMk/csmcKOWW++/DcHmk8HyKvBy5qbucENqLYW6&#10;AmSmRUIKX8MCekK2HEHKo8HcHkPEKSKeTyNkA6AkPsA0AeXzAONcjWaQHAHk5VAqgqKmrG/oAeMe&#10;fMKWHopmgAMCzuPE8aNMHmHgG4fmMCAIATAyAWi+AY8E38OqL6YC7iNAAQAGk9H0IKAEaQKebwMW&#10;6yH2RG8aQmKWzTCuUw30bQPWQ4LyH0VW8KL2L2LqAYAGggAITRI4K+TyNAAW5EOWAWA6a+ASi4Lq&#10;QSpO4UH6OUQ+IInMNkG8hkqXIOAcoSAaoG/SOMKIHlKO3UNAoiPsLwLyMkaWA2AuTuBeBGA+gc6a&#10;4yxA/OdCdOeHF5MtMvMwdct1MzM5M7M8dvGQmYeLGW+TGEIs2SI3NQuMIMKiKWgAKeHE3I+uGwG2&#10;AA3Ao8HgM4rVJGqYT0MeAmAioSiYoSA2xITwyiW8MUVWO6LzNbFiLG7OKwHUYQQuLqAKsnHAtXCC&#10;MMvQYWAgAMHC0iAcK+KULiHKHfCmHmH4ToAOAUBQMgAUQkOgMsbAniUxFcMeA8AoaWnULyGs+2N6&#10;HQwaHcHYGwZuHgxuH8HpJUVcPWOQcyAKAVLKAWAcQSOOaWQuMSMuMCbtCCSyjSLaSWbwilFaARHq&#10;AaLbCUOyfoHkfKHMTG/qMSHy4qWeMCPSO8Rk0iAoTgAc0mYZDUO6V+HaPilCK+5GgVO+K+p8K20e&#10;IJLCLaACAKBIM6H+BsO+HsTuHKHWNk66OdOCNrBATgBQA4QlN8e0+mHGXuAAG+HIYQMGNk8U6iAC&#10;b0VW+8VyOtBMxIaQA2p2hQOBBGbwLeOc9hF++K1zM/URUTUVUXUZUamBGQVQT82UJYmOuc9nUMdF&#10;NCdI2gIq2uIKziMMuqG7IA+uGnBgHCHRIikMaqLSAXR8OK8wqyMw7cJaLeLiygLSrsLyMQNAfYkO&#10;KWW+LjLyaW/7VaapRULcfEpkLq+kK2+4TQekHMPuMSsgOcAsAeNktSNM68OMHGHjPeMCNw8q6bWu&#10;oSA5BIH6nW+oHOo8nCTQHfIIM6HwPESIMSdCT6AKOqAGAMLaMqZElmbYHwwaAKH+NMzSTQW0KKAP&#10;CmksZ8M8L2PIKejIX/TmAAleLaMo5rBM8WIJJEvuWOHOHeYCrUk84uXywRWkAwAfWkAkAYMTLDLc&#10;AaToASAgCMniADCmHcHoLiPORQ6iPIhgHQXy66IJMTFWAcbwAkfQLlE+HAHUNHXgYCruY0PW61Sc&#10;/6ZG1Wp4Aw6aBJMQ1OaXCwlrMrUdbLbNbOJc93bRbXbZba+FUOui+JU7NNbnbkI1NUmMKEeOTKHU&#10;XyGQGrQMGyHCxpaePiX8MKXLKSZ3EgTgAyAspzBDCIW6MYIJAcQqvKLsVWOwRCvOHq89Xkb4Ko68&#10;LNB8KhV6HqYWASAGK+A2Agwa8ULynMTgahMaH+AMBYOsAXMaZAoTFiHMPCKKQ7AOMef4G8HYNAK0&#10;Xy7OgaH0HrPCH6HqNUXKPWOIcyARd0/QAiToJUOrIGMSPPXsAFXsTAS6OMLgLSMlN/R6AAA6ArPk&#10;ASaWfMvuHsO8HCceKwHYNGHgHeXyHufkMWz+vsAk4ANOvi4sW6KcIJSGPEHyHpPC5GGeAAAmARPC&#10;BAAuPEsgIIAOASZEaJPeHmH+B204pQX0SC68TwSnccZ8BOtI6gLiG/b6AAu2XyTOTQL6LqAlLyRE&#10;L2YoPWnMnYngMwsA/9EaZEBKtAAAieoS4KMsOir/MoIlGZbdinipiritivFtUgeFikVPijNWU/Un&#10;bII0ocMWKeuuYQGaGmGoWEuuAAHSWO6GOUAdgIfyaWS0MetYL2IEKWRAOcTzfMMynipiL+MSX2YC&#10;67KTHmOKRndKMqLTWvHIOaKRXUHYHcYQG8HFNqvyPjLCLThyKeyU36AGOMHUHqcyH8AEw29IQkP/&#10;OJCIMUHyMSG0HJPCHIHVWgpOLkR+OW8WbmMenyOrB9PoAIMeAGH8NAAEHxPCOUo8sIK3mIMsH4AJ&#10;SmKcoSHuHsKeMAKeHicOclBEpwhU8q/QvsS4IKY2+i+k+oHHWkHkHmgaMexpaUYQA8AqPssgMKMq&#10;MeAQAZPeASAiCaKKAIwwMILjfoO2H2MCjIMSHTRgKWJWAuAmZFDObw0kMsMIMCGoHFWk23Q4hJGd&#10;NyMKSUILA4xEiTFMA8ZSA7OAprn0azG9GLphixplpmt7M3pppvpxpzpqmaIKTMNcGMGhBgGuG+YW&#10;nCk8MAO8lmJWOKONfgbwAeAeaRojEiASbwtktadFCIOMlcaQkcOUAI30043UZnhjcOSsLiO6PE9A&#10;YWJWK3BDYsAaKWAaAOPWKmaQHYHwNwbuNwBYBEQSOYLTlsPs8hSIHsYCMAMCHqQ4Rs7UH+O9XSPF&#10;scTQXmskTu3mZ9LyTgnUJWHRnSHiHnaGHuYQKYYCMuvaMsSgZ8XYOBpQcyArgIvDXkLrfsk8HQHS&#10;YQHYHTWkMQlE/oS6OcRTuAfsSgOrTmXAKKOOH2gaAOHw5/gmwUAwYCXaRWAKoSO8pYHgH2B41CN4&#10;RubcIMOILikXfYAq8IMYAAGzTbAoHiK2AGx3gkOuNeZKMUJU/uu2LAPAZvc8KRvqARqqhVqhm+Z9&#10;gtiNa0NZPolntNi4+YIzF8mRp1whwjwlwnwo94d6mLilwcd8VqKO+kPiG+HGgaGuG6YWGeG1JU0R&#10;CQAeoTVcLbg2bwRAOMoYqwOdTjHSIKAQSZkJhkHSTQRIKeATR8OJVzYrVw0jDRZabq0qPCPsGsG4&#10;ZfeS1KKevmOU0nVyAIW7sUW668aWsJUDkkgKLynWPiHcHgo822MSnM6+ksPYPWMiOMXaTvB8W7mw&#10;JWLwNkAIH8XyOaMSOKraAEMtAcTg30OycWJUVrOuNO0gA6Au6aygW6gCRMUxVmvvvZTWG+NUHiHZ&#10;JUAEH3JVZao8BEA4LqZC7FWVJbPeAEAWCWYYAQBaaqAOLaX8PXacYQk0YDHe8RHUAfD7kgoJHwZu&#10;4qGYG3BmPOLyBCA2cyT0OVgW04vyLG5aOWSqyaThgsTgBEP+hVvitdNEVBGBU1jAIXbweTbpwr3N&#10;pppt3P3V3X3YUV3GuttsAAGOGcGkAAGqG8+04gNC/FtiqvWDVYxAAWfDg2MvdKOSSdWUhMaWp8Lb&#10;aUW6AUTY6ANBvSxps+YCRAOUH0HxzIHYqUKSNlLuaWSkLiAuAeLqLsOMHSHjEjJgAABYBGTovmbw&#10;osoqHcNGosk8fcMLOedFdGVYXJveTWLjaQaQ/TUCn1SDhkekf6YRebWkzvmQJa7adAAMOAviTva4&#10;ZEAlwDWKpkKeekPEXwXyXxWknaNm3shES4VqV1fprqb/kkfSNGASH5JUAoAUgaA+AsNGAeAa0UAH&#10;yyH6QSHUHthFCdMazVl+/pmJxqaoAZgMfcO8/wNMgCMKA0AgMtFSoSBGA8N4Q4IIGoG8wa+qo8WA&#10;k8LmKfv9FbgNqiLaA4ZCc1T4lbDQ5sT2azUli/GIeRU0mTUxpj3b9/+B+D+F+GJHw12799bzbgJQ&#10;QuO9fyK2GyG/PDqBBgxhDmAMMsLRWIAVxgSga+Lhhdxo/Q0qYMcNKPo0v6rVLNkZxkVAQ+MelMW6&#10;lebwLYOqMAMKG2HDPDXgk8tYIA+wABAIBQABwQDwA/wGBwA/H8AgBCwGAAGAwJFn8+oW/HnD308Q&#10;A+Hw7wA+Xy/AA+36CAA/X/EozAgYCQSAAmEQqAAEBJu73s/ZW/XyAAMAXvAwG/oGBoq/H5Bno9Yc&#10;+3w/6M/XxRqOAAKDwWAAqFAiABGGwyAASBgMAHk83qAHo9q29qgAHc8JM6nQ4wA9ne3QAAXy2AAE&#10;gW6gAIQ9QgsEqwBgREgCBRFJwIRq8CRcAAiDguAHq+aw2XI5gA7Lhg57B4IAAUBoMEgZDg2EAbcn&#10;s9gA0G03IfWAAKRII8ODdy+31W3W8XkAG86HYAHu+6wEgfCg5jwAKg4GAAGQluQWB4yBAHEomAYn&#10;7fd74X8Pl6/nE+F9fZ7fv8/z9f8/8AQDAUBwJAsDQPBEEwVBcGQbB0HwhCMJQnCj5H/C79wrDUNw&#10;5DsPQ/EEQxFEcSRLE0TxRFMGwy+j4RY9pynSxRkmgaYAGsbhwgAcJ1nakaIAAB0hK4jKHpVC78gG&#10;toCMkzawgMA6HLYjIDtk2C2AA2q2gaBKDJIpJynOdDRHspICgKtoBn6j6RsEf01pfJSDgSsLsgcg&#10;a1L+eaKyqCAAA0DYOqMBjctGlR4nsjh3Hm3h7HyjgAgCrB/Uol83v0gYBKwBoFJcCwHT8BSEMGAC&#10;mHlMoAHKdSTHeecfH6fZ3MGojWIypibphO4Ap8AAEAQg1OoytiDPskZ8I4e57t5ZR4KMAqKguCjQ&#10;gqCM/AqB4FJOeiTG4bprgBVZ1pGf72V2oQHgOgQKAakwOAivzaWaBACI4eZ9NCb54hsAB5n4Eteg&#10;QCbYAOBi1APcoBIkfB+vYdp5HoADTnK2CKgAFwQA4AASA6tOONCfZ/KwbRyHSABuNPkxxtQuatgU&#10;BKXAUBWCgUBbcgg7Lwgo7WdAADoJTvbC2spUj+vbST6qw9j76K+WmPdF73adFWp6pquravrGs61r&#10;eua7r2v7BsOxbHDWoOFor8xfpWjPe/ezvaftK0egRxHRkplmobOTHNMZ3nqpKWImBMqq9NDBtegq&#10;2gLKIAU5bIKyGfx+IEdJ0tQeZ6I/kCmAI4QEuEAoAokfz0UGsIHAlgSGIyeB6YhY6toWpj4SLclS&#10;5Cwb8qc9R/q2f59WafZ94h4SkqgiSBLD0S2gPYgGAQm4H1A9qMneeitn0fihAQroAvSl9SJIiZ5n&#10;goR+HzW9IrUBKJAYCSMg2C8/BOEFBAbxh4nhZsY3EbBxDkAAOkvRHXYj7ZKvRvQEQEmKA8BgrYFg&#10;JlCUIVghgGi8D5BwRMApnQKAQMuwslw3R1HTHgPUrYA3RFee+AoApEjYkVfuW11zEBuDiHEawioI&#10;wRAkZ6BcCwAH5E3LeXEZo2hvAAHMotw5bScp+BMB08AH4IJ/AgWF56xD/oZaSfhByFz1tLbY2SMU&#10;Y4yRljNGdCyGI0RrjZG2N0b44RxjkgNtSFo7I9JMNM34ABrjfhuNkcTKyUuNAiwImpNwENHH+5Mt&#10;yqB9O4IatlxZDpJwqIMAJ9T3C2gMU6S9WBeB2qyJQUVZ5Bijm8JcahN5Hx6kcVKUYtQA1sgJH0RI&#10;A48ykvcWyAcDLGR/gOLKPgApNykkSUSSp7JTCJKTUupQoSkT2EEIqp0hxiEngEPY5IgTfykjsHiX&#10;EfRy1er0VKP0lRuyhD1HsewuBBh9D7PyAEpiZyJgHAVNMBRGSwEuNeScfJcQDOlOytZm54TPknHq&#10;j4bI1xmxIHYX4exyiKESAWAgsIEAGECU+YoCYDEfQKVkPgfhNxwDwBMAAeI+zjJMMuAsBIFAAAPA&#10;YW1uJWB0y4NSXkAA8B2pjAqTUAANwV0nBGB0DZngHG5Hu9kAA4BzriG43wAA25A0onUWqFpB0oFG&#10;nsr1miWQGFhAzB1jQG6YAZNwllLCz2Kn8i0phcp8UWxhWKphUjTY515r1Xuvlfa/V/sBYGwVg0Dt&#10;urmi4hZ/W3tGaZF499ij5DrHgc8bA3y/DcTCAAb46TpjyhMV5hJPD1D+hSZWUwBybqcLCz9XUXh4&#10;jxJMPYeRJngEmAMsozw/SOSYIyPJJo/AGkKAMBQndXlLQUi9Y6NQ/3cTyKYhcpikSsPfMGP4rY/C&#10;QkvH0bx4UriLEDAKncmxYQGycSCzEAAC6vlQKwc056xyhJoppaRMhArJqKHUXEfhV0rltZqRkCAE&#10;yJAaAwncE4HYLUVIMPJ/QABxDlYmNQbpwB3Wwq4eyFpvACj+MUA4A6PgNATOeBYCLEIOlJIYBI1I&#10;9AUEnACCstQCwWHUH8Qoc7rTRD4KKporDzT2AOAQQ4Ah6nhECWSbweb+bwFtAsBio4GgKk7A8BVP&#10;w9R6sQGYNcww4LOHUH4exmjBQQAbgsCLKBZloxAWws4ip6Zlnzi82hqSCIKVybO+qw9hM9Z7z5n2&#10;LMas/aB0FoPQmhdB1vaZY0986i4jmHWuIbMfgADMGqcAdNnleuoMOBEsoHiyETH0UV/6Oh25KfQR&#10;MnrzAFG5LYS4i5BkqltegS6NRu79F3kwRIyZQjzFFUoVuXBvCQkfACOtWQDx3HPA6PQ55aywj2A6&#10;B9fgF4LDwAewIfVFlMkVmgYOxx7pMGsXK94nj6nRkTUvOYgSlEjxeoqW0DFGAAHLIEOEcB0xyDkY&#10;gOYdJHNmEqVKexJqQcBM9A4QoFgJ6jgRAeS40ZW4TF1x0RYARFQI3lIWnAdw6jBDyHkagkisntFC&#10;XIwVKBLqkkGcgXEDYEWJ5DK2O0eZLh4j6qOPcf5nQDAJA8AADAE0/EQKYOIdSPh3jwJEPweqzQOH&#10;YAADkGILQAAbAsTsqBTB4OYAAOMdK4hx9FqaOxZs3zeAEI2RZo56CMkYLaQMlwEu4AABKCAtIIQM&#10;Q/Z8QoB7L0W54IXFrOdcY7WJPu0lpZ/c56G8V4vxnjfHeP8h5Gv7Zj2uzaiequ+366WPrlXUe/Ex&#10;006y4j4aw4xzgAHW9acpTHtECeEVu0hEk0Eu5Or2rfFSKshKwPweKsh/jgG0bAdfpwMj4N4ANxZe&#10;ALFpHmBM8A+QJk7H8AhbLRyefX27aJTLSm03JzjczjPrh9MQuwUnUMuXvgTZwY/FS0TQvSIU9wgx&#10;dCijlHYj5lliSMzqcoOkkQc4c4j4cwcZiAfIe4pgBTIBIJdCmICbJgCwm477+J0Itwt6UAxQdIdC&#10;I4fAe5ZpKAmQAojIyohw2opICgBT04DABpMYDICY6ZM4ioeQfBjLmqk4eAfgGAtwfaH4ugjglIgQ&#10;ARyS9I8wsRap2Qpg6RV67AnB54tR6CDQm5KIm4CKTrKwj4bocAwTRxcRU4gRJRx4C4tLMaCwFIDy&#10;CyBpgQC7NZwYjKLZqLzQ9bxJAit8N5p0OTyUPEPMPRBRDBqEPcP8QEQMQTxTRCx5tQrAfaRjRipp&#10;GLSYar4IcQdJHwea+hQghQEbAgngfxugcDCgeCURhgiZJgrwA4sJxYm5NDISehM4tqNQlApKczgC&#10;LytkJwgxkIlQuBZofQdhcRiKAACLo4xZ4Q2D6inYDAtIeL5ynYCaH4fSr4AzcKFBpR2bXIixZ60S&#10;ZZ9RSj3aRhyQlR7QlSFo9jIIjJn5grELFQfIoJkyqJHYcIkzCApIeQeIoScw9ghA9gBpgQswEIso&#10;G4GIEIAACgCYsJU43gd0YIcwdRkofcAy9IBQiSTAjg5cXQfQ55WBzQmAl4f5grirkwBJgqmQgQDQ&#10;CA6Y2Ikx4QuKpZO4dwfLFoAQAwEEgQCMZsjQcQc5koeYea2x848ICRPwFoFBf7hg3J1wuJh8o5Rg&#10;AAd5ZIAAdpRKRoosAw3hWAoqco95hggy4IhQDYDY8DMY8AEwDA8B+Q3JUQ8575SRFjwKxBtr6zOz&#10;wSxLRMQcukusu0u8vEvMvRsDyjdCw7zBtJp7PMrB3B4QlSzw3iyQ57+wkQbwdRWQdgeR4wu6cIoo&#10;kg3iZwiwgogcUcVK8Agy0wwa2YiYbpvQBYdj04C0dQprmgC6o4eICQ0IeoCDFQfqrbDa6JpY9TcJ&#10;7wyg/K54+yZhSYfseshpUq/bec4w8ojIDBn7nwCamADACiCxIRO42Qir+iAIdxWSz0yYrDrIrYc6&#10;JKJAcg54cgb5iCdBXqoABUBgBgB4tpascoCYiqgIlUDgpMDjpIew6ZC5M0a4ALnaDS4TDamIAo6Y&#10;CoBb04DgCYcBgciYfZO4eAe8gIcgeoGIvAfCH4lC64qx24lQ8otpak2s4jBwdBMZSQoQDwnItRlw&#10;kYoQhY1qiolwl4gTZjozBodBhwk9GEUohTKKH4EgD6o8TA8AEIDIspyAsLIciLcLzpqNKDzsOUOj&#10;zZ2zzkvdLFLLPkPtLVLtL1L9MBD44SOpppSb8E4gpj1JZpHKAAbQcKAAa4cIvypYoQCgCw0KbAiY&#10;wBcRyYoqSJw4hwoUERwwAkJ8WktQh6iUqYlbUKT1QSeiiw3K6A6gehZofoeRWQAwdpcQBp7QAACx&#10;mog5mQkarofFUYewBhO4fR0oqApMbzdFJoipJggwi4irzDOCLwmCeYi42BwZIK9RII5FRkJAc8yC&#10;/IvAdwlTKx8wfjbhztUQrADgDIsIF4FSo56QtoeZh6AIdZkocYclBwe4ehkoBYAwj4ggoS0kVoAY&#10;m4gYsLipbJhIhxw7v4iT5Aialw9iioj4CAA705N4oTmRgR9A8AAoBRjLiZcAdZicdQ54BdPLvYlw&#10;CYCQssEM7AfBiBYpwYm4AhxgfoAQhyVooTsTJAqbeYe5Nicwix74hAm8BJO6HymAEYDhQQD7NIDY&#10;2hxpX5oiuyLlJ5FxotMcOw+EO9MNo1o9pFpNpVpaN9Kg+los4MwZY4jgdrrJVIdY6azBkodJVov7&#10;L9HiZj1iiTHUWEYZUorBM4g0kA3K+R3I9o3YiYdgxQAzK42AAIoQjAgwfbVYk8kAkdUIfyFAr1D1&#10;u4gSc0RB2wfSeTgK6aV49xSiZbywf4gS6o1giRl4hzi5O4CABzvVzq9IBJbJKZSwpguApJMriBR4&#10;tynCng54vhiAc4cQ3gesShw4l1tIg4ydFolRmRiFjorcIIlQpwyIBLgSgInkzZchWwf80CTIAorE&#10;KhWQDYB44ABwBIk0+pfgfYtIcoegF41IeZO8eZcS7cqkjQgsrQBhgpuNgIdxHy5goQCYBxgpLotr&#10;gC8Al0kBO48ZgreIsNDiqYcZib0IkR64jgyQm4CrJoABjA8AFZjAADTxPxbAhw8xirv1npqNqDOp&#10;YsuNqFpmEGEJqtLmEWEuE2E7x6w1n1oiOougrbopbgcQvwZ4axvQcodok1wNeY9oAS3QpQiq8dGM&#10;7AfNwz66YaflXi51Gooo5cyZI+HgAt/IBZO49z41jLpYo0na9Iu4CEJ55rto1ofV0Iv6YAv8EIk9&#10;jDjNvAASS41qFI+BS5hLDFjrig9lXT2wgypN+irYmIitOkCouJ1xZA3gk9xRIw9Q/JNApliYlx+r&#10;FRToiTZg3gdodhkocwcxHVcRMYBAAZWVdCDQ3IrwhVkBgQgo3IgohxSL3JuOIQnlgxLIA4osE9FB&#10;3qnYehLwfohRXY0JMtgIdY1Afa2Q1xwRwi9SRBLAggrCTgm6DosqsJgpJQhweCkSzQc4kTUoj4jY&#10;pKeQjkNowdXl5ggxQhPwDVO+CM6RjR+VT4sCFVWy0KutK8PxFuFSu4/mFGe+fGfOfWfeE8PyLeDa&#10;LzkY6id4vDrVHR/ZHpiJGSncpQ6wiQfh20bZS1ZggV+B2QiagIgwBF9RwogxC7kkpof99wga3ABM&#10;IV9Ahc94l5Ogk6rohjDAf4otwol6QZ9AoQex3AmCZ58C5gpkezv4rA9FvDIYrxJohAsIm1+mlhly&#10;XZwwnqxuVmIic7id1A0Sz8eYoodwdIpLK9sWbzVBSpXYopKFc4A4rYpwoRl4jJmr2hX15FdpXbv7&#10;cdWmOg8ouNBKG7DwkRZ4phhYhQdYe0gLpB1jjYk63BzmosElYAqAgVrA6Z4QopUQhyakJwlx6CSV&#10;vk6SmEMqo4Ab8AbNOVEwxQdAd4kwfB2YBIBpPxaKmAEjqgxYCymADoClzal1ldWzPEOFtw/zOqME&#10;uOfm4G4JCGEm4W4u4245rDwtn5SVoeetn8wgpid4jgc4dhWQbIbob+AJiYbsRoeipa9NUNlorgtq&#10;7qlET4laRhKBNMzbNzyqcolR0VWSrpxaSVAQ+id4op3oj4AU0YBb3onDJQBU4xxLeYCCmAdgDsmQ&#10;edUI5QuKbCigBOKi77h7eYfVV04x3a9KsIow1+ntXohzEjFUiJcA1ZU4oo6twx2Z0RWwiNRJobDE&#10;aB9YjJQjVxTQkYe4ooe0nSnYd5WQfYe4kQiQuKTEIBIriteaWUzVd4AwsIjAhwi8iIjAiZOWM42A&#10;Aojgp4laeA+NWgARbJZQpJGQvzZhZqRZ7ZwgCsn7nyKdI40M5rFR6RgrWLzu0hiAZ4bxiabwuI2N&#10;eyRUylEqR5pJORl5bJ+RO8TBgVnA3ICPDZKpIpApFlK1KMwVom5HS3S/THTPTRsVMmDJtmf1MaLx&#10;U4rb+xZqJIkQczUo0S3BUogUDg3jpA5+7wjhkD7leyrI9FWhOQgiS5Kx0RpQf8ep8gh4c5iYBFTY&#10;AACHHUJxbIf4DkgIfYCKmAfFQohZ5qrkiNxa3UqSRg6sRFEpSnWkYbeg+wlRX4gRKLWAA5PxJRgp&#10;XZbOaItT260OiCZQ+I9B3gicRIphkArEjXLQoT4wjj4yZBhfG/Vx8S7VlYgQguobDF55Zw9hJQ86&#10;YYiwAyST5JZ7tvKWoSrBiAA4AYoo9E4Y9nHAhweyVotzJR4VQVASlwsJa5gtsg6DfN1Yj49Iio3E&#10;c4C4nY5A3Ifg1uZo4YD7no8wjMnAxQcgdRcQcO6qnYfFykzZX4hwBrIIAADisgFIEKo+2ZP3qog0&#10;WhAEOjOKu+DDwdK/TftOEO4ntXtvt3t/s+Dho3STzaL4/5p0pBHaqTSIvw3w4A5ouJOghW8RJimi&#10;iR/I6a7HkWM5hJ3ixeN+VDt2U9AUEN5oitdIhdcQhanotQdKAACYcdByjObvaQk75ZcADJQQeejh&#10;kHhkUYBoBZPw+izxiDUJ2MTfDifGpp2orClwlzeIsu+N8Aj5RArY6p8z8D7Q5WvoedGAmItQ2t3O&#10;ujc/fncbiYe6q4jbHf3A2QoRlwrDip5FZt228AhWIJKGj3YIv9lAoe+DitlctAiqFvbJhRVDopWT&#10;KwuMTfcxLAgARCANAAbCoTAAgDIZAAXCQRAAMBYIAAJA4GAAGAgEADseb1ADUcDnADuej2AAIi8Z&#10;AYCAADfz9AD3fb6jr0e4AfL7f0vAUcB4KBIADIUBwADQTCAADoUiAPiYAAQCANSANVAFZrT/rVdr&#10;tYrlZrFeslls1ntFptVrtltt1vuFxuVzul1u13vF5vV7vl9v1/wGBwWDwmFw2HxGJxWLxl9sNesd&#10;Zx+SAFjf+XAD+f1cfT8mT1fM2drxkDkdTvADoeDyADrecozU9CAKAuZfb4ADqdjtADyeb0medzMv&#10;l4H2oEAsYjYHl4Djj/qeVlwAx7/eWofjkcMZdrqAASezzAAKBAKAAEDAdAD8B0Qe3OAD9BNDAQRB&#10;/FjADAD7+Oe4KZJonp9n43CapsfJ8Hy4h+PGA6ZJU5gEgQpafqGfZ/tqriXAClrKAAfR+pkqiqos&#10;jCpqqfaePWzasqo6kXQ6zMQAAeh6Nwe56Jsep5pzBCbH7AbMxCySZAKAiuPm/QFAYjAFAcBYAAOB&#10;LzOQoYCgPCLjMqrCdv4y8FAMAcFAEf8FQ+mx8Hwmx5nnBkLo4AwEygB4GAYAAKgcgh9TSABtnIcj&#10;exqlIDNqCSJKQCwJAA5KMHifD+AaBaCBKDoPAAqChnseqQNOeM+nUdYAHieybOc58WTS3AIAW8wT&#10;g+hgQAwCqCgk+4HAU5kRy2sjJswyLKrIyLJrLX7G2NY9kWTZVl2ZZrBsuzFnWladqWra1r2xbNtW&#10;3ZSuWGAJ/1/bzIKutquHtNTUnfTxvnO7xqG67Z0nceD1pkyrkSjOUtqqfJ7JQf8gPO6J/H4/h8Hu&#10;8R+M084DVy5KpAIijnNrDj9AG+CfwyelPH+cZtyicZuu+cWRgVjIShenQLg2kqVRoAran0jTqYcl&#10;IDztFkPnukDqJ7hzmSMjipJcAYApcAmjvGBKMApSKKgQjCrqrR7+HeeiQawlB7nu3B4nclB0nI4B&#10;+n8lwIgspdJSsA6q3Crh+YND8gx8rJ9pkjCsgiBbagyC8oAIAyXHcebcI2jANArWYJAgo6hIoep7&#10;t4cJwGmAB3nkdj1gEikrvNVijuS2rMwZdKSnq/UBpcA79SjDsjP0A6NyjI0GowiaKVqggLKVLaXH&#10;WeDgHlBKdH6riNP0CgFIxrsFGwc3NNJBSLpcBHaoujALPsAATg6hgLgio+mP0Ajow8rzHrHYv025&#10;9v3ff+H4/l+f6fr+37/x/P9WHb6tRCT0fDcSSmvAAOUdhrB2jyOA1gnJoD+D2buecAh+gIgMKGkI&#10;AA7R4L1HkPJTyNTgKPJsPxDh0kNsYJeAEjhVyXFTP1CqFaOzqDmO2AVNhKXWgMhQA4+B+iXDzSGP&#10;YBpRx7gbPUAMCKigIAJNq0YqqpHSj5iiTZFJ/B+j8JsVQnoC3ZHjZeAtKZVj9IJP4TtBhnUGMLbs&#10;WFjBHEJEUXBE9PhoYqD9JsRojgDgGHmjib0eMDR5k2a4gwerwzetgAAPUeBIGeE5fGQ0DRBAMAZd&#10;2BsggCQGlDVK1AigGXwleHOPA8Q+R8qeiYO4jIATxD/gFKQjg7x7H3QYnYBUYCIx7AAqtKCKUGDm&#10;HVKgzRMpPJ2Ac1E85wzXkogMvWFRzAQAbA4ABRJSwGOsN6PYnI2hzuaigAACaTz+oMHSOs3jdyZH&#10;2IIB5WQAAWAhUsBoChSwEPlJ8+srSxTqLEWGsF/U/Z/T/oBQErq0J90CoNQehFCaFULoRPtcJZVv&#10;GRV+WNsqAoBDymwAAdJpAADnHcp4cpujWmrN6PU3BPSqpxShCw+I+kzJDRcfEfaClNGsWgRmMMzZ&#10;8lpPgciOEhTMsfIyOUcClx0jjaglAAYKAZH7AmBcAA9o7SJAEfoe8th/JSOacym4/R8k5KmVwBAC&#10;U7EbI4ZosJmIXkVJWBIBpFAItPgqlB4xPVOqBJBTNBQ7jXAAHAOA1Cmz+AHAbWVLT5aUADK4AMAp&#10;LqKkzJoVIrVb3swVAAB4DJ9zkn6I8ShCRGATAbe+BJ0LLx3DsUANEaYwTUjrHKesAqUEpkUKUbUi&#10;xVTNIMHuPpKA7h81QbKQR6ii2kzHbcTEnSCDMsMALDsoU0iHgAImcxspXIAkyHicJ6xHANVxPXAI&#10;blHlRL/dc24zEZgAKRSgCQDYGAAAcd5NJOl0ktFXoKWpt1AyxT4oZf2/1/8AYBwFgPAmBcCq9v3P&#10;l/iLH/yJNCACRZKIDthlEAAj5uGDEyikgBIZGzawVPMAVcq6CQG/OAPHFEiWuEziuZkzFjTprASG&#10;i+FqVzz0uKkO9zQBSakZi+wwCY8zWAClIjRcGFgGn3HmBo9R9SERLOYS1qhwjQn8H1lc/aKT44tg&#10;mVWMBzI9EUArW9gZ+psE9pMfykxuIAxnOg0Q/ShCKLjlIbhPZuJSEgdlBQCJED4kuO6p432eB83W&#10;HqfzISCh6ywRpRxSJzATgmqgB4D5EALgZpWAjQA9SbJYIwB8C4FLJFcG/OMAA+B7WvAaAYcR4wCG&#10;8AMAEnpnSCDuHwCAnSdzipQAPWOtl1GyuXHkTkjRLgPAVKWA9phlapjxN+AB6EqCdlciGUewqdig&#10;kUgCfyAxrGiEJAuQhpJXF3HeHdAqRJwlalHBaCPXAHwMAWAAUY8yuGKz3K/RC/SwFiYG39v/gFAq&#10;CcB4JwXg3B+ELYrTvkyD56Cljt2fyBJwB0jvPEOUdpqKME5H+iwe+D9zyMjUAJiHHW4XKYKfxcuL&#10;iZD+pmZWFFYyCFTJcwZBSQEFNxQYP6EoAQCxwq+dQdhJACjylQAwetnowgHA2CEqQC0oD8HuSgfF&#10;VaoxDQ+AYiiGzqcdXtypcqRiMXNYudPWRMian8iYS4CgDyCEOKW4khDU6OjsXrHS+hGIGAAG6OM7&#10;w5Rzqel+gpGqCuXJgTCpet238LEfUX4kCtmSGtpKIrUjLtUbE2gqUMFoIWWgXIH10qo46iAAGMMw&#10;X8BR1WvAEAk+4DwHIMA6BI7wDgEkgJiS5HOoh1D3BZVEfu8jnPVuag1XM+R7dBX+bhTfN7kEaRIS&#10;tx8JkaQRRL5UiABlCVReIl0rLcmum45DzA/QE3tgfAsrMFNmE79uaIVW+z5+GHV4bkdXfCf8f5/1&#10;/v/n/f/P/i9FoqduViykBiZKMEFB2B4jgOMF6keCcu6K0F7CsjQEGJFuOJ8gIjyDxvEiWiuMqiOt&#10;hlRGsLIGAKpp5j9DYpEk+CeCsMbCWiXAEiwgDjovtDmAGB9CcgGh1h0CpE9qojykaAFk7B6AGilh&#10;9gECKNYiXKbkUkfqvCsqpkQk3D/CNj9LCjmJPChgQgLk7CJkoB5B8wwB7CuCcCUB5sHjOu0CejqG&#10;lOVkyCeh/QcidDwp6r0gHiIKvieqiDvGviQIpQ2GlGHCMG4ieh6JDJ4k7AagXNcAQAOiIAEAGCOQ&#10;0CchthylQkRAAPPCGCqiZByBzhvj1h7htN5gChqJcgEQevbD+GzKoB3h9qmk2unB6h+j7kLo4EXD&#10;NwPvrCVpPCju2k7G9jmFwCuDfiQGriQCTCUJuueROw2B9EgrSEoAVgPmWlVjmB7CTu6jeBrBxLXh&#10;8tggNgLqoARAMr3ATgOCGAKioQ7QCCtiviuFhJ7r8n2L+QAR7x8QAOBx8x+R+x/R/p/uFx6v5yBF&#10;7CeuInLicNoO7KNKSCPDgDPCZJqiKLHxlDgkGCxMtsNE+QpixKCkigCDmAFJaw7ECCQM7iZsikLk&#10;WnAvvyMB7DWACMixhiUtfEJiII2jqOpkPlgB7Elj9l8tZFvOvLcl+DzmIK3raMyHWCqqXDcP7FcC&#10;MFIihq4iCHjCuB0h4GOw2R1yrGGByINAABxhyDUBvBwF6weF6h6wFiMnBCiCmkonlrkjcOtD9AJA&#10;Lxfpvv2nQj4HCkFFVihgWJnjvoLNTlHgAByBytWhlBqBmjcq+FFlcJvAGjWNKxSIlpUCWjah8B/D&#10;1B2h9AbpEh+FLE3koksE7lViWPdMVwFxkmrkaOkm5ibNvsvjmj9RACMiVu2iIFWChmaGBisrFCZF&#10;/icqPF6l0TZp6AMAJFFAXgRNcAOgLNRFbjanYP5CwiwR3p+P4SATuzvTvzwTwzxTxlzKdloisCYi&#10;uQDLxjcB1qOB1NnDWnMNTstGmCOOaD9ueD9njMskGMpCIprHyxnMNIIlHThmutToZEyEGCgxhmGF&#10;RiUPMkaB+CwifovDzGmDmFCDagDmECUh2h0wfDcB+tetTwksLADjzOqj9IrudkhjLl7j1oUiZOOi&#10;ZMrkRIJr0ouCGgJDmATAMDalVk7B7h/iEB8D5G5kACdkaF0tOEGIICZIJiXAJNlm2ieh+tUD4yiA&#10;BiMF6DcBwrwiOh0jWPmzgiqgHDZqcGpISgMO2gAAXAUJ3gLCjnZoMlBBrBwLXzDiiRzDiCbB1h0h&#10;vDMh7hrxShot5gFLXtkD+SQr3B5B+gbDeh9gTiSh8lZoIDzUKQ2J8mjiXUNiI0Tk6ChmnNeGaGDE&#10;GFRiQB0B2DUSLB70KD4kWQmTJjzASiDN5mnkMoMz4hrhxFAHCCUHAiMAMAJiEAVRHCmCDlLpqiM0&#10;6izMjx7R6N8R7TyVq1rH5x91r1tVt1uVuztH+SMuHCswJNhjcBzh3l6hzIEyxSGQEQ7EwnYvtOui&#10;sh6MixoEvEh1TyUoqGGDKiuKUP7nrDao9EqGlB+MimEDcEeECsWkOENjMOXD+InPHmgsbGYnRp8k&#10;DEP18mlUYv7UastlSoUChDzANinAARqGW05q6KpzkQRiQB5HIkaMsWFqSiUOyAATlj7mgCZyMB3B&#10;3ichzBvl6qjjeB0ByFQrGCsgONJDvgLE7GHTqwOrG0dDmE8CCDHqNjxWLxNANKoAFvtxDjxJfjeB&#10;xB0FQqTFPHljcAIgEwegMAFBqjvgFDUFWIfADARtTgBgfJEh+28h4B8EmgEEoNQCIAGJ5wVjcDfC&#10;cwFDgJRCQDSEbxoD9lgRdLl0oj4D5koILCKJiiMCgiOQNDmG4ibBzuMqNF1iOy2I3gAATAPJogSA&#10;NL3N4IlJbCzn0lxzt1vXd3eXe3fXf3gDE1wKboyVdjgVzjxByF6MIFSV/Q2WIGGLHkvPjCiPQgHT&#10;Trmofk+DTDUFHFSp6DL0r0PAF0cp4j7s9sVFOMUhwF5t0otwhlBjmGkmkWGkcCXsegCpWHNiOB6g&#10;DQiEuUspgoJDj0cjkCwCeosEGFwqU0SoKiuAOAIiUGnCME4gNSatRGmRbGzHLvHHCCch1l0QOLQA&#10;MlFAKpcLGwyk+OMFPBwhzJUK/nNByhxpUGxF6iakFQjCOAJgLJJP0CGtQppJPypriCqoFCQBvhy0&#10;QtOCuQ8EKEykaB3FAAAh9VBAGgBBrE7gGQegNgLCbE5NRB9AAgVzRATIMh8gRJEh9j7jNWJEyHaQ&#10;UiwlSD+EWiKmaGhGiCOLHrds2EgkAz+qW1GAAyJNYlLzJAJgGiCV4EaUEHgiQF5lPOSDagPLRWur&#10;3XYtRK3KVlgKJN9iz1qXg5QZQjAVs5RZS5TZTqDKHMjqbloxoCZMLjWy2Bwh2pUVzjWYPV/CslDH&#10;PnrDzoULq40l7mCiMp8k1U/lRkaMHt+YFifHq15O3MQurWDk0HiOkiUIpXpyh1/1+oeutEoisAEs&#10;sAAuXlHkCsjh9l8h+0uCtQUkWG41GEO2SCEgMlZgbgTunAOgKycDpicWgngIC1WTEZaQRiUG7kGH&#10;ZGz4TmbB9OSCZqpJE0xoMpQoCoDEWiuALgQFFAJgMClgHJwPtQUsWp5igGn3LT3DxVNu2ijv7F1w&#10;HYQtOLcB/ibXyF6gFgBiSAHACBuAAJil6k6D9Ofj1B/gDAZsWTPB7TfGcNwD7iJiODQpCPkpric2&#10;YicjXk1sis0kPoBYBCWs4qtCLDmWwCODZ0gsyLcFRNnh13UhzB1pgEWFEiIAQWvJ2J3CCgJ2d0ck&#10;TleJ7r7t8ZUa/7AbA7BbBuAFopzQVq9vHVVlPZbKOy2PvImGLlyxCw2iqnAvymngR1lCJiMPkibX&#10;GgABwjTiZkgu3TfDpwcs9OrJ4iICLjakQibSsl6hrhwrXh3DQCUowmpFF37ABscZxj+Q4JU1xmbB&#10;6gFD3Dok0iQXwy2rbIw1RCrIARDz6O0AAjmCLiZAKAFjgJviONkCEa7r3LSYLCeCMXTDxbbiciaC&#10;ZMwgAAUgNN5G0teUctzjgBsBxCSBuqQq/PAiOh0UyB2GyMikriegHgJMxAOiEAGpPkwjlKekXFHk&#10;GOLECwZj5jKuXCdB6HNYphzEoq/ZCjeViCbSRk7DoGWh7h/APnLh9cVIAkKDh0BY6iXbDh3zYkBi&#10;uY7kwz7nZwIjhkQCZIAz1Ul2DvDIsDJEGO1gAK5rpGbGMCqkbDcJfHNG7iegHAHj7x0t5TnD1CDC&#10;EWwDjnzL+OH7Ccycyn0Kb8zc081c1zyi0ZP695tiuMGjRiQBvB0DeBy3lh0S2SEUpJciogNvLXri&#10;MZWtgkc2JGjE7wNjXichq78KNKOSMldCNnq0To9Ky0cosIRugwcs8McRwEBV8mGP7QYLpE+AJh4j&#10;UADJFEzjxakDah6RxidAGCIFwiCDND9Z3yjWuAPHtAAAaASN3iHCIiLCdIBDVDxa2F67RDeJsJHW&#10;qGjV/sW1Xs0VYIBCMkhh9bcB3z5ieEkAGjzQjEoMkkoN7CXmGc/EsCKN+EE0R2GitbPXVSTh+nqg&#10;FnQ2qEjjxCYZIB/MdgBCciJiemYkoB/gBt5B8h/D7wwj6HOTCCKCL48rkMGsMst85Dhk1EGCT3JD&#10;+aDCfD9EpihoJjnuvLilFvirmiqrGl+rlB3qP3E1YistwiIAZgT28gRr2jvpMlBmhizXcH0P6i/c&#10;x82eh+iei+jP8ehC1uFp+czjJCwpFjcBx6A11V0115GidEg7mHBbLZVrJChWrHGN5vQgLmnudAAB&#10;xaA7QSEbXWcvzCMjpmvjeGCkGOtDzWeFCCOB4FNAABtBycOiPCQGkDzshCUh0DtgDh4DUACssSjj&#10;4gIFFB9gIlZh9gKL3GZiKEUkzcYGIJviCAQ1iCUgAkGB2h1qijRjWB2B8Da7gzTCXMxiXAPgKD9A&#10;NgJlFJ48VB70SE+6IlHiZYeEoG0pJLLIwdCCw7QBsBxiSWzDeVz7lkVAJ0Tm2wPh8jxIAkb5h0KS&#10;hwUlgSMCpOfiK97EotfQrXLj9sVosFPD1pULmjWJMkwXwLpD9h/iCB7B+CliekqKeoUSmVYiAP4A&#10;PV8vkAAEAgIAA4DgkAAUCAQAQIAAB+v+BPl/PsAPl+QJ9Px/gB+Pt+xaSxV/yMBgQByqBP6UgB/y&#10;cBAGKxOBPt9waSyd8v2BBQIhAACwSiEACQNBgABoJg8AAwEAaVTmaRWEViuV2vV+wWGxWOyWWzWe&#10;0Wm1Wu2W23W+4XG5XO6XW7XKVyu73u+X2/X/AYHBYPCYXDYfEYnFWCR1qsY2xv+cQewv69UKTvZ8&#10;xx5vV8AB0O55gBvOl2AB1vN7AB9vyTgUCy8JAsEAAKA8GAAMhDcgaIwN7voAcGOPq9AeWgAJgwDg&#10;B5PR7gBnt9xgByux4yTXACFRXYRICAarAYEc2IeDJgOMdyUvl9cJ5vfoveeROhTqTzWTgx6PUAA2&#10;dp1AABZ4nWiZ7wMeoFAKAB1BAEQAHoCQLosASjH8fyrH4mbKAKAzmgsCSpBUDoMv+oiFgWBSJsad&#10;57NWeB6NW57Vp0AAHgSq0MJOd55HkAD4oMeqLq4BiXpI9wAHaeEfnsfDhI4irwqsBoHAbFKHAa8Q&#10;AN8l6RJwoSYo2kh9uEfR8s/JzhHgfCBH+AjmgcBwIy4iCLH61aNujDbooUgwEgKjgEAIfiHgIkaL&#10;wYeR8ty7krgcBQHAABQENq3yFAGm6DsaATIUy4DonOdh3AAeJ6M+fbGgS8rlAjK4Dw+1kygAfSTI&#10;7DauAPOx/H6k57ns6J62A50XxvFQABSEQPKWpoAA8CqjAiBiHAHT6EJwyavJGyDHWyuluJzbzF3H&#10;cly3Nc90XTdV13Zdt3XfeF43kt1wMcsi9K+yDLIy7Z6uCAB0ne0ZvnRAxzSWAB2Hk1bW0KBVdUmA&#10;yXgXOyFJwjyR0q2oL2gAAIAUhwDgIhR7ySdJ4OyeLNJI+9IIcEIMgtLjunWdcBHgeZ6VukYBS3Kz&#10;czdJR4uzGLV2Enx0nQAACG6aoAAQdBywGeudAI2CSAqpx8gwDgAHwDalHwBlJHw+rLZ5arbAfSQS&#10;g3CgEgGgR4nacGEnjH51HohR6H4l5/gHBgHAQgQNAcgwMAeBYAAqCdln+ATcnKeThasqwSRC2wGo&#10;ciCX7OAB7JCADRP8dB2nfBucAAd9TgBHKrBDzHBIkfZ8Z0eR6tGdce9VYSB9AgdayBW2eocCQIAp&#10;SYF8UiKFXw99Cn4fTPpLnSXujQD/ZEgwDAE4TLZIfnFAAAajAYBYK9aA/FUGl+G9UenqgEhQLgeo&#10;2Hua1zM1md57s+eY+DPq/TMa0g6GGlm/ASApFZFyRvwZ0rUjhkiKgDMmAYAJAkNqFNUcIBYCSHAi&#10;A6BpZhTgRAbeQBYBxuTYk4Jud0rC4iyr1MovOGkNYbQ3hxDklReYdQ9h9D+IEQYhRDiIZAAMMivm&#10;TiQRUkxJyCEGHWPE0Y4B1OniqaMeT/XxgCIkBRSDmXFReRWBA2ik1VteM2AAcMVThxpASAc5oCGK&#10;ndRif4bo6EBGmVIPYeZoyTECAGAghxkiFE8UKb4iRUTcqQRWAoAyDD3nCd06dF50SXkngyhE96Az&#10;+gABAPB04Eh3tKAKO0bqpTagAG+CEEqSgIwiH6AQqRQiJElOEdwl4BwFKPAaVIC7xgAASAYbmDpt&#10;X5J+PrI8iRs0VrSTjGdsqhRyRsf+Z8AoAiXkJIEAJXEUjszTQNFVohniJmUl04oCpRQAAfAuhRkS&#10;DB4j1P8ZogyOyLE9NYPg6LngAgGIcz1FccJBncc/Gk1r3h/EGAIAEz6Cz/AOAMj8CACR2k0MaPAe&#10;zyABAFhEBMCQHzbAOAnMEBptZHESJW80y4/1Cjpd0AAaA2xuMAd2P4AhtQKAQKMCYDxTphOKV4Sc&#10;ehBXRKmAAPCLTZSQJEgMaxXD/TVkQJwBJKwAAOgWToCcDkIgN1UABSVBhEZswzLPDKGBXVtlerOV&#10;2tcRK3VvrhXGuVc66V1rtXddtZiKphVuScdpqgADkYDYEdqpDrunVMf6TIC2RAAAwBFSQFwIFSqw&#10;pIipCmAn+H0fdxJtSEkVIIZ9DBAiquzSIwIz4DWQAABUB5ExyCKjkHQOc61LxyjvOzSlxYEk6FRU&#10;ew9W5HLBKkHaN8b7XhrDPS4OIbwAALDuQEAwmpBwJlGHwBoDrogSAsVLSJIEaR8EfIs0sqYCnFAa&#10;AtSM2hEh/D6P8yVNY94nS3fyTQfxnwDD+NHB0qwFAKIUAgA55EukrgWfqAAEIFSpSIdUfGo6MnRY&#10;QOCQYipOz6nyIMVU2oHQMMyKi4oBSh0yHCbuzodQ7nTjlHXRUc8UklOsKCTg8JtY4HNjec0hBCj3&#10;kcH69E+1+ABM6AeAdH4DwEOnY+gInBIx4j4Toz0EFzgKgwABZADaN8QufZKaQcw6SaFbBLVtG75l&#10;ZEcHdhAcTpjQZqHYO2isAJLTYjM4p4xRouIMRkQaaJrC9VpoWSOoKtHQrVJeA4BZuQNAVAkAAE4H&#10;mZAcKjMFSgAGRJHLHW0q9bKylu0xXjT2n9QLuLzEvUOpdTan1RqnTy+NO1kJyY2vj7nbnRHS3c6w&#10;7jsjgHTRVhZwjz0kNzOxOgGwIlSi8llVmhMInRGwOPLz/yDOCc2p8jShT3HCM0Z9u5ox2YrSAk5r&#10;wASXmbI4PZ3uv50p0AeA3EBVTWSbsKPAjqaGlpHtGhEfBBgFz6wQPo0YFR6DkdaO8a5zlOgAGsBM&#10;EZqAGZXH+AYoxB0GK8NW/I8ACaRgHAQpJHJzca6UVhvXSxAoyIrBBoq51kKvxvc/ZsAA48T8tOEA&#10;yR5D+Dy2dEj6wLNUGju3k6uxRlmn8ayqA8qQGwLIUZGQp3W8jVJ5VwRhQp6iT8fAVgdFRuVdFWgI&#10;ajCCwjokhM+epnQCgBHZAaAfeQEwFunmPUce76ACgHWWBUCwJingTKcB02ZC7gErYurNGRqxwjmQ&#10;EMsa422AOpAGAk3IHL0gABgCOkAGERHcL1PSorOh2O9HfOR/5HDglAPqZsgxKyBVicWbgAAJVm8n&#10;0WBdaXKyrLXMppjUhXK11pr1W2GGrNW6q+F8P4nxfjfH+R8kx9aIYRHrUZXoSvSTnxM+wpnRoUfj&#10;hpeOkdyP2BQPTO0sya0iHAgAw+iE2i9FFSMsTjmB2VTkcjhZcnJHlC+qAfcDoSSh5GfmKWQw4vIJ&#10;OG2HIHMAAHEpcAAHMHY3kJcIkA+WaA6cYN0AmSuJCUKG6HINOHGG48UHaGmGWO4HI4KA0HkakAio&#10;YaeAmIcoyhEHGAsBUNQAQZkTYJwvCea3EaegUt20WRUNqc6JQqEbK5aJONaI4J4emH0qiN8Y8Ag0&#10;WAmAipGAwAmpG9kKkAwqqhcHaqMHiPkjaOEfkIqpK9qKynkM+IOIU0OkWtUmCsYvIIEZyNWd0R/A&#10;0QM1qNGZUOE9GgKJOMeOS/oIwZ4O6xCJGmuqiNQq+AKQMAiAWQM3EIEHoH00Wl0laA2AyBuAAl+y&#10;iAkS0d8OiGuHAakKEJGBHACkYOGdC+6Z0+0oqHMHWNOZqy8f6IMVgOaKKKkA6naUm6If+OEUWI4H&#10;qeC3IO0kwVw+kvsMas/E4cUBAA0eQ/MpGA+uqY8jKYsIOK290Lu9yLO+C+VG9G+1C1HHBHHHJHLH&#10;M+Q+AMYK4JGiOXESeOE+7DopeG28NAU58VKIIO4zkeNCumAdg0WseKkOWNqjeQYU0YSM6AAGujWw&#10;iNWkeb8L0bKI4UoQYA4q80C8LA2VGpo+8j6I6WK9s8c605DCAH6wvJAL0AM0m7eJKUKAYAEIMA6A&#10;QP8AqADAMAeH0acTYUKGkHyQgHYACa6AKAUeRIe0oH+R+3EvYAIQoH6ACRW3vGuIOasIebSN8JwZ&#10;dEy6MyqmGeSOaj+dQZ0V6JGUgQYgsJwNcg0i0+sQiZWNaIMyWdaNiTqQYcAKsPcUKHeHe6cao3mo&#10;UJcyq3YY8Ait6AmeQ2K2MtWIKIMG4HOoq+4VInkdOvaVIAIH8NOUA2jE6ACAIcUHwH6KMl0KcAqA&#10;oyiA6v+AABGfpK4KshmsSOsHOQEG4HKQEGwtkVKvCKmAaSuBAAyeQBkBIpA0gKkU+wqIyPqiyIMR&#10;6VC1xAOHUNOtQz4JGUKXCIqNoRBN2nWqxAAfQWgNyZGrG0wiU+W90921eKyXFPSh2rZG7HPPdPfP&#10;hPjPlPm1OXqgkMe+ar0LAkNLaNWHIHWVIGwHBAMHKzU/69EeCJ4I4QwJGoWIqqocUA8WaAsp0QGj&#10;ONaJOHQYEIG3zH0IEtUOaskKkYeKsr4JCicVsAWViBAwNFQIMGmG6HDAVI2IKUKAqSqAABaBKyi6&#10;QToNozwy2HCsGG8G+pmHCGqGQJIHWGsN1AOOUAWZ0AiAqJeHmAKpGGsHoWWHKHsZkHmH2SuIuWom&#10;uq+AYSuApCgjMmMV4Vkg1Nyz2MtD6vHIOcq0oASKkfMNyWkRWAcRyQGOTIOVSUKV0Nkg6q+jKWmf&#10;wvEdM+8YWYSy3KkOWWoU080NUM+iyOibKJOxywrOoHyNWReNWzOOiI1EKIaY8WmKe5UIkRgHcOqV&#10;qVIjhDATsfGSubWuyRKBSscAkyuNuNq3yM+G2HGaUOCOFH43rVWPoVKWK585+Hi3kHglAIsgMAS0&#10;OP/NIKOBAWWNwNqYWOiYFDkHkNGr/VCdYM0OEKEULGOQ26rKoqpN4AweQBaBEa6A3GmjkJeUyhdG&#10;3OqhjHVPVPpYBYCiBHFYFYLYNYPYQMNG2L0WwOcnkAAHAjwAAG4HItoGtFC8WNGXwUrFsAgToRCK&#10;kA0mAwMUlAqmIUGi2IqdWNXHooqYEOiJcJwWrZlMAAq0NNSAupGIwIEGzP+lVYksENOZQOyPfDOs&#10;+AKkFKk0EM+H6k2x6I4UyJeARB2i4SOZaAMOEskM+AsAU4EAmACGo2/ReQcNQHyuy8ahEkeQYAOA&#10;CR+UzKWZkVSOaILaYgMb+Ik2UYlDS5C/+KoRWUqQZHYSBCGKyQHCYZGIqJEgwPus3cEIrKuS4SOA&#10;OU0x6UKHc3AVMNWj6NGnlVGHxCWQYo8pGAtWuZiZkAzGnCxM834Gs8LAOHSQEtwdOH0HuQEUCakU&#10;GP8AUOYIeAMcUH6AEUlaQKcAWAcWWKIKcA/TOmCAYRWIiJwZwNGG8HFANAQxYiyI6IofMRWBDCmA&#10;ABmBJNMi83q+WV7EgX8AAHPHuHEHOQMG0HE4EiiZ0H8Z6gmPA5qIhbWOS9kUkBS0cAA0gUkc0ZC5&#10;q6XDQXE9yraXAXBYaW1PJGxYTgjglgngpgrgsrQ+fcLPuheiM0zPPYbFmNQtwAAG7WEAAGcGy8VP&#10;+dPcUy/XwOSYlakTsAbVQnTB6WO2UNaJG8+YYVw0qbUcUBGZifSKsaKVox6O5BymUIXT6ZyP82aa&#10;kSXKSMoA45QBqBSBJWsToKudWOiG9Q1YgHGubSKGaNYHlSYAuAKuOwUdOAsAsb2H+UkGqHKRMHGH&#10;cQoHiH0ZkJEcUPEIUmGIco9B6UqgKJ2VwIIJOvCUKQwOE9sPCOaIixwAKIckeKskcIUOQJeAKK3h&#10;+ZAIkVcRWAwjJiYmNDCM8OEza3k+wOsRjiOIFlAUMx0Vws2KAvFbfQsji+cI6OiM6R+sOc+gIUqn&#10;Q2KAABE0SaWH8NWHKHMGySAHoaUISIMZ7k0APgEAbNGAk4WeMRNE4UlXWtqoqIIOEPE9qs+NcJGP&#10;kOjXCOyReZ0zhGvkxWq0cfQBiBJePZuRkOiOwR+5gsNI3hWVKy2s+RYUQvFcLPAsdGmBdR2nXXhe&#10;YcUWmKsJcYtggLDgbHU00W5GShfgvo7o8LnYJo/pFpHpJHJP00yrSd0OyGqG6HFIUHBpcGyHC4Ei&#10;kZ0PIKsQ8PMVig8cU0MNzXcucq8jJkpTGdAOEVER/nFciQZE4IdAk9i3WKniaZWGssE5fATL0dOM&#10;8OjFGlwIUPKfxiQSYR+IKluJy4td6JeoWO6PusYUKKIOiAoAY4EAwAOGiVogAAAGyHQpAHWHquyH&#10;yAGWXfpecACIMWqPAAOKMJYVpU9WkIEITcDDCb9aUgoIUNiJePEQZKUKypUK0qaKzfoIqVgQYomO&#10;aN5kCzIsZs2MoZUP9YiQMHWSYOHCGTQM+TOP8wZeLCqv8WddRgARQAy9mgAM+GwG+4E11DsqMV+a&#10;UASH2pnJetoc0NGjghY4gNYAIRMHyACWWkCuyNwa63ZTuYkOGV+jUHOy9ZWNYACQYlw0pQcA4pyA&#10;BnqyiKheEPUPsicy2HZhGHCHOaUG+HKtppaOqZwaqpuafWrY8Tpkea8H0IFRIP+AmUlXqKMA2nSO&#10;U9YKoNqc4LFpOL9w/pLxFxHxJxLxMXLxCh4hfoqKyMhcEJwM6OjAQNOG1YwGiGyG1AVOeJJTWJaI&#10;kgSUk0McU3Wxo5q/anKTBDeMoI+JGPEmWtW9kSuqupGZGJwdKR+VSIE7YRW9tW6weNGtxnY3pIO0&#10;gpGBoBUlbCmQuPuZONHNsy9QHpcHYHTxyH8HvxyAoAJzwAYoqAyAuJGI4KkNKyuHIHghFr8KcHsH&#10;6NyJaIEg8KsKi0Xw2fG+cqaHuO3HeI7ryMgAFkJTprRGsIwJOUyJwNhtKWPCmUkmEIc5opQgMRoq&#10;OZyYS50jq2+OEMkJfd2fW5qJuJigkKDyaS3Rv1YYhsoV+NXMcoqSdsOcAyqsnmKA2KcIkNGHSHHj&#10;KHqHjxyIwtomx1GAQpGZ6hEAGAMWXaQa6hSQoJoOa/6M+z2SIUMJf0mx7OUHeNOPcM+9UWrs33GK&#10;eRQBeBCa6NucUVqULtk3kHBALhJwEABfeakniM+Iac2PDGuS8V7vKOigUOaA+AyRNGaQpe6Zk8ty&#10;CjK1/gxo55O03otxP5XpFpD5Z5f5h5jxA+Y00Lih4r5NoVIGcGulPQFpcHFmWa8Pqp0SukExwoJ1&#10;wvGIkUoNqeMSutUUtTHnPWVXO6EdcN0VcAABMbcOVDY9QSUwcG4dKYAxQQiHmR/LSIeauIiIkS6I&#10;6PqSWOyf7aYMah57sL0AEIoNoJOt4IMAuAaakA2AXrvaaM+G+HUuyHSHoa6HkH6WWOESuJu/uN+Q&#10;+fEL1doZ0I+kBkmsuIkiOaC+ZZlrPDD7ZiSIUU6UQL0gida5rAqIcApMERENyUAOah5UuNAzaVKs&#10;AqUzKJoH4M+hafGAONyNwcUN2cUseSvZzm8VxQGQFA0dOHS/700QMAYH8uaAaAJpcAgARRkWmOja&#10;QNyH4ACpGHiH2Kcb6WWPJiyNgeQUyNqScI4+4NGPoNfaSWr9OunUi9b2iIAAAoDgWAAGA38AH2/H&#10;4AHo9nwAHY73mAHK63UAHO6Yy5nU6QA+Hw+gACAOCAADwcD4EFAqAAEBQMAHi9Ii/n+AAADAWCQA&#10;FQeDAAHAsEgAFwgDgAEAaCgADQRKAQBQHBgGAgAAQDOq3Oq5XrBYbFY7JYpzYq7ZbVa7Zbbdb7hc&#10;blc7pdbtd7xeb1e75fb9f8BgcFg8JhcNh8RicVi8ZXrPYbTjsfXq1jgBOcnOrPFHqAG645A3nI5w&#10;A33M5QA6na7gA9XtnX+/62CAVBQcDKFSacBQKBAA+n2/d+/Jy9n7WH+AqqB97TwVKApuAAEgdTgk&#10;DKc/ZwAHQ8Iq/n7OQjUINWYc93zw33On96+B6Yg9wAE5UABgJxJ85XrXt8nQigAG8dB2AAdJ3Iye&#10;p5nMmB9G6nZ/mm+YFJADILISAYCpYdh6hCiR6A8AB1nqDqaHwnx7n2zoBAIqqmJYBgEoKAwCOQrx&#10;7OCAD0JIfR8PSfh/ISACZJgASsAGrrwIafR9PSr4DNopYGoKDIIqU7ADgAAiunyfKSHmeZ6Joer5&#10;Hm9AAHtJYAH8hisgG3wDxiAADgMmYDy0rLKn3IIEAMAqBAanzqywBEMAAfp+oaeZ6zC9EfOEAE6J&#10;mB4IJYAR+tYex2mZQx6ms8pvSyAaIgIA6jH+AYKAA9KXoMDVIAQEE1AACKHHzP0bqwfFDqtFoFJ8&#10;AU1gAeR6HfNVggTZCrN9XYAIIpwRA1VIIAWlFDoSeNhgAcZ0HQABxW4ABwHMkCIJI2qhASA6nAJd&#10;jhoaeMEpgq7pgeowLgmowPgqCYAAwCYIIECChAfaiSuZISDpgrrIvMtrMrGs7KsbieKYri2L4xjO&#10;NLW2LY43j+QZDkWR5JkuTZPlC6YeyeFsuseGLUnNrVUhYAHCdMCGYa9QG6cTSHYdzWKonQPAyl7x&#10;oKATKxQ9Z3Hiezf12kyZt4315UMmCFVPSDeKXXyf4EAAPApWjnpmkb13giJ1zAADvageh7zDI6cu&#10;uoU5z9jtVOAmh7ag/r5SY+EuABMr0n3HFgJzGCE7InQNAdboOAaaL2PkcJ3A5Ap6c0dp8g3VR/Rl&#10;YCYRogwCywhiGnueZ4sus91JYAgCpQsEiqwAU6ZcnR+TSf7wIMrs+KxQCUKwrcyvXICcgPOySxmk&#10;qTSI30gJ0ASzy0hO9HxNjwq4AKcyAhPEMxREhH8kgG+aluAIO3x3NcAB37imibMufiKqmeD5gOca&#10;fgLU8BEBKBF0u4UKQsgo/gBKuAEAcFSZx+ugbYA0AA7R7EzHmPkrY+zkpyecjUf7vWEFbAgulSCL&#10;CuE5H4rtNBJB6o9TOf01o9yIkQIikcrZTSfMCKEv8lhOSsDsXgjkfRDUspvekdUnwEimk/YIT824&#10;AALHVKfCZFjuGJF4Yew1lMXYvRfjBGGMUY4yRljNGeNDGItldi2WBmBmnXmYNkiEeA8gADXG+ORE&#10;I739nhISd5MLPjSLDM6kcrBzDfAKOeABdKWFIgAIaVUeZ6yuFVAZEkBRMzrk+N6VVH5OUUKJHuQ0&#10;hZwkjkJfUn4pMFAItfOqVUe7fkAjmW6uw3wKgRIdJMT4cw639jrHkRUecMh7D5NgPuOwAR9DgIMP&#10;gZazQDx6WiesBoDl+O5BQSEfwJ35D3ViOod5MxyjsXImw2sFAFgLgooAmZOStjvHuSRHpDVDnCnq&#10;u4y6zGsKIIiPuWJWUipyAUSwk5Tk+G+IOVt8BW3xKGhWmpjw/gAlVMwew4Tt1IEnSE7pOxvmlRsJ&#10;0AdeagCqzsAAtQqSfU5MJhWQkh5EX4UwTQQofK3QHD/GuU8AY26TgHQcAoAqYTeE+ACAIlBDUsHJ&#10;AsZcAZ+R6j8RIOgeZL54FClHHAnQCE7tKSCP09KLCtnPdqeYeZIywqAT8iwqryyQpdWE20eSY4Zm&#10;dLAoAnxJksOzN8j9a4+XlHmAS6hridYUMCJQBoCZSgMgSYABs+hKQFrrXnR8zRj43mUYgY9iMb7L&#10;xps9Z+0FoTCsdjbaK01p7UWptVati8a2VsvfAWZmBkSzseiKcKYZERwDoHaAAZg2hvrhHKRkeY8n&#10;XVoAACcDzoAMuOWon4hZDZwJhHgPRMJD2oNoJCP2hhMUs0aWoT4CJPVZ3kiYr9eY9W+EQPXeohpE&#10;G/wyaGQIB06H10TSMeZrdDjhD7HyRGuJnZfEVuqZ0fMMkWHCX+VgDAECMggAe5U3zUBzjyAygUer&#10;oB0j1c1KOChVDhG9JynQrBDIXOtWMVUAgC1UoYKE8deRVUMEzJwTlHh8k1nrK0QkkyfjqFCKqVhY&#10;Z6TgHrSLO4tKbqIO8R+pBhLBEsG9WW7tFcR1lvVHymYfUNCFD4agVQrYDr6pCaGrokjvTvj6WKZe&#10;r7VioLFAsAtUADwELdAUAR1wBgBSUg7ROa4BgStuH0B9mw78LjuHwvw452UsrGISQw9Y/L/JqcQV&#10;kfpJGlE6yk6fGWSng2YtisYnUV6ep+kbFUnw+ldjrac/KYqOcmj+YSSYlBTSUASkXYknwFimHzJ4&#10;s0BSWJMm+Ro7jTJcWPFfi5azZmzdnbP2htHaW09qF8jXVgstl3wnbhWTkc47XXDXHA/4eA9TOyKJ&#10;8a4+Q3hxmoac/uSEptMrpJmnRPyGE/EJKwPQfjx8qyXJmdUlAEZLkG0zWUkiaDhRF0ertYBwiep+&#10;AuBFWhQIKRMJQa8zu4hxHDISB8DKriok+ri1CeJ63wyQhFf8zo/B7XBH8PQZAAM7qgX8fICQEWAE&#10;rBSQYAwLDfj+Bgh4gq3zSPwM6rorqpKTyLncsKmdfiGt6UQcLSFDuUD+PSe0ztXs1tZAGAol6Kyn&#10;Pa0coZ7xYNiunT8byvNAXwHC7WqQlBMmqNdsopYhKWic1aqy84qBKFfE+ku7WEJ/HXDtHksUcg7b&#10;ej7H0awCQCLegTATHrXFPM7msoWeYrBBkggCKMPsAQJlhD6BERoeiJB3D3JYSN8d3KISHaGA+oFJ&#10;6VIzKwo0jTQDWkiVDId2b0SUIsN9Fs2KF0jyMSHJ1eRWDgkJHlW4fEHFDJBIZCrSScmhnUJ8lQpQ&#10;HgKqpAqeMlLX9h8GePFmzDEDLFqLTZ3av8/6f1L9aT+3+f9f7/5/0uq1wsyNy2rp4yj+LbB3a2I9&#10;A9YdZAAbwc5AgaIcCPRbYdZwq4qyBLAFgETQgEgDQDAAADQor3AmaYokgdIdZAgawbq4IcYda3qe&#10;A9Y45Pw3BgaRQlKEyrRPy7whQ7ZNDGw7SOIhRNIe51gmCOY7AnxKQpxgggoCopIAADYoCKpLA8Ba&#10;7cwAAjw1hbYkAcQco0geqYwp4BwrApECoEgCIaSRgAZMKCxVIdYehVwc4ej1IegfQpRpQ9ZOY9aE&#10;ohpXJHI16bRLAfIAhVw5MO6gLGA2QrYf5XbyAkhJJlzEZ3QBoBiCijDA4+Tq5644Sio8LhbJpJbH&#10;QyrehSB3TfBLKwR3JLArQrA9rlCh47UPorw5SjySEIx/YBAAIkAB4AZUAqoiIe4fooxFZPxQA9LO&#10;8CoBAf5UBLRYoq4nJDAlBPoowegfzQgcweoF5HIf5EDYJWghgqodZp5YSF4kKEQfjA4hQewiqkQr&#10;ZKqHrnQn5fAlLMTmh9Yq4qpmahqhqNyoqGY9I1R/YdkC5DZqEWQBYBgpSvBLK2KRAnYBIpwCiJ4D&#10;gChgAoAgqEpqiFCOD+QzS2Ysja7/0kUkckkksk0k8lCMiywsD7Q4Qmwki3h1wbI0Z+o+R1BLBHsE&#10;wdcCpL4zo8AkhGisJOZlylwfA+QfJ7yBQmY5UjUYpr6xgoQqa6BmofKh6UphQhKoA5ZdoAJrpPhL&#10;BGEnCuQ0w1BLo9YlQliHyKRKpZoBLupO5vwiIcw1Ymgd6ngfgeLmYBAARBz8pYqxgpzMTQkhIGSR&#10;gBwIhQwAJ0AeMC8FpYsmYkAd0OogzpiiT6B8whZ5T7aiqiY3wAJ4Af5FInQfbzgfZbox4fgAh0C7&#10;goRQ4rae4frSpIMVCtJroAgAzt5JCUzJRJ5dZ9Z2ZP0RYrLSpNSi4ALEJebexhEHQAYmYAYf5qAA&#10;YfpbrS4jIkRAhmRLIBAljOhMICoBIahSAf4kA1zrZYIqai4ApWgfQAbQIe4f5WIeAfJzSDIn0nKI&#10;gqpG4oQ6olgEYDRWkjKSDSYdQdhAgagby4JbBMIBZ9axglgDoC4C4gUeYB8ShOR3RiSionChjZJ4&#10;Bphtx+JeA9IeCq5LpR8Rjs6viRkoYoApQDciQAAD4C78iJ4Bhg5dgqouSzT9rZclNH1H61T/FIFI&#10;dIlItIxjTZMfp3YyxhkjozJRRy6cA0sB4AAbgc8Cocwdi3q4x/bKAAAFwEj1IFC5YAAEMEKk6Ey6&#10;xqBnxboZ4bAbJbxnD04zB3Kk6yInZPiRh3SsCiB8Z6qmb656zTJRA9wfBMJ19PUwNCwC6xgAADoC&#10;xfgElF4/QgsfBHJwg1TxgdAkAb4cRBYdTxaSAAQkgB4BI1AEQCJCIBgAp/cMCChDZ0AcgeL0weQf&#10;RWjS1C4hoCABQhpLQ9JLg+SUZLA+SpY47IA5R4JJAhJQ4hrSUGJ8yPxZSRgBBX6gM2LPghLPQtIh&#10;LVRJRHBLkR5lwmTFRIZdivM3EVCRxdoAqLInJPTqx7xRCdwf4zoA4AQ1gCAAh/wCwBFODPQzsOpW&#10;gfIfxgCiZWh8E6Ifgbggwf40gq7L5oYqJWj0hEgeQfqbJFcD6VsQQfQrYb4dA9YdgeQnIeofqTyh&#10;9UYiNUpPwohfgDcERCol4pIpS8JXiSB6pNY4UqqUjJo7QnKYY+UFxYocxoJbz3zIw+YCRVInpX5W&#10;T5JYw2Z6QDDghgIoQCo7DYAlCwLFReYrShQyBjgtcjtI9slsts1s9tFtKNQsMAj9sAEswAAdyuML&#10;Adh/dKwjIeSeKjInxIAhpRYioehL5wtwKhwhqwJ6h34hyGA4gnQAajROgnw5gmasTmlBj9Q37VQ9&#10;jfTz9BgmYCiJpvBHMIEq5xA4TAIiVLQ35HEiApxfZgFSUD8Jwgo5gqo1wkgcI1RtwdpB0vAZRSAA&#10;CnhKokA8YrYlSpYCACIGYlICgKArIAoEZMQ+Q0C3oaBnpAod8nxQqorFVZQhpLsR9xJFczxYJ9Cu&#10;gfyOxLA1ihp7glgfQfwlFDa/UhjENdYA4grnySCOatjURIrFRKE4BNp3ESJNhYBIJhYyt7Yy8fxv&#10;Vdh/YBoAR/wBQARboA08eBRPwfAARED5wCTy5IQf41kowiJRA9JpQiI5KCgfYAjQlkxVI2V+CrrS&#10;cMA31Ehfh5tCQDwDBzVGwlCGhMIdAdQjKPAcI1quRKopQoipYFEDYoYDBo7MY56pIyrGreLhohI8&#10;C3CGQdJAAdI7xAsca24ncobHZM6vz68aDJTgggoD1Rgo46hP4p0sIko5qhI8yN60rZVtWPWPYxtI&#10;WPmP+QGQMlMkIv7xRMIbJb5b13McSO0Bh1xoJAh4oAAFQEb1IEwDp0AEADJfkz4hKPJBYbwcpbob&#10;4c5BZp4iImRpIAh40jagL5ZUJ5heeKge1nqiTRsVp8wkYiKhlC68SKOJxfgDBxwDYCQliJgp0UmV&#10;5JYki6zAQdx/dLJAgbyck0angD4BwZwp4AxAhPQlCCxVxzAFZ+QfNCRU4qo3koTJCUhvkpD6F94r&#10;itNdagNdh8rhZNKIo9xNiioAp65PA5Cib7gmcJBhArDhghRmo4AkkTiE45DKt+N/uObU0oYqBPxh&#10;qso9b6qeh7w3xMIBIARAgCAA41ACoBWIlew1g4AhMMBgDRF6CeJas0h3hboAIfiPTTYBABo/IAoB&#10;Kpbu2MQ9YCYBRYqGg4QbwcwgrCooweAfrsYAgli8ZLADkKQFADlCWTYlhX1rUUygJPEIJvVp47dR&#10;CGI+ScB/Zm41gaochbqDgrAEYDcD4Cz8wBZoZxAkgdWLysrIhILYJLAoolgpCxTXr2xLAq4rayhm&#10;NsWQWxWxexmxux0kqisA4rKOePIylkjLkuZ/Ycmu5m13IedzKRRdBoYAof49J1pYobgcTcgeJ11r&#10;5djttdB1CThKApo6yJr50qrhKsxeAkkVhWZQBfseIEK5o5xLGlIiSOqWZbodIduocIiSqk46QCct&#10;hCoo1XYp2OpLghtkQiIeoeTjofweebIAwftOBGGIhgQ9ICNCop4CDoc7d5ofIf7QIdAeUuSXxb1K&#10;96Nxo3xqonbPUjxWo9avzlE2KhzIjSbI7mgBJ6jS41oeJ/dZx0omYno3wgd4qdQkoBNCV9wmeQw8&#10;5HaIxNomBru3wnCU1cVHJGgqqiado8uthYw4QnAkgBIAZAgCoA5UACAAqPVVcCt9wrCCxzVgYox5&#10;trWfjmlUbSg+QdoeiO0YJZYAipaTIhuDo1ABgAxYpOzhIfQlA7ol7fhzVxw/I8IoTA4zpMBMMcR1&#10;z4yKQl1MoDjC4FgEJEhaJWhdKtNrprIx+sOr5jzxRqAbrb+zo1lLK3rY4D9SCyAlB36lxwiXxqEq&#10;p5lBoggoaxJfvS4C9GtPNr1HklmxOx/UPUQyVJPUfU3U/VBlOQmxAtAr2Kie4dDVtA41Gu51zZIm&#10;oiuUQ0jtYEIDhzQohVIpAgsRghutRAhAx/fJoiohrMIBhgFcxqNnRNhPUWSrL5ZvSp6exR8z1zQ9&#10;SFJrhLA24nwCjnI+bXrXA2yRctxLBOYrGfhJFdxmvWJ/YawcLjoe5ToAADIBIZObRBatR+QfED4b&#10;wdzoYdofB0AfgAJ4xhOdBPD2Is49o8qr4AI9ZFkaEHYAKCg7Q30RxmmjBNJGgnIBwqZISFBH8RdZ&#10;E28t43wAzJUjeV+Kj6JqNdw7bUNdjMKwPTES2miCoeRAg1wiqIoiIy4zuj2jrPDmgAxoQAUnyr1S&#10;4pQdge4/Oz5gCIokk0LNYfLjtPgAwBhEEtxSQAy3tXcCoCoBY0lZg7gdxgAdQesD4dwfZEgf01Qn&#10;YBgl5e4l8/wl4C29lBg3xPhPyrTIOriNwr7a6GmuyPgzxAYAAaOUhrQnNMZVxsbitG3GJArVodRt&#10;syQiLJtaZLBgQgvTTi7X5GGiRP3lzY0RK2WyvVP1/2H2P2X2YwOyNJb99r+PInJ+YzocG/V3A1gc&#10;gdw76OYCvcpQG/p9AiQj4AAaAbVhdLRYqjEiAgrnIowBqaqRhZO2pZpGClaT3BwmpqEuZMKT46aK&#10;nvqCmuIlhaipJ6tuoiobgcuUwelepdpZAlCyIgshGOIgALBIAA4EAgAfj+foAfL6hbye0LfL2cwA&#10;fzzagAAr9bAABwFbwABgLe0iBwQAAJBYqAABBJFAD2fwgADuesLdjxfAAdjueExhoAAEGlIHAoAC&#10;IIo4DAQCAD1fj/AD7fj6oT7e8MfM7er3fIAfoBpwIBQNiz+r73eTosD6etDAgBjwKpwXCIDAAVCA&#10;PAAUCAbhAABQAdLvqzseT7ADxe1pfT+sAAqVCoV4qQLpV9BwLAAIA4GylSfT7r7ytUMfclfz/r4G&#10;ATypAFdIABoFdudAuwql4db1CYAe78C9CAoZkQJswVBcHf+snjx2D1fOKf4Bg4JAbqAASArQpAIc&#10;8iBULyFHd71lDvfAaADwfYkAD0fIUmL3g+juWryAKBODC4LN+DQKvoDa/AACYHAYAAFs+lIDKPB6&#10;lqayihH4frIMaxTEJKcR2HeABxnU25ynSdYAAEAKpBADALAADAIgcAAIQYAB9QsAByJyAB3nmnZ6&#10;KooYBoOCIGoGC4IQUDYJpQCYGsGBUGgKAi8KauUUQpLDKLlLMuS7L0vzBMMxTHMkyzNM80TTNU1z&#10;ZNs3TfOE4zlNrmubOc7zxPM9T3Pk+z9P9AUDQVB0JQtDTpLktzAycsUUqh+KeeysnGdbbmmbxyuA&#10;oIMgmCIAHwrYAGwb5vvie6sggBq+AYBIDoIASpAMAK5Smg5/LEhjKAKA1XAiBizKapyIKy+SrHs0&#10;awH6qQBtWqZ+sU+VIIchYBzsyzJVnE6nW0vADQe8SBgUBAEMFbyUgKo4CALbt0IIoyUs8kQD1cet&#10;JAAbpyvCex6Gs7YBmM2gCnBBYDqseh+AwABvneGwAHWe4PqeftyUhbq8JbLaFqc1y3gcAjtOwdgA&#10;VkeKLQWAB5n+FFPn8CSpn2yB9ZlT58KyCIFNAEoOuHItyHgeK3ndeybJ2AIBtADIJL4C1UgAC0nL&#10;OqRzneemUHyr6pKkhSFn4oMkXIE4Ot+BACHmAB1HWjJ4njgZ7HxkR9n6r6F1dC9XRsvB/H8o6xLw&#10;qLOMflzHrMqyDn6ftIAEfeSgCtET4uBABNusyOggBCK6Yt4EgRSDV1cex95c9QOPafaaHofoRpaA&#10;uEwSswJAcwYLM3p0ZgAC4HrNVqjpaoVFTCeh8KswuSm6dDbmocCK7iyATA44YQwAAGxRjKCjnvmZ&#10;6HunZ4HmrJ3Hkt8NuAflISkg8EsGDAJ6WB8FAlItzoOuUt0Z39D/x/P9f3/n+/8/+AEAYBQDgJAW&#10;A0B1AtZMklolp1UuFSHWPA2A1xvjkAAOAdQ7mzvBXg2ADzCQGgGIOPUeUGhxDkPCNAbI3AADtHi2&#10;YA5/DtgRJQBwDBxmmEoVYQNbxoB/pTMEu8CYDHPmNAANccR4R4D0JKAmERQk7ENKsnYjSuypt6Ke&#10;qcopoAQAWAqX13LI1vrBIQhc4CyCuk7HmUEeQ+TIETRMP8ehHQDj+G0R4AxIT+GKAIAowA/wCuqK&#10;sCsqYAWElyc+VYng8idj3ZgABIReHNlHZuq4BABkqITWqZAAbcjgM1OeW86TXACKuOqZAf4/i3gB&#10;H61UAI/GzNkKsA0BZclOIKBIBo4aDDfnqJQOgeBchvGFbPBKT5JUUFSdiuQDgFWXAqA+YBVJRx9j&#10;4J+90cYAB0DqGmAAeQ9ETGrPIP8p0qZyj/WuU4hJoB8D9VcpAvg/gBxfAWAtTxdkYlKKOqAqw+x9&#10;MlNYbMAI+I7j9HsM0zoAzwtKP2QOSBRB7j9JQOwehgB2j3A8jsfIIjAxfXEuQB5mCkPxKMXgxpVj&#10;PGgAsBFTxei+AVpDEFvhlHvFfHJBEmo8y3nBUhBJsw5x1omH2kABqvwAAbAsy4FIHUWgNXi+EnY7&#10;h5klHTC8mr2mUSOLgQdpiMUjoxU4XwCQDFyM4LwlNbajYEVrrZW2t1b39J1UZXCulda7V3rxXmvV&#10;e4FpZful2ucDChKSJ28eE0GV7jmZEAOxgAJoHsH5NUAAyxrkdHQT2SAASjkFIOgwpySDOVJN+AUA&#10;65EfqQV4q4DYElPWMKc+Bqr3S3jvbcU9UBbVIHTK+PMhxFk7NkW6hMAQAy5J1WSZB3yJwCMbXUyO&#10;5pBinAFuHFU0CvCjn8VdMsqdkWz2YmqN0AADwBDMJEAYcUQSvztRaOYegMSanrJiPwvBj35gBVcr&#10;cpyKTIORNuBMAsLDazZAUARD5C0YjtH4DCbw/AOqfH4Zx4RkGalvQQuQF4JCaATIFN6nTZzoAAHF&#10;C6BZeANAUU8gUlAGAIIxuS1NszwlIVmRqzMdQ72StkKkCQDBZoQnaHoPIZRMR7R3IaiYfCN0bIxO&#10;Cb90DCR+ABi+rxTyJzOIWIPO2EY/CDlUMmQpE4/isrVaqAQf0FgDj7GkbQAimX4NmfcVZVlyABmc&#10;HsPw348R8ukHUPZ1RiT2GKbGAh9qCkXoxA0ks7b8TPIQsaUx+7hypGMUniIb46WRDaHGWx8pkAPA&#10;XZcCIC8X2wotSaYNCj5VID0K7C2b4ABzmIJ5h23hipInbfcX2ortSzUhXIAlKRGrGqzfpX+vmxdj&#10;bH2RsnZWy9mbN2c/iBSFEU3FTs3oyFikPjPG2OFEA7UPnBKFLRcgJsSmdcaw4djIoUGzG2OIipjC&#10;dgFc2XkChvwSgewbUg+mGtTK4POV9eZBwQl2NQYpUZFR1TGlSQuJhbx07eU+dMjS87qEEulrZGII&#10;QMHDSIgq1xkk7MyIWsdg0oB6vCm9G4hg92RD/HtCwjd5wFgFIquZE4CDjTyRaVE+iJ1PLqU8Q4o5&#10;jCvo2uK0ddyrgHgKMGr4gYEkoIOuiP8xQ9urAAsUbBoROyIlCH0nZWZ1MwEWHyh8pxOyjFSaYq4E&#10;4GyzIJZdRE4w6h5GgmGT8nxsB9D5lWZFKFqkBgABaCJiIEwFFyHqPTbg8x5jVMWPAZZ9VMlRKcjZ&#10;cj2CUMwZcP0AXOwAoxZgaD0LElyK7LMktTxAiB3LKdmRqoBh9nhH0PSO47x2jOQrNlJxWaQqoAYp&#10;BE5oI1qePVRkdQ+QUyFBCYIBXHAGz3AeQNWBkJgE/QsZABn2dE6EaUXNV3rGURGHDYgetQzacUeE&#10;TtfJbGqEl6+XLQ7LgbApJokolCFzIL1J2Oqqw6YljCHwCYjHuKjNlyKvi8kkDtoiCRJLkgi8CmK0&#10;tnwJQJwKNiq5QKwMQMwNQNwONnrArkkxNorBIWsPhtBwlMkOifraDFOOgAAZN7kah8C3hhhnDvBu&#10;hxiKh8MjrwgFjBgTgOD2JojhgMj/ipjJhvBzETIyATgPnSKyCjoXDYP/DYBxkdMbDYB7h7C3nhCr&#10;KIiFiDFyEiEYlWjQChCFqhloLardCwE7C4i8CCrNonkIqHmLrNFtFaABDyB/CrGrvXmHDtgEFSgF&#10;ACifjrFIGYCUB5B9PljgizELuih/lXB8B/D6ELm+B9mqgEB/rzgIABhojtgDtuH4Gqh/ABC+GHvk&#10;h3B9D4B4h+GIh6h9CBlJGqgIkaASgPj2C9EFACIzImFJkPDUFIJaDBjNiBgHNclalPwBxBiDmkkF&#10;FTislLlMjoINAIgCFUAEJsgHAELyCCpsihCdnyrBh8pqB/OcgCJCACgEATvmCaCwkYo2irGqCsh1&#10;jTIzjyChihgBL9gBCdgBh+DZh+B7LwJOpsgFgBjZqnDYC9iSgGAFCpDPj7h/i+B4B7kWh2h7KMh0&#10;B7D4I3GEl5kFEkEFC7DOMVEYkAC+FfDONfC8FFFQDFKqmqhuERMQESptB1GREbDIHckYgREBAAAZ&#10;gSv6kmkTjQk7HDmYvzHtivoliShzB3jYDziSljnzCiEEH3owgMowteNgJMlFQPnekzSwHfwRK/Sw&#10;wOy0S0y1S1y2S2y3K8SxksSxjJykRlCrPxoNBlhtmBoImqrSlyAGIngHgDi5Fnidh2B2jbmfmqjT&#10;C0m4wjC8AJgJCUAVsMAASfDhgNEYEakgBtqgIGASANjhi4ihBwHjieMbLbHuB5GSycGRHgmikJjP&#10;FyFUjOJ6zbCyJIF2ipC5QIOLCjkUJzsJPzJGCvh8h7jbqBiQpXjbuvKHmNgDjOF5ijilCFixEFB8&#10;B/j2CHFyKhi3ujEah/lgACkYknEYgMPugSHcNcDQLlihNVCShyLEOEmzB4LbivQ+HDrtirGZCSm4&#10;jFIoCPAEipLVqGmKRKDgB9iBh4h7jIHECFgEgBIpnEFNFIInDOAPAKjAAEABiSh6B3s0iLJugHgE&#10;Jukpm4FbzOHPh8iUJyMGgDAFgWiLABnSEfkFB3isptB4QtllF3CByHCBvowwjsCPRNCEB7jZl8iM&#10;h7B5BtpIB+FMuZoNHYCsyHFIFxsrh/CUB0h6nTh+ATCLADAWNbPlmdD6KnCjh5h6GqkeGqrYCLEt&#10;gHkE0BCBonJ30eh2OrijCDgPMTDJJ/AAN2oLPxmRGpiS05EFAeAVgSgAAQgMj6DMDQEUC5HsFIF6&#10;nvvGCanwtYiSnhTrLmqijBgONEGmDOMNFyU9oGLAzeK1FBSwNpS31Y1ZFDCAgIA/4E/wBBYNB4RC&#10;YVC4ZDYdD4hEYlE4pFYtF4xGY1G45HY9H5BIZFI5JJZNJ4NBISAYjBJdAgA/pkAHM63eAGe2m+AH&#10;Q8HmAAGBQOAAmDwaABMGgkAHs9J+xWg0wA4XM6QA/X7BQwFAmABoKRGABEHA0AAfZwA83w+gA12+&#10;5QBAwAKBAHAACwOBAA6Xc7p473iAHK7MC8Xq97i/n2AH4+8W9X1iwNQgAFQkFQADgWCwACANLKw/&#10;AA9Xq9tG+XwAMdopk/gAAthQAEAwABAJtJUAMjBX2/NS/X5poE+QBLNcBwLqQgCXkAAMBMRArZBJ&#10;YAQCCoMBavcd0/+w9n6GZi/gFzn47fM4Nq/GgAAYBrgFghxAIBc49H3dng+xIAHYfYWAAeJ8AoAB&#10;5HstgDgMAwAA0C6ugmBwEvc564n40R5QO1SZwWvTZtofoAtoAsSPcBMJgiBUJgsBkJneeR6AAZZr&#10;vUch0KsAJ7HgswDnEAAPAsqQKAcqwEAOxaCO0e58gc4oChAzIIBou4GBSzoFA7DcJnUeSfnQwAAH&#10;Idb0QPJABO0BIDtoCIEJYAR/xie56HO3R7nMuJ9TpNR2MyBbmggBjEAiBjUgKAjyn0fqhnge4LME&#10;eT+ngfK7H4ALMAOBAIqIBoGAACgIKOCoHyaCTNLMBUGOqAB6Hw0R4Ho0xzS6/x3x2dtbtGe7Utc7&#10;QNguzAdhWsIQAwpYDAG2gBgEliEJgxLRnw4hzzAdVXgAdbDKY3bZvLFsJguCMmgmBlO0ABC7ry2t&#10;lNe6yDWYibcoWAKXIdVSUXvfF831fd+X7f1/4BgOBYHgmC4Ng+EI/eKEn/Zl3oOlTIsWd55nqABv&#10;nS9Bmm6cYAHaeWLLxBgEr0zoAqyAR/KzlSs0Sx9WrStcBHuxYIggB4ABmFQSgAEoOPEDFQAAfFog&#10;AaxwzoezHAADObOLdp0nem6fYsfLd2i1J9Hw0x7aItNdABEjtAsCSlgazbaxK6gAZpJDXKAAcPXa&#10;1rVQvVbdn4fTAgEfirZS5qCrZZSss844CoIyaCNhCeaoM8rPsCfuGqYfgILiAaugWBUCgyCVHBGD&#10;VHAso11NoeklzCdU+HVigAHew+hnzJCDQQth3HnGJ668fnJOcAjRAiBrXASAzyn8f9zus7HF3QoY&#10;JgU7THLYcR1L8ep6IJNvLH8fM4nkaz3AObCxA2bIAVKm5/gFkoAe2AINtqA7+gWBwWtVBtrnpBh0&#10;nithyK4Hk14AJsz3AIXOBYBx2AHgLQmXgoY+XugAdUOE0Y8YKD+Hwx1w5VgGgIOaZo5qpTiGzL0P&#10;EfLlh6D8BCUwf4Ly7gOBMAAEIGUsgPAYdgfw/DiD0VgX9ixkDRH1NobY7Rk0GQkListTzZ2egZQK&#10;ykrI3ByFwG0jYto4x1HOAKgwGpYGes/aY8EAACTPFxJgas0Y9jTDsdwAAc5hD/OnZiYs2Z2lSmcV&#10;Ep1oKnVBrneIdo25tCCtrJSw8gshiRMLJWwmRkjZHSPkgRkgcipIyVktJeTEmZNSbk5J0hUlJDG5&#10;KwVlXRbBwjoPQMwbBOx4D2MQBRUpZniAAAOP8rI7R3HoGqN0byBmwARAiV0EgHH4A1BWzwyzlnZG&#10;iHUPFGI3o3kxH4QQD7ZDikxABFgqw6x4HNlacRZBegKNONwAAdw8TAwDNpLBAq4FNOdKOZ42g+4I&#10;Nsdk0Noo+GlsSN03Y3prnZFsQPD8fBgVoo7H6P4tiy0GH1QYUIoYAwAlshyTcBQAT0AQAQnxEpug&#10;AldHyP8paiXLHaNEA4Ag6Dij5LgPEeEvS4k3VKYtThtEjITH0P8Dy1x8AxgkPWnY6R5FDpyUMza5&#10;wFPQQoXoBaFT3naAQiUyZtB6m9MEO5ixti9AlidLIoY/B7miHMtUAA0RuI+KoTceY7jFgMAHFkEY&#10;GxuAAA2BSlQEAIGmAMAdnA+B/s8AcA4FQAAQAdhcBMCJdjbHYVYVkcrtwAPUPQN0moAFX1ZXbAso&#10;YGgKM4ASutA6MXcF+HgPFOhjT0HPMCA4A5gQJAMRiA8BJPy8HNoSbR17OITAfQMP1Kw/wCU7gSzh&#10;BRQ4lLoQYuEzjcTtD2HyaIrJBQEG2AAag1I7B2urtKTxbIEXSA7BYCcAAJANqOgSudQ0gmIXrd4V&#10;lBBolYFsHfD2bhzX/l+QQZIAyE1RGcmqUuPapyhnPZLKCShKV6rvwOu6T2DcHYPwhhHCWE8KYVwt&#10;I/BZcZELzVyamN5N5oF+GqOSLLrDAmMOIAdk5mVDAAWKzgEIHQMGvuoVUv1jybjmnO+2wIAAdgvB&#10;Wz0Dp4gHgKXO104g4BzjrY9M41TvVWGpHiPMwMy2wmUAjAxpjQjemLG4jc3TvQNgTMwfJnCoEJkE&#10;KyO5GFlo1RpMWPNsA85XNDbweTDRrljoJAGjsBgAqVAJAEehQ5P89QsLKodc4DQDsWg6c22SO7j1&#10;VZw+pRzmrhAOLtOMuxmkCqGM4tErI6C+n+WyPAepxB/LMQkgwehqAADdHJNubpqh9uCokZ1zTYQC&#10;LMH8aY5CDFAIFaCUsDqn40mplUN0AA2xvGBHaneCpxIdE3AqBAcgAAXAnG2ADIZP1yHYAWA23gDg&#10;IU+AYA28Rmyyj0H0gwcA6Dm2POa/wn7uoRkwAUulCJnL0lMHyVlqxi3ZGpbyxY1SOzVZMltSpNWT&#10;AIAKObkYxBeTRTTSaPIfUKx9ADhWAcBZYcjOWg6QRNVJh/HYasQWVpph7tX1XGMA5Q1ipNzG5aaq&#10;mgC4clQTcbQ4k6DMGyeofBWC5gfLsCTIbPQNmYUGdihJBB90JN00taNAuXseZAXtMGqDEGQKyqhB&#10;nTebATcsBzsxmU0kIkQQ3tqzSFdvwv3PundWCST7t3nvXe++d978SPDJEO5SlP9rUb45k+DOY5Gk&#10;xAGFxgA33IIfRxB5xtHQmMxhBgHzAAACMDxdgbM7MyAwzg5x2k3HLNwAA4C+a2MWBWG7YZBZyYt1&#10;dtjvTkFDVGzi48PDAvHIKAcBRRwMARKWCcDiBbXnYH+TM3pooIFs5eWyfRxC18EH1fAehfh3DwJ3&#10;lOlVzibs0JYYsrp5FNABAKUcgrbx9noAUAIqwFAEp3Mmy0AOMzyHYO0VkBYApGICQA7Jg1RPgdge&#10;DJgxwxCAwgrfcBrFQ4oAhLIfAAIGqcwfJKAcYd5ToeIe7/rDh9Y8rfYvQ5Z5xTjtRCZIw2jl4xZ/&#10;45plQgoC4Bwo5vg8od4dY0yVBHYcSXIngdhiwd4dQgiz5iwEYDAqzpAn4DoDg0T4ZywfAfy8QCAC&#10;KGIFQESGJUpyz6ZjxipMKOD0w5paon6VwxAq4tjp6whXwzoApc6+YxBF45qbg9DyY5pNRixY4n4B&#10;DPou4Awvw5ZPhY40zqYlhmgroeIfiGIfQAK3iLYC5p7NI4A2QlhE64xuK6q6JbwADtBnA7QghMYv&#10;xMRPjL49BIwoYGQFAEQsQDJRwCDLRBQ7T4A8Y1xui9q6ofg1zVItgeg0rwowIcJ1RAR3TDQ2hUBT&#10;qGZAoDoy0TSWJCQoY6xeyQ7DLA5hwhaUDv8a8bEbMbUbcbkbsbwjjwLBCQ4gpihiwbwcoqzWSLIb&#10;KyrNg5oAahR9qWYDS7yGRBxnoESnY2A2gcAcpOjw7JgbwdJPiwIo4H4GJ+wEUe5NQ8p3Ecwqomgd&#10;pHZ141LfAq4fpwQ2JFQzhzpTQFID0RwgQ1wawcDbKVo1JFpToC5m4AAD74sNY8pV5GMmRAULqbgw&#10;LxClTVA4ikJVKAiqIgpkhGIBgAhPQARHZ0w3QfwoY/BRzXogj+jbICgBTJi15GJBTqQfpTp9ZAoB&#10;ABR+ABABI8Urx+BuMRwrBRxBBBjVA1JA44hpQxaqJXoCoo6fga5pAmgdYvxWBiwfT4AAj4Q18eD9&#10;pkLmbFwCLGYCgBopYCQBRTowBiwZwbTZgbIbw9AcocAxYeAdri7rIDICYwIGgF7JgFAEg1wDLxwy&#10;oCxKDzaF0skwRCZ244iKoqxj5GJ44gh3g0QfaARZiMhBhp405t4oDyEwxZZlofLr4ew9ClzbJlSL&#10;IBgA4n7Rgn4ByDw148opgfYo4e4fsR0CiFaLZyxcYgiBxdRJqfQ7QdwegrIeBmB2Tkw5BBoCDmwC&#10;Ry0VYpYvAvRaI4joBPgZQbKucnYABX4rslxAoEp0Isz2J3k3ImZlQ1yfgyA4hF5GJ1QvwdjNowyh&#10;a6jmsTQCwropMRwCxQaMY242U7I7iRbtkaruMb9F9GDujvFGNGlGtG1G9HBhkcQhjBTBkcdFQg52&#10;6Z6KwbocqLIbTxBAwpo9wAg106w7RQA7A57/p3tBo3QgzxwpYGwFaGJFQoYb7JYACaCLIt6LKNQ1&#10;IBqz5Tz0jFyWAAFNL5g2K541yVotgfaHKWgAZlrqiAI10YoAAF7GJphCI5y44gx48WYmcW4rJC66&#10;BuweQeKXodAc4YCyweAbRVYfBGKExTodgfKGIe4f0Rw2Bc6Qb9on7nY0y6YxBZAgg8hCZ6BiwCwA&#10;5joCQBIq061VAAUQSHS6ofYggyJBhqwvRqyqABCnYCYDAG41QASnYcIdhBjeQggeR1FO41yqKm0s&#10;Iu4BIziG6BoBKQCQQxQxYeId41IdAcxGNSaNYdBrieoAQBrgiaZAwdrkw7jY41wEYD5BgFQFZnAB&#10;wChTrjRTqBJAsj48RBRBgc77qbIdowKLAm6/IzKMpN4ghXQxBFooauIsoyY7TUg5p24n5kDhCWzt&#10;RkqDCcweQm4fQfQm457icABExGK46fSnAf4zAfQASFaAYpYA6Aj5o1xBA4lX46gAZc4CpcIAAFQD&#10;sRyp6cxWqbIdQ9EdgqxyQ8shURxYpTSGxCbf8v1YDqdXwx7WEXY0xWA0xipiwe9tY3Vlki410Z7y&#10;FbRsrYwDAzFpZoEVtFE7EcaUK9aa9FyT9wNHNwlwtw1w9xFxMbEcI7hhZeYlh1g5oagbxjobAcJj&#10;obQcYuDyY1IC50iGZRwFoEhKADgDBRxs7UKe4cYdNMlMIbYc86FNgHwF6wYDoCxAo4CZiXAAAagb&#10;5GsvRXKOiAk+gzgBdbQAZBbF0lgFNpg2pZgbwcylQwbaDdxPo7AGAEinaeCM1RlXpaIn4dIdZOhG&#10;ga4wSOB/pc6aY2gBQAgxYAoAahYAQtluI4oobqIq6eg5wvZ84AiuYB4BCjIBY0SBg8rmYoZNNKQB&#10;Ao4+pJo4pnBpQ8QdYeRngeYfJR0noxhudkoopCd5kRw54lgcTUlqIvwcb05A0XggorI6w1x9QgqG&#10;5TpppRwAYfhRYdQxC7A5ocweMAyVotId4llcorIeYdo4icYggHIGkUwFpTQFQE5+ADF0w5wA4pbq&#10;Y7S+Y1IclDLZqyo3IEirq6Y8svQm4eLN87sWcn6/dBZCYDaMR4ollCovbUrJSlRkAwJY44gyY1NW&#10;KWgAhGIvRix45BisNUYAaBoBQxZQ4rKeglkKAzgxER0vw7Ei6QYgjXoliGw7BBwzDsxJovA7Sbon&#10;4agcBjrNjYBTB9pcgAFEhJpIz/sGEW+Fp3pXQ1Inw5oeJDKy2XJqyhZdo+uA74eVYrguckBH4Cor&#10;p0Y7BVAvRehZpVTDdv9FlFtFdxWauawilGea+bWbebmbok43LwLuQgSRAmEgZjQbLZlzJO7egphm&#10;VnwrMxQzjIcVjdOPs/ae5Li2jLQFtfSLQ7T1g9DD5jzWplgzJVFAgCRnAEc1B88GZuA2lAZjA9Ei&#10;wzYvQyKsR184pc4FYEIu0ZJyxFLAa6hiD5o8c3YfYn85LJgegeJ8AdgdQX7Jo9SVovQdofAzAdYe&#10;5K07sp15CQY1x3g1JZcIZCo24llV1Ew9ACgA6uZNiDgBFVQAwthQwxZC4lkXZBj05CdIxTpuIuwD&#10;4DpAIAwBg8Qd4ew2gdw8B1xsEvxwl5KLY7R9YoeAxEyqA2OGg118RGIaAaqLIcIcBHYeA/4uNJoA&#10;ACIDIlj4SQQfhc4CAA5CZIAo+sBJoEYEmVrRhjysKWl5IDycen71cgaNzNh1zOqqIvS/5sIgwvgm&#10;9uKzhApBY7TOQxD66Mzk0SzIpCa5zJLy6cweIvw4An54owIBmAD2WQLqgxaZQAMVI2ozFcBc8GCX&#10;1XluAAhBhT5JoEz5KAo7QejNpL5Hb1gm43orK7xnBIYzhcbfy6joo0TJAtMXmMpix3BGO3WFQ0V9&#10;48s6wobf4mTNQ141QAO61pIFYD5+AD7a70cFLFrtpZwg7t+clIFvub3CfCnCvC3C+bsay9Yl4lQl&#10;TEgvwZQalTEu6CkdBHAg0lxRzpQuwsCnZB5TQ2AvRXQ4hjIm6LCyYdEQCMoGgEsVNzxTpog1MiRH&#10;YcYdbJk2xodX7K65LHqMh5KJWVgud0pdA7R6pHaU5PgauEUwQ7QF+foD4C4paBI8oAYf5iweweqL&#10;L1LbIawbwnYcodu+QfjNIf40TQVmZZhSr9gAZnAoLSsGAfQe4q1PTbIBoARjr/6iwBI124gglNI1&#10;zI0oNUo28WAf4oZj7GYbYcpAIdgegsofgAUrZBSMYBYgiJxJsj7GcZqyx667gwL1gvzKYn5k4xEW&#10;gf5ZIAQ7EokLQeY10zGwLKY1QAjgw7ZlQ7QfLhAegd40RT5c4GYGRAshA8QF95hTy19Xw10NyN0A&#10;4wVqDHU6pFQAAGoEync6I2joCLJL4wIdzrIAI+uhBTUlYo9gJCZZ6bhGImxLyyG+oyYgpwYoBHOF&#10;Qm41QuAxw4gyAzhJyMYBI6jFdlk3Yf4zgfgAqnbVcGkSIfqfY3ZBa5JpyO4s14zqoxayWFGoRETm&#10;QodP6eW/41zLoph1Eh0mowKeg1Oo9vYz04AoODJBgBdNkZJTRIAroEPMOwxFtviQ46pyfB1wHB2c&#10;LuGanDHqNG2bPqXqvq3q9wnDohvpXpuo4mAgQrMfpO4YAZoaJo2UicyHp44lhs5TrpozAEwEKnaz&#10;r9kGBLon7EjJk3FNopcwSCRax3g1xQZCazpTo+RUgBxTrIo7GVya4lhj5iwbbWe0gxGuBtg3abgn&#10;5Q42hB0ZFEklooqrwhArAxZogn4pw9QeQdwZg0YeYaq6ofKXqVo1wc4eR+AdgfB+AeYfgsoghyxV&#10;EWD4CAPypZAyslg5Cec3guIfrE4fyLJNQ5ovDRwBBi06NmYf/0oeovQcgc4o4Zoa8Rx3QzADAC5R&#10;xspJpTgoZsIgh7A1PgFN/SJZA2gfImadUNZVIthoYdwtgcwgDkegAa7ZdgAdDpeoAfL5fwAAoJf4&#10;ACQXAAACgWBAADIUCYAEQbCoAE4gCwACoTBIAAYGib3fj7ADqej4AD8fsTBoHAwAez7mTkdTwAD3&#10;fUyBgLjYZCQNAAjC4Sm84ADWcDkADvej2AAHA8bBU8AALBM9CAJlYSB4LAANBMbAwFAgAeDze4Ab&#10;bic4Ac7sdIAejzg76fEHf78dQAic2lk9lgOxQEDAAAIFqQEAwMxQBns5h79fsPfz+ic8udNBVdAY&#10;BAFHmz32AAeT1fM30NduIACAMldRB4Astzwj6ADzecDdTvdwAeLyec+fN3AgDAUUB1OCwRCAADQV&#10;CgABQIA+tfb9ADreMDbrrd4Ah4DAAgDHf+UjEga74RBmp1kX/r/Imi8BMpAaLwDAjFQTAbWP/AsH&#10;QfCEIwlCcKQrC0LwxDMNQ3DkOw9D8QRDEURxJEsTRPFEUxVFcWRbF0XxhGMZQ7A7Rs+25vHIcwAG&#10;CZhogAbRxHGwDYgQtAAA6DAMgAC4Jo+CQHMgBr9gBIzxpw8x5NmmZ3niABxnYogBACiYQgqCLgAK&#10;+B6nogZ/n+h7wvGAQCAKm5/NZPD4H6ALqwOxSHgo3YABSD4NooBq2H6oAAHCdJ1gAZJrG45ifgAD&#10;ALMmDoKs0DwJNYAh/UgdB0GtL51UgcB1OqeB8rmAS5AAAwBLuA5/r2xU7HyAIQIgA0lgeBrtn4fz&#10;zPYxJ9ny9oDgCgYDgGrgCAI4gDgIhYEAIeSxgM54HASu4EAK8y5zsvqRmWawSy+daLHwfyNgOBjx&#10;0zOwNAupyRO+B9vMafiin2mz0Oeex7q4AZ+psfh9X8ex7NYeZ4NYeJ2oudx2X9ia7382oGAk8wEg&#10;a+C3tTWaegEmSMJUp4TO+EwRJGEwPIsnk7HSrSZnaohzHe9p4nsmx9oejkoAAGYSg+4ACNYbpxr2&#10;cp3Padp7OIBUjhODclggsl/uIeZ6psds2vJfwFAGuawp7RKNzGi6Gpsd7BIQdZvgAdx4vamrzH9W&#10;DwAWyAC8AAEx6EALxn+ASpH4f65n5hT3JixTbwHMbWAFtlpOq0jFn3fzRou6bqt48YKAczQHLC8A&#10;COq2CuHNR+6uahjCOAA96o8AHSsgAIBzthaLnifDiHy265NY7Lf0LQ4MLU8FZpZyzNv/Bk3wQ/z/&#10;z/B8Gxn7fue773v/B8MKzf6nxfN8/0fT9X1/Z9v3ff7/sQEiZ/+1AT+880N/G4cchl2MYZhBBvDi&#10;AAbQ2plD4ANAUWw7xIwQgeA6bpYJFx/L+HoPUhaj2KPBOIAgBBPU+nwHyPsiZ1zNAnA6RZTZUlBJ&#10;SLe4J6DlECjwguAAcA5zEjsZ8ABdxEx6lGNk2InJFwDtVAABsCaaAVAcMmBZfgAQAr+H0PkoiWhw&#10;nFHiqYeg7xklFHukMfA/V/DvHsb8cg8mkDwHwksfQ/00O7M0AwAxczqHwcURM/ZK4kHfODAUe5zx&#10;6R/LoPVLxrC7gPASQ8BYBiFgGAGcsfw+yuD4IWAAvRmhojZJO3Y34DgFnjAgA0uYEAINnLYYoBC/&#10;l4lzOuWxNR8HgkyH0Poz8B4/r+HmOo4g6R0FcHGOQ55x4DxQPAZoAAEQLEPA6B0zQKQSqHBSCMDQ&#10;AAUAhmmUlOx6TkHpAAzs55tCZHUOqPmWhWStkQOnEcCZkColOAqdePxdxqDeiuO4eZXC3kbAilMj&#10;gEZ2FNAABaUJYzxOCT63VLY2hwo7HMOsg49R7JeHwPeSA+lIFAIGPgfhNo2p2H6AI7biypGVO2nQ&#10;1IAzqPzABGJfx/gAJ1hAf1OBMh/xiceQ98r0DwAJPGBUB5mlsHVH0wQoo9iFnHIWUc4lOkpm9Akm&#10;gC7tyOnfXCT1r5NhyDrKINAq6lTaulNSB4CxHwVKGO4BM7cfXVHVMo9h7CDEIvyQK/Z+Fda7V3rx&#10;XmvVe6+V9r9X+wCGa3ICNGRMo6/qFJDF8MoZwABvo6PcgEBACzUpNO+W4lYBiqAIbZIs+Dez4D0T&#10;4VlzgAGwk2NCeYB6zCu1sWKeZrVYQMmTX3KcAJc2pnmbCVxr5xKWAAAmWsAAJqzAYn8lV1RCGcqR&#10;GsNubty3eGnAYRNl5xFQsUR03QdA7i7jsHuZqMJqTME9WeTIBIASDnTJWP8AoJFfEjp4eM0JD4aH&#10;PNBeaR1LwBL+InAcfxz1i3ptMlUAZRADgCus9AdI7DfjNGsoccQ6Dtj1H0nYBICk7AZA6nYCoFTU&#10;gRAedt0pKwEGppWTcwEPwAD7dmAOSJDB7kyHkO48w7h1L+VIcQeI7iZMNJkAVWxFDJ3AAvT2nxGK&#10;fkUAUalKJ4wFARJ6BICRmgMSkoMdUdo8Tnl1IWPJhpDHGkXAEfA3wAAWAfMm0oi42RxUMuWPIfBM&#10;iyErPuScBlBR44qwocRhcqlYgWUSACn5K7MUGkNRombFgADdHK3Qco6h0WmbvmAi4BQEHbyBiS/N&#10;KE7OCM63sqbnXCIEvniuWZUziLEv5MRNSdlpFzjmfCT5PXTtpjngQi7CjajuHgtooGP01EUySkki&#10;xaC2YxImPZ4Zsh8G1YIbV4JNi3k9A4BYk5HU0UCLYUoxyDa4IBQDFCulcn7bksDufdG6a9Pkrlur&#10;d2794bx3lvPelKt2oPNIjc8w25fgAF6McZuixvpDimyjMJqyLgGiMAgCJHwDgLLY7UuYATSHQili&#10;ylaiyup1LaAw34HgMkjBgCSCJIipLhjpSncT90CzkOIzlLzNjnjlHac/PLGnIUagseUjADjfgwBG&#10;r0DgEqTgBIWdEb1ph0jGJ8PQahFx+wEamRcdg9lDjrHoScdI8inD0H0ZBvZmqUErdqRs3ZK7jG/P&#10;wmjap345nVbstodQ8UvDmTCnch4F2tX6a6PQv5debDz5ePA+A6h2m/a8T0f0bTFFUTgv7EpDwHgW&#10;PgA8CZGwHwTAMbmHh5otm1HQOcgY7R1E2HkPBfw9R5r+Hxoh8isgCuhAcRPya/gQghN+C4FivQUE&#10;hJByHjZ8B0M8ABVlLw3z2Gy6m6o+FKD4SvdweFS/ey4lzliAAdiWkvkJQLmgk4HDvTqN/PtkmwZx&#10;GUmI3Arg39H6SIGZ5wUPCxgCW0PgeiOxyDoucOwea2h5h+i2DajtrbiLFYCnCeHKq2PXiHnGAAiV&#10;iHkGIKkCD3v4q2L9OEtgilE7OKDzJKCBj3CHs7p9J+AKmiK0CnAGCkixkjiwr5DbjnCFhyB2D2hs&#10;BxtIihkvFFiHgIHTgAASAPgOAAAPgLiRgMrjtuEAEEn6K5kCK4EIN7qXN6wpQpwqQqwrQrwsQsrA&#10;E/kDtwwljWDQCHijDiGmEdhhBmhplGocP0DWPNk7MluyKbACB3DlgEvVCxopj3ADCNh4AJjJh6AE&#10;CnB6m2FiDzB/mAFti5gKAJDtlNiRgRgOFDgKlBqUDWIaCuBvC+jzmboRjzIFCVgRoUp1DIAIPpDZ&#10;i7hrhwtIsIhyvsB3isFQtIgMgHj2kxjiD0Ceh5h8I7HDjWh/jxiHDIKUDxgHgEIEgFinDrshjKsU&#10;iFjQGPixM7iVp/DNI5nGONDaCBp7G8B6jlvWmKDQC7gBEAjnCNhxByjIPDKrB6QGC5pjgKjWAHAI&#10;CegFgGCnPNoQEBHGmNogIKiZIoDFrRCsh0vTB4Meh6PWIwipiHiviLgHAKiJsNC2ARARxHqxCQAM&#10;CPnAD4D0CiM9nBOOPnKXuEJHD4RjLPkAjaGyKeAAKxE0CcCZBtQbEuFtGFiHvqjdNAoPk7QlqeE7&#10;AKQVOzvosSCxKUDqjqwwDbh3h5EvBwhzisBwBzCsOBisB2h5P3lZHBNLEqsllZDcvYjRKDliNOiu&#10;oYCenyjQNUlkjyCbE3j3nAo5ielsNXKdMUAAuNAAxEAElpNhDIQSu1ALDvgIF9wViNsYjzC+kvDa&#10;DiNOOMmGE2IeCjsVndy+gAAVAPJpqBDNKDqDEFq5nykFq6EHtzQtTSzTN4N2TTzVTVzWTWzXH3wl&#10;kLEbDWqbBuBwxWhehkuAhwKFnBOeACDoiIJCKVB8RkKVx6nBAFOxQ9oYC5zZpZjamaCMAIk0APrZ&#10;gAAVgQwgnljIDplQKUCWTwK1nnwwHPCGjajkkvBuOaPsMtMVjQDitmrTCai2vpAWgPFDgNAJDqgF&#10;gBlIB+B8hri6B2BioeB7ork8MZB8ipBzB5ATjzh6iPs8jhB+GTABiVneNNCNlBCnQhjvgOAKNsjt&#10;IYGKvtDkiBuaCBwIDuKniWOKT2iDkwltKtCuGvDzCGieiGjqqJwOsYoePliXCMALC5gGvLgAAGJ4&#10;PnsVh4jiB4B1C7hyhwltB3B1i7p7l/FFiJnLDqkjPKgIE7FhCLgIAJjzAMgNDNASASppgRgPDJgQ&#10;gLCRmlDqu7DlhyLlhxsso/F/Dpj4Hax6SWNapjvpG2T40mjnRNjli4j4D7pp02iR0QE0D9jxkDHs&#10;jisVByB0mKCtC7oSDWHaiLgLAFF/B7h6C9htBvkfqsi/h3h8nVh+KPDwFZACCVi0C4UgnVC7iHpx&#10;h/CnCHDUliSzh/j4OVuECWEBLkyRoKKbKhlap0okjfgL0RgNKxpjskilCNnAE7PztfogiFjkjnhx&#10;QZi6SrsVh8ibC5C5vMjIDuiPgTAOCLAKMkjqD+qZVKq4TRKVEHV8TX1+V+1/V/2AWA2BLBEBwu18&#10;piHGjzDaCbEctIhiho0BB0O7mqjUuJHnjPymDWhxoCABB3mKAHmCjFGQC6ANgQiGAKCLACLKIEEB&#10;CGk0j4KnjtiUipANAJzBNAgEtOsvC7hvxNB0h3P/M4jwIPCn1pgAPwE0Mqi2CYjiFHC/mmrnBxBy&#10;Bn0fkhpPi7jKC5vBCpB9B+iVnLCHpaDxh6h+E0CWDfxSi2DrinEoDIPXm7CiDFCJygCnQeW6p4C4&#10;jOjbitibO50ph5kvG4D2pyCbEyDF1Wi6B4Rch6DWKjCZHMjgAFiHrJi5uHsTHFjWh7L+iYDWngib&#10;ueE4CLv7DzB40qoeB6CZEsQoi5DqgFAGx4jvkmANjUgPgQCpAQAPDvgSGsCIG2Bxh1CDm7ObB8l/&#10;ACtbgMqBgKNAnTwHmhOsCbGhJjs7iGOMRVCDylv3ohnAJR3lvpDwsoi3COIJjduInAyjEFEHEAr6&#10;obBzEdhvByxWhukhCsvtDVj4KXwNytqUF/FZltKhLIjxk8CVk+jNH6k7FiDWCgXDjanNCWFYtXlZ&#10;HeHqnGqaUADKS1gG2iV31HgLvvgMCRlguxTwB5B7ja3fjBjbweDNMDjq0AC7yrCBhxPknADxgWAR&#10;GkPwCpHTk7C5X7uWH5n5JiHx4f2B4i4jEVTU4j4lYl4mYmzUN7n6k8jbpZiZM2CsBdzdJLByi9gF&#10;1hNBP+rgBzhwHBB8UawUjZAGjfh4gIDvh+G/CuqCjpyzkBVsix2VkoCnAMokiKYzslies7snCyix&#10;ivHaC5nVE8nPXsAARMiD2JCiB3JAismvqvONiHuhk7ALgGDngJADm6Dxhu1y5QYSiZB4B9CTh1h7&#10;Elh0B5FDh4B7inHOH6YvHdi4IiixvpJ9jNVopOuIEqjcy3ICvWjimfjmB6Da4IY9NMJ0qICBkuiB&#10;1MltMvDamgoKQuo7ISDWh7jzTOAEAGDWEjCegCADiVh83NLTBxiuB2h0C7sZibB7B5pZHfPXk6jq&#10;gIZOFLgPjU2bC5x6jzOIGzoFFLxFrhgNpp10AAOaDlodJAIgCcCJqUFyS+NYiIOEKdOUUj5CFFiZ&#10;EuiiD/ok2k6B2kHcClECNzGfz0B3iiSrCuLuFqTwAOgJjNMWCFhtBwZQNHi9h3zIGCCiGECDk1DW&#10;G/CPoFF/AHACisIoOdiP3UCLPVppowjNHFKcXQxx0VnrEDHqFiiZWLFEsmQVAHyuo80j2iKeS5Nb&#10;vXpAibZjGu2hLXv54EtTh2GxEpjUgXASWTAOgLCpAFDc3z1KQokENwzPYnbCbC7DbD7EbEnvH5EA&#10;icGGWQtGC/hjBqBtZijagOAMkliySz5yi6B1mnBtLnB9qHNBKbAB43h7gMWTABklR3iPj9CNgHM1&#10;EyCHvrnFEBYJS5wVjOqaisp77faWbfivCe3djJ0PD4141jW+h2OkocQ0hzhzBji6B5oNh+iPo24C&#10;h/vFYvFiKhB+jUh7B/CPm9inKeCNi0ZAm1xxtTDiPYnQyujwl4SvtglZj4MWF/B4KiObi6IauXP0&#10;CJliCLtTjyCJsWZEUtGD4HDWNLL5B9D4B4B2oLB4iZJbsYUsOeB9XOB8B5Dib7wlEqxjHcAIk7OG&#10;i5gIgKHQgISTAGiesQi2SM695CMWCZJ7ru1ySfJqOQCOQeCunAijDzIziFmf3H71optdjjCfKiMW&#10;CHxPj4j8DuEziUJPNBIjWc4eTwMxkGYhV86/ssjnhrxzw1DEh0B2jljDjiMplXuEI1XUh91Eh/Yx&#10;gBh/mKEyHOnCibgAnEgAlhh/jfqNCVijYDk8TwsxG2IoQLWCiIKDy93WoPvojUjeNCZemqjx8cWu&#10;ljGvCWS+aRAJZegFvYtEj2hmBsFKB5oRyW7MyW4Oj4jsjdaSEJTSQn4ibFdabCYk9a9cdc9dddzR&#10;kLj+2EoedThsBwH/Bkhlvih0DEgGytgLYwANhvbKgEB7Zo2Vh4AJDvh3gMgPCbuG2hjxuVifqcdF&#10;9HGqiVpENt5BNp6xjxuICNilDxs7ie2c5DJ0tlRbteCEWgPiodLTYSICpyFZFmiUAFD2gKAFEdgK&#10;AEukxjFIIxZ2B8inB0B6gR0IJph3h7jtjyvyjWI6kEk7bhtBHSpjp+J17ysgDNiJwwswDiaTjZZJ&#10;nLD4V4inDxDHCqWFismbh6y1wlqcW5L+pyj0s+OeTOMxQQE1v/ula1ZSsVh7rDNlz3oECJi0JRgK&#10;jx9tHTAIj4JHKWgBDRVjJWj4gMCLQ3CZnYmf3oIh+i6IJ0C5lwjq3WJ0IEyWAJ2Vj3DzB2GoDWsw&#10;oPDUlBOPyM9XYBkyEIrD7+VvT3VwltDQCJu9DIaqgAVMjls8ltHGqkh7jEh7h4ukicWsADk0JPiu&#10;eqhsaKDnicCnPVklh3h9ARICh+iTh8B/r1iIKXnqNSs4iZTZzOPz46lqvnjMEq1PjeCwKC8WDHK2&#10;fbzaCJwKO3pj2cqixMBztI+1gU4bwhdVzNaMKY7ACJntNvdefv/wfw/xfxzT8AMwh7qJ5Fv8gABi&#10;BphsjANlgSvb8pCnACh/ibB3ByIrhrBkiAMoAPByuYAAgBAIAAAGBEAPsMiAAAkMhsABYMBMABcJ&#10;A6LgsEgADAEAgB6vh8SZ8vsAPp9v4AP+ZAACAYBgB+zkAPR7Sl3vV7AB2PB6TQCgYAB0LhcAB8Kg&#10;8ACALSEEgF3gB4u5rAB1u9sAB0OttUJ5PqsPkOgB8P6PAQBSW3zcAAEEQ9+yF5vsFgB/AKQggEAc&#10;AA2QAAHg2QgoDAQAXKaAKbgbJY0CTeEyUCwmRZC+P5/zt8PmBzyhPF6gB8vx+wcEAWaASSv9/at9&#10;vvVvZ7yx8aq+TO35gCYx7veYO11WZ4vCWPZ7bR7599vrVvx87R8Sx/S+FyUAA4IUgNBwGAAKhXBB&#10;AISUAgaYXmzALKgAIA2PAnAgACgGFPr+AB2nm04FAQpATA4pgKgcBoAAOArGHslYAHKeKinke6zH&#10;82a+J02azOifjUHu0UEgUAAUBCiwQAujQLggjwFAOpCYu2hbts+mbepg1LVnufCzHSdx4AAbRyHS&#10;AB1HeeTUN4BoDsYDoJxIt7PnKd54gAeR5nKhZ8GyhZ9nExp+ncuYBM+9aoH+AYJJiAQIAAe5+Ice&#10;B8IcfB+r2kjXP0hSSRpGkzIO4L5MLAbXAKAc+O42TPoShTJMY1aFHs3jAsEDYJqgDAIqgC4Hr2eR&#10;6KKaJtG6rh4SSyUSAsCk1hUDwNAADSOpoAbLLfP8/Ro7k/RuucZ1zYFg2FYdiWLY1j2RZNlWXZlm&#10;2dZ9oWjaVp2patjplXtrW1bduW7b1v3BcNxXHcly3Nc90XTdVhWzX93M+h7eHrHgAGwb8wF2ZKBH&#10;GdJ2AABYGQUCzhgAEZwVKBx7HmtQEpCfAM1gfAThYAABAuCyGNhN+CHDfqTH1D7EPHhrBMC1ybMc&#10;ktaoVGDGAPBgAMUwUXsEBgFJCyCFNm1Z2nk05vHPMZ2wmADVLMhBzgADADq/KBvvkBJ1V+eJ7gor&#10;h6gyAByHkiR5HwjR+n+pAFgPEgKglBQEwbN8IMWpAKU2AAJxa8j5omycMM+nMPuk5CTgAdMkSU1c&#10;BJCBcBoYArXUQkp+N4zyYLmkuQR2fB7rJhZynXKx3Hny8exy5qTLzop9M+fz9Rkm7ZIWf5+Rs7QD&#10;My7oHtcBgIMEBwIsEAjXLUfLRH5DJ/z7GDBMOvcGsY1MP7zySF0ax7GMCxgHgU1wJgcvYLAejwIg&#10;XEgGSbN/LABfmpNM0S5tcjsFBGDeMbREi53hGUZpy1aVw+cqhgAaY4CDM9KKAcAZJUGGMAS7I7oC&#10;TBATSYXwfjCx2DtaeOseCQR1j1O4P5qQFADjVMMAdpJiizIfI8O4fAIiTD+hUPgAUKjIEOKqQo1J&#10;Zh1NEHsf0zLOiZkrLM2FMwATGOKdsfdATuWYPRTsh81bKgBmugSa4BzaiWj5JSOYdS/h+oYAA3BN&#10;YGwMAVRKgYjYEDxluIUb9XSwFdrrjdG+OEcY5RzjpHWO0d48R5j1HuPkdn6p+Nirh/BqB9GiG2ON&#10;pIwRmjUAAPM3YAATglBIU0DJTAMPiJ2N4bYABoCxFc+YbQ3AAD2AMSEfIEYxD8A6CEiYFwMEXAkm&#10;4C7cZZkOAiYQ1hglDmWdYbUlkjnLjwHmUFIEEh5lFHYaYnAASbgRAgQ4DIEDXAgAkaIBQAhxyjHi&#10;MwACSGpDoHkXUdg9ioNeasS88ZlyDgGLqzYjyGDXDtHodgxp3QGEhIyVAEgGYxKYL2rUm56iYrwA&#10;CvAf5CnJElMYQpxxn0HmiKGkkb46F/D7JmBps8CzBIakaUB8w7Srk8JTMwm9AX6ElHuPSGw7SgoA&#10;JYakhZOjOk3H7RY1FMDZkwV2BQCZewTAmKZPxEgCwCo7Hy5ccCQJRj7Q+w1EiDU9P2i4dIz6DIpS&#10;4Zs4aAi8TVjsHkUFCxLDMwGdmkxPUXGfFBe0SEFQIC0gcAsmt6xdTFmMfosAmcWyYJwQ+O5UAABz&#10;uBAAOYdiYxzVKNUTB7pHgNAUTcCQDCa3WgAG6Odfw6R1JgHkO8sY+h6yiACPpp5rUrAOAdAioiCw&#10;CmCUm1Yco8wRyNH0rAhZDiEkhUEjJHLYSROKPI9ZmMClsSENEPQepRUHkseESUfoAU9O9lyYZm7S&#10;pblNRUoEhY74LuAf6OIdhV4GGCBcCMiQHwMNWjMiR2Vdlh0GV1G2ya7o+3zvpfW+0frh33v1fu/l&#10;/b/X/wBgFa0f41rEP4SwohpxsDeTAL4ZQy3zDrTGAoB6bgKm1AACIdQ6DDD3KCPs+4AwNEWASC4F&#10;5E5KkHoKf67Y0hupgXmWaniazEM4TKTgnQ9WQGdUZAUkSgmZETiMgJQJrjIElrSAAcVFDRmnuGAw&#10;ApBgOgKGaAACQCBwW9NOnYvY6LYJGHqB4oQ9msmrKgBA+zdS91wI0Ag+OSYtmfMAXVTCCgOgWIcA&#10;66ecccHTH8h/JI5ILE7QsTFWpDGXtKAeeNw5giExBO4n1HhooLJWHJSAAA4R0DtNK5dCyOR6I7Tm&#10;Q86uhqStrMAYxlZC4uOKIUwFl1qQDmtRwTsntXC+J9MgTd5R+FBUAYqZqdVViGH3Ag4c8kU4u6LA&#10;ABkCJHs9EhUOSUnhQRwWBNKaclZn1PHjBQB4pgEtmK+ftfFxyH6RZKHUmMaI3pss9YWi810Zi92R&#10;lk2hpTdqCmiHaO7Dml0xjeHSadUM2QEj+Ggd0AipQJAMTHVAtQ/msj6AHJNsQMD8AHIlURNxPTVj&#10;eHWOtthLJ70bRlMM05PSzSPoGQsAZ8TWmuMUUikhODfKIQXArNxN0GH7eAUId5V3QEiAPPhuAAAW&#10;AiA4AAD1jjDQMx+ymNmAuqdV6t1frHWetdb6511aOBFAK8M6TCpiH5DkGF8MvhI8MdYZBDCoEgHV&#10;YAmIyS0cKpRnCpFLZQbCXR0gFPGPYCCawCgYIsA8CrGALgVI03NNwCgGoKAW+Bf+aYGRQt9y065o&#10;jcEpQASmvxRR0qnJ3qUvprgHgJKCB8B7UgFgCTBSkr/bEPjoHqRId4+GMD2L0TgfxgtVmBLrGYqB&#10;cyb3GcuSQhVpkSAeriAAFoICLWRKhsBG5OSYPO3Irl4mOCYYHcA4IbMiCWusrg1YBuRHXIfHjMfJ&#10;UEy1VMO75QBHL9WGfVCSkco6oME/kaUmIepsUQNcOCiGUEyORoJgPoJCA4A6IcI6rodYc82sHU04&#10;x0qaAQRIiitULgM0M8IUJkNidSmYUcLcaKi4uMpGRoesgaAYLqAo2YH+J0HQHcKuNaMY7iIsA0Am&#10;IcU8rotyxWQwJgNUNWc8JSP+mQKIP8HcSsmOKC94LMVqMYYCI8A2VYkgzuYqV8G8iwQiHQaSpAmy&#10;HuHkG8LmHyS6NcIMZuSs/SJSAcAYcayscAHqtiHsH8BKMaAMBMPwAMjEQGJuOkNWHeNIRsulB+Jv&#10;CEd+JSmEKKHoR6LUH6dWmYPwbWLcJuY0/mJCA2KeAAluqeVuSwNOG0HGIMM8IWROayBAAwYwzuTW&#10;2OJCJIPUUUXbFirwwK69FxFzF0WgWwwJF3F/GBGDGFGHGI+43KvkVyJKNCLMHa9IGuG8HCAAGCGY&#10;yq0uvAO9E7EmA0OYIYdYH+t8AfFWKiBZD2AgAsjEgKJKHI/gGSGslEOuNWBMA+LSjMPGNqJSXmcu&#10;HYNIRCQ/FqOCJufEl0t9AQT9ESXmKCSq04oeO2MEAiAUX8BIAkGiO6AMaSJcQ+HeHsI0HEHiBQIG&#10;HyVgJgJCMOIcBIAuasrgTWRUI9HSIGSwP8Z8K4HmYWMIRIBaBCLSAsAgKgM9EKT+M+mGKCHPGam6&#10;HocuUmM+SYLqBClnE6nuO2kCwIc6KKG+HO5EHGwksGHcQohyM6NiHyp0dEHuHjCOHacueeAoAqRI&#10;8gT0AOiad8oOLhBMMqh4ocx2ccNWegJiT7JcPgiG1mVol4M+2OLqA66cA0loe/EynXAI5wjUXmiu&#10;HWX8gsYWHg1unurYBAVgKeQUefBCviZ8cvKy04gAakG0IKVyBIA0ayzYI2VmU8JCZaV8RyH0cuR+&#10;YWGuc0sGHQlEHoHam4AGH4S6AqAYw4e0JSqyIOAWzE8gBsZiAWBaQWAUBOKwHuME/GaSNUQ+A48Y&#10;nWJuq+KK/aNOc6KCq+84HyQuoOKM5oUEP0MibWAa1oPy+yH0JTEccuHec8lGeEegMY3EI9NWKYBF&#10;JQKbJ2uk5NF8j+vg+3GLQdQfQhQjQlQnQpFyfrF8V8UW98JgG6HIaSF6GY4Sc2KKKWay6UVgBgBA&#10;ayH+HWw4GmFqFkSEG2VKHGH+MEH4AQL2RaPGAwuuBCA8zEAMtMIGt494t2NWVq9Qlw3oysuA0aM2&#10;IVMisGK6a00wHIcEACH8IMBEAeLGASAG5EuMZ4HsI84GA+9KIcM9FkicIUiIuCl01+O4MkbGYaAA&#10;fgas+iIszwI9FqV4JnQxFsqlFNMqSEHIw4Ho5+MOjOM4isNFSkQqKCMAMEBFHEfkYqdSSQZ+yWAA&#10;G2HE5FGgTHJoNEqIMEAqAiPHSATcAYAeLqJeJYJYNWLWdO+7EwOuwQXm3KesRIgc3q2OIO0OHqQh&#10;UQLNEcQ+hyJYHuJ0qYJgH6N5BYKaAqTcA4bnNeQVIYGwHES0JcNXE2jEvOIcAwMOZiZg3IJcJYNN&#10;KG0wG6HKSKmGJSqI5kPunuLqdQIULyhMAYL2BUjI52Qi/gwkSSHZJoLUHqakAGHzDKH2HsLGHoHm&#10;K2JsX9JQIUAVYoaKH+TWAIAQBUIYAiCEImAZD2ReL2kcJYgASLK4YW+0N8XgsSJNP6H0dQ0MvYeg&#10;pqdLPvG4cgbuePDeI2AmTWP0JLGaSCeAJYOCNcAzCuBgBIIlWmKhLrUudaT6+4UA0jQratauj5F7&#10;axa3a5a7a9a/GOWKJK86cA36AAGuG6aeGEGgGmLBKKATGxPkJCI0IUAbBkPwwwAyeyAABSBSknHM&#10;I0HqPgAAHA0GGQGsLHFMAABkBVDwsjTSH5WQXoHaHqNOJOhLP6fqcY5aLs++ccJbciiqKKJQ5Ecc&#10;h+ACQU9SNOmpDKeupCg0KEHqTWHIHmlYN2I08u2aAoI8BSA66XFUjEbgQUrGkauMsG0wG2HMw45e&#10;JuBYBAzFaQTWgOMaM0xWbYLM0qLIKCq8cuiORLCygcRIiASVWMNCK4HiSSHESOsAr8P8kcSUJgdk&#10;5k/s+qaKHqJYHU4G1qAkAovUAXEBYONQz+lHLwi2VybDCGJ0Lgx+T0T6+wJwV8mYNceIjSRlWe6a&#10;KhMSKgscQU/Sd4Pirq6iJaJcKEHgStUIHQHiSte8+i6XBgQVJ8kINXKONEr8NPKIKuX6sM6CIO0S&#10;BYBDTOA+Ay8UjMInXIRkuGz4cCSSGmHCIMHEHIlEHYHTbaH+Huk2AgAQaee+SDWiM+mcvQAgBSIY&#10;AcxOASAYBrJAasGwHISsJkJufeYwz0KRPS88Nwm6mVUIHPhMSu94aLEmmYZcRgImbWeuoWH+N0qO&#10;lGXpI0LMNyiYcjMzTsAqatFUasBPE23yeSPjc3GPQYkAWlQxk+WVlFbBlNlPlRlTlVlWvaVw6mdY&#10;7GAAG8HLQ+Ga4TKISCO8I0BEA2ayBmBKIkAKHqSsGqGKGKSEG8yyHAHwb0XgAuAOIUKcasBQBOkm&#10;ASAkIcHWO0hQQ+QAcuQ+IWzmIYZsytnJB8X/MC3O6AKvHWTGG2HQakOiHIAAA4AalEAOACKKHgHu&#10;PGaoI09yleN2TxSy2CM/EwnUjQIOt8JAKQQGKQPgNcI4Ic6SzEUuTcQapK5xlHla6nP0NOG/C6nk&#10;KKosJKecdcJgoQMadm4aL2BCn4MM8phiSOYWGxidlku8fMHKSDPsQ+AjTqRUPGA4A+8eAaKRWTXO&#10;NIHRP01sh+t4dfVnJGfHd2QVV4IvnIQbSiQgJOJZEcLMc8LM9yeCi4gImayIA3VOIuuqRaL2J6JS&#10;GuHCS1PSQ/HOI1b0TWA9WobINdWOSuo8KGSC/4SSR+SsxvNeIceyPGMIMEN2NWHGc65yKQBaA8az&#10;PkKQr8SSc2KCnBPvmGMaH0w4HsHgS6HQHMGSLmH6aevONW3EIUcOLqPpDw8QCGO6Ag4wAYAYLSQq&#10;IVFGw4SOSCuTADnAJ0OkPaJY1yJvnFBMLmH4JSctITJgJ7rFnCMAi7WoZNhGJZXMJapsscI9aUlZ&#10;KaasU8KQSaLlakV2j+oJGRlBlZvbvba1vdvjvlvnvojjF82qa0HUakGqG4yyGOGkhASOSSAUAcTW&#10;YAQUz1R1NsbkHYS0A0ATBxmqPxHOsAAGMEG6/8GiG4ae16ByBhY2BGA0leSZoeO4JWOXPSlHK9Sl&#10;Hzj7PuTgY/VeOoJwH4SCJxFKH6LNLCQUMWIWAmAYYWoYSuHuJKaoJCaoI8oOL2e0KRb0IcBGA4Vg&#10;A7kojK8kZgi2NWR+SCGuHBnmRCJY8WatolrSL2bI5o+67Ko7s1qWY6KucUMYBcRObkU8Te/lCQwi&#10;TGKGYWOYNEkc/YphBIUGnxzomoIcAat8R4Qui4AEUOTfdCHVYaLINOP+KDcuM7L1bvyE5mbkQTeo&#10;MZWCuKkfUQpfgU+6MXICgSO6RfKeJCvSnsRIAgunVOn+0kfKmSSS00TG1mNcBcBEzEI6L2JOohfQ&#10;yUaCKwQAt1dANukfYoJDM2YwsaTdd2L2MUd8RpCIJUJYf4TGGplma0HQS1YbnmH+HsaeANOGMGAO&#10;w4zwNWbmIUPQ2gAekmAYAcBukaH4tiG6HWL2L6KhQIatBgRIzc1YL4kIJZsGAAGyHEaS0uSCapL0&#10;M0AbKhBufo+yi4eEqNWMb+RCNEqYrEug2esYAsI0BPCzMP2k/TMavjGSWCfro35bld5ZvXo5bCXd&#10;5fvr5x5z515354W7QvGNpKciNk4+HIIMF+GbIo0ETHRyI8VeleBsBQtiAKdYGuGsk2G5ig0yu0aK&#10;YIAyxWBGzwAABiBZI+Atl6JaASL3BUKAcvEdHwkeRC5WH2JTgMNfofFMNUJSHiHsSTlxu2SCAkAU&#10;SsJiNW7YLqx0LqdMRIeJxKoET8iai5Q14pDeJC2BrkPlSGBWBEIlsmYwe52ofHlHlFo2J4cuHMHW&#10;05HWSCHCmS1w4aJCQQQURUTcezyWumfqKIivKLeSX9P0KCNgMZPkMEAslwfAd8PzYsJhWCLMVPhv&#10;bM9DxUfURoZsMF2AaU3E2KKQkHqf4LBA+7BlGVc+aoNOsnizB/+8Q/c2zcMEQsNFhwTIIViGjEA8&#10;jCwz5HeoIUHNbMHS0wIA6Xc7gA/YMAAiDgaAAoDweAAuEoeCgQBwA/n+/QA7Xm9QA3XQ7wABgIBA&#10;ALhAGwAEwaCwA+Hy+QA6Xg84+6ngAHc8ptBZk9He4QA53GxYK925DAbIgkDpkFgkAoQEAsAAeERY&#10;AAcERkAAgERyAHu/QoAHE6XjG3k9pe/X4AJjMnw97Y8Xs9wA7HlMn8AQGAIlCwWB5NJre+sQAHi9&#10;Zld30AHtiX3bgAAQC/sqAgCAAEAgLnAFf8rfwgDQYAA8GAqABCGLKIgqEIQDATlcsAMruAC/9xvN&#10;5ld/uNzwuHxONvePws3m+Tzedz+h0el0+p1et1+x2e12+53e93+i//FwfB5fN5/R6fV6/Z7fd7/h&#10;8fl8/p9fh5Nw8Xo9LM53QABqm8cAAGUaZrry/QAAWB4JwUBoHQUBbTgmep5AADJwQODgCswDgTBK&#10;goKguABvAOBSPnqx5unG/7aAQAAcBgFQABMDgNAACrTAAA4Cr+gyNHufLHnkep8AAeB6Lwmr+Hce&#10;ibHgeULHsfCcn6fa0n8fycgEf60n0jQARTCDeReiqpMyyB9r+e59L/ISpAIAaLJZF4KITC4KwaCg&#10;HQgCAFxfP6LR4kx6nvI0WHWxVDAAAbPIQB6FhGDSygklrONvLLeMQx50HcmxsnK/4AH+zYSg6DKt&#10;AUAwAHlRZ2yIAFOpyxa8Mol5+I0eZ9swA0eAADQItODYJoeD4KNkBgD1WfR+LfZqNV23kkpkdckV&#10;ieKbHSd8LSIvB9n2x4DAGzYHAUz89tODQJgkkYC0JIKNnm/hynatLGLekjPr8qTdt5RrN3czaKIs&#10;B4FxPSCXUq09zM+f5/Le/SPHIdaRAQkgABQD6VAaBSLHe/aN2tii02fVLas6v8preAgDM/dcIAsC&#10;EIAuB7TgTdyCn8jVW2pBJynYkRvHKdQAHeeKcoytgAn2dIAAKfRux2f5xgABAC6bji2Am2SrAhBo&#10;HAerJ8H/EBwngDlRgKDrUAslQLgg2QHgU0SL1ZKdY3qABuHNptqykfTMACzoAATi3CZbqtGt0zZ8&#10;n6zE2H3MMi8kth6Hsjx+SykYDtqCYIoeEAMtWDoK3YDE7gjP+qziAE43427buO4LmOe4L8N05Tqd&#10;s5Pado+3f+B4PheH4ni+N4/keT5Xl+Z4r8OCjDfcdEhyHOABgGYZ6zHUdlGAQlwMgsqoWBIEMdtC&#10;ABvnCcgAHC/wAYnoh/Hs/gMPEAAS9KAAZhYEwAAdBA2gAgFCqj/V6S8mIAEkpGHgoVI6sCOIWHoh&#10;UABiCPEGJkw4n4+DHl6MOQcwZuCMFSHmPgv6uy/gFhU60kqOwBmfSyW8fEMwAD7WacIqQBmLsFNq&#10;ANxQ/FmOEASbUDQFyqgbAsWVdQETAAMTKj11rilxuvOYbc8ZBXppII8OUdZBBxjrHa+lbRti/gkX&#10;U/9PKF1jgAAa4VUcby1kyHIq8AA5m8jjL1DUg4EwHGnT250BiJ2Wl/HxDdJKQ3LNFXkToeKUi7qj&#10;emv9HavgIqWAynYACqlVmTI0W83xuSDG8XAkCIMJS2ODMAwZpxt0UpGVwRo5ZcEhSKP44IzYESvk&#10;Qa2AADgEmuP3i4QRJBNh+LgK1EM1AGiqgYc8YABpC4fFSMiTJTpaRssTiiX8GAIQPI4T8QWG5IS0&#10;jRHG00nBHjxFSH2PZ7o9h2jYAAPwew22nD/G8ABZJBDYkyAkBE2rnyqgRAkCsrwFQfkXACCJWI8D&#10;Pl6MwO8exbC7reH0TJNhj0ilvNBPgBSJ1ysEZucA3CraMJsAAPMe5eEklsHrRGGquFRvocESZRhJ&#10;gFgJRPL5CAHn9AoA0asDAEGbLiUY4o3ZxDfVHOI744pyTfnkqYbmqLt1SHHqi82rFWatVbOEeN29&#10;XKwVhrFWOslZazVnPXV+q8b6kHCHfIscQ5D/jVG6gMZo2J4KeLYAwCBZWDMLAIy4eL3QPjcGmr8A&#10;JbwJgnRAPYC6qBtAHNOOMfpmx2sfK0Aw04MAUIgBFEUhgDiXGEKkPqGxkJZ0ocjSRuxjz9EEHmPB&#10;AY+R7DfM4PwoSWT+EaRePMfRCx3D1iYPkfyEIVInADYEi7g3HFSH8ruFxn1KonqEoBVTTnWShJHD&#10;qJpC1lGfIurlRZNELU3ReC0EU3VhkPR6X92KWTMN+AANgcR/0gmPc+hB3A7UnFwMSAW5MWDeD3Mm&#10;mGII8ogm0IsCJ05SiXNWM+5lna8B9QcZyZiYpGpCsQgcOcd5IieEeoqTJcptQRRIAAB81UvDYz4V&#10;8kJyI5x2k5Gq+5Vi8CEmnJISYxDkR7QJpRK5zQA2WI7u4RQ2qqi/kkKkW5yLEWqwrA8BcsrrgADr&#10;aPPEykbUXgSQkAACznyLm/HRjMyEQYdGfZkacD4FYmAJYvkEAA5SdgAG3FxWOdaUpGX7JnOCCgCE&#10;yAYAEgg/R7DayuOkZ0IhykMAmbxOyqwHx9niAFG46R7P+H8AZGYGQLguIYA9VDcjNqFLY0J7pOEL&#10;GMJklw3BFFVgEcEXBzV5n/zNVUSbOWch4quWwrGLrdla6zAMAhzsucwmyXUzOoREAGovjaRa9poH&#10;aVUiqeF3jujqVrrRt3b239wbh3FuPcm5XhyfN8b9nRuBvjkHM9cZQzQADgHUokkdHgIoNBABoDE9&#10;TMDsHHo0dY6mmjoHgQQAMCQMACJMCPNwAAYAnfMBwEDawEAcJUALL7OjeOZMxDYjSU0jEdI9h/Ro&#10;7B2jUaKPF9lLUlD2JMOsehsh8D+JcAVxBnDDWViiSbaMbKQ7PIsYgmQ6YwUntMZxEzm1AK+VUZ8B&#10;cUFGlSHyb9gyJ3RINbeQ9HJtW5JlMJNl3Mr4FYWU6SIbY5OCjuXsPlyIFdKAwBI2sDkaWOsNjekV&#10;yI6EEjcU6UNJtJ3JnEXLtDP8TiTAIdZFNMMCSQkiP0fyYpj+noXIddgkzliZWBXPL4lbNStOqAI4&#10;PH5MkoFszoTkmtLJjTRMBR3I0MEznEAG/eGZMidoWg45FwSq2WkmicqtLJGsoGDVXGZEcSF2U6jZ&#10;7Akhf37wVtOp1Cw1hw7vuTNoETaALegVw5GYKBBuPsJDOhRwCQCGYAkAaDI+BxNFHUMyGo+J7sdJ&#10;EzVyIFgJl/AoBJtDfIGIyoAygjBAEbOYd5VYbQchohIhIwBIA4qTBQhABYlyHzzKIJjhF4EgDBdh&#10;ZIiwegmCBRu4eSGgxYtheQvBWhuyiymAjQqRZQiwBQBglzrY1giKXgpoiBuSTLsKpR2R3DbI5yqi&#10;tja6qZ2SqLbjc0JUJZ5Cr0JkJ8KEKMKUKcKg9A8h2cIA5B54nQeQ/gbwcbd4a4booQaAbLRBj4vA&#10;BoCKvwBCQQ4QCod5RIEQcAaoiAfox4BoDptAeYChEYa4rZWIAhF5IQzAlo04EgDhtA1RdhYJE7Ky&#10;0zHzpJKZyJNgmRIovAfAex6wfoe4aw3AfSe4Aofp9hL4t4egfYsoeIfAsodwewsoewfgh4f4ARE6&#10;F7aRqx1pwbjiFwkzEpVJVa0RVZcY3DvRxaTIBDpoixiwz5QpIwb4dBprOBVYFwEgEDFLKgqx1T34&#10;3o3hV4/gbIcZ6wjidAvzLQzBZgx5cYzYBjYqN4zYeEEIehxrM4t5QIAAEBmMbIix6KCqmByCGq04&#10;f7ArsjtxICGgeBy6CrCo3CmBgw2o1RBoDaNMfBdhPxF6SAobMwZwbZqgxhyIDo1xBUZCWQx6lAvB&#10;epJ5RbAgzB6Y2wqT1wwg0Rh0hQx4wgzZhRRgzSk4uZwhZUe7/RX6TB042RzI3iLh7qt5b0mch0e5&#10;/RRov4kInIcZvIcImgyEELqIqTCDnRF6JwqQCoBQjQfQehAYcIcAYZMIebRAiokQlovA2I3hlg2Q&#10;eYfqboAIA4ForQCQsIBQBabr0Yz8LovAbgcpppIrEim42ZzsxJhw3gdAjsHgiwFUkAr0xKlLl4vA&#10;dZWAc4d0qQdBognY/hwBwIARVYA576fCzQwDShmIlxYCPxjhkyTJi5OIzYzQzY3ipitatUH6tsJJ&#10;3MKs4M4U4c4k4s4046sB3aK5nQqQbx6reD+Qb4dJpofgAo2oBgBo2QDACxEYBAy4l7ggxQdbgs8Y&#10;3CGgCq5RYxdgFiAJX89oAwD8awARsDAUcxnJaCdYl6dik4eKe4dgdbeRoB9hV4jS/hF4doeo1a4i&#10;9gBBCBlhF6HRVaTSfDP6NpVYBpxCGZI0BZRJFJyIAoBQh4zxVc3CfEXADD0CSUhBWo34BSnArxSw&#10;DDSiPijwihqsnyHxNzpJTwjxigmxejECR5xw3g2Ih69BtYC5O45AmAx4d4eojwcyzAbwtBI6BzPp&#10;qwkwCFF0Y4kxHoqQzQ3i54zEkzK7LMdCNhwz7ohYEACospdwkxeojwe6mDIgz4hQlwDr/sY4z5b4&#10;x6+QbRoYtSC5+4kr4BwxOKE5+6+AypzRTZuwjwu4xq4hnI3gAz2ZupH4lY0oAE9jukoAlpE5wtCB&#10;1hfhUcmZbQ/gaocTRo4gFADxG66oyClJ+AdQkQaDdojceSTL2D7olwD4CQ04AgfqMIc4cx7Qd4ds&#10;Txy4pIkhojMIvD/oh6XwEg3AA8AgfkAIcoeAh8cAghZgjSS4hZdQh5YA2T6IcbtlG5VYFoDwlSPg&#10;ly0wx6i7son8EalAAAdSRp+DYIuyDIzg0YkwAaA9UCb1cSSqXhYiJpF5m9LqHxS45Z3s3o40Hw4w&#10;3530Iyq05FjVjY60J1jlj9kFkNkVkY7EK6q1Eo/DthCwbYcLRoa59QAAaQbIpKBovAByXMB5F4Ar&#10;AoCYeYtIEIdAoQCwfQjym5VYeSgQAAa4C5tAdivimIv8ZCnM+i0RE7YxVYzrJrAoxAt4yJyKipCw&#10;fofA/4A4fxAYBwAwbJwgAZogzQx7H5F4dIeQsod4e41YyIqtOZCBwEl4ApF8GTB5xAywkxlAyq5R&#10;SolwERt4rUnwmLHyBJJJby07Wak6R4c7lBdoz4EzioABSTfoDsoDr43Q3hT0L0BYsxoAvNe9rJC5&#10;SpBS7gfZ+7H5yIdgxjxpyK7TxQkxYI2pwtgJM757KIwqqR6ZyxIwnAmzt1D7ABw7n0kY4MVUB0kY&#10;ECIxHDSjOAqUbwAAaIb7RofqqoFIEJtBdCSA3hKb0yRc0N1Qjy4JIxQox60wt4jVMIjJUbdY3YzD&#10;WUrSFZgxF4qAh7BioEHNqrC4nQeAtMNBVgfJIxdwz4DQCRdl+IABUA/4dhBI8QzbZ5VYDd111kx4&#10;jxHok1NlBwfgtIdAcgaQmYdQaIvIdmFgzY/6Zg3DSYqQArpYAgA6hQAQBIHgsVzpI4ewl0hA3Ct4&#10;/iJwz4E4DbfoDNhKNoz7ORUBRLIgv4FxjTMFTaK7KBiaLwdh7poZRJbCC974gtf5Ui8DhiFj4ExJ&#10;PZCEDghYDiTBPajykN4M3NiatipDbhUir90Y6B2NkmQGQOQWQeQmQp4E5QzAi4vpEhUJ64ZIZZEk&#10;aCCpOSfENQAADYDJVACBXwAQewnIeYdJ6wcIbiegfJKAwAA4iwDbMQE4DhEYCgDsuwEEawfhBa1E&#10;SiWYyJIzCo/4f4e1tVsSe4fgfJqgjszIeZE4vRF5JAi12Ih6yQ1aZ5dhrY2Tq6oowthwApwbogvI&#10;d4nLCRwkGQgsWZVhycB4z4EKS6Y7oaWZVpI1uQj1RYCo2iJolwCD0A01hZxBIQt7Mom0f7xQv4jE&#10;YgfIt805VeJhdjLlUwzAu944eZC2Cw/gdgegx9RZcpVYCaJwAFFBCECR2LORWRI8yBIJI2DQAEDa&#10;ZaXaoQlw0IqRQomQvQ/gcQdgnJwQqTKYqtNUkQk0Lotga4cRolJwtgir3xnAAw24fCYzLAmxac+r&#10;jzMbDQfcSzH6cAjRHpMiFuopVJE6Solxmo09giPol2Aj4JwmbQnSRYa8qrWgjTNpBrKzgwtJiYkR&#10;Fggg4IDcG7KZdgELMKTIAQt8zrd4c4csOobQbstBy9tQpokRmQqQhJEYfoAcAwdIfArodSxwtQ3E&#10;GYlwFzBhtg2WjQlyEomQbIcJUVf4E4D77hO5HpwKN5XGhrICCaOodQgmoDRt7UCw3S0uRYf9h2VJ&#10;VelmjgiV1oh4DNg9LRF4A9hySSpo5CqytU3lisINiSpeQ27Cs1j27O7m7u72755T6O6452motIbA&#10;b5qgawb794awbq2wjpI1m5djxQz4AUngCAug1AewtICQfA/lnZIweLL4b4DRtYeRBhpznDphqrY0&#10;2ZQUHo4Siot5IRIxQy3YfRRNspqgBYAZ9gB4BA/5dwthxw2upQ2WioqofQf5VDhjfpFJVYnA/gzA&#10;qRdaJghQ04ipF4jAzdfr2I1DFoCCZFUt5Wco/mpQx76KiYvIeGmw27NyJiZQsudI1Ypo07qYxSlr&#10;eYc2LzMwdQeYtiFQv7BhBsdhVceS1xeFuox4yY3j9Cmy7huRVYiowsnWlyVYqRh0sUEOmAxRJI2y&#10;W5goryQKNh1QmByLehRNb5R42R1Or5cxMKkwbYcxRMWZUpU4hBHTMaCq1Kl2MN1Q/i/gjweaErxt&#10;+Ddb4Y4WRJzUXbOAiy/LMEHIDaTCSo08CU26/wmSEpI2BJ3HRsgAt4cl1JL4jSSpE4CwhVhBCBxo&#10;t4bXSZnIzYD4C+aJDgl4eTd4dQdETxAQYyBQeieiQJCxgox5SFL7i4sQAIGyk4flagdYetvYfqJ4&#10;qWNwAAFQ1JC7MS78Lg/gagcTd4yYzBSREZ1I2pnQzBywtjMonNJwmyGcTBb8gAzEj2coxpL6eJ+6&#10;FTSSZ6bwh8iSJgDO4oDNLWdYziox2Ed2O6tkLakUIm59jPlu8HmHmPmXmfmjbx+6K8lpFZ6wX4Ze&#10;SAbocxogfgAbaFm6XmTMCb3wfalQdI/5DNtW/YtIB0kb7pCADsG4BwDBEYAQDZtYfwBVvbtzso/i&#10;RpRMTL94sSeiGp6xhwtOgugglxNg05b4lwfs+Y3AApdghxEYEIDRG5PhMY3MovX6BVJ9fAdwkTsi&#10;zQl3HYjYu2NOS+v1xFtYv7khvQdJogmIx4lg08X2VIz8bdQr6RncEEnIqRmJCFHJI5RaEdXdnVh1&#10;RZIQmRIilnsKDi3hXyZglxHK6nISo8EByNJwjwdRvNeegK0IhYEWdSPiaCFY4JcAx68mCcwseib2&#10;0JHR1JF9rzebMqk7AlLhpxxSLBMKGhaotPL4mTAtUw34ATDBKwsTCwjJXj0cntC6VUB8ZRnBHhVf&#10;VrPwgAIAAOBQJAAMBcCBgKAoAe75fQAcDpdwAfD6fgACALBQAf4AkDvej2ADykYAkckAoDAYACoS&#10;B4ADoXCQAEoZCsDBIGhz3kjmc7cADWbLAADrdTTAABf7jAAFAr7AAKBQTAD6AQbADtfIlAD2foWA&#10;D9AE8DATCgAGYmEQAD4XtINBIHADveb1ADVbrlAD5ftkDoaDAADARB0DBAEAACAUgfT6qTye0kd7&#10;xeIAdLtd4AcjrzcQqQMBMdfj9j7qel4eUPvr8fwAA4HngTCIRAAZCYQmU0AAaB4MAATBcGBErkFL&#10;kAB4/L5nNkEf50e5b/5XI63O6HM6vR7nd73f8Hh8Xj8nl83n9Hp9Xr9ndf/v7Pt+Xz+n1+33/H5/&#10;X7/n9/z/wBAMBQA7KmPC6B1MqvJunCABrnAcQAGycJyK+i6Bge2wDgCxoAnoy4GH4qQMKgAAEH4f&#10;IAH4eh4AAeoCJadoJMGfIHJi2SBAOBCDASBC6ISngFgMhoAn8157HofEXHsip6npCoBH+cwAAiBE&#10;pgKAi8NMlp8H4uiRoMAQCJy2gQAACQIg04IIgyAB4nsjJnGybsLIiDYMrEDYKKsCwHsOfB8qkbJy&#10;SmuySAJEoEtGAAHgWBqpuKAEYJAljlAHDi+selB5nnFx8SVLqyR6gQMJfKgGuA4qeHvC5xHVFp3n&#10;qkiMo+nbZ0bSTGJQep7xdQKvn2sgEAMxQMt+AALgc4ALgg4AGAOhp/AClp6ogAB2HgeVrnlbTPRa&#10;jCMtEgwIWUwjagABqqABSqUHtXpzHYdgAHcu6HH216WMVZqDH6fyPnSeB6LG98qAYgViJafjXAAf&#10;Z9oyx6InufaIogjKIRSfVrYaiJ9H7WjTYGsgA2mpYBsVLCeAM2IALnINhgAhK6IWjseronaW3615&#10;4HmiOHIyAyWqeAjGyGxQIo427czPdKpyGurUwccEp2qqTct0CS5TOBLlSQdAAG6bxnAAc50mlFx5&#10;Gs5LLz8BYAH8AytHifoUq+foOYYf1HgeBrbBJPQAA4CjbAuCNHrkgVLuUd2oG2ch0gAedAKnHTnp&#10;Ae9ZU9Xp8H3FMfMVwMNWhFx7oyiltG9sitnjTtgqkliWoLR4FAZR6FuAs7dBMwtkWbmGXgJobru2&#10;6buOhgjluU7fhub5cB+d5/oej6Xp+p6vrev7Hs+17fuOO+Lj+a6F/NfhTXm4ccKl4ZJmAAb5znWj&#10;wCo7GzdA6DDBggBSeACfklHiOx+A5BtjgK+5gBbtEMHAAg70BgECYgJAgWkAqilJHVHwPZ+A7R2N&#10;pHmPIpzGTLsTV6Pk0p139HKI4boBwDgPEeAGTUdw9ieANAaTkFoIy2gWAibo96Rx8opWyXgcw6x2&#10;gAG4OUc5DlrI2UetMlo83SNuYIAaKjSyOuBN0kUsg4x0jqLGkY24ECapYMUm9gUUElD1Hw+Q6EVD&#10;FKNIMBRPxS1dL0Lw5ssgAwBEtOyX8jKUSQErQ6yNtxyAINZBGbhdCkTJopHctkAA4R2RFHi5g7a6&#10;SOgaAqbZrCjy5l0MYzgfxZGFFkZ8m4e0Qh2otTeilfpH49GNAW6JIxHx4LVKusFdalyPD/LIP1zj&#10;DGJl9YaVeEsYCxseI9MpIxrz3vJJYWUAhPDYo/J2ywubkyGgGV1KM552TGlldE3ttrIzGmSSUPcj&#10;EyTXtDMas8niwyWgIV05Ue6/WCnABWB9NoEwHNtX6WQy0XhzjmG0Zwc7aRxDlbMm8khZStD9AGVZ&#10;JSj3gF0XScomYFwAAtBEC1wAFDBpDJazsvA2xxNeaoowCRhwKT/AABamCRTXoJMuOcdhmxxjqfgP&#10;ZT7MGV0tUfJoms6iyDWHAhUcQ6X4L0U6RkloDAHm6cEbYDRMC3Q6AACQCxugImiOQdWQh6SP1lcq&#10;cl5R1zmvfOS92t1b64VwPhWyuNda7V3rxXmvVe6+PRrpXQ6p1AADqM0AAaA2hvIOHChEbo5nHzqI&#10;yuRDSmB/j1MuQYj9X22gEH8Rmyz8B+x7KWBNNoAwGmHZMkS0Q/wBHKaBLIApjQBmvYZOsn0lB5Df&#10;JAP0vgDgERFRgxwf5Bl7qPNKbZZTdwPAbBOb0C7dwKASJrTYAAvxmtmYCXgEIGzBghAxRwD4GC0s&#10;OLIg+pQ6l5DqNWR60RLyaxyOA4VHjJmBkfUCVKC6vTJEkHavU0xH4DkdYMQYBTKyMGvHYPIvFkFJ&#10;PBJ2Q0jhBrYs4YUwyEo+C/k6IECECpugNO9fzKCPRX2OrbLxTuIo6B3GbHWtw5kclHz+Ue4Uw60C&#10;Gs5K+PlXsqzLr0YESJFI/GCGiIEcseirEVQlaA8sv75IwHwOYdR5J07aTej9kkjKwSM1tTEXRfJI&#10;FdOJKXISMjkyBFUIEQQgS0zGkPNfeQ55ZC5E8NwTGq5MXQEaAUQIxjiiTAApRElWKvQCAIIEBNvY&#10;AARVas4ikoCdH0DUkiON9ib15AEAOR2iRaR5D+K0dR2U3AAJ6JrDcEJMgKptI5RYAaRDkEiLwXtx&#10;462AkOwyxMjI/lNGNI+yoxWHVHghA0WJHpPMFJKHCOiIo0kGAA2URVI0f5ogFAQcBIZBl1kN0Qo9&#10;3RVgO1ah021gz+3wPePG8fcryDuvNr7u3d2794bx3lvPem9XqWAO5k2YRGRtDhKcLoZAy32jofho&#10;U4FpzdXiKs/oxQ/B9EkssRUd1BUVMZZZCsg4DyOm0LoA+qa6AGptaA22UZGR4jyL4OUcjYuTlOLG&#10;r0j2uUDEJI7HKqibCXAT1OPlvIABvDqV6j4mIMgUFeA04I5BH1AIpLswJqTjxoDbsTGgl10ZsL8t&#10;oqF0ZESoGNWYTFS5Hx34urHog2x0nVGXZ2SQeM9zFzR0Q22f5CmVmuLJHaYjIrRIctla0ss0QFol&#10;WIYqPZyllEGA6BSLJY2x60AAOUdhFRyxExIRHPZAqXrL6tkRvBH84GQKkw0qTHiMzqIiSNJWR0Uj&#10;0hJOzBuvIwEQIjvqs7BD35bOrKExaupzEeX9xX2cwJezQJa8CaiJZpmKnkbBpwBJCTAl/PgfZ0FE&#10;YQIWU+KuUFAlkkabBSazDgAVIQlSWaKpvDnHiwLCIAAYAhbu4Qw5y1P38Hc16pKdBpjaGeAAcw7l&#10;tB9gBCxFJPjklCCEUqZCpNvitARgPAcKYgItTioNjB7EUhwqcHII1CQFIs9ieAJJrpgCpH3sWOTw&#10;MElI3DemlDcDdAMk9nIMkLDoCBuByIkv+jNoomWIEAGoDlGGkAOMOgAAWAOKOKrtrHgF1u/MxjzK&#10;zKzK2spt2HiHmN7QpQpntK5wqQrwsQswtQtwuD/K/soq1ClrBKcCKhmBrKDhsLFgAFXF5ISCPoVi&#10;rDiiGkVNCABiPtxiQB/CpB7B5oikfCBAOANARiDgGiYlgiyFqkUr+i8GMwTEikTDjOaMLC8B3B2k&#10;IleF5JRklCWC8AEgCiSCNm2rov3gLLmgNANKQAIgHk2mUJIhzovBdhlmxOmgALtqOARLuAAATAOC&#10;tFhieB2DLOfByovBohuoCDVipAJGlHCM7KWinpCB4KfE6sLDXlWCMp0IlGeh/jXkODlCoEiJCHym&#10;3MnxtinksCDl1POAIJriWDGh7B9DXs5qtnCFGRPJiOTF3DMJKtnB3DLtlDNxsL/lciWpZieCVjFD&#10;lCPl/JTNbmHFMipPZCLSHHxjFrArOvgG3JlO0DrLWjGo9rZABieABPkADCBCoC6Q5I6DlSKGNiLB&#10;7mBDSxuExMwSPGCGRraDFsxspjGxvjYEfPsCeNsl1mSLWiPiNi6AOpNjCKsE+jgONDiFJo1ElIuF&#10;5MEi8B6pdDfiOgUgNixONFVoLv+B0kIhsBtmzBwh0nHh3h8DlI1ieB/gCG2gGgECpANgGokgPALG&#10;2gRAOgXKYgJRBkdKOI9jgSEl5s/hthxmvBxqcitl6u0AKmsgLtEi4DbJDlnEevfDXiTCSBvBzIvB&#10;lBtE6R/wjjGlEC6NMCOu3iLISyCjegJDdLvCagUSugAI5JywnwojsHiLBNykDTdQuzgzhThziTiz&#10;jTjq+KzC/iyIfipBsEIAABdBjuBBwOCDYAFoHwdiEDgQ7HLB7DLh+h8EWmGH4GgCpADvxnBMNgLi&#10;GrxE1IHS/F/DDjPDLqFkGhsButJFuICAHAEiKiCCSAJgGGqk0iXAKgbiNAIG6FUKOB3B6jXhoC9j&#10;kiWgXATNTtSDYJozDMtCJBzGvBjBoT9R8gQRAzbFzsCiBFWCpTGF5O8CMSGHwDXjGGTliPfDlFWE&#10;UlgpnLRGWzbQdDYJwh8h8Fesj0iR8vpxvEdiDgFm2pDm2xPGgp8QkGiinpeFMQMCSByLCFtlOyIw&#10;kkcPvDFEYLAiQDSiPjSpSMKlgiIh/sKpRiPscF/SFDtSNh+lNILlOw9CpLWTTRzgCnKEdEcgDiDE&#10;dDiUlCPjlIfkUofoRsdPfCyEYH9qxvGQku+TSxnjlPdB/tWl1lEPmCBPq1Oo+RykUEUgDlJgKAGD&#10;gAJKwG9iDMhCyBzpHiDzMgYARgPzXjdI9S2ofrBsVn2hzC+BohuChByh2jLx4CGgEABi8AKAFi+A&#10;LgGH4KZEWizitAKgLgkFGAHqQNDCcnNiQBzB2iKuxiSB6F7pjI/vhCfCSJHltEYCWgNgLixALDaD&#10;gqYQdDiGnCTC8BshwIkn3F5BxC7CvoSlFMvFJpvDglUAAAViZqsjbAJy5kTUawkzgDowl06K0zkW&#10;OWOqyMoWPWQ2RWR2SWSqyDwD4njGCIuH4BkBohqrFEIsVDNmOvDAHC0i5iGjGElEYFhUatokli8F&#10;nm2pEkzCODgKfEUnIn/JcGFTzgBDXloDGlhiBCIGBL0CnB6B6F5C/klDilOgKAGiKjcDgAPAMm6A&#10;MgMS/ALAMAZETAEqOU3ojQZgABeRZCth5FOgQANKOASgOE2gTgPm7lmm2lAiMnHH4BnhsLEv0DLg&#10;AgCieFyDgAQ16mYGVMciInNr8JdFOCIsElOi7C8EklejSstu/SDtsiGlLjGjTDXmEVaCO18kziEl&#10;JJeKVxPDFAOqviyrYiSwKCtiTmAFtR+mBGAiSJTsyngDFGgDFO0WnRxiySKPfU6NeN2JfSMiM07E&#10;lGJmKDIEVGCPdAAwjEhi6NqCBNDDgEesCNDMGo+DpGJkUh6knCrh9ElGRDpLAnvwkRxmGGQJwJoy&#10;RiGwJJdjFMxHDlkGsDgnerNCdCDJ4SMmdFOGnjKFeF0DhgAAXJ+Glm2sGB0l4kHBvk6QLF5B0B5P&#10;S36xzCIgKAFIvAQAIrdPEjFW+G6IdgUCngELmjqKiiIlrv00On4B0EFRoklJPxdQWAAAPDeCziai&#10;CsijjmGiMjUiSNZAABjhrhtmx1jxzCeFRmYVVCPJCP0iSRtjXvLnASlAXrtqQjdCd4CpeO0Mpwwq&#10;zjpzfzfWTY748Y849Y94+Hu2MzliLVwBshvkGhcBjBlCJTrT0DDgEHZintMuYvuB5jNgBB+F5AGA&#10;DIvEeiyNMjbI5CBARKOYFKODYgYscm2hyB0HHhxBzCnBwBxqDuHCnCzjNjCi8ANAIiyALAKgTTbA&#10;Mgn1tgXiygDDdMVCSBlCiG8CyAVVbtRgKirFn4BMRjrBxRXgABiLr0sRagOitE8CrAKkbX+jXvJo&#10;ihyPIgABxjPAAJbklVEYwRvYAFdDGJByEldUegIs9l1jjjJjVGoCTGBPpjXtqO5YvvFFHvBmGFrX&#10;pksVRxquLP0i8XhCHVwF2HgCWiV1JUypmX/PbaOsqraXwEDaLXamTlJmRyEjoGMkUh75J5A3tjsr&#10;6GVCDADAEm2s9sCAFNxIaMGjFPRCr1eqfGBQQQ8jlMcGOvRvfkCkDJuSPJ6yZilvCL6ExUaYBO/Q&#10;7CPloCWx1sBMCmYPypTtaDLs9i6AUgQAOneDDgCpCCHiIjPFtTGCKhuIh28FO02iIp6GvAJgCm01&#10;nEKgMgIDLjcqOAHgJAfiDgIAZ4vZevplHlsWrnFvH2COqWoCpMkoviMnClH3Am7rxYmJs6GKzsfO&#10;fUtZEoihwl6F7CMjhlomCCRiIpZi6LvCrAQgLirAQHdl9nhVJzcq1jnbeY+7gQsQrbg7ibi7jbjn&#10;rwmN07lw8owDXDXhvhyC+BghmP9hrhvEGv/FtEtxCCrFFDGgEgCFOkhipXlRxjG0hGiNC4FCao9j&#10;FJbkUj3iWl0nDGXs9jFU4Fdleh3h3n4KeChEUIkxPFtWJDLk9GBAMALCagLgK5TC0AaFGAI8IU/k&#10;25ABu26Behmhoi6s/gPcEqtk7gAAT29kzgHFHpa51moHHWBDMpIh1iK73NFReGkqvXaCmKBGoPID&#10;NhtZqmxzGooCSDH093riWVlIKPjI6GiXICpzMlh0xGguSi+jWcbmWGgMwUbmFvtxsix10JRycJYT&#10;ux23a5pCW1dlc71SPFJmh6L6YppwBmTsR8oh8X5FdmBB22tCUXvI8m3SRjF83DYiBH8iO6xmmiea&#10;RwxEVJilZI7qfnSPQvfiQYC59ZpxtzmJgoSUcpjraQnUrsyRzlFCBCOCBF0jgCCCDT+mDwjKaSJC&#10;IjVklbcgXgQCtEgNnWCNlEWtlIih1nVmn0ch8iKgCh+kKgIAECnAOgJICAM5ckzgHqOHaLmgDgGg&#10;ciHB+IW1xCQB0y1i6h4CKh7Ji3Hi6CzjbAWthNRmlFh3VZpjkZAOlufLHYqhqYsByB2ltABXLzLi&#10;ZI5PdjlLqGAo03vGsJ9dZNFLxIw6bDZbfK27ejpVEQn7f7keIeI+JeJ+KQp04MMofiI3F5ChhhkO&#10;BovADIEADAFFHtDOSMMzvjNgBh+mvAJAFLdDh0ZADm7wdG2gKgHiIo9G2xom7xgDFB1+gCUB4kph&#10;+h8kGrfF5APgNZbgKCyPFCeAKAKqQAKgNApxCZhDGG2tlFtBlhqqDoSCMgTAPoWpNTLXaUqDlhy4&#10;PAABkBpBriSnMJNC05vNR3K4zWk8fCKhrBv5XH3ijx9yYl0JriF4HPr6TlfCIzfma0MyEFMUitnI&#10;NFPRNpolhmZF1fDofklJmpd6GsLPQsKxxMwPXyByhiW6nJAV4Ghcn6LldfUmTaLxzjZSDfYwjPnC&#10;W/MUhHIB5JWX50HFQV0I/vd4Bclv1iYDgdCc17mphXM6gHJCHiyJ7snX7ipcqJfDX5APSEVCyJCv&#10;iJxYuIqkfCGidmbeEUqcxJTh5iToqCGthicuNG233FWElDNMejJlfFaH+xnlegBh9iAOEAAF8MsA&#10;AwCuQABcJPkABMIg8AA4Hh+JhAYAAIBIfgB/gIPAB2vF+gBxup5ABruVzgB6PeHBEFgYABQHAwAB&#10;gJA4ABUIzwIA6eAsEAcAAMBgIAAIAgEAR6nu15vUANpyOoAN50OsAOR1uwAPh9PwAA8FgmBv+nu9&#10;6w6B08Ig20CAMBUAC8RxYNBOeASm0u30/BU7BYXC2rDYHEYnB4zHY/IZHJZPKZXLZfMZnNZvOZ3P&#10;Z/KP/RYvQaXTafUanVavWa3Xa/YbHZbPabXXaTG5B9vyyPN7PcANxxQphs5ogBuuJygB7vh8QMAg&#10;MAAgFRIDgZ/AC/O6jgOHAIBASPP8CgDeUYCALygkD+V+v+nO97dkBgS0ToJgCfgsAUT3H4fQAHce&#10;J3gAeB3uWeJ2myjx9HMg4DpSCoHqoDoMQCDALAih4JhUjQJBmiYIh6AADAQEDxqebxynSABfGcac&#10;BHieYAA6C4LAAEYNAyAAThADSHgeBrDH03YAHmeh7K6dcCmyccHnqfB9o0B4IJ6CCJA0myjgAkp2&#10;HeeIAHEc6sSchR0neeDzSKtK1PqpSigQg4FpwpDynwfi1Oyp7wukpqnH8f7st4sh+Hw4ABUFEoCv&#10;EAtGKXRztPAtM+UmAykO6pTwTcpjtAI8oCvrEtRUc6QDAJUwCPEpLpUY8rr1BSNVPEfx/JKfR7qo&#10;eR6qodx6HpI58Ice6yAAfU9vfTQBOkBNIgRVSjr9UbpPrPzCH8fiSn6fqyWPbtsrDKbzPeAFbLUp&#10;rsvS7J9n3AJ4HnGh9TYpilKcwi/vgpSSuzZdWgJOQEgMmgEgRgFIgPaDROyet2LKBSjBKDQLgA9r&#10;xHQds1V8qh6WEAB8t5ctA3KfKuAAexsOmf5to0BJvv0BlgJ+BSDgckIEAYGuTH6EIAHMd8rHies5&#10;Vs7J+3w8KagkiQWBADgAAyuLuqcpjCMFWq1WyshxHQsBkmobqTJG81PpqCCcBXG2KUmcR1u4cp3T&#10;UdB3xpU7xBEuscgyuwTA4uybP4pt6sDqrDsRwjHcO23FcXxnG8dx/IcjyXJ8pyvLcvzDLtwp4Az1&#10;WoAXYshtHAcQAFyYhlOCliPbIAYDKMA4EP5QTsnwekwgIfysAkBPS4fPQDA7igDpwuVxACox5nwu&#10;14KfA6sHyerlgEfZvI0BbuBCDUMAspQKAimgJAmFaNAsJwAAUBaMqOCQAHSdyqGkbRudAsYABEDo&#10;NgADQK/anbMwEAGPKYVriBRoDXfoO8eSwCgpDLqfkEAG0cFmZmPtbbPR1DtAANEbLLhtHKTEOosC&#10;2SSgUAeTwCaQj9E3MEWokZKR9QXOuUYs7MwHAJJwsckr74NNBKoPlNhoinqqPKX9kJJT0lKYeTRV&#10;RSlBFqPAU5S6jVoKfVWpMAZ8CjqdAEAYpSjDxLPPK3UACoV/HiVmUeASJVLolWgqFRqk0/ugXakc&#10;eqwFdlULYQ4eZMGTQxdAPxPZgImkHgCxSNYBwBnlVQtZQDn0ipTHsmwebH2PMgUEQ4AbnYyqYUSd&#10;kfzDTmruN+eYxACj2PoYK8Mo0YDoFOMW1eOhJVhHfaQAsBqQ4Ak0AE5+IBwCplUN2SU8JRgFAGKc&#10;BABBZABD6HGAAeQ7RkFLH69YBwC4GAOKcRFIYEQJAlLKRwjwAgSAAHWPA/g5B2JTG0xdLrIgPAVS&#10;sB8hgAAPAXPy0onCqDxHgKUU8tQ/ZIQWAAOpoIABvjpg0OEdJXEWItHzEAiYCmZlIPEnhbStoWkL&#10;AmlYGAJgRAAA+BYChZZDqXOkY6LRhpYUAMK4lxDmaZUzppTWlRo6bU5p1TunlPafU/qA5BzYAB6y&#10;lHMO07g2xwoPGbAgADFzuF+KdIUBMi1yj/IcS+EY/VEABPEU6lNXkuVgAErcfxSmGHlPqzNLBOCi&#10;JyX6QMfyAa5pqH2PaZ4+h5DUQai0pB2QIANLUxIpwFwKJyAmBJDYFAKgvIeBYJb6AFoePAzMcE7h&#10;ejMOOSNGgHALsTR0BgAAJgPpAJ2Tgw7IoSTQN8z1jFT0BvuXeuUwhPkhu0fcOuDQ6R2FghEVyiJz&#10;5jnlAaAtmYFEsEaAaRIoJPILFqfegUqSumGj5oEYKlLnx+x1YCeK5CVgKlCSCfwuUrVMSujIeEpR&#10;SKwFJk7FdaiyylqdKSvYv8c5Nr1k3fNeoAV6xCW2oVkBYkAj2Hyc9JJzx5D3QCPJjo9ixMeokbwk&#10;pi40gJYIf2VFJj+FEJowIpxYiyDrRmgIqYAB4x+WeeJLSVgA0aHIOkrA9TmvodeiW+S9nQShJcod&#10;k1Ekir7iEUtPx6joZFv6U4opNAIgMSHP4lw+TgKEKXJwohRrTnaH6moeo7BqsmHll8fY9xrSIg0B&#10;cCp4rmvDLsP4AbPD5gtKOAcEYACdpAH2P48Q4x2oFWqjkDDEwLk/P6AiRh6aNlQRTa5NQzBtECbY&#10;moe65ENE8BsCVp0xzxDgqOAChhYBwUKOYvJhycgQgZpKDQE+dQOk+jKqiLZhDSOGphUHW2t9ca51&#10;1rvXmvdfU0c3SswxatiaLG8ORB4vhkDPJU6TFFRTzOfUdEUqC3CHHiRoA0AdUVpD8AHSUAIBT+HX&#10;KcA0BRPCIsTL8Up2xYB4jwbAO0dWzACgBHQAADYFTpN6KdSQp4DgIEheIR0AoCgYlHARnUd49CnD&#10;eG+OCI9IgNo8f4+2eSQz2QDMFn0lI2DkkiHgmHP9iSJAlA+04BmGx4D0KoOMc5YBrVKOQOM5c6is&#10;GBYkjhCZPAH4ZgsgGDMGpInTASzMiKVtUF2hmsE4F033NwmhhBLq5E3gAAbIcuJ/AMk7omzOlDFF&#10;IwCjGtC9imdYxbOkstTV7r83zamX/KDgSBqTij3OsF/jAX2KerUkq7EpwxW+SVKODY+ku6l4PUaw&#10;6IshX5WJ2JNC5H8lRDSQ8FiyDuxOb45490jMPPKBujtE5WrlQEPJGhVkWscQDk1mZ7CaD+L/as5q&#10;w37G7LUbs7JY19mFVFoof8F++ekJLGY6YBi0MyAABzrgAx/FgHYOcZxLh45llC2AoiYW9ZqAlSUB&#10;wDc6j4H8zwco73hDqHohvBZ0prpDBTPRGs8rlQAjXHOOZhSYJTnOsAdI8f9f8fcS+oKHUJaOcOeg&#10;ELQAQwyAWKIS6UUHlAcAAYIKMBCfypE0CAABAQ01KUo2GcSc6qG1qc40SMC1/BJBKcsNGqHBNBVB&#10;XBZBbBdBeNMMQPg2IMQVqOys4OQHI3uG6HMRaqWLAgWKo1gxwikU6iASUHUHgLAWFCEi4L+UC7eK&#10;eVCXqyMH+AGZmq8TkAKYEyIOkPooAIcAKH6QKAEHyIUACHsr4H+H2hGMRAWJ6AoKUf6PEpIPKAqA&#10;qnKAmAqCOIOAaIyAIAOSAHEHUSUGCGer4QGRoA0AsLsLoRwBIA2tE6yXGUK+AguwgXcSQAAHKHYT&#10;DB49SOcfQAUTk78JEz6OYHuSUKYOyAY0MJqhUJsIkIgSsJ+J4uKP4JeIcG2HG3uz4O4HW2gwYOy7&#10;kWkYoiyZeP4A8AstES04sLMIOmOWmU8OkjSKQWovcygk2XsjkLeiNBCMecJBSNycKPGXWYaqKmAH&#10;uOAwWOe808MIdEwWMSMJKKez/FGTk8jGgTkYeOkoEJKHcV2JExOHYxOVcpEAq3AiEHKHWKwXYQCA&#10;hAUkMTk0MVoo0JfHW2gjySO8O1I84W6XEXOjUViJoUYJo7kUCmIU7IoP0uK3wAqPyAOAEmAHYetC&#10;Uy+HaHWOOUSOWpIQChSKeAYAWVeAQacRKBkIOAeBcf2saLCH6SGG1IWLCXAAsSqIesCJ6AcZmOup&#10;SiEpwuvE2HaJSGg4+bYQKLaIc62J4B6BWnKhuKMG806G+a4AA1CLAbmWAUEJKL2IkBoBQnABGgk/&#10;iOmUfA8MTG9BhMRMTMVMXMZMbMcp+2CcONwc8Oy043uGAGYGkAAGsG84gTSTCwIU8q+k49+SmKYI&#10;cASAEOeVUXtEBHqZmO0P4IiPye0acAcAQOkUMLAHcHaZQHEHCGMdAHwOWQmOkAwpKaeAuJKAWAcL&#10;s3CzkH4AKBYPMAKzkHkHsLQHSHS3uaqs8RwLqfaAtKuAYwzCmxQxOSe3uYxNATYAa5SABAmSAkaZ&#10;6baJMK208HM3uHOK+AATAO4OiKULqLsya4wVOI9EuVwO6OkaUIkaUQ2IYPykWPKwWIcoMJTF4K4x&#10;IRoiAQCiWf2uQ+Sf6ns38L4P47EYoWggEjQUwv8vWi5Rev6yTBEc5MO0UMix0Mk2LBoMSSKLIV+S&#10;Uj6wQxrHcgWSUwgOeWzGGvcdeTkLOKNPITkpw5YOASSIcHkokAOOu/fPDKuhuPK/4KoGqG6IUwYQ&#10;wAkSsyuqvR8wZP7AfIAKoSQOAwMUKWwdAi0JKUAMQkE8bClSWUiPYLQga3we+S4OfCUfomiGuZMH&#10;iGgOmAGOWAyAsLIJ88gAYSsLIR5EIzqHkH0JCHyH8tEKEYmBIA4tE9AIlKyKMVOpSaswAuu5WOAH&#10;EHYTU/4ymMQHjAeHMHMIUXeWAUCOlAUP4RuPyVOKVAcTDT3AgAUJwgeAABWA8SAagSGiS7dRspey&#10;HBHHGMfA/MfW7W9BRW9XDXFXHXJXKM62KhbMoY8fsHNAAGoHAmeqOTUH6fsXkSmSkQCI8OyWeKcO&#10;aOAHKHUK4JgKoWaWK9+OZU+vnHwAaSsbMSGSEP5GsqITxKaKeHyH+PEXKOeACH4g0ACH0OWAGHwb&#10;AH+H1IazGVGLIhYIeAkKcA2YnDgf0I24OASAa4PCu4OHOHaPEGUGqQYXeRonwSsA2AoggsMP7Syx&#10;7SMxqOdSoxqaCIcV8SUnORoxoIczyLIoiIcjuRpPIKMBIA8f0R+tFGULtUEYEw+je1gxIWAGkG+O&#10;WoYg0HYY4LCXmUUJnDohvUGQ2BDEiIWuTSzJI1gU6lfRpcK/oMaXvBCc2XxRvBHHEMTBk72UUW2a&#10;wgu8APMXAXYloolSCjsOeHilKwMQCTyXOL+PaVSVWUwHyYagUKokELULOSG72ZMHqRoUYKUQ0Ikt&#10;sJq+6+KPcuuxoOAS+TCbabjN4AAHY6ggURoSkJKAHaS3CKMPql4qs7lYkjSAfKCaesS+KKcVwRoH&#10;gHcZcHSHIGYXKHufoAoAYKwhMQCRuJohOIkYKSAAYAcfIAiAmB8WMH8f0G+HUwaHuOzRUI1KyRrJ&#10;/Lcc49uXAj6JLEGO4GiG+dLYAg0wgWAA5RACABeQ8yaJwHCHUO4HHAAHKKkQE5CmgHoJSLkJoBKB&#10;AJC0wSAR0LsAk3MLfJCpfXNhzh1h3h5h7h8p9Mi73cuftTGOXENM0GyHCIVdsWAyokWJopwXkOAK&#10;aJKmOKcYCLIYCOePqKMH0AGRwSwf0A+A6ItIgKMLDLsHXUUG+G4GCqIHm4hFaJLRE+Sf06slylMt&#10;EHiH4zqHQHxKVdCSsjuWBVWAApISsAtTPb+Ile0P4YCJpIdhMg0QGJTVwWAotkMAmPzdYSmG4HGm&#10;fP2LAV+KpAJQOSmz/FujKAKKM9gKULOLRaKSsL2PyA8AyYmLiJwWWPKY4IcbeQKHNPqxig0hfOEO&#10;AyaLQ/af0BFVKRqbwbNly7o7gU6/qpYOhBDcVcLXQMG2E2Ik5hwaq1kMY1rm0pcieXGUGuugs76S&#10;MWEQDeFTaRoaDSoY6mGnG7ei+aQXaJLdCSUaMKeToZmIgIkA+AofbBsTFB1cKfwR5hpNgUUSQKoT&#10;IodPuoYRaHggWkuOyPgMIUiWi7nNHRiO0VEYEPKYLSahxpEoAH2h+HmdKHoHYIMAOH84gJ0TCQ0S&#10;mnkPEAOASSs9geEHwH+nKJIQ8jKIsSEsWhOJyJkkM40Kfnqj6QCxIKoHBeVAYLU+UJ4VwOe48etI&#10;W3dTYfSP4BEA8JCJ3YiH2j42gHG4Ww0ZmBjhbPgnw6sWa1eOlW5BANDnFh/r2qDXBr5r/sBsDsEc&#10;rnIiEWESmYwJTE4TUG6obYmOeAbNcXkQCHOQOLCwPGMKcoiQCHZowu2OAmOQCkymgHqLIOjUCAgR&#10;xkSPyA1kUVgJcj8HiksxSLIWFV9DZqcLAAIH25uH4O5XoJSUSSUVCJiAcSms9UmApYeZqO0AVOmH&#10;0AKBuqeHkSsGvB5tJmNAWAle2QnWmVELaOeWEOel/YQLIwMSndYUGZFNDI1HUSUXbJ8uSBYBMnKB&#10;NrInsb0LLPcyqKcoE9yTYHOtiGqTGJMHUQK/5n6gumOe9GeBCAsPypGPygkpKuLCwiNrxchWzHIp&#10;dWypaMhRw2GM6phckPHgW8FHUQMxo9KWAKnTldZf4mIKg7aiskCLIXeKokmSmkEPEtW2slUPFOOQ&#10;2Aw0IAuKDAgjXdZR9xU44oKTSnMHeg1eYqIlKhiigbIrPH6cHGvdUjQUjPIZmaUJ4YEKNSSJcHmK&#10;wHcHSzKH6HofoP4Zdu2O4QyKeuQPEJuhsAcZ4AcAiByPMAEnAoMIkHeHuTk0m3+wwAAYiPyyaaGc&#10;+eVs4HiOfE4QKK0Raa5CAHkTVtaIkCABlKUo6IlXaTUTQRoHWeVP6eaduO5JQIOAYJwQsRwBeBKZ&#10;5gwSsWevjnBsH1113151719W7iCWMTYgUWBk8QeGMGoy+HAdWVwOAXIRKdjRsH1sxdpSyPLFaLIA&#10;gASTDdQLCACpKAOAUtFEYeEAZaSdATCHkHeZcHMHGGaqIHiIEAOACKoJ+OfWhZUAdigAESGHmH2I&#10;sHKHuBoQMHsYmN+IcjmuNUCmvFe54fTyOPK+CN9niHmJS5CJSW2OyuMZnHRLoHKQfVwJSRTtfkaP&#10;6wzbRAYKeHousYolXlsLsgkLsb6LtTTTKQM9NE2HYt2Hcukbnynn7rQIWaiBd1mtHWgf3EZGgZnW&#10;4Ni1ngVr1G/6ZrzMNW3VcOy9nTb4tE04WSVl5KbHoi0mQPFXtP6juqI1IWK6suNJcpKAKUmbh24V&#10;EtKLs3MKMu2SmHpE0YuQKt4g0HQHcO4xoOe7mS6MAH41kjki67mv+vWvPQMiIT4Jpkw+IH8HzCWH&#10;eZRt2ZcmUOWAmAYTU0GJiAaJofSfaH6AGIsHeH3KUOAzqPUR4KCLsbvYaYequLUJe6BdCJFICHhF&#10;TAgPaAABIJ0dA8WGmG0esG6dWZ8JSdiLQBQBEzqA5kSIfNwSOSSAAGkqWlMKeBJAoBBaO62SHhXr&#10;1rwMr6l1//QcVr9/T/Z/b/dXD/OMjBkk5ESAAG2HEQfQsOYT2jIIAFASCAA8no9QA02+4QA6Xe7w&#10;AAX8/gAAwBFwIAwIAAMBH+AAIBnyAH6/XwAHm85PEQKAAaDgoAAoEguAA6GAwAAgCwZIADF3g9Xs&#10;AG+6HYAHY8HaAH4+Yg/n5QwEAX3FQA94u/noAH++3hF3w6gACgO8QAGgpQwsEp+EQfPX6BA9DXwM&#10;QA6HjOXM7aq9Xq/Iq/8ABADHwHUwAAsUAH9i4jF8LWY+AH2/p+CAMBp0DgXEX+/QA7XhEHs9pG/n&#10;/P54DwAGA1NQ4FpiGgkEp0DQVHAJG3u+n1SHc8gA53fX3I7Ihoq/foQCMIAAyEwiABCGAsABSIA3&#10;0AntgSB81u43j4v5fN5/R6fNk/V55/F/Z6vf7fp9ft8I/qI/JYo+5KAB8n2wB+H4qsCNAfUBAAfE&#10;EgAeh7pGeahIK0qCnwk55HsrB4nqk57HwwB9QKAAEsyAALAmByZAazoJASlrPsAdZ4K2d56K2eMJ&#10;AA0zfv8igBgGloFgSBKQAKjZ/yTAECR2fMev+AYAgEkACJaAoDpa74DgAA4DyKASNAAfTLTEfSRn&#10;ye6vn8exyIuepqgABYAzaCYGrMCgHpGCgII+CAIOmBwHhEioDBRHZ/hgAB4nwnJ0nq1QEtyFwPuu&#10;CQGSKe0FHaeSsOOr9Nq2fB7qG5QAHMdCxRSnofhoF0Trchp3nmAEbKweh9NBC7fn6e6txo4Rynci&#10;AHganobBWFQABIm4AAqBjcswlryPvalq2s+z4vq+dr25btvW/cFw3FcdyXLc1z3RdN1XXdl23dd9&#10;4XjeVu2y9Ft3m+l6vZDisHEowAG0cU2mmbpu1Mdajn8fbfsUiwDAUnswIsfsGqzKkp0uwALAYkcS&#10;v6f6LIonuQOuj7NM+oZ9nwsy/LEfZ7HQrh9HOAAHgOpYNgqhE9ooBchouAoRwcAAe1ofANKQd6Tn&#10;me8EIoAEjo2BwGM676WgNIExH6qqDq2ekKnxCuFqqj6PnyfKTngeVZpK0ESy2CjugAEYPrm7rp6t&#10;HcGnQ4Krny0ACS6AAEcEBoESKriPw+hCDVmeB4rMe9RpIfj2IprCfuiCAABYEwQ7mDYMgAC+5AWB&#10;CCI/e972w9PVvu9l62m98lPd110SS/Z+v7Jh8yYfcFREwHesAe8GR3DtFIOADguEdx6195R+NBLg&#10;DoJIEYM+3UpghLCstBtdZ6YrEOt/yqPt2zXCS3nzOv0ACgoQ3rfoui0pp+ALIoylrwJbICNlVSmR&#10;F+qYCslVYUcJMSbQCD5GsS4AibQKAMK+BQBxvwJs2IiAY6Y9B+HbHoP8EyCwBAyAABECLQgWAdJq&#10;pZIqAUZIZAAOEdZEDemAAgAogiKTcgWJ2VdCo1hujjAANkcabRtjlZiAFwJ2ARNCBMBsnJ1TWIFN&#10;+Ncb6bR2NfMSl50YE3NgqA4TkC4EGInvfu691p53Yu2XG7E+S+F3xrjgtyOS1F9OrMivaOa13cRu&#10;j3H+QEgZBSDkJIWQ0h5ERwPY7aOq1o/GQPSZN3TuyqjmHYUsaQ2yGDyQuzVP5LiBokPeOtYQABoj&#10;dG+XcdpEB/kTTi90CoD0VHfIumNWY+GVI7HswwARmgIAOAmAA2oFUTgTdEA9iDUACpTHq5IAA5B1&#10;FHlIUclI7jKD6Vm/gkZUzQJRP2PsrY+h6jrcGAIsUsSjgXAeSdFB+wBTEHIPEE5wx5tIHUPI1g+B&#10;8nhMYYxiiC20FMlckF/qVSQQEYkREAJFiBmaAkA8zqUyKOQOFC4xIA0igGASZ0B0v2agNAbMI3Cc&#10;XCNQMOVefRdyklIce+8eiszSkIZUUMt6RQSgeO2CinAAAUAfA6ACLxrHartketM9VRY2SGSUkkii&#10;B0dy4QoVhtRwkMoeH4b8eTyB4DzRxM1HaEKBEXMwRZLCUwEpRK4f8eaH0Fm+TE9Irj+EqJbWebmL&#10;zm3+JiH2SNDhCB1DuLNPokb/kSOnM21WUJGSNq4IvJw0CTjAETMASYpc2GDAFH5EIBoBSjgSAXBM&#10;CBCIvPbWKiQBbn2oA0fePtz44h3mdcOTEF4IWkE7IIUEkY7UJjrHjOGtwCDIkPK+NcbxDEiEEB+D&#10;MFqJwKHTRy4xTKDj/FclcA2tCwiIDQG8wYfpkwSgiUGCYDoHG5gYJiBKkb+H71JXnI0ri3b2SJvl&#10;fO+l9b7X3vxfm/V+1vRukXJC+TuDGGoAAjNWY2BxM0G8OZmg4xzsxlWaRyaUiLAMAa5ughjB+EUS&#10;SaB/BgCyG/WcSdj0/SfmVM6Pcfh01cJTH6PwrDCittbOFZQkg+GaAMAJOkCJZoxwWAmS1iDQh/gH&#10;CEQUfQH5njtMAOoeBVUOEjw2R9whmkjkWfwR937XGwlMYrK7F6A0zILVEg7CZ5TcE9AuBY64IQP5&#10;KbjMF6pLUGFVOQrMeJpklkUImRQASSkAm/NKqHMrCyVj+cAAIjYBaTkZcyBU2wLwTAkbnGF0YEXN&#10;kDS3gBb9SF6RpWy6k918iJkfekaBDqGK1koRuoovytNXnBa8b1AF00BEUJLZHRBEdd4vKqb4kbuj&#10;JtZS6kUB1IKPk92OT3U4AJolLRsQhBjTzypYJabgzQEQGE9AKkdBeGyroKQhY+uGpTGD7KWjsbRH&#10;B/EMAgAZmlnizAWAiVV07/wAIqHsP8Er7x/g7JcA4Fh2APU/J2kUejxlakNt6RUxYIAKublibkBh&#10;mAAFCKGN1fwABrjgTaNEb44CmGJp4CFoQKQP3kBUB+YgBoAjjVRM9vo55OFjhw5wD52wOQXLGR2g&#10;8AajnwqST+9y56iuJoVfG/Ua3aVykP0WNR5Y8mT1EtuPOo76x9v51vrnXevdf7B2G9vUnYRp04ej&#10;qB8O1dSIu2e3LkAAL+LENYcA5iSGpWVT5wZuzQjuKWOYdc5BwjonJb0qR706kEBABhzbWEZDwLFn&#10;krDfyNunM6Bg2pt68AGNYRpLY/a5STJI1tBw9CzeEZjS9NoAR8ptK4VUjkxDAJbTMVgAw/yxAQAI&#10;wYCwDyvk3I/L0zo7B5OiHOPM7Y5R4U/KrMGX5nWQvvJSgBisSiImLSAT8w+WCM8kMhK2fyA0mJSI&#10;2AYBFIQCuHeoZozJLTdkWSiT/RBFG0FYbWcLQaYmzlMd/dQih0hzYFwEhQYFA7QAAD4DI67Zbsyo&#10;w+rtI9Y9qOQ+bTzrJJR9zczZo3wqo/yya7pBb/pr5DarLZw4rAoeAr4dgdwr58RMSVxErbLbYlxZ&#10;5EiWgzBLZKrIQAxLYBywztRD4rAcwdyayTQcrVwkZw6HICA1gm6YgCJqZLjRTi6sAcI5BWggwyhE&#10;Z34rBAorApgiAAgfodKByzoBopYCgBoraLwk4BwBQzozIuYeS1gAAcAeJoQAgBBQYFbNwsb9Qhz/&#10;B4yJRKYBDRhmoA4n5hAo4YwaIa4xKAgHgGS5YDQComJC4kZDIkYditj9oAAEBPZBYewrYZgagbAu&#10;6loAYBAnom4moGgFDSgDwCo6bRzpI+7pTo7tjqI8oya+LpTsUXsX0X8YEYMYUYbsA+K/7rCOxcJ1&#10;zUI8okoj5BIwAvYswaocMIoowpYfbV4d4eQswcwdSchMYj6Ew6YzI3JAjPhhS94oYA4AZWYBoAw4&#10;UQaAIAo2xkBzb0BFQ/hAAfAr7GAsRNZNofofKazF434BIAgrbbQs0WA342In5P7JQAwBwHxHYfrS&#10;gcQdgzo4gj5GY4RCCwatDpy6kLAqpBiwauQBYBQ3IwjE6gJG4rawEgiVxqikLCw1hYg7xnxLiWh/&#10;BKZARBBEQq7MZBJ8qvb/RM4fAhAiY0AjojaxURoiz8Apiq4s46QAAGoFZQym5pAtZzaHDTboxbTt&#10;Y+KM0B0sS+Z2jAT0RAgwBAUtpBSizOolCthtYrYdUEsbzaCrhBytwA7viC6kLbQnong3KHAgg8BL&#10;bKsnYlptAkYdIdIo4dEEoc4eArDDyoCWQAADhPBuYDKYhS4lqZrOxtSGIdKchTYoYv40BAgk4AQr&#10;QiofkMQBAfhg0d5miCg4QzgkaHAiwfAAKn4dIfLgCjDgYDwDAEB6gzsFhHwjhrKzw3IDyCgnTioi&#10;qtBDQk4c4dQpYbIcEIoZIbDdYv4igEoEMAjlJzgDqYi2ylA34co0QAAajjZXAj4D68wAADcqydUw&#10;oAxaS98/yhUXEXIx8XhdMYx1MkUYio8XVAhd0B8/7pECC9bs6/jrVBNC1C9DFDNDVC0Yz77qI+aM&#10;8Zg8yM7tA9ZbJWQrbupmgcDwk0qaywgEynY5wjYdYdopYdMIRg4patYrC9RE6HoFUV5qAAQkYb4c&#10;obY0KGAfIAKWYBJFQDKh6ErZB043IigloeIfLXBp8dhKZC4ocyAsSl8IoAIfCVIqYwAAQA5pD0Ck&#10;I3p6YfcMQBYfiBoCYBZmI7Qj5nwlqXakKLJpAb4d6EIk47Y6Q2wxRKYlKW6tx3T+RKSg4i4xTog+&#10;Y/5hYkY8zbr9wApIpK6iKgwxxsoph3Qyg/5ig343wk5UQoaq4k5GIrLagi4DkSYAAGQFSEMAqn4D&#10;QtYlxn7Th1y9lB0/7q7tcZBalBiPcWxfVEb0YihBIqqrghAdoeIr4dAdqawclajZweI4TPIk4jQj&#10;bejiRWDSA6ZYhIraxLigwBBrJtsKQoYcIc8MQZoa9JAdThoBABZFQmY2wEMzwmTY9dAjcuS3gsx+&#10;Aq6Z0aAkgkArIk4qkL4f4o5KJmIBYAwo4CIBQr6iAwBIYnpv50QcgebfoAIAxoQDwDJoQAoAwzod&#10;0vdADiInpSwggB4BBKdeCcgXwZgaFUYj4GwFrgYDgC4mIAYycS4AAcalo8AzQFtkrDQqoagbQbIA&#10;AbocsMQcwoJmqjoAAHAFgFIAAErSyiAgk/gi1B8W9ZUCBbh1aRcClDdtlttt1t9uFuK/NDsBtstA&#10;VCNsg+lXySNAKfQqpUBUylYbs7J95tZqAqB98E4AAbgcru0D0zQDJpDY6kIwon5BiqQeiawwQo4B&#10;bHZwYAoihwJzZqA6Yf4AgmJ6TOgfArZl4sQf4eohjGCaxMwwYAQocNjHwCYrAEADIj4CYCYnIA4B&#10;ouwewfrfocQdz4wd4lo5A5agI1LDypaVwqYn43ZKZ01mMzLpFaQr5x4s1bQszKYsbCwjgA4zqJQ8&#10;JK79ZqDvgjJkKuCZraQfJlJBqq4rFSsWZ05Io8Qx4izZps4k8WBzYGAEzfoEYDsrhWBqggjK6kxK&#10;YAgxdHw8kWpfLols1AlYDrrqiSTAiwQgoeY4Sv4r4ccyBWIswdqLRKRKaoNfw1g6RFQt43MF5LiZ&#10;YxOCFgwrAdeEtFgpYbQc4pd4oj50g2wEdXIAAGIERpBOo3JDQkYcqlYbAccIq3hWYijE8Dx358of&#10;AiDGCVIzRmgBwBIiCG5WaiDYIAImIdQfJVwfwAqeZPwuZIInpD4k+CAtpn4Cy0o6KkKmpKhiZBQl&#10;IrYbYcTuwYYaZOBRY35urJQE4Dy8hSYmqWIzp2mH4swZwbTkQdrVZYgnrzA6YEdKCYUGak8WdCdU&#10;FEbvFuqONs9BFDbptYxdjouU9s49auVva/dCtuWXWXeXmXuXztDsrAB2bUFu2YuWjATpAc8FIAAZ&#10;4bIb0OaaJBxAM6pKcM4nrio8IxZG4hAcAdLCBHMqYijehFQGIE6n4AwAIhAbYbQZQu9lZHYAQnL9&#10;I6cM4zregzsSVKqhdoodw0BDh6Y/92ji6TpAg4QAYfycgA4ATEAA5zZypLYlT+gexmji4acQruwE&#10;ADQwC5on5LpLYeQfI64bodpZIeIfWc4BAmIxIzRrYrB4KsNCFQ5xLMQ36VowAAo9+jxOIBhFVNNK&#10;oq18TREDZJlZrWp8rMZArKRJjMK6mgBp5JRnImMrFrgEwEVXDSDfJ01AZattLsy91umWCPWDSNDo&#10;l6TUzF5Mo35DsSyr1aIhDwCaweigMRrZMA415Ztf4sjyrvl6j0Y0ByQk7jTuwYIZ9nOJ4r4AoBUm&#10;9rC80m8lIxLbpwY8Alzi0qZWgeYsxMxsmfbpwwhXJlZpMIqfQo+CAr4BoA4k5Oo0BMBLYeAew6Yf&#10;gARpEVDShKse6VzbRLeUCYjiZwblwACJBmNm4Z6lAwAFwE6edkonJw2j6sAbQc0MShIFs88g4i4c&#10;oc5mgbQcJNoZ4baVI1IiwFm5Cnhuo6mULbRxFZMW+CzoKPWrrs9tdYds2X++m+u+2++/DrbpkBlA&#10;WYOY2/+DDtdleQVqZUyVZRTVZD6wb0kFQr4bwckIrbozQFwFCeYDbNhEkvylxWYawhYgoeRNoB4A&#10;hmliYr5Lp6YAg1gfIARz4fIf4mIe4felgfQoYAIe7uwfIeYo9zIr4AQfosykCawDICghGqwwACTb&#10;QljJQeYfZoSeKEIdIeSkJGgrZJ1SzEx2i98NhIuqImQB41gnk5QewhAbgcAhiv6ax356ZMNlJFQA&#10;N9RJL7QxbbojdLldF/xheD44SfVVmtFdldlAHCUWY/8qayb/rY4zrgrJQDYC+3ij0JSjhIjfJEoA&#10;BS4zUdjLCMzq0s1vVuEWzADqg8spcLAwGDw0wkdlYhEyQsxWQrHGI0EGx0a5tH6kICqkYBeybpyZ&#10;orFGwiAbjBwAAZiTR5aXaEoCI2wEwDhpAG8Aos69ED4qrJw4QbLwGgYkYCclStIiiVYs1ld7oefN&#10;Ir1IYswBQAsdwBIrahYzQewfj2WeIkABI7ZKWSaf7lw1RwSG43ICSjwCUJ6MgzpLFsb0gb7BgAAY&#10;AZ2iwdhpg6ADI7YEuBGI62hZqHrPo4cKoaYbghgc6wBABkAmUJRzgES8kzcr0QhIDoG9tBdY3T4z&#10;y/quJ1UYOV6QfT41O/ySFEFCCN+/jp+ZG/Pn3n/oHoKQKpbtiPGYKNfnGWg80tilAkYcFwgZgbBg&#10;wvYr4f8KI8Ai2MMHfSUNmJiZ1xhNqv4iBs75pYgAAFpZYjh94ogbYYbZyUoeoAXeQAyYhqdfIB5I&#10;oDTIJKl5geglqrIj5yXUvGJHZEcZ5LgkTnoi4BdTThx/4foiwfQfApYfoekUhLaIS9CciC+1I2wy&#10;ioCGIdqeYdoe7JQe4fwmoxKkJEt6uUj0NUQ3oqpNAoZr4hEkZS59cNt8ZFQAZwRJIi0t0fdVCgJC&#10;Ak8ojc9NDP+yRaQybt0fYkavY3/JA6YFoEyeYESna8xQBS85pKfOwjJKYw69f8e+UW+/du++cB1B&#10;f9NCn9Fver4/L8B6Qj5DlL9aMKwrekCbb7qC4gAOAAQBYLAAMBIFAALBAHAAKAwGAACAEVfj7fgA&#10;bjicYAYDKZwAb7qdoAAYHBoAAwKgwOBYKg8vg4MBgACwQmodCgQlQCf4AdjteAAej3fAAf0TAAFA&#10;gEAAOBQJAD5fNHcbrc4AdrvrLzedZAL/d4AB4Ko4DAcUfD8gz7AIVioGD0TAk8AlpAAUBkwD83AA&#10;VgkPA4DADodslZTUa4Aoz5AAjD1zDQTCdkBdSej4fQAbTmdYAfr/n4jC+ViEUerzeQAcjpdQAaze&#10;jr4fdJCwYDIAEQbDQAFIhDgADITB4ABF3kwCik/ivNithAAB5ui5vS53R7HX7Xb5nOf/W6fg6vb8&#10;nl83n9Hp9Xr9nt93v+Hx+Xz+n1+33/H5/X7/n9/z/wBAMBPKn7ugA6jxAC8TxvY0Sfn6fqknMrYA&#10;GgbpwgAcqggAfR9Iyf0IJMf5+gAeCvAAcZyKyA8WAAF4VBSAAPA0C6DgShx3xOaBsm8rR3nIp4BH&#10;Sh4CteBYCrGf4BMwfwRMYfzcnwfzin8fzpJ8eMDnsegAHwdx7Imfp3AABoGHQmwIzGDgLyyCIIOk&#10;AYDAiAB5n0uZwneFQAHSeYKAAeR7H2AB+RIpYCSuAUrwOvIHJSEbeL/NylgKhR2HgoZpm2bgAHWe&#10;LVgOAyHAMBCYVIgwBAIhzRKTCESQ7QUqxJQ6Kn6fjNnse8wIvQSfVo6h+SqkwBoUqKJAHBSpn3QR&#10;9HyzajKPFgEL+CoMAACQJgkgYGpTRqYJwmCoWkB4EWkBgDKcpjpKYwlzsIAjlInRLowW7d6QHe7z&#10;O67t7Xs70CUWe1m04eDVnWeEuHYeZ6gAfcIoWBKpAey9rAZaQHATaSIIdWIAS3hZuHGcoAGGaTFn&#10;Md7VgQBieN23ocBVJwNgk4p72VEp7KOdR5YWiiKg2CCUgDELPTGdOUAAdR6YXDrHAQAbNrDLNayH&#10;DzHHyftpH6AKeACA4LAAAgCoMBQBKSBACsIBQDqkBYD4zjCH7gvdpASAyFANnpznWz5kGobIAHce&#10;cwAgCa4A8CzKhODbKggBVpIxQR34JFB0HZTmdz+zaD22AATA+3oO8Qv4GqliqFLSikFQW6UDQY7j&#10;3ug+LvvNft8dtfHW3+5jodX1zporArrwT2vbuvB3c+L5PleX5nm+d5/oej6Xp+M7XWp/1jtQT4Dr&#10;Xp64AHrXAAb0kpvHI15pHBIB2HpMG6odiSpAqB6BYkmAC7OAFPHmzhwQwOodiYx9D4McsVGQGU/A&#10;FH8Z8dY4xip0HmmMfBb0DgGWqAcBhuVyNsAIZsBjbiYo1H8P9aQ8h5GbYIPcoA9UuD9AGUkBgDyJ&#10;EvIkApVKNlpONKkAYAJRx/j6HMhweo3SiDzGgkRM4HQMk/AIAggQ7R6G9aSXMdI9AQHRAGbkC4FC&#10;BASAcTVi5Uh7lVQya5PY7UxjuHklk6JFE3LZAUSxsClFJrEbQaBWqdGlFEVyYwfCuh+EZQOdIB5e&#10;0ZAYT8XcikAShlCNWO5o6qVpAcA7FcC4F1qgTAicUCMhgHP5AejcgZECFgHKdIpeJ4F7PId+79Ay&#10;yDnvWewv14j1Hqu0Pccx4Kq1BsOHuPpQTCijjtHklxHLCx4D2TAd8ij9CavzOKB04hTwEESl4OEc&#10;yZxiDLiOOBvRSACkShdNYAZTmgEpA+BguAIHRAeAqQJY5FR0juKGO8zLHZAkLVCjICq2WnE/ZQmO&#10;bI4CNDhGmUAeEQYRmbRIQ4fgAy4D+AKXAAoB05gCAGqckwAJTEUAaccyxDgIEuS7H8AD5iOrMM2B&#10;dSQEAEqlbwx0fSJBzKAQ5MAhZCiVKLH+iApChFkokHyPwn5RyKgQUkCcEQHwAAgAu18DMhTBEKdm&#10;os56BpZnslqed5FW5bVfrBWGsVY6yVlrNWetEuV6nyOo8JBcrHfHNUIiQoyghwDpcsMsbERBxEkN&#10;ArYiZ0GzlOHxH0dMZi7kKMiXMCoFU/ANYmUVMCF4gxrcsAUAJqwEgBM+AwAVCqiP6HujUew/DKmb&#10;WyP8AxUgEAJXcsMpY/CYAKAC/wBoBYiMXG+U8BQ4ingNNW/QqQ9R+LVG2OkFD4x4I1HgPchx0Vyk&#10;IAA3UhSiZCWQqbU8sjjikR5HXJA2A4COjzYEBICKcwHv0KeAsms1XTlITo+FDI6jPo5S4PunEIyk&#10;uoXmnA7FRDpNXJ+2oiQGAJkpbqYSAZRx5MKaQO9LKViKGUMqAwBs8AEEGVDayEBECFALXOQcwaZF&#10;QGWXFdJ0hEiEkUv5LHF1aT81wxeeTGUujmoRKSsojJmSjjwvkjlMDgUwGaUEU0whBCDAaAoZUCJD&#10;CVADJ/NgrIvCQEim/RIhwGgLI1BqCgEq1r0lEZwwy+AB46ShIcBiULwCk3fNWOoeLCx1lFOjCMAA&#10;F4P0lKGNwcjfx0DvLHL8pw/wBk1AOAvCpMgJW0u2VJMpPDBziH+RlCBGZAkZQdYEwjB0uPmZEZmA&#10;t7LeLSAmAmU5oEuxkvxpRQqwDpD6ACU4k5LcwxbOKCQC62QLk4IPNVsBaHX1dOzjauLwkG1rlvsb&#10;GFYHgnOOkeKVju3gbKX/s48tXl7vH2Xtvbm3dvbf3BuF2W03tVWqtLA7y9DraZhGiSNCWRrjft8N&#10;0cxrxvjrNWoFQVHypARpITc4pUCpLDIowQ1Y3N5KcQoswxxDCFAafmSYfqQx2DlGHEVM4+h/nFH6&#10;AQuBD4rgBAEQLSaJAFgEJgBQB5uSnFSK8UeNTCx0QmNAU4vIFyUgNpc3EhxNyaggsdKMigAh+mrH&#10;gO4bBIhvi/OiP1TYIAOKCAeA0iQ9x+rZHaPUDoAE8IxUEXPJZlTiE1IIVKAkKn1RBMMmPOLC5ykK&#10;yW19aLDCMWBJ+3VnqwVcFHgIY4zRR8cLzMIBZSQLARFzbUQoc99DWeMHFN9XheQMHBWun4BmogG3&#10;cg+QqUJEsmsWlE21dhTFDGEbQRRd+z5YbRkHKp6y/t0bUrTsLccrdrHjWa5FzDBjVoaLHeQxywyJ&#10;SFINNIngEvM3TzM0hDYzRpDWRRXhQa8OrEVHnaHfxAgXeHAACQDLX3FkpniwNgucWkPtMERIFYHV&#10;qgRbUVMfHMh1IYGqNsZ4ABwDmoIpY1Y9R9iFB+qJiTAEFsgDgFNDI6ObDsN1iFJwiJPMlpFgFBFL&#10;ixllDNgFNgADJ4tBlBjsB7GtL+p9DpMQCnIbCFCGwTm1kuu6hzlLjQKMAADKE/ANugqnE/J3iDMz&#10;DCDlHUq2nuj4nstynXwhNxQiwjQjwkQkwlQlqvvaD/qsNijwIxjNh1mjhuPFgABmhtKCBzo0EDh/&#10;CMwNCKDLwIiqFOB1DXweAADcDegKMllrFGu6DHGQkgMIIBB9GFgAh9jVgDExGGLSnAB4CDGAiDGt&#10;FTqXiHgJFpMLieCCC4AIADjNgHgCKCLXG/jCKDioHLHECFB8h/k/BuB0gSE9h5jglAi4ElCBGICH&#10;FhjCJeHHFpPCDiqOkOB7mFh3FPL5ixmtCKAMALi4HEE5ouCBMPCJwwKEEshsCOCtHJikCkngkrPV&#10;L/RXDsB9ErCFiogAAOqWJSiFB+B7oVI1EsnznLDQjpRfi4NDiUsir4DCHVNfjCFQIasSsQDCGJCJ&#10;PkCYGJH4H8r3FDCJG0JTl5LrMZwlQnNyNjMaj0DpK5jGQzHAkuBzh2EsnAmFh6kOo6s7qkC8upgA&#10;JOiHB1B3HLBjBnBoiNByisyLifgHAHieAVgREnLzk5qZkSMCDhKRibGLiBm2lFikmCEwN8EwBzET&#10;RjGfGgCiB6CxhmhshqOuB0DXp7joobgHSqCyFzCBgGCfiyxFgFqKKMwOkHqZqbjHNLlBlkO2nxvp&#10;B6wzFUlRJ4gENJilr4Q1G6iJCcCDGwlpRrCKB7ikiiFCioipDSCeAOAJiePCCBGLlpC0PVNpl9jo&#10;qqtgjntnj4SDwmEAq2jsl+tmq4nYsaFFkInWjlRpPbSCvbnniAiAP+BP8AQWDQeEQmFQuGQ2HQ+I&#10;RGJROKRWLReMRmNRuOR2PR+QSGRSOSSWEQSEgGDyiESoAQSUP+VS6IP1/P0APudABxOh0gBlNNsg&#10;Bvul2AB5PuVP8BgQAA8EggAA4GAkABAGgsAAwEAYAAYBgIAPV5PMAOByuUAO14vIAP1+P6ngkDgA&#10;RBoHgABP5zgBxt9fgB3O5wzl+WJ9AEJTkCh8APoABoAPl8BGXvwGAACPypAJ+QR+Pp8WN7vYAOx4&#10;vS9AaVBUN1oJhjMg8KVIOhkJgAViAPAAL1gAXV9gB1ulrgBotFZ5N7NQACANaYJhGVAUD5l6PsOg&#10;BwvAXgB4Prtv0AgrNAWpVGnP19PnTu126R7gC5QWo+YLBLFgH+Wu2gAe58NM/q9JeACZwKlyBPol&#10;CcAGAAMAqxYZhOEingWqR2HYdSznMvpqm+caxri3wMg4q4IAgr4CgKzQBLEuTqqaAEMKkBq6AACI&#10;Eq8B4GLqCAFrrG66x8rwCAHB8DJSliaIVBaGQIk0pI6liDJig6XQQg5/S4wycHqfD3HmejTHaeTV&#10;HQd63Hwfh+AABMcAiBbMgw6YAHwfB6gAbRuG6AB1HeeCcn+sR6nzNx2TBHIHAaAAaBRCwSA0C4AA&#10;oB7zAIsQANS+ZzncsxtnQdYAARFgABeETegyCDMpenB4HhDkQm2ABuHHPxsG+wrUPmplGgMBLMgb&#10;HsaATB4EgI0b+K8fZ+sWfR/OFElDpwfZ+OGfbRLfPKX2zA5/rkAYDK8BIF0bCTFhGDILAA3DLAjG&#10;4AAUA6vResR5nq0xxnTDh0nisx2ns4YEgU8wSA4DIAA6CrcguB6tAUAynP5KqDJpJsrIYgmMSbJm&#10;KyUgssynkeSZLk2T5RlOVZXlmW5dl+YZikuPoTJ+LQOwUxgAbpxnRPZy58bJyHMtd8AAAYArEA9T&#10;Ye8x+Hy+Z0HQvoBJcDgNg2AGEUoDYKgqgp+PmcRym4ABzHWvrUNMeh6WqeqnHoeCVHYdKVTyuVCJ&#10;wA4FJUBYKRaCrfgADeEAA/KnAaAx41If9aH+fRkqeA+iXXFtCAoAByHeEFNn1Cx/gLCzhxVQ7hnu&#10;nZ7ny4b+JUBQELq+jh7Zxc8NHayCgVgjIgu3INYZdoJMtecWva9x0nadwAGwcTCnsez5gkBbzH7B&#10;Z2LLAHbyPFuqySgwF+/wwK8xIKvPY9y20EcifQPGYPg6x3pMzMDIHvAM7nvPSZQeAgGLyASpgAlw&#10;K+0hGgBynKXK8BJeJVCtKXUaA53JWwEotAOWFkJKWNEKYwzIk8GiCpXZuS1kBEyloLH6TYwybh7D&#10;5PcPBow5x1uLHgPU+ZkD7FRN8BIBxk36gAG8OBso4hzIcHMO8sxmipMIay+JzC8DzAYAjDsD4FS8&#10;gTKqAAAsBCBp3H0TgdMM4fKiMmTsCwDTzD0HmW4ag2yhjiHST+Gjq1Mo5AgjYBRBFkFmaWU4AwCF&#10;KAIAQ5iQBuS6HmAMi8+iXR6raHYO9xY4Bzs+XwgNUzSDqwCAhBEDoF2vqTcwBgCiKgCgERaPKFYA&#10;E0lmGyOco6YDhsPK8BxOwKQOtZAyBIvLrinJHU1CIigAWKsVS0zWD0HGSM0g2k4hpMiGzJYzCBKM&#10;IoTlydUTgl5BADSjL1AR1iUJjEri3N+cU45yTlnNOedE6ZyTBZwliDKS5iQfQWgE9w7B4OLG6OQv&#10;ozhsK0HMO5QRTC6gFAMXUqKNgFlWAfBAqcOAGr0QAzocI5i1T3LcTYlQEUfAABKBkrROS1DcG8YE&#10;+A3lvrVKencAQIQANtO2PYfDCXnGZHyPAgg+x6nDXAnofZlCxqGiwAksQFwNqNAoBkqwEAMF1AwB&#10;hFRdzJAUAao2CpYh3jtG+AAaw1hfGPHqNUyIFB3gAAmBA4bBStD4ACdsdI9QYGCHyiceY+kHvUKc&#10;AiOZN03L5LMtdNzSSxF0KkvBVpBh3DyLc6k0aXC5L2VIqZTKDyBFiY2fRpNZAJIqBUCE7YDyu0tH&#10;lWMcg6kODWHCWo0RkANgPLzRorUfSpD+lIWNGY/AAvbAFHwAhTgHNLoai1HpdYIJCogVwrzESvL0&#10;l2kgvUiGNTIgvOpmc74Q3VIWTcuS1k3WHNUOQdbyR3j0T0ocuVBEWwKUatk9w46KHgHmWYghTpFn&#10;DHdeIp4DTMoUQsCMDYGDfKXRWg9MJOBy0AAANWiZ9CDArA9EsrMiU3FtcWz1EVExyFEHIiKRygiC&#10;t6ogA0CKKlWEEAgAmscoynD6H+ZIeY+S831LEPcfRYrLk5W0PYebizKHzsYV9cYAAGgOLyBsC6lA&#10;UAgO2B4CzmFLMQs/Fu8RpoYFHHGOp5I3x11jM+WKTzWkJMKrKpVeKO0HpIxpZeYZC7oQdujB+eN0&#10;ZnXSzlnPOmdc7Z3zxnnOiTCQs0niguLabS5DmHY8kaA2hwK1Q9KjA0KzIFNRa64qwE8H3qbNe1Ag&#10;HANMJBABsyQIwNGSAEP01TzBpE8HRokcT1i1jyQeaVdg8h2lSHWOV+g8zRtINMAUBRcgFgRQeBEC&#10;6jQOAeNyBQCZVgHAJPcXVEQAR8jLK2AYvoGAJMTAMblgIIk7j/QsAIA6FjIKN1waZMB86YJuuw0d&#10;GaXHTD3LMTcnFu0hJwrIqysgD1Gy4UaqUpxoU3QuLcz0n4+k2gAArkIt5N2zDuPitTIC5VSSARWi&#10;2QBUmC2FIK1BPWGwAPHKOiwr2SKWAOoIZMdqox9DweSPjlhOUZrOv8PwBUOylEqReSqAxYkMFOo1&#10;spgsBSrO5uEqUrfRnclSdfBS5nOUDZ8zTOuYsIIMM4z8Q7OM12Mj0fsOiexpx4GqHcmEt73t7D6P&#10;an8dJfRzr8J48cABn0HgTAtf6/q7FJLsBABZ3sCuIlezdj0fQ+yCDnLYAAag4cNPXAVFmHjUUN0t&#10;ecgwlGo4sAFTdBVQQCAAtEaWm4AgB0VAHASux3LWaCrslGZYfg/UHj0Txq0s2U6Wj4PmAEAb2yXA&#10;FS6kA8zCF2AbyWu3L82W4L5cz4cbC+9Wp6aqQXhJWgTabYUfnhCcipoYRcg9qsvSHkog3MKdubJf&#10;Z6IrmvN6SpkpVg31nwOgEFxdmpwYAFMDIDzpg0cASD1LGZKqXq+em6ncnGIG6u/NAPARATAVAXAY&#10;ZKJY/Q/cugS4IIhOIIHSHccWGsHAHEZ2aG1QQ464PmRYl2tmaOuO6CYYRUAqAgh2AtBYJyeeZ2HC&#10;qyHcUCLemYSAQeBEAstiH0MKG0G2MCxy0STgJcAGMWHsH4pYpyayKScwLaKsHeHSS+HiMgNENUH8&#10;NCIM18AWK8AqAsLyAkAqLqNosCAazKt2M0tmSQ3+HwLcHkHcpM7jA4AkASLURuNGAKWC7iAIROHo&#10;H+Ba/qH6XYTYsomYSOJmH+JwTaTdEY7iWuQSODDWgsH8QUJWIKSQWOx+smQA8G8oPO0ideKuAcK0&#10;rwLENCTEheHerGAMbYAABCH4NHDGuO2Q7iAiMsHm1+pa9C/q/o8GJxEUXC92gIVKsCLArJFIa0lC&#10;cM30KeAYteVNAGnkJS/dAImKSmJghFEsg6IJAmJygEpgPcTONMUANUHi/yHwgE7CNU5SVHHCaOOs&#10;JyPqeePmYeKsBMyQLsyIOeAsMsggKkJsIIHQsOAAGmtO/qHwMgqcLyLAUKHsT0u+rGHCHQQ4X+Ld&#10;EUMhCyoCH0aIRYIIAUAeUoAmAcTcA2Ag0SKqJgACMcHkH0MkHGHgXYHoHyK0ucJ0TEHqNUhYPdAq&#10;IKkQXGLqiih2XWXYTqLy/6Xkmymuuy/o/wNGHYveAAHK6+9gMglIK8VYK0A6Aoh2A0lwMjJGKeXm&#10;L0suarAi6mutAbLVLXLZLbLdLfLgmOYtAM/G/Sg8JiYq8GTckmZ2HKQ4GWGuVoG+fWdqmumwWAyA&#10;AYPMOmRUWuMgHILSJeH8IIA4AwUoA+awo4A8O2AGH6keG8GIJ4HGGwO4tIMEHqLqHy28KQHiMyHa&#10;HE3QxaZwMgtuII14QeXMcQAiSEAgQeweTeAIeSAKH6VoAWAKKOYfJ8AOMsNGBQMmAEN6KYNyTcKk&#10;WsMgTaPcWvGA8q6akQP4RiP6KcLEaqII+eaOSykQl5OAKdMmLlKqwULEdcK09aJwsPOEjmA4AsUo&#10;N+RUAcKouaLEecMgU+LMHQHaKOsOcWTGT0K6K8UmROAgaeTeHEG0iwHOwuAFQOTuPQU2A624HsAs&#10;ayH0AiNyH+AQkMU0gmLEuNLI42/oXAJwAKmARyAYMyA+UmQgzCgUPMj2hGZxGq6k6gmRLpLsY4gy&#10;hOJwTCr27ITAhalOvqNMnsLcu+PiHWPglQHUVHPKUqAqYSBGlqAABmBMN6A+AuMWK4oGSOYyWsJw&#10;eeOHImKOGcG1QqJ6J+NKPnPNH+UWUaiiLzMmPcUAaIp6T9N6OcAYAMeSAUAYl2ALMaACv8HyH6N6&#10;HmH2QtCSRUWaJUdUOGTwNMLimsRnEQK++fEy3YQfMU0nBfQaJydu/xUAHiT0/wPmTaOGkOLEUuKs&#10;A1GWBKBAv8lkLy2WKsYkKdR8mVLqIWYxLpSBAY/Q/I/VWMzgInAoS6dOLlVgPmyyLMhiLcLYLMSC&#10;Lqs2RONwh2gMzLPNWOm/ALLjXXXZXbXdXeZNAfGvLOzcsq7QJwvCNMHChgAAGkG4qybO4eRI8dLE&#10;K8LCUKi6ssKcYJDJGeUqoWxsPcHIwyKQZ0L0t4ASJUA8OoLeH1A4G+G8GK/qHsaIqnYMAKcwTZCW&#10;H2XYHgHwPMTURaHeHYJwHpCqMeW5CyTcLCIJMUKkAm0oKeAkKkAcAgJUAGAOIJUiTdS2XELqAC4Y&#10;H2HucWAGH+PiAaAKJ+dcOHROUbaQv8H8AM24H8AEMtMmxoYsJdEc64PcQCNHMK3kixDTVWTgKtVK&#10;WbEuaQ+9HlPBExO6JdPMQXagIK7RbbIeyAHirGBKHYZ8AqgCM0a8JyAwYSHqA0McHjMQHa/wNIMg&#10;WtG6S7GzPIM1RmXgNsAqMsA8y+A4k5RpJqkRLNGmJWmjXQnEnY6iJHGySwmY++Y66sQBIS4/IITM&#10;T0Hc+QysrGHMje8kV69yINPGXAK2giXWcxV6a+BQA8UogUMyJYUALcGmRCOITVQBVYMgNSLMveNM&#10;U4M0uY2sMyWQPmH2HspMWsNGH4AGLyRuLMA6AiGsAAAkAUNM9yNyHuH6McHUHsBOQAH8YSmypoH2&#10;LkHWnuLG9ie6S4JVgILklIuAvwyAfAUuLrIaPogEM+bxErE6JwHkHqT0dSWwPrR6gUKlTMh2yUNz&#10;BcNnFEYkQfdm6wIxWbXhh/iBiDiFiHiI++/BWRWcg7WS604XWsTIbNStL6Q4GuHCwuiMLM8al2P6&#10;epMOK8yCvSJ2J8J+x6PyNylAXYYQv8ACH4rGHKHBZEHMHMKGU8VGHkHxOqAEBGAAXwUaHkHVberm&#10;mumsJojmj7NwAdN8AeRaWGuOAOPc84VGAUAGNUdeIIXFT8AKc4H+AIXYL0PMJkYncehOOGPaMgXB&#10;PKuYLoSIweiyPXEgfqNGLKNVITJ4QWSPNxFEReQeWgILbOQO9xb4MeH0T0KqLqBCyKcMxCRo6DMm&#10;IIu4T/Bs0IeS7CLcJ1a4AOqYAiiaHmrGAWGqGaXkVuRpBsHy9I4+A9j0HeA3CWRMLeAaRVVtEkQe&#10;myKXWpeAhZIzak+yKsqhFev6OeAycwVYPMzazzdzLSIe/DJUzcYxb3AMQbMmMeJ3XyAAU9QLAwOJ&#10;cTSwVGvYaJL0KuAia+BKA+ROB0BYBNFfoCVJDSi3loU3ieLYT0omZ8GmG9YAHWKOeKKvRqAABSs4&#10;YVmQlCRUhWT0GyHGbKHkHiOcAaH9nAAYAKRER6TcoKRbbIMtCSO2HaHxOcHwH8N6ACAINzMmK8Hy&#10;W0vI7inaP6AKU0IEmpbwaW/5BeaWRaJ0TdITZqdVgmPchYsWgE+63yUaBMA+v9TKcxK8LzVwRdPH&#10;h3WfGuzcIjWXh/SGJOSY6zogmo4OhWOGHkdOPBpgeuHaHgLcHTBso0PMBsBRj1ewMWVLXMl7siZX&#10;XViLtntptrtszlSJoRG5WKJQsOT0G2HKJ+G4aAZ2Z7okJxH6MsAyiicG4SpPoq6/gicXKgLNUiJw&#10;K6Kk4Ns2HiUFEcLoKsRuLE2SsXI4NOHS1OWyUEYIMyoIa+H8AGMcpyh3KhhQHsLkNKuyTYxsMgLg&#10;TdBuK+t8AhOSyDaJqeOCrwQOkQoIoMd1mbj2sRMkPcAaAQJxFIuBP8Tef6VIASMtmwK0gqXqsu9a&#10;IIvCT0HFpxfCUEXwT0SUggPNxcK3p4m2paxlIQNGhYNMjm+zR4m0M+NAhQTYJwHzoii6Jgp6M0NK&#10;Uq5So4HI0SAcHuNUHsekTuA2O2H0BWreHqAYh3SsPi/sJeAIKsUJh1ehU/fI/0xIR2ABTKa+BeBM&#10;25Pya+R2RaUyU1G3sfrSzxtzoLWKIcmhdpXrz5d8mnokTcQCMg9gTdL8VGRApMbOKOHtE8LCuAAY&#10;UaKrR4og+ENyBjS+cMh04XIEHarGGmG5A4kgJ+NQcWNThW7IzNdbqAa+BXp+Ye9eHkL6HUHgtEHY&#10;NNCywuNkrAkyaIYjZ2AMUoH8AKBuM0ASBZg6BLj2HwRaG20W/wNMcSeI9alQTOLG/oSPPE/3LIKW&#10;gFpczcgMRalHzpDTVKsA6eLehOTes+TqMsYWMWBAUsRy+0udAE/Htggy/F35tv4B4D4F4H4Jdxt0&#10;YzEuKWg89bvu/pmkwOG6MKHIkapbE8ddmMTscslQQ0pap89wKcHwJ2veLcx6dcPNROK1MUK0p6rG&#10;HYHOOdu4wu9sNMUOeIACcwdUKsfqLlFiLlCzx+w7bIODzUAoAoK0AoeiRz6TMUKcgNRiAJNsjmRY&#10;LqKah2SOMySOK9BGiwkOMfC0HiX+jGTclGQeKwUaA8AwXZmwlLieeOrGHEHOQ4hoNH7WOCogRZro&#10;JQHnxqhWTcp7NoQMXoQfFIKsioh2gmfLRmWs/nL2ftxLE7IzEVKSK8AvYcAY7WL0GVNCAWHCbKAk&#10;agLeAMPMHOAuMkHQAuO2HUA0N6Hzm0Tej7nlLJPKU0aqKdOsQAHqcXRkIKh0h2v4MkBoBX2dV0MX&#10;Wiz06u6uJoY3srR8/EzUhCSvc+pv3d77s9IhBrL6LUGkGzQrtCLN9EUaBEA4ROB2Bf2YBLdWyAt9&#10;cLKlxQHFNMomVGHIHSVG9oTaJwiiMyYOMkBqIAKhSAA0FwoAACAQEAHW8XiAGu4W9DHU1QA/3qzQ&#10;ACAA4AADQS8wADwY+pGDQIAAABQkAHo+xBKgGKAACgaMwA+X7B3W75E7Hs9wA8nu/Zy+35KgBRpU&#10;/6bKgaCo4GQmDQABwIA5c83sAHm95M9H0/gA9n0+Zy+aE/LZKoVGwQCQAFAgDgAHQrLRKHAuAA2E&#10;geAAZUqvWaVh6U/6cAcRjMPTqVjsRkcnlctl8xmc1m85ncTmqdkLdksniqbpnq+ZM7K+AHa83rrn&#10;lsXzqoRSnw+LQ7IcAAjgwANBOIgAHgtLQKBIWAuZnudz85itN0Op1et1+x2e12+53e93/B4fF4/J&#10;5fN29Fh9JndDFwBbKNQZM6He8AA2nK6QA4XQ6wA/p3AAAwCAOAASA6DQABCDILOKCzAgIAKnQAAB&#10;ynUdj9nSdSGHgeShtqsp7nwAB7ns2LpgSuIAASAyFgWAsRgCfp2gAfB5nCi5/K6A4DrkAoDgmhAD&#10;A894ALssyjNUox9qQtJ9gAep7LQfB7KSs6yASA4DLmCi7AkCYFpOBSPgVAoEARAsso4BYFTG2snn&#10;KdEMH0fqkgmBwGAACQIKsCYIAhIyoxWBEtwGlK3KOpLYLQdJ3oecENQ5DywJMAwBq0CQGqs39Nge&#10;qyFK0erdAAeJ6HoAB4VTAQCoWD4MAqAAFxUfJ+Se1KTHie60HkfCTHnWgAH8s6NnzEYKHfGgOnLH&#10;ADntDx4x/GoLAwAB9BMgZ6gXMJ4nbGh8LaAgEKsAQCy2hKVH8f6yH8fajH7Otgn8pIMMAAAXhOEg&#10;ABEDNqAokjBUIhDJXO9zbso87wPSzL14UzkJNEyWFH+9eDMwyB+n8sikKMdJ2neABsHDHBwHMdAA&#10;HMdc53bWKbKuA6OAGAgCgADIKJaGASA+AEHzyex9rQnqHm+ceTP4/RxwulyggBS6FzuqwQg3ai9g&#10;yAAThBIgHAXAtTY+ch1RoapwZMeB4m2j4BGckYDImB4FY+BgFsCBgHBgmoHBlIwHBpUh8UAaxxww&#10;dx6KEBgC5nJiknOeiun1JstK0yUlRq3KXRKACkKSAS30JAs2TDM8CuSxh+Ywl0osoBu4oJP0DA1B&#10;oNUyj8s1WrXNsYhOBus6bSYphHf+B4PheH4ni+N4/keT5Xl+Y7jRLI6anIXUSTHVDqOnNDZq6GAB&#10;3nqoQEgZPIOAoCIABZqSrgCshxnMc7/26AB2Ho2LZtie38PfjMBAJLYBMyAA/9xA+kPD0HeR4fY9&#10;0MFLKEYspYAk8lJTGu0jitCUj8HuYw2pTh9D6MY3EuQHQOEtAwBlQDNi7AQdW50q4BmZoDK0AQww&#10;BWYkrhkStS8NiUgGRalBYoAB0jrQC4xEbTTfNaOKBhailytDnfihZrzYESOOI+AsuSKUCw8S2Qgh&#10;adCyFfKEPA+pCDTART4npTQACqphhoSkfCTCcj6KSTooxXy0DuVKV6DpS1zgKAGQsCUPQEjpP0P4&#10;aQzEVjmHKXMf5SSVpbHSA5II6QIJBHKBQvo9wGqATKRwBDh4AmGAPKBHiBR/D9SePQeZD15JPhcl&#10;sD4GS+g6BcQMEEsn+O2c280zzDTKsKd8ZN3zEmKnOYgxAi7E0ax7HcPJDzQ5FjMGuNgAA4j+llLG&#10;lwg4NQWgrAACADBfQGgFg0Wpk7KQADkmufxDY7IxoiLRKVmgFSDgoBAzoHALSaAYZsiRYA5x3H2G&#10;wOMcj8h2ETACPaagAR8kTXkOJWIB0aAWAmSZNpHIAkHAGAggYCgGA+JcP0Dh+x2McHkUlwhJmMlk&#10;YCSshaOSVJaJSBEkDFR5uEJdG8nI/jGFISekwoSTKflMekACGSWwKgRLsCUDpfS8QkhUmQuSlpdG&#10;OMhMGX56lES8ebL6X7FGMlOdKUaN5STdJPHilIAA6n6KoK4UMeiI13lGk+VpdRRnvojqUmEGII2d&#10;AaX80yP8AWCVcNKdKw1ibFWLsZY2x1j7IWOq8qR74AGiH+HOo4AEzVTjuNgUOm5NQFFyBMB+kYIC&#10;DAAAvTRFZyUSK9e6PEkQ5h0oYHEyUAA3JFAAHOOxGlNzYxyKTDRLcMiFlZLIAMAMRR/IenIiM5JR&#10;n+l2AGAkDpVwFKwAeAsq05CtJSKFbI2I5x1qnHeO9EY9h6FOAamxfQI0GgcA4kECoE08p+TDdsjh&#10;ICOJlQKx4kQ0xsDcn8WgDYGVYYISCcdQBg0xnKMYWBJ47R5KnHRHidLSWOsfNeUJWhSZXmCdoBJP&#10;EagHFWS6XZQhKR/rvVJaEco7EMAJWiCsEhMalFWNTeFxhDLZVrHgqcdI8TYj3REVdeRNb1EjHggE&#10;ASwx7LRHsioeoDCrQZJUPge5sTDgJAVGxHrTDlKrZmApAh73SqorbDxmeByDoLQaCYgoAAMVRhoc&#10;uXZF2KVYsXZOrZ48/GXYoZCZUyTQv7N0WgeFoRwjkHMAAZw2Rr2WTlP4sgAQBpbAXidmgFiDgnA2&#10;gkBjASfIeNgqd/CIx24/syfZRBVFAAeAuX0EoHkEganoABPkbMxrvThO4AA0hujjQqOciw+x5DII&#10;2AFs4FQHEPX8YwB4Dy+gOAeCdu4Oyhj6uuNkcxTh2IeKXI3cbGh+wfRScUCpVgEGGSiiPIhXSfEi&#10;yC/UeyIx+D/IWmdMYBktGFIXXMsrqHHJPOmnhPIH9cIOVgB2ikaqalYJlnliufDHsHsjxnjXG+Oc&#10;d49x/kHITPzCOg89eJKmMGMHUO9Dw2HuDeHQfocmFI+ELVfm/BAAAXF8VjOQhg7EAjfHNo8aw3iP&#10;DkkIUM2Z78XRaJXKAAcoF1FoH4PlGh70AszPsVm4cPFggDUAPYf6CSwJ5foU4fCpycj1KdtNPIJg&#10;TrUA6B8g9FC7JdKtfpWKaCaw9KyQu5RjjmkJ8Auc5hjMKqnfa+8nypymICAMXJTk/iTDdHLo8dL1&#10;0mwBAEVoBO6U2IFAhFYkZwAH5eteiMcA5ZFljXml/Oj5bVJ7Jrv8+Ey0njzcqOfRYABvn5fkPIro&#10;95lACf2Awf5JgCyqIQOs/QCK2gRNNvorQ8uvDsR4f+UA+oAbtJTFiKqeQEJtZcXIxVZH8q9p/Mo4&#10;5gQZgkBCvpBhvgGkclGoex+geLGlMr/vQgyL/bi6ZJgpgQxhjApxxK3gdY/waobbAga4cDYgbydQ&#10;hDM4E4EoEoACpIwIATchdgkw2otAeqtqPBU4fIfYkzw60RMICD2AEIDhBIGJnLExPJW5DhU4b5jr&#10;gY+wBwAZDxGwbojocIYo94fUIIC4CBEZPYshPglIAoBKkYfwAwGw1wfRfIcIdxIJXIjj85IxFgvy&#10;+wwQwxKUECKhOisxlYeofasQyBmJ2xCRpj5JapEBUwoQ1JKzfJlxAoCgCYloDYCpQAEQC4loDI36&#10;Kp0C1xgsAL/qXsRixiX0RYy0SAp4yZxwpLIg2KZooTzI2JXJEbCQpbFyxAp49oyScghYCoB4uwFB&#10;V0DSqJ26wirSxQ6TQLkUW0W8XEXMXUXZ5KsR0ys6IBsr3wc5Da8Q0ZGo2whokRHhmYER9MQouwB0&#10;L45TgJ0xKIoS3xDw/JDYbj1g/4dxALd4nItsWAhYsjlCowAQoyFwpwrEdYAi4YA6NgBQDYj4BhBs&#10;JAlpAZmZXQrrCgkQ/JD0cBEcEYo0VQqwFDOQu6+YuYCJMa7YuS0YlIBSFzMh+SgIAAagbEIJzIAA&#10;EYD0eqWRIJfwuxQxKDIw2RU4cjYBlBAK3pGitIoR/bp5ApTxPIkkh69xrQuRtyqawZn4tC2RU4cz&#10;oCFpAoFIEYmMmyKZXayqZo2IdsYQdSdC9QoQAZdRAScwBoeRAIrQlQfQBzsLyJ7o24erFxWotA5p&#10;ARl8miAK5SFpLcaRPLFopw17xyU60QjgvgloF4ERIgD4vMLxQowzP6yKZEAgy0SJ3Y6CqyZDQr/h&#10;dR6B0y8hDAaAbAbIAAbMCKarSsNQowmwqwCSMzdQg4BRcosofJxqPaVpywkxwYrq0YjgE600jx9J&#10;BZagupPMFSsL3BCpj0jL1a3gdBs4fYeAZ5pgfps4BwA595TJYwCIrTaakYmwF4rwfj+IbgdRBodI&#10;eYuQe4fbS7zpWLz4gh2TORIMaRLYoMoKnCzg/8YQcgdZGhXgpJ/ojiGSF8t6U6szLQnJUasryBAq&#10;ekPzXIEIC5WBehLxF72olI5ghZ3I27Pkw8XlClCtC1C9DFDNDQ58ScSQy6Bwpw1QpLIJEYconpkA&#10;cKiBr5DAdo1MtxmYC8Pou4uhfQCzBqHoep1C2pGgbagi3i3zF64KKingxjzqGKAB0jlBD0DpDwAw&#10;AJj6T5J7z5mZAR8xEYmIfAfpQBn4rREopweik88YjgDoEKEjOrXS7bXRQQB5M88ZmZrZLbGi44ww&#10;rIlKGSGKHJVghZUpU4cQciRbDZUitUPIq5aJwhEYcJSKuItBNBMYqMh5QRTK+7ErEhMNSQoYeokQ&#10;agboiZXQkxBkfD2hfwwJQhmbgQswkwog3Z64/lFg1ofEc7qpEYAgeY+wAqVYlaZxFcFAmtJD8Ysp&#10;1QoaUBALtA0xCIlRLMmoBzFVX6ATk4tJKZEBnwpMpYFgECkYEbnIDZO52ZAqyFDphFcCXphqwoxI&#10;py2QkQcIcp94awbojyaUzD4QkwCqEpMhMJdRJ8Dooxh4psc5dNQpLc3Ijb1Afx/sDQCJ8wFYEBBJ&#10;O5MI1RJ4dStL3wdJALLQoT04ha9SiAbobsIge4eYbQkYBBDYCIBZU4CYCIsgAgBJWCDM6od4fkDI&#10;dIekeoe4fhPKGglQCwBxMYE7hdkouRx09goSgAh57xEYekPIsghaHiHbMYA8dQpZWorynE9c1Aox&#10;idpk8hPZPIEFGx1hQEJAu0iAq6HLwI58xVcSxNtQ6k3hjAshWgsiN5J74SO4eJDw1hU4dYeA2MO5&#10;pg245LfYA4rRAdB5c6FxmYBgAwjgCZf4DdGhrRAql5gQxIx0xR4EWlDdzVzdzjj6Yjkly550Rwzd&#10;tiY10l0bkg7CIiy0+R+FvFXRggC9ZZEiOAbL4EE5J4v4uwBqUblBJ6DpJ7e4tBKQtFQ8k4tD3QtA&#10;sApJ0p6DJNJKBglQfhU5za6UtjfxLZNDfZcS7BqpNp8wkBMaP6LqODeKtbllTBEcFAp0hxMMpJqo&#10;44qxrZmbPM8Dgw6aHN1Z7JGiUYrQE8kBmh1r+ojhXQtDpA/xwJGiJxj7IIropApxw4rQ35PLEhLw&#10;usLxMamSXIi45o3JEa3xALeZVB1Bw5mYDACZIIqVoJeBdtEIphGw+wfAczYgfL5jlIjdTMDQdbR5&#10;wxQ4EAEYsoCRBoc5cgryZQthJ4fh/dpbcZdEvCNomtNsFVh5atXhdpJ9GwqwFwEuIAEgDRagDUQz&#10;UaLdcJhY9jjD/Ji0w5c6r0rEAYoJEblYh4blHwZgaszElZGingrRHgjkVSFMnRMqMgpwoL4a2Bnw&#10;sllBQAF4Eg4gEJ17iB0F3tyilK3jVay0oob7SoeYeY/QBQfqRbJ4b4nIewiwBIAhDeE4lRPZNYBh&#10;WAegfpnQcIeAFqtYehqoegfKHbMKwAwID4Cx8wEgDIlo34uROoskMgrxpc+Jj4aocSRdiJE4AIlI&#10;hTwsczJNoRzCOBWoow5mPjdLE5POYBQC+YwIEFGkVJMZMolKIxRB3DkYx9yw0ERkSD/Vzue+fGfO&#10;fQ6Oegzphl1AxFtV0tD11OgOgESgxo7OgURxhrQo9op+d7lg2LYY/VExGiz0gWTh7qnB0sdrr1xQ&#10;hYB9qBFal7wgtxyJc6Ogl0OhXRVDe5auJSwVKkOQf84sOJU6GgkxFgshNhmZmQwIfgARBJ/58xHi&#10;CcPI+sEzNJH6HZAZVcJxSyGwhcilxNNqKwjkaQuQBbUeDDES/bGhEhpbxY/a2gADmEYul5S4lM8A&#10;siuKIot69pMcQZ8wEQDBBpmp8xTJMJWRArTAhaJxAKaVkMmL2JWBPguxLVKgx0E6OaKgsxJ5N5zB&#10;EGlQfA0wfo3ofocbYgAgcrYgBgc7YgBJn5pksIi9eofwD+IAe4CIloeWxdf5dNlSGpNt8SGrNOKp&#10;JbKBEBXQoWuJAyEQAAvbWgqhPQBguUwrQGg9C90o0zgq0BU4bLRoAAYYaAaRCqKRAhMeEpASHLij&#10;FpFcitgQqhIMZxajMWTFWzqJqxBAubEoxgsgho2IbDpCzanCFx0gfRU4egeCiG/MIJGrSZVhDZNo&#10;pgAwg6DIFREib5aouYt18Qt8JAqwE+9gDCpQjbMeBszIcbmTDAeBpduKwWPlnJFi45c50t5mmKOU&#10;XwsgfVYyUFsmLIAGX5ILOouwqpNNnO5FD+Mw7UWr/vH3HWg2go6kBDNKuJJ5wZEZRokQdWjRRwkS&#10;vJzGmIw6T8id3tyIkYwgwYuVnmrD8mvj2q4qwaYN0J4VzOffNHNPNQ8o6aMkRnMvHfIIz40SBx3R&#10;i3HirLknH2gaYvPIpU3kjp6wkTyxDZwY2NBwwTf4CimpUooQZobgjzeu4qTywYfiPexiOKoZdyq8&#10;8R/+anTqALNF4YfBDwfgfDq+GQ266EsZAhPNxZMJHog58KkZM+xCUFCCU+ZBEDIgoV4jNAsjUYjg&#10;DY45PTEsihcwpSDpEYnV5gyArmOKMY5IlJBYvrvAworQ2ArocAc59+Be+pU+jojb7K7ZMIuhLzTg&#10;khPJFi4pc8c5/QslvkoZSNHIrrzhQYjjEgq0/F2kPFEPP4eDq4cEzC5oh4fIARLYBSH4DIdo/S+x&#10;MYBYFoFwsoCpqocAf5mYeYt6GSq0r50xx1uQ203iJjPV6XjyOG3j0pMM2a64vZagEcQY3xWVzFDr&#10;i3PixvOl0ef7i4xgpylemApxowAAZgaYawAAbbRw2WBwyDL1Rz8gCW4wjdnJOopJdPntv58p8wFJ&#10;rAAADkwK7ZAts4swpLcI2Jr5j4+gh4daz59YoQCu0RpgfSRYd4dgaBYIfQie4xDC9sz7KxaoARIg&#10;dIes6odwfCkYeofRNYBZQGR4voEKfib8VMwRYJ02ZI1lEqIXoy3A14rqoofoyHnxOt3+0bgXkg0T&#10;c4xhcpLZuJMbOpQC+Alp2Pc4jmMaoywcWAzHmvOLjAxcx40rPfNf4H4P4Q87/8Y8xfnfPyrXnWhM&#10;ATQXIWePOX5sWX5/6f6WNA6uhdD+f40MOBdvkFiDDDYZk1vYh4pFVKto+mGI2yT5meU4heU4xgrA&#10;lKFguJMZuJMPe3w5XelqzwgD2AD9fz+AALA4HAD+fsCerxcIAfb6eAAAYCf4AA4GAoABoLBYAAgG&#10;CMLAgVAAIBElCIOBgAAMxADxe0Ceb2fAAez3fcSfj9mADAMiAQCiwCoYEAlGAoEjoJAwGlMJg4Jh&#10;UfBQABwJBNaBddfj6fIAdLrdYAcbpdIAb7ltbvej1AD/ooAotGooEAAMBIIAAUCAOAAbCclDwXCg&#10;ACeBAAKA1+mQAnj6ADmdjuADUbzgAD1e9jCgSxIMBVZotDglAez6nr6n8LukiAYDrQHvQBoQAfD9&#10;1Tsdm6bDakTd4QRb7Yxr3gQACUlAoiEwAAw1HEDDgenW4AD0fc9dzzegAfkFj2lmAC2j3fVAfL7f&#10;kS1gAfL6ynqnIIqgbxAAEn6AAWsOAALAel4AJhAyMrmocDLnA8FwZCEIwlBkEwgf8HwZDEJw3DkO&#10;w9D8QRBCsKQ1A6MoKjJ+NecBzHQABiGgaQAG6chzp09cGtoqy9IuoyCver6ugyCrEhADIMgAE4Pg&#10;3DIAGzGrxPGAAPgwCzFAal7bKGdh5LkaRwnKAB2nke7pKilICIyBABJ6fx8HM7Z3GmyR7HI3R+zK&#10;yisn2ATsACArEgMBIGukpyLPE5gHJKEQNBGxQIpQBICo6eJ6pybZxxcc53niAB5nwnKfoNHqRAI2&#10;jbL1UyhovAyftUz7dRwfR/ROyIBL0CCPgADrQgADgKMEDlcq8qQDNmuykJgmUSwRCdmRDClm2dCc&#10;RwNZkKwxa9pwjBKM29BLxvYfagHpWB1puAB1Hi8J0Ha8K4PCex8pyALyARUwAKsjoGgUvyPq6CF+&#10;gAB4Fr9giur4vyvr8AoBtvD9n2hiWJw6f+LWrimM41jeOY7j2P5BkORZHkmS5NkeMQPjOUwfbsE2&#10;zJsN5ZC0M5nZtvQjDUH4jaUOQ1lNmgDlih2raudWpaMIPmykxvCc52oqb50N+mKjBEDILq0qwALE&#10;nJxHOdQAGQaxsgAdZ4IqviFAMkdlL0oqOqUvQC7Y6SqL6qQGPw6Smrtvx5nqeYAHIdMwnmd5upge&#10;5rJgfp2742gBAKwQAgNJgCgU7AEgeECNJWoiksifzUVo+R/Pe1j2H1MtSAWBSQ1zQjmgej29gKoy&#10;B9OyR8rGdR3ajFrJNdgYHMFfquqEvR8d5sx3sxSyBYvMyFVyl9+KzfuGb726jJjoluwZWiDHr8l0&#10;nW3+LIMCwJgkAAKggCC/sZZExLiAB4UsAB5JxrhzzCAEbY0EDDxHeXMBRgiul6AsPwsaVTEgbBgC&#10;4+QE0rDZHqe8e6xwLASUIVAqStCMnqJ6PAeaZTPFjHqfQ3S4zdGvXGQYfrFiql+A0BN2gIQLgTAA&#10;CoDjWVgEhZ6hBiLNmKsYMih+GTOWeMnZE0BmLSGaNELmgl0oAB3DxcEN0caYRtjiTgNkcSYR4LyI&#10;0eZuRdh/nvAUAcjpgHaPXOkw4vZ5gJAQdo+92gGAIEhPGRkcrUCyQkisus7Z6ifFAL4XpXjtADj/&#10;U6O4dI1CZjvkkPIeSMkLkCgOBpAwBpOD0H9Jw3ZiVZuwAa1kEgHAQgAA8BZKwFwIF+XugZ5ZlB1k&#10;0AAOAdRFR0DycEuUuSKigAEACXo3hBl5E5VBMp5j4lCl6QqbtE6BynL7JA+4B78YavxA8BUwQFQH&#10;lZAeAhYqrGVISW1Ehn050GztQVOiJ8TJ5TznpPWe0958T5n1Ptj6FWMIXnjPCdzFWczrY1ERbkRo&#10;pIhiWzSgURWYrPoQtCJzMkEj0f4ON866R3uCHg/Yz5YwAmvHaPEisXU7UhfcBF2kNjBQcJeaUkKk&#10;yFHoI6P53BrD3j1JqZ15g+IWGOI6YQwQ/R8FrG+N4Y6Yh3jjIHQBuihAFANk4Y9rI/wBvtATAcxQ&#10;D1CEqKkQsgzyyxnfIE6kizfY2F6AQsdZprj3ntKBUAgyFVJkdISQoBhVB/j+J7L4eT+pLJiHm4Kl&#10;S1pnkHAOVkCSBFdpEAABFYZfSFABLqfQgw93lv6HsXKjrgnfkVKAgYlr8QFFcNkaivtPixkEKYAU&#10;hQEgGEvA4BMwQBjbEzXm/d4I8BqjXJgNgar7hs3DAYPSAoBbZkeBWC0AAEAlBMOkCgFJulDDoiwA&#10;Aaw3yIk3TKBIBztCnFSN2ew17wz5QsPcT02ZRmCFZBABh9oMQRgcAABols7EKRJaEg5bdB1nUTn4&#10;xuf7QbEUFQRDJ6Q5x1uPGeNcbYABuDlThLcuQ+TeF7nIRYmQ/T3EpAQV0CgF0kAcSqAAEYGCUTmc&#10;IWc8ZBgKAPdoA51xB1jAAHY4AAAzxvJ2UqWMCYDCQgXnCYMCZISMFyHWOozg5h1JwG6Wp/VmiRN0&#10;MaY6yIDSngHJ6pQvYCX2gRAmDQAABQEJMJ+VKnhY2zqds0TlC5Q3boGAOXUyJPVrILzqUMz5ORzj&#10;scevIoAAwDl+pwXrDBGSolSAilgAAGaWJTxigICBL49lSMc5GyyyolkZaPQ5pNAdQobiPfuh+CKK&#10;UOIKQaF6nlzQlXTdkcsV0xJdJ0PQnJDCgEbKM3ovQESvnMV1HYwWlSugNb3OQjrbCjKmKMqQu+os&#10;Bz9eltPa219sbZ21tvbmoKB4H3AzK/7Lp0M7Q4iOJN/52Mtimy/cN+t3oSoqtFbV/dy7f29f7eRs&#10;IYYZo+XIcrvmzDyPC/snK/Cun9SYvcow6R2wFi0nYZ42huJiHip0vpXXjr5AQ9irccyuuu5DsG07&#10;Cm+oQeWe9s5mBwDlM4PEdrZQAj2gEAUfqNlJ6DAK7QfxzyUgNBQwMCnQQFgMJRjcuxBiBkEPFDF0&#10;xQDWE9PUWPVZFgB5b5Crpfhfl+kdNpCF5mgICjei2TMnZIgDvI6uso2iKj3k7Lk+lM2mLUPV44VJ&#10;27kVbrKQqj7BWCndE1IEO0dxmCmm0A8kcv9kitWnUQRkdUvorHgsEQIfo5CIgGGwM0kUBCYAJgQA&#10;vYoC1CAZBAB0AAJQZAsIGA1+I1R2uCHwdoDwGIdEtKze1riUnAE5pKeEdKnPJ8FkMPlBPVyFFWIU&#10;A7LAHX3gABd4nR9+ZzPe2lEH69+2XlDobO3dKGdzbdQ9gJic/8+HzxwPBTpbUXDPGzxXWZFR+TF3&#10;4XMfp7y+JCAsSh2K+SOCpipFJCFGDi/iXDxDyBzJAEyEynpJhD5D4uSldgLkrAFubD5B4k7B2B1H&#10;GBwByBkH7h7DMABAECUCRlCFbqwgBI+AAvbgHAMPUgNpOAMjRDylCFaDaIsGmNYB0n7FLCxmLD3j&#10;eD3juqxrNiajwrNCxj5rRlkl9EIl5QlEpCDM5LYCDgFCXsYlgpwAAALtGi/shPGtMCNsyili7Flo&#10;jqJmcJ4GWvyPsvxQ3w4Q4w5Q5w6J5J/N5PwluM8t8N9kTFrPzQ9vyvsNyNUJzkFmePuvsN4oglsR&#10;Fw+IhRFJ2N5iMjeCMqdKOLAhui3Mpkym6COgAumB8MqF2nHhtBwqnB8IVMVDEn1n2gKtIjSCXilC&#10;pFbuvkFu3DdRRDtlQFPIyAEl8IajBB9h6hxAABtBshdMcB2HEppu0odAIAJDogEAGDsCRGsnJRZG&#10;GiUm+o1iOj3D3h3NbD1D3wzRtl9iVCNF8KAJDxeicwfKfCeh+IZF7iOq+igLNEyj5k8j4h9jyJ3q&#10;1sNC/CWvSgIiSnXNDDaCJOmCcFyH+JfPZReR5D3jbCOgHAGpGCqCYiDJnB8jXiYjaI1iuiXCugLQ&#10;DDcChoxiBB4h1Czh6KkjpBtDkAMBrkZAIB4jMADNHAHgXgXgAAMApgqjGgWLnB9lJi0B2IChmBqm&#10;ylKkygLgKodDSCsx5IQnhh3h6ielPjKRUs8CFm+JFIbAAL6DsFfpGF8CLt2IptwkFx1xIQ9J0RGt&#10;Rw3Q5w7mLRDtPqCH7vJItEwhuEoBtBykbLvCDm9ioG4o5NCisgEgGCSsZDBAMAIiXpzKPjwq+iMm&#10;9CuirCpOGH7qeRjBzCzuqgPn1ldjANHgJlCB/sPC0BzkXBwzWgABvB0C1qPiKikCcmCixzIicq9r&#10;AgEAAizgBgDH2gBgEgbiTHOoYi/Cfihh+MPzVEDRal8lDAHlJKxCgB0vKHeCeiliMidkyh1PCEbi&#10;ercC/C6NELRn6I2C/FciQgMjCwuMaNhC/MaK9LUFJFUjcvrMDS3S5InPuohw9REqEsEkDCCCMyOo&#10;MP0EyDKSrkypbiBMci5B3B6DwneDKABkEjHFcGCssisgImBFcmANHEgiUm6ily0y4twUBw6GLt5w&#10;60YUY0ZUZ0aRI0Up40BnwQ/mYx1xEnpIQEIikPuN4ESQ7rEUAPxlomjEmqF0kmeN3NRRvtXEyh0H&#10;fi2MnFYien3n4iWjBCPiX0LgABxTZgABwh0EXBvngicDKMhCXgHyLEBKvDmQwKvCsksGDPHG2DaI&#10;WCZl0ByB1jMByB2Czh0B1k4B7B4hvCRB7rhgDB/k7AFgDCxgBADueADASiPAIrnDrgZvFr7NkGiC&#10;GH9FyrOCcn9oTP0D2wgx/FwLRh7yPFjwIiODaACiZUKnBBzhzTBKepiiOurEGSEkGq+j3jZlTuOi&#10;NQxlJDaClVlv6FJlTjHlSm3iZFaOoDuidKeh4PJClCjANP9jGuPiCChh7Vrn8DwqeCBB8qegChzq&#10;nAHBshnjGh3HHlJqZgKQSgQASNHgUVMLmugjGi/BphyizppFfALDEn30vC+I4i9D3CgGzqThxE7B&#10;xCygAUqrAjdijADvRMyx0I2DaANoOD/gQL7LanaCEVaJzUiGKNqtSxCy3vvxA2Vw4w2tUqBnSNWM&#10;PhySWAABohsnExNEbB0VtL0igC+mFOiiDvXQrCsj8C9T8QyWnv/wKxPkFh8Cwzpi9L5OeToVBICo&#10;+kBI6rIo1iPVfB3h4EbBqht142dzBFZwzCBAJAEjftFjxACjsSLH2gRgKi9IOH4urjsB5h9DBI/q&#10;4qcLngFCOuTjxielKiBGniKm0FOh8HAiJVrphi7QqmCipChqxh7ULLdxUj3nR2NACiQiVTM0OqWC&#10;XvbH2vbCSgNWxNgJZQyy0NUw1NUPuN7ELRD0a3fXf3gXg3hJ7RAKDUbGekMRCT+xDEQmXNPDyK6i&#10;5iMEmtnt9Q8omtxLES23smgp02Xy3kIwkxMAAM/iKnCGqFkgPmsFkChi3Cz2djfi0jMB8HSjQiWU&#10;5MgiQq9iFCmijQnEsWms5kDCDDvjwhujLCdMqAGo2CJB6CIhyBwBeidB5MIo2DKH4IdANgNrnAHA&#10;IAVM6FHB6B8iuhzWzkoigNKisvrVTjOlYFLTyG+jQnaQunaQZiSxuj4JbP1MJTYKOjwkHwHKVDXO&#10;lG/MDlklVG+QAxtAEMrVmH6DznujtD6FyKMSFD3pySQLUECHaFbi9DJt2x0m5ilRt1gyqieh6rdq&#10;MCcxhnBABrBgIhyiIgNhrIBAJB6FOgCvGAHgYgYwuAogoC9gUYPi7DaDLCKhmBrOKyuAAAQgOkkD&#10;ARZFWEuixhu0qjKqOzOi5D1igADO9wujBAVAOwXpWn2gKAGiupyC9Q+mgESkSt0Q3UWQ3y6lsNzK&#10;GmMGly9HBFMEwhkhqDkUqoCj8NGHir7gLmspyC/B5SOjxKAHJCOjTkEJhlkgDu10hC5q/QHjKEyC&#10;xkCCsgYAQkmT3n42PgAC4CBFMGwh1nnDdB8wkB71zh7LAq+jfgGADEXQKmwwKizrLDBHBAZCTAPi&#10;piXmCjBDSYuCUjJRyIPL7lgGuB8kyhrhvk7UqiK1VGuIVMPOqHdNqkTNNkLijD3imACF/QriPOPu&#10;ii/I6iXpu5SwDAHJZ3+3mw+qBZY6Zz+NQy0kKHSsMjtj2scVSPInBPgnBKOky01qxCDClCDG9CO3&#10;8jmJroOFCZTi/NeCNHtxtNnQzXdackSS13hsE2Y6v6xax6yay0ktT0ClpIj0Aoovxp/N+jKDunBD&#10;eC5CCkyi8m+FCGHCXiiiuiYZVXdxIGft1IoVhKC0hxIqCGdMC6wNXCcwEoC3IDKjLtOFdpXCtQwD&#10;zlPTPWdizh2Yds1qniMq8mBjSH3DGEBlCINtLGBCOWGsPvY0IlKnmnBbPoC51Czh6h5BvkDB6E51&#10;HE7NkEytCiSh/AEgVitAJIJAOAOAYSfAKL7JvRaL+uCSVH84WDV64lZMPiJq/h7kykuCHMPrLVaY&#10;xpyCpCw0Gh3nHneHWRtZCEG6tsylkiLxPyjCmiO5Ul84GaXiFHs1wCuio5nlkjuq/n7Eui5DwC5G&#10;HC9DCiSj0C9MfjJVrmLCgIGEyh7rCiLBxjOAGhqvOAFwNCDwRi7AMr7B+AX4+gLAWvWAXAW1MABE&#10;zhqGvlYj3r5CSoNo7r879JjgAOAjfhohsDkGpCzoxj3j3i9DSiXk/ipUDjmLHAUvarHiSgL5TrFW&#10;qtSXmlvWXcs3s0VWZw5aOM85XQ3N0NPWZh3rBhuOy5dgABsBwk4Sm2AGGAECQtCcA1oiEi9I2XFb&#10;7zEFWFJNe4mJsCXzRiSlXEnBykXY0DKLwHZAGFCTUCsjwLAhpBtmyzXk7JfH0B+GwgHACk4D8GiA&#10;E28CEDBgHLA6CD5ABOgjuErUKJOlBJWAKn2yAKPiBJdlOhwuBLQiF7dTri7dZLcTFGt0UFWich9R&#10;eKMDlm/HXFCMqidIWOriOtiWwjDLIALL8gICoMNYxDaChXvXcMD5WsEcv6cazd0d091d1y6Q8a0a&#10;07AtpUmx7CBoGXLDwiwlOlaCcu9lSism2TiABiQrLbAHcGPGgIjPscyIlUXkQUgcekxos2B3yUrD&#10;wCBZhAAEjGsmVTXi12LrODKHRihrZissaCu0QU7GBAHb+K97SzFG6opPglOhoFMP0lOktYGjOB2h&#10;yhgCJB7uKo1icn1krAQAQVOgJgK7nABgEYPh3B7Cuhrhxk7RLptm7LyDVtXCBRwjwiCCDDSisqXD&#10;ByoPGjILVqPnBUzGwzKQ9wHdGZrijYmbAVxkpcnLLChtoihWNFWYsCpinrcR2B3PhIkyLGEDzXUE&#10;crWDZDaIOTFRtDUn9TPFNlOrC+uIVB/xeABrdgIh1EbAOhtLhgJ52l8+xydyegKglgli9gSjorET&#10;wiKv3CIuogAARAPJOds5IjaB2JCBpkWUxZ1UpmuOmGGiOkCdCvnleH2zR0uWF3bPrPv8z9yZV3l9&#10;33fMFIhbEKIRG3OjyUpGvi1hlBqLge09oierTisgPgNEkCoi/ZzDtlZEEiijaWnWGMOSEsFB+6NC&#10;gIkr5H4iADISh0ABQHgwAPV8PkAOx4vQAON2PIAPmLAAGAcAgB9Ph7ABzO11gB6PNxgACv1tygAu&#10;cAAkCx9/AIGgB7P8QgABgYIgAJAyNg8Fg8AAoFhwAAIBhWKvyEAcDgsABkIgoAPF5vAAM5qytwup&#10;2Rx+ACyAF/y8DAK0AOXgW2AYBgWUAQCAB8P5/AB3POZP+2A0G0QCgUDgB9gCzgsFAkABsKT0LBCa&#10;hQGYwHAoDUUDZkCAO1RuyaHRaOz6MAAHQabVarS6ON63TXi8vt+v2bPnDvR7WN3PV7w15xB3PR6g&#10;B4PPf7ixgSlWi6hAGZkJAvGBTLgAIgypA4FwgEYPT2rT6nEavzefyef1ev2e33WR//HYe/6fX7ff&#10;8fn9fv+f3/P/AEAwE/r5rK+DVta0rUNC9MCtY0h/Nsfp+MOe57HSAB5HibiOHyk6zwwzbGO6E6Xg&#10;SECUAODadAImrRPS88HRhB7TRm0Szxk+iNrws5+QiABznceIAGucBygAdB3oofjSrouoHASBAAAM&#10;ugAH42qEnwfAAHaeSKR4AAHgShACuafx/n1Fi2AVNgAAuCAIAAEQMAkjAEMyeyFgAdTjgAbx0pHP&#10;M0gcBEpH2fTDnOeB3KudxvJsdxmJ0fpxJ8BUtqMCydAYGiXgeFMwghFALgnTQPAsBwAAaBLMn5Hy&#10;mrHK7bH2fax0QsZ7HvLasI/LqKHSeEhnah6rnpLZ9zOlAEKsf8Fn0fTfteAAFyolDPAAfrWgCt4B&#10;Lqfq8JtZ6dAGtgHgchALglVIQgsCiCgemoDs3KYBo2ATxHkeyPnOdJ2oaeCKHoi4AuaBmDSsvMkH&#10;eebQrODIIKlKzDnSdB1AAe5tGuAACGYY6MHPI4JAIwoAg4D8MhmHDsBiGAABeF8SgNO4AGycJ0Js&#10;e6GXgqQKgimoNgmnoDrckldT8chzAAY5oGlIGFqKB060KqQEAC2dknifKz5lKQOAunoQ1IAAS3SA&#10;AJsqpLxQXBj4RnBUGtVaTzW1F8B7tBD4vMjbQRs00HQPuqyUQw6HuKcBzQwZpsG6kB10Zb6yH9Bd&#10;trZbbMrizICgMwoC2XKbwATa4J1WAAPoMAANAjVKDKtPMtmycebnqfM0oOhCDqtQkpXy35rnHI51&#10;nYk5/HocKOHxDFnyGAK6qKBie1WhgHANSqkqseJ/Zb5gM1UBC2XVOIMAjFZ8n4uRunKd6IyFLisI&#10;SeqIH8fOGAKsyigTqgEsZzrGSjKSqzCrYLGO8eKQ2hlyA4BgDB5SNjgHQhgvZxU0lsUKVYCQESer&#10;pVSBwCaqQLncbMA0qxMHmnlNI3FwEKEbIyRwa407d4YQxhlDOGkNYbQ3hxDmGiOW/QoYajSF6N1m&#10;mGH0R9+DNx6PFfeNgABeFGJRLUmyBa5wYpTASQQpRUmCQBiDCdGsPYfmub+2xAyAUEmGSuSRPQ5E&#10;+AAGmN5So7R5nFAQvIAEdTMgJKgRUfRYx0vsNwbYA6hUpmdJQAI2x3y5APAUTUCoEFUgdAqUQ7KU&#10;jBl1PkYZWgABxDpLCMoa4309jvUYAuAI/x7knHkOkYi2B8SiXkmkCgFIFgiBCyoC4FwZFFAaC0AA&#10;7x8GFGwOMk5pyzgpA8BpMIDCrJaMOcEj47B4FaImRQhxxTaF5AQlEABUDMtDLqAQ0A/0mFJXqSha&#10;qYFjEMfqWoqqUjal5HM+4eI9k0taLKuQjC8zKpSkqAA6BVkxJSS0QwcY52bqyTcBNOL+jGG2I2Pp&#10;yA+JNwiSkCECq7gDyGmkVpJJWivqMI8cVVJeR/D4N+PFLs3R0sWA4OeUQFn5UAoyT4FoLDsBDCHH&#10;cEIIofuOSGNQbhJx8LiA2BhdwDZmGIiGOilY0BujgAAv0rRZCxzmNOAYqxm3/x2A0BMogKgPPcA2&#10;upadG2Nr3MQ24s7e4yxeRu/ZurfYdH7h5XCEza4fo4QSWeAjDBujkZuNwcqRxtO/jUQw6CqQDOaI&#10;qwlJiOykosLqVBzh4DPThNAcwvJbC8nxLYZEhAKwPvcAVWgc6Sirj3N/PFadjk6FEdoluYaRx0jp&#10;GyRweLTVDqMH+ARVIAgCv7sbQBS5UwHM3VYXIu6KLfglJQAoFBc06lyj8OtxI1YmDnHa+p5hhQEm&#10;LJ8UIAFSE4giAuUwgx3l5sLOK75pJtCzgfgUeEtg4LukkNxOgwsjCrAYkY6iSBjWephAUlIATfHA&#10;xgrjW891dzVnKl+bpIA8iIDlHWkMdhwSbVFciWcBSZQAGXSkdYmskCpSMRHWijZdbGzhn0vcz9dI&#10;WnrrcfQ2CCjV10hwfKMddcgZByFkPImRcjQmwajGMNem+yZPjSYfqaVazYH0kMfI+Ehr6HIhkeMT&#10;B9j4UqZ4sLUyMAOumiSKwI50QLXIVLBJmTxxkjDC5u+Nc5N4hSQtNJe2GDgHOWEao3stjvWMS+pc&#10;IjLTcnAeMs7rpRpDxk6gChTIAFkH6YdJhtny4gkIY4olGzMj1VyXqOdU4CtpI2ByDETUsDfYrVMd&#10;RKx5DtUkAIfhJwKgMS2A4BxSAEgRBylMBgJikgETiBQCCdQSQcJ9CI9hskrKv0c4V9pFKnFawwv5&#10;2JIx5D3TSAEwllEWFqgPQCPTny5MJPGWo5hcjaljN8cWTIB9zpvKICIDIFwAAWAknHSqdy5JUI2V&#10;hhg3qDpIfYPVRBpwBl1YMQg8IAI5m/VYXUD1DKrGHHCOPQY1BokcGML4l45FKgXSqAIDAHgADrBa&#10;DYooMpdgrBnL4A4DSpDjk6zhLaUTC0MIQqdOuCSySeUYNgcClRlDVG0QmPrpQP5qIMTUBM5GcEMH&#10;CO84pdyyJwIQBvAoKANKa1UqlVZdQCyGjLEM+dbUbGpx+bDBWR67IHPnXqLp7YxoFbymcvI6JpAA&#10;GkNuqUDmLMLI+lebVaOGresmcswxOt1rWLU2cxlGDIGSVVgciqhwADkX6XZWqYebEvjrIUuqhzbD&#10;qwoPke6jAED7aSPYepIyQpDoolszZtkqEQAQAIlyzS5D1H+ihQpRANgRMOBUBxNShIrHkPgxg1Rx&#10;pbHQPA2w+B+FsiaXkwqaSMlsOgVJzaUiZ/a4aXO6yFOJElTCdQAAKwRMnSoWwb45UMDjcckhYg9x&#10;+kbAMvCoA9GwAKkKoVSAyAkKIJ+KslM7Mn0xuRe7W7uQgLOTAR8+uk2NQI2uWY3Accm7lA/BBBDB&#10;FBHBIyA70bk0Yzuwe+2ViH4S2QoN+H8H2OKN8LCiSUqiSUefgtyLISGMuLYYMKQMCBefuugZGmUL&#10;iJ6YIMYNQkwyQQMRgW0Qcx/AkwcPwycH+Lyd4JAHYfUG+HOJGGsHAy2WMLGaCKI5sKs7OLYVuX+I&#10;g4i36TiMuLkASACNs6ESs/6oAYOtKXcAo2cXILUNwcI1KHG8+GkG+JOHiS8xGASs+zAQyHSGMSsH&#10;weMMIMOXamUBIBGB0KmAwBqxGAgl8mAMyGoHAeMrUAABiBI5UfEKIVcLyN0N+SUSG88LCG2HEJcH&#10;VEWseogOaj0MKMqMYVWf6kIc0Lq0iNqLOj0LkAwhAye4QmswoHeHuMOWRGWuKv832OgoA/cIyLkN&#10;0I+G+aQYQNsAylmjukIHwWyjK7OI2AgkItEMQXAqcfUS6Ig26IYSssUpmywK0HE4OH6k8KmHifUA&#10;q+0AiguJ8BSumAmB8B8KKA85UwSLOHcgISIG8SO2612XOv5DyLOHUHeK0GwG+UqN8I+g7DUc2YuH&#10;7DYck+2LOrAKkBQA6gWA+AsAm32hAlMLkNQx0hTA8PUbyWa7qiGjKx4yIwgPWxyi/CebYI2qKMOH&#10;aYAAAG+cQK2G2cYqBA47MPAc03ShedoNsnK4YLqXILk4am+uKAaAOLUTKLUW+LOVWa6g61QSQWCW&#10;wXAOyKkJ+KkrAVSdoMOG4HOJcpaqkHoHcY0tYIoTSTiNQkSAGJGAkAOJcg+UqMGLUHmH22IH+AMu&#10;mAYAepwXuJqHwHqK0HPJCABJIQwOQLGAaAdDQAYJqKMKs7DJytIRWMcJ6AW9KmkIoGaGycY28TSB&#10;AA030H+OaG678T2HkOKfKLILge+m4a+5+AsvU8wAYZm4q8lLshScCbojAhaWyR6WSH+cgmyLENtH&#10;y5WHgIgHWiSS4wsYuXEM+teLrD+OqqUAAZ6+YO0WmZmM6+0byzpCsQQPdKRQMyWx2yMx9BLQdQfQ&#10;hQjQkPtBOiAbfBUQQR+QmQqHuLCHmHmlEOIqkQseMpQaSH4H0ZuasI+7Om0AQKkAWAWXcvCRW3oJ&#10;yq0p8kGBIY2AIXc4Y8iyVKbKWPUnHKcrmNGTAW+LyT4K0GuHCUqG6diAAHCu482LOAgAeKIAwwKA&#10;8AxJyAuXgIwf0JIX0AAsOaSj6NsA0pqrAIQAgJgYuIuz8LCnqS2LiLkbSw+m67OOxN4Ow2cxMQy0&#10;KGiG4UeHCHIiYHmHcGgY2H8SO+UIYAoAk5UAeAuCEY2AOp9M0LUYgJqBTJuXeYjCqPLQHQHSU2iN&#10;tPaOLDAX9C+QwlCqkHUfZGUY2PBNkKkO0O2AUIQVYMYXGnMI2nOmMLPQ2NuS2HrWRR4LqaCTrUkJ&#10;6keTiAk2cUILYOCOKZqSOHQHcK0Ho6aAIscrAkpP0xJG6MYJ++6Qsk5SeT2GkGal+GGFwJ0HGUeA&#10;yYIMQAg30HQA6BUY2BairE5E6AQAmTqHeLAIqS0J0PBWkIQBAqQSsH0IYGpKyZoHEaSG4HMJGc6K&#10;kBiBU2IVOXcAezhW2YYGbSiSQXyKSj2oYXWbEBAAqTrZcTikYi5BQh6rkmNQwzpKVQmwYwWrxZyh&#10;TAibhQG1EN+z+fUk6UYgcJGWQLy08juuKX0IY0II+SSIo+eMOWaLUsaLkMuMsTaIOMYwSI2Hs9YK&#10;SQXDSJQPAQiLykuwMO2dCVUAMLHQ+K0GsHEZvDAJc9lROH6IgLpLcAGa2AGLGSgIgwAJGAaAQLyO&#10;YTjGoJ6G6HaXdM0U0UKe4kYTiAsAaMyOsKsAivIKULUXyS2ImOKHKHdauIUWwyiKmrAAABuBQJyk&#10;mJqHjdUHIHXSbYrLuIgH0QKLqKC9Ga8TqA6ApJyA8knXKJ0cm7dQwxyR6SwntPU1GHaOJeULOdSK&#10;Ja9A4cq7tZ5e9e/fBfDfFO9KFKBaHKfVGb8byWeIgJKJcJKSOX0lEX0UqtYSOH4HyJGQmYYM6NsM&#10;UMYO0KIvCKYvDRuAXX4kHRyAOmUW2IQrvZvKQNKhYh8i7Z2PK2gj6nk/y8CqksIJdW0fUohP2AkU&#10;034MgAjVERBdQPKLUgugyhAVQLlYgS2G7DAMMNs0kXcrBNnaiIu/wLCqpPifjBcTCAOQkHuUqHcH&#10;MlaWgeMc2LHOsRWBKBLE6A0A0U6gwl8N6LkGXYmkyBiBKRQMcTrOjDy3g1E86UAAAqEqkk6QwSUS&#10;Wcg//RgfwKLRiY2ZkLK3IjsKFL4OvTBV4LSiIgGw4HEHYUY0IN+jS9IMzFcn2MyTPPVQ+IieDdWL&#10;PZfJygqqYLUmYMKg4KefqZwI/OapTOaXGLqVIJ6AYAILOAG9mS4HKy2GuGwtyHo/yAnJaTCZGVVP&#10;8AiBIp8A0B0B2TCA8KQAMQXjgAAG4/qT2fcNsLYsiMNCyKvkmYouUWqBU/im6m2AAHKWGOAN+qKT&#10;Sm9P24wBAbEBO3yIKhAM8LPbGrXSO7xQHfRQJBFgsbmRuNJZuwWR2XAVoLGu5bsSM0egFbakMMuM&#10;KWyLGHXIvVUJI4W8cc0KlbSg+MYo2LU4UViYTjLkiYuk3OySlnPJyMuKsNEWecItZTIIo9kX8V0g&#10;kv2H4HuoSHo4+AQH+UqIOfUAIAMIQHwAG2IAGAQII+WKYiaLPIKJGgJoWHoTiMJJyA4AytMKMJsW&#10;QxHP9FYe4A5AQTCm4SEYYGeG0cZObJRq2L8I2L2S2HgdmSyIYH3OfDsMO4AoBSyoWJ7TXJyAtTCY&#10;gMKO++0gZnrfIPhWIXAfKLy28MOdmmeTyL0N8S41KYAOK2ghEMyO4n9THXIosKKZnrlDXbOLVDw7&#10;vgkQYNTQQPvnvnzQKyLQbfHtZtbtdtftNSCcAPINfKHmmNqIYVc8OH0YZYgSGHuHqJcIeQ5WQqkp&#10;QUqWeX8H8H4IhmmJ0AEMKXkSkO1AWAWJ6KMmUvC+IukRS5U4aJ6iyPG+1XtsDfTZ6Rjn3eaLIwld&#10;qI+HAHUJHYkcY22aK2+Y2mWIQ36IQqQKIMiVTYXTjMEHKZvLiAAA6AyU0Azdc+UIQX0I+0Cy2HJk&#10;OKuv2PiI2tOMKg0AABMq+vLq3N4MYX6fUGOGmY0jhMUHmtyI0YsAwAgLHS2RQAsA4CKMQAIZOSSO&#10;Kf8AABa3xG2JrAyQfwKVcNtsOYuaMOOIhVkSGHSHefUj+LDq8ITsW7PWXYGvHDQkac+MLJeyRGhC&#10;yLyW/yJpSSESGVq90c9RiIQZ8duqWTEMyHy1GSMZuHWw5d6LUvCMZN0MaAkTqA42Q2bosxE9kYYH&#10;MHGeMHOGuGW5WGYFqNOHOQ4AsOYibYFm6AZR2H8A+ZaAyBpmHRkU1t4IoyiIZa0mWKk6AJIfgAAG&#10;SGkGtKrNQ4kH28mAnJyBuBVR2BBwUn2LZkOfUGUGsQ4HAj+4lJe/GKnq2vpJyBSqOKnG47Ps/tAr&#10;cjOyRe7QLQrsBBDgnSFZ/n12qznZqNHyG50SRKnNVbxo9EwrMIyMyLULzW2IgmGaSWAgkNKXuTWX&#10;mXkLlW+LlDwNqTSSc8yKk8W2iLzoQAAA8vS32Z9q4LkIeI/FMaTbwSOHiHgJOWeOKLoMZmPRYH8l&#10;EAcAKSOAmAWYtN4N+wSSkHoH4U0HKHqugH0AGp9AQ5UXSU0A7q2MjZkAcTi4i2pm8SGG088T3Koo&#10;oLGaAKIB0BYzUg4J6SuLPm8K0Gk0Fm7C7PmLHyKdoLGo2e+8wq+KJY/G27ItOkLr80sWStcoUNrA&#10;vyIIvrUN+wyIpGYAB2U30At4UM7GRFTth7z717374P1CptRsAzttJHmQkH7kUH2N+UOIgVyJGHmH&#10;keMiSeMfgUe9YSOqKX9t00tWC/Px0MXumlMWmAYgWfw2J9Jm2zUMIgWW2i0ACZIhftpZ7J+yXgez&#10;mbqky2gZyMPapKrYwABUIUfVZDz38W6RM+ZP0Z6IQXvrOHoWi/OMeJ6YeKIg4KsVcTSfQQxdqS2K&#10;gSlGAKLp3HKOMHqYZ+YS2WfLHpiKSH4K0fmQ4HgHSGVH2y2jqNslyZOBKBMB6AAA4A4l2IAEQgKw&#10;A7nqAwAy2y3gA+n2/AAKA+HAAFgeDAAAwEAAA/H2+wA9Xs9wA7Hg8QA53U7JK73gAHk83nIX0+QA&#10;+X9GwKBgSAAeEAgAAQCgWAAKAoQCAOBwADgZPQaC56DgUCAABwJCAG/38AHpIgA5nc7wA7Xm9K8+&#10;JABQGBAAFAeDgACgMBgA/wA/Zg9XqAHLKwA9n5eAeDblS57G42D6kAA8FLkAgFXXS7XbIXu+I4/w&#10;Db7iABKHg3PgNXXy7XAAHQ42yAGu2miAHi7rQCgEF6EBgfcwPdgeGQ0AAqLRdbw1owgCqY9+YAG+&#10;5HPKXa8gA8Hu+ppIH4/Yg+nxmnw9OpFgaABoLBTQqUAG45XXfrH1XrJH4/q7daYGAnQRWHw6AAOg&#10;oCKmgStwDAIjbOM6jjOwWjkHwhCK8LvCkGwZCMMQzDUNw5DsPQ/DEJxDCkRQfBwAQdE7NrweSRgA&#10;cR0nc1R2pQeB5L6AUFgqCCiwQvB4rOsqZAAdJ4JmeS1AAfZ/gKAAEgMpgKgeqysIQeiHyUiAAH9C&#10;YBo0AADLYAAIgYBQAA0gSjAIt0kPAh0tvsvJ+q6fR+r1LaISakB9HqcTqnQZUlHqbgAQQy6jKsfw&#10;EBMq4EgoAAIAYxSvAAe55HLSp9LsfoAhEAAGggEYABADoSquA6gneeiun6pFIAbMwJKcAAMsLSp7&#10;ns1xvT8dh5JQjKEAFNdCgIuyHq6eCv1uzR+o/FEHrquyozMgTdgoCC5SkuTkqY3q3I0zp/3FOS8O&#10;3Vk7Lyfy9H47ab3Qep8pAs6SHe+YAHXFqvHum07L0B6q1GC8BgyCTygiBczAaBKrLrJq2oRFTNwp&#10;iYAxPCcRRPFMORLE0M3GzkMQtEGR5JkuN3FjmTZVleWZbl2X5hmOZZnmma5tm+ZrxEWU2fiM4Igj&#10;1cnwe6WJkcLAnscYAaGciGnw6J9H096PJROzNIcmx7Xim58rxqK7KwuyBKYCGFJ8xgAKeCdCgO0Y&#10;DgTTwEASggDAQ4KMowAIBSbnUM59kOeY9iMHXHLdxrMvpvHMlnFHQ9hx6azKSMYjADgKtwBH+vSu&#10;K7Ja9WinwGPLiqEHjfYAKknoSg4DIAA2CoJAACaqWWABsnC6JwnS98YrJwoJAjAYPgxR4VA83ALU&#10;jFGKxedB0gAYZmmcABwHJQh+H1TAFgM6gOAivHWU8DgQCRJQBdabRy+fy6EBaET/g0CTdgH5nmQi&#10;fOogAd8bgAdR2lkHEOd546SXHVHoWhNZCD9IDAChMdY8CyJeIQBsCxuEdm7AYAsor9ErP4UrB4fC&#10;7CbpvLUSAtREB9pvHzCJOqrCukdH8Z0rJCAGOWLy9g6qNiGrtACAcqyAjdgkA0BUxyAgAMCPKA4B&#10;JTDJGdHsPY6g6RzmpHYOMZZJRwC5LuPRQgEgFFdIgo8cg+VGD5AWCwnwHwZlzAjEQAo/jsGTXWhM&#10;Bh6wMJkf0PElAwhojVf6PEvoEAJG4BCBoDAAAYAjP+Bx2ZGSNktJeNQbY3QADdHOe8c48DNE4I4w&#10;pMwGQKtrBQB51oHQLIDAmA0qyT2ILPQ+yCVyG3CoPQUhFv7OGWs8ga35DTO2OoSRUiVBctzNpcXS&#10;V1Gh1BvPqLKspJZnSLlFA/KdpY+CbDPG20ccg6iyD3PqUZLzsgGlMAJLuQCuR6HfaW1tipbgEALI&#10;w6Ccs0CngAA4BaIgEyLpOQOSGaxzhzksHUSdW51F1HYAQ5kjj2WljuiuAIfqfolK5iUXqDJnR+gE&#10;AsQUfpBIegfOEBFtYGAJNrA2BRtbBaNw+Nw3onp2y9DuHiWh3BLByDrLJJklBhSig6BWqIDYE0Bt&#10;RJAOpIB7HFx/JmuwvS8SIL7JAR87DmibJhLcXEuQF6hT2AvERf5RVOF4hSRAkRNjrnYHxComrXKz&#10;TqHk6cCqswaAmpBKZtcEgAGSkfLivlfa/V/sBYGwVg7CWFZXLpjyFWJJKH2Wgew9HHD0Hm00eQ9C&#10;GD2T60se7Sh9j5JYuwmZHySLxOw/g0w+S3H2I3XhWBdqUJNMKRgBQCjdgJAS60oapm5AkTAAlRix&#10;VHmdIQ8uxbgW/MWl4yROxplnJFJmN+S71B0Hvm21NZwFFYEZQWPNew+l2j/S/XkhEMS3W2TMtdAd&#10;JC5UkPKk8jcKSQUzL64sl49DrqFKM2l7cR0eFGcuYFOpZR4EsHQOg1o8R2jYI6PEaRGR+jqScAkz&#10;oGAMAgAACcE4Q57AbjXIK3g8R7EIGjNkrw9TNAUAkUErBG7MFogOWhVR1CuEcAdBo3Jbn7LJVyNy&#10;6aWyMoAAzIcCzwCfW2Kvf8facVzF5xmR4vRH8nwsO5B8m2IFcuFk8p9gADpVGBnUN4cjzx4D2Ow3&#10;UqxbS7KTcsW4qRdj7XxHkdQAxklaATdjPeIgHwM0bwkrkeA6RrJEHQNMAA4xzjQL2RAfwAwVKFAH&#10;nwrJQgGG7AQBY/4FYKgABGwK7RHIBIyHIO0l45ajotJIAGFJGV1aOLxUFAYLgT26KWAAcI6CWDlH&#10;ajK5z+llYmJtjVMwIwPAeAACLPaoy4E+OVLRjrIpiMTQgZxjEsbDM3uNsxvqEH7IX24xisUItTHS&#10;JeNkceEIUl6iGgNWRRYaluxMZocQ6DLjjHWZccy+FK6pAWAghDlyNn2uEANsACVYgMIxKcooC4bH&#10;2K6vA7A6B5maHpB5zihXmAIAIk1MhVgNSpS2Pol43xwGxHUOka5Xh4qETmV0AgDFRAKgy7IBZMwG&#10;AGMuXZpT7G2KiKBGgDIF41gEAQf90yTSzEQHRHoq6YcLgbNwAWXY4xzHR1wjLpJfSdl2BCBt1qBS&#10;3K9OpWMoSw0EkdH2ZpfZNpNHY4EUyrURHYFBAu2gBABiELHg+dgkR2O0tLH4TamCJGuHYgOrmQBJ&#10;MQEgTWW55JcgPAVQGCOCl/CMb+WARtvXmH6y/sUhJlMu2RbUY2yOXaIFw3J2qh1lG1/U+t9d6/2H&#10;sfZet2yxNj6Ez7aKH6rkmpKDmEsie0rOMlIntHJq457CMjuF9uWg8t2SSmD7H6Va7xdialuLuXju&#10;p2CokgAiA0jZTpVgJbWUM/4CQGRoKWqIAoB5DgBAKbtipdkUV7ZIg2xCEv9d4vsTaAgmYbzHp3DC&#10;B9RxxBwDoDCjZg5Mwra04zQsw6jMgkAyS8Yf4jYnAzrgwjCQqjYC7FIppgBqIiAlRGQkw6i+wvp+&#10;wqI8qrQoIEJ4gAACQBhJqcozTQxpoYgZ7RCAJpQjiQIBQkgDwCYvAD4DS3gEAEQI5pYioAAajMBL&#10;ZBYFgELYiJDH4jg7giCawmxVQtAyoshxcL4wA+YzSBI4R+QiIDo0aJoAAbzqR5YvDYQ/4/RtYp4n&#10;q4geYzItImw+YkDiYmzcLhwm5LCEqxip6DydI7RObixBLGZZrticLmA8ryA3YDx5IAADBbEGIqJ1&#10;DurRwtwfQe4l4dodaSgd4dx6YeYdoXojgfw1L76hYfyIgcgdwFAAAeYf49L+IE5JwBirz+hBEK5O&#10;IrL8LjAgqo4Zobgb5dwjgEwEJTwEoDo4LTZ2JHgphdQvQdQ+IbTkSSoczCB3Ql4erJIub9EGICI3&#10;YDsDwxwCxtYEIC4oL78Bh+rbZiL/K4rz5jT2aXD2rbhEKYK46xJDcMZGYy4dAdw6gcyQDpYuwE8B&#10;BOQroao54vxGhpa7zI4twDI5KvIf4kAyoljUQ6gd8PDJgpLgxU4nrFZT6JZMYB43ZWElCfq7wvRf&#10;AkkPAmwh4iBzTMofxXIfoe5yIdw2IAIfgcxT4BA7DfY7A5RXIoxtYegAgFooy24ioCCBQCAqyO4q&#10;cXoowAzCxYqjYtpMytIjh/4vocaAgAAbA6CvLSIFwETYkScVgvUmwsJIwkIewzSBrb6sksZrQkgf&#10;ofIkitLvj6R1AoiezY5bAyJL6YwvMcY+xO5cZqJrKJ5fQkg+YmxgQ3YHQFhUx45R6vBirZ8fU0k0&#10;s00081E1JksexkZcRc47A7gkhqIvo5h54eYeQ1KyQ1ImSSkwJTBqKz4fkv4fovE4i1If4pk4hMw+&#10;wuROwtxOwtYAYmyDIzQi4rpWBJrgw3a2YigBIBZU07yNAAoBCkBNYoIAIAZMwjivavcfD0UgM95C&#10;BLgvBrQ7CmRXMgwl4cQwEgwsiZIoRMUF7Pi/5Xw6iQAmYdpewe0wovQhBKBagBo8pWQ8qfQooqKV&#10;ZYbiJXIcAcx56mQvpzQjYuA8sKSQ4wono+Y7CgMoohbQgdodTQIAYezBQuwlhMrCYDIEIiIFAIJM&#10;4DQGQnwCBUweAg4AAaQbZXgd4lAAZMQrhdadQh47A+oiDfYnoDTTLfYqyFYmyowmYbctavAFUZxA&#10;CrpSDhSRzFh/JfcLKf7MkLJraFZoERQ68LZIMQh+i8oBDjRsz6QiA9wsjiZPJKCvJVwu6GScIBFP&#10;TH5r0wKfhJpgRAZHYoKoQ3aiAlAeIdbRAeYd7QgvjBoeQfRKwAKNYnKkAuhhgAonrgRbYoBgL8pY&#10;ZG0LqysuomYs4tBSovpAojafQ8sBBR6ug/5Youze7eYdZGRGBGQc5/46oeIl4totwC4CyQ7rZ1oF&#10;iUkS5WTsa1bOj0LzjaKX81k1REBEpCbbZlJwrbaWiYdb81yY5e8uwbJGA2TEwubfYt9CKexa4u5O&#10;IcCgLWglR6gdJ59JQ6iFYzTiqdouad5s43aU4uSoM7bpiqAgpFwc6t47Iq5L5A4jZAophWQnqk5A&#10;ZdhXMNo1Ic4cobYkrkyHahABo/6DIjYCIBB54BwAxTEGZpQp4vCDQ0clpUwCQCQ4puRTwfQf6Igd&#10;IeYhAbUhJdIjaUxR7jAjc24lE/MNgdYlFRInoGgErCzGonqgYsiazMoAgpgtgzpJrwizDQodglAe&#10;YfNBonhT7G0Dw8oqouzJb5qpiG4iE4gvT08MozIzTepGVJQtCTQiABTgg0ADiQ4EwDQ3AEjyZgsO&#10;xBaXxkLzgvDZ5jhFU0ZEdy7Zj0zaBDVzqwb1dcV091F1N1V1c1bZjhkh5rglCzEooeqy0WwegbVX&#10;Bo57DCA7gl7N5LIkAfKFaxgtwwdVQAiIht40dJhtYjhMw71Awd93JLY94wokBbAtzFI8qeBAZKF5&#10;QBLCy20qKHykAAQAx2IyQqz2xEhjJns+JEdchH9ejcol6B5I8yolwl6gI96GYxwDY0ak5R55JMyB&#10;oiAlYshGN+wd8/y+wr0wpYQqwgQoJMpMw3ouz0t4ahCcIixMzyxeAkD+ptMcqVQkABwBEj4dpPwZ&#10;gal3KgIshYQtxMgroEICo7AEADZTwEIEJ8prqjYaIbs35OIE0aMGJMsxwkCyomeF4lLeovwdgy4e&#10;ZFwroztCYAGIg4J4buED9WwAAZ4ark4+wvAFgE63iCijdxIqzzJpcwpfbvRJK+QsqmYkomOOg6g6&#10;4iCvVfYiF4Ym0wZTLRRcbxdhQnpbCJNxSOot1uw9QplLI3k9QfYlAegeA1ofAeYZ5JQe4Y5MAARp&#10;owotxro0YcgeCNAdwfJUQfIAY4IqtSIBwphAohFvQh4kBOw7EPAkiTJXJ0QjAGmMoAEF5R5f6chB&#10;aJ4kgdOKA9gcRpS6DCAcAypdwjZ4BtaeAopMIjdkIAAFzYR11fTjArTOlchBhn2cJFDadQ0ft1hk&#10;0fj0VytzyW10aXojpdozImwsQl4bSALACMMD+Kglo6jcKEIrruotx+I8oAYfwkAdaKR/odjq1ZaE&#10;IvAA4BgoNRJKkYAthYJV1Z5QoApJojJJorojY+qjDVZ7BZhSwvIfWGAfoy4BIAYmYCQBImxJolE3&#10;whpJwhoBMqIoY8oCgBglGnwl4CgBQmYBrSYoQBbRs7xRi2ykAtptb6AsKowAAZoa6ShNo4SlBSBW&#10;YBhYaF4wMworgvABR+hLIvQdkvBPCizOcWzOMJocBPx0wzTgwuSeA8qd4qZhAt+vSL2QuI5dQiB/&#10;8/xXwgq7h2Qz4G4FcXae64NdOdOx+yGyOyWyVcJD5dg8Ae1QAepTE25QiA8ZV2sZV4bCBzS0IfYv&#10;qoghtoohofohAvA8pYqIi2wigBwBzCwzopgr4y92sopXCSgtglB2BsmVx0Inq2ajYnhUQoZRgA4B&#10;UXZKB1s9E9S/FbpBja+c1y5lBOWs+OYbY92OgtEyAwI5rUQlGRYEwDzS55TqBFk28NiZgc1ZYdlt&#10;xpaF45WRrWbggqwpQph0DwKmYmZXAmxqIrrxoAAFoEjYh+QpgfAewl+Y8ooa4b6SkUZQgAgfCPwA&#10;4AIlgpwzoDQDI/4E4EwG8S9H8wyNG+ZJoZ4hbWh5wvYvu1xMZsxKQoKIalMc5J0w6t4zQbkNxxe3&#10;ZIJKQ3YGgFsWoD0BJMDSJBxOZcrVZfohpLEvAiDEAkhGgtAswtBXpXJG6dCf+8QA5L5+xJc9YtrC&#10;LM5VxzT7Q3ozxMyJRsGspOAm5ds4i4Vsjj4lgfIeMoQfTQOlxQhropgdIfYGghoARUxMo3ABIAqD&#10;aR+C4udxK8UT5dCa0PrMgkKA5SoeXDnRQ0ENIxzIMS52B5YjcbIl+ZxGQa4cZxx9RooeAy9Poq4B&#10;Q8qQyQ4GMZrYtx44RtA5RJr0sf6W3X+d9cWyueNzaXpwfYpEhCYzI7DUQmaAg6kWYl+QdyKQ5A5J&#10;pGIlCnAl6mQsi6amwdF2hexLxJqDQoqoQoLFNhpWyOonpNYuwe5LAcpfM4gvACVM6VhFdQls4naE&#10;Y7AkwlAdgdhxzko1KqQuYByIjhQmwoo1IBQAJpQBIAQ6KOpyaJQpoBqDABaIh0SkABIBwggnA4Ic&#10;wd4ph0wpgwZJqhTiwvSdIkgcY2gpoBY8oHAFBTxf4qxxY94d1tV4htNRIAAD5KTiwjgdYkxF5/yS&#10;odDCDiNKjGyHycmjptKGwCdeyJQqyOuV49e/l24mYbQcIhks4y4dMcUcgjAFAEAigEqQzYrThHl9&#10;ceraNbudtz5nC41zN+CV71D2N02yfv3v/wHwNcb24rt4BdT3gfQtF4b3wex54e4eppQr41Kx/P4f&#10;I6I7gmZObRQq5OEawf1ygoIttqABI4IBgBykApSIk9Aq3x+BIdIagrwecZSBo98pclgjbgwqy2e4&#10;wBQ0a2cXYoa3j9tYIAxR4yVyj+l91y6W5cpdriIm1tgtDct2R09PRK12p6lk77IjgDYDQigEHUCI&#10;RtYughAsdqmZEAYvyAodUkfnwnYq2jsGjjNQgxRCYqInoDpHafhKyKAgAAfT6fIAf7+f4AA4DewA&#10;B4Jd4Aer1dAAbzgcQAdrxfEGAgNAARkAAEYVeIAD4ZDIADYcHgAe78C4AaLfeYAez3AQACwTCIAB&#10;YIAoAfr7fQAeb0egAc7rdwAdTxk7teVLAABAIACQRB4AEAYCwAFQgDssCgSAAIA4GpjrdgAZDPaQ&#10;AfL7foAFooEoADIWCoAAoEAgAq87fT9hL6fl3gb7nD3jrwekNeL2hrzesNfubAGCAYAfj8xzxek3&#10;0lLeD1e9EhIABQJBYABoMBQACYNB1ptdX1oDAdZAgFz9rA+uA2xAL8iL4eTUgz6ufFaGuArrAAMo&#10;IAfYBDwAdb3G8ae4gADwfAMq4D2oVBoIwAEnb5+QAfD4gv2jr7hAAfwEtgLAin4Wg+DQAAqBzan6&#10;fy7vkgqJnq8p4pudR3ngAB0Hcp5yKcui7tkBy0OCoZ9H2xwKAg9AWhI8gQgyv4Kge3IFgOoassIq&#10;6sxtG8btawjWx1HcgyBIMiSLI0jyRJMlSXHcex3Icin+hMnRvHLCShH0gylKcpI1CQAG6ciKnW0j&#10;tH+rLFISe7FPogaBH4o4Cp2AAHAS4oCoO7R7puialneeUIHw/YAgM2oDgQ90EOLOaJHsjp7rsgR/&#10;p2AQBqGA1DgA3zBn8/cSIKfJ7Qg/iOgSAyEgeA67gkBZ+U0f0LHmeCMnqfaEnyAwQsAoYAAgAxwo&#10;cAxyocA6KtooYGAaEbXWUoAGBE1wFO6A4DpXCh/AAZxrnGph4IaAQDgStIEXEBs7AABNELS/10Ro&#10;kIEsHNdXHEdsLHzElegQtilKWbRw2AdJ4nk1lKAM9wEAW9AJge9AOgkCAAA1h4AA5E6DM5MUxnhC&#10;x6Hwo+H4gGYUBIvizyZk+UZTlWV5ZluXZfmGY5lmeaZrm2b5xlEpLuzbHH6fjVxLQJ8Keex6HOAB&#10;6HrYB5HibSJHqjL6nS0B9puAMuoQwZ+H84qEpAAIBK6AoDLCBQFg264HA4rQH10AVwaSeh2gAd53&#10;nAqB1GmgR8nJdAEI6BoFMdhi7uw2IEgUDFo10BQGhWAGDV1siwgGAjcqw9ysM+3ktR/J8iS6gR91&#10;ceKJgAdJ3qWcJ1oje7HVY2t7oKcZ06owLBhMEAP4oCwKK0Ba2Hue8IG6cW/G8dC3nFMiJLqoDdgH&#10;uDQH8rPq0o4IAbgnasoSf0S74htFK8DnF4Ynfvojje6G8cy3nlWbAH0aygAGdTZAWhIKgov4OA6C&#10;whwEAVHpBSRoeZ7hsjiaoOcdpER5vDegcUECLivAYL+BoC5MwFQbJgp11A7yTjZG+twdiGSDGhYo&#10;/sAAOQXwDA2Bd37okFLYM2thrkNIPIkMcZB0pOUvFLHaUkAA7jMEaUBEMqR9D7KaP49owRCl1FqP&#10;cApdRvjPweNcqZiIEjcgUAabEB4CleI3Hmo4mA+VXD4MQfQeiwx6jtGQYAfr9IvN+H4AJcQ5B7gu&#10;IkP8E5gADq6VMT8BgBVsJyKyY4rI/DWj6S6iVbA+4lj5HuUsfY9mBm3NqipXSLnfgFMCfR8A7h4M&#10;DHKOwk43h1FPdahYfA9Sbn1I6PhrkASugrBGtAEgHW0ghA0X8CjDCFPTAEVhHiV3QM5mUkhKkyEl&#10;pTSEVd0KRUgTQSM9YzhjULykAANhMROHngWAgxArBWYglLKSUse7RiNDuboOMdDVDJkdOCcUBwDS&#10;QAad8bYCBIAGsGM7E8hBWR7GHPEQVyxn2JHofGb97r1VJLYHoms7w8iGjuQq3Udz9zQmObObkAwA&#10;zVgFH4sCkiwABj8WGvAiKKHDGxKAAkoZuCwgSAmCh7QBjyK1JmPAe5XR2QHQ6UMAhv0OrYHerVAw&#10;Djcg3BQroCYDDijpHhKyUrqB5kFTscUE8LzXAEKyOqEoABwjnfuNkcawx3GqMAoWJynGwq9NoShA&#10;BLAIsQnEegB4Czap2Pc60p4zhsjXIsOY6w6x7LYAWAskALAQllBHPoAAHgKG5TqcVzszppEGmpMt&#10;JMzZo2etFM9Ldo7TWntRam1Vq7WWtZcp1nhoi6D4IiZaNw9lgFKG8fQe6wx+j6LeUUk5oUIIlNWx&#10;4o6JWtj/XEb538Gzuz4V1ONaADQHoFASAkn4BgDLiRwTiV55R3DmKgOxp46hznTeIsAAwBWBgOAY&#10;QkChIiHVMXGehRCBWER/AKAhZbklNAEJ/d+acyErJGdMauBTdCok3HkPcgpai2AgZMZZCAyxrtPw&#10;SgZ/gAEWuLBYV8rUXztQoNOhdeoAENkRG8Ok6yf0IIKMI9tXaNXptcISps3RtV9WKAMUsAY/mBj9&#10;HuU9KRqz/SLH4Q0ew8y3n1LuoIroEAFmOBOBe8gGwKFDAcBCP48R9IFGqOI3I6x5OaiZMUwgBB/q&#10;uMQq6gqrjDo2Uqr0B5IASAcf7fMAFlSuqmKGYsu44BzkVGSNB+g9U3S5V0yBi5hIZodZ5FhLqjHO&#10;gGemjNO9RUcFZHgPMm+hLyWGboO4qprDCHYNzP09AEJ7lpbIQZPMxlNVGbC5wf8Vx85PHodEf8dA&#10;EjZOuAkk5alxABAJH8e4AwiN1Hy7xDBd1IFZTsUNTqriqyxPmZshK5D3AVptn02a70avfiMwMqpD&#10;U1kdIPId7MaDHL1JOPV54/AAlDLsYle+wz3AcgwSSXhYgPtsAzFxTSc5io6ShaCaqSUsWuZpwxJU&#10;1kj4HS1aQwkOjyxFHMRtMBTQADsiPGghJRSjj9vCPkfBqzIENRoYMDBW1e2LM7pg0FcdFbdWoWZi&#10;EV5tkRHVVcqhHR8j92oULWu1kzvUe9LXTmwzPxhKHlQthQyCvEIrg8go7x8FsRKhZVQ2zXAAbwA0&#10;AqxgEkFNmbWxbELFu/AYAx3huHIDyHwWgbA4jHDmHctjMBO+jFsWocUkRIAOMLJ5P3PtUgAGVIaN&#10;Eby3EyE3IWZ9zj2mfxnNWOyq6kC7gCu4UDmgFUAslLQCACxYR/WyG8OFvEpSb+gLZDACZeARndQA&#10;V3iHu/ee9997/4HwbTmhlmPduhSryDyHmN8iQ9CMvEIyPsfNHDlF0H2UtEhRyByRH25wAJ6JQOLs&#10;W2wB4EGSAQAeWUB4ESVwbLRe09BWPAD8IKwI62hbzjsGweUdr9CDiKs7jHJ+jBs7j0DsCflwnFlw&#10;jyGEIBlqDyGyHfgAj1JjknulkjJoFOiEoiEIBuBzH7qklRntE6LsizCujMiGhnhshuvrFXARAPiy&#10;gOi/AAAMEUD+PVgAH3J3kOJ4HXHSKllxGfi7hysUsHjHFsCsjAi2HDjAAAoaB8iIiDCOmyQkgCjH&#10;AEiGDtF8B3CrE4H7gFh/P9gFH7DXAEC7oNlDAGCVnqm0jKiysHjcoyjCJGDBlDjYgMAKPagVgREC&#10;gLgJCutbgAQjMVJuIGiTjSmBpZD+DOOCi0AZgWATCeGTESFbk2B6j6iYCCRMo0o0C6E2Ois3EFj6&#10;D5lACGoQGBh1MUj6skABCEgDHsr+jamyKiF2MdGwidlzD3ALr6EYD0IuD0CglLnpCiMZD7Cjh3B2&#10;NhBxhxBciiB7i5gKgIH7h/G4h0B6loB3B9C9h6B+qcFDiVgNgJFxAED4Gkl8RLiCh5olmlLjp2Dk&#10;ijl4DCANCfAAQ9neLFjak/mBh3GBIhtPxBRLiYMZFIkgiciGh2h2i3lJisgKvUuACygXASllgPgL&#10;iwowjBxXvLmdLOvhJnkqsCwKyPkbLQQLLOJrrNtZHvRRN0gABxJVioR+nTCOjSRTR+lRMYh9CGij&#10;CjvPCDQJlNFyDbPSgSgOCVrKvwE8oyiGnmG6HVGgomK+N+vEJxCuvCiFJQCiIPIgnih0inqqCTuV&#10;iGj+CEpQFFi6CDB9m6MiG/B9h5BuFNB+ljADmBgFgEijgHQwDZJ/k6M7igAFC/lEFdB8h/iyh1h6&#10;iVh3h8iuh5h9DPuivLisgNgJjcgagSHeJxFxRLjVqqGBhtuOxiCEgOtwHtRRJ4GqRTiYCjSTNYC2&#10;I0FsB1IhFqD3Jdm2SKC/gOgJmIMqD3DhCdpTi3hkBpn6BvBzi3xuChiuJbgQECgRgMPauCwDOkEi&#10;OFEoyOQMTrTVklOHyOrPEtySTuTwTwzxTxkszpzyHQkukpFXDQjViCGBnhm6J1mkHhiMlRFgDLPm&#10;PpH7mfjNPMlOiskFDBjNjakzuegDHfrsiVqmFoNXDyAIgJR7gGParuDiorLOCEnSCjlRCbh2B2CM&#10;hyBxhoiNB2v9p1m8HpELAIjck6AGRcAFjPjaC0AEAFFdGEGSDjoCruG2HLHMAAj3HQEbJjIaicF8&#10;B1qrhvnlRBIzMJDbJhAQTRmBCbhghoBqoPmBgHvysPANHFgZARm2OYxAEbDVCOziiIhwSugABuKz&#10;PGqJtaidihDPlzLMCiJwT3uV0iPPjkjZAEi7gDAAkIB/tdysz1gBDalsMZh+1AJGD6B+jagHAECG&#10;gRgKFgAJAGlXABACnFiOC/pVHfjUv4lCDOnLD3leK4h9VDmyC2J7iQCemIAPK6gIq5qwDPjQi7yl&#10;SWh0H7hpBsuxI0C7gQgPjuq7mIRWzqEpQkJjD4CdjgidgDtOAFRXjrl1LSoyiOiNiToGG6PYDHiO&#10;o1jOgCjimGD0OY0ZFzkSjHF7lXOi10FIl7t9G6B/B8Gn0XvmALAGiMiHvKFLDCACmSB9ADAgRBB9&#10;CypVx0o1MZjCMICCh6GmvrJFV9kEFxRdmIHxgDmsRFijqJiCuNEdi1ihs70CDWh3h5mBiqEIB0qL&#10;Gkh8DHABKIC1jBp7j0APAMiZgWASFdAPiewSChjAjPiEkhuGrNOLzzTzmUuJLPzsyPpk2hrQkok8&#10;0hkMCThrBwLyIFC32TLeDVgBh+2Nh9SZnT1xCxARFdANp9y6zWsZWUCG0mASLJRXis1cjrSXCnzi&#10;C3x1QzlznLFOI1sZSxwqjBjaDi05DZDXwmpIh8mBmOiGh2B6soh7i3gBB8S3qSPmAEB/m/F9CTjs&#10;DCK+QlnHDXAGG0rrIBh8h/CVkNjah0B5ChqkjCI1DB1vitNXrInfgLy+1HjPpSilhpvWuQtT1wD3&#10;VYjagOPFPVjHBxJ4vGw5VRHIwSmGCQEYjc1YiuiBnaBym/C6iCzkoUnfgTWZ0mj0SQST3xWlWi3z&#10;Xz30Xzzv2hPd1jwbs3OUQtGhi3h6h6G/Ckm8WSPmFRFuD5GqESibtrys0AB/D3EpD0G4QEADiwmE&#10;jugHAHneGHldPyiVjcUJqAGsEoEbDIClh1h2mkB1h0y3hzBzBnikB5QWDCGqFTEIQbDrgGC2LFj0&#10;INm0mzoC0Zi9sAD/C/lKtjtkJpSRksjElI1qnUR/hwKxMSlXEDjcvcotiQR+GBhhhpH6DKiCiyG0&#10;gPALzbvECDFsByUOimCqCoWRrMgML6ESFXBuuQCqilpiiEqiiskaE5h/ijk4PsJLkOijw5l11kD4&#10;h+C2ABh/iTjamn2LDrJivPgBXYABjckFCQWV2Qj0Dgj0ABgDnfgCAEkCoLG2AUgQm2HBFxHVXFky&#10;uRCbjLDVjQPtRMFHCOr4CQAUHdFesuiBKDGPDHCjFQIUDFuSj9kekFuSjQLwCOx9GknTpKCCmsFs&#10;VnE5pjB7ujDCjhudqtm/jiigwl5pi1G/i2F0jigFOdqjCiJJG60SAARlxm14m9xdi3wJidh1B6G2&#10;B1B7GSB1h8oAFCECxwr8ObB7N9qLP6ilRBWGCcWGwnQBFzuYmITlr9OkY25hk3lXCE1lgBi2FsCd&#10;rEiEh5aNHUB0z5xMACUZi+AMHFgXgTxIyiZ81K09i2GVWj30pmOL2gTy2m0LpoztkmxPDHNTCbrD&#10;ELBthyiKhyB0i3oSinmfmPoqSrihh+s6lbCdh7xqCQtXAAAWARG2ANaptrDvJuPIG8ORW1oOK9j1&#10;y8FemzthjajBDB33FvCOhxJuK1jVnvi7pynIlMOD44B/mgh7DrB4B2S3h9I2zSH71nCbrFqXiEjs&#10;Cdu4mIO4iylJw2h8Cyh3B8Cuh2h7jB1TihlTC2M9CfzK6rlWLOFsSumBhp2qU2CG5QirjONskfC7&#10;y6lxIqDiqQidjJDVhthzmqVTjCaRiVpPGKP0HgFxL2ish0oGgABmBrv9hyOPI7j1mJgXAPHFgQxd&#10;m2jY1oXYOKzqkkOFzsX16aaXmZzvbw7yby7zWkQK2L2iSUaXGWb23yaarSiB3Eh537h5rd6NLCJ1&#10;iMkFinvViTh/siDQE4C6ROl7is2VnOABVy4HAHFoAJgKGSUsG0q+UZADqQDjsAi2Maa6EdiEIaPM&#10;uVkICkm6B2B1rdhxhxjpkKv9vVm/F0iGgLgJjYtXDYnBHEAEnF6QFdADgFRIlwoCj/CwnNppNLCk&#10;IluOiIzOSYEIChChgRoYEDQbUmBy4khhtEYxGBnHCQEWi/gaATFdPD0ejCHVEIBvahAABv00F6GB&#10;2fi+PEOYjcgL6yABB+0OB3Gn4PGAB3CK2NSfDcm4DBj4DHc3ZnjalbDBkrGsDWwcAGgCELAMAGXM&#10;ACDHB6B+GIB5B8j0EJCh0eAAIYC/p8CwjgvalbDixLiOi1CdgNvSCHMSMdIsMIFXDMjVnVRUSEQc&#10;hzryDPAAEVneAM8IVpFxF05uVnSr9BNOHpCdnpUAPMlHDHJViThuByGkVb1obNPQi1alrOZ/3CFx&#10;ASgO0FQS0xojCGwiCpmlCkFIGqiljBiIgFgCi3lWDrAHADiT2LCCi7nfh5h/gZGkh9iVt6FsGPeB&#10;oUZWiJWGlOlsFCseJQi2FXAFRyj2p7K+CHK9iHO4+MD0LslxWPPrCjh2IQKyahgABqBwm/dusqCu&#10;8nNZHCNxgQAOYs4tgATcDc3B73yQ6b7z7wkqVqK2cqiIhtHjgABoBty3h4R+lUuqvQh+1RyKnfga&#10;ATmSdgGILSjJEIW51vjBgVgPXRItTUKyn7hnHjIDCO4ZVRIrvpcBs5JajhDPw0FxihxyDBnpjCIP&#10;I1KJJHcC82h8iK14lgCcOxACgA93gEisrFj3LFiQUZkQgEi/nYPGh7GIKsjYk1i2JaGtj97VQZHf&#10;lzNrOVRBaN4wS1DWgJ9ggOWdAS9gCrxRHjLyWR43JQwlCFa7JFIh2DoHuWaAqZCds9C0SKHfkWnf&#10;kUDanuyQ3x2mWl+ded/mfmyO+cSPaZ/kfl/juHfpXyrODF10B8E+B6mqaNQWDSwWHiLdvpGkDQkL&#10;DRCGuNC6o07dj9D3Jiu4AFjugKAKIBit0GAIkCq+CABMAAYDAsAAUDAkAASGAABAIBgB/v8AgCKx&#10;WLP8AP1+vwAPp9vkAPR5u8AO93OUAOl1tkAOJyMoAPZ7N4AAsDPUABAGv4ABQJAoAA4Gg0AAgDhG&#10;jgkPAADgsX04EiSnAgOAABgQHACuRWJxqvyd5zpvud2gB2vKdPt+T4GAoEAAPhiBBYHwYEAWIuV1&#10;2dhtJsAB4PaRB4N1cPBcKAAQBWjPx9voANdwyp0vB6AB+P2NUgDgAKhAHxt/RpxOp4Zp9ToIAmPZ&#10;rUux3uSRvadPh+ASPv0BRKNADSxGfbqfRGub3dPKjv9w8B9ybCRqORGHgUAA0Ev0ABgIToJg6Igw&#10;GUp/AINAB3PuqAUEiG5Birw7dXx2AB8yAAAwEXECb3nJEeB5uU+jgAE3QMgwDIAAVBgAMifaMp8A&#10;oCIiBADN0BIDOsBakJuA64s27R3nmeaVnekxyHU+qNu0DAIqUCQGoMBIDoieZ8Qgbp0pM3CNAqCK&#10;jNCrYMgeoy9Iiep7nukZ8JEeZ8pEfafKwAYDIOAber0nx/HucQAHkdxjqcf5tAADIInTKiNHaeoL&#10;gAdZ7PcdJ8Baj8zAABIEIiAcsN8ir7sksbMpI1J5ngdyJMjBYDIiBoFIUCIHK2BwGIMBb9ABICtg&#10;pF6bgWg0jy+ezJG+ddEHQdlEHcdyzrUnR8rYm6igAEQPA+AATA8q4WA5NwKruiyuWFYdiWKjFi2R&#10;ZNlWXZlm2dZ9oWjaSuH6fyfH5bAAVQkxrG+cYAG4cbaHCcxzQ9KwZhQEqfggCUv1gAB1HkzJwHTR&#10;D9usGIShAxjFUyBaFHWeB4gAZJqzKdx6HsAALgmgS3v4fztH4fSPHoe7JVgjx9v8ziuNe0iKo47S&#10;GN0BYFIMB0MgAoLdH2fDMnOdRzzedtzHkeNvn+fbUqQjz9t6BOAKqgwCAO0aLK3WCtnufbPnpjjg&#10;IGgaEgADwLIEGwSsRX6Fz7gTlGkb1vr5RGMQhC7egrk+GUjhlOOvoYAowdB2pMZ5tG+ABzxGiQDK&#10;EBMGgoBijAhDihryAB6nxhZuHIlR38WhYDAZMwJKUGAPzcDuugdw8Jt1adht/ZVj9F0/UdT1XVt8&#10;ifWdf2HY9l2fadr23VdJYfTdH3iM2KilhIwAPcq54Fid3Znid74vin8j1sSX6EHH5Ep7nwdCRnjv&#10;SSG6AESJdKHsOAnVrI8f5/OIfy42qz6fKMijRgMBAMOuBqqAiCARJ+Cr3KIxZBC4p8dC8pYK0iJk&#10;+I4T5E72BxjjGstodI1STjvGmcAfr2EZHaAeAwjRdzdIyKMAcBKCgEALPcAgBgLinAHVuAQAq7iN&#10;EKYqRUtKS16jrMETQizcwAATPEAAEoGwKr/KEW07Q3hzppGKNEa4AByjtRK0IgwHwMgWAADYEx7g&#10;OgUNG3Mnw6h3MEGmN02g4zZAAHiPonyj0rAkA0u4DYEDPgROyolmirBqFoHcTaMBtB4D1MlIApRn&#10;CDEPIUP0ALlR8D+AgR8fxCkpHEI4VwfxmQEgBNSA8Ax9QBgBJEPYfb6SKgEAChCDZBgORVPyA0DZ&#10;9gAlXHuPwrY8R7k+QslaIRW0OGfWwRokBPmNEjHyPh7yJC0DwJMOwdg6ibodBWCQqivYrHYIUhxK&#10;zAErIaN0AKHkRnFPWjQPQnRlzlN1NSONe0OyuAgAsYsCaRSjgHN0k0j0TyTIaOsCcD551HFCHmPZ&#10;JY7B4k6HPGEtC8yZsYQcPs5QAh/FnASAREqjidAJAKZIiJkjOSNHqP8qg+R/ECImb03BPh7JNcUP&#10;iYg94dHAOGAcz6EyuAHH+R4BoBzrK/NGBUCRowMNwAm/hTIDStn7M+3MipIEIDvoQN4cr2BkjYG3&#10;QdhalJGslNUTogh1igECA6BeIYKQNxWAq54i03IdvIeW7p29ba3VvWXASpKsUSE6G2uIAAxxpwSH&#10;WO+TLKE8OBIcAghRiiBAqVqAACwECt0OJ8O4eSJRujmTSQwiILgQgdAAA9R5J2BgAG6OVNIyxtk2&#10;HaPQkQDQHyNAYjRBYAiNPOQhQNha1TOn7IOQ2TqxVrFcHzIgAA9ztEfYook5Q/h8w4H6l0rA/jUg&#10;HSsUdRjVDrADAKdZA10QBlxI0QYixcSLERNwdZG5nyIOFAcUovL7R9pLtkRszZWCGwlKMBsChAgV&#10;uaIHWgcY53sUCMybhkBvSCJWYwdocJmCTpJI2PtCADXE32kaBsCUjQMgTkaBC1pTqZNpSub0h6x6&#10;1VyeDXDE2J8UYpxVitZMBFk1qxasLF2JSurQdI6R5DwCwESYkaRKI+zbj4UQbaHA8x6JeHiPGqY9&#10;h6E2H0Pk2mDmCHOgsRFaqIB/kKIo5UrJi6YIKAeA89wGALAqh6BKzVqn/vyeKsc37w1kYixlnEzR&#10;kCZj1MyOodbehuDgGSACZUD7kG0Qucqnr7gGG9LedZBkVmhAnKOAvSDgdIAGAOgoAIA3KmbN04sy&#10;SO0SjfHRDgwhkgJQ/As24DhoShgKM/jwl46T6l/MC5EkUqTzxUMWCJrtKklt4Oajs5QAYXILTyTu&#10;s2Vo0DyJMAMf7BAKALMyP4fUzCWPdQCToew/IZD8LilJKw+duEzH25WNVR4eG9YXTQ+r55iMVN6x&#10;I7QA0uKZAUSYEQGIcAZAoR5SJWzynnHQPc9xkn9OEX4bghQ5R2IldcwxGKC0KGqSWgE5Q5NZHAAC&#10;b0DCCW4lCfOhK3ZOErFwSsW8z88k9rBcXMQ2RyooHKyMwtDKVgRgazAA7kD5144KGrxhByUwRAbT&#10;dhKxRb5KEaHWPFEvS0SjqHiZlG5ko1YgIkUcAaEACD9hwy8lwCQBm0LscqeRFR6D6KUPEfErR1D5&#10;XXcIgWxMCUyAXdCCxHh5DyNTX4kyrD6svSWXo3s1ihuENBhgAAGgLRDA4BiIfRE3Yay4n0tJmRrD&#10;jgZqMtFfjBTGLGwsAV1zQAUTcCMDb9AXgjs0B3xFFk91oxq6XFns/aLKN+gEzK3maDaJgAAbI4Tm&#10;p5M+DsGCdYqxDHvuIAA5FTAAGeNtvTxgXgnPcCSVQFlZjss+MIaMD0bkiBGrplilSHD9UCxf5Y7e&#10;9/oYqR7jbQUOzqbOQ5Ax+YfgR6QBQ7BEr4sCYIHcUOS+HiTSWwMyAQAII0QMzeWoI2OAH+uG6um4&#10;IiM6PsH+IMH8ACLiL0N0AwAkIEBaBAzGcua8K4sgMyGyHAW+b4YIRwg06QBO8UasYasUqCQW/i6u&#10;HOVSAAGYGwe6G+HSLOHiHyti42OutwtaLiAccSYq0+HcJMwOIGhKAAA4bgBeLnCmi4PytcIYN6xg&#10;gKWcxI9rDEraK+xnDHDPDRDTDUxszozm9ieII0dMeMd0eVDmxoWmx2eKdc4ewcOUHqHmXMHqHsW+&#10;Nsb0cYW+H0HwXMMiUQYkMyLY3eUUPuI0SauiAEkasIKuPEVuAgAif0AeAcs0cIisUekaQ+KEQoLi&#10;IeIiqQeYWMxjFgdaoWMkyY5gHaHA+WHKGi0AHY+8HoG4IWAENSKAOsp6IUSKKMQYy8AOfoAOAUKo&#10;hEBWTsTcYSN66gJEHMVWK6I0A+R+8SSAUy/IQoN6H0PwiQewGMGmJcHMb6hKK2ioisBqBIPcA0Am&#10;KMtgO0QIGQGse66gJ0hKcqAuAeLiBGAsN0AgAKNTHLGBESb0vaObHKPqJAwC+Un+SsRucqtQiGH4&#10;H+QUIG4SH8NGHelAJmpUwaYWIkYWAMACSWAMAESWT0MycMYWA0AiYWAoAgIqsYiKAGMWHYHqs0He&#10;HyPOHqH4MWKwKMs4ZMpwIGT4IGIa0sdCkmSaSWr8NSqeTSRkKEBoBWBSAAA6AwTcVDHGKwIezmWq&#10;REmMHCHOhw+YURGyNSPuI8UeIUTOKUBKA8fo50IUpOSWHUqYAAG8HMuUeAA0zITwQ6pOJEmGJEJA&#10;Y2UUH6UUZeTSZgiaeGJMQYN02IhkH8feAC7iAMQUT4K2QoIiLYI8Hih0MIY2Y8WwO0I6JEosIqV+&#10;KFJqkaMSisU4l0tcLgP42KSwP8IwYkJ8wcO0HFLYAAGQYOicHaYIH8usIkIwImQg8FCiIUc4IEBk&#10;BCKai2NGQmOoT7FcdGeRC9DXPMxSWsI1NcABMGPqGgG4qmYEMyQnN8SsKy8Gs6p6wyRkh6osm+SW&#10;GynQIWL0AABg/CQ8PmHQTSXCewGkXIS+H0I0AmAqisA1JwAABCrKKwkmHEJYe8pOSoOoh4IkO1NO&#10;uCXgVGO0liqSNKakI0N0I9JWYW2cJEACecvgYWMgOU3dGCMkQsMks4psASMkUeYyH6IMHOHkKajS&#10;isQgK2pwcqLuSsAorMjeKVC6W0wUUeM+BUBAKus5IuQETfCcAAHC+aaag0VmLahoHkYWj+SWYwJE&#10;xCJ21cKGbYg2KE/wIMO+KM/wIUcMLiQ0ONC+d4d3PLPPURUTUVDWgIxxDbDA6vFfUPFgN+eIIvOF&#10;RuLYSWyJAEJsyMb0zxEMHuJUMiLOLYOUI6YWwcQgSgY+H6y0UyKWs0ReXXE6PcsZE0AaisZPSehQ&#10;IW2LFXPFDpUeWe5CRYO1EE72HeZoHUHUqmHMHOGke8HlGAIkewP0SWp4LjFAcqASASNHW8KuASAY&#10;XWQ+XWAIAQBMJGH0IML46ewUMGkscSBGX8AvHBCQa8N6x2HEVQAAGIMAJO/RMMTdLyiHXoXcoAYW&#10;GOGtGAHI+0rOpjQIAYpoTwAIJ0AUACmYAUAGTSAWAIewtghwmGUQSak+HyM+RuIUHgHuKE7UNGHk&#10;HuiGVGIMH0uAdIAKACO0TyN6w0KEAOAE2mHxGBY2JUNCJNJwmIsYOshcKNKKisHmH4s0HoH5K8jS&#10;fo7Uu4AESsZUN1JWYmHxTgpYe8nEOu/IBOBGX5A6KUpwQqAImyAKOQ4nWCnEYWtEPqjAJMXmRLNK&#10;sUU6Aup6NAwqM0dcL4nOHaUQL5Mw2OBdHmTNCyN0I0/mQCYWHcn+PQLGMEHqJEYu6oHySWQc2Guc&#10;IyLOQ0SW50N6M8vkNGkWK2HcHwIFQicqq2s2LhG+KEocI8bqLPLYPqZkPqHreAIcdcAa/I6IiHLA&#10;TcioTcp+KVT0ukOsIvYCJ0smhwHDQ9ByJNOaYIHnbEImIqAQAUcqiEMWBW6HQxBmrKUtKY9jUJUX&#10;fcdPDqK5McS/bJesPqGkG7FwH2dcBSBEVvA6XcAU4nMGUQGIGoiaRwI8BaBKPcnYiGApdqjANSGC&#10;GkgkNwO0BgBRXUauiHCUN0+SmI1EUQR2YJTfWOQXbgemI9cqJ0jVe+Ke2MIU51A0T6LafMx6eGI8&#10;SwM6QuOcYWHiHkTSQEZpD+JVRsNSUrASAOK2H0AIVvAwkKH6YWUcwsAtK8LgIEI4I8LGRK1lIkH2&#10;O0cIK2A0AqMWBSA8QULpSepkT4P8WC+0OUGqG+JUHCHULPJ+mIVgO0UYSyP6w4OsMgqXcwM2I0IT&#10;LqKAABBAQUA8nebi5TQIK8WCzlfYdFDDffPPDLkvk1k3k4de4eLC4fUJUdRHUmzceExrDDUcpcee&#10;uWoXRyH2eqHwmYJJFwyZlqHtFwmGew/MUQI6MkpHAdkAH+SsWscqNLO9GYOuAcX4AgAgPcYcf6Aa&#10;TdW8cqqwWXPLlUd/UhDcxqJIJMHQHRGAv8gfQVF2pUW+QsJ0LeI8sYN6c8KEUfXAAUKahLGkHsH+&#10;laMuIUHaHswNQiKGsEBKjeNAw0a8OFRapVhCZkYKGvGAMuMzfCK2rGMWBYBAs0Aq6QSgYWRSLOGY&#10;G4Oan+J0LoLijiK4A8AgksAEXMHoHofAHwZ0H6LOOAYWJ9PUH6OsPvL4H2MWlAs1CGs0H+AGlbCE&#10;IUoKRK6iSWVhJRRvTnAOJEAcAMNSAsAcOUi2YWNCMkc8WuH+Ljn4XcHgHyfoHmH6s1QiIEP6VAaM&#10;QXKY8IUcM/UGyemIHgs+RShw51K2BczMmkIch4eHPUviHwyfP+TeHeYIG880LMNTcqSWqxjIjgX8&#10;auy9hS7yMyHRAAAAHBX6M4IqAyAummQaZGIcWEL0IvMiI2H0RKHsHmJsHiHaGQvgZoUuqOANdgMY&#10;IkAIKuAK0vOi2+wcAASaMlZhMWviIoOtLQI+HyYXAOI0i4KNA6wmAqiHT4Twumm1V+OsVCUYIqm5&#10;OkK4nMAAGgG1FwG+RUMEabt+Wym5DizgPkcsNGBjO3fOXcLuKFUFkorZk7vzkrWIeU6i9yHPWY6i&#10;SYWuuGt2KxkgIQJ2aGA6bdMiQhQCZohcN09Ss1JcK4G6HCS8G26AG4bqI+ACOsA2A0POBCA0TcBU&#10;wptEJ8bGTSqYMzqCIrbgIqw8mGMk6gOVNTuGY/AxOixBCKQpATAjD2yAI+HuPqH8H2RW64OuAOLO&#10;1S0MAaJ0OwYW22KUG+HehVKEPcIciGaMK2taOsAusYVps7r4IrX4PrFaBBxMZY/3ZwJ8NkNSGkW8&#10;jQoAfqNGQoN1c8MkYuoDpYK6N6O+crL2IGpk+FCMIULfGOcO7ruww7QI5UKxr7RGeTWJv10v0wxP&#10;UqeCd2LDfbD1Actjk/UN0plPUJ1M9lUvD0xupcOk2oM1yIJCNS+SLPeAJUZxGBlouCHsS8PuLOI4&#10;JFPSN8OsImu4Ou/oMXt0fpeIPdjK0gAiAkKazDmnCkIh1U9seV0odoI6I9HKmJCcXMXEgeRU+8Hg&#10;qmOAewc9qyAWI0UcN0PEkbXHnpGeKwARK8HkHyXcHAHUJ8YUIqAGnkh6rMBEAsXc/xdvLMWGNKJ9&#10;syhwiWJcciSXxMis6I121Y8+AAGKGrGAQIKypmAItSAKJ0AcAOJMAiAOPrY8hwlITSeHOcH6JEWy&#10;I+H2n8HwcqHcHtJEHsKUHcHqIEHoHwIMHqH3kiIiQmM+c8IUp4KMoiOUH4HqJdAQNoP0UQLuMySK&#10;I8RoIuSqPsH6iHdcPcHgH0KaHkH6QUI9O94Ax4YmSVuRqTVaneKMBWBGf08UMWAUIJ0LFYIwgTt+&#10;Xg+0YJsyTTv90kK4/wcqBJxEJ+AjO8QswWmJQCewL4LOQCRLTwAABYBGPdJwK3i15mQgnp78QgkA&#10;QgesMket9KHsJMHqHkW+2p5aAEJMQmltV8IYK2IoIEHuH+KNamy0AEIVdS1OKEA6cMWCO0R2NT+Q&#10;XjTISUmIdCOuQa8UIFb+XcU4NGg2IUosOspwOsIIN1fmYERKHMjOhuXjMASSSXZq3nKcU0MYAyiH&#10;zWiG+sIERikLtFFb0z0yxn2F2EIA6Xc8QA1HC5AA8Xq9wACwcDQAFQfEA0EIg8Hi8gAxWk1wA9Hw&#10;+QAJRAHgAGgmEQAEQOBAA63a7gAwmo2gA/gAAQANRYKgAIg2GAAEgWCAA931Im65nYAHa83oAH4/&#10;H6AAE/pwBgGAAA83tDHA6aa83w+wABwNRgQBQMAAKBZdcK3cAEAASCAOAAcCwVegSCb0CsA/X4+A&#10;A73g5qc7Js63Q0Kk+XKAAUCsMBARKn4BhNN7tXH27a4AAZVgPPgEBArXAC/6sAKqAqmAAIA7mCgW&#10;AAwFAmABWH6EFYtOZ0AH/x9hWJe8Ki23I6gA5Xa78O9Ki+X2/ABWrqAe9N9cAHw+u09Xthn/3wTg&#10;oiEgcABGF97wohRbaCQOBQACNr27g7YBpcAYBLq0cDQPBDRvDA7iwTB0HwhCMJQnCkKwtA7juRC8&#10;Nw5DsPQ/EEQxFEcSRLBMFwMnSsNcfZ+tdFbPQW10CJ0AbvgE77vOLBqcuJFEetdHkgR64zQH2qJ6&#10;noc6PnocQAHqepuqOe0nH2fDFH2faZH4fx6tgfaGHy7AAH0fTXOw/QAgEB6zgODiGgWDq9AgEC9A&#10;bN4HAeC7KAUCTtgO0q4Ly2zuzVBMhQRH7jR3CzXUcrkUJ0fp+rMfB8S8jB0pedRvgAsRsqcdZpKk&#10;fbFAaBaRAiByXAm4YGAXPwCgOlR7H41ZzniCwAH2AM3gkB4RKGB4KAACgHryBaWuIuqqKqr7DHCd&#10;J1gAZ5tnCl6vNJV4AAuCIIAAD4Lz2Az+nYdzqHM6YALCglJoIDgInm3QGugCoEWuBIBug7KCKnLz&#10;CH1XZ+RYfaXJylQCAMkzMWCAgEhJXYAN6hSXHSdqwWkpx43kfTspzHDtgQvr8NcBICHsAAGgOhgJ&#10;AYkWWy8oiogUA2UNA8R+r6d59Ayj59zeep/Tk9M/ASAqdZo/S7ryq6cHuekvIyjR0Hg6gFr4AAXB&#10;LiAMgq1YCgG/R/Umo+noSeV5IEeCnHlTFLPEqjR6UBCjW80q9rytE07Go6Fq7KAAHceSorwvIRg4&#10;DVigglWaLyBADP0ta6sJLx6nnTR4HdUZ1HQXjjH2bgAAgB6dPXPYBAQGauAMnx/AHOp4HutpyHRa&#10;Z2HnLzyJwqqdNTNLin+fyzJ010Bq4/C8gfq+UgWwAHL+AAHruvXm+i9gH5o/dyKs7546gABvHK6B&#10;vnPaZunXtZ4q/7kEH6nGJAa0oUA5PYQgzYgOgqlQGAUvMiGsNGTpRCJoCQFgMo1Q6kIEqKR6lksz&#10;6mUECIIOBdIADmEMNsVsADxh9nIImbkEwFzVnGJwNscqmkAl1BYCEDZOW+DTG26F8h0B0jvS8Wk3&#10;IJQPgfJ+Bp+oF02IqAAONi0Fh6MoH8cUu5bYgGlJCSIbI4h0EvIyck1z7icNjKqVMqrHTtIEK280&#10;3IBgBGxH6QQf4+iED8HuR4BgBlrgZAmdQBoCkvAEjLBYfJQhvDvBqmQAQLVuAWBKWcAxpSvw3Ns4&#10;pPwBJHJPHsyg9JroxErjqtx5QAHBryGaNYbYAB1NoO2Ak3L/S8gKkWeYww3x1FNkcVsFIHyTAUAg&#10;e8upOEsnaHmx1XbZACABK3Et6IDzSstNyBMBpgAFvbR0cRBqP0fwCgPNOak1ZrTXmwhhRKQpJoPf&#10;ca4sp2jslVRhABAZdZzlWQIcQrkeFIKImaS6AR3z0qQb4VMsw9x7LTHkPAbyTFOj2Hqp1Sxih+D6&#10;JklltZ5EvD7TGPY8hsB+lGJymwu7PQHgQkKBBOj0QHQ8AYA1PZlU2AHUAW5WUG0AzsQmhpFMA0io&#10;UpgcY5BWIuj6IYdY6g7R2jjAAOYcw03AjtI8kmT5tW1kpJcBF7DoiHptN6P8ATPR5D8cSOkeriQB&#10;AGZ6/koSxlvn2LPIt4lNIrvBABDMjY0VQDuHqYYDQGShAaAoSoDIDi+kZS8MgbA4JQDvimUUggEA&#10;DmiAoAZJYDgDtWAMVFsCXjjsBnwAAfNESplGH6AE1Y+h+mrHqPpYg8R7nvKeXkeQ+Ctj4YGcYAR+&#10;qTGAL+X0By248FmMKtM2S00bFNAUAU6j0m1vYKi88wxcjPEQHoP1no7h9sQHkP1OQ9h+q6Y6fpMB&#10;UUrMoHuPghhey+giA7Dx/RKlyO/NcVQ7TUGUDtXMQl76tTtF/LyBs+RugJEqAxRwtzCZNJZU8PAj&#10;Q3BzHQHWO6hY+SGLJP0BoCqupiF9nlBudxWityOJcVo/Ujp0MgafFMxwzknjzI8AEfynUBsoAIAc&#10;9497pgAHOPJOo8h9q6H4ANQIBTAGCLzMlur/ZnFdKQk9MQAKIEMNaa6N5+plltAVI9GxXEuPvR6A&#10;QApdQGHrYlLUhoCS2y/K24IqI2hzRTHQuoeY9yRHki+eEt+SjKrgfuAAGQJgQgAA3LQ7c60aIMmz&#10;n3PyH5oIyK495lA4oijmMQp5tplHpm/Te8JgIzxsKgreSIDQGChTIPqAU1y5iNDLGyp2lQAAaAsB&#10;QAAEAGFdP9P1W9gI3sy0SKqBs9zKcuFWOQOggYABmjdWuOt7xlCtFueA3FFNK5amlh8sQ3ZKgL2z&#10;LOf1jphh2jrJsOEb4vYLDvJsP4ASXh/AENyW7Oo/h/kuH4PmKZXmKj0BGTcAVX6mAAjkmwEAFmES&#10;LHSPBLzSwAAoBA4kDAEVAvGfcVUeR5wADoHeVEbo5zRDrHevJMSXkcSUbpTGC128iD3nyeOlRdQG&#10;vxeisl6xbXHltAFSsBXGQKUhKHJcCJRZDTypnxpFOf+dc6QzAznfP+gdB6FNVR6CiuZoLMO0hWRJ&#10;eTsTU71QyBMN9QO6AJGbIEcI1UZABRQ/yzAEH+yhMp0B5jzU6kmf/aEyD4MmPwfba1JkMOOpLcMv&#10;S8lYNKek94BgDlCIexAB9HyVgSJMA0ByumrrfyoW3nKBoGQD58hHm6DjkdFO+ggnRSSGEYWmOkdL&#10;oRxDkxAPAeBNibpLy4QwCYDyXF7yZy02D0TDj2V0AMA8hQMgXBesKHhgjcyOP1OycZXX1nPNENJ8&#10;Jh2/PxL68ovoEFtotO1K00Q7NgjtuSgAggHwIU+AsAtToEABuhAMAE0T7vMuuYEfqzhfX3LfNSns&#10;A4Ct3gHASSYtjPR8UTKc7GUBjbFxdQ5hlBMQsyDY/QBTmBWQ/Ro4swA4AQkQBAAbBKxolYBJtZ54&#10;ggBgBBlBNQuoe4fgiAeIfRxIdYexiAfIfw3pcgurLiYItCFxZxwBqAqJjYqI9YowEQDxOSpiIKJJ&#10;Ug7QfJS6TRJI5ZeQejjyyhHI1KlAoyOooz1YozlrlSehsig4sySIhjpQjTK4owFAEIkx+4lQBY/4&#10;lo1w2okShw0QeIeBJz0gaow4doYg4wfpJzggsxV6FqQ4HA2AAgFxJ4fjd4cweA/QbIcYybpReTlY&#10;rZ3ws4t4qzJ5FyLI5RsY8JG6RZvQ0gvAvx5J/glY9gCSZJlItY/wlxjosziReQcjAoAAbQc46Adz&#10;M6DadatBMhuJ/otqOQ95+xYgFADpPYCw4bqTH7nLybocY6AjyKADoxCB4g5CLD/ojQbaIi/4ggkI&#10;qofBvgfJ9x0RbYFAoI2hkAcAdRaY2ouoEx+hXYfbSIbL0AdApq047S2Y94FYEKHgEYDZXQDhYyDY&#10;1pTwdptYd0JBJ6/wvAtoDb1ayiXga4cRJZwZL0KZABFQwg8TIJ3AhgfTcylAtorZGYf7uQfbtoey&#10;oS3pTshBaaZIqKEgpwfCFqPoG42AAwGDVADgE7YQ3J7wjSg47QAbvg2g/qX8SwnRgYurgiHKuhXY&#10;fQwwZwbBKSGoggtxx0R4BrYcLIAAbkV42gthrIErd8hAlRx4rYqY7UWJlAkAwyiB4ZQwwQwB7AwB&#10;Yx5w/ERwto/Ilw2p3pkCZsYsZEvkvsvzPrx6BQ1joqmgrjSqv4jQhZgJFyd4nTC0WYrZG0vBGrrD&#10;J5AcykxyDZHonA447QrAqLrwmQfAewhAeQeImweweZKS7inxMopoqiyRvgm7dAfwvJFovpAhPwBA&#10;BJxLkZOoCgChiACICSHjwIoQwQiERZ7hAsYxEqBkwMZZCJDIm45Tso0QdAc6f4dAdIazhYdDEDBC&#10;nxuhlAvYsypglzlowA1IiBgIoQegfzd8BIzoEADMmxVRXRHAtsvRIorB3cbgb0rIYYaIbA6owwDL&#10;3IiI4YCLYYeBbIaAb7dYeoxQCoBYxQCgBIyYCgBBJwBYAhtZAZgJDRLgrY8g/Qsoowqhb4nBPb/Z&#10;PweYfZNgewfIoweofIlw7AnUbczkJhx4voAwAwwAArjIrgqsdbuQfheQ1ojUB5taN6wYBA6jmdJs&#10;DjYSXAfxNgdIe5YIdgewkwdge66IfYvrEgwwqbsU0Yhs3YAADoDKFrkY0swpScbEdbIiSIj80xUg&#10;2NH50TwIAADg3ZYQ94tYvLYwdzjjYAqLiA6jspeQfyg40g/I3QChXQCKS63pyLYYvArYtYnQ/gnR&#10;sA7SPBgIfIegybzwZjIjESEha4rgwx1xb4d4exnobodjd4eIfZnph0sD+YylSItAlwlpQolwfZ95&#10;FxFlRzUYhotI/Z4w/SK6XgkAhgsosw44nA/Atp0Y94iw0oB9NQpBgMcYpodiUQpAqtOQs8fx4InE&#10;bY1w+Rb4GYFBiAETOJ54oxciDTrcv9fSabrtHKXgd8AAcMVgaocZJazInQE4DyFr4KIYcohA8ZgK&#10;jJ/cuSzBtgqIawcKKcRoFwExYLZqdQrY7A7QdrRbJol0fA3oBsTYhYhg546gaIcAhDMFNNYCdwA8&#10;jR4KcBsikw/SWhb6Wg95YwiELsrQlweweSf4cgcIWxwId1Ai6Qswswowf4AZno1wtqg5tYrwvJXB&#10;xIsxYhX4iEfI3oEi+jCQrYcQdQ0SdIElP7ejWrK4to7L6bho5YqIdkgZKFMofRLw1onAt9YcjQeD&#10;hSt47Vcou0GA+VbTmhch4CcFYkWb1pkR6MTz6AwCZI/RyFYBsA2iRbPZB05tfcv7nt0V0t0106a8&#10;6c/pTzAwAAaog4AD6wqIAK/jlb4LqKdaPAut3SdSdp41e42hQyaSIUOkzQmQAwf6vwAIfav0ISvw&#10;fofRTRsZeQqbNK/xjo1xMqW40kA5XQ9ZORPLOqWqHhxaFp/g3pWQwCRwwA2xNKdamClzxsf0wRCa&#10;Ad0JFEoRB6m0dQkQqD6odghBaVAgc4crEE0Za4/IjSYg1wCsUJ5g3KqQvoA4BBOQBYB6QRq4zpkR&#10;OSRxb74RFqTT4odRtYayCghLNBlJbZ7aiUtEIZjcxL/ZuAtoBgA5tYD4B6T4CoBRKQBoAanzqxJF&#10;Gw8QfSJwfqqIAUPQBKHj2xxJsI1ZSYwArwqo8wkS0S7SXhgYnScLjruV2guwBpNgtgvLI8OhgJXY&#10;qIAYfxeQuAjQopgLgiSgBI1wlonAkA94cQdpN4egfI94tglxuglyZLCNw1O0IVvZgJugts4A3sRp&#10;wcjBMp7icg5Q7KK42gnK/kSBA5/gtoDRlpYqS9lQwDCkwqCzYLAQxVX4AAGAE7OoDGTwAIfhf5LU&#10;hQxSfRJ01Kvwe4e5KofQxRHEDR/wv4oQAwBYGIo4f4FLhYebOocYdglwcAc4xVaIho9iYSN7xg74&#10;sqLY8I2wlxIKyhsib4rhkBsAra8sTVbCZZ6wo1ep7mLUIRwIqAAAchdSI4sxAgl2cVb8/jaIuoDs&#10;YIAAGYEhYIDwCxorYcc1+hIl0N1GhuhSALyOb5B45AhYkThhtYcriQADQxacgQhhLgur6A3IEjBg&#10;7Y/uEZtbDRcGBo8Rt4ZwbSf+jI6gkQrZX5NkeqFoEbVTOwCjvZ4wd7RdRDFzAA2A8ICraBgYnGjN&#10;D7J+nQ3sUNMY0a7YkQ6YgmoFu57+qYqQ5RSg6gfwfRKQBgAqny/JTQBwBBeRgww6PYAAbod8mbGs&#10;mwDAC5N6OtOC/zNBgK0QhiBR7Bph4yiA1w9w0oF4ECFpGw1yKIxQdSKqDqAStAAkikJBlGehtcRo&#10;EIDSFpcJXQECIDWwtofJuKI7ajYIhQhjM8xZIsTKZIwBVQ0rgi2THzLhARArrKAOh23G3MvhR6aJ&#10;/54CBRF45QgQ6gagbZJzhgjTcJgylY2zxjPQ0ZkEWYrgt6YMnw2syKeo44s1RwgiMpJYA4fr0wfh&#10;a5ShTWroqSNhMihw8UbZMgfotrJEn41Yv98ABzOoCYCiQqjJxLxI/YBA0pyF9kJjp2hbnkZhB5Br&#10;yBDA8IqZgJSxeQd4d5JYcoctAgdYdYj3CM7o1paZ0YqoiwrZV4tQBD+AAhXQBABaQpbwGQ0gBZOq&#10;1pb5NSik/g5SLmtrAYAAYAaBUGoBlGuZPx5QvI/Q7RtohiVheR4JTWG6f775JxVYyY/Q65XiygfY&#10;/UEFFAfwlSqRnpLg1YegfZPweQe4oyG1Kwra15j5ZhLm26Rwozle5aW45DFm7Z4V4I10Bo/YAgkR&#10;k2NoAo0VbqpIBpLwm4rYdQd5Ngc4d5XQcod5N7/Y0sBMngAdqIpLLYvLVW+akxJ+XWlow1kUWbJF&#10;SJ5BNtINPbvlZw1+0NVqDpuCfJMZS1MrIYwgkQCYvYAAEwDpOTBhPwva2DTkzVVwft6gfo6ihwpr&#10;BAhAfIeyn01Kf8dY6AnJL0FIlyz5YgdYeZPYcAdhnoewf7vwB846UhAAnCss6aqSdD2wz2LQ2ZGE&#10;y6/c9DKm6SiTNOSGXWj5siYHM/TQvbcZHvMWK6cg194AB6Mm9BgId11q+QAGViHgETS9NZ/QwKih&#10;Behm3XixBBsYnCLw6K9oZ4bpJyGwwzkenxSVNArgnEnvIR4zsGOpvwcbpTCQ/QEVtx+I0qzgnBHA&#10;uq3ol2qFt4iFc4cEd46JdV2RMg5TK4vMUI3IDTaAq4qptSIwqNaZSAuovAoxV43NSr36IY8Qd4XS&#10;SBa/L4tvR4qT2Q9IiA7wvrcxNlYhb5FooxFtv9PYCS/R9jfhLwtYlx+g3olBb+o43KXJdaGorrkA&#10;/HNxvgfU1OLgj6Xg8Y7S1UbAqoo4fmkJbYE8fYk44csPgxwLpe0xJ6iJRY/bW+dqY0br58DcUpHy&#10;BPivi6a10n132P2V1EsYo5t6IhaYZ4bif+jxlIBrxTFKXrKDypDSl1q6d1a+kwl3nJL5MIeq3Afo&#10;hABYAQmwA4AIhAraKYm5lESQ5I/RSb9wf4vu+Itg1cBJOTwxOqphOrwJnrwxP1H5/zo3BJ/+ibyT&#10;QUZvA9+xE5RIgAAgQBAMCg0HhAAf4Afb7fQAer2eYAdjscAAcTiaIAdztbAAfD3cQAAoDeAACIOg&#10;QPBgCAAOBYHAALBYVAAGBYfAAHBYjnYHE03A4aAADAkqfb9AgAeT1fAAcrrk7ZcTlpj2ewABgKBM&#10;Dh8Rd0Qe8Te74h75fkufszrQGk4cBrXAAQA7hAAIANhfz9tb1fUqez7CkgfwYAD+AYZm4JDYAAgG&#10;CeOAYMw79gr2e73AD3fT5zedAD8fz+hQCAYAfT6tbzesT0mnBYOB8/BVFowAl2kAj9h8MicNsIBf&#10;71xwEh8ltYGAcFfL6rrpeQXzb8BeOBFLBIJ08wAu40Mgez0hmpgV7kgF7oLBnVhcuptP8oABoKA3&#10;Fpb8f8F03dBAH2qBgA5rPAS5QAAuCQGwMCEEguBzKAWAz6n/CYAHSdx3gAaZvLsgiHhaEibAuCCF&#10;t4dbUHwdDwHIkB8KskMUn4fiTn+fzPAEALkgG+oBAKmwAgMFKIH6nR0Hm6R1ni+qpPEtaCgkCCVA&#10;eBTqgYAzuxohZ4Hwp7SIKmDqoIlx6OaiB8s8e6GoY/CFPyySXAY66ZgO9IDvqAkbgAfp/H4iEto4&#10;eTxLNJoAyuACCtGhZ9n8faGH2zwKge6oYBEEIABCDQLAAC0pAABM5oEhaDILQyE1LU1T1RVNVVXV&#10;lW1dV6EVDUEAVjUiEoXUdRTVPh5rKABznbDBtHAcyoHek56HutbsgQAAQAwyMCO6priAI5cDAdBJ&#10;618apwRWdp5M0x76ye2YSA3TIQAsCQAA2CjZgSAqlnsswAHUd6Jm4c51KYe7PAU/rbNOfk9AACSt&#10;gAEwOJsCaYVIgp9TSeB4omdp4nle2Jo4eZ4ogiQAXpfh+HwcbHAEdKUASiYEAKtYBgG7p6n3TJzH&#10;qE7DgIDtNAmyIHK4klRswp51nljB9n5RgFgQ+sw5BRQAAoBrZhcETGzq7pxnSdgAHaeaJntMh+PI&#10;ftHIYvjUNG4r658lQMgmCAABHhdNAg6oDgIpaGz5iyJnceas3w4h7Yihh/VwASXQi+oGgRZuGsoC&#10;M4ABKT6gNa1dVhzPNc3znO89z/QdD0KF1lXFbdO8u04JPhwnNFJjGeuR1Yu+QIbgA4ENq/L7wpGK&#10;Hz00kJoLvDT08mTrvqkrT7IiZ8npFYAn2ba2GskgBKs07iQnRmCNOpNmtErrTAiu4EMMBQFA4+QH&#10;J0lIPAACYKJ0BgGsiAl5NxxHUIPNv99E5lUKFHUK5Vy/xWsBVSELKweIdY60VjoHSNwADrhnkQHm&#10;N9kzWz6FZAeA0hZ61mgMfoTMBTOgFAMBWTsBBPgCgIZ0zBdjiCuuGJc0ctY3xysoGINIaoACpMYA&#10;gBIlTS0rtlbAowdw9U+AFAEvwEADhtMGASSMBETSFNkAAPQfB1V/GUHoPwlRpDBlGKIZYyJSTKGB&#10;KWPUfJr07kvAamAgjICImoaeaQlw/zTGSeWqNRRpC1kCAIAEpacyluMIKAcAZmnoomKWO1ToBCwt&#10;6AAxMro7B4mzHWO8mxDzqmxIWAUAyjDRmeP6adt5s3iEQHqcRiKfDLEuAaAlZoGIhEojiAArhtSC&#10;mnHu0hkBaAADxl+2Y0i8o8p7NQPpPg+k/GZOIgs2oKwQGNA8g0lB1XrFPaRJMfUkDOomS2OczY9U&#10;VkhRMQ5jszCHj6H8vMfZXYtNwHcPZdg6h6LsH6AJTIEQIHSfQgk5Rp6Bx8Mc/g9BMh+qhKcZ6LRD&#10;6HpsIEAoA5Ml5GnPuaGLCWzPENUYoohcqzsvif0WhPhSVEj+IKcolxdCXGhUYO8eJJ3EGnAszwAA&#10;HwMGGBSCAogFgIoJRuQUgkCH/1HqRUlWCsiDwFQpAIdo8GMDWWIAAclMgADzH06QhRWilsmPiQZG&#10;ihh/lrRinxsCTWYFzAcSqitClRyzWaBklL8GlE7JLVlbYAF9ImHgPQrNF1DRzT4k6XIJQLk2ATV+&#10;TaGB2Mab8Vksrv1Qp4OLIIf6xSGDQNCPwsI9x/FIH+bU0R9SjNwAWAl9R2TIsAMpWU09gCnj4aOg&#10;FUg+EY1ZMyTdvAAAKgQNmBWuoFUHUaNIOIdZYYBAZAouxKpS0amaYuRMciwQADvsAnlgp+HvACJk&#10;ut8gMgRmKA8u+XVeWjt7Hix1fDgItNOe42lxBLgEI6LmwgC7b5cLNXiadl9L2H1KwFgNzaE4BYEw&#10;RgnBWC8GYNIQ0Jew7SwtZZQN0cixXTAhA4+8BACTalNM038p49DQFmIeQ1lzLytE0LunV6z2R5Tk&#10;HSOMZyeR8PTYPOQB4CWMAMASl2rq/iBGiMoUZTOHX1NSJ1cB94EAIvqPWZE9BlD0LNbwd2+dYnMP&#10;+c/UxWdXctqpgRl5WMBFVoTNI6tFh4mvNbIrBgco5iNjwHfFFsRdqKGaAqBM2twDKJTModk6QBwE&#10;ggU6AkEhOwEglMOAFdigDSDlusNscZF1AMdQJgArKW5IJoM0xE05qj61bK7Iok4EwDRRAXFY0dlD&#10;KKMZ0U8ww+R/k2UUdUvh+gAmnPofVOBMrUldKMd1RhBTOJ8HiZiLI9CJtFYwe0mbUitANQSl8uZ9&#10;GoALKWAIfmzR3lWQuVYdY7Vit+V4Powaim4SEbgAU/xO9tS6AUUuETTB/p8HqPQk6jingCQoAN/U&#10;ok7P3NxiqOJtbmPkPQd2Yhnj9FzAWf9go8B57Pq6bI6tvyVAdAkbMBrdzQj6KyVFrYzxuDemW1sE&#10;YFyssHQwAMf05N7yQRixhGJxE9O/mAQ4gSej60qMoPjWrIB+vql+ZEfI+yZMEtIS8u4Cl2AUAmTZ&#10;g5lHGFLNSowc7FDHa7ABNd8iczTmsKePCOsSTiLhIe4MtaeiFnLJcad0jaU9SwN4gHnkbDPIxNJI&#10;K3mvkp1dNIPQ1sunLdfAwdJS50gTgdOkBMBplMuKyqNg7y2CMyKgdMqGOaAMvebVKodUJfC1ju64&#10;sRfg32tAAHAkg0KoQM2/Pli69PXSBExKXZMAA4ypR2IWg46sQkEgSqCAADMtwP+ylmfUvhCx01YG&#10;m61Co7mjSBPms0DwFV2NuuC3Xwx3aiGHbT7WV6ATyDvHkikc46XqkdI+17lBnDflaIUAE2YAQBT6&#10;AETYfIATpMOjIgMEFiZkrFQE+B8EzCrisinCnpmHuKFk8h/jTgIoOgAATgOCiD+j6h2GvCOOuB5Q&#10;OjMjNGkFGCYFmgOgNKAKKqsh5jPEIjurEl2KgEEgLGHHLNQiko7FGC0FGF/FGFkinpMCshxPTG0C&#10;CriDqgNOOgAARALnyHIlmlaPLwpwqQqwrFXPPsuCDmCC1wECHhuBxirBihmCNnBiHgVgTNGPiG4G&#10;jjSGwCHh4o6qGmnC1kJr6D0FOkIpdHcDQh8mth3B0IKh9h7iPgHADBuidpJCbk8DRI1h9Fmo9F2E&#10;pmdAIgIgRAAAMAKmbnbCiJaDZnGq3N3mXkdk8KilYvKFUPKnOPMxVMtKJIBswlaxWDKk+EzCns2i&#10;KB2iRh1B1hsl7B0LOCQi7E5jxEHIxAIjaq2kEnGl2HcmdAEAFgWififACChiBjKGxE+Bxh0FihlB&#10;qhmlfiOiigDPJABClh+jRDQnDR1Clr6mtgLgEIegFABirEcFAh+DukxjDB7B+CbLQF2B+P7GgMqI&#10;WlOw+GAL+H0JdDsiZsPEAukioB1F+FwDxC/Hgjbj1jakrClkaHgvKDtrUuvgLRlgBFGM6GUMJF+B&#10;0B2JIQ4qTh/EEiHDqjOlmiCCloWj9ACFGD8iJm8DSCuFmnECCwSDbDun0DZwKCVEDjKPIDKGfCui&#10;DwgKskyItFGCSiXFISak8wPCsqomMB1Koidj6wLAPEEvjiFgGxFOYF+DMlimxJIE9jxKyjxCkjiO&#10;kjSCzD6h5B7CuokiVC/CZFFRzh/iuh9ABHyDHjZitkEj1m4E4DIkFl2JbG4JZqSDmGxCmI6hzqsB&#10;vSVrdJTADKLMVSODcI5yhCin9TTtdnEsVKFiFl/Rbl6tksTmCCZgApjqXk7nTPRDTrEjIgZgUxLp&#10;ribGWL/H9QrzkPMIDiECCvPqGMhSwEMBwkLAABsBzkTJiCHpZjuomGIR0Oek+ABJlLBJaJeK1h8J&#10;9jijukFiZAMK6gPgKG4QbpKy9muOuB0q/iinLgOz4ldBxh2EMFrClgTAOjDEECuqynuLci0C1iyx&#10;bvCIfB3F+ByBzoMB4h6ETDLCJqwTEn8yxm0j5m4ALgKCfKgDpIhDqziplqYm/qrB2Cwh0QikkCsw&#10;ICZoRISCuuPvwEKB5F6qKClgPgLDB0UC7uALrr1gAFui7TrpIEtydpCNFDqgPAMjpAbAUCdAOgLN&#10;2v8PNDUTMKTE1DSS9wguuB1OKAAUYyejHlnANibGFnyAMgIDKAGMXTk07HOsDPM07090+U+zkKZG&#10;MBuhxGShzB1GtuKCJo4jKAUARlKvIjKCmissRSpininCzpmPxD2sVSOlGinh4h2iLh0Bwhjk8h7n&#10;pqgiTxjD5D1jzjqj8CVN3FMoOtDHbMlgHn3gHgIDFAHgHibE6yoQtUu1gxYnPKmVjQpMxMwFawpF&#10;Rn+lXVmnVTvr1mUByhyiPhzh0Ieh1h1LOCGkUiYE+IOiCkFpDtqNDiiADIViigExpD8R9h8jTvTE&#10;MB0ReixF+ImJAG0h5h8S8FGE8qVHCtiC70iingKADmUDtQRh/tiB/jZuhDDV+HyJfjapmC1IsACl&#10;R0fj5GAgGLincCZFDDupmC1isVPGOCOB3Cwx0iX1cmDJ/PjL9UtDKAKgGk7B/MRh3kUh0h1mShwB&#10;yiRliDNBvhzjKJiCusqtFCZAEgGClgFWaiXgIE7ABi1h8h7ObRB0uu4Ciw8FPL+VWIhSlPiT1CmC&#10;QnrCXALvIjHKuq/jxPdJ3CCqKQYAIDagHgEQXAAmtmLGthohvtOh8ETAOAIpyAIAEF+ACB/mUTxG&#10;OjRV8iCqFiljmj6ktj62JkAyYG0CVT0JtEfi73DlDCjpBGdWOn1PHDGgKQKQCCZVLPWB0JICjCXA&#10;T02nJq7ltjPG/jNOzDNFwsRl6wEUFC1vyjOCHizDPF6LZjQOkiHu+E2CXECFmrgP7lRjWmOzmiXq&#10;2qc0qAAAYgTFKz+G4L/zS1m1iU/XyFSnSldFcPKKjVjqyPQxYiyjPB0rrBwV6AABqBxEUh4MhIRD&#10;aoiCilQgBkKC1LtWSB9iFnLDuohOrSGN3FyLigQkRXZxIEKELGOhnhu1CGLEAk+LfCWAAAXAQjGl&#10;3F4QClrMARXH+KxngLrh3iL1BhhofB1hpNlirV9i1h4B9x9h+jDFGFMpCF2RquPD1FNHJF4pkpmo&#10;sFHFGGwMRlfLaC14DCXOIjal0DBj+iZXjIspWz6GOwRYCRML9AagUNEiYCutxmMHBlGH7j6s/Kcq&#10;gOIHxI5lclZQvIfKpPdveht35Ksl6mlFmgOAJjZgVvHG6EE4TLBxW3y5FZF5GPMxUGIyTUIVBEVh&#10;lBoIexTAdAZgXAAFMJOzal6DPFAMQwEmwE+EYrKiEkcPBh5GSh0BxBkDUB6i5E4JyGljPMpjDgBW&#10;HB/jBxJvjALtGQUtExMxLkoDBl5MsTjsAlRMyE21nVknRU9XxoDMv1h3zX1MuGI3bB6GOh2B1oMB&#10;yCNLrh4CPh8h8FilrCT05DPW0oSWlAFDDTQoUrvCgibifCCKhB/DNB3h3kVhtZxPnmMB6B+v+B/F&#10;mjRu+jvCS2mgCmMAIgDRhgApICHN8DnJKh8DBz0DIp9jIkrOPKKWNoQtsH0WlHGiSTQjbClm/whn&#10;XE/iJrcCFqKj6vtOwpRQdVlKEn4GfQmEDpIiFh32Uvd36hshvmthzB1islwusB9iXCXHho3gDAE6&#10;mydKujxG8FlpaSxTuUjE6lmnczFPAj1iZSnvZiZRTDAizk0ukk+FpZOFOPxEKlwEK0XioIGjJCsg&#10;RAOCCgLgH1EgBli2ppyDMJ0h9iJqyjPGzjUDLCQB+ugx+4+J6B6EEizTmh/CsxzSbgFLWl4nJgFV&#10;w4htqH3rhH3mFidI43oiBJmE+PCCshxh1CwhqBvmSh3q93+FO6bJB6nZnDT5EFDRS45I5vSGQDyN&#10;kjNCpDiDMinuYFGJFCCvcCFO+u1WXG4AaAVCgm5DDGo3+wC5GbulUws5U3zCDGkWSFfBxbXgABoB&#10;vZW0zmm4VmkOHTxt/CXyQrhF2DHD6h2olDzju0gjZgNPimojqqPAABw0Yphq9rBr7jqgQpbLOi1h&#10;qvpD8CFgRgNjDQZwCNtk8C9jSCIjNGLCThxBzCRhsBvIeh0B42VLvDcCcNDohw8Duk+GfDqr8n3l&#10;3l2EFlmj6beKxw4ishyY9hzSwhzm/GnJj6TEInjqEFruAS0FPFNK6sdiumWDuqpCJhrBwiL0mDNw&#10;ETSjt1zUClMkPn3gOvtCtMXJkMtMDDDkKL2iMY9rkEMBypMStiBEDjZgPr8gAASAMDBvIEwKm7vU&#10;+089BdC9DdDlUcthmhqCPkLiTuIiu8+jBgRAPn1CUyYrcik5TTvobI7C1sQGuZ+U0B2mUVCtwB2I&#10;MB8B3iPjUFimWDiHGilgDAFG4AFAHMkgICgvEtGGqtErhFMkrWj6o7+H87eHT5EvKZpVlFbRVKud&#10;Alb1g3q5qKu5Est3xbw9oKunSHeueDMmOxeCLuTsah0B1HqpWuUG7mOvjjum3kqAGiVJCCiB5h+t&#10;GV+DpFDDqlFmtmRrOE9x6qyosh9jZh0h7FKi/DKDhCslZj8iZJZiZAOWoiXyGQJEEtRJhh7CXQ44&#10;br3u3FOmAnjSxQonLzXP6iXSridsVR5iXCIjiBxB0mUC0DSAHgIjIlMDIgSANCbAM4PFPDupBs0h&#10;9XdB5iTh0ywAABshuETBkhmmt4MO0h7JARzFO2ngHAJiZAKgKj6sPHgh+iskaCH6EDcHLnGr+AFt&#10;qtpDsjqkrCZFrFci1gHLFl2nbCtGlrOk+ELjiVBEMGvCJrFingJAFl+U2uUE9DxBuB0SZzMAMAHp&#10;yAHADmtjdiTtWk1Dui0DunBjqkxsPh8FtB9DKE0DqnES0ADCJiYCHmGiDACnyB4h+RLtqFKgUgPn&#10;3q6VfADEEm/FGBrcRDSiBAUgOjFLfptCDb39MnCegkzrdj3ypjPGZYbrdqomOq/7kEya1orqQwCt&#10;qDqpBmICsE8rcjcDugMloAAAbbrQmFMCXmAnlCBxZ9EU7/29slUPOf4IEbhQEDPBza6ENGShyiAO&#10;55AB7v4BAB+gAAgABwuFP2Ev99vYAAgCAQABAHg8ABIGg2MgsEgCLxh7P1/AAGAmRiMNBOQggAP6&#10;aAByu13gBoNtxgB1vF6gADgaRy+OCoOhcABYIgwAAIBQsA1OFAB/gCsVmsvyuAB7Pl7gB2O1tABx&#10;uJfAB4PBszN/UF7PsDgB4voNXR9BYAPR9RyDRyiU4GAqZBKLRUBweZ1eFYyrW6Uvt9vwAPV9PsAP&#10;J8Zh/AGMR+QAcCgWswl9vp8156vMAPrXVWsB4LzAciwTAAKg+QPJ50F2UAAOZ26wDAbSCUPhkABg&#10;I6EBgOGVHH1h5vfUuR1PAAOl3wN3vagvV86l+ZMAc0FAAUBwNgAMhOOAsEAaSYmtff8fn9fv+f3/&#10;P/AEAwFAcCQLA0DwQrTHMcrSHKyex8NSdJ2ncABwHIc4AGsbhvgABIELmHgaBeAAPAypSaKuiCUn&#10;0frKK40x+Kuy6Es2zB3rWABxHQczgnMa7tnGZLWnrDr5nooQDowAYEL0AgFg8AADAcFD3AwEoABa&#10;EIQgADgJqUlgFykAr6Kmg6pqk6cFQYrCqPxBz/TZNsAwW/MHTg/M5TU/yHH/PCtH8f7In6zB7ns1&#10;h5nkdQAHadhwAAc50Gmuh4m4AB+H0noEgNJAKgmuYEAQCIAH2f67tSDrKgBLioLmBwCnWrB+x6ex&#10;7G6AB3HohZznoFIAHmfdRqihICAElLEowBYDISCQFrCBAAqufB9IweR7IWdB5oOfh/Lm+SQAqCNR&#10;g+C69PgkACAQ0h+n+q55rjX58n0vcIsyeigncdx2ta16htICgHgcAAQAuDAANG+h0nnJDHAgBqnN&#10;ypwNqaAAFAMjDL3mdLfgAbRuQybJunYABrm3Cp2nifCrPooQFIWBwHowAll0ufawgPJQAAmCWBAk&#10;3QAN1MWLvofZ+oXFqsHyms/IOiz6AI56nugp7pAIhwEgI0gHgO9J/HyhJ2Y4seRuzDIBgNWIPAw1&#10;gLAhkYJgNHr6NYfJ+ISfNSgBeSEnqfDSM0px7H4CtLgED6EH8jkXKwyTWPKdOpKwA4GLuCAGMoDI&#10;HQ6CgGoO3UsZhXwIAjEgEASu6puhQSsbshJ0HVfZqmyb16XmCoM8IBwGKc0iFq4yh5HusJ6tPvVu&#10;IRdqqoPQPWJQtR7LCdR3nivZ6qDQjUgEf7KAOh3W9roCNgAFQShI9QQA4AARtm84FvS2EE/j+X5/&#10;o/c2T1PDHIXFKZ+d6RAxsDiR6OFjZwR3pIHi9Bmq8wDADKuBABRcz4MCPeBQkgByZDuXg+4uYKAN&#10;l6AifJmpmB2DySQN4dDIyrlXXJBYDIEWBQhPStYsI1hwDlAAPhxYGgKwWNySACBIiSEOegyoeK91&#10;GDxNYOcdw6AADhHOOIsTCzWj/LmAEAZ6VQxaOKAABYBSrgKNGRUojB2ZkMagQw+wBgBNTdWPofzw&#10;DeqQZQXtupWAClzZmfQBMYwGHzI7F9ioBWpmPXYrIzr1TUjoHevs3iSF5MqMSQdyx6VwgQAABoCz&#10;hANgUJgBwCkmAHQRKyiomo9zzHZKCOAdCsWUFBJoQlFapB/EJAqBBgQLn0HLZ8dEqSf36zBmFMFd&#10;ryZhzHmRMmZUy5mTImKZCJ45onDEGaNFX49SKAjA6XcD4Gi7gcAwXp3Z6X8ylIQ85vBCXYL7G6OF&#10;Do3xxjbQsONIA8B3RSb0osf4/SglTWIAY9KTylASAqbcDwHgYgABEB024JgPpRAmA5gSDUGv4KzM&#10;ArFFk6lWT+m4+8Kz7p4IXRY/VIKMvwTmfykaak0n9T0fkeI8l9jgHCW0cI5RqI6HNNZmxPQIAJLC&#10;c0q4EQIFzH+AQmA7x8ntHuP1wifiOEYSQXMtrVlFtJL2PomA5h7AsIIPwCSUgBMqAKYqLB9HLEgA&#10;6BRwgCwDpilQaRCBVygFhM0WEekCiFELAaAo9KHyRs4JGAJYql3knPIXH0jDFjPgFWrFQa44ieyo&#10;ISBkDBygPzhfUBmsIFQGpikm1Q/BrjMDyiOAAb44WRjNGcOQAA1BsqxG6OMnI8HiEKAQQcBYEDSU&#10;ENJEIqw/l5znJmY8AxhwGANJkAqUYACPyYZxOSLB9SDqbIWAyBrQKAMHACusfZKR1jrKCNcbsrh2&#10;E5e02wCFrgWAjGwh4BRYRzDxYNHA6AEwFsjuxVMAK8yFsYH8SAeg+CRjsHoaRlJ6TLEgRkU6Np6Q&#10;DgCSQAwASHQHAINYzCK4BlRj1H8+lhxSgVgdrCBcCRekQJRHWPQ6A0xxKLecAAE04AAAXOah5i8v&#10;rgkpH4PM1g9hzoZHuO9Cr0CwkUOgPUBRTh13fR0Oxk7wW9D6Mo0UhKgSrkXOg6ZMpWR/QKNcvOHR&#10;KQKS9BgCh82My7gal7H9lie6LzNzlnN+VL07Z2o5SmZ5WCUvTNYNwckThwDrJyOUeBFIEmpUESmW&#10;pmB/j6LDRFMQKKH41AldC7JkyrjvPERUBJcwSw8ucxYyo92VDmvOAAao4EMlAXmAwBaYgNMAAACw&#10;pIAGAJiTqYx5MtVBkJN6b4eJOR1jtdoOkdIyyvZAjUtslRXqnVfkwZs9JmCZEkPoSsuYFwHEjwuf&#10;Q0iZyHKBUGZQsC8x46mJ9EippCyhkjNGaSxxB1BbmHwWGfZCbQlJrCDgFIIgAAbAnJgrhmH/gAGy&#10;OFRd3yrzbL0BhnjOiVkkjaQQ8w7jqnBHYdoexqIzELbwvMeBvD6kY4FBYC2l8axBQ8aLOnL+Ycx5&#10;lMqYx06PUUYWUFHbkBxjn54OlWIDtYgAB0DGr04C9UUPxMZQRV15GYHhEhDEOBpjcpyOEcA0ixDn&#10;60PoezkCL5ZAOwJJ57QGgTBOUsDgMH1AeSwC0EBd4XsCpXzdN6ec4UtpCfyY1GKMTm75nGlJ/6Nn&#10;/TvSfwCfcvE1PKZgeI8HIDmHMW0dQ60gKNpyi5DIDQE1krKpcjpBB/FKHgPw9pWNsgGO01hkdZVY&#10;mWJGOQeQKjMrBOisSBxQmzkqXUzoBseiSTXKwPQ1JXsnEXNIw4kAFqJFLAmqMBICiRmUIWtMymh8&#10;jr1yoZTUzKh6D0NZHEzDFzofKRKBYpTCCxK1jUdCzhHNuJiAeYQoVjj7wmLCOQcjIxsDcicGeGmt&#10;cHAHMQqHkH43wAGIS1iIOsKX4KuVCIwAm+YNw4iXCKcZwPobqJSlQKuL4yqJS4oIwscIwXUOge0I&#10;WH6a+dYIXASYwIKMy04L2HseoLiUWAWAYZGA6AyViAwAgicAiAMhwOgLCbwJG46LmPENIlQJAJOg&#10;siwPaASAY4AT8TEPGKCLAX2egQyqw+iKcAkAYIGA8AeveAqAcNSYCcOuS7SAUAa7YAKAQBGIYAKq&#10;eH2OgHyO6LEQwQsGwLKRkKuAwBMfMAissSkAUTE4YLE/ALUHqrsXqOsReRkNakSJQJSPENSHeioy&#10;MUuH0ZUe2Xme0ISd+K8Xq+iTEPYPaBMA6Pa7gfSA24iy0ao7+5nFmmIo+TszgfsIWryZUHKHWZGG&#10;6HMViGqHGicHOHaO03uLC3mKWAeKc+eI4lCVGgwJGa+KuZ4TEBUA2KUOMIOHO1S4OHamwi80+AAB&#10;SA6YMxsYEgaOg6iKCGyHEQzF2Yqr8JU+kucj6oyXcHoLCN6LCgSZUVyeo0IZGb6KCRUaoiuAKkw1&#10;gKc+YPSAekArK8UVI17BAWKKkMUMUMqHwZUHQHceoM0XmMoIwiwIwOKPo/mJkAwAeJGIsIWOsXnE&#10;ejtEqXqb6ZU4KIYIQi896c4TErcJkqPAi+axmXM6Er3JeyoimSQhKKClenOISwuLmMmMxI8O0PmP&#10;oBQA8PaJfIW97FhFpLAQSmKzxLDLLLNLPLQVkIgNaMkAAG6skAAGAGUGeVIK6BqBa9oBIA6xAZ/A&#10;wKqmAKuMmISegNSHKHSR6dk60G+6yAAHUHKmsHoHkicKu0YqO9AsGAOJgASAecOA2A27SBaBSBaA&#10;BL0VS1mVGr6Lm7vFwpbFkzsKupXNWpQ5oQCQcfu726UfkMkXmmwiWHSJ6GwG8pyHMHOGqK8HkLaw&#10;iQqAqrCIqAQJAIKL0cEJgL4JAXYy2AIIoIsZuAKKCh0TEHWHucOMorCp+PoRAPoKgNIs+YElAVG6&#10;aR0iYUYjmbqMpNgJIjyjQIwsJBITJJ2NI6EMKMGAA6EW8U2903oedGCX2GSZDLqKuBQBGS4BCAwK&#10;UOYTEzcfgTQPuf5FEx8eixWABD4cgGOGUdoG6/2Mya8jwJSAWAdP2Kgb0LCJmH5AYIdAWPOAuIwA&#10;YAhPPHo0+aEAOJGYsPoMI3oH0roHcNSHiHctKHaRuHaNTF8SQHub6aoXmA4AuVjLunkAkAmIpSUJ&#10;gVKNIAUAILCrcJSlGJkOMkwaMYMg0JGHAHUZUO+KyAEJG84PSPeTEZcX2HyHhLoMueoH2AMrCjyk&#10;wMIJGNyKuBAAqIolCcJEMBqAAHeHwKUGwHKLCMmIwA0xsOWlwJCj0MUH5I4MyHAdoHYGOGOhyHIi&#10;kAQeYI6JgHyBOV8HSAQKcGsOyLEMsKzJIACIOjbWAIaIUOklqIS0hCIHyZUXkNSYeJbFUAABOm2f&#10;HWmYAKc8RNxLTW0QApIf08A6WTbNs8Czg6dLaiO50O4AAGmHCR6HG0I1KZURc/GACJSsygsBwNsP&#10;cZ2X4Mo3SXmJ/O0KGxkA4cI/IOCQoJs42AAHJXeMs2sAQPSk6kwBgOSKWctQ416ecQhEuiQhSQqh&#10;uQyOyicmwX2VKMwAGAKTEayPSAGAId4XSMQIwbsro46i8fdWiNkPchgJU/s0WXpEuioHXI+O2piJ&#10;8hMhyeONGJkTILm/UK0PKuGeSkIIwAwPg1q7iRKNzJ2PoXuIoG3XYeerI+i1xVAfWrDHWJsIELEt&#10;O3SNSKGIwA8AoYE3oAAlaZGwGMxV+PoZ4JABEPePO85W3cFcHcIQEQYMY7sK0IENZLetcdeX3HaI&#10;6YCAABkBUNudwJhcMeS1MXmekeongUsGoGvVWLOpyHmHcHCb0HwlgAETEAFMyKEAcSiAyA0SxcsB&#10;cAABKA8cONlPKhETmpWQYWi8EfgTY70TjXBXCpcP7XE8GQNLJNyQVW+6W14dWMkNS3uIGLGJ6HGH&#10;I60HUHUGsV+HjfEJoNY+iYEIMVGHkHycIa+KcKvAYAIMouwLCMoJkHYHwYMHuH4ffJ1BGudVuaA6&#10;GcsKcH8by0IeoXYIWApZ2AkxuOakwOeNI+IMoHmXkMyQhLqJSIwKwMJAi/mu5JeeE2WrxVKH+4qu&#10;eSSJlV+KvJYJlbikwPQYOaiKiTwe+iKUhI8teG0hwGuG8tcG056LE6iJmH2d9DrRoNIAI5cAaAiI&#10;wXELmAiAkLmd3TWZyM8PphQIwM6OgQcrKOgASH+NIHwHmMoyCNYHcHUIoHkHkMwPAMoNdfjfnZsX&#10;mXKIGBEBCZGbaQywoJ6jiIpH2PSHmHwN2HykwJIKUd2SjOYVSA4AyVTV+NIHFF9MakaLUHmJzgOQ&#10;qASAGQqMMQyA0AailbkIoI2PSd2YM+ifMAQAW9oKIoSHyHiNIHUGmLbfILKHoG0veAMgwKWBtUmA&#10;kBUBWYrd2IREMMzEYinKaiUVwjm0SMqjua+RZLWe/FE/EVkMoIQMxJwOsNSdTHmKcsycIBmBKBAV&#10;WAwgtGaJGONg7cLnfeTemziT1W8TmK5Eq3UgIX2GcG3ROHKidGOIGIaIONmkwNAYOdMYqJZQJZuO&#10;YYEBLU8PKMo1WR6eCLDGaTEbaJBYlgGJHQ2rqmiUW0IIGQhJFLWKgRmcXH+IIaQVK+qaQHtH2KeH&#10;6O0AYAKR6Iu+qAEPaAgAgfSBOA8VTFdoMAQOgasIWaKRYPMbqXmPHJilQLogUOGNZbaMqaQRli9P&#10;884LmAsuUQ8/sW4KuK+ISKAZUPEMwysTGvur6Pc5YxIYFZ8lYX2OeOhd0OUluXQai04IoY+ViOqZ&#10;UPkrRZvDLCrgxiAcgXlPJp60sI4PeMEkBednhLDLHslsrstsuP4MuMwx8SQG5LgGOGgpzroAAB6B&#10;ooSBGA8fSQ+PotCyxLrMGWnBkLCHgXeOCHQtcGyG/fEHOHJfEHmHYSBE4IGAEu2bOqiAMJgyWYNi&#10;dnOm3nOBWBK4AKScJGaPoOMkK6UT9WzNmftFtFleImWpI8I7zu4zqPyHg8eAAG8HEUeHCHEveHGH&#10;LLoHwHsQ6PkIGKGWOiyVI2ff4PSRaa6H/o9V+Ojm4YqL2H8cJZarCKaJARAqMKqgiLnbkJAa+Mo5&#10;7r9SsajOcJkAcI/OcLntGXUWTHIAi/oAtGaJiQ897EoLUHkKCG/GCAAGaG2VuKgOgBoBUSqBEk1Q&#10;JQPYMpPVhVhrCUvLXqcMq06pocgGWGaUsG5XcMy3u+MReecWnJeHsNIjjJNWHRcIOrYOhicy2awS&#10;kVCSlSFHHiqkEH2aUUgq4UYHSZUHgHWNSHoHiMwmxjih0uCISAuAoJyBiBVdSAsAsLCHwAC11Tu5&#10;K94Jk/MNEkwaUrCg0NIHIHdCuaMfaKcxMKcA8AsKdVeQrjVLo42X2HUHyfeKoAqAYIo24eoYnk+I&#10;0YqAaBmqyVSG8HUNIa+JBgeKUXCrDxQPSjAJSHmnsUYGm60HOFwFqVIG6UsAg4qAKAyfSHyBiBoJ&#10;8duAAG4HyKvAMIOIbBNRju0Ks16eTKndVWXvoIIHuSRPQPcAqcJqAfSBqBOS5K4r2P1u/sxFpvFe&#10;XNlFtelW+T6eSe+HRGPXVRR2wHKQyOwZGWmMw84PoBLWmB6Bg9oAyzLyQZUOGIokYNYayOgBCAsJ&#10;gQdn1UojmjgyqbshykOYcTEBTG04kJGljLqMp4bmSZUN+NYdgO1XcUXcjqSo4NJZa/k1gNwAn10A&#10;ZiqsLEYLDTlrnP8BWBESik7NQxyJoJSgSKCO7KbDxqn5KPCaRi6KwsIKeazKOMaJSTO/qOhGbYil&#10;CxqxuAn6Ie2MohSZGVyyPEinHdydwjMIxGCO1guXmrKkprYBDU8MSKuY2QqekSQxWZUr6JGBYszY&#10;sJB3tQ33z8x8y5mMcvOO0GwG6Q6ygepPuzKI4BWBHnO+fkQlKeSlmbxzvVKIESQlaJzvjROHBLoH&#10;WHSUsHwHoViRd7RUKi8AaLuS/DiA+A6fMBUBFDjB0KUoisCxz38pMo87/3xu7393tnj3u5ef1nr+&#10;zLJNdH0O1OIVuHKHMpyHIHGGVyQJ6IvPtRiW4Kca+TEcETEUCsH7HAUb0aAIAAH0AAQAIM/wABQI&#10;BAACwMCgACgTEAaCQXBn9Bni9ntBAKAwAGwqEQAFAgDoICog/n+AgA73s+AA83u+QBNYGAX+AQAD&#10;QRDAiCwSAAuEgbBAJLnw95k7Hg8wA4nW7QA+H7GQaDpIDgaDAAEASBwAEwdEAuEKOCwOBYMAJ5LI&#10;y/H4/aq+ZtMXuAHW7ngAG85HUAG+5HSAG65nWAHU6XqAHq8Lo93nPJjbH8ApdKp4CgdIAaD4ZWbY&#10;CwaBoIC4KB7DCQLbACA5cA3/IAK/IZj4G43G8cU6I673feXm9X4AH2/J4BgNPAmEIMGgzNhGJN4F&#10;Qg7AAB3+54E+ps8XrBXm+ZQ+H8FNOGgAGguIJCFQwAA4FgnAn9dG05XQAHS73k7q6NkvoHAEcgAA&#10;YARxoIAJvQOBDsAeBqMgYBaIAYBgLAAiYTAAAwEhkAB6HMhhxmEaiZmkbkOnEcKIgYo4IBsG6Ihe&#10;GMOhUFYAH6CD0HqfCbHomMQnuvJ4Hoxr/MaeKapufTin2hAAAGAiQH+lkdH2gZ+H0gZ/H2mx9y+g&#10;UtgAfx/J4AIBJADQJvqGITBEAASA6+INAklAFAQ0y2z5Ps/T/QFA0FQdCULQ1D0LKM+p5Pp/yinV&#10;Bp5R1JUcABznad4AGibkGmucEFHCczCrkjIKApDIFxeg0pp6oQAAwCKUAxCKiAei58yywxysKftK&#10;hAC4KgACy0IjPQAMwnh9TCl7hgAdB1HcxR3N4dh5noAB7Lsg1IVwuiaH3bB9Iyfp+LYfZ8IQfB7O&#10;KBgCP+DwKO4zUQgEDavgkDwABQEE4g+C1ggqByxJ+ly5IQnEQqWmZ7OEeiZHgesintJUhI3cB8n4&#10;hAAgItgEgQtgJgU0wDIW4x+p5H9wI2vJ8OPHVjwO1YMgio4Ngmo4OAkB4AH5ZZsnC7h9n6ugNPoA&#10;AHgci6PoYeltHMdlM0chAMgnnYLVssYGovH6Bm+crAna8GeJ3o4GogEwOWCsiLgDtq3bfRG47lue&#10;6bqAGpUVu29b3vm+79v/AcDwU+I4vJ0qmvz9ABn5wWKoYeBmF4ABADT4tgkC4ABXDinceaoHOddM&#10;nPqFnHavqpsTTByxCebCn2ezscxDQFOcCAIQzYAOKICb1AsCgL2FNoAAq5oAaSocqJ5ZC20ZslA0&#10;hP1GcHRs/+l6fr7v6u4zDcEj2v0D9m0bxsAAcx0GyAB4Hh9AAn8woIgYmTUIRjiGZai50ngkmIKO&#10;eh+FDH6AIlABwFH1gIc5CpXiPsFXOsdSoAyFN3bIPhjJCU1PGTyABmhECTEoVsUM1Bpk8mmAYAhg&#10;YBzTMfIZAtY4AieJGLyN4cxVBwKiAAOEdB3AHgMIgD0GCOQQnsAAlQl0LiDltLmRllpGR6j5IGPQ&#10;e5Ax5LWAApg3g6h2LRVEYkeZG2eD7IyPAd64BxjkN+O8ug9B+mmfoQlKhDQFEgAmBElwDQGk8AQQ&#10;WIYCIigHJBAQtgDgHFDVWY4ecTB5LgMlIoe5dInEGHuPYjI9jxkNAMVCIJiQIgSLyAEn8QyLIdAQ&#10;sFszO34EXkKO4epdEfHFScRmHZFwSHQPeSQCoDyVj8LyOsdY4gADjHSfsbI51osMO4BUAyLQLgNO&#10;wnYvLVSxAKAY8CRqwRzDuPQTYDpDQIIcAkBFeydmdgBH0U1Fh/BmjMWcLkWqOhujdJKAIhhRAMgA&#10;HiCgFpMwPocHwBh3Q/DSEYOKXImx3iBtCIRGAnjQjil2JkuoqBkioJUJA8QCQAATAfm2DoFiHAOg&#10;XPrC5NDbnsUlpM3ZvLzHp0peilEhFL3sjxSCAAwhgRsjgdWM8bSKqZF5ApJsAAJQPu6BuCwE6rwJ&#10;HOHxUuKsVByn+TKr14ZXUdEZfKO83jcANp3qqXQcS0EdFXWE0gjxIB8HeWwPkvNMiOjyYiAAeQ9i&#10;BxNXBBSgdYmhkgTKQwAhLSQgUKODAFB6gNMBiG24dK0wADMG442KJxXKHqOazsn5DFHEZHpWh7iZ&#10;WekCWXUs4o82W1wrOTdlw/EzJSUZCwA8b2CRDNhC0l0JixFGIuAljhbSMj3VyO0miUgBkgAw8UAx&#10;rUhkDtwWxNjOwKNJgwntK1cKnNhAANsc5gTWlsBkCObabDnGYJcmkl1J7yXlvNee89LG4FtUUOuL&#10;IABoDYp5FNspXgMU/AAB4Dk9S0FeW2zwubCSbNQL6OAdBiTAGJWetF0MXB4ncHwPU7CXyoR+IYBA&#10;B6wQPAaBCAAE4JgWX5A6B8ok32joUiGUmFr0qUpopU9el6ilGPWULizF9K0/KVLc9LGkR1BY9T4p&#10;UucisImKHYgYcI4RprOHQNYl4730NDOw0kjKaS2NNIuO8epKB1DzWCPkftFyHs7ALARVZIKSJlIy&#10;bAlzHChlhIK1pCxqIMEFIW5hK+bCIgHmicpYs0VjQjIba0jxbLURppnMA7A0hvy+goQjDc9QNu+J&#10;CsR+BqYIpqJdTCs64IprXHSpgqN11LDuWiXwqCPkuj+rMPMug8R2OcHWuAdI6onj5IQAKCIB4+HZ&#10;kJNIngCwFk8AYA8tgDQJGmVSamEzbyQD7Lyth/yIR4rgWsQNIhxWJ2Y2mlZCaewLAWLoCMEZxTml&#10;5SsVCJxxSNmmHyP4oYAQCs7OaegEAG17VJZ2AaC48GJmGHMYFbK4JTljAUTwCgCjGuacaO0dM6kt&#10;jfJ7wpo4Di6ARAfCABBJG2zbHgN4hA3xdoGHuNdaIEh5F5VTmQEwKEygqxCPgFrkh8ASWCd5cFes&#10;9lsH+0OuA9CoVxrXXJnmec/JmXSUxzW/x7j1P+mEmxOyEJneUlIkuJgVgjw6CYDq9gQAYouBBV16&#10;OydlUDjLIKkVGpRHe54wQ5TuDYHBL4aNO57RNK+BQ+ICqA3BNM8dV78Gj50AOZiCUSrOk+LECIDC&#10;wShFiKYTI8BjXTH/Kcf84B/x3D0WuO5ITQs1gFIKmZlCuFsDyIyPMd5CB6Dw21JWwBdAYgpIyBMC&#10;5ph8AGZ2AkBqwQNgXPUBsCh9QPgTK9CXQ0Fa6VwSZFAvMUCZcp+ij7u5NmIMsZc8sBIBY6yfT4w4&#10;yPpook2Kvrk15Ddm8Yg5c6wBR2pF6sVE4ugBmPmsIYmo2lsfCkuAgAwoZqglDsQoYhQlxZRcB0I3&#10;h0Y3gcB0I7KFAAAFwEbEi5ZDq2KkTs0DBuggIIA/4E/wBBYNB4RCYVC4ZDYdD4hEYlE4pFYtF4xG&#10;Ys8Hk8wA33E5wA5XU6wA7nk8gAEQcCwAMhWKQAFgkEQA93y+gA9Hu+AA8Hq9QA6ng8QA43Q7AA6H&#10;U7qHKAA8XnTnw+HbBX49gABQC/QADgYDAAFwsGwAGQvZg2Fw6AAwEwoAAoDwaAAaDAUAAQBwKAAG&#10;AwFDgDBYJCQDhYZg41EsRB8Vi8hF8bBsfB8nBcfBIHUXk9AA4HLInA427n3G0Z289KCAG5gACgLK&#10;gSCIK933eXO7wrJ3tcXq/AgAH+BeCCwbdQSCpcBwOCQAAgFin4+QA/n8+wA/H/gQCAgHzwIB7sCO&#10;cEgbebnLguELqEwfeQgCtoDQT4tn4gIAwJCH6/X8AB8H07B0KAABvHMkySKUdh3KuCgGpcGwXBOA&#10;AOAs3Z/MKfp/v+fp+H4AB7H1EB5Hsnx6Hqe6op6AB6nsrR8HvFUPuogqvH9DbhJ0oZ1J8bJrHeAB&#10;yHQrR4nqwMRsU7oAOY/awO++SCgMAr/gEAzCq4AADAU74Ggi2gDL4ACusC/sbQ+4R/MG6C+n5HZ6&#10;no7ABn+rTztkBMVAEBD/gI8itgO3bZgeAAGL24SBAAeUXABDb/vkvoNgmmwVA+tQKJs87aHzTchJ&#10;KABxHSdQAHCdVRHseZwK+f5sLsApyAAB4FqNWKvLCvJ+gCmx3nsDCbgAETngUFlCAaD65Aemx/Hu&#10;oR0m4bIAHaZxl0SYBeOecVUgmAK+gMssQhaGDqhUFoAAIEwVOysKonipx6Xcm8WHwfb/u0wLtIJD&#10;avH2fChHseKjMOggF3UEgPA4AAdhddARrXLQCu+6DuMjieKYqizLzHiyDYwyqHH1j6onmjxtnFV5&#10;jGka6lncozZryDSyAAFYRhCAAKglQbrP+nifHXkQAHyfavAaA7aH+ryd04va+g8ubsn47BuJCAB5&#10;qq14EucAgCMDRivHsfKfHceahSMnR6HzEEBP+gTB6fJB7sHOb9gUA7AhEDbghsF62g0Cy6w8ghzH&#10;ZIJnG2b9EpxmoKguAGbrqBoEANLToAAfcOIM/4BsPRh+K8ekRUSeqdHaoKdwDyh/RABGspW+iv0M&#10;BnVs1FuQc5KslsAwOsu/zivHie0VP+gsIJdKa+uiwLzLEEYLriC1YyYAzvsGgkBOwc52yCahwnK6&#10;rChQDoMrOCbi0NrL947jX0/V9f2fbjWMMc4TLIIcp0qUZpqVZGUVA/l4AN8N2BN8bDj9j1dMZ0rR&#10;KDPIIKugckQ5h1FKZWPBEI9SjD/H2Sofw+iPNPK0ewuoIwPAlAACcEIKAAApBQCsABa1egIcguUv&#10;78iFmTMG+h9jsn4kPhw+5jZCjEGPh6xUxC7iVDmHQOIAA5hzLPHIOYZpqRvFbAEUo/pOh5j3NoO4&#10;epNhzjzLMdgCxdgHKDOabQvx3zNj/aedVjIAgCORAUcouQEAHAAAW3MvzkzNj7H2iABIBT9gWAiX&#10;UC4Do7vjLqBEBhzjznikEd84RgycE6HWUUz45h0gAGeN0cKjDCgpBEzQDzMALAOOcAcAx+3auUj8&#10;TcfZOkXIqJSR4dsmB0vYUSi9RiGStgFcjKgsSbjAjtHYT4c45ChSegoOwdp1B8D5emQYARfUmRoN&#10;mQQBQDkugRP2A0Bx9mhrlPy1xtjlTso7TMYQgo+h8kEX4diWJXjBleAeAw/4GgMmBnAf+esoDBtB&#10;ciPwAJ4gAnhLsccs4FAJNWL7H47A8B5meHIOspx0TBggZgBwCZLgNTcOEPkdBRxyDOKiPBZ5/VXu&#10;QM8BACBgS+HiaMoMeQ3TqDkF4SIfw2yPAWH0f+PKyQOs0H5CtAANQbHVAw+FOZBAEurAebM7MsQA&#10;DpQa1NRblXp0HnIYFs5XiUoqHoPMlVYynD7HyVorxhQAprO8AB8dDQRAgWMCcDrBwUgfV6XMsUQ4&#10;fV/sARRjhFponUHWO9II2jRgAGONIasSx2lGAMAs4JzSxAFT8rEvIFSWpMYe05EDWiCuQP2BEBZz&#10;gLAQsu5MeJPCfrvHfRMn9skUIqiydQesr0QUwAKc46ZBR4DuJ8PAdp2B4jsa6PJEA/B7lefA5EHo&#10;OTggXA4c4eiS0tSOsozUCCgwOHmUIAeViIEAOcQAyBeSII/nYdCTpRRPkStlcQ9U6qOCtn7LsfVj&#10;Jgx6tnQA0AACAidVtMGfI2gDoYx5jkoY5htDrEEtqi1eSAI/uUUQ7g8Z4gMT3LHIXDpdQGALNo1o&#10;wbOSbtVcC9k0D8jBwmLaB1S+GUtTlsDjWIhm8bY5x1jvHhliFV+IhYMpr2RtOGHePE2V4iZk1AAC&#10;EDoGkxgDL6SQpyCCnDoHeVcdWRyTjwM8Z1FRVUVNfKM18pQCABHYAmAwuoIANFtBUuNCoHAPAAtU&#10;oORpeZVF9PyYE6EN624/Ic/AymPdDQ+MRYOGiYyCR/RAPNrxS1PDbG8aUcI5GUjoHQNNeFI2Hlek&#10;ATsfjix9ABoblI4J4S6phNoAWYEaTvvRpgAQgjmTBzSSUX0v5fS9niVic4CYDi8gYJY4yzoEo9OP&#10;PE0qGTW2MomJ0OcdxniiEe2mVrI5Rh4XBas5EEwH863dUGvMgjQEQImvhbKyJKqJlCJ6dQ/JgzzH&#10;Or4TMCMZkw3/cAOojw1xsEiG+OApw5xytjHhueaRmDvgDhjIIgqc0QVtIIAEwCWs0GvAelABs/AG&#10;F9t6fs7yUEpuMdaAnkblmnHUQEUIfQ/UVOVOwP/QI/gBHiTZHswLmTA8yMHiI8Rcy6gbAqcEEjfC&#10;ZnsNfZ9EqKhuEkAAOyshBXUI6JMnQbR2R7jbZ+PgbiTACEqAkfFP6gx7D/AmTcf2dR8D/XQP0AjB&#10;wDAJJsPojpPxvMpHwNgZ5fhnjINeOckVDZg1DjwDsHpegZAxL0CaEg79AjXG110phSkRFeHwPxen&#10;MjnwzaJg5DyIR5QUTcdTih+wPFoYQC+FgJcn52LxAQhEPdCERfRorQ9gfbQ+xMh87A4x0kmGaNXq&#10;43BxmuHXkg8BfQNAYV6BGlxelDVtMCbY7B/k+JLeid+p5fZAnfxo78rQ5R1kmd/vA5gAGrm0Pic6&#10;Xy0LXIlvZf4oLnR4nUHmO9Eg6ydSCUgBuO4EYEAmwE4E4uKlw8RGJ0Rf4o5UJn7zBQgCAmy1JQYD&#10;QCQsTZBMAAo7gxSP6sC/opaiQk5RQqK1xoBG5yaQolzors4DCOxWD6Igy/pFSBQAAc6Z0EIoR0I/&#10;7lriYAQwqt4wA76VRyI+jejDhSI4ICrDjYTZaz4x5lYjwbQcQ1weh0wugsQCi7p8SO6RqgywTQT2&#10;8MEMLHwwxi8L4hIxrRIzB+JRA6pHIcgc6TYY4aIahzYrwF4FKEgDYDA3YAzfKAxFQkJUQcgdQq4c&#10;wdopyXKCiW4lRF4jxRgoR1CDQfIq6DYlQfofYzwtYswGwGYH4AAFAEhcIDgDJYyRA4Iv7QCaZjrI&#10;EMUVohiILHRzhEAqorR7CTYcgcrrqJ5Z4cYcgawAAdaYxELhIeofouofYAQsxPQuLNguqYA/cNgx&#10;5iTijjzfIAcPovTkajBNKfxRByaPCPQC7YrYhQZ5yRKzoCDET2CSYqKXj3wkwcApgAAbhIaX5yIF&#10;4EoEgtyAQzB6hNBzwnwd5d8Q5dpOCdLeAxTkxyKPI+CcBQgBYlyOY5yPwgiiwjw0Ypx/KTYcAcER&#10;Qc5FT+Y6pyY7w7i0RMIwaGAwIBIBgwIBQB4voBQBg74vA/Y8MaDihyT7TkYAw6JGxfSNprxGrNL9&#10;ABElAAwwcPpuSGEcCvrKRqadDiKciSRzRHEWZxC1ooQBaVQADoqMajTs4ECU5JgAQ6hBp7hULrT4&#10;rvZ36kY5rPyhA6wlwfAcTL4Ybq4AYbwq6nw7DESO4fYDRmgAZcA14H4HyPAEhmgCJMS8Q7hRERIA&#10;AaYbpwy24uQCQuI+5Q5zpFgdId4oSCZFoeQpwfIeolRj4nxDYghrL9QCKhpgxg6EzOoGEAB/7YI5&#10;5JQhD3LIM3BjKHcVyIk3cVYiw/ryyqg0Z7gYYZ4aUeYpBpDiK3pQgCImwlosTEQ2jP7AJkDior7J&#10;QA7irEpG0HS+zB7Rbchn5ARykBxyoxA/Z6JyK45qAbIpwdQc4rRU4/6+w16VYAAEoEqhoIgIRYwC&#10;wDQ5wdQegoy3JEAf4AcJhyI95yKVY77EwAJ4MnqcgwbPpn5MzLwnzyrqUfxspGKNIwKQosRyByIz&#10;ZAREAng7ABCz5SKO6VA8TWQhCP4/4e885z0sp379xFVG4rzEgr6qToYsSzg9rDkdIvIBTkzGbnNC&#10;cYAd6CgajFaAwnQC4CShtKw4MchQlJcVk3zGogb2dL9MdMjG03IiozQwozaCApQZgahZ5sQoQDIC&#10;js58aO5gYvMKhEAb4ciTYcodgpSw5IK1olRGIoUS4nxDInwrpFSNgoQ9450sLOpmaEgFIFSFgtB8&#10;JyA8UIDQcMwh9M9MtUQhsNMMjRZzTRLzSiQrQcbpwkBwxqM5UQ57h1AnReY/Ye4f4urmiy5LYvyz&#10;Dh7XSGYv479Fo/Y+rhaGan4wKfxMcnDVwvrERyIvA2jeb1w51GJ1w+dFp6B4xyZsQ6gcEzgk61yP&#10;4nRF4oTbYpzVw/YDYDJ8KOYvMErE6+BzyrAzxkQoSPw6hh4wKe4vNOYm0cQ4LsKO7KQ8Rsw7DI5Z&#10;gc6Cgc4cyCgdAciI7gsGgdSWgewrwfqarQsNo56ahJYAoA4wYA4vIuwCI74CYCovrNhyLhgwKPI8&#10;UcQlxx7XQxQnMsozpEJ0zzDUA6zAKX1ZsbY/T7j87X6uAsDDpQYDKAdJD9AAgwYeRxAbp+zAKV4C&#10;pCEsYnwfQegcZRId7rQc4dYaBpwq4uhMABAuofgARQdXJxY34tqgg3ZKwsQfbqIewcDrUeax4BIa&#10;ykwBpTwCAf48QCIEEfQCIIIIIvQGJcIAIEAtodRoMyAbDq6TTyjlq+ogpiJP77g4whBfglRTY6hD&#10;xEBmwmwFoFCEgEgDgsyjg4MJdZ04KH4jL2tT9UdUl2ydlUzHQggdyTAbIbyJQa7S4AAa4cCT5Iwn&#10;wBiMpqwsQ5hyJrLncnr6Qvyrj7rOyqUngwblpEFnBEIe4rUDg6qGYvY8ou4zAwYdhswn4eInzJC4&#10;wdw6geKZ5qYdxsod47Aug8Rc4uIEIEYmwDgDrPABo/YfzAAjooQcyxC8p1MmIsZm8/Yt4uTYRcpy&#10;bloryLMgMKkD4z1VZABqo/qfwAgvtLIAAFwEBXrGA4IBkrbQKWAnRlYlQcYc5UVP4o1hozxsziLi&#10;tzdTo+pyICS04r6RtII5wvFbCPQ+ovq8Q74njaL38ds05yZ5M/ZCyuFrOFwypjgybib2MWF2+MAy&#10;V3M3SG03kMd3VU99ENo/7RxUY0IAAZIaEOhRol4FgmShihpESSyW8eeN9PpUVQQnYeglSPwrUHoj&#10;w1goROYz2Awzww47E9oABg0fQGwGgIkrgEKFgB4BwuMPqNBzV3eMOUU3xGQrUQgkwcQcpwwbYbsX&#10;6JAkQoA6ge4fgvofoAZQYAKyZcpPx3VZ1zRyY/NTka9X585yc1C+s+5MzZ1DFaRWB1oCd87oAlZd&#10;SQovLEVmwwJIxFQb8eQcZTz34q4+o2gFYERYGTYsRqi2xFJqZFB0AoRd0Rzz5R7OyOZmrYoCV5iR&#10;CO45imUnFG47DaZZj44kYcZIIcQcJIIcYbyCgkqsQeo/4fBo48A8B3JLLfI14Bgwd5Y76lxuR2Av&#10;07ovRMTBByK8RNY67AJNwqJqpAQr0HogqQVY6qRWx1guqOByNBGlONhy1nsnyqd7onKPBMQDQCuA&#10;Gos2g4I2A75r4rSZxV6T05RsKTeCp+VZgfg/Yfubw7IZU5QBIcA1wCzABq6O4fkwArYF4GRWAIVx&#10;QB4EwEbO1bhzOiCaMBYq4aGVjE5EAtaMaPKNCqkKgnwdIeUgK2Qe9AydIoQATqcDJuAAw2gBGBwB&#10;YBwmwDz5YAAF8xGSWo4BR6Irc7TRZjZ9F2qGuM2UOUdT20wiOL5+VNaCIAD4JVl41rwcUQiWCoCR&#10;D9ABI5buN2I7MS96p4U/UaBn6qhDIgg6DhZ1ddk2xMrzR4I58no/pJAoTp4cxFQbQaoq4dc+i84r&#10;0PovtOg5wFAFI3YHoHpmgCQCw8QdK4iXbMJNS+4vq0w8WzjkBydGc7sIKcrVw75rxAa1sYeSByZs&#10;5EEgQzw/Q79OahsIhQ+Ng/xyhEaPC/QEEJIlcdSdhD7y3CNqQnUgQrT4+BId80tySRovpx42lahQ&#10;hQw+u+hQ06ukUmAAogiLJFQcFsRqbSMPrn+TZX9ObkgvLAm0u059dMPIfI3I+0DQtUIxbE2EJUYc&#10;6kYZIZ8OlqQoQDypaa45x3w6gdjuqitQbqKWIrQ7OxIf5ILWgjw/Yz2kJ6A5x5gtoEoETxQDoDut&#10;4CwChXosIupzJ6WF0V+MfJHQM3W1MNiH7Rq8x34nyyNiIdKkZwQq4jrL5FiLIr1G5tHB6rRRirmm&#10;5Jhoh6GkuFpJaPxenB+40dmzwwKSJLWztFrXjfI942g9IuxKJ1SArAAcWgcgCKmNlEJBgq4v4wL5&#10;iF8pZfY6hF4rSiQjxTbAZzVo4DRSTexQYB/Hlok5rCQ7Aec7IgwB8bCDA/4eId5FQbwb4q4ZgaCJ&#10;QkMRgfY75eY7kns64wFC5rcpwr7jItwC4+fezmpKR1XWaVK/AAW3+pgAHEV0KV9YhRhjPCI6snCa&#10;vUEIcbBufh/FQ+Y5Lbr2FFIocEUIQAAEYDKMY+OrAfIjyZ1rwbgcLTglAkxbZ84AYvI7ZQZXAlw7&#10;Q2ig5yJq7nOww7IchV4AQbbq4Aoag1ABAdYpVwQ8QBgD+t4BYH0wwfe8fgkywodn4dKTXgj5BNxE&#10;AwAghQo+0pexwvJNRJCd3CA6g646iGHWIC5xZ/pXoFRhsFnPd6bQKabHz2oy/ugjHJb29Ur2NjsL&#10;21PJMNQiYnonzIYABkgkQZtyiJZwTKKNSXz3ghDKRbjfIvcDBbhzM2x6YwpKY/azQvx1eiM+5JYv&#10;igY7UEJFQdYdIoQc4cYzwd4dAnwer/BRgfTWprYDADYuoFwGhxeco4O8Ir8rQvSz7SAn1qgq/Lf0&#10;I74DDsOy4EAsw+I2geJxAdpEsYDurL3YzCqiENrAYgxrIvtOZQYGAEBg8CnuSG4g2Y/jJGQnzLAo&#10;0ehUVhojwea/w7qfmzkFw8QgAOBAHAADAQBAD3fr8AD9AEIA4EAgAAwFAwABQGi4Af7/hL4fAAej&#10;5kLze76AARBwMAAuEQeAAalQAAgCAEPm83hE5nMdjk8nE8AM7nkeoFBo9JpVLplNp1PqFRqVMo1T&#10;olOqtCpdZn8IndGfj9hz3e8hcLlcwAZTUawAfdhAApEgiigHBIAcjpdgAcbsvbldTvADzebxjj8e&#10;sFwYABIEeWMAmCxuGib3AD8fU2BAICgACYUEoADgdFoAFAkGIACwVDoAAoEAoAAQCAc6rk6qe53W&#10;73m932/4E8sUOfL6fIAeLzx7qdbrADqdrt57teAAdzye3Ik4Aer7hz4f02f8GAAHu0Ui2uAsEAOz&#10;AD+n1if0NfkMfs+m06ndDhEHhCDIQBCKgABYEruB4GAWlIHwUB0CwIArYnse7jnCdbpMCwzCseBI&#10;DNqDwMgy10BnceLHnkeh5oSezsvEAEEIIC4IAeAAPAwCwAAoCMaAUzaCgG2L7pskZ9gAdh6MS7DL&#10;JPIoAvgjABtqeh4Msb5ur2b5vncABvHE6p3nmhwAgM9iJR+/7aooASPASBSPAcBybgUB0AgaibNo&#10;mAwCIuAZ/Icfp9HoADiuOeh9IYsKPKI2DYzau7NgQACB0ijVIyi2soom2j8pwf1PMusS3H1IqDpu&#10;A8BQIA6LgUBKCVU2IDPcfB8sswK9nofDEoYm5/LehqyIecRvtkZxlAABpxnG1R8yLNoIIaDrQgEF&#10;rUgUH4fvKEAPtctzLn2455nqkJ1HcwRxnOtLiyKB4HAaxkItkfsirehx5yKAB7VGtx8uOxqEAsCA&#10;FRfHzYImfT5gAdZ7IcBIFwUE4PA0AAQgszoMAjgQGAO2Kbtuf6rtwoDbqRjqm5A4OUZSqaqqrk6c&#10;uSxJwnMc4AGwcBygAaJu2GdJ2sFkoBNhSQEpYiSLtm+YCKGij2tk9zZptoKJz2u6aTSn9OPcmj3Q&#10;i2p7TCABynC7Jz7G55xSSeDjn7J4GAeggNhClgRhLZ4UBTHG3NqeB5RUkaUH48dj1YAAPgtOILAb&#10;gQEx9ASCAQmqcIQsKHHW7AAG4dC9njcSKaUAB9X0dh5uygbYhMDccAdAyRX1TyPcgicELuDgJziB&#10;wFIJkqOo8sSPHieyQnKdsVHIdzqnMdjqoOj3DAjY9VdBXx81C7yGPghACSA9SJ1aideI+lCQSKfB&#10;9IcCUHAAFYPg2AALgilkAIfpeVfr+yod5kf7/3/n+/8/9kZCCuKKKAyCAJTT6kMHqhRLg42cDGGe&#10;NI6y4QAAYAujgmpEx1ImAAmAwzfTDD7H2ioAoASQgIAEZYBIBTsgLAMQyFxNgGgJXcnAC4AAKgUL&#10;oB0D4KocATfaZtBREjYsuKoUmIz/4lRLiYbsrMAyfkPI8cUhg8h5GJHhBRmByB6nZHoPc7JZSQrM&#10;UK+UAA8h8EMH04JIBF1TqRAY7k2TTV+EOLefZthl0nkePm7wjg/z5n8ac91VAEEHgMQ6RhAY+S4Q&#10;bJCochgCgCk2H8Poyw8B3pbkEBSHJrmhD4RYoMkCg3QtbIRHEu76F3AbAq88BoDSWABT2vg7zCR4&#10;KCgWSE7x8wGKoAwBJdxjSJj4O2ON4wABnDQHClwcp1R5D3I9LUh72n5lGT8x2QJPwFgKNqBQChBA&#10;GgONqAIA5HiNETdyQQ8hHB9konacck5xyak2QQgonwAB2xfO4XBoMblTkpVQRUic9zZm1NebGSZN&#10;mmluSePZwIAI4oKBEBkzoD3GGXlKmBLY4hzjgg6PKELHz3gBIIx9gRD6FABJQRqGFJwCq5PeXkh4&#10;2xvEFGmNMxjPUXgCUiAgDhdABg7B2QkEoJzrASAkSI2joJQj3HmoI5KKixJFAQAU2pAyCJtJYbQ2&#10;MjD5j8hEQ0fSLUokUAas8DIFQKgABYjZGoE5XGNk8bWATIitslP05I3UB4msrJ7EgnJX7AlYr+yE&#10;qxTywkMLKcccA5x1AAGaNcbiXBzDpjOPUxKLDEj5lCfcjxFiCJkp7P9VqsDXk0TMbMi6BlIo7TiA&#10;NMy+U/pPACAMhBICGSZOyOocpiRxjcMeO8dBxx8j0YYxs1QFkFAjBPUkGQNQMOFA+jRBKrlYkFaa&#10;PBzo3i9T4go5RHMsH1AgA4AB3DAh3llgmdk6hiR5qzLdHksRDB/ryfmTegUFQJo0ra+1i7RVSn+a&#10;dQqvRHh2HJAANkcI6AADgQuAAdEzz3k+Aq7gzwDUFAUm2mcwc7XQFwkATe2zUZqOvlIoWBg7p9AR&#10;wwAAGYJgQuFAqs8iKmFSlYr4y4jzLWSV9x9j6e8SWTFNf1YMotgLCqjSK31QQ3hyM4GWNUtp2CQu&#10;pujHMvg6rHvKS2PZKZ7x+mJcgYkBYBDEgMAMoKXq/QD1UPW1apM4VtgVAsaUCoFwSQVAstubacSr&#10;lXyLYbH+g9CaFKcvQ7jwTkVPnwO+4MVozj0UEO6zBz3SEJH40kAirjzsOLu9o2sdy3K+nakVTx8x&#10;/NLj9H68B9SHFV1ApJH0r2BQzUjC5gw+z5jrg4clQVnDEgHPJXBGj9B2wcJASE2qb0ekxAms91NS&#10;QOAXhuSuexOB70PmeceW9u8EPBXuTmXpE3DsCH++YAA5hzGCHCOMwQ2xvnSwOSgf7Qj2niACopT4&#10;/qwGuAGQ4BSbjGAMIRDRO8K5PNHU+oAxL5lERsqWRFTVZR/HkiIRh6NB8B8bKHJTVRso/4732T4+&#10;GPN7k0XhOmP5Nx6ylHvLWPJDVaHvHnJocQ2zyjRGPeZZL7pGEYAajQfQHwTE3BYaUAQOAbEc2oW6&#10;UcxFCr5JEkgwY8zBPWLqpEjJFwGvRoKAA8BHiTkOgWcdAREwPYzRy+kBb0dtgAG0Onq4/ybAdNWj&#10;UC9SQRIyhw4pqxNn5EcZPjqvF9yk180N4llmSICykSKmBFWTmaDLGvzgbsDjkDxOqWE+YCGGnlR8&#10;h02LGzYpR9K9u2ptSKkXAK6xMieTySTKI72PK/D5jsHQZYbg2jHjpHHF4dxx1vnzAHdcCwGUFAoB&#10;aZ0EQJEaAeA2jTzxtXSHZOxtzl95tmgq7sAADd+6IOE9ETSOktR3Em3SO8ww3joGDgY5Am0IiGYH&#10;UERo2II6KXmdYQo+aeiJgJu/AKsWpgFHkPCgG2D5lRtdsJBxFyP0kvh4lBAFnIK2EQEXwJiRL1Hg&#10;iUDuiUKvD3tUn5k0IBCfMlCPkinODjpgGBAZARiYJWEaCJJxj3MhDcsgwavEito/QcweQewfH8Db&#10;t8vGK6rCs/vCrFmEh3jBBtBvhyAABjhohqgABzjqFJAFl3DZpoqxibh+kVCJjHpJjqgDgBDDO2iH&#10;JtiLsWDOq4AQDPAJCYAJAIltk4EcJtl3CNC7vTH5lOQfw+w/K+onimQhMTNEIRI7KwrwDvI7CFj6&#10;EitjlBBwKdJ8jLNdFTHogKAHl3GNphl+HpCHGDibvOMPj5tRP5DLi4NdI+ifH6J5iaE9CcCbI0iP&#10;GoFUnvh+jjh7B5DqtlrzAHEaGPiEG+kVOVnFGBAIgFiWNnk4pti7mgjanqCHEjjLQUl8L4QhLzHo&#10;ncnuuEEoibD5CRMJBznLDrB3jsh4B7F5i4EgCEFPHyL1DMDjk/CGDYJTiMtZDajzKrkBwJw8j3Fm&#10;CGOOiKEfGAEaAQgMK1iFiHBshxBxMIG+OwDFEBCLgKo4jymltsjjxRCbiJjhiEjjCGprACFInGLW&#10;sNnIiExOh8MPFPLZiHHAnemEFPMCEiiasxADCUEEivIwOwMHD3htKPADBpwpAFQHEaCCACAOMYh9&#10;AcKhh+AUgUiOILCaCVkCDyB6m+sGhzGcB1h3MulgGCgAQ4qkj1i7ufnpFEB9iQu6E8gEMMgIlngR&#10;AMDOgPgKtpAKHbpEn6PCsdvGihQbsjCnvEQ/rCy+seMiTCClQcPGMjo/QEAAGejqhqhvmcBtBxQn&#10;BvStIOyujLpiK8E9lLPULbECKLr9iWEEkFCLEFAAgClIuKjauYnQj7MQj2iPJQRHB0CQh1hyjsh0&#10;hwPrB2m1i4IciWAXAXERAXgXmJAYAXrogNAMl3NYlmEih2HLh1oszHh3jqtjkTjCDykyAAAOgMob&#10;pXl3DcRFHQROkKCGEiSUCUDjCQuVj1jYsZiWASANEcALF2DGNhFJF4P/N/PAEnIJjEhthyEsP2hy&#10;Njr4nzsWgNAJFngRkbywsWmkI/xSKwnyiUNwAARzlayHvzxzOpS7kFAZATQ2mKAJljlWq5mUTBTB&#10;0XjeRAilmToCTEoo0ZojmQiQDjmfDqmbQnBjhpBqQph2EtlTqTj3z0DHiODqgFACDDDGjHpJEVHI&#10;DLFYvOgDkFAGAGGJAHgIQ2pvOikZjWpXkcOAlniBmBLYHvzAsh0YU304CluSswRSD6lBjii3N+lD&#10;iHB2ysLuDnTrEVHgiHFVCLgMK4CMFUFDz3FDxPU8jiFPuHU8iGRTFvxPxUFQpBCLDYiJCJlLwQCP&#10;FRwPROh9B8FBISiPIZmqifPqiCpqH3qkpWlnr9k4nFFIuNHfCRU8Pr0OFgFcT3FfFOCMjYiMp0RX&#10;mSiyCUIriQh2h3PrOWuwC4G2EipAFESPowDEm2R5nIr8lTiJi7CCFWC7qrNlr6kfy2C7o4mBSKC7&#10;iqh1IKI/AJQMTRDBkJxq0NJanAj/nIlMmrU2HJo8sTKHuNv7KUCbHzNUCfJ7h/JQD3h5LHgAubiK&#10;BohlkXhzQnAMnqFJKznQARC6B9i5C3AXM8h6xfDkB30NB6qvo1swCHABFeifpomggAAIOggAAQAN&#10;LooZmBOXiUB3h6DshzDruQjVJDIcSqHEl3B6xOhqhyGaB5lmLzAGE4gNgKKknUK1gOH0CUpEDykz&#10;Cg0ZM/oBqRIC0azAU4q7IlIktT1Hi8B1C9hnhtBugABrGdgABvhwSGnONgjzxikXn0kHEFADgFJY&#10;s3tMsRLYVEiCH4C7gMsWT+jawTUijEhuhwjDBwBvP1rgIOh1CQxb1tibAFgHlIgSASnngdAdFtgU&#10;ATjOu8xNJJuwSVQpkSmahzDnDYCbQWjWgOJWuME+GtCfUQEuB0Ett1jDVnG1lQtcRTkijrjEkn2/&#10;zTKLlWiCQBCWHDFngKIZnPGosbifz1THh4jLHkjDELDnJblBCGiHAMgIE4gYASiYALCZj6xSJryO&#10;tMj5yzHQnyL4JbjEh0yHh3ouwMiGRMEFAZgSCYAPu8jGCBkfmrxBInCjS9U4H820YL4MDg2wvEQS&#10;CjvZifzHNjjDBvvMBs4SGcqaEjB4DqpznPKVgAlBAEABkVJJIVADDjnck3yKy3obqkCYNns8y3lt&#10;0vERDzCWPCitNBYM4l4mCjp7seopCqYPiin6WFJrosxIRxN00+p8WgMRCbXHLqYHLbI+CctMiENd&#10;VQ07RTF1HpEilRz1r4IrjLJGCHE9K6XEuTyAmtJKriSrleLjqSijFcCQuv1aWaF22aUtiaLkTzpn&#10;iUNeDEovjj2EFJKyxjtbkBpZQRiCqlzHCQVlJ9HjkVHyjjjZtXprj6kmsQvZT+1iXplUCBlVrkJJ&#10;C7yAuXyXD9gBDYn0E4gRgNobknCHBtyGGwmfEjWliKCNAAARALUUiBCCJGIx1Go60ONKi9C9x0CG&#10;ADAECWFWGBEHFIjZPqDtiqlWlIxaNdSXRGCFldh/jjlYjsmNj5k2k0ydh7hxMGB/htqPAFC2ECQH&#10;E6PWAPARiGgelsABgVAWDygNrogFiZgGLTkUlBBthwyG58sGB0VmyQCPAJqkNZC7h9t6r4j5l5R4&#10;icPii7sMEFX5FngPGAAAASq0n3AHmBE9XusjsjiiCvYnrAzFYkWz4m0YzCaf0cUbxriktugABwhz&#10;i9mbSGhnhsBsMIC/DZFPntE83Bj1PSk1iKTRFVE7y2ugSx6tOKxvEnlmCHMwKUF6h3jjrflBB0Bx&#10;jEh3B0HxF7KUCPAPAPFngegeC6AZgZLygVgTEcQ4i709jrYBhyzqLvDEiyDLTsjqhyh0rH2BgLAL&#10;IbxMk46wPDZ2pSCHT2X9xG0LCOFSiVlIgO2rUJmBCIjYqqk8mhRukfj52gCQi+jHwqDqh0P1VQSw&#10;n0kZEaANAJ0UsZl3H4SR3Ya1kKNuYvO5EVBvh0ktsVDExKkckEAAAWgQryu0nnpeiCDX4IDfNA4o&#10;ahYLn9YJ4nWyIkNAU3CmqnrfBzsGBrhvJlhkhrBrzHjmiHgBpzABjjiIkVAGgDDHuuwJADIVACiG&#10;ZZYGqkxkERJw4ggIaCq1aCw6D0Z0Ky4NTF7zcOzBooCb45ssjnRxDq7nrBgLQ4wLi71jieC3wE3D&#10;mDjiRGIRF5lfTYpSCGB7CSSUEiuxi3CfbZtWC4HQpdKYD3iGMamOzal9I3oKpvSw0vUVNPqrFRD5&#10;uXkilxCUWoEilcPhR1FSnYkCZYrTqrE0KFDyIEtEiSuqIs5SceE1rZ1KKwrbEAp/iMyRvQtmpt6b&#10;GhOQGsCGmmu2lI35YjmEYADHyOkGCLknD58RElDkV7OXnr8g3EjzZ0WZ2BEnpdrBrYQZuPD8mlir&#10;pLCOB5jpC+LJgDBpWKgGsnllj5k5iWB+ATLyh9gTkRdbEcB55uzHh2CEDCNQh9iLlYiCHVuJibGF&#10;iPXCCWARAOLyxMkFa1osjEhvjAxqiQmNDapDV13243AABuhzMGHgJ5Zubrk4yDS55nTwRMCUkHlN&#10;wRWy70mRMcy+4mGRzDUXagjdnlDHhs28gABqhuFhhoBrhs4VDHvPHF4HJeiLkClHxkCaAEGBCJbw&#10;F4EOiJ3GCY0HqIFUG2CHByBzDDBlBnC06pXihwr3WoPyCbpXiLgLANkFASLmsXAZH2gSAQUU0RlJ&#10;EBsJ3ZjHhoEuqRibgXwXd1nnncjYsTHSCQhzkwdvnNGEtLxRH5IXTX07XhY0mhi7sWCWXHF3UHPn&#10;92HViNif05xRJb7bniMIHjjnlyuwVSjyj3JWHngYYEn3eNvBK/iqj4Kvj7iRNFETDE3iDqv2C9xy&#10;jLSAgMdugWWcDREdFJHo1Pwdd4cPQgae/K/McPfL4lb1zALwCTiUWnMGBnBq78huBxFlamjpC3lB&#10;HcCGCBcBADjnYZFBc6z9l3OgjWgKgJi6ILAUWaAILynGEaEyTUACRmqlq8QjYlfM/mq98ODgfNy9&#10;byQicl4nCbtRbbGw3aBs2nF8F9AKEZjVbsALkGXfCu7fW2NMxF06o1KwkSjsxIjpVlpPHswaTRR/&#10;0OP0WgDsiAPl7vQAP19PoAAF/v8AQmGv8AgIAAICgUAAgDgkARUDAABgQBwkAw1+gCGP2SgB+Sl+&#10;QuTAGRyCJAoCx0EAYCRsCTkDgaLAoERYBTAAQd9gB4vJ5gBzOh0gB6POlwuETiRgwEAgABAFgoAB&#10;IHA8ABMIA4ABEIWIHA0FgAGUAAT2OgQBTmGw19v1+AB3vN6gBxOx3yqUhUIBCLyAAPl8PcAOl3PA&#10;ANtzuqNgcDgAaCYSAAOhYJAADAOGQeEO14PIAN9z09qNpuAB2PLVAkEV602ILhULaKMgB5PqSvx/&#10;Q2QTmFQx9vuEPrmUV+UeFyW6QydyEBT2JwOCudxxtw7EGNhrW514MGaIAA0RCe3EckAAFi4XAAEh&#10;cKAACW+Hw15Hoghxqc1Z0HQABwHMp56nwfIAAUBT0swrQCJqu6Gn8fcGn6hjjI6nzMgU2wAAytAA&#10;BODbeg6CixAiBbMp6iT+w4u6Rpeh0LRpHEdR3Hkex9H8gSDISTR3Gshv6hsjRnGcLSNI0dxnJ6Gw&#10;YhB3KSABsG+cQAGEZpngAch2Hci4FvSt70gaBSzAWBKLAYA6Rnue0AwGfZ/JGCgKA4r4JNCsCvI+&#10;iR7n0vaUOKAqXHScqlmaZinnCcKCHueaSn+4j9LoAARBG0IiiGEYABiFwNAAEANsQzCcnceh7AAd&#10;Z51bV6CIOvacJyd54Mka5um6AB7OcAALAqDIALWsQDNGkyXHufKjnyflCw2/UagSxSFuLX6EJ3PA&#10;HLaBTtIXJyJgEkKIxqoboL3WB8V8e12HvOS4sUwyzMwzLhOKtivBA/AAAuCEzAOi1lOBBYAHOdrV&#10;G1BIAHrQb5AUjoMAisQRAy/IKge9KQOxdEjx9Jki4/keSZLk2TyFkMkyJHUpShIcn5VHGXLvMTBm&#10;m2AAGsb1emub5vKgep2K2BLHAiBSlrYyVqoIhV2AIALMoqCNigeEF/AuFqxglUAHAcDD5AXqgDgQ&#10;toCgGrSI3KomQ5DKWaZRuO5bnum67tu8LIZvUcWg4p7nwhDzniABunMdakb+uIDI0sD0s+xAHYik&#10;zigAfx/uLy3MH84p+n8kq8uHS582bhp7Qa2aCMDMZ6nyhAEp8gqUOAebHVZSR7r+6KEAFy+WIKia&#10;PJ2i6stFZCPAHta7H+iXKcqu/mxmoaRpwkID+EjiNgKnPtJCoKLdenPPL2eJ6qXMUxnOdBz18eq/&#10;roiSMMytb0gmB6xAsCOqAktKz26txXT5PEJ2+FywAB4D0McOMdI7QAD4dkBEtamCQkCQa5skpFCR&#10;kMJGP0fZDHAINHqPYv48CpAASsapS6DgFlmJqVp5ZI4CuVWk5ZlRESGrkIS8h45EgBQcISPgv4AB&#10;xtAAENAZBbhyDlLGnZBwDyOgBBMWIAQJTEABBKekewBwGsHHYW1hMWx6D5QiAYsQGSyGiAKRIeKD&#10;HKgCIkA2CIDy4APdeYt1qBx1GSHef9yqGSdESY0V5DZxTIuDdMQghJEjbFeAoYczwGAJgABUB5Yg&#10;GwJprO0xwhzKpOMube3iUCR2ZF3SZJ5u49IQsHHU4dLJ3xlDVGwY81J8o4ETKIY2ILnj9HaAfLU/&#10;BvQHAJPS8BxSbj+ANeIi4zI5hyGqGAMEb7OhsNDHaOxdg+h8klIwSECgFytAjBOYgDYHi2m8Lan0&#10;rwD3/R0K9MgzJfjHDXHBEpSqmgOgXAABgCRajMQNWegeBaYB3uDHQPFVrgC9tnIaAckJiSJLQfGP&#10;QhBECRgNAYekDaKwAAlRQAADQEYtlYI69xHChCSjydMbIeRjhymRKRKggo+l2QWJESMC6JQVAgVI&#10;xksxEG3SkQ5DFBZCB2JXHMOwyQ3R0GWpMv4stHgJtUA+aAs5/FyESJgy4l1WZQ1dbmQsl1XqxVjr&#10;JWWUEo0cu+ZeXglbpSjmpVbCdA45YlDWG2Nkx47olEmcGwIgkcjHR0McBABJfwE0MjQYgBQCwNlb&#10;AiCVPlkFhWQTLJGNza0Y1hRwhwojK6zWftBaGUTIm71oSFBlvNP0kOTIYbMpY2EBQmpgSAiwET+V&#10;TapJc9Ktlxo1Jc5lZRynZLMIRHkpY2xxtDVYuwBsdQBoxWaQilBjh1jxKWvAhBCiSwcKOu4xyhC9&#10;l7RrDonBmS61YhwyusC4yJGjIs8hGNzyPRuI2R9TBOSfEhdeT8m5+r6EofGPM1Q6UBlJNUctBtJG&#10;AHpYyWIDAFJImgNCBOM8ED0rdK8wIixEbMkMpoO0eZBBvuGhMPZVsOSHEjAG5QvrChxjmeyRYF4J&#10;zOgkA22Bf5bSJWtoGZMcWMBjjVPKOcdcDJNJpK9PtqjiyvD7ACwMAZFicYbLuc5BqzSjnLIQ5shg&#10;AwAkheXmCHQAR8l/ACO2JQBh0JbAWOIcB8krgJH8m4D7VwIg8B0W4FJ7gEJ9I8bcgsBV3LsHdgIA&#10;A6ExAAHCZWA0CCXkhyiRYrJWmPEGXYcQvZxS7X2esR1xoAAPAXNCB4CjVEVFiK5pRGNXEbJN1daL&#10;WDIEftwSGzJKNaWSEoJKPiNg3okgAGINAaSB9EAAH2ANF4By2gQAbFuYKbgDHFQA4MbQ4cYHCJGB&#10;oDAHwAAVwgWeZD2YJwzg6SYfBexyDgMkMQZEShxqRhkTG+QCwFk5BGCRqgOgeAeAACkEx+dSnpjc&#10;SPECrR4D2drrxyqHGImZoGZIbA3Rtz+IQBgC6pGKNUsOTk4hDB2j0XYPutpPicgLeMBImjsSSjoh&#10;ISI4oGSwQBK0ywvJpa2rPIYPlzZhCj0QJUQfn5CGBE5NAWImBElXl/YER0D4GDe6iLEBJNi0yGQI&#10;reX4x8e7g7dYAADgKwangLv7VzWkpLSI6tMjfWPa6xMytQy20aPm4YegK31X0DjgcgTAa0ABr+J4&#10;jHCAAdo74lESMsBgB5kgJgNaS0WNGXQAleIqBUi4CgO2OBNPkDDWn87cAZCsnTAyFMig1WvXHcO2&#10;ep9V6vs3qEZI9bcRBgpjhxUBuqUsebpCgFaA+BfCLGj5MCP1fJvaMiXXrc6Qxv5CC+qtHQO41Q3x&#10;1XKcStUkK0Cj3WL+sxBt2iVLQKL0Dc5e1nucQ5G6rEOmzsdJyUNjq5TFfrJ0SEnZEpNfyOv8MnMA&#10;40E5YiI6OmV8dw8EHegYHPAOAAKkII9KASASK8LIMQAqz8A02/AkMQf2PSY0LauaI0/4ZYL6IIQQ&#10;MsHgYccqh0s0L0hkOKH0H+nqJGjcIsWuJUj8HgHiMkxeKekOPsAWLEARAcImeM6PBUcqgKb2SWy+&#10;kSh4vk+8AG6AAEUUIaGwGiIuwIAAAeJaLiAYh4A6veA6pGA8IsH20AHeHoLMdoLaHsH2t2AMNCNA&#10;nwLqK0HbBK3O00eMTYMyAs3CUsJKHM+gL4lmL8KWc2OLB8ieKIOYvCWAUIKOQoI6AcAYwcAqkiBQ&#10;A68pEqaoAsqepEJEs89gZE7K9Ybk7ctW1ebqKMdmNUG6HEiUGKGoliHINQeKK0Q2IYhEL+cuL2Mw&#10;IsYALaYmkiTOP0Iql20keIbO/aL2MAHANUGEGE8CG4G4MGYcguXQAeAgI6A2A6LaBSBakiAqAuI0&#10;P000oUMwI6TYcZAaMWUITAlW4WIYWEf1EeQdGE4QIQHEHWTGHZBK5qvYPWJwPsagvqIauIYPDJCI&#10;JGLQLM96NCBc96X8pAlsRiqAIYpWIQHSHeL+VWMcHuj8daomMYWUOKbUK+l6AABMA4bAAkLYJerQ&#10;JWb8n+oMMcYSIJBA8E6wpI1IkiX+i2LALaJ6YG1mrCs7FCrIrA7TKHKPKRKI9aR6XEtSIeJcMiXY&#10;S0MGS0aGG4HGfWHQHWKegOKeIqMsA4AkaGAkAYMGr8QdH8KAPya88uAiAmPcLSBDCsAgnw3okiAM&#10;i0ePEMZXKas29PKTMBMClDFG7QZG9kR4p8ZmSgQ4SoNkSuMgNVFgcG9LApJyn2X8jkIu+EYJMKqa&#10;XWVcfI0UHWMkvWA8AmPSzAKYqQpUKWuWI8hs0+hoVdBq8ESuVWL+TsOKW+K1N2eGK0eQhgc6vmJG&#10;e83EIavk/QWmIkue/ovk/q/mv8byga4UVyMkHipglQomIcRCK0YAi2LQ6inVJGPSYAK8wwPs+Eue&#10;JGSk5sKOunMcKWqOMk+gVbI2OKHkfa8EHagYekWDEkVKA2WIBYVM69JVIGHC2KGSGyNiHBK02MjY&#10;H4mwj6KO0iPkAcao2aLMfmUwIsOcKOqa5Eu3OEeg52IWL2H+H0iCHsMGAGHkr7OuNFI2NEKIAO2Y&#10;IuBAbAAOAsnwAQAaN6AIAOK8hsJEQ5BbAEdOL6L4doOAWYKLRoeIJgJOIEpiIQWeuyLrM0K87EK0&#10;8+I1AoLFEoWIA1MuYi/2vlM5FKxTMEs+7TFBFISJTcSC1ovWpogWMGGuG8miG1KwcIYQABPs3Akw&#10;IkURSrQkHY70AKN+A6AysaW6i2JaJKXMInUSIKmyV8HWL+HCG+MGGYGecONaMcy8JyLYI6m6K0A6&#10;BAPSBGBRAiAyPS7EMyq4dGc+rbFpHbM4KkNVAO8CtRJOVIwlCssWgal0HE0K2NOFJSfoAYI0AuLg&#10;QYQaGy75OSBSkony5iesJyOWJLJo4KAAHUYMWYKOAEQw/CQaVYMcLqm4f5OSusVaOKIlEei2AegA&#10;cjN+RqdYXYtQAan62YI0YzXk6mvyh3TVE9E7OkSS1vTXYUq9MISCk7YMNLHUKUIQQENUGwG4MsG2&#10;0WMAHMiUfaKesOaHNOKeA4Aoxgci+6AEI0KyN6fyM7ZcLOAiBEaqVIK6NCMwLaeQ/as69GtVMORo&#10;7m1nYXaHaJMKZabbMU7fYSWgJK+5W860qUcOqGWK3o68qeqmNCjk5mrU9gQ4doIQ+eNUuMVdPydG&#10;wSl0QwL2HqplOgwbNejUQANkhLMgYa6AOOQcO1S6mKIc/sKJP6/4Jq/avoACgLTPOeeQOwI8ImMU&#10;/ytQc2IQdw4MlnPwVajCom9kAMeIW7PJJIwtCsuaqrPIovbwaky85UKg4Q8EKUAAHKuqpeVbNyOg&#10;JKWa0yKIACAII6LkLcsQfKKWG4G+8DBI6UeIcWPTAcY2Qqc8b0+OSJTpCKt/Tgl0AGh8ACHlNIHU&#10;QMAIHmcGAWWkLqc5e6IaAeOKAGAm/sAXOWyivmOxb8AIMQQo24gcLNHyOK3OSSe0gCI6jkI1XHPu&#10;KiKhdWgOKWUIuyoVZ0P0I2JNBSlweCJCa8NCLSLNJSI0RUaoBMxu65NRdMY9MRaTaKZRYaZPKMlI&#10;52OWKOHAfSAAGOGkPKG6HKQUdIc7BffwW+MytsK0AQUzBaL2JvhsAiNC2aPTN6faQaHAHCcOGyG0&#10;aGGiGiTGQKXYJMJCTKMzUYK0BCBGMQBUBW8pLcMzadI2WciYIgJmn7EGYaHqaaKIY1DXENdmraXc&#10;L3OThuK2LhX2I7TKv84Ij4GpT4WYJKAqfyAABC1Ekkqm26+Aq4y42MOjW9NCG8HOMGmyJKAs+AJC&#10;kIVyMW/BEaLG2aVKweK26mITCM62pQXYHMxANk5a4OVas7JSyTJUApk6TSK0pIufIi1qs5Tjg/a6&#10;s1l3l9l/YPa5Okg2Wk15bUV+OAHkXYHIHQKWG0G6gYG0HAcPFWMsj3NIACIIfqcHQGgYA4AsL/Ee&#10;L28+aoLfZmjgsgAkAosgLCWIK6LFk3hHL5mBnpnq9Mbqt8ZA9HTSR2UMKKOXNmNUG8HKaGHjSbcy&#10;MzWS1AMMK2TSLih1P6RnIGHVNCNmL/UOVaY8AycicmL2HOSs7zXcUvLw09JIZWj2IJeEOAhEcmOL&#10;WXN5B8LcRCv9ktOE4GXk0gMUXJBfb8xShtOAltPWXO9HSGL0L24QMc4QQaVgyze8/iQoPsREKCJs&#10;+EsO0keMJ8IseENE/VcYh0vhdQVaHFQccMcGHOpQgNSWMYlzXFqgAzP+BeBJZnAoNCagJGoKNUGg&#10;G+O+QEuUxDT+fLsAII/4Agz8a8MQosI0eQIsda0ygLCE9KJaIYKGOKesOKH+HyIIHyHaMsH8HeMG&#10;AFBII3RkAOXQAOAeJCALC8IvkAIuAcT2AMAU8oIqLMvKcUJCOcL2MiVaHVIKHPkwHq5HpivocrbY&#10;QyXYQYMchueHJ6eMbOIkkaPSBLJOM9P/EyYDJ/L+Rzl1nrhDL89c1lvAd9Tbu1E8gQMcHSyKx8xg&#10;GcGyaAHVpBXTNfOOH+KOy+h4AMLaqiaop0WIesIsHSSumzN1WFvq2kHUQCHAMGGkGqgYHWHYQaLo&#10;ItQvioA6K8WGI0AiAuMyASAaiehxPXpaIShibYQ447T+TmOAHgMsAMRiA0Aq8oAoz8LKLNUsiE61&#10;CEA8fwnyosK2+EhIIIGgQQkSIaBiBG35x1QwsO4oMBNHbkL+jCKPMa0sjsQbmUQaWQIs98MQe0Jy&#10;QAXfUsHsUusuPWLgKCqwRqTTio5iAsf8tsK85JaFhEIeRru5ntmBaQ1dTm62d7HSJKlQQaHcHeVa&#10;QSIIG9WK76G0KenmgYVwMGJgNVkoKW1CMGBKA6MsAmAkxUAJLqAZZm28BQK+AnZmAgAisaQeLNOY&#10;pq9M+LzpL/KFYLMVzv1nKPzzu31i1uL6L+xGQMuqUkLyLdHQ1DG7JJE2k1kSJdn80KVaG/IsVddW&#10;UGQ0/AALOEcmILcIQcIxkOapcRATPygPovr/RCPtGERCflocv3xHBfb4vHOdGFP6pohg+GxUhsTv&#10;qEvRzQhu9GOiWdSa5AukcS3OUq/OvIdhyyMSJyJvjvHQW+ylfwoY0gXQXcQaHOMEhMVhT/oB3/AT&#10;dSg6xVLx2yK0mCI6Tk9oHKfWP+NVdvtSAKK0bJsUAGiecpMOH/dMy9p4OMs6RjXGguH0McH7s+KK&#10;HMxheqMkAXzHIAHyAWJCH6Aab0AgKOAMAYIQsIJKTYJKW+gyAGPyHoH6sgOCPyHcHqgmH4/T5YIs&#10;7EveLvuOgaXhdQL+HwH2pmd6y/4SAKLaYJ58NUk0a8aoQfZWoUMMi2BIA0nw5gLFXmI0IqXLmE7V&#10;KXztl3u8ZLnlKe7McMgYGYGsliG2x+KYHacHHUQcAaLVaqK4I6d5bUHmMlJ8o8Awp2AkkjoUHjNC&#10;GeGszelgMsG6G0KWHkHeOKWRoSAmI0A2BCccA8i2A6A/B6AUJC4QXZM+pRQ/OF272tQiIR5uLjpj&#10;vuJUH9RO/PSx8SABZKi2Avx7a1q4JCdAYOpcGkHAHIYaYeRWMRRwkiBcBCbARWPSrCUGKOIA73o9&#10;QA7Hm9gA6XfBAMAgGABCGQmAAA/36AHC5nQAHw+X2AAcDQYAAoEQcAA2EggAAUCAKAH8/n/HH4/A&#10;A9Xu+AA7nnBHQ7noAHpHYq/5mDgWB5QFJWE5CAAYB6UBQJD4pV6xWa1WZnFADW7BYbFY7JZbNWqN&#10;RrPa7Zbbdb7hcblc7lXa3M6/A30AHM6XlGHE7wA2267AA3sCAHE54I7YXQnxOn1k4q/psGQhOhaJ&#10;oQJxGBIgH4mGAsGQADweIQACwWFwABwSCwABQKCgBVdAAQCAq9X6xdqxvrDwKvwrpx+RyeVy7hxK&#10;9d6vduNW+nb7TzwB1a5apjM5ze3a8nnCXf43G7ngAAF6wAHgwFAAGghJwkDdkBgJoOvPIQ4HQwR2&#10;IGAB9H8i7LI+fp9o+mqbH2fiLt0r4DQm26qq83jdN4ASuqo3gDgMr4EgMh4GgQBDVw+AEJqUAaHK&#10;KvCrvWr8ZN67Kwq+3Teu1Gqin8AB+yAAEHovByLsmmx7HyvclJtJSPo8j57n0j8HJtICugEr4CRG&#10;AETKUCIENkBwGNsCAGASAEWq+yJ7r4dZ4gAahxI2dJ4KC3UiH2vZ7HuhAFgTNARA6DYAAuCb4AYB&#10;DbHqyhvHMdSEnadyhHo8bJnyosJAMl4GgU2wDRTLKKQKmx7nym0WxIBU0AG2iYRsloDAADAJtsAZ&#10;6vSdZsGqm5tm2mBvnG254L+BkXAaDaXgUGdZAWEgLJYC4SgABIHhNLoFBO14DIm/LeKHTBynVOBw&#10;nUdoAG+c9IHkfC9gNRU0gG0CKptS4AHuerxrU17YtfV01KgBFZAoB7ZA8CyJhQDgMAACr5vU30Ir&#10;c50buY5aZ4pHDkYyrjo487EbOfiiwSAi58yUABxnQdIAGea9fm4cZygAdR2MFJNMAEqiQNQAAOAy&#10;DSIA20wTg7hh/x8ABqnAcyhSSAAGgdNACN2AB9nnTB0nMv5sGxc52HbNp/gCh4FghWQMA7MQJqUA&#10;MuTS3iZIoo2kotHsfn44gB73vC9nwes4AKAKZvm2STAeqAHJWf23J2eydakpQVg6CtZ6lUaZnOds&#10;4GWbdhH6tQXBDQgPguCQAAhP4AHmyIAGucp1pufCPgkBbbADAoAWI9M+TbAiv4K2QQA108/qUnC9&#10;nUx7/MNdi9xNWQJKQlAJpWCynzNE9E1kAu+RorUdrHjmO5Bi3zfP9CzYzjGK7nj0CpnByZnWdiCG&#10;4bnYm2b1Jm2cLBDkHOX8dJQAADxKGgMfJF0RkfAiAsnQIwPEfBoC0mwIgRFNAkCJ1AEFCANAatAB&#10;ICnEITNsQ4l7EjhHERgc5sZFWQuDOoyF9xYnwvphtDeHD6GRwuhpDItBYUpkXIOQgdQ8FyDnMMow&#10;j5rCRgWAg4gEIGHTupTRDBqyQR5pSAAOcdxfxsjlZYOyIyPx+l7N4TMBIBCXgHjUbMBCLD8nZaqq&#10;9GyqGqofJeAlFKnUTktjyps2aFnylZYketDB0V9lXAGxFHJv5Gw+jkV1uTJYrpGQcABKAAGcL3dm&#10;TcyhkUosoT0g1pEcjeKgVkS0pSiU0Rve5ItAZNQADyXwTuA0Wx3l/SkTYAoBzbFUlebxKrqx6kEZ&#10;OTp0BF5KD/H4j5faWUNLyPVIABSKQHMCJBNgBCIjbmWSEPNOA9xwDegKM4ZhFByMzAiPtHwBXVD4&#10;A4fAfAGFZD5Aom0AoDSggRAOpMBwCkfAMAYbIfgAwOs0H2C4AA7x8mmiyaAfQ/CXkUQ0i4/JD0sl&#10;fboTAfhH5mF7SmTpk6mGxkPAImE257B/j7UwAc9lAjbSuNm3xWJp0xgAAyBElYIFaGndUjuRLEYc&#10;sWfGb+GJ0HwHHK6+xzacBtDgHEAAbLMgADYMWZBHwDgHETT+mg/DGB+JtHwPQv5LUTgfA7QdozDA&#10;PgWdO48vYzhsDgqkNxlg5BvHjHwPMi4CnbAAAmBY2QGwPEjAcBJFgBSZoGQHJceyUybj3SePtA0p&#10;UhpCsgc9Lasj1kPJkRdvZD0PpoKcwYCpJwMAPJGmY2w/W5DqPEAAcrNmUjpdiTmJcISIU9BqCYDy&#10;hSTRXR8eEoI34BmQL2AtUAAAIqdpw9KyKbRpv9saR8ELC6cATcQmZVh7B7WUIKPEgg5B0rnIWQgm&#10;KPk/onpy4i0pUJqpdkAAQ9jEiyw7kHUO/RaDr37v9f/AD55JFqkoqYmxPSPjoHWUEbr+zBjeMMNo&#10;brsWVHjHaPCkUCV4kUjYQ9ERoGjEPBgCoh4KQSgNAACIEJrgMAXNdB40yoDZG6K6xFkdQjm1HfEc&#10;XAOPcfF1LGdq/EhIZyQYnjp9lSSKJAR8k48lTlxOrKIfZND1yTgcAqBFqACUT0RIvEUoMX1IHhIQ&#10;dki9HSPj1T4ZVH1MsuFKvWipVyMCqGgAaVLLZSj7EvUSspCgB2d2dYgdo6tQIf48LLDW/sLkFE2J&#10;wToehOZNOt0iTqLKmDvyai1OyZTuDb00NgwFMqZFtm5R+AAdadmlDiUgOyW7eyvmTJ0PEeJgm9m8&#10;AqBRyoEgIunAeA1xCV9UDvPSsQv6fCEUbYEid2yaLmpo0AQ9pCRjKD0cfGRHym4TgCNAP1qt3AAA&#10;gAy6cAg9j0jqGoM+Ao2BpI/G2NY2Y7lzgPjiA0DpoAFA2JeAsE2WgFgWt+AcB4KTbgIBoeoAlv2y&#10;G2XY5mMTKR2KTHIzWWbT15FKw3jRIVHSOJ9buAVd6Ko4tUK+S4h8byHvEJWCoD4HLskrKSS8qhVi&#10;2ZDODj++8PMeQ1OYXbIZwqNHWJmehOA1xvDfqqN+qI1lg0LvEdlFOvMtAgA5y4EbPwAAmA05WSg1&#10;ButNseXsC7DioIUACg+WY8CEDkHGnAeQ8S9uMS1Gk1YEl58YdYlEfSRO0WuIuRWyqPrXEzkWh7Oc&#10;pR9ceQ2TbQBvFPG2AWA/cgBjbE1R8BW1QAAX1tAA9dNCDCMPKAAMkbNdB8TNAACw9xS8tKdVkPRU&#10;5gyflFIoCOtx6m7JzI2PV1rArSa/AA6XLSEzQE8Ta5ov5/nY2PI/ao22WSTgeAqRO05skREvKqbz&#10;Ir7jp88qMcRjT5Mjc4/IcqovOiwQw/BtiTBHnVj0PAO8hA4Rxl/GoNUjY2sHDiHMelmysT9w65TY&#10;0ACABol5Qwh4EwERE4GoF5NAEYEQiYCYCag6rQiaN5ViOK/I6D9Yu6FIiqKzIg58EL9L8sE0E6og&#10;4bRL8Zjg64mQmaXI8YcAc52LVIoIeq8CgY2wEgDRaCJzFABJ7pe6yCLg8YcIdZ/jKMGJNJqxLrep&#10;QAlkKBQBNA2g0A7o2Y9jlBqDPBMZMS+JRIpRD40DWCUxGzoKHos7877bRA4YtQ66Yb3gnTR7ipNo&#10;gZTDNRTCLMOTa6BImxkJeQl6N4pRVZE5EpE7jQoZNongoI/7Y4fJHyNQpTQQux0CxYfsPx3Ir5Hx&#10;wYmwATtBpA6QmBHIfsLJVx1JL41h1DzJWRHwfgeZSYeYbjeAdYYoXYiocKcgCqbwBLXpIQEgFBqw&#10;DgiYfQCaZwBAwQAgfbpCNhTABABoiYfYAhoIeAfgEB1YfRyp1hNBU8Vgf5WSig9S+pqo3ZGY30Ky&#10;jhvwoj1AiqXpuA3ixQi4BBqg1YloljPEKrT4qxFoAB6TFAEYDMHxMxahnZFr7Q4DGr70E7nzHQ3z&#10;87n4trmwigng8Yb4cppqqZpoa4jKAq78KIk57oh5ICZCsKzBTACirQAAE4EQEYAAEhQY9oC7LQjq&#10;uIbpYQcocowQfAd4j4AUUglkeoCACK0gC6X4BAh5JRTER5Kx0CxpUr9x2ZKjtBKcdKkDvaTBpJvJ&#10;HA9g3A17PBgpE6Jw2QCi5wBsKCy4dAeIv7C4v4dweJSwfRTA/JWRg4iYGwFKDQDEAp2QvYvwggcU&#10;JBF5nwCbLR64kcsopTVw8YZwbIbrNgAAFoEoD5WcwamZNZBQnb2DVAeA8Yn49JIqnxE607K7LJ1C&#10;v4qsrUhMFTJUFCHItMiM1k2E2IuMUJqyS4eTSIAAdAdQoIbx/wAD/Q9IbIbYwwcgdA8YgUPakD2K&#10;RopI0BhxE4DwDJxElQlYGAFw+AEAD4k4CKBolh1QqpE49ZecEo7Mg81cFZ9THU2U9a/ch58yRLm6&#10;H0NUNaosFxuTawnSLg9In4v4/5OBD5WQE4DxoJ1I2R2YvYdBYiqQccGszZvBBZ3ImAi8MQ06gS+B&#10;NAqJWREopRgpNDKg08eqmRbxeI3jkkcL8JGr7rHYs01Isk80F5H4mKMhIxIKShB5HxI7SbSza6Wk&#10;G5Uxe72K8EcIh8cgq4i4er9xN8O6ToozagnQeycArI1gk6gTFCgQk6OSTQewghUxTDvYmw/Ah6f4&#10;2RhzFAD7zC5hM5CoikuA8FBwdi2LVwghx5KxHK1RgxQw14fooIeAcYbAjgcQag7IcQaJFQepSAB4&#10;A5EIC1EoEaPIDQ0ABICA/QA6g4ewfwGxAYAEYCgpoIe4fhNAeQewhDawhAe9U6TT2MHEVpuRGhDc&#10;Swi6/pHK+i0RnZTaU5eZ2o2wiR04DUygiVKiPT8c9k2M90NYttFqFgr8OYdBSQwaABlobKcgcyXI&#10;7JFzx6wCJ5WYCRxADp6orK2YwQqgl8lw0yJwkalyjT1BPgvZBSxiYSbxRkRQegoIcjC6hYg4jj2J&#10;U5AybwrBvY0Erglwl465JIyQfQnSlYnTkBZoB4+CvwkYBSNrcbFAFADpaC05ND2gckwAY4bDpFJA&#10;mwEzLBhop7bg0BBxHweLa65RWQEg982oj4ak3qTxTAiUwhh4CLUgjwi4cC8ogonqTCS4BaN49okp&#10;hpgpqBVZbYl6Rc1EFUUNZMFRwbHFYlqznM86oxj6R59wmdUYj5+i4ocY9Ia4bB2L/Rc7pROBc1Lj&#10;9zRtCTNoA4h4CqxA9oDbFAFYExaAE4Ex04EwEZxACwCgkaXo2SYEd0MosU+txTQqFVYaSE+dq9yU&#10;FFxyHlFFrQ4LRVrspooQnE3NaobwdIwzLwkgB4lYkq1B1NfQvYbE4ow8Gi2TVNHRCo3ksp6KDzLb&#10;aA/A1abgB7Lk0FCo2yaopQ/I0BEYh8gtE9LJ8roEERj44FFrRDJMNk1ZjA7g7lGRB4mYmpIhIKy8&#10;mYm73iArNR3QeooIoYnR2aZRuSkqGcploQmzSMpLtFa0EBuIq9GC1xH1uQ3hqQl9/w06Ng2ZHNt5&#10;RgvbtQnVG5ahFJMw2RQx04BQAqM4fI8YeQclQQcwZwWhH4dNP4CgAgmwCICxQgBQEYHg2YDRa4fw&#10;BzLRRhSYdQcyc4g5OAfwA5hht1wwAlHAfpWQeAe5xCyQkYfYf9jUbzQccKM5FzbiU5nZwYmYfylh&#10;q0qwe0T4ro/DxxLh7dpVD0VIhw3l8FCiJx6y4IDC5pFEb5j5uYvFrlYt/Arb7SGU1951FbQ8EQ3x&#10;zY8YbQcRmYbpdRdA/98rMqUpPTTAeg9JUg2cdoDoDJhgGwFgFclsl9jJ1ba4aSq9dglBqJ1BTzOV&#10;42AQqVIgqzv0wNGCy4yYj8qFzmTAeSYoAA8In1apRgmZnSKqaTjT7JLpVyPDUuNSTDxKTB1ofgfI&#10;nSYeIY3gDNo4GwE41QCd3AdqLMjjSFhBgIl4EBhB1EKCygi9ZowQagbiuheQ3gGgFEljLJxF+Qgu&#10;VgAAci2kPTT43gCFpYDbsmZtiJFMkCOVqtyc2U12fef1ycN68Dawj4d7+S2QdJcgcYwR/QwU3o9I&#10;cD+p3QeRTCxkMgqQ3lnRWQiQ22RYk5QR07FQiYEgEY+ACoCokZCd5EfaH881FNzFywtdqVrOf+mj&#10;HOmb8yFypcEZHj9F6mNI6OfSHddxpxNocw9AwaMFoQi6KR0+XdLuVweYoMv49KAxNsTRFUfaN40A&#10;pA20fpqCv9iWrdYTcFD8MBCrmlY6pCF1FDnmOU+KHF6enaSjJzSJNstwoK8QhFlZTB2ZespmUxBN&#10;IAj6Awj4oZJYyjWRqwfBsRHIA5eBUA2wqUQ4q5JSZCUoqpEh1SnIlYlJxBg4lY+pE7mZAYyktov6&#10;2ZOAb4dAw1ldhZncQy5im4AQfQoId4dcxofAdYbg7IdgbRLofgwxM5HyEQi4AoCoi8Xi5IBghEUg&#10;lbDChSvgFgm4f8YAfIf506dhKwfjuJPUIbA9fZINIlxBVOtdGJCAq5EeJgh4BRLiPTPwl6JyKADZ&#10;hjzA2TDpuF6OmrmrJB3MkQooj5UdIccJtpxpkDG09WOjm5UwvcxIw7KIZ+b6LaLsEBLSNsspNBMZ&#10;E8saKotWZ4hEQklIDpoIDQpgkF35EV5EgwtRU9lTawhMtogtBWZ4ggg5NpKSUIvbAz9kcJeK0SOJ&#10;uQjky4jp31LY7JvjyJ04+w2QBhCgCo+wlC051DUg/Ar8GwAAaAb7sCyGz/KQ2VgCmY0CNg0FnRNC&#10;nLFAgYhAZ66jsLcIDJyq5p28JmdAc6MZKYmxM5E4pwkdby7Z1SQ2fOm5jz9e/Mg5GA4u/O/WfcNy&#10;SRuXHQeZrE3LBYjFsYAAbgbxc4a04YxXSgdQdxNpk4j42jksoynxWT6ZNBQcfwEDLQE4Eo1wEADp&#10;07sYk5TxWVY2Os8j8Wt+l7HkFrIPRPYD8qoOtXQ7mt7Doc2/BxSAoG5hqqPR6IB421U5TAbVaFZp&#10;OGdArBP4l7X6Jpnqf7aEfZM4l4CVNVDur6X5ncEGnxkOuLndrF6AuMEnX776GNFt7iThTGVggkzY&#10;8a8XGj9zSIj5JPgb2KySSxesy6dhH3IBpLnV/TjavpFNYA+K6ADhh4pIh9t7SszCsQyiUuRLPmTi&#10;QQfwfXGm3ohIboXwioeZX4CqBxhoCqg4CoEIIAqAC6hQAgBjlxOwggwic6AZSAfIAKxL5oA5c4mI&#10;3gdoeyt4fbLQmbFA9baEdpsY0GKhAxHI2lppUQAVGRPQj9URNpB6Xi+hahCzD4kGTgCFbUAaBFhK&#10;F14okklAEcHt0okezF5Vy3RDAB9nQcNkhcDfXcwJpHhnkqMggnAJvbbdggf4pTMBpQcIcmda44eF&#10;z3nqWYeQ9N8wv4fFUfdZbDFBn5hgGHVr4LsabIl6x4mwcRzeRI0AFgDg10H95S+1qHRbJZIJKeVC&#10;S4j1+LSQ8QhEzoAAcHTqAqySaY2wf6lUS8wPdeLxFS+ZUTboimYRq2Yd+Am7v67Qk4Fq6+TY2SWg&#10;vcSolnUmZo2x4hxGCQ3iLooIcwdYwQbgcxpu0YFoEkayf421OAhCLogggDvej0AABAIAAASBoLAA&#10;WCIMAAbCQRAALBIHhEFhD/jMdjsHj0hkUjkklk0nlEplUqf8tjkrmExmUzmk1m03mUuAD+ngAd7w&#10;e4AbrheAAbbedoAarZdIAcTkorsd9BeDzfQAfD3fgAfr8fwAAUGAANBgFiIXhgjD4PAAqE4VAAfD&#10;0UC4UBwACIRhlkjAGAwDsFhgtijcZl8jf8gjWLnEkw+Hj8ZxWNymVy2Xm2QyUnzUIg+dkWag+Tw0&#10;ikGgyMmzU8jj9ftfeL1ewAczsorreLznz1oL0ez4AD1fL7AG/fPFfHAsMHB4LBF4hd4B8QhXUBoK&#10;sYJBIAAwEAncAvf7vfAgDAQA8vng2K0GnwuSjmk1Mw1GbzAAzWijU6nlf1yvn0fjiQCfoAH4fkCq&#10;8r8EK+e59Ku3zgHa3IAHOdiknUd55AAeDZABBziI484CAKAwAASBSIO877WAAfcBABB7jgIATzgW&#10;BTsA0CaKBMDi4A3HaEgY7YFAO77BRc1wAN8450HhDZunQpJ7uGAAKOuAADvNF0Hw4eKknOdRxAAe&#10;Z5KaAJ+neAAEAGeoAAcBCgxu2cbt0681AeBR3M8554nuEIAHcfITgAdZ9hirB/gw9Etn8rqsHw2Z&#10;8y6e8CySr80K+AdNyyBDsAFTh9n64h/QOrkYAS8LpIgv7znyrIAOmhgSg8DwAA4CwJgACYGoxVLv&#10;vejz5PvYiao4/SDwFNx7nudEDH5DYAgGq4CgG7AEAQDQAU2u6EMAhDz2ExrDnm38KnVPZvnOdYAG&#10;wchzgAdR5Tcr9wAG78iueBYDrMBYDIO1ziHcec3ALEoAA6CwKABHQJIaCK7oe54FARE0EQKd153i&#10;d7dHOds1H4fKtuu7dQVcfqrnke7gHc2MyHs458QQnaW23cKW4AfyOH2farnye7Zxqg4FgYu8iowA&#10;qQPC86/LNIsTIs5+RK+c+M0u6CIAdG4AAUi8rOmAAPAmCEhOeArBHVJ4AGkbkxnvni44U9ADLMgV&#10;JRfRjzge7QAAxsboO3fyzO8wDJ8M0KPPjxDSPk9rOsg+Vh2LyfKMww4Atar0P5EAB0HQghsGwdV2&#10;m6dgAG0cE9nIdLdKq4B6npAcqgIkEhsADALuwEwRV0EgRYWEoSAsiIMLYB+9gABgFrMA8jW3LaO2&#10;RxKTclyb6s9yvs+17fuJY9vsNKlLSJ0fW8KrNx1ngeIAHJ9LdtmfedOLldA7VF6t4pEyyIYCgHga&#10;18u4FQIFsAc11LLSQAHhMAkY78CnnnnOWZ4xT1XvrjemSE0b0TOuHMQaYnLNT/oGSU+U4ioitoII&#10;4yo4A6x3puHQT99g609jtYIi5U0IVjuJH+V9njPkHFja2CADwGwAAkA4osEgGC4AUSGfiHZXDXgA&#10;ZEgVKhxx5D0KCwQoJsTZm+NmytNw9h6LwHoPMbcCR/jmIaA0ooGgKsLA4BwHCuwJgsTWAxQA8B7E&#10;HGuOEcLnR2pjH0PkcZ6HOqxAMnsfQ/TzufUWVphZ4S7kWIoXphY+x/lmHMhQeSkzBkcRoiMAZZjX&#10;FbHq7BGI+jgH4K2t+BK2yKgKIYBECTDiFq+ACgtnqhUPHXOwCkEIH2wq5VjE0BB3jBvdMrDkyKw3&#10;rkoIOTxAqoyrj4Hyuw4UfyEHHAYAcii9yKSYbIOZQQABojckKOweSGwFHlOCPRDY3hxjkAAPEeRu&#10;nnnoAKX0BLWQHP/AwBIthDyGEXLMpswA/B/nnoE/8FjCQAAVbAes+z0aLM6I4gxGKoisN4ZkV+KZ&#10;wZrJLN8oWe0MU1J+OOWCVxn1HEbK/DlTZ31sJEboWMAtGZBgAQmhtlRVytFfASthhgFi4HNIYpsg&#10;4E2tgeAu2QCsBUT03ZgVccg6l2DoNsAAdLalNnnA2BUuCNTvjrnuTtJQEiLEJOiBM5qb2tgHpvQg&#10;kjmDTQVmVXmZZOq9V9r9X8lDPCtjzHmUEb4401DOGkU0aboijDfT2Okday0qk6AQtV5K/iEgOO2B&#10;oCxDAQgebICQEZFAUAkYWBkDBdwGRNL8sAxhnHw11oq9uvFgLcW5PpB41UHpnmFcY4iDCwT527uG&#10;+UrY8R6JuaqUUb1Wl4tWN4UE/sCWDJvYorssiuwHEQeOQwCDWzrsTL8zZwphLiwdcTBSu16Xqklm&#10;YuK95OTHWxMTcN6ZL770WI5dVB5xFylBQ0bpKSexyjtKKOWGSHGYIGlgqA77zUTH4IQg8q6Byt0x&#10;TWAYjDEH/1OV0CwEC2gON/AUd1RhpDhlbYGUEdi5VCsaSQBm8J3FwkDNmOgdcahujjGwoEea8AAg&#10;CNnKM44CQDVCAIcQv5wAGgGN0BEBSakakIN+wseA+lADsH4C9GIAAMwHMBNI4o9lJJdRDDY/zcCw&#10;mAAQihbc7ivIJl2Pln53FOATAcXdapBx7SoO0c8DoGltAbAowsCwECIF6V9TdasEDBUUt0TS29Fj&#10;XlbZ4cAe49Smzrx+zxZzBir1DbIAsBYK1OxEW4YPCd6b4W1WCxxNw3xyujHBjoAA4H3LzKDftGp5&#10;zzHiVUv6aKSh5ZmgTMgCwEmyHVLHdk5yvrLtXZam5DSbh4D0OBKEhoEC7gH2mPpUpwVzTqTcwQ4A&#10;9nypJK2S1er8h+kvVLpinbZyDvKIY0snbmn4oFfippTgDAEEYIKYBKmGSNEXIxLI7eiiGI+LYCiz&#10;xCV9xSk8ObBAABqDgnolQ4gGQKNkO6WYecnj0pW1MrsCFAAIv/Itq2ZxNjPvTuDBdYT1796u0nzt&#10;625CrjpdY6cbbphkDNHKAAaw212DjHQbqK5wEFQJS2kU79AiMAbAsdgEAHWyApLeAAEQIWFgeA6w&#10;sCKeTAmjXDcR6lwlxV90rzzuXc+6W/1hBo1qSkJm6HAus2g7k1MZTcPWkajkC5ILNW5iM/7N6LOi&#10;rIirFW8kF0jzkwpLyQQZr+fm2hp3Lvgr1frClGM1IfQDkBNw5sFjlQu+wdRSTYlB3ivUsVdPDIxH&#10;wss5JWFzNEIZEJWwIgN5hBDEqiLWtkmAWrA2zCpUC5mwEQMABUjdITKKVX6481nMEm0P9dhDzgEO&#10;V1EfVAEwJKEeUB1Mg+SMDbY99Md8hR+j4GuWAf68AFgDNnIswA7B7i2JFi7i/iIDrldK3AOIpB/C&#10;zBwsFh3tkDCtfrrETJciOM7P9pVEDB9jgB/G4QOCvuBsOgImFs9jtgHgDjzoequENDuNwAAASohC&#10;Im5AJrWrsETGKjxFODzDRr0O6ObDJu4sKINJth8unB4lnDZBvisB8hsmbDgDpi4ESIiB7B+phOMD&#10;AONujiqiCAHEtEXNNgANanRtjiggAgCjngCQWgDAECGC/CMLLvmGmMqmDPmCMCHC7gSgNgLtuiID&#10;wkjshonDWieqNGpqNitlJitm3jiMVopFTEQH5jjlyjgDYk3EDkCkSFvmarkFnitpFjiCwqaQWqDE&#10;3gDDzlSjiJ1CCNjmYlTF7izCyH/muqbETCHCGATAMmHALH/DuLyjZCghwhzimh0PACfIsF7CEgHw&#10;BLrxFl9izANuWiGmwJ/w2LrnsJnr2iCxrQeu6q+RtRuuer8ObOdCSn1DZhwBvl2BohplnBgBkp6B&#10;thwCimYCth8KOMME1oECFCzAPgNC7gWAUFFgTHhGEC5gAC6wCMnkTtpqvu0u7iURsxvSISIyJSJi&#10;VkWmLkOIahyCpP4CirCDdDzDzgKJagAIBmskcGuPJG6CzDujAOTyQCNL5iUnIPQPLvOqLRwMKRsy&#10;YrjDSvNSbubuaL6jDFjxBKXxFs7CrmPCihrBwo1Bxqth4GZIpN1gBNxiujjpVCrqWEsmiCxnlEhC&#10;GAPgLsQgQQEAMs9M8FwQeRiCghuEpGXsjmDjpjtgLu0MTjvkDjiRgBvClBrhgF4h1P6kCnTDWidg&#10;BC2B+AAn/qFQ+J3AIAFDgC/mdwFEYh/i4B7gBlCB/gBldC/tipTPdoSCuKXkAxOEqD8CegBLrq6Q&#10;IxTCsQvpoiKgDjsIHD8ECmDETJ+i7xkC7tEiIRci7xbmIjnETmznnoJyIHHnIiSs7Pqh4FnB4h3v&#10;6h3B2Bjt9hwK4CrgGgGswgFgHI5miI7EUAQM4i2SaLZjVHxiMh2KThrBwI1Bvh0ikqzFJJPE2L9C&#10;OB6KFD0ESSSDozPJUirl+HbruzjxiFJFTKFlkt4vTCvies8SVsOEsmvGTIpIokXkBt1r/xGNMG4S&#10;8lTsMnNIdkCiWitpjjvjmiMGhEPx6PTRDFHmdECs2iwFpDPHCgBDvgAp3GojpOHuQoigMnhm9kTB&#10;9lzEpE1BrBximh5h8Crn/DnuWn+NvLtDqK1oCjnq5DvyFzziQu7UuSKUwO4LeCRB0l5JzBpJChlh&#10;oI1BkhnlnSmjdSLt3RsCvtFETANAMn/ndldAXgVHhpgmFqxH/rvpYkTGDHCxxSH0w1F1GVGrACdF&#10;JjiEOjZn0n1kLCksLHkgEiGLupZjo0eIGLrIGpkSXr9oMy1raOdr4nFFhydu2UvjMiEDXkAGZiBD&#10;gBzG1Dak1H2l2H1ENpBkQmamDHmK5ETqhkDKdh2B1imknjdVIwWDtgKAKw9SRCKOQn/uHCxgDjto&#10;CjtiHjsH8ksrYMKUmmUkyl4sdn2B0BuAABvhyBogAIrikp9n/gGAGnhgJgJzyHjoiCFmFh8pGEKm&#10;ODgh7l2ABh+o1HMDZshkTDXiDmeJp0GD8DzmKmyAGgHv1H4kTGPHTPCJVjBEajAAB0aqKOZmAvcE&#10;3GfllvpWQmuAHpbOUgGpjj90WCgkSETJamFtvLWGtkriGS6tFomy7vJ1XrYr6ScUuu2u3RxRACdi&#10;eh4P4inBxzrB4h4BpiNBumuADjjtmC4QygR14lDkKh4GyEon1ifjdAAh9k3DAUZJkB/Q/wpiNpRz&#10;ZQzgCMJixLq2TodlML7iyDtw8oluzySK4pkTSisJFklt1jhDiJrXGpPUmjjlJjgM7UMxDHNDCMkD&#10;zuBCzC9DtidIWjZtjjgB6HODXCOQdEslOK5CzCDKdCvmZXGpd24CDmDC+z+q6DmjnqAn/gLmINui&#10;2N5wwB0HRxhCih0mVDPDzoBCIAMXBtlmyFeLwAEjvxRHCDAu1zkQfVFVHPQxuXu3wWkqLLgwgXxF&#10;Ah2iCBshsl4BkhmpChdBhwk13ENkSSVtpiLDvn+iMAOgLjti1GHAXAVltAQgQFdALALGjMTre2kX&#10;w4G4HYHxvUmmBKzrlCCIxCCQ+ldyRjpn/uBqDkt1XXzQfT0D8HDz1Xx3xIKHwDIPMDF4QiVvPr6D&#10;6uZvQDFPSSLrBEPqOGPH1z3J6JyH13GSpirh/B9QL3JEquCj0STgGJZC8SvgOAKCKIjFF3mM8CDy&#10;XqKIaCghsjaxCm+xkErPkE8mkIEVZlCh1Wshshrhevph2BqCNHTW4QKiEisB/C4B6h+Hhh/ABCGD&#10;nGmHaDB0SAAjsJGHhltlWJ3PSRNH7oRITlTEBCtzUGbQdzYmAFTM7F6IokaPlJkSVFOzc1NmuG+E&#10;huGomkrjrDsE8zc1iw5oEsq2RoJPMnLSGxwiNzl2nWIjiJ1l4RgBqifB214J4BnCCh+p6YmjiM9p&#10;hAIAJggCxgIgaHkgGFCESldUvjHreL7ocidSlAABnBukxvWE1HOYri8FUid4dqz2ACDkcTaRqGal&#10;/DAAKom0PhyB2k9tsignNMHCECvjzl+CMJfLrCzTNmAGakDj/ElXhFHITlHlRECvbh/ookW5J3XV&#10;xDAAGskDBiDkqPnkujhjjmeDiR7Cw2KHmsN0saTlsOFgFCzLwiGNmRYEth9H6J7jZhzmXWJGIDty&#10;zi2EfRcYw6M3blvnJYQ3y4IakFjUxiQhy1cAABkhl2shjhmJC6pl4KtE3EUH9LNOWxmgLiIOwmHA&#10;TgSmFgVgTw9LVC2NAlGaiak63a364HKPSN/klpTlCh2ikxKixztogC91j4M2i4aQgu31UiY4Yli0&#10;vWjNXiSydma2myLkHPns7V4lzB1EKKrk1G0kNmCH15IsbDAZPsOaAyvmxn/lXxyhwI/h0h2HTXRu&#10;C6XQRSSAHmyIBrwQaLODt2ZDtkhmJtpiLqaTjK6MzCCB1B0p6BxBzhtChBwhnkOKzpMi4ACgEnhg&#10;FgGlFw1tSgDiIKFCvtsjdFRjdQTk3UV4+CIH5N9kNiuDjiW5/gDH/gIgIFtEakTGCCCNtDjm3oeb&#10;ziNaSmbRStxpBiglXiCB9mgCPQ1Frs3k1wWjyiQCe27l+7qvIjsUstnjniFDsC9DsGtVwF+DuEaZ&#10;yzWVUSHal4RZayfiRjSGeDjs/k9h1B1BrNchwhfklh5BpNkimomlYgHC4B/ABgSPph8Aal4h5C4S&#10;NDdFmNR21NniMAKPzCuFOEnWUz9xYnny8UGZGjh6R0ElHq5ETbZmIgGzdomlqjAVMmYMAHOKq0WX&#10;JPdprOoB+YiUHyYF7qp3O4FE8jnrOCMCvCOB2PpF5nXh8kFklZJqWr0DWmau10V1D8FjnlNizbzy&#10;FuBjv7cC8PkZJ2oH1h4h7Cgh7JMEs1igNKBGEEgqnGFgJLOOpCDkkHFJkyfT0YW8S647EXv9aVHH&#10;v6jr+EvE3RzF2BlhnJChcBfozhwBxkN3WErAKLQAPGHASAQaxASGHAOANC2PzGs2ZZQKWO17Gdb9&#10;vdv9wCcL/GZ3Dx7WRiDsJOpEjtI8RyZcS5sduvQdc7DsKRrrij3YGNKcT8ScUDGdXKK3D7XGBk3B&#10;0oWjaOMn2k9jkk5QuiwiOEZSpkCnYkAG8EBDicyk3miiE0pgL9Uk3ksXqCzYMq6B6t1hzo9DNsaC&#10;GJutW1ZKX3YkOB3p6bjZiB8h6zsF+W2FvpGDsB8B/C2CrFddBi2TVKk26Gzlj6JQMlLUai/DtlNi&#10;MW4W2ielJqVsKVQju5/yqoRECrCith7IblRooFSdQDyjAJZaYK33fGyXOUQFnkC2ACvq5Q67Z9L7&#10;3ksc9muF/j0Mq7FbDFg92nEYWHGCQNMkyB5nTbWMfhyhyhhcav6naCkiwiCCwiv17FAALAMAhySA&#10;JAZk3gHcgJ9iKbF7BrZ28l6jXEChwvX6nhr2sh2mNPIS6i7kfC74chshxI1eT8kB+RSlQcFmocPE&#10;4JSEYMEDdRI0LKYjBG6C+ry27kTZYt2N9itlR0O0MsL84q0StCwQJKWXWw/qLoHoD0VFOEWkXmfF&#10;IlIcBM7naCD1uq2CIAKtmMNiMWAIqG8N1NMFTCuDiCAAMBAIAAYDggABQHg4AB8LBUABgJhAABEG&#10;AkAAsEAcAASBACBgEASOSSWTSeUSmVSuWS2XS+YTGZTOaTWbS90up5ABpNRxABlM1wgBiMiful1v&#10;cAA8IRgOBqGCoTBQACUR1QQiCqBkLA8AA4GwgEAgCgABx8A2mRv+SSKb2+4XG5XO6XW7Xe8Xm9AC&#10;2Wt/2x+P1+gB8vl9Xy/2YCgSC2ezY4BWq1yi3SS+yaRZfLZTKyjLgHNW2YaGR529yXSS6RP5+2x9&#10;4EAPF7PkAOh4vMAOl4zt1O53gB1vB4gB2O/cAB+vuvgkDAAFAmOcyEAUCwgBgTmhEHgsACGJAB9P&#10;h6gBrNhtgBuORygBzOx3ADlSIIhKIBUKVsKBMABIHAyMuoACRJEfJ+n4+DBAAfx/n8joCMYjSMH4&#10;fbaHedxzgAdx3J+9xvgAe58Nof4CogAACglAIDIpBzpo+fx+HwAB7Hsna/sOjaygMArmuuhEFwYw&#10;qdn6f0GACAgFKWBbuA4CaGAg56zREAB5Hu5RwHc4Z4Hqw7WpHBjSsTITBn3CaQH+wYDgGkU0pGgi&#10;2ACAQBpAAqMOvHaPAA6COAlJ8czjBLBtbBh9SGAADgKjgIAchgIgc7gJI0pYFOasLmsWgjTJK0zU&#10;0wzaX04tlQJOf7KpEeh6HU9hymmAB1HUZ8MHcZbwHyn8cqU6CMASBANQ8fwRPYegU1YeIGuAd7hg&#10;TBwABGDgLgADoMKoDD7AAeh9MGaJvvWdx6RgBQFo4jyyn4fkGMDH8hABcrBgC1iQLUAkdIKxcS3o&#10;0C2HzEDCH05R93SwzDsKpTwqUwsYLStgE10jIEyO7cjzyxs4zS1aSHxckpHuw+NMGfi+3vLsGRdg&#10;N8sIfcYNe5TmLKC4IK8CoIooCmXIKA6OMLAx7X4AB531EEDX9juMQS5QDxyiuaIkCIAA8CqIK6hg&#10;G0lQoC0vTFR1JAKU4+vjSpTTjT7DsTPL+1Ox7PtG0pM0lR68li2Hq2dWJ0ABrmydCiGSoZznQncb&#10;gAh9ihIEaIBEED9BCD2lgnPcSgIgiBzayVOtFrO1cvzHM81zfOc6mdN7WyibbN0TL9Jt2tMmk7Mp&#10;VNyVbB1XU89rvV67BS2MEtlrsHfkDNk2h2N24Db1Yd56SkeylH4fUDaOhIGzoyOeHtGEpsOeh8uU&#10;eZ6qUeh5OHASlgfpYJO1wAI2LqTp2Vr0CMHjUGSm+M3oqBSOAOAiRd2+F/PB5aMR6jsAAPUdw2iR&#10;j7VQ/ZGB1CCD9AEf4fQ/z/JUP8Pkf6xYHEMJAnEAoATaADH8eMAI+x4IBACnEAQBgLEjAKV4f4Ai&#10;ypCNcPow5AyRq6OaApegCwCL4TGsMey1XmIBIIXxdLyzaGRIIAhhRFQHrFA0zMAADGjLqhojFfQ7&#10;kZIJbaA4BSxX0LFAmA0/yiSMJOI4RosqhoOEfYpCZ2BiHamiVE6FTrZUEougBAIdQ64DDsHYNIAA&#10;7R1jIPAPcoYBgDGDAKAMssJ1igMAcCcAAGQNA+P2BEFhzgGAZQaf52UdnaOvOQulD5hxvjnHWAAY&#10;w1xuGxHqbQDrMAAAbAoieKJXmAAAGyOE9Y4x1m/HaPdoDbUIAAI2YxNBq0EIyRgYaYpbE4JxZsRx&#10;Q5zVDGML+j9ko+jDLqf6hJfo+zDrkMOmaGoAjGAGiYWYAhHHIlmLU/REpjjqEchM/5A0NEYD6Hue&#10;NAph3WMrIqAxI4EgGrFAkQskCcDYvJAAO9uNER6MDNhI0kajSMAXfKAADQEz9AcAsVQCqjZkAGMY&#10;QItzk3PmUM+7OmFMaZDwHlEEcI4ZVjYbuAAZo0D1jvHgUoCAEElAbIoCoFEKwRAfP0BgC5Xkkz4l&#10;CSsxM+aZVXqxVmrVWy9ugJbV51pni1qYpY290RLzQuuUypul5MjPumlHVUwSDGOAARAYd7hyh2jz&#10;eOOU3xtR3QlHSO8349ItrqMGuA5oFT+KRO4johB0jnRNImf4hxFB6j1NwM4ag1wADaHCOQAA5D3H&#10;gS8AwCBVCJtLAtQsAAECLkZiqmZ+NEJYm0HyxieICp2oFOUbsdsAx6QCXzcFMJIACLFH/ckvgAyG&#10;IOI41Mvg+zxveQukJAwAwENLOwf5QyPUF12Hw8oxKcIzxUaYBIjgGAHxlAWRQeY9zBjWHKqgdKWT&#10;CIKOQYl/JllzIFLM9JSSOE1nIOUkN3Vyy+QwI7IpPGDgGtHAM9JcxhGMM9nOSAjK30kJHIVQe2JF&#10;iEAMARNhO9KE4kehQWqsEdVPViM0mDABhYgoZG6AAcY4hjIYHaNAwg+cbl/hKYsxiDkTzqBClIfE&#10;nhvjsIgOsehZZvG0P4sUFVS1ngYhWA0/tDzlDUl8hhbsyLeGPTiax3F+h9mJwQWtBkRaGkEcfilx&#10;8pX3j3YLFdci5n/zkNpN5GDyzDoOIIA2J9r4yUFP8WQsqLneGwSogYfKhEFtWTVnU1iYl9PUKVng&#10;3BgkDHUTi+g7ksz6gRaXe0/08cMJSe5RF7bPEPoeHwcoyZ0E40LP8BukdHnGERAkRSLz0XUKha81&#10;gzDW03GdrbVOrlWmyun2ftOrsdy2uWrDXOu1uTiDteON8cNwa+IwxKYzLhCALJMfEkcBcOl5pxno&#10;ZLaTXnw7U3tvffG+at7zcopkmCmt/yia/WJ2tcCT5wNRKPeuLpSEuxaXMwJg1umHHhRV4bx7BnDH&#10;PX8eI9Dxj+h+dA5oGnzAVUSUsBp3F/FsHKcY4jxB4DzJ3UCEqGT3pvIIfcDEtQLuIAyVQB7C1yGD&#10;SmjAc/MaIs6ZMyEthjF2O0qrXHA0JR9j2tEAIfx71JUCOwuoAJVIXn+LSnFUcMYUmIuyPyEoBx/w&#10;lAaAM4Z1zuD4AKsIfIAoVj3H8nFdJI104FgYc6jADwEEEhoYccle1qvZndSmlaEi+KESIQUsbSKo&#10;RNAQY45CBpYlKNmjBn+AU4gM9Ja8sAAOTH+IUdwCeJClsLATRjObqOEmbbbsmszblyHKHwPg3GNr&#10;RjkGEbEeA1cDHrQSTvv2DSqALAYC0/YEwXkRAuDIr4DwOzuIQm8xjtGER06k6h/UPx5DyNwNwcsq&#10;xkDZQ7fEw60KSAQWKuAjmtTlDpOKsN448KIcraoOaniL+QMjwL4QEfohOzkOuRKpQmQiq/oMQQYb&#10;iPGlOPAzWOQXcQSQMSGMGTNAGfoR1AAocjkAMI+fsOaOgMYOYI4MCQMHaHihKsyPGXyKUxKLK3Sa&#10;WZmIovaWKaMI4dcMMOU/4PGrujyQMxUimYWfQP8o4K8yqYYLEXoekXe2urO9yL8bcNMji31C2c6d&#10;IQk4kbkQyPGHKHMN+HwiG5SIQUUoOScAAoSLEAQpS80q+Y/C1C5DvDxDzD0diJbDsNG9qU+382cb&#10;OrY9q4U/Aa29orgv1AuJGpqMOHU6QeCeOW5EoeIsChK5iNwviiCTQTiAw2CP2UUOcSSXqqkII6CK&#10;cAtBwO2imLIVYHaPeGYGms8G8HIQuHcY0PAheRKASO4INCgTit4MYIsIwv6MIHutwh+UGMHEYIET&#10;iX4OUOMOGYMQCH+uyAEkYAKMGXiXCRMw2WKAsAcIQAEH4PeHaHSGsZ5DOrsAKA2L4AKP0XiSOTUX&#10;U8gSGZEL6fsJEA0AeMYAuUY2AWc8Yl4HGHMPY5cHoH2S8JIAWAMJEwmNXEYLciUMaiWTWNeQYHcl&#10;iQ8S4QcR2hszgLOJEOom0Lc5AQMMEY6v0yIw2IwP6UcegAAjGoO3aIqXASQIwxQ37EQparM9uHuH&#10;shKHYHWQ6HWHSkEHSHSx2HwHsxuLONwhOLYTSP8H8ACA4XUAEBQNyHkIoGwHCPGqCLY5Sw8o6A6A&#10;y52SSSOey4km+OMtwS4AGIMg2UuLaMSjxIZIYceIIUkhyaOfsLKL+MGe2iCe4RgY0MOd6T+Y6wAO&#10;SeaXiteoYSSIxMAa0LY969AMKgGh+kaLKqIP8egmwwmVmNoHUHY3Er4f4NoI0IQWaIgWmtU1QRKi&#10;rIyWrF0SyKVMMrsZ2NAQZJ2sUK+UgUYO4IUaiAWVzAZCOM6xY9wdPOW4M9xEHD2bS2jOnOsVFDq2&#10;s9pD9D4JMMM6ISmf4kY+6IOLKOeIQQcT8rDO6dIQE9vO5OvPjPlPmdm34dU2bOlJ6NQqqnmLi2kd&#10;ZO6/FJ49pESJW2Y4EcqJtHwf86IogHW46/0VYHcJ2vuOHEiJ2QkMOwjH/ICBIA4k8Zmue661qQYH&#10;UviQw/KAAOFHOHauCHOtKMGJGpAWcA0taO6O+8II4TGMGokiCHG/ypqOUVG74Xc0AdlIcOifwULI&#10;e6mWqHeHBHsPeiqJGAGIw0mIgL+XDHKg2NKXkQWiCH+HutEIQhKAiASMGAGAOKoHsAG+giC7yQMX&#10;US8jeMlClDiJELDGgh+HQHcNweyQYLGI4LIMY8K78OSeQMPS4UUP9OPMowcdYl2orLCHkePLYwaO&#10;aAZFK2CZeva9RFa9ajOxKtkOaRypSekJCjga6NCbAbaVDMEQ8HuSwHgtEkBKSHO+GHsHqxvBIKUT&#10;eLZUATwAUV+AoAqkwAk+lJmAkySiYIolDVWM/ECdrCIHaHghLFsHSKAG0Q6HjI456aiSeLSIIXIQ&#10;MHmogsMe7GStMzfLkzioaJFVRGehMTa2uTUelVKOcirQWszUqiHIWfCJEfYwKjxXCQCWVJaUkTiA&#10;WXoOZVIzqjkeSRhQehKeSKU8iK+AUSOAyAqhWZiK8V0IwIGTiNed4NfHtSEAELYfwIJYZDcOhOCo&#10;O0St4I4TfAMbJVSbWpWrQlHQJPhPpZ8rdZ1PEWqomduUKiqkUyKMg3jZ/aZabacqxPtPyc+NIbBD&#10;84fQDakrQNS2bWiNAbWL6m3N2MGd+NzW4AAHKHaN+HUeMlguq48WqHoOG96NoXKOUO2O4BEA052f&#10;QhcQALOLKka1GSeA9FXDcanQXRegEGilctGHWuCHwS5CMTkOa2Q1AIKiKt4LKOYnWhswmMYUOMZE&#10;YZ0MPW4KUHbRShoKUAPS2fwRgUNdcAQSPdiA+0Qqa8IQSHyPeHIHGGoOIHkPGJ252H6AGROZtZAk&#10;cMQdwQQMEOUpQLYqIMYSYP8ZgKoz2xwHQVRdOiCvkJGI2OaAzDaUkMZR3TkVAL7J3MrCIHEeC8WM&#10;ORyUqoc+/VQSK+6MsQQQkZzM1EZI+TwI2K+oMoK9YAcIwSY9YtjHGfuTukaIILOUuhtEEqpEM78X&#10;cNeNoHgHeJ+HKHGGckGHYVeHsHpd6XIlWQBNmIYOhdoH8AFdoHqH4BJbOHaTiGsG+tE4maQIoZcK&#10;8AeoYTgMYeSz+H7Xe66TeLKoai4d1UOjwTTgYocXiyKelPUwKfwmYZyzwRim+YuOUXK3oa0cgw1e&#10;8K+y6IuIQRyTaUIeSiCRAOUfcTwirfAK8AatnGugGn+NzNPVgNpPSoKWKWgWcfKIoAMibRigG6US&#10;0ZIMPQXJGTwMcI1UwOZZaIwfVCeQa3g+9a4a6jia5EBavazafP9AJk9Dw6jERZ64IJIzbeszbCkn&#10;jgaiJPgdIxiNKrLlDlplrltZ1PadkbZP1QI4crbDsdOM0U0Lc2NQTlLCsrXQG4bk6JNjU5eNwr8O&#10;GG+HUuCHQpogHI5Yg23dUaqIiqGAAA4lvnAWnAWI4NuKVchTQMcn4SkHiPfccPemAN+SoYSAYWKi&#10;eP8jGIwxIOafyIImg1gPGeYQM3Kv3Aii20YkrWI9Qy6Ae3cbiQuG6G7g44qlWAIYaOQOc1oSOH47&#10;vAyiCQcJEAQpMNAhKHyHgs8h6iCAcAeIhSrHeHsAEBKMIH+K8X9JSv5BEa0NbTQLUUtMXNsRgwLU&#10;yYcUgT2QiNgHNT6lKQYSYIxkank78L6YuJGlieuomeo0Ct1eQW/UZJsi8IQxEISi9JngAApFKegR&#10;woxkVl62UjyQYX84oHeKGHKHKGYoiHaGikOs8NYVQMiQMTgIYACANHeAcAg+mA4A2B+IqAikoZsS&#10;OOukeJiU2dhbmOIOEABhpIOGiG0xuOCOGUMLKThXnjMzSaEn2YxAsOQnUZqIw1IweOaNad0f6pqY&#10;GnIS7sAJIMjdCUIMMNo0zXlAXGFZcaMLKQcMY7Ga6MYUaIQA8InODPQLUNmNosC5mHqePXLYqLUj&#10;IP8IuYhoxb+i4SJp9BKQAO2xGYWIvNFaSTipRc+jcI+qsJYNArIJrP/lvvwLfbAv04iM3fmhsLTX&#10;/rbvzwJwLwM4ZggLhP5gjCzQQrU4cMxmFwHESdBmJk2JUzaeYMGeCPGG/T4tG/yHOWOeQRgQKTFG&#10;WHyiDA2IKzqtgP8WmIhY+gGY8mQWUAq6DJvkjZcMrumeKN+G2HEW3UoNKchtZZDvEX2nKTI93Dcn&#10;aA0AuIglsKoA0loa9bQOHqUN+HRbS1oVQAYADWw8yNwUMZUAWhWAYAkBpDcAeV4AmASIJhAOGGwG&#10;+Q6HPRNHWObhUjTHHNnMCbbxWOSOVgeIMmUwdDiI4QKQM/MNwf2R4IjueBWBCk9gGI4/LjSiGH+I&#10;+TQ3NkeqCiCGuHGQvuzZaO4AcZtXwasbgYw1rxPtmn2Z2tyUAS4hOmp0Nf8I0I5ocIQ/kIQ9aSO9&#10;aO4jRCRVIoxggrVDqrgVCMLLCHegEHWHU+MHMHKGCZ4Hms8TiN+LSNpTQIyAXdoAsAsB0ncBGkGH&#10;oIYPaiCPSJ+pqPGt4SOkUR2MdYJuSINn3sMXmIxctqyQw5kws1CUPCRtcpMTNR4sIZ4VNiuMOTGS&#10;3iSvC3jAUMXNEIQOfUZvSan1wpPiKLUMLi0v0VGIJOAAstiL4QMmDEzuu1ogW665MaWjIWKR1B8e&#10;k1qaAQQdownGEUNYv1zJlqgMXvansMcLOYmLQ4Q4Hwmdg4NPw2xwPk/lH6ZwMq9vuLvbBlJ6f6t6&#10;vlE4CbH6dvlQKa36RVUvCUzAOdTmOlFQPax6NOiZDrgNhT6PGHEmDxAN+HHBdoCPgm/yYMCZV1OA&#10;w5PByP2tcmkkHbMXPZbiKj0HmHmOGHfRSOC06NgXiUqXp58TwowftZmw0hpebm6ZmP8I8JEbjV6h&#10;OKWkkw6SQLKs1WwG2G8Vk46bxF8JEXKMZ8WI4syLKzwMYhTuWAjuMACPeHwHeGwa0MOAYAiA8LMA&#10;SV4H2AG52OUP8MEaz6FiOwswOv59IjwZSI6wFf8tgSOZaIYqqHR8beS9RJl0oQaJE76S0QY/dbb4&#10;OPHXKiChkZrdkIOmRZdOOI4AizKIAEAaCQAFgYDAAEAZBAYCAIAAQBgKAAKBAHFAGAgABAEAQAAZ&#10;AAAA/38AHy+noAHm83SAHY7WyAHO5WOAHq85jF5bHXzIgCBgABgOHAACQeLQAEgmLwAGQuMwBBwx&#10;H5DIZFV6xWaw/6xHo/Wqw+n0+wA8nnKXO7HYAG64nKAHc8XjI68/64AJLXqverxXLs/QA9n4/AA8&#10;XxhH+A4eEQYDqDFQA/X7ZHq9nsAHW8HkAHu93xI37iLtfY8AtNQYtEIkAAWBwPrAUCKjA4oBYm+3&#10;9Hn6/49douDgTrw2EscCQNGns+bI8nq9QA7Xjm3s+H1eKuBgRsuJjgWCgVFAJE9NGn95Y3HYhqQb&#10;saSDQWAAeCoJsaABNTYKvd/zWb5X/w/8AJHAKuwHAsDQPBEEwVBcGQbBz9q0/sDP0rsKQfCUHwzD&#10;UNw5DsPQ/EEQxFEcSQnAUCQxBkLQjE7+KyvzRr6ka7qsqifL2jwAwor0Uq0vywP7HStp9GCuPKrj&#10;prIdp6M+c7oAAbx0HamR3HguB6JSsayAKqrzMG6qsIkib5IIB0zAAxSJuowjjIeDQJO+BqIv2sbC&#10;Hm6a4LMAEpHeAB9H4wCBtk1zXosjTQsAeh7Hukx8p6f7BgABTXKSCYJAADAKgmAAOgqCiPtOcp3M&#10;2dZ3z66J1sifBxIgABtooAJ5zQAj3gMBYPqiCYZNYBYNKKh4AVM5xqmyc4AHGc7NnqeKyAGAyHgs&#10;Dj3gUBygNKyLJz8e9ZH8f7AI3awBtejqJxmyJ+TAkiNgCi4NAsCIABoE4RIS2lSpSk7ANsid9sej&#10;R5nxRhwHQdQAHoz1fqACAFtkDIHoQ2yLnlR2DOozjDsCk+KurRaeyYntALujKNvCotKPo1gENfhb&#10;XgoByEAkBjvvigmGIeiqNAKAaL52i4CJDkcZsBQCenmeWCnQdCYnWdZo2Cdhk0acgAAOAqSgGArv&#10;gEAlPgeB4VAADYNh6oIDhAAB4HojTMucdJ2WMep80YxSHx08lvKpnNnIgBL3gaBwINqoDQuWs4AH&#10;MdspngetGH2f6NaqiYJTkvB9uqdJ01TUbNnxjR+H8wABx50QAAFkYDgRMrGoTM4J68AD3II4yJok&#10;h6OIefTJbRxk/T/vKMI8BaOAAfZ9p6dk9c6noAtOBgFveCwJU+BYEu/G/PpKfLQwErgDZ3STbPhh&#10;iEoaAAIvciGq9KqqrRW3j8P0vUex6/ULQtHL/RL/X9xUu0Vv8gBAGASDn/o9RMiyA6BS9F3figSA&#10;cD4IQRglBOCkFUEQFgDBhDr9TzAAUiXw+yoCNItRPAYuiN0AwMSG/lFyLDlFkHgPM5w5UnjaHQWs&#10;dY8TLnKMIP0sReB9KMMGYB7RJXSkaTaRQ7BGwClARun9ZpVwEs/JG6AmxnQAD4eKaRcxVzAGSeyo&#10;AjZigAAOO8yYoBGSLgVIEAAEwHgMviNeZ0z48R6mfHWPNRhY19GpH0PkuY7h3jcJEP0cYAAKAMHM&#10;R8fajGmGyHYPECpLh7AjI+ARmAEjnM6Hcn4eki3mFcKMBYoICV4M7Nk6UhCgSRACUK6QyRlB8GfM&#10;GVx0R5CvufSK6VdT1DXvRAe1R8ML2qGpAlG0xh3wIJzKwO8eqSksAAHUlUlxck8kpH3GJqprzjGv&#10;OwbIARkEbgGWe7ABJBAHvUISpN8RsgITsOAUBhhQDjl1MAPIeMhxyDmGac8dg0jAj1G1B4fY6Dzn&#10;VIyQQxMk2/gpKaBsHZSQIgoV4ps+x70awsgTA4/B5SSqAMAosz8MksxbhQV9/8KF1EkMAO1PQ3Bz&#10;uaYOR9rBoDAD+H0c4s5KR0TUpEmg0aMR+vMNgd8DimimgSUuBeY5SQHANNY+V7RIh0R2JsxgjRGo&#10;qLrMIZYy45B3lzcYdUvQBzVsvIQAo7pUTglRPYnI156ygKTm4asjLOYQgIMgRZnjpCQPyRFBpCCL&#10;yRI7J9CaC1ibFIcfckKBCBX6lfhNSkvdlbF2XsxZmzVm7FI/RRZlb1NyxxVLyeh0xF2SStI0imBp&#10;/7KFgRjCU3Q/SSudLIOod5KRulpAAOUd5mx3UzYOZ85Ty11AIhHLgfbujdl6uTat00R6s1EUmQ9m&#10;JQACwjJOT06bHGLNxOqZ4z9ZjXgZAsp8xlaZyvFMIOoeRKVvElAnW0rA8GLD9eaAshDpiJj3dzIV&#10;WQCh/UGAMP2QkHqAG7MIPkAVFAAgHXoAkBgG3SgEXhbQ146h1mfG0NYtY5RxpWHqO5RgDAHmvBMC&#10;5T4FQNHfZ2Vx4xzp8UGUcoxNBEyfsQAOp9rBryJxfH2Z8e5NwAATZeAAGAKJLVoJdDIvBuT4N9Vm&#10;RcfQ/jCRQMi5Z3pZB7nKPgzIAAKANykZed86hZGPkqTw2k50kTnUuJSXElJyVHoCPCmPKU5FrHoI&#10;qQ9SZsk5GyjMUA4BryD6EOy7BOakygEOIu6AnpzUpjrHYTEcY5BhllHeNaQsiyRmXppKVXwDgHlQ&#10;AmUsAAFwLgrKKAsqdJktGcHzLR3TzIRn+tjK1oD3zwrjNOXYko73DDfHMqkcQ60pjnHcrKWajAFA&#10;BaGPoz6VS5w8NQz41c5Fy3RccSIB1+lOAajiBwC6nzhzBnSd9nRD1ukiMOVzOCUG3NoHkZtwjxGK&#10;GdUZR5NEZFCFFPkpKc5rOBzzdg+E+Rr0yPpKAAeKjOCgvfz6yRnhp6Mv0tab2ytgkfH7spYCxFnO&#10;RWFf9yPk3J4SWWQba+jSQ37n/Qlrmw/KOac15tzeC3LOQ2MQDzssBkyyD5MsZHepkR3pTL0AYCKm&#10;wCpnAJGe1PLUDQGQoitCVtCSzZ2Dk4ckgrejsSsOMdmzIxMLIIAZIQ/OhKNOq3HoNtCfEX26n43a&#10;M5bHWdIUEq72Iswfuoyo89hR+Fki1mgfJhEbsMNkcHhqlKjrwBcCMD0iNvxZY1Dm3VvLcnOiqaCT&#10;o/R8jdKiAQcBTQHDhJEPsy45x0EIHOPAEJMh6q7H6ANT4FAHmbIklZR0nSRqMOwR4+RQJ0nvAIAZ&#10;S4+wBYUdLVBnRXDJGEcYozLpZMrREH4Vzw5JesWSZSa8CQETuJzI8SXh2fj2ELNkA/wCMnFqMHaS&#10;szA8ErKjVlHYy63SuJyWnW02I743IjQejLxb4oKchSR9QBh1CMoBRhUBR8QggCB6qYqVofzSIeL0&#10;QcwcwYAlQeIaiKot4jxRgjibwAwC5qgBShwCACYFwADcQqBv4oiNR36k5B6BhCSyaoKlY0av6yx9&#10;y2BvD+xKAcigyGj+rJw6ZRgATIJPxijNKMBNA9D/Qmy5Z9I2QDQCqSao6SYEIDCUh1whDbRYJhAb&#10;Qcwtal0JSoLwbLKkZgIzDJxbojzsw9oxwCYCCYLb476szPxOYgYiYgY16Mw2RMQqh/BHhDDjhDTn&#10;SwiwpHywDqTnESKxJH6wSyZF0RCwY/ER8SUTkTsT0T7lblJ/CCYkij6LYfaawfD1jT4y4AqvQjYB&#10;qqAAwC0E4AbcCI8Qq2DnrlJ+DuzJ4rhg46odqGJY5UoACmBKbsY5zuY0wjyKb4S7IqJ7zJ4koeBR&#10;aq46o5Qrh3IkpbovIq6vh2DhzL5QZ4Y8owC/zNBuJgzw6LKLaXwADciSZ8494BKMgk4sgdJwx/AD&#10;LI4yQwAcQdqToeQe4sgAL450pvbO4qIAYlICoAj1A74byggmLKoi4ewAQpgfwAYDp0rpp4gfo75t&#10;I2QdAcosgcAbRPodoc5fAeg6oCYCw2QFwHAqYDoEIxwgbKgfJWQdAdJVgsxKa2kJQAjHwBSOIAoA&#10;5wKcgggfybIwoeKTpOQoAEwEMjog4hAeQexMCoj4pkh3B7YkArgBhkY5Q6ozJWTPSNwDYqcPIkyL&#10;Y6akYypYKaI6DOIeJWRUYlJzrfZAQiIoABoBhwJZw17druJWaeiEI4wjUBQoB5z4idSdIhh1IqKs&#10;wkQfg5wegeSQ4dwdygAdIc4X4zgesiYhwy4ixuoAhS4BYBoEwAACoC5shSzVgCICIog1yqDjsRpI&#10;bkERkXkSAspPAcrZAABgYtYbIcSRb+guYAgf6siMT7Ikq7Ih47rxY9ktIwgjxJhLcpAgoCZeADM7&#10;0FyNgpJ5wiB8K/y9qqzY5KYbochY0YYubaAsh4rLi0ZZ4xZM78SqBMyqDhYA574iIh5OVAQBLQUw&#10;BlI+pkYjrqkTUGqFLlSFaFs3Swjl5G7n0UCCR/zllDFDiAhIE3NCU3q1tEM3yxERdDtFFFNFSzFD&#10;dD5/lFqx4rQe6aweAcD0oegbhV4fQbIa5NAq4CAE6hwBQEgEpSQEBs4Ah19EBEwurmdCblJ94wJ3&#10;0IQcjsBVwcolodSqw0Irhh474Eqo4qMV4m7GTJxJZWRuKHtHxP4ksAYno0IwgApvBHQwkKoyIu8A&#10;JwUBgggirR5dCDxSIe7xA3AksUrfojRlQ14DAChwIFYDrCg4g97LCGJRjsQza94ubKwlIAgfsiIf&#10;4Zx8wBD0oDQCBVJ0Ah4cIdSSYcoeM1odAeoGx4gAIqYxgwhrAy4sRPspot4AQfRV6dIkoDwDUjoB&#10;QBpegz81sjbpg1Mc7ywz4ekuUvIwpRQmwew5x0IiFYoqJ558w2gBJ8IAQ8xbowAfEHTu4jQwbLla&#10;yK4y7LpRhzo6qWpqkyoCoCJwICIB8/cCY/Qdw5IwMKori1ZoAq4xQi4oUPhMtbUewkU5i+AfBV4f&#10;IeQYwkYfZV4jhPojIvSYIg4E5TADQIB8wCRsAg6Ug2w95G0Ua11FyFLjNlQrdGCC40c+glUuQcod&#10;QtYaocBVjagoIkMBUQMWJSSM6cgi7womQeAucrVWwAg2T3CYIEoDQqYhQghQAkpxBKwaQcBqamNX&#10;TaSKs7A08MQ7yd1A4DB173CqFfA94hdPiEI+1gw04+wjSu6I9lJGxFovlC9lxBJ+kXdFdv6wKyFv&#10;D7xDdE9wFw9xFxKCCzyytvU3tBpAr0Bjz+glQbj0QdwZAYoyIdJgoBh9ABwEJs4BoGlWIBADpXAA&#10;LRJdi1BFtw1vqQp3ROpKhKwbQcQls9aaqHY81Ao2R8474DIhU1x9B84ggzw6obgcYlocwd5K0rIz&#10;92TjQqw3VMQoCNiYJydtM8swtLQlLsZRiHQz55gjz3A+Y1YkgrhNcMZ5aoghUACKwdVyisdO4i4i&#10;quaM4B4AwuYCgAQbBqi3p4gfxWQslqgALyYshTYfQf4146IoEDQickq9ocIlIe5iYjAkQC4Do94F&#10;gGqONIhS4DiRJ4gfQy4bgcT0rSkianL0QkgnpcSSYAoBIqYAoBbyYkoghLCTZ4dRZwLhZxwrgkAh&#10;6vR2icplThp4a5E7MN1VItd2R875x75Ry8LfK76LBReCaLBgJRkf7fsZyM9exS47IhA3gi5x5YAA&#10;SJxE6nA86WyJooooTgg2RmQ76Mw94AQf5WQfQeQmIfYegaZ4geoaByqQ50RLYA81QBhsApQGDVID&#10;AqAB4CBXAio95nZYDjwq6IwrLW5/CyMRI/qbIwCO4noc4dRKYaobz1CsJKzditl3s2h8itLgasyN&#10;J746kYRtJYKO5gyH5fqYCpxmCdSPQz4a4cJYzYkIpzAzka42wh93iMs8oCCp7VJ14CtfIpOao9Y2&#10;WZY8BnxkZ7yrSENukHsHtvc3pHhA8RLkhIlD7l61lldxSwLkud+eVJdCFJ+esTNvxDOdGeefmfuf&#10;2fDqZBWeJHDn1mA/o/QeUDQAAcgZQZQwoaNUAfgauPwA4u4CIFYpACAF+RYBoGt0oDRX1lBGtFuH&#10;9CTksKBP6kKH794AAdJUZY4dpPob5KQkx3whQ95TpeAFID4qcBQh+mJWSaYuYdBUwzh3xlQ2T7Ik&#10;UrJxp4wihAWLY5I6o3Ary6M+41S7BkZHSL40bKojR7SIiLZHQrg+y6zI4D4CxTZ5wgg3EdDLyOww&#10;DIIzYAIfYtYBAfwmIBwAIZB8wBMiYC4B8ZYf4hAcAdps9Viigc72ZPwf+noBSrQAYy54xVIfth4k&#10;QegZh8wBYz4EYD4EgqKiaLIAIpC/COIAKcRATtQ6qGQ5zZRPpKpWVaAlMwoBE1ZSTcDb4ghqqrKI&#10;ybIwklwsmlK0gvB3SnAnrKwz65YskRpZ4iepAqLMA7o78BQ2UOJtBzqLLKuAAkTfgkjxGS7Xhko1&#10;uIx7qLIigf5YwAgfigYh5YzhwlLiYipT87xsADwDwH58wCCS2SkGhBNmBAmfee1BzqsGtEyKovzd&#10;odl5gAAa4cD1AzUtCEMtpd5eEwA96Jq/qLYdPBaZxRhJgwAiQoGwAxwxQjQ5pRm10Y4cqgwzQlIi&#10;4whZ4i9ApMrI56JwKNgxwCl4dbg9xQauziyok3yEpAGdkG2cmeug+fOf/JfI9ByLqjk3/JnKXKfK&#10;iy62KAyAwfCaIdwcgt4dwaAZ6aQXIXIyIcpVlfCqACQFKigCQIQIw1gFLVgAgCBwLB419Cd1xF40&#10;cKaO8YRPV5KTobBZGlrYQkzuDxhTACSYIDHRUFz8Sddtoh7ZYlIbAt2louMtw6rflPo84jx4Y1Qh&#10;4he6cCbQKDzdoddahxYnoeLLqMYjV8k83F8KpJkYWXJkIiD9o6zWaHZ3ykw03GRSgBgApKYCQAQa&#10;pqgAT3gAQhAfgAQxwrheA3B3DLQd4dwkocgcIi4c4cYjwdgcij4fQj2R4oADYEKqAEwGKUgEwEpT&#10;YEYDBwLwYnoawb70r1iQmClHsppKYiV+gBDHgBVjr5RS8Aa1QidL3XA155mMywB7wi8Boh5Z/TxI&#10;T6YmWmOowwg2KVJdWKLy0bMp24g877kNbfQj40ac4oHGZqm2pNGN4j4oGMaDx0vUym8JlZru807h&#10;goo42VhWAy4f4e5qYAYfZVgAYf4b4jZYIqg6o7oqbU4qBTQpACwC2z555TcUdKNJqyKx+TdCjmCj&#10;RGLYBYMu84gcpYyGO+CEZ5w75TxT4gSqEvzfoi8HosQsisOoIeKnisIzhSLf9b4iY4IiY5nSgcIt&#10;4dAdaTqWYy49B2FbkO4xx6JeFRgxxmIhAxkCKtY2JQo1N8XKOdyjdlpCbq0XtwblVBhAFx3KvPTm&#10;X1P1n0fr2gXz31v2X2f2jknIv15FQ/Iu4dgbagYbAW4WhtAZmzIAochqYBY8wBoDhXwCQGRXYCQI&#10;4JQ1gEzByELW2/xAKkAwJizZY5xKRKwdPsZ5A5y4JRhO4z5hg14Ea8wAAEDcv9oC5wLzt2xKd5JK&#10;cI0XIDwCpS4oQgAFADwer2AD7fb9AAFAYEAD6fb8gb1esPiIAAIAf4Afz+hT5fUSjL+AAIA8OAIC&#10;AYAfD/lb8hQAfr+jb9mEcmwAAwElYLBgLhYFgT8joAAUqnQGBUllgAA79dMlfzWAAJADGAAPAzgA&#10;ARBr6h7+CIAcDwFQAcjzFAAdL0E4AfL9CdVBEZlbxAD8e7ijT1bcYezTrIJfAADgcDoABoRE0PAw&#10;vvIDDV5AIIjQAlYDjwAgsGcztd8Dejzh73gz9nNGAU6A+WBQLBtOA0CAb/mubfE320bAwCjIH1cL&#10;jMYjkczezhwQBdLl2reL3wsQkm8mVGjj/jL8f8kmnTf8Kh3TmkHf/B6oDAUGAwD8ADgUnAELAkK3&#10;r3zACeAABQIgQUBoLAACwJg+AAOguxoHgaCiMACjMHPiy8IMu4aNuJCAAwrCMJQ2jKNuHC8NwzDM&#10;JQ7C0NvjD8TxVCMKts+KQn2AB5IKi0Yt8jKdpWA4DAM+SUKOmTxnwfSwHo6AAHceR6AAeJ6nyAB7&#10;SJJh6IMdx4tIeksgA6D7NmlYKgiB4AAmCAHAACQHTECAGtiBwGKsBYER6A6hKcngAJ4lajwdBsTx&#10;HC8UxDFcQUHFU/xdDk+wkjc/0DFdHULSNJUnSlK0tS9MUzTVN05P9I09RVOVFUdSVLU1T1RVNVVX&#10;VlW1dV9SURRVPQ5FaNnodx3AAdBtL+dRmmYAB2l8XqNHKcIAAoBKrAkE63gkIYisUF4YqcDQOKMB&#10;gGQhWlHz826SIghR0HhJZtnOqJxnUdq2HaeUtpCksdgADE0AAEwOAuAAMzCxT+Lgi5zSSABznc0J&#10;ytAvMpAcBLLATeYDXm/cege+EPnpIYAHmezCyUgx6JBgFwpJCbFAYywPwEAAGP2mR9IUgiDHGdr8&#10;nljiNOwhYBoyBYCwfF59JIhCJH2f6JR6dAAAgAS/tmkh+gSEbIwWmiHLzJYAn0cwAHpcq2HKjJyn&#10;IyxynFMyZqADANKADYQtiEIVAgAARBCsYQAuCS8n5GJrHAcldnUcsoHqcaMH1wQFADraeNWfwChA&#10;uAAgwzh+rGf4CTEBYFqsAoDgPPABIFkiDoSjScgEfsYo4iSaRiiKFSHG0gAcBUe52+OOMLocgo2B&#10;fPXoCMzduAB1Hjd8JAoCFtqOu8o4A+LypfCqEoV6j4tQmXsJmmMIRzOySTpGKGPiAgBIcAb2J0Ab&#10;SIYwqeRiry53yFYAbwD0zgescdstn9F1sih6CJoAKGUYiRE6GE/GXH5AsziRyQkSPMARO5JjLQSI&#10;cjdBifCRlFdeZwfBhR5j1Psk0wo72MGiIMjNJY8B5rvHhC9biZwHGxAmA9MQEwItyAkglpQDSlsn&#10;c+jxOYBCBEMNW+g1aDThqhUKpCBL/4DROUmt1QyfolxSUFE1WkWFYRdVWbuKkXoxRjjJGWKCGYmK&#10;Fi3FuM0bY3RvjhHGOUc46RqUrFx/xGkPotMuOobA2AADUFiK5JAzBlElHMOc/REAAAOX6BEGK1QK&#10;BRCoysFxkABmtIxBKASg1GIVJgSQfDIR5JHHcxsAA60rq7ZosIehFWMESJCQomhGwLJlAAC8EC2A&#10;PAVbzD4gSRjCjbHMVEdA7S8M2MKA1h4AASAbQA7Uhw7EmsaZCP08rvCDk5ACZtnxJB7JHHSO8vBq&#10;CFJrKWAF9DGjcsAI2PtkhqGnt7Q2+ZqxKSZHfJ0ARHpP0xAKAIYUBQ/W/rbGu0oA0hwGAGa25skg&#10;9R/AZAAOEeYNFdluAAOwetEmgmxR4fEzS7x+j2cKP4eyyEtjeAAAsAx9gLAVQWAsBwGyOAHBEZFf&#10;Uyzru2O2lse59h1QwM6RozZODjEKnUQIAwCDLFCR64xnD13sHIAABV2kjSTFVfLVJGSRz+EOA2Bd&#10;Bc+AAMILwO0eZ9h7OqmwatPLOJRD7SebYhTPkUGbIi6ofxeABD/aSQxJ8/CrQSeW5hFCPSOoxf2V&#10;0BzeQLARLmBkCa+gHgMNiSepQBSHAIq3Eg4iH3+kYREpG0Cn4YwDOJGxTSnmcydQ1AGAy3kVkQRi&#10;O9JSwrb1BIrMhd9vCDpSToRk5RS6xFjhw3ICNljFAKKsSY2h6LUqEtda9FUeLqWoUwodUCFkUxhV&#10;rHW8F4Y5IjQrdaPKKbzSeureK9l7b3XvvhfGKd5VHRoighAeY7V2DlGvIAdQy5DjrWIRochfAKnw&#10;AiCQEqZwfhCkaDMGZ+gRYLAIBBuVsLvoqnkRZIo90njxZuwU0g3R0jsV2O80hBTCk7IcBcCaZgOy&#10;+mcBhBYDwFOfJAzAilZR3H5HVbZJA8zSPlIyBmXEzJ02aMUw1fYESgIlnGkuY5+RyDsV1CIwr6CU&#10;J9O0Rs/bnwKgQn/Vloyt5RlsHkaRjZhSZvgk4BMBjnwDkNeyQqcJFUkrsJsVEBoA3BMRKsPwBQLC&#10;OACTEP0fTxx9SKAKPobpLB5W9HUUsc4525DjHEgsfoAixgabcABtq222lLA0BlMwGnkl5ewN4cw6&#10;6MjuxMPgexoQAj8kUUtZDPknj+ACmIfBYkmD8QA5csYCgGpmc8VbLR8SikQPs0ZGyFTVkbSBaKd8&#10;2DMQIS8gwjcC0bJ9R25/F5sQOgULmR0kg4R1auHzAxMpsUGmrIIYWUJOk6kwIUk0io914moJqTN1&#10;ZEjtvuM46A0mc13mzIzERuRDTYp4c+SmC6fYfJiAwBOmgFAH41J+v5HpQiHVUzmno3107W2xieou&#10;7tor18tizhmPPMENkdeqRdJtQJqjqYHOM0Mr0lk2SfQtz4F6YLJAkWNMJsQHubpWvOzRK4Bqz5dH&#10;eKd6ooqXipaqK0B7TRa6nfK8Zu+wdjjb1pSXZrT8yqigyOxl76XT5Tyjsnc+6d17t3dVkbLycxIy&#10;Owb+jxrC6FxRmQxmBu6PASlqypQAJAtMgBMKAUmVgvBgQvY5GKP9y7ci4jpG4SSsPyOeVo5R3n5H&#10;clReEtDxkNIc+U1ZRzVgZh2AAGYIzEgUAcUAew+UnjoSsAAa45GkscSfckoHskxAh4vtkjI4h1rs&#10;HTCyjI9UYkNIEBrF5XcblVAESR4xpBrjjKjvxGIGF+1RYKXgeMJx7FFPGUZPvsP4Hm3+RIjBq7NF&#10;LAMAHg4/NHgJADhtECgICqHaDQoJEeh5h+KbhwB6AdpUh7gSGuB8igDtKlDarRHdB9DQh/B8l2B/&#10;h7sTHyuggGD3qsieCrNeExB7h/i5miirHsiWB8j7MhD8oFjwADCrCVGrFFpPiSCGjVqmClv5Qbqq&#10;vcgAAUAQDJl+EzD+DVshCKhuhyB1E8JOAWgSH7mGnPhzpqC2Jqh3sziQsvOoIHlhIQi4CbiGCBAC&#10;B/kniDl2D5nCgDh/QBD1jQjWiBDsPdB+G8h6B+C5h5h9EADtDYwEGVjXkxl+oakzHgltgJgGltqr&#10;CgAGk5DMLoIMO2lBouLvRNuvuqrsOzrSFJt0NVM7B8kYviGNJwmNPUK6LljLHNnPoKCnHfiTnzik&#10;D0E+LzuUL0lKrvEIr0RPsMGSrYxeu8Rjuxu0RQuuLsu0xeRkRoRoxpRpo3EXEPOouXkTh6vSldhu&#10;BuFdhmBlgABzBdBciNBxBvkxslAJgQHIAIAdAeCsgYsIgFgVH6ADAJkFlNMPCwMfi8B0mBhzMgB1&#10;kjKukYsPEYjviJCvClgTgOnJgOEyCsvtyEAABxB0MTMQCDCVCMraEmQzgCkgF6ixgEqPh6nsHaDL&#10;ARrJJ9iHHiiDMfl3v0m9EYgHl/jtiFITQaQwjdDiD0ILikO2NeFuCFSSiBLkofmIiFuSlyldBvBy&#10;C/pXionfDCgBADtDgDMFnsCDh5tHkoNHgBh+CuB9h7CJB5B4DJsSl9ByByi5h/gCm5AMgSilgLAO&#10;CrAKALEegIgIjLRIFtiaCMkrMUsdh9QZijB/CKiTiKgCAAiDSwj7MPCSB2h6jLB/MKisgJDJgEgF&#10;Ftp1CMvujCtauEq+qVgFixnaEzAHgEsnp8EqGPh8jCknNdjjqtgJDlgANUEFgKHgiuuOzXAABrBv&#10;i+B2EZijHOjMACk5k6xYlkmTnSEYvnF2JTiKt2iMsNiPGSB9ldCDx0kem/memkiTnZS/kzkoB/l9&#10;P2kFt2uHgAigLFgGnNExpcNxiuoeAJRIEzpmCqidjrRdlaxjFUxlOsGcJPtuuAMcmuEjklEliEPq&#10;jgohKVlliSqsk6Q1p1xcv4LSlJ0ARqxRUBLrkLFDuWRRO4RqFXIwUTUUxhPNRM0WUQUOO4rpUW0Z&#10;UVUa0bUb0cFRO9T/IBh3NMAABshiBhJUsAC8hqjBADlciugECrAIgVtCAJgmAnFplqgDAKEFgBUJ&#10;EJRSDUCJJRkYoREnpqElwpldGBDQh0pqh6oGE5E5qPgEk6kdiHE6EegLivAAAVANgKiSslBzsUAA&#10;BxsrAABvpjtuJnKwgAAQALG8gNgKG8oFiJBuhymkhxB2MfITrmClgVAQKJANrKinPulhJyAABnQp&#10;F4CJJekFuxBxpildh4pkt2iwiSSQvXkgP5EPiOiwCOjVpsPWh/i8AEh/tHgLgFRvgRgLNHofD7Gi&#10;m8h3B9DGhxB6AclhB7FsGbjij4pmj7iFDUD7B+B9CKh/h8C8EMEljZj7U4EngEgCSEgAltiDFsCJ&#10;CgCHD7TCj7IXklt2jMgECxzkigKnHoFw1wIMiSgElttluaTcIagAAaATmpAPm8D9Hxh1h4C8Bnhs&#10;R0nRgWASECE3il2KCKq0jCiWiSEPgFroDoEnhyMekmGbzACjB+D8gDSxCSh/x0gEgAxvgEABwDyQ&#10;i4B+igB3B7C5wwKJB4h9HIB7h+kxCik8MlFtClxGkzocl9sZAQgKi5gKul2JHzroUP0BxmUV0aFW&#10;2vlLOxN6kiRUTYDMDiDljLKqN4kUL6xlxgu826UXUZkUWy0c2+O529r7utUYW+3B3CXCr7IxoCrU&#10;FGlah7NIpUhwlkBzlgVABbBbCZBvC/gJroAJDDmlAbAbx5MIgHAXPKgDAMHJweiNvOiDoGPdiwLb&#10;Elhxh100B4F3h2PUK12SnzWCPuiSWtCgAVgPDJxHilt23XpUBzB2DQiiCSPcFtjtiSSADQiViM09&#10;C5ihCBB2xVj+EegQvZCnE6h1JSmNEnCWVvidDhgIgFHRJ6DPl3lySZMgDpOmuPk6iVOSTPzSE6CH&#10;E4jLIgKVzkkZB6F2BthxBqkZRt0JqngEFtp+G8q5N9o/Eth4FkB9h8GkjTEepXkCIWqJJyG8gEgG&#10;vkgWkzOMEe0mOFjgCjACHP2mveCwCQVdCEHoCFCG1Zh/n2B+Gth8DTKMh5w8gBixuNwsqZDVCNzG&#10;CKgEB/QqSbCNzdi5kyC5rkkACZiBFyD7B2JUB3oRNsjVgLk3F9yJJoC5k0LLslF3F3hqhuFkByJW&#10;yyj4jWtSONH6nlH6z9EhknhuBzQqJVEljczrHU2YDCwOnBSyBojMB/KVAGgDsTH2nsjLN2kFh4wF&#10;mNB9jJvqCxiEjLDbHwF5gHZP2pkxALVHNQTdgAAPtUsnDLOSxQJO3BFS2/uuu1EIJzC4GQpawqiV&#10;q3370MlOxPL45YrVlBOV2x5X3ClbOxZj5lZl5mZm5nZnlUZg2zOWh4hzmthuxwniBlxxB6hlhkDM&#10;B1iogJpNAJAUgUkzgiglDFAYAZCqgNjJgBFtENh8YZh5pXqM3axxvfudC8UxkZPdktjtRaCBG8Ez&#10;E3nPiUN7CBIfCrJmDLMbCBSPGZl3h1mBrbF3zmVNpeMaEAoZ0EjChrBwmtmBGal44ygAAZPbMmjY&#10;jaiSPRD8hnBvC+N2iSATANZ4E+hvhyJFBy0lTiCDPdzQjN5WAAzjv5aWnsiNh7p4DMVfisgCi+AM&#10;gGlkARgKCuGGiSB4B9nIB1h7DGi05zziCxh6h4TQoEAHAJ05i6qiCFG9iKh+h7i8D5tXAEgBqGgD&#10;DQgHAEDCjMG5DSC1gAgCWogEFdB+NZC0B0iJYtirB8gBEAACAEpfk2HQEXh7l3xSABClCjM6EJNU&#10;G5AagTGpAQPlxKCBXZj8hlhrwBJhTcALkAE5DLB51YrNCHWtFtsbCrHajViCiwBvQuGCUlEkj8h+&#10;h8C+AFh/YDs+nCnaa5KAwYmNB7igB0h5U9jnnJ2lKJCEigRSP7zkD3zNiSn8tQOiAAAWAPjJ5UEx&#10;Ol23pORr28ZoFTOxXVntrPxLPXlFI074b9b95mZpb+b/8AI6rWUAZjFBIqH+h7sdh3B0GkhzXJhw&#10;BYhZCHhtqDgKjggI3TisgXZ2gIAZZ2gH3PlrDJoAMNnYkkM0xx3Zxx3lKy2KoPCJIiD3k6D9KsyQ&#10;iV2m31DLARSWUMY2jQh6szrOCHMnClrJCx56EnhshwnBCiCFbR7Hj3Z9DSCFCN7bCMHb6fv546Ia&#10;E4mVj4YXi0JWmZjQt1DQiECFAKPtiUiNh3xVpZmdDMroWSz9mKTOLfklhzB0Rvko1zAEp/2cGlAE&#10;8ph7FdB1clpUhzC8SMEYkrvdB8jJjtkFieExANgPG8gaAbTdAMnPw/CwSyiJalj4i4jpibibCJUu&#10;mcCRDqgCB/Q7h+4KzDWhS/gBkFgGAIqaAEc7LoKtC8AIACm/gLAGCDAPc0z6i5zVlsB5h8Cl49Cw&#10;U0iSGQCNrKjYgWAPKaVGm5aDt7SgCMl3ElhtaRSLaKvpiwIfClgXbRjDY53/8gDChwh0tXXb1lh+&#10;EOh+SNh+Qqd7QBB5h4JDiZHCnNknkGqHh7iBdlZJB8QJK1l9B8h/DYiOiHDvmSMlAB9cmV4RExgJ&#10;i57z09gXEDF9k1jVINZZcCu675WmryuSolW5US8A+XW/Zk+X+ZeZ+aea+bRmrsI+ID+SuXlHB5B1&#10;wqByBqDBB05sh3Bhhgj4mxEzqsgJgRsFgJgggiZ152gDAPkCB/ifIPMPxV2Kkll3DSewMgiKklV6&#10;mSUIEyigMYm8iTEeqfknk9LlnOMlDbCJN2kYmNknmPAAaLyJjLAVgRECNUCx02iJjChtadi2Z89R&#10;qq+Q6UjEgNTeIEC2VRhohwHCxTiFWIF9IAadiopxj8zJjCveEnvuyEkIB9p1J96FybiikmknnUl2&#10;ADgAnBAJgEGkgNgJCo0IB4B+QJB1B6DJhyh2U9mDdOXxl5n6gNiltjHRDxm9/YB8jSABB+MTP9zv&#10;gBmkgGACD8p1V3gAi1nOjLAKgGCo7DCDBwhzu+h5kzB7gBDJgBgEi54RKPHbh+B8iKiPJabMv7iA&#10;AQAAIBAMABoKBIADISiAACIMBQABAFgcAO54vEAM5sNsAOp4vMAAcEAqRgcEgADSsABIHAwAB4KA&#10;8ABUHAsAAUCQZ5vZ8ABvuZ2ABxOh0ABxuxyAB+PWPBEAtIAA4DOUAAoFPkAAGuAB8PuTPd9BMAPZ&#10;9h8APl/BkAP0Awp/v8EAB/XUAPp+P0APV9Xp9gCDP4DyYMhaFDIRB6HhiyBIGyYDzoAZMA5PLZfM&#10;ZnNZvOZ3PZ/QaHRaPSaXTafUanVavWa3Xa/YbHZbPabXbbfcbndbveb3fal/51/5XScTgADg5fjZ&#10;Tkvl8z95O53ABzM5mgBtK5W15rtaav+9BAKRIHicUgAHjMaS0eDsAAQNB20vu/z2fu55vWPu55AB&#10;ynY6Z2HiegAHke6tAIAoCgAwyaAYBSUgKATjMqfp+uCBEFJqx7kH+fwAHSeaRK4yoMggB0GAgmiZ&#10;phAb9GebhvgAfZ+H4AATg6DT3gIgRwnSeAAHmfJ9AABIEAMgaCKYfsPgfIwAA+C6yJskydgFAp6n&#10;soBznWABwnW6ZyvwgbiA+l0yOCcp3yAnytAKAaBMvGi9K3K8FIsfh9nuAB3nidS2n+n8IJwiktAw&#10;Bpxq2fD+nScjKm+by9GqbafnQdUFnufiFAOAyFAmCYIAAFQUgsAAhB++QKgwucQpEdp6J+eJ7r/A&#10;8bLqvULL0vNcH7W1eoGfsgAMfqlzzIh6H0Bq2gFUIEAasgCpQ94BL0BIBv6B4CnNBgGpEDwJoFUC&#10;5gWBMUVgixunPD51Hkix6H6CKagiDAABoEoQgADgKoUAaCuQrclw+dh5JEbpyy6cp2nej55S0iiU&#10;hqEoOJiwwASPJB8LwABzndhcBP0eR6q0fR8z+Ap9m6uh8O8ex6Gouh+z+A4DyufZ+yQeJ7Jgvi2L&#10;0EzkAEtidJM4Mrny+iy5tIMbMAAyUgkCN4hEDdShqEjFA6CcUADJUSN/r+wbDsWx7JsuvriuOzbV&#10;te2bbt237huO5bm2zksw5bS7tf+AMs4m9M05bg704e+Mozp6ne6Zzm2jx0GYZeNl8Xa6HAcAAXBc&#10;IRXwCgeB+q4XhiwARBFAoCIscp0KGdU+gBWSfrzD7IoN2E+HsrSCSvFgAAvE/dgjUJ+H84JyHXhe&#10;MxtCCLa8fDnpUncNphGi/nEdJ0+cgQUBA+THWUr8PncektYThZ4fDGZ/L13QXA/iYNMc99+z4eUC&#10;GuchzyDA6JgUmHadXhb4WRuEK4h8BCVymI1Iupkk6CwQpSJGcQdg7x2kXHg9ZghVjJkaAgAw4Lpi&#10;cFaXoO8eRKRyDgL+O8d6Nj6I2AcVQAAHQRqhAak5JZk0aq6H4kR9CBABD+SAAIfj1gCD6HEYA5LN&#10;z5AKAOQICICnrD7H0focw6iDDwHwvEfgBzFADAOvEkhAkeGTAG2lDyHx9IfLoAGMABEkEIIUC4EZ&#10;8oGgVJqA4lI9Y8AAGqN0cJ/oIutH0cFCBJgRAXjoQhUIFQIEpAYhlMiV3wk/HEOooY4x0lWHAOdG&#10;Q/R7jZd2Ac7wCgCFHK4nsfY/yTNHPlFwEpEwJAvAAg8+S0ScADTgXRf7IUtDgJAwxPayC/gUg2AA&#10;GYIy0EQIlBslJkU4t/cM3SaE0ZpTTmpNWa015sTZm1NuaUzjQN4b24U0zg5nzPTyX8eg9CRDnGeM&#10;4AA1BWCpLKNNl4FUaAAd+g4Ea+AHgxBlPgIARS2gYLY6tIA54/jjHXBMdj5S9wKL0ZVIxFgLpnBG&#10;YVIpkSLoDSC8wpkaEmGWH8jYA0YQHgNJS1onDvFlAOAUXMAYASDDnHaRoZw2WUnBQ+C4EpaEFILY&#10;NQwecpjkrkjbMOlkdScJGQW3YdDrBqDeUSOJMDrR8HhAYTgFoHi2AJTeAAcg7TppZS0QJK8ZS2wI&#10;Hoc4ACr0tDyK+ksvROi/xNJ+BUBp0wPAQiKRYgQ8R5AnAANgbRAhfDCj6N0bx+i+pIAYA1UIHAPL&#10;0BmDExQSgjAkAABgDBKRzPFI+PAkQ7nbFlriXlIg+XggAVmh9o6NoclaH+U1YCBHgl+Zu0AiwAwC&#10;pIlsldCaRErn6AOP4jQDQEJ7AwBFGwFgIJaAsAs6ZdE9jpHlFUe6pR5D9BZPgCNmgYAmPkBwCZEi&#10;dk4LyldhpPyQIES+kAdY8CNDzfMBEioAI4AbXyvsAACwEFzeEZNkJWh0DtSANscy2x5DxG0xYfk7&#10;gDD+ZSAIf5QzJk/LqldWa8R2D4YnGqzQEwJAqABMK/UiiYNcMmOt81NCNDgHSRofBeZ8EvAACQDU&#10;dAbAnIcBsCi8WvTcyFkPImRTctom9kbJWS8mZNydk+ac3pwGib+cEyuUzLZSyqZdvWV8sGTHtgsA&#10;A7Bwx9HMM0ZhSBcC3RmN4bhNX4gRA4fICAMwbGABVd0e4IrNFDIMN0cCiXikaaUTklgEcbIKIEWY&#10;vQDAEkWBBfwCoDyYRKJSPAe5PxuDlT+gZIlL0FxLIMhMyciyUgdAqvE+hWhrjiUShcybEmJpGJSO&#10;8eiex60eHyr95ix9MgAMeRYEoGl6AYTOAxThex8E/HApZPj5h+OE0ykQeDIXzmTATo+WKR9gRLK8&#10;kMoFNUkkGmQkXCkFHrMdW2OwdpVlZp7AIAgmgAgDE0H+ANeKIjJjpHEkAedcDMASAkTjPhEgHARJ&#10;ShY4LR0P65L/aov6HrhD8YWAQfK2wAj/L/bxeICACF6AUAV6zJECJcOCPQfbWwFHyAEAcmktkPpW&#10;JVbw5BXcaL/OIAJBYFwIkwBSCBUoIbnAAAzfZGeuwADZHEUPpZ/R1l8KmAsnAMWpwvYrHYgROqzn&#10;JYIRocQ53LPUKXJMo/Go+gZASNdiwBCho0hUP0iQ9x/2CAcA8FoAARgen+BUCaOgDbcbsXwrTq0C&#10;DfoQiA/jrR7n6AmA0mAMgRkOSiWQB99wDGSnCcrKHm/Oed895/0HofRejN9N7KTfTJ+nOOZxXJd2&#10;SH+GkNCd4q55DyGkNElo9k96mv6BwtgCgWSwAQD4IgAB6AUXpQpP7B4Jjm3EzkrTwkr60d2+/VBC&#10;iIKlSUUjAqfEsltb4V0ApxKXEpX0vECwEVlGOJMm8gyc6wDpOmRwb2WQAAxeyjtBY15LAAHWQMMm&#10;AEIEAkAeJMBMMY6IIoSK24MuLEL+eIgmGgG4iKHMTGLcSukUJoBaA+v0IqQW/keMig2At6MAK6V6&#10;L+oaP6GyHOKOHY1uaAQWq8RskWP6AmAWYWUOT+AUAMRQ2idCG6G6SQF6F67UG0G0KGJ8Q+AW8cSg&#10;2G/uBgLQCGB6BGJqAqJMkoOmHgHqT2UyQ+LqQ+jGQ+LML+xYK0wGLueaRqSIPBDWcIIGIMSSYAOM&#10;L+OQSIACH6RGH2I0AOAGT26kL0AkAYQIA0Aces5C0InuHqH2AuT4H2n+AaAcIcBWBCJg2MVCJ2LI&#10;xmJSHWJEABC0Q+mA+NC2+MnUYspKMWjoAymEnw0oJySU0yL+HGHUS6GkG8RkcSZeJwcgAUACj6AM&#10;AGrK505qLIHuH6LYw6i2ARCoA6AwlaAyArEYuWJwH2pGKAHUgmkyS6HC8OSGRsAkmG2HEYBmBMXw&#10;kQ9JHPHRHSbqbRHVHbHdHfHhHibAmdDcNGMqySyo9Qb+yuM2OSHwHqQIHcHQW2zOzSG6FmFiRnCM&#10;d2jCAcVUJyBMPOz2Z+HQA4XwKWMqHIHCcsHsjyv+JgQeJhCWJgAQSeQyIE/SRQBQA6VKScLmYaSI&#10;HQTGG2S4+Mo8pcSQJsJgA6ISjqpaiUfkJEGiG4/qK+L+A4AxEYt4IsXYP0QmMqA2d6LiQ+KSOmcE&#10;6IxERSRQAspcQ6XWHcSAdWJEHQ2sPwOgJ8JyMkAyTOAtFaa0JSPsAAGmkydatKg2JgZoL+H2HwS6&#10;HyHqfuHmHij60YKYAIXoH6AIIklsWU3ASCocZIL+a4Sud+WUmNEYAiho4yL0VgSIHSHeS0SERtMl&#10;FcgIACQQ4yYAuAH8P0ACiDFII0HSHYS0UyIsAKAWXoi4JwMrDAlsR2pgjYTqIMbSRmV+vsMqBIA2&#10;Is6EJwA9AISWQWGyHSQ+HMHePqYycuxsBmBIYnJ4RQJ3H4MnC+raHcUSG0G8GQKQHSW2xYMqwpBw&#10;AUk8AQAGSASGJSkCYmH0AIu6AkAoPOBaBIZ+MZMUSUQMK0HCYUAAdSI0rEJEJ6QIekcupOAABYBE&#10;IcX0LIpcIEpLDgM4y/HlQ/RBRDRFRHRJRKmpKu9SnEbu9TQ9Q9RSM4bscJHYSYQ+HOGsGqAAGkFe&#10;FWdaGeOuAaHgSAAaSUAU4EOQBGsEHqBoB6zGPEKQHcS6PwP0e8KYgEX8AaAWMIVARSWUrwJgLwRs&#10;2aKGqGJ+R5AGpQAA0iIUoqRQMdJASeTegMMs7cP9GuAAGgGyRkLqOCBYBIIcOGSvLmKsVgL+xEJo&#10;A1S2BAJmnwkaMA1IYzDItEKI/ksGfsIvBe8uSQMdOYAsIkmZLqQJD4IEIQXi2QSQfROnFmAAGWcY&#10;OorEUAMqTe5AAOJ+q8K0iWRs0eJoASAUXwHcT+I2Gc/qHCG4S7SCuIAQIsA0BIXoz4LYBQBSLYAe&#10;hcjxNYqK6kPQXInw5CoeK0GweI8QP6SGL+LwL+pHMixUi4IsILDgfQZgVsH4T3Na4qH4gwH7Qe3u&#10;Ys48XkMqiaQIAeAMT+ZsLnNks07+JSBGAwI0a0t8PgL2H4XoHMHqVKOGkSAaWUwoOCgiP6/hWSSQ&#10;mEWUBAAyLIiUINIAJEksT+GiUgdaHiI8AgALRxF4USLbD2i6ImAcdCH6AGdIHWHuIUJyVKSkVLAI&#10;JopQLmPwQJZWcsHI2dZOJGjCArakxuA4R0BeBEPlJTRNa3a4yUyRa7bBbDbFbHROMzHqNAys8y9Q&#10;NPH3RU/sRmHwT2HkHagmHIGezSGyFeO2HwGwGw6IpkKuAeJoLWPkHihgP8BCBQ/8WkOifuH02WJy&#10;AGSQZmJwJKqWQhX0QWkVMqxzagQWT6QIR+JEHI8TPFLaJMayXixwjoAoxsIEMqpoOmGWI6QLcgkM&#10;joWiLmZERspQ2FU7K8AA02KOWQSI8cJgJmWUW/V2q+PyP0YSSBW+S6HOHeJErWhYpeAABKaoAAA3&#10;Oc0oLmZyJ+GoHAW2PwT2ASJYuoK8HqT+H0HsfuH8HuKseCtkAKRRZ2iwLeLSH4Lm0ytg2imeqyJM&#10;aoXivsJSAI3OHsH0L/M81wL6jEjWQWQyIM/GpFNEH6S0KYI0HqHnLCHUOmUzViAYIUjYJS1IMBN6&#10;ThgPBIQSIsQuOCH2HzD8AMSIvIRte6IMA2/UX+SQHGHeQWtIL0H1ceQZWmAABeBJCo2MIkK4IMV6&#10;SIHuHsYWHWHXb8G+HCGDQTboT4H0joX6Q+uifvfQoicuLu6IL2H+dIxEXwvCLQ1TMYnuR+QIG0im&#10;T4JCPe1gRqL/gUJ+AdCY5+MUIQLIuRgpgQM9RdbJkTkVkXkZkbkcmqy3HvbWy4ymmdkQM1RjklRe&#10;I+G0k8GoFpISHcGaOuASHQfuAViGKvYuLSA/CoHOBcBuRAAiIkRCQJgUL/AEINgQTiSUv8IsJdJ+&#10;LmU4QXG6I+hEPmL+peSQ2MWUBMA2XofcQdcxfQQWX662Q+PoL+YOKGGiGycsLwQ/awv0Q+SuwQKO&#10;doA2AuIkA5J7J4JoAckdKvSkKAKEKQQBQTmOLwL0ScJSXIXHW0IIMqSGK0iUSRJ4IlB2SQQPJiHU&#10;KOGoG+O8dXWAMsR4OC0eOC60Mor8AJV2ATEYHqHkOCUgfvlMgmHjM+K2eeAm6KxKRMJq6GSMIEhy&#10;J/U/MwJoJcJxBtf6o802T/jkLupChuLogRDjYPhQ62V1BET0P0KYSAAOACS6PAJ+dtPadMJaAgWU&#10;AgAUJ+AgKqLpXcHcHuIkJ0Q/e6KOJugMAEv0HwH8VKHgH0Wa3k7w6HF+IFLASIHiJ+K8H2IMg2VC&#10;BKq4v6wiIuHciKHIHUfuGyYTFEW2AgAOUSlEKGAKH+P00oxOAwB8LoAGXwHOHhoEH8Lm7rJI7+ke&#10;radYGqHARkIwSAWsMq/KnxP4JjKSAABWBAR1eRkftzt0NwICgD/gT/AEFg0HhEJhULhkNh0PiERi&#10;UTikVi0XjEZjUbjkdj0fkEhkUjkklk0njsEggAgUIAIBg8wgsykz+fT7AD2ej0ADlaDOADTVqqAD&#10;1arUAAZfz9AAIAwIAD5B4SADyDojADtFg1AD8DAaAANAz+AD6fL3ADqdrxsr8sgJBQLAADAoHAFk&#10;mF1AwAB4NBgAAgCgr4fD5AD4fT6AD3fVkBwKBIAEoZqgdCoQAAXCAPAAKA4EAD9flMcbodQAZTXb&#10;dZej2AARCQTAASB+cCYMBQACgPuQWvtRfOKbzldIAd70tD/Al7CYOv4kDOyCGets4cTrdoAZracI&#10;AcTqeE50YACYPBwAGAgDYADASzADAeCeT3wzldvhwmGBmfor3eoAHCc5ygAeh5uKvZ1gABYCncAA&#10;IAWd67gEyJ4HyrB5H0Cqcn0qB9n4grRw++CYASBCoAUAy9gSAzQIKwR7H1D7GoKf4BMEAIBJg+LB&#10;MEgx/rIA0exQmB8Hqnh0nOc6csKuYGAawETABFgCrmukqgGuYCSoAQCqggauny1y7P+B4Ep5B8Pw&#10;fLD4MEerFAAfZ9sUAh+rYCgHNkEoQBk8gIg/LK/nsesInUdCkHYdppAAeB4GZRZ6nxRZ9hEAABAG&#10;CLZgamAIga84HAa9Z9n/TB0nkvYGAXTAYBIDqwgUqB0HinhynZBpwNMlh/LIEQKKpGyYHIdzwgPY&#10;gABQDwOKS9wAAS/gCPilyUWladqWra1r2xbNtW3blu29b9wXDcVx3JcaVgAmkfXOg10pXc90pomV&#10;1oalQAHYb5ugAbJdF1exm0cAZum+AADp2ADcMieoNz+cIWhsAB1gssB510liX2YArQAGAKVqYlzA&#10;3QAUWvgliVw8pgC0tBUUPI5wAA2CaqNov4HRKsMVs6BC7ZAsp9Uicp1HYABnmycCqsQAAKgoClKg&#10;G0B3nkedKxszNlg0CbMA+CtMAapyuqWABzHY8JoG8cYAHRqF0RxZgDSoCQGtyAtoHufambtD6lqZ&#10;FksAeuLQn6gh2uO4x5HMAB4nibSun3BIEgKggDgRKgEgWqFibkALcn8f8nnwfkNHme0sHdtR5uQx&#10;fPtDHoCgS0HJL3EyoMCmB/H2w1nywBW/xMvYFAImG8cQeq0JulYAyxwKCqXD6XsEAYDLtSzBLJu5&#10;80ifHT+WxXdx4AUPzktAC7YBnK4IAe8n/BrR+KfbBAQAkPzunnJSwfgA6Yl8sZTqQIgSYoDKmGCH&#10;LaOX8eI9i/jvHsecBACgMGSA6CEAD4x5NhHIMYAA5x1IDHOqYw54yxQVAYAhD4EQFGCAqBKCQGwN&#10;g9LKP9pg2RyNCHcpAuZdS7j/SITcqo84KjrHWOhSoASyAbaUg5TsE3om6AipgE4HYHnNL+uWKkVY&#10;rRXixFkh5A15xai9F+MEYYxRjjJGWMy6iWRpJcTCNhJFdFkbsUwwhikjH/HONMaYABsCyFeYca5S&#10;AMs+KalonIDiqD3BCCYw4MgeFzA8n9vzwXrgAHIdhwBZDymYAJJsoo+UPj2bsVEfscDxj8H4YpL6&#10;OTQKcLkCE6J7AJHnOmblFjtU4wZHWhEaDAgADzMYbppYAANAWNkCACimDfFycsXYew+TDGlQS2M/&#10;485Qt+NyCoDwFzZmPK6aIAA4B0tCGSNYbgABvjqQiPkfxggLgRM4DIEQHgAAWAgk9upOD6E4Hoky&#10;UzKI0jxHmhEbo5RxE5HsgMCABzTgSAUcUC4DUlD+ACX8c49QXqLH0n8xpnFdF7IEYqUZTJTI0IM7&#10;kmb1F0Q5IKUwskXW1xsbY5NKkIyoSnMMOxQpi0wlzckYAApe2RGgUs/uTiljQABkIXcsjtjFADH8&#10;a4BAAz/uPe5CRggBlIgGAC1KrRbADgBgqBABhmAMAXBawcBifyXmcHmPM8KSRnlVHiNc0I+xvFFT&#10;eO5Cy6ACzyZin+FIGWkgQsEPsfxdhxjrP+AWHET7BIjAAN1oLEB3lsHqPY1yZS7AoA5Np5wABtDm&#10;QSjZLAKAPrJPaZwz7z1oELXTGe2FsbZWztpbW21t7cW5t1SQhNryNUuRoS0mdLyE0uY5UogkcQAD&#10;pG+wMbgwBgFZGaUAAo2xsMEe0Allw9ANJ/G+CgGJWWJJwZEgpmwGEHttRaeMe6TB2WXKrJ5r7xzB&#10;NzNAihKgC2WG8NzLE87XSoFONAia/KxT4u1H6YYdI7i2DVHA2dSCHwJ4TZyVAAQ/0PmBMEs0qCd0&#10;nghPagpycvZmoAHSdkZg2mBjwHqYZrZ556JPoebmUZZBy2VeGpEu5TEckFbclQm5TB2DxLQkVw78&#10;a6JBOKfspgBy4GAgcgoBYFjXgKUwjYzA8x8GcHsPg0BwTDOfnweMm6H8xJwLdKIghomPTeJeTB6O&#10;FmSMcJUP+kVIyYwEs+QyHTFiCUSIIPyW4+rMFzpSAgBhf5NkyH6a58ZBXXF2VyTkfZPB9D9UjERD&#10;4BwCofbiThuaIB+pYSDWEA7Z6GINNvptFKcB+nnHqPszg7x7nnbdA8CwFJ5FdgqOgcoxS0jvOyhU&#10;qj94GU9liX8Dcx5hATnkBas1eC7DVG9QUczah9I1Q2ThIxrh9pFXRpgAADnLAAs7A/RKTymEwrEc&#10;8DeVG4Fyt3vPem9bbxc3tvnfW+9+b938Ri40WyDkqXgtFehCiYXAKih5R5/x2jyP+Owd7Uh1DYGt&#10;csX4vF0DauuBwe5PESm5HqBhZI/gTgsSkDUHRBQLzaduTzMCGymbkMiCaYZnQDl7sqa4c2DEAWTH&#10;a6LVyH7hI2wGsUBrcdxmQ6WXYpyVC9kFHiPU/6tzs5vAACGzoAAQAYaYB42iDgFmRTYVGHh9y2YL&#10;gqOTh7OS7AvBEsmWJcjEE4G+rgZI15yjjHZBXUaVALARMweksG5CoOnLQ8J4DwZRy9dQPAeSCR2j&#10;tXzU6u4GAHMDAoA1BIEgFmKH4P+bQ5R6sPHoPuRRgENJaLlzmldIx5GtKqjBAjSJ1cE4Sj8rugql&#10;Mec41NLByy9tuLt8THcnx7tS0EYqNudGv48acwQBHZJOFuKYQIvBZKUkEJhpsAZTHLGKAcAY04FQ&#10;DDZLCAc4rjy0KvRUArKiliqSeSf1QtA8B3UFmcglZ7Uh7h+C9h0ruF0AEAUikgNAcp5gKCsPNjcp&#10;+jvB1jwmwGqiqB8JbhshynDjEjDANFOCkvBJhFejFkZhqBxByF2AAAWAQlWgNJYjAGNmpl4uDN/w&#10;aQawbQbwcQcwdQdlurhCYrfCPF1wfI2uEF6o0EYimB3B7C0BzBvLnBiIMB6CfmDhuK6AEpJgDgLr&#10;BB5gNgQJzAQwDB4gIsqGmllPButGqjzjBCmB1qAAABrBxHDlaC2J9jDLhEUEVD+GdEqDICoGai5L&#10;GEqHOKWLhGLusMNCisujvC1KTgAAOgMptALm4DZtOLggAQlDDAFlionsqG3EsBzj7gABuBzDThpm&#10;zHACCgSgPLBAPgMDZAMm/KdDFBrhxDixQGpDgjFI3oJkqIckiH3F0B+IhAFB/hoGDgBwTgFgDC0E&#10;uDMB8gCgXEHAIJFATAOlWgIgFjZLDDIjRjBJTEPxcpOlIsiFIh4OhB3OhB1uIPaicB+vGmQqfEqO&#10;sC3HqpTi7h9C0KlFKoCGnC9jli7R3CyEwmpB+pbkaiZRDKSvoi6vqEsGLoJsegEwYEfiyMWicLDG&#10;PMLoJngCmmUjAB/ieB/h8klAEB/mzgIgDjugIAEEIjcCCmdCCktRegBC7HOCoHAi/ldP5jEiih6K&#10;CnRCcB4B9GmNRlkgDgGASj2NdFjAOiwDokNETFMOJjDBrMHiei1iilRECRFB6B4kGqtCyAMAIjzj&#10;aL/oki6C9rDCCDeC5ARANGmAIyXQeS5y6S6rgwfS7S8y9S9y+S6uFLhiHF3reQZuBl3CZRdx3HwO&#10;GDEygr2mIHtOHjXR0DXB4hwmBh7BnoMAFBxF8gMh8EIoGi5B7AOQDB/gRgVlmAVxoh+gGtZv8Pdk&#10;PkTDIgLmsAAATgNENHHksB0O2xamhBtByElMhieHAzBOjGmk1lnjAJOOcjQG+SIHgpQjji0JlgAA&#10;RojAAAPJiD2QPG/OyFoRdjCC0DwIKhuBzmhGMjQAXwVkHSXDjjXBwh0GhJdmjB0sWFKkuk+jOATN&#10;lkFLGCsmos0CcL8F0PfsIqDDih7q5imo9DMgIP0Dbi2DHi9jFIJB0B6pGh5h+gTmQlMC6i5DHkqR&#10;3Qkw3B2h6D/h4PaNLimKTFdCmCzniizDDkYiZiYHJOyKfwXxBCDDRRdSCiWKRpTR2pbnkL7gGQ1M&#10;epnC0HmG1qhLykcDQGMiCDPDFAHgCklALADOLqEklESi0HJiyGMkqCCS0h+EqDCEP0TkI0ekpNHh&#10;8h/jzh3B7j1gAgEOUAJgMJGpjk/gKAGUKJBBwrJp9jFESjIjEDFLRGhCnEsAVgPj1jLFMOxi5MWS&#10;qBvwTusAVu4tmknsDriCYqUy+1Q1RVR1SVS1TVTiIl3QUVVwguBiGnOCyDR0XzFk5HEJfrFFIh0h&#10;xGzh0BpxjB+Bso8gHhxuLgEh/HmgNFKB5gLFKBxgJlWh6gGiqEVkqAQALkNAaAUQvSxEn0hCeuJA&#10;ABohumjBxh1EGjEEPo1RNC7GMkeyNMfmDvpi5qkCos7CoqR10FciCFnnavtDCicPpioN3jZPAkng&#10;JlmjQjxm0n6PXATpsjASNBvhzkE2JEEhvTzqri9gXgTE/gRxXDyHynEB5j/hnBsqChxGxuzHmiZM&#10;nE1vopRjQACB/ElAGh/BkCwgBq7jPIKh/ABptB4h/uVjYAYAAAXgSJFJ2kNCCHqPtQHjCjDJ9xyr&#10;4C1jXQ2mpT7IKuplIm6uiCVpNx5CDNLkPyCjFCzDXIiCCS0IJqekui5Vjp9B3DTh8D/CuiWmnHKA&#10;EjIqfjIkuHpPorSToCmgBs/x3D+2yvGyDyNkqOc12ECFKh8qCgDh+qCgFgBqCgFACzQADi3qrDPM&#10;mgDGUGQFdDQMuioJnG7h9jXEYDQEMGmB9gCSkgDAHAaGXgMQDO4FkjNDz2lrKIKw4EBmxDwh6L5O&#10;qD/yujsoTC9gVAQk/j3FMDGngvtC8T2jcgQJXkHjI1UXtXtorN8XuXv3wXw3xOAOECES/1QODzAT&#10;Bril1CYCbicPYj/x0GpHSieR1X7UTpeh8qRM+h/h4jT3LFFAFh3K7gJh9jigCUjjFgMgZjQgMJFA&#10;CAKLBFIjQGgi2EbDBTcCqQWjMWCqlMbFamw4QmxEGjkHcLy3AMe3zPdVYE4Vjocl3SHVQG2G4jIu&#10;vYOyxjdDfjeDIlXioHXHnke35l9ByIhH9AAAVj1GMC9laEI1yjshwWMB5MSnoDIi+i5S31OMemxi&#10;eDEFIqviC0CHyuyB/jsh9B4rqB+ikDpnFnyieHdlMB+ABAURLh9Agiqh+lKP/qgT/kHkvPdKAJpj&#10;6DF0iFKucC91j00h5IKvIGpB3uqCymPCnqgICXALhzEUfnbFIh+oeE5NQT/lOjMIdCYB7B5i2E4j&#10;DCX0oolnW29D+NOCcSJDwgGAAnDgGABjs3MKpxlkFADDDADABjDEcqQR7DglIpTEe06nVrCgBTSg&#10;D0OACgFgSGbmmAK0/QRjDBuh0Jo2Rr5l0CVn7FlDz1Mp5AKDNvel7B4CeTgP+GqAWy3Q0oh5k31L&#10;e3x57Z758Z859Z9rfo1Hj30VWI1ODXzl5TCuFkPvYi0R0D/w2oK0TDXB2h7EPh6h4GhB+h0GjACh&#10;2HFgGh3uLkdk4Noh4gFp5B1ABEnrDyyKxAAAPxJYkAPiwD9kqDwGpByRGDhnDxzD/0oIJvokVi7P&#10;sHUjXIdCCHLCoRAi7nkCypQuIC0OYjQjFOnptpZAHDzlUPWvXREEYkPnRDFHyi9gSN3kfLIhyklT&#10;zkIxzC0Sxi5AaATlKAPIUyNjBB0FhAABlhrl8hywI6kkSGbZzEnnHkqE4seB9mBgEB9hgimgBDVj&#10;IZTgAptB2B9AfiwgH3aAWgSTUPAyiGKwkCcjgqdEPj6DDHiDDD5lInTjXX4lFlBPZ5j3CgDvoiaG&#10;T6ljDD6R8iZW2vpDclmwHR8DjINiih5D8JbpNi9gHAIDZADgFC/kuC9kcEsEf19iZAFgCM10f2Rj&#10;/jCxdCVrGCoAFoknH20h/GpHvjsh/h9ohDQEGmMqoADDXRNFIxlFInH4KABPrs+0RnAI5B8ioB3B&#10;8ENB8gBpFACgHQEgNAMwDJ4D1jLi/wLEPhzuJo9BxklTeDw7RCoh6xcB6DwyxDzgcgXxolOjOGgD&#10;wpmjFKfkqJ3C/psjZG/CoZ+cYcYiJXvcZca8bcbt7OAiF8dX0l6kvxdnhO6nU34NCmoOHFZUAX6P&#10;ZB4JfnAkSIGkpB+IKgDh3HFgEB7GjAEB+jigBgEknh8gK4Gh+AGJ5NRioG6iCxzDDDPjQIjGZGXM&#10;BNXCmPYjXJfXVTHE410h/yHGLrIEfimCzDDRw6JRdPtFni9j4GNPow9jOlXmDmbG47vOmHy7vSYR&#10;lEsYTJzB0kEiDy3IHjAzd1wVzC2TJwR10oCHei+DqKUUUx8mK0/DQY/GWknjQDih6h2BiC5h9hot&#10;xgEJylm8TgDoHh8gBTUB4B+ggCqh9k/h5J1EqkqDmjIznkYx2mKkvqTEFi9xwogEGjwDwm0mpEYC&#10;cDlqj2/m2HOM/0gpbtBDDFdHmttPhEFYFc/peh4YzJJkbEqKfi7ADr9PpGduo7YDFC7cp3HZgExK&#10;pGDgCj/jPieEgieZSKlFInOboNxl0ACE/nWqLh/eMDDiwmMC5AKmajDpnF9INC08kPlkFPXAN4c6&#10;WmmQVt0GbWRjXB0m1T4kIm3DQAWARLBPAjzrPwgZ68ceiei+jej+kIyLgCWrXyEVXehl3CW8gXCw&#10;LCcDg8iFIudl7ckB1B5C2UUnsB+o2B9D/5fGhADh6qC+Fv0B+mVB7gHxoh6ACwth9PggDC5a/p5y&#10;4tmjzmUjBB3YpjjQ3MGC2VDkXL6krOcuySNClicCXnImMjQiVj6U0pf+aUZjDMdulioANVrjdIk7&#10;lPqDQTwoeHRYKTlJ2qOGwGgGhZ1DXR3CCGtknz15yjeV7icMTi2BryrMhjXEs95Dep3DOkgiCh9i&#10;0ABh9P0ACh9LogDgBP0DIIKh8B/rBBzB6gdkpAFXaARgOuUDzENJRkZPeHPzFCmSC2x3CjRrk0fp&#10;nFIuID/6aE4JblmtJCW8Lwli0c7C75DIGiAA0AAUEAkAAcCgYAPt8vcAPJ3OgAPd5vIAPl+P0AAI&#10;BgQAAkFAsAAYEyIBySNxwAAB/P+NgCXAcBP4AAF/PoAPx+PkAP2fSt/gEAAQCgeDguRAwEggAA0D&#10;gONv98AB7PV3wt9PCYP94zUAPQAAMBWCnvOPgOwAgCQ4CAOcAIAvyav65Pl9wp5PkIxcAiOegobA&#10;AMBQTgAWiINgAIA2mPN8Th0vCLN5zOsAOt31p8vWzAF+zgFAKVh8MhUADUWi2RgemNdwOaHvapg0&#10;GAoABQIgwAB0KBIAbWmSvhcPicXjcfkcnlcvmc3nc/odHpdPqdXrdfsdntdvtP/vS7ueHxePyeXz&#10;ef0en1ev2e33e/4eGXeDhUKhTDjfegfni+B/JanKfnufKeHieqwHYeCunQdirnWeKzHeeqpnofC5&#10;H2fqaQxDR/poAwDKMCgHAcAAFAChwAnqb6anwckAssfwBoNEoVgAfQBN8fB8w0fz7AGAqRgNIAGA&#10;QowBSPGx9I0sShAaBKjSfIAEqIlkAHkfCpwymMQJYfq5HmiqqHue0bH2uQCTQAAHgYgQCo6i5/I0&#10;fKfoy+b6Lgkc0gRIqPgOowFz8nsMgAeB6LAAM8AqB8SSO0VCzJAacTMmklJpHb5vwAj7qglahJoC&#10;AFKYDYKt8CIGpFJ6FIabwAHachcpYfBnAACQGHGg4DpofoBA4qh/hZQh+B1Qh9MSeR7n3PKPAxUz&#10;btqAAFgVKADo8BE3KGsSN0QAB4tkABwnSdoAHGdSrnQdqLHnAaWNEmr7gDeCWJ0iaqpzAicn9ZIB&#10;zeA4FoFECDANNJ9n0nh5Hgyx9ywjcfqGAiFKLIE9tsBCQpGAqPAKuKwoWmB/J4AKpKHE+RrIAR6p&#10;GASu40q99qEAQCAg1YPqPYC5Aoh58WTjCoA0B6BWRZJrHKiR3niiyFJoDIIRIFgRA63YLtMBraK2&#10;lx26Oy53rMcx3K7PaFBYEANAACoIxI/VOv4+O2bbt237huO5bnum67tu+8bzvW9va+j95Dv1Ov0o&#10;XA7UoDvS6jTHp5R9WnksB10KAB2ceAB3wq2KeNkhzhgTzyPgImiDLMi50qoeUVnufihHqAy/H4AQ&#10;JpYf7RSFIAHWkAFrI84cmIPN62qhbMArkeh8pwlzRKWgwIWiAAMgekVpSA/6XHceSzG6cpz60rq7&#10;WSmiVoQo1TtsCmmVoByBAcBjdQ/IFPK/HQAHT64AMcniNJWnSaSwnicSXEdKgBJ3AAAQAXdktQ0Q&#10;7kwLcHoygeSEyLj7JcP4ASQDWFMfYboBYBS5AKH8uKDw2CNj7GCQcAKrClJkHqP0C4ABxDxBiAAf&#10;AAQXmKAksBIrsiWrJO8TReJQyvAFXatYqABk+MCZeh0h8EhwLlhomYxQDTbIdJc0YizXiLGSItBQ&#10;lYBgFAPKGUVdxLkzE8H0RQnpGWGJAJ8pQza7nagKX+QRTpoiZkaAEwp35NFTkKWkUYAsgyYEqLkU&#10;IBxSIDAWN8QgjxkizIGLAPQexZl1FgQmV1LxFkgFmAMAMsxCGTFgAMAFMj1UbD8IMPcf5iR7gCRq&#10;A4B4IgAAjA42RJ5Bh4D3Km9csxmCrjvHcVoeQ8R2JqAQQoFYHwPAABIB8xIIJbkXH4TQaQ3hxAAH&#10;qPUnhuGZAXAkzIDQE0SALSe3ydE6Z1TrnYes77hZ2zxnlPOek9Z7T3nrPBkJyzwNpb+QuKQ84Hlf&#10;W8gNZI8x7EOHggdVo8SurhmCPQhw9ovSHIGW1hxHngm/KWbdn7uo9kwHwOUi4+HTDxHyVcfQ/0gF&#10;DV6hkkQ95eFhZgAB9UYmHtJP+TAfsFadqhKMBucJt32U2VDBMjQ5jMv3XWvA0ScSND8TGStOMYyP&#10;AKc+qYgSaCPUUJwPcfROF1VffmPZ46AXwrxq47pLi8CoD6H2skrxByEuCii+Cna8ChIZJpRRZKGC&#10;NE2JdJ80STiFTkN1ON2UVCmEtLqPUbTlh0C3LCPsaFRCJOeKMPsAMtB8gChvK8HJDx8gYMuPAsxY&#10;jRVCL2Bds7ZQHm2dwUxIRoq+FfXWOwebKBxtYAAOh+xmGUI6JwtqMtVH+sLMlSp+dxiElMAQAxEi&#10;HyjKaKEPofBDpizHH4wWMaRmHsOiOAc2zniBGsIMtSI4BDRAIWyT4ng9ZKo2pS/sdzHCrlqk8teJ&#10;BeyCNkiQX5DJAjHJkLaaICwESRPHJwNxohC2FoiKYCECzOAWAjBAAACwEzfL7NFQYAA6h3IOtQ5O&#10;CK0KOgpbG2UxZwj6ODnxjHGWM8aY1xtjfHGOcdTzcRXNw2LjhEtgqoNHSBYGuXZRAxMjlHIYltQm&#10;QeKyCFrziCAuZIAAJprKbe4kYASpsFQcO82A805l8NMog3UjiPyEIRS04VYVkgHQ+88CDMjFkiys&#10;kAjJGh2wNWRYG8IEmqgkAszKBShKBW/HaVccQ5nTIVIciAoyfkoAFYCQii940gMCYgxgoaeKwE4H&#10;OO+LMlJtIWUEh4lSR34krmSVAChSrjrdTJXFJa+1OpAJ4kAjqQFpFMAWANlACx/TZAQP8azuh/jI&#10;d0ANF1WFkj0H42QcQ8IZjzH6sAAwCwTEHAQ7IBNLSnmiTduRTTuqMJFI8tEowA14oEWS9dMg4kEw&#10;0jYms2x/yNTDItFhbj2CFvhAHeQsKaSVJVqiQwrZ9oLk5H4skqpXYmO6ASboAgByDUbqeWEfpUwI&#10;bhAABxUiapzLuKERgmmUSpvsJFipqDuCRIGJ415lD9SLW6LAO4ehZidMoAUAMqZNiLE6HUXMrURC&#10;HRELkTVICyTfD2H/M0AgCFetmNMUQoxjkKc7IfQ4r483vGceeBNmQOQXo1BMB5qAEFFqEoGM8bQ4&#10;NTk8A0BVnAGAJl7WYQJUJCsd9/8B4GfJ3/BeF8N4fxHifFYvOO4U8BLnCHCQSV0bU2AADkHT0VCT&#10;KJKE8WQXIfUbB91VeSTXqbF0gFOKEUshST0/p7N+Ao2wBR/rJJ2Za3ZXRzuVHpF6CxBjvFQAEl5E&#10;vGDbgS6vxebVMqaFCgISIC3bQNG4MU85NxUMkAAG4OYiQ5kGuWokXMlwEs5YsIEBm1xin1EHS4o1&#10;2alvQpiKmPH8K6JI27NiQ5DZG9PVOdmjMQA/iSq8gOITsJWJ8I0dUSycQvYKgScIMRERIio9mS4Q&#10;6r+HqIsJuGyKGHwhOg6hIUUvuAYAWbQAMNUAGAUBqIOAaB6fuHydkG8HOmOTMI0gQN8+iRIAoScR&#10;KYESqJogYZQG8fqxCQg7mKoMe1OuKOEemLCPuYIKmTALAuAKurAI0KKkEkILao01w+uJyjSK+HiK&#10;uQwLkvINsJOKMXgI8I6KMQ+IMIKIMScKYREJEA6NyJg4eAAG8HQIkHOHURcHiHcVYYIK6IQNE4wv&#10;SAUZw4uN8LCL2JcKYTqqsWgysJy4UHW8yWg78BaBAMSBEA4heAyAoamecXcfkKnBkvuHackHkHsJ&#10;wNqIMBQA8tMyyJEOSn88VFxFzF1F3F5F7F9F+bY8YOcjMjYQmJ4XOKuG2HCRcuAK0zIWSm4cUikr&#10;gQuriLCWyeiKYzuqIN0Wkd4Y+K+oYHIHYvvFYKnAIuoAANyzSNYK8I8/8vYKEREIEBIA6tMAo7aZ&#10;chpCQXKK6cuTIzII0mSSAA4fRCeAAG0HEmya2IsP0MWIEA+A0AzHVHyWyMeWSMkZQca5UJ6QASKa&#10;ScQSuviLsoAJotUmQIUmrB+oQiiJwAQn2w89MI8Q+IUysIMUQIUHoH6fieUkI2OXEAQH0GqN+ADK&#10;GAgAQGoN+AOmOiQKgHsH6ZoHMHmWGhaWA0sV6aYN8AyAmJEea02SRJO/cvYNEwOUIvlDya6t+fsX&#10;UIcSVCsTSJ8eKHsTIuyKm3gUEI0R6JcKII8s0JSNEYIWTGoTKUoJ+P+iASQYEKYKIIUR+I8zkKgA&#10;Y78A0teBRHspso6geIcaxCka8WgqwAABcBKZobMjE9Cz5FYW+HOvuHTCKrHCaJcAoAWI8YKIsHGH&#10;MRWQMvu44YuJcysNEI6wWVoJgACZkACAKN0JWKgH+H6887EHgHgKuJuJ4AWk+AABCA0tMByBgRrE&#10;5ImYwSAfqK6GaGwRWHqu8NJFAfOtg74SFGBPfPhPgnfPjPpPrPtPvPu8cOK9CJofw8uHUMsGqG2V&#10;Y0aIkgYLANkJwp6NEdoKgYeSAkGIUzk2AyutiSAeaKYZ+N0kSNsMYKYZCLkTGK6HUayHAHWQiqmL&#10;gJ5QYJeKgWkN0fONNQmUELknMKM+mL2wSIEeaJFLHCOKmHSaMAAHAHOdNPEZyWSmSIUBE+oA6wSA&#10;AA0AuZwfUJELgNEr0OJAQIurgiaTI/sAAmGQQMkqYJ4HyiZP4oALkZ1ASmqK2i+WyPs4CV0p2P+k&#10;OPukHMiJKVoao+KfgPuH6H2LAHwHopIACHyG2WgAEGipsAQHCqIIcNoRIAGAQBURKAYBkpsAjBaH&#10;qH4NMG6HIK696JoTWIEVMN0AmAYSMXigiKmHZCKHIxGW4gkisIW+Im5RWXiMYSMiZLnI00SQeLMZ&#10;0JoISIU/cQ6LkiIva+MAMAE8gM+K8PmkIpWJWrNTnOUYac8eY7aA6bMAABUA0AsJeJoG4HGe4NeR&#10;WHIHM2SkqdM3cI1HSjo0MASRIKJQ/UmJ6d1OIiqAIJErCI0HtDDHUAUSAMOmaA8NKfTAk9k/YI9V&#10;uAAHKHWmO3kiiI0dwNsBNE+fSNsOjFunon1PxZBZDZFZHZJZKb48IJbP6W8MiItSI6KGuG87k5sJ&#10;yJeJrOAJUh+ymJ4k+Kgg2fTVOy1IGp4LktQZQHKHUXFFYUOy8I/PcfYZkVCN0YwKMAUiQps1k7wZ&#10;kBAAzXCAgWeP2Uie6foXQXHbIIyZu5K4eJ5YgdNbOfSIE5EZwBCA4MSaYIEJqJcokKm0WIscichC&#10;LFaX0Xi8/TA/w1CPwKgzUdwKMJ0I0HUckQmIdWaJpC0d0UDDfM+NsI410p6dmI0I8KmAMH4NgAOH&#10;3KGAcAHURB0RcdwlCyuR2maHWHvBVJ0RqH8AIV67IheBNDqtgNsU1SuiCK8tuzhYfFUAAGmHAIlS&#10;C54qq30asymTkHyKmYILk9qh8LoU6sHPcX8N1Tim2ZQQIJwJ0LkI4WrYWUQ10SVXwKFQeI+ASIUN&#10;yKYgON8BgmkTUo7FUItBkKuHCQYYuNEactMAqAgIUQ6LAQMLMHGHZgQTJXwRJaqJFDm6+IsGoG42&#10;SHMHUpIeOIsZhVHB24uIEV2ZlJ2N0dEK8KEKgLqHxI1OiXkLkAcyvYPXCBgBQBIN2AwNMSKKZFUL&#10;MGgGy7kHw+IBGA7Im7qZkVqVQkJZNiZibZO8JidijilinPingOGPvY+O3isP3egcuIcG+XOW/QA8&#10;vEwQaK0TGZQrgI1J3HeTeZgYy1wLEKgUAIUMWfMo+MGL2fOIEAsiocPcKLMHFceAAGsXIcsHkMs2&#10;CmO3cQuH8jEI4IEKXVKTYAAnAN0wSjEAwAkjE9c4cLk1ILNeUMtaQvu38UGI+AaRIMGN8BOA3XCA&#10;ygIT6uqTTFKn8Tsp8JdNOm0XugioUxOXQLAXQZRVcLMawIsuJOVDUTfTwOJl1OIoyd+KgkG3I08K&#10;JjnWYTUANWGH+MsH0sgJgH2G6IG8uWgAOK6MWI0KVR6AOtMJCMKAaAgBuhoH8mbHGI8SuKgAC1wV&#10;THU1krgWS3oK0HqpnJOd8AGPArA3im2ymWSg7hVDw1IkmXXCqRsJ+JdjWXmM+JwYwI8aYjFkwN3k&#10;2ougXLPZYAAHMHavut2IcQARKAVRgApXDIiheBXiLEySAHWt9aOVuHAHJUWHeHYsiH6HqRc6QKaV&#10;OpsVAMUAeKYKKIETmN8HkH2ZwHgHwNMm5cYH4KnaqSA7xo+fRAi/Mw0tfS1aOmOoWZQsCTVBGAAB&#10;K7rHVqQOTiyx8Obi2x/AKbWOqPpY/AIPwOLFun3FtipsHsJsLsNidr4ORr7ryn4OdY7AOp3eK1GK&#10;6GzaOAAG60dpOHQdMNlq2IKT62A/Kgq+WIcS0TyKZBGNsnCN1n5JUK+HoofD8TEK6LEgCvCZgjEN&#10;qRJgJkyAkN8A8gQNufRDjpGyBeKa2TIHHSDkINfTAHoIsAUd5OqI9AmVoxaMGdkAio+KU9mowOGt&#10;ueOWTcOm4rFLOQULBrMAAG2e2csW8gy/YIULUI9OY5SXXtcLUSBLKLhhTjijtmsTyJWJmK6H8HwV&#10;uAGH4VuNsRWAcAOMsgITINqI0VCU8AENMHoH026HkH4BKWCMKAeAgwyBcBCtMAwxbSwn8KFQSxDS&#10;EHCxEAAGw8xuc0jTgJZk8oBTYQuu8KkTI43n5WyI+ukoAWSHUHUdMQIIdOqSAbOIEAvybXwNEHFu&#10;WSuJwpzpceYxbxGNMBlE4ywqOQgLBpQK1XIdMJaIcBEAsKgtiK0M+VYMfGcH0ZeAIbIgJUwaomaN&#10;qNsmGvuGkGvKSG+HDKSHSHS2STmIcuktMAGAWbIH+AMbIYeL3k6TRnyPwYKJwaPWDemK2LkeaNtI&#10;jXCA6alSgw5S2I0GxubL0AABRy4VGZktitploORseONrmOH1psP1vPfPn1x131516nVrt1rsAOwc&#10;CcCKFca/lpOftsq6LsmImfmSxLo+ZS1fTZs42uQV1UAIGYaScNsAeeibLu13Bj4gK3cgWMdpPpTs&#10;uHKNgUMdMAaAKXESQThEUAKL2kTkyzqABFkN8nIJEdteiIe0SawLMMjGdLPUAX0Ya23j4N71SA5X&#10;CsRAHI6p8JpMO/eK34qfCyEJycQwZHDVa4AHOcitOK6oELMIwLkX3MaSoQ+U4OErAosNE1+9QYcj&#10;xWb4uLUKm/IItJeNhUMsi9qpIO8K6TRFcy4KXao4rEmbITYBSJyACV6HaHqL2HiHwJEHkH0RmAEK&#10;NwYKYtvgYLB42AnYWeGeMYM1Mz6LBeKiIf2XnM0hpS4mqI1n+Iv0yYLeorCVwKMAmAnXCA31CBPh&#10;yWwKEHKHYXEHJjHf8dMt3x4SQAXyD76tN7+NMgPSmYqJY9HTAHi6KHCHMGmcsHXKGH2HhKSdCXEf&#10;bjrgK+OYkYsWT6oHyNMHSHobIHtU64KumjBB5L6UCytjqedNKKAJoxEK17o4x727aBE7w+qRmx9r&#10;3rz1kP7r91irn2BiuOn+d1qx9iwOa8jr/rv19/B/D/F/H1+P52IOJ1llt/MyB++x/lv2cJwHUcr8&#10;QKuGxssHPeOoSLNcnKUIABwACQOBgABwIBABC4W+H2+gA/n+AQBCYMCANBgSCIE/wFFHy+n4AHo9&#10;XeAHi73GAH0+npFQJBoSBQABZsAAiDgiABAGg2AA6Fg0AA4FgsAAcCwWAADTQA/38/gA+34+5I9X&#10;sAHY8HmAHE6pO2XI6ABWKyDgTBgqDwbQAuFAAFgmEgAEAdbYxBn5UQA/b5Uak/8FEcG/cMAHu+6s&#10;8nm9QA6nbJ3K6nWAG+5rI8nu+JqCATNQLBgMAoVC4pe8DFAABgHCo/FKi/9MAgAAtDBwLIwaBMcB&#10;H65gA/Hu3KY/HKAAQAnbuHuAAWCKkCgRFAWCopNqXUqO834IQA53wLecDRMABeIw8AA3c4qA5pT9&#10;Ph3a8sc4HQ7AA43W7gA5HaeKynwfKDgIAbasGxUBsSkbEqsfx+IgAx+pGA8DOQjiagOBDagIz57H&#10;szhznScjgn0zgJAaz4KAgCAAAyCq4HyfqKG2cp0gAzSrAOBQFORHiBgSz6iroGIQg6AALqS4KqgA&#10;dZ2vwa5wOJD51SQBjmgWAqyACfpvPhAD3JoBgGBEuIKh2AAHgcFSBgWDIAK4iBsG2bYAG2bxpAAb&#10;hvGRHB7K6AwGA4moFKOAYELoBgFxaC4IgYg4DQ2qiFHofKRq4rJ7pbA6pIQ2lFQ2Ca7yQCK6MEih&#10;yq2gYEJoFYRyODoKp2BlWJqAcLKehjVImhiF15XqmVzYFg2G2Vh161Vj2VZdmWbZ1n2haNpWnalq&#10;2ta9sWzbVt25btqMEwdvXFcdyXLc1z3RdN1XXdl23dd94W7Y1gWTad529et72A2SKXmeJ6uach0s&#10;qcVVHEdZ5AAhyRgYjbaoYeZ7qzB6pASAqKACfx+4VEyynu5p4HorNLY2pqaNCmiNoEpMN0dHoCoS&#10;lh943j+EnqeTgH4fqToyiABUO4IAArNIGzeEYNTe9a4AtRyIr4cx1wAdZ3wAeJ5QAwSpLupbnovm&#10;J8JGAB0no5qMoMEEXqRIIAHyxWOKsfCRZkq0ZJGfm7yXjaIoXn9dtltqIHkkoAVS/h7nzAYEgG2g&#10;BcavteKahSMoUqSGn0q2MAABQDoEAyb8a0tcsMziaMqBQBG7zQAnC1bvqYfsAbbByJKY21VwMCQH&#10;oMpMegaBQHqYAgJgAex/AuAB3nvN5ynmDHiH4ndWQ2BWHKTlaCKRWp5xAABrnIc7vnaeHiKwqaqW&#10;WAKoODCap8QxEPpIeiu8O5udJHHilgoC8jgwCadgZSUP8fpVlUmVPuZUdY7DllUOiAwBxSAIE7Ak&#10;BN4YDkxuac8AB3xS1HItZmc0yhxB6DuGsX0eY0QAADH6WQAwBzZAMR6TgBx1HTmrAQgYfY/4HjtH&#10;skcfYAgSnIAYC8moBijsZKkPtB5iCQuPNkAVW8TomI6NuBhFYAANATRaB6K4DjpLNX0aZaK84wq9&#10;V+sResYFjxpjVGZYiuo3LHXmapfMa14x3jxHmPUe4+R9j9H+QEgZBSDkIso2S+nMrFWbGmMqyFhP&#10;oX2+owzGx1DwYSNk/QABwH7bEv98xuobuaAGRSUbG2NMbJaVZeZoSBEbQ2w1Hqvx7GbT8c0d59Cy&#10;j2fGPsfCVSnlWAIAh4DDSKAUAUS8DYFi6AlA/ESKwH3NAKJ2TZDbmSQkQHgPErp9zljgHM+Ac8li&#10;UD1IgdJHoIgNtJLkABFajyOEGkmwpmZiGOoCJG20kZimNj8H+SNuJVmAIDJKVkeY8yXofMcS0zkS&#10;ipD8ACgYAJpDVgEJoAeKBq2YFMKc5ckZhjTj+IoaQhSGiNADfGA4f6XgCj9dSP0fQ4Cnj+P4U+jr&#10;GklkLAMaUCADDaHVQMQQgTxSfjkHqDE1YCwUgABUCFMoHAKPOAaotXxtB4tkAAOYdyABuDmRvJVA&#10;Dh0HF7jeX4kZLSIKaQHLM5soyFzGM+5smhtjaMzNkPMfBUiuGOHgO9KoAh/FWAkkp3yPaLIbHsQ8&#10;78nC9kUAaBFoYBHOEsSYBMB6jwWAjO8rEugDwEkKHmO8440xsjHeQO4bUonx2dQARkl7DUBgQAaR&#10;QBwDi4AOAhUkBgDwYFIAeDhtg/Hho2P4NscCXhojaGUY8d5JwBgGeGRllIBjOAZAihsEwHU3gHAS&#10;Tsdw9UejtHobIdjIlfGyAi9QipH3iNuNQbVn7jyFtyLiTkAAMwTAgAAB9phyKLgEvUsuM6vldq5X&#10;6Uxe8dFkxkjgsONkhcHYPwhhHCC4JG4SwthfDGGcNYbw5HpfUc43r2xAtd9JDIykUL8bIhzGx0y3&#10;AANocZwByKqHhYcp7jmXE1ccPZy5B4ogWVoatCziKCD2McOucVVTOY8bhWIfr6nFm0I2QaKDoTaQ&#10;CMcAIfSNyP1rQqRVQMKQCk7mU84FAHb8AVRZCk1UliXjcRsAB8TCSqFWVoQIDSMC61Rv4TRshVhv&#10;jsJPPwhYGQKE7AXC1JZVh9GHnw3kvsSzY4mjgQo+JI2AHNHk/BkJL4oG0Aw7mFN7yuHNMS3o9xpl&#10;+wCv4gYCACiDSjNk4czjlzmoJIWP4/BBhxEHAE+A5JJ30mcgGQtnRtC9oGVYbK2CAwHgKheAkijn&#10;EegBeE8gfSgxvjwiCPUfibyNk7RWi1WKLS0F6Z0d9VQzxv69HMOw/g+x8mcQfKakB7SKObNc+reV&#10;An4GMJegJAZUmKgJg5U8utswAASAUTQh5nBzDqSqO4dxJ6DFdZ+QoCAEi4APgi0RR5CSFT6VWQIC&#10;57ACgCM4PMeBxB9DzOIP8fA2djGVcaSNmBsmHAAUUxu2EwACo9eKXAmNSQGgQB9mAEbe6gj5NkO2&#10;gycGAEofggIq26eFu+AACcDpQwPxWVIo8BZBV0YKwBGzBuIVfR2XkszA8Yl9yPjF2nDvde7d37x3&#10;nvXe++d9xPgDtkcvA9rwZI9cDbMelcJeONVQ2Bxo3HOO8l6C+eEYvyWsuusIU1/JY+4eD5XEEjI8&#10;RSihNAFtr0nVUxw7jGJNnEh/jA/mEq3Np0EnYEQFkjA4A4shRVHgeA2DUnAEDvXNLoU1DbdyRmMM&#10;cOgdJy93n48ifhkSA0ZkKTUi0EQHChzKJ2ikgRTkAmcM2gPgTbH2GGNlRwlg+t/S2lxKkipqgEIF&#10;555qhmcntsKL9fwgR6hDYB7069wihshBQfAzj87XKGwhSG58YBYfylQfolYiI4AwQl4iQ2gvwmhC&#10;YgQAjEojBAbscEQBJAZAZ4YdAe6IhDqIIEYDZQbQwo5Rx4CJQgQdAd4qQc6HgrzeAAB7Z0gpzBLV&#10;ia5Pyg5+BiQ5r+ohQC6wJtSaqtgxIqQd7b0Hxj5tgfArr+rUAuy/ghQkRjagr5rioqYjwpACRoYj&#10;xAygphKGAz4EgECaADjzDICe4eh1gbgboYp5Ado4ivxhMD5sqFxNIpZoQCRjYCLV7ngBwo4BoB4F&#10;cMwH4whMqSomgboco5a44ap8I5YpggxCorJ3Q44DoCQ2i+5QYzx5wcgeR4Z5JHoe6sQvJFy+jEox&#10;6bL/Ql5kI5rJ4hb05HoDzsAGq+4ojNTIRxj8TuTATuTAZfiMKNKOjCrwrvsaUacahd7CkasbEbMb&#10;Ubcbju7D7BccDwiMztBazsxehhRSwrSbQrwsAAAbAsYrRiJ4Imhxb0jEoppeZAwCgtgAAFIoIuIt&#10;DXJjaWYzjipAAsBhLJArq8YrpwSg5TYiQ2BYKUY0of5AYAIfhMAAYqSYIpZHhHqnZDYDICYuAEID&#10;SaAj4mirj6Qdo/gdIdx8Z2gAB/xFoCIBotqLwpZmBAxCcMCWgdL1qsQuqC5zcDw1TlKkK9RAo2j+&#10;rZSDJDQgRW7FDQiSwrocYdBKquwrJApAyygtsFx44vgAAbIcCcCTyu40z+xFItQBogQDYCBDaARA&#10;AcYc5Ood4eAysV6hovgj5jZi5AcD5MAljAxxkMoqT0h4g1YARG7RIl4tgqSGA2g6QgQegfp44cAe&#10;KpIfgAYEidgCQ7zUJN4DhUQvsXYbwc4/gbsrAAAbzOL1hABCYiAqBjYAQwaizjSL6nLZD/pTQxbH&#10;hmUw7Er0og69A6RDYBpWreYzgdJgcHwekDB2i7Qz8M5oaCxR6zo2gwEHzGxW68wCAmg5I5Yf4eiE&#10;pth1k2ok5jTW6HLSI1IqUAa+Y2Qu4igBCUIpS/ABgCAHJNq3YAQA0zofAfotqSwrMHQk4bgdJKor&#10;YrqlwiDUKB4GoE8zskxoaypHpzx0Lv5bZcLSjBbApZhXaOhcscyORZNETuKRDtUbtFdFlFtF1F9G&#10;FGNDaOJeruhbQiQ2T9RJsdYbceBg4/kG4l4epto9sJcJoFbr8WSdxxZ8ybD1odSrKxI5YebeZ2oh&#10;ReaJRjYrA5o/5hIfCWkfA0BlI6rhYBgrIDgCB1gCgBwhQBYBhNgBIBTpdOIoYp4gQep+Qx6BU1h7&#10;5ODIw0BAxW7SwmI1ZDRzQpQ5AjLH0YzYx9k7QqEjhxxVggwqNLQe4xxqhhIc4dhAC/w2gDwt6LAC&#10;p4aZR4AepuIAAagcLXr1grKFs46C7NSB8rgq4zhqw/gyIlb9x8Y1r0gAbnAAIzhShh45YhQrI16/&#10;hHo56x5XMBBG4iJKo1g/ChwpYeIfw8pDpN5/pR4tYpbV6wwfYtobgdZFodYeYgU3oph2iG42i/xf&#10;ghhsgl4cjiRHAeRhMiwiAgomhWR4ApQz6KEniiIsofYigq1dpCxFBHoEKZQga/wlBqxsUmE1gyAs&#10;rRo5FRCeIeS5bMQmhpBI8fbZgAY44AIfKmCva09S4ypB4qwwwwJyqL6dh4bhYCIigCIB7VwB5N8R&#10;q3YiAE4AAdAeRI4cAdQ2gbAcQ4B8Q5YAQfYl7aRG4CAAxLxRoqwDwDIo41ZQZ5jpYzgoYuxFoCUL&#10;gDKyppwkZwo/NPdecThyp/p4AEgDZ5wFwER/lsCjRjCOtDkY7AdDrBpY1GtG1GVwFwLvca9wVwtw&#10;1w9xEaaQ7wZYNDVGbtc7QkQqT1gxwchqYAAcNy9zJAAe0dJ6hzthwqAkdJijBDYDaK4F4EMGBpq/&#10;7+RqwrrJFTQ/9n4do5cHQ5a8DyZGQ4Le9QQ2ofwiA4JABvpQhFqqMthjZFYpdsBQZuIhQbrGYrTF&#10;whycphwDgC5oawKB8oqFJYJu5jYelL4rRwQqYvhWlZR6pDDWAhQhI2k26DBySjI1qHDdKbRkD1pq&#10;Z8ZrL4YtoDFmw9QCwuBiJAYZoaxLwcJVQepys4ZRxDZJI2gDgB9gwfZ8B74ajOQeBG4xL9Yfwmgw&#10;SB6iJDd3wppCwf5XBzJjAfwrof4fYlY0Y5ZFI5p3wiD3BjdghFoc4eg8uDszoCwCqIJWR44CjPhg&#10;A2QaYcR8YcAdJAB8Qk5AQ5sD8vytizohT8DhZJSUY2geUBCcZAYd9zptk9lTw9tQNhwgohTKYvp8&#10;65Yk9Ld3jnQBQpZGAo5NRR4Bo94xQq1TgxxSwl7RK1JwgiofLmgAQfiXwvoqbdNKuMI2QvbnQA4i&#10;iLQhaygqQCGCQuoB4nYB0RxNo8QAQBCIgewfh5xVQ/odgrs1RG6gZzSi6LgugGAEypthiFrWNJlD&#10;8c5a5YyRsWiOEaCN9v6RUaLwQp9vtEtDyQ1xlxOZWZeZmZuZ2Z+YZZ9vmZKQwwbR8XI/rJEd1Pod&#10;Irh8xkq95lQokfYAAFgnoAF/wtrKLxFJwrriI5d6BElKB2LdNHB4N+gkYks9cw694mJT7aTzJhIC&#10;4Bg4A58DQAT4oAon4AwBIoafqzwlIrQeA/ltMMgqUJhFpMYpY1omiiIhRkpAmKry03SjTVUxAhcD&#10;42iiI2hxGLyvbqgxwrBAcnIAAEr4AoDsBFZ4Ad054AAZAaq05VJ8Y2z/4BVbkfiKDFQe4rpP44Ae&#10;QeAbBhQfA/AppvVgQqSaraxAghedZW5AxzYtpRwo9hx95G7eY46AamBuoxAf544AoA9r4CApaypM&#10;QgwkgfQtobodon4eIe+dSv0LqDToL+YhofgzgxlTQdgytL4rIA5xx3kQpWbPg0Y2ktArQegiAfTe&#10;6ki+aB4EtqxtQmgfIeox0HR8YazOIdtU4iut7RZ4hq5YIqQB6zjngAxhIBQfuQgfglYfgfI/CAZA&#10;afmuw5DNgtqDJzQBIrJRQxwu4l4u5Htmw9JGZMq8czocgeB4AbodUKT1oAYfQ/ABAfrXoBYATmin&#10;Y5uAJoeDqaAc4e8R4fwA00ACgo9UpoTrSAYiBg4ytTY/lKAk5VgmgEgDh5xo55wnpoZRxR+kqSI+&#10;DEaOOXDuEZCRPB6R2aHC3C5b1wnDHDfDnDvDxe6Q8Y/ChYOYDtqf4AD1leRVQbYc4yubox1zpvQh&#10;gjhlKi5CrfKDJHgz9/xFoEt09MqGJYyeNzpwO1Y+Yl+/lzAdB8EG5AGLdlhvQhBCwfyhYfETk2pN&#10;rRCGK6q1Ki4fwAR4acgz4dgeSuYfur5WskJoVsYCSGCDRDAgkTxmPIg78MZtpjeowz/BIuK2HN78&#10;K9VZGMZ2TqQrJJxAAcQc5KulsQZFV/4DLk6DVMhzLd58YZga5OpVJhMzZAwmwgxWgg1qAroCYA6m&#10;AA4fwb5hQe+tQfKXasRSwgxSyB/L4oaYMzvL4uAeiH7SNQI2ghYfol5CCXwfgyoAgf5G4BgAxAAC&#10;gBgzg1pDYeTb4p4Aooa3JQb06B4tJSge8SodQgwdweY2RB9fIAY2U5AhfNQCYBqB53ItqLQtpBoA&#10;AbpqAryTnF8dAq0nbH19j+3GiaJHuLJ9o5uN21Ql4i2dACp47UInd/wz4qgkeipq884fUTQAYffV&#10;ClYyrLCyQhZxGpQhZ84hj2pi6aIhYu4qSLQiCyjVzhWhgoYfgAUR4d4fBI4cgd54ZqIhQrgrphom&#10;gFD7gAAEJtJF4ugpIpaiJjC/8cNvHCOaOYkaPEpZTumXxbEZnqOYXD3rHrPrXrfriPvBxZyRtDSN&#10;jw4iQqQ/7N5VPelICcRkiDR7A55DZrpJBNQABo4uBhpDacgqzP7qgrO/wrwcw4BJw/hwQxwqhjc4&#10;ZxpAxjTAo1SKKnIiABgA4rpLIrqzorIpgmge4f55wqwnfcovuzR4gexhLWgqYw9z4oidanYpZ0CO&#10;H0QpEAdhYuhRwz+dZxspIhtIirPvwyI/IdYsgvxjbk4ukkYnYDbPUmxR9DB8I/gZOoCTQdA5dAI1&#10;yig5yL6KCtYfRElX7XuQpLyv08Sfp9ZAxTSGIAIuAAoBC/E/1q4AknQAxrgBH5fkY2mzIe58Ad4d&#10;wa5+IgDpAD5fD8AAFA4KAARCgWAAJBQIAAEAD4AD1fUKcz0DYAe78hQJAj6AANBAGAASBsOfz7AA&#10;AdDsdYAeDzeIAfT6e4AA4FAYACoQB4ADAUCIADgYC4AB4MBgAANRADqeL1ADVcTnADteT2AADAoF&#10;AAUCAOAAlDgZAAaCNmBoHn9crzPbzkADnd70l4Cn4Af7/AEtlwAfrynj/dFffjhib7bkvfUzfj8k&#10;mAlACAtHBQKjoRCIfid9er0ceBfrmAAGArqkoLgwVCIHr4ECYAej6DVTelqcLwtTzeoBr77mYBfO&#10;MirZngFnYOCQVvwHEIAd79F0vA4ehdChdOpgJlD8fD5u7sgT0elWl+ADASo4tEwiAAdooABwJBMH&#10;AkUl/9/zhP6wD1v9Ab+wBAEBQNAjhQTAMAP/AkIwlCcKQrC0LwxDMNQ3DkOw9D8QRDEURxJEsTQi&#10;v6/xPFcWRbF0XxhGMZRnGkaxtG8cRzFcGwTBkHr9BUfxbFLCH8fzqOAABxHSdoAHAdcmyem54ns8&#10;gCL4ACItkCYGIk8CKAE/rVIoBwFAWhYHTODIIgaACTrEfZ9n6ip+TmfU6ts8YAHlJJ2niwx1Hadk&#10;kKseZ8Tmfp/oMA4CTmAJ+qsfB7SbBIDAYCgAAYBKDAmAzGAIAKvHykAAHsfannmfKhn8ALNAWCCS&#10;gZNsuKeCIFoUCAFolXL8vu2R8ziABzHYd7bHykgCtUACyqeD4LAkpgFPzBLJznKqSHeeS9JjYp1n&#10;hKZ4r1Rifg2C7agssiUu4AMsLynZyHTQZrnAcQAHWdybvJMIBSwBKwpKAlBgkAhpIeALHgCfyBUU&#10;rx9H3MJ8n6sx8n+6B/gI+QCgWFjCAEpZ6Yewh/uEAswr8fzyH0fLDIImZ9HsxKxHdZYF3EArhTmp&#10;4AgIo4CAVTACY0AEwuEfB9J+dh6JRIyxAcBCxAezdl1kAAJgfNqyKHNingaBiFHaea5m6xhunMmZ&#10;2Kqitj6HICfTCAugzcA6JAW72nrEvyDHse6vHQeDDKi4QLgkoYLgiobYTbIzyHQdTEnkd7lH+epm&#10;JefLS4Six+n64WIokfJ8zCfB7pJzb+gElAB7iAdlWkgwJAWeCUgYiwJghI4EATNuLg5PbcAAcp3t&#10;yeR8UwqE28M6AXBG7QOXQAFbok/aKQbISoP9FSXwPFECQa9bAcDCXrQvFUiUUgx9nwiwAMmqF+aH&#10;f4BAQiQAgGvvxe9CPxyBCv9x0/+AEAYBQDgJAWA0B4EQJgVAuBj/EFoafygVCiDD+p3JcPIepXlh&#10;k3GyOMgQ7IMGBQAT0n6WiHgGJQmM+x+AAAWLKbMn48B7kWbCeQesMzqJ/KmTIAC+Cbj1huYQfqR3&#10;WEoZKT8qK+12F+LATwAhXgGgGIEAoASxSxF6TmT8e4/1oD2H6UMfCpyKtHJwncvyAnplMV0Wt2xJ&#10;VpNDSwYBMI/EjljAgm0FgHyOntTavxnEQ1SkEhyXoco6lijtb+sYry0jZAhA0BgAAGQKLQAgd4nr&#10;1EgDnHYzMZg1zHjdHOTMdw9E5j7H8YBuZYgEgDZmAof42kspOYMVoAY/zDRDTmnUhQ+h/KYLAfJ3&#10;QLSXgFI6PkAJEiDH8P6lcyxfWVSHHcN82w8zEj9HuzNoJPwGARLUQhaY/idqjJ+PUfaZ1QGAAeAk&#10;m4DTwJZAS70eg+DZDhHI7IrpJCTkULIWYEAGZIFJUwBkCqmAEgHNkPdYAAByDqZmM4bhjB1rhJ4s&#10;oB4Dk2gbAmtA9qsHDJtUMeQaRdSYSjMI9iLI/ySABH2YkAI9xrF+HwN4l4+DUD9H4TtRKXgEnQAi&#10;BMEjVQJnyArUEACck5jmHONgmg8BtvsH3TI8DM1npznYShkZZh5D7NyOgeoJSLj6Vgo19A9yBDzH&#10;aNcwI/yvAIAcQ4f4CDQD1AFV4A4CSOgVJVCsiRcEwt8J2OgdJiR/j+Tm4Yo4HwNFLBQCIDpQF1lS&#10;OE9Z6w/6bGEHzTh0FMCSL8J+ANrxUG5kvfsVCJcFH+wNtRam1Vq7WITRTBG1tsbZWztpbW21t4AI&#10;8f0/5FhgE6rWVGsKTYABpjgNQORPyxiXKJJeAhK4AALlNLOBo6BJyUDtPQkUl6ZT8gJAQbJRicLC&#10;E0iCPOhBA4zN7PJBgqxOTyMJIMkZI8Zm2EWAMAIwz7HZD3HuTdRJKCHkdnYVYDACBmklAKVovyYW&#10;HFPHiPkhw9R+m5HyAN3pCCllNNqBMBziE0tVTKd0sQ/h+EuXu7IeE8SLyAAbG8EwGzoEqIUglcJO&#10;4PJNHKlAmA7UmgCQABwCamFzFDAlHcngBzw3MHiPclw5pEjrHeuDFC2oe4qTqkfJDUADkzAqAYaa&#10;mQA0yMIk0yhBh6j4KeeQtVbwTNDASdOuskCvptiHHIqRImTWDvQeQqpesoJNdATdRhXifEkAOAKI&#10;gBCJD/AMtBoeM2RtsPIT8wwDwEHCAwZ4oAETcgNAgfIBoCzaq6LEoxMESxzDtWKMsbM0hwqBI9cG&#10;hB5HQE7L+kcsNOiFUVLNdZoailStGAA2gecZySAUAZNoBZKLvkKMCTsew9F603G60Me9aGUJNJyZ&#10;AfzigAlqTlHMfLso6JHH/Z4l4BCzOoLNfcqwCB/GM0tVICJBgIqwUyAw2RBihjuHqUsfgAavALAa&#10;DRqoEqvAdXMmicyWF2QUe8/63iAXuwP4o9ridrmTpHsJfMeRhh7jlK0P40ZX1/E8w6TwDBagBpmg&#10;khBCj3nwQOQmg/jNuOcc551zvnnPefc/gY/l6r2kLdC5gAF7KAUBIJHcPMvQ3BykCHHjodPTY4EU&#10;A+bAh931SrBTuoiU5e23woqL2GG5JH1MpsuqWIAAB4jz2LrNIBwl+NvP22wwFlDKlSK+Qq5xVgIA&#10;GNKA0AZdiJGlx86VVpF5e9uH1JAew/Day8Tbc0g+PksslUy081KygBgCP4lhViYQMATKODIEh2gM&#10;uEfcS9cJVhxjmNZ1FJsmligEtHHopdAijuELdG8nxP4/IEHUt+4g3V6jdHKYnqexR7MqegAhMIDD&#10;VkLAGNBgy9Zal671GVogAzagGAWChTIDgUrLAj+cf34CtxhJoPQnZNdij7syAPpCRSDOkIsPsfWx&#10;ainZP7N0gEt8ABjZL5CvlSiHgBGZgIgEDWAMAICtMkDhB7h/LGh1h5DahvBzjZCCizIXFMHnClgT&#10;LEC1utE0j8uvqRnZBxB0EmhsByDUL+CXAJMPgFADCJPQJtIWALGrKik8BunGoeoQk6kBB/CvABh/&#10;GZgBh9BwC/B7hqjAh8ByqipBI6MAABCHALALvyAWAUgeAAANgNqvGvKsLshshwKmhyByBqNhh1MD&#10;gCB/i7AMgJiSHbEjmukwtzijqsj5B9B/jpi+DpltDyBzByPsB6Nou+i1AAgDpIP1iHAHgHjagRAM&#10;lYGojZE4iXB4odPljWH5iUAXASD5LEJIMOCzMsuMIJkJB+B7CrB6h0iBB8B1jWB/MdQCjZAGAQAQ&#10;CeALDoAAmpGdixLTIHHxubugRkRkxlESrXxlxnRnxoRoxpOcOkntkdnsDAJTjAMzjyPii9BxNYCs&#10;DUIQCvGhiKE3jvixE1ingQuFvPkwhxh3OQGHPoiJG4C+tInSCSGwCrP4DyKECXFqj1ncCfCUgFDZ&#10;MfDhRuDCB9nZABB+QqMSlikqmUh/sZgDDQQbibgMADBjD7ACJpADKVK0iUGIlMB6h/JICrDch+gB&#10;i1KDClgFgElMAGgGijpKino7wcrxuPivIMCLB5R6AHlbgAAUgOiHFbD8p4iLNiAABxwXDqJEsmCL&#10;JKkzgUAPHeqhijx0GIk5mwCdrsSwGwgAB5iujbB6DDCairCuNilRiDIUCxC3kmgLgDQogEgAi7L9&#10;Kih9iKJyClyWjtABAGATiJgFDciwkzn6jLqSkrjhAEPPkCFgEjrzDyF8C9KECdsfCLOkTMh+ivFq&#10;N0FWDZIkiHoniFgECtALgGiXANK8siilgEAGKfyYPLiJCXiUNwiYC8gABrBwC7B0pEkjKZh9IaIg&#10;k5CXF+CKADLQgGG6jUm4CoCWicP+SyHSD1iSNLCXCekDHqB+nZDjNqqUQqKVEmv+CSMmEzh/ABFM&#10;ACq4HtCfh/B8FBk5O0CSjCABk2nWFYSRCLAFB+l6gFgBitD7nZJKi9HDjyFkiKB9B+ijz2zCDnAg&#10;iFgIjrvTCOn5mdOKkKkekFHyOKn9tIuLEJsSH0HRiBh6PnB3L9h0jWB8BwJpAAu2gEyZHoANjcgG&#10;AVJhADgLilivokIlnruYuaOKOJUOxp0j0kUk0lUl0mUlOjEFUQj/rYD10QECk4k5h5IcFhnZBsBx&#10;wqB0soiBh9jAEyiJARAMLquyB2ryv3CCpczhB+EVB9k8L+CSMSiSH2DyLCLlsSrSCfzlzRipDJyA&#10;xWi/B9pbtIv1lYFGSqACDGAFAAppADh+ppFQNin6kzh9vFpSClmKDoVNGLD7I4CUErjZCfCxH7CK&#10;PPz4IllEkwgKKKyigPne1YEzi/k5lstihxPZSov5pAGrE2gVPUwTDarv1SLRn+EiIhkj0wCbhqqR&#10;BuBzDEscibvniLAFgDjhIoitAJgCMDj8wqLCU7B+iKFRinjMHegFAHgVCSgHKfgGAHHeh/gBCFB3&#10;IcMUirFvi9GVTNv7pTnOk5qnDyB+h9HZLBosgCtnABTR15jUgBibgIgCl6gLAFl6gNgJDUMkCSMJ&#10;CjpRijhzh2ij0GJIChReCjCOgNwtiU1YqCiKGjCXByh2HZB0UwqIjDHsgJJLToFgCDMfEw0ZiJE7&#10;iDWZFiv4CvM6ioB+CbgBB9wnABQmwnppWCCrB8h/Ezt7ImJ/gNvzgbAYAfwwgNDtEHm/i9BvhyQq&#10;BzB0jHh4h1svh+h8ppNljWE0jDDYCSCIQDABC1B/ACKfmdgXjqB6D8hvhxjSpRjyB+GeRzRUADD8&#10;nbEzgRgMEztliKCqiDD0P8pBC2izAXgTj5LqGgLR2fOKEiQDv6DyB8O4CLrAE9hvtqh9QYivh1CZ&#10;gDmullgWGOAFARj5AEANCOrPCnuXkLRj0m3i3jIGxm3j3lXl3mXmudoI3iENuZHrwDlRk5pDNiht&#10;vlklNYBzsUiKk5E3TljuiFR1iFiIzniKFTWYF8NYlkHVCJn3mhjhDJm9Eqm1R/v6ITx1Mii1t7ii&#10;PWLCE5uolB2ZF6h7h6q0IZlismDZQ/lYW+ClyRDDAHB/BnHoAAFPr8DliXLvzRgCD8uAk2mKDah7&#10;h+i1DyJIB+ABJIQCloFbk2gDX4DBQfr5pACVEzgVgPC1LnEwpCkm2ZVqh7CvMkCKANijCxvTGqxJ&#10;CDl/nSCXB3h6nGB3tih6G1lGjhD0CLBzyoG0DDB4h9ivU4k5iwixAFAClimBjlADB/jWKbHNCmH2&#10;ACARzbrG3GiHHWVzn3yEvWo4OiCf1lHTEjCDGRD12elHiBu1xODDEqiXF9MFm3yCtLCvWKDWAKgG&#10;CbgJgFiSSDsRz1i91QyWIuDApY4rCXoQTLrMpTkjy3SyPniPNtlFU8Ili+VAiXrCNbNgGRmSJak3&#10;AC4ySRi/zNqVioKXDAh9l8h/CnpeFYQ/jagCgEilj3HeieixKblBqECLB4oyDyR7GhIojhAKAEC9&#10;AEB/jUB9YEiJlhD7GalMgFk5jNiKG6rGtPAYj7AIAZj7AHZ8wcJIOMrdUguiaBERxq6BII50C9B5&#10;KkF7BwKZB1Brq0B6aGiJhzitAELMqLCzAIgTvyAIgiAinoAUPyYQCFAAzoaBnsUNURH9XnaW6XaX&#10;6YaY6ZEJUpntXoONHsns4qCrBvmzEnB1FBhxFvIxiDTmj8sWiJRMIziX012NozVluyuOHTX6icLM&#10;lHk5vpasPNFND8yZau0ZiBh+iXEmDWD0DWB/5iI6MGW9CvgBGcgAjGACh+DSprDSpatioUEwgCYZ&#10;YmzRgB2rgAja1NFMYVmLABDanVCjn7D8sRn2OzWq4miJCg3GCKMSiLTiIbIcVsD8gQANi1ANFnrH&#10;E2no620fkECXrfiLm1hyMoLiBtDGBwEmIexXH2LKiejhAGACDWAJABGCgCh/wqRNCcB/in4VjQCD&#10;jQXGrG2FijzFHtCKEjDAWkYBHro5TIbUyliLu2jRnZKbYyCECJnVrnu/yPjEgJAEsuAGiZmojDCw&#10;09T1CPB7iFCCpICSM204nekjihmg7RyD5SCXh4X7tyiDzICwzlXxmbmiM9GjCScAidniCvP6Nio6&#10;DyD/h+CZgBB7w2iK1wu10xkzh8gCjQB+AB5/AAnkAKrGgXAVV2HDlYNoivIMiLcZH2B+CrCxFih8&#10;h6KZB1h0hl7UF6vTDyC2jANQ1TRHKigBvyB3h7iOknkzh1mlXwDhVkGojhEuEjzVWAwEFvD8vPqL&#10;nn2UqNHnyh6SkDu+EgMSE7PoB5UWHgBspYB2hsKlB5Bsq0AA6Kllm9imNNAHgXDrgHAYgYCmAY5+&#10;OV0hUO3o6Z9F9GEM3k9G9IdI9JdJ0h6WEOUOXSD+uwpAiXR5CvYfgABs3ti8DDYrDBnryDiJMZQw&#10;sjLvWXFgvniXJ4rlzhLnH7rfHTWXwqiSboxzDhQax2HngMJ0oVxtxFBuKFl7B3DSobtqzMCLh+Cz&#10;YHi9loNDjyCzDGZyjUGEiZv7CbjVCvADACJkrniDD84TDah7B/DoB7B/ilh9AAiHCvjaiXvKmLnT&#10;n3EwgIkugAAQK8G2EjsclBljjyAGOyFzFYASD6I7ChvQX1IzG0CvFvC9CqC9B7B5zkVNSyB4iLF4&#10;EmkqCrB+gEFHPQwAiRCrAHgCjUCxNi0GNzABFYWFxeWFiHTlj8vcCxX5CfDhdxa9Ln1VrSLIkgAB&#10;M9OkEjnNiDCciSREivMoi9P4Tzuw2G5fDAeDCvDYiBAHgDnZFNNCbfkgMZiFq0ilkjja9rqi+RTp&#10;kjk5I6qSwVLzCDFj9eKb5bkjy3oziXOkDDH7DAa9inm4Vjo5B/tih/h8qWB9itACB9jUI6QKB/tw&#10;AApIVyFMK6lMN7/KLnv6YhC9cAmUlWPOiFHYDZAPAIifgCB/FBh2h0w2ziQnLnCZmvNinbCDChRL&#10;gHxeAGgHXcgHAcE3AEKfmglYF2D8u6OKuZkDObRmO8uw+kCcUTB8yyu3BziBJotqh1BtJYB0BrQo&#10;h8ByDSgDB4euEACyFoAKgXgZJIgoAoiSgXjrgCXbDMRh6A6U9LdKf7f7/8f8/9EbaaiAAAAgCCAB&#10;/wWEQOCweEPt+P0APR7vkAOZ2vEANlwOUAOOLgB3vV8QYAwMIA0FAAEAcDAACwp+P6CPZ9xB9TUA&#10;Pt/RB+T2cvx9wR/TIDAKBgwDAMABAFS2mAkAA8GgwAAuWAABUoAPF7PMAN9zOOQPBzQJ+OgATGBv&#10;cABusVkABECO0AAN/O4APh7XR+vt5QJ/yMCAN7ACm2wCAQBQIB1B/AMIAB+gMLAB/AQKVgCZWCA6&#10;DP6Wvp+ASIvqhP+lAcC4vF0K+1h/zIBgPFhUIZETCAPAAMBYJAAHAkEYaVgADAWlQOBw+ZPB52xy&#10;uu/t9yuwANpwWh1PGvZeggEBQcC4qVAK8A8ANy6v+6TGZPoA5F/AURQYCBi6gT5AKWv9/ogkqCKS&#10;pTjtI1QCgAxSBpkg58HykZ4nkrx7Hwti+ooAKGMSlqsq1ALBooBIBngwwCxIBYCrwpC8ODEgEAK0&#10;wBgC0h/H+CIAHyfy3HwfbKnqfIGgAfR/SCuqUn2f8ER+mUOqiBThgQBEOAIlrkIGBEMgAe0HgAch&#10;2q8eR7HqgjAzJMYAn8v8hLKAB6m2yx8r+mKUn4ATKn0A4SMsAgKoKloIgdG4QA6DKquKeZ6HoyR+&#10;qIAoDgABLyASAyIK6sRvm+Y8cHobqlgWvAIgawrbH4qoFqoAIDA4iJ+A7Lp5VcdZ5xurjSP8mQHg&#10;SiikLYBQCsQALhyHQoIAcDQABQEFjgyCrfgWBSUvHDzXVKfh8JGex4oweJ0rQdNMS6aRqAAdxtm0&#10;AB7nAb7jHed4AAlGoAAoDD8AoGgZ3kGwcXeHQdpUDdVoQhCGIIhSFYFhGE4VheGYbh2H4hiOJYni&#10;mK4ti+MYzjWN45juBP8/2PZFkeSZLk2T5RlOVZXlmW5dl+YZHgmHYPhOCZrhEaoOfJ+oOdZ4UUbx&#10;xnOjp1Osc54TGriRp1ACjUgAkEAa4oJAWqDaIGeibrrGTgAYlIH6sqKr0YiDpTAey2HwfTTAWA1H&#10;g0CoJgAC4IvQCgHAWus0q2dxsgAdR2nIABwHUv+k0UgaRyGpR6n49EkSC8EggZKQAAsBqB0ejB7n&#10;qsR8Hojh7ntwbLXdJ6KSkg4DAM0gBgIxwBvRx0+nWerdnmfLKnufnJAG4YFATBEpKUBDSIM/8cS4&#10;B2vgAEwOLcDwMMyDAJPQ4SWns0QAVkwsvIwdp3UUep4tMeJ2JGdJyrYdh20V8VFNAmQIgtKAGK0t&#10;IAAOAiIa+ih4yBs9KUagqBiSqGJOG69Ahg1IOtMNA5qZLQGAHUek9R8FEEP7MWP016iUxkXL+Okd&#10;xGB5j1TGT1Uo+oOJtH6Ysg5MgEADKCAQf5GB/j5HSXUAKY0omkJWS1KKj0NkCKwWkfxw3eGehUnQ&#10;fqjydkEUYaYhxQSRKlg4qU0ipSEM9MWeAkYCgBl4AKcgggBz8ACAK740gAR9DrLSPMaaCR9l4UmS&#10;kfwAkbj1H+BctIAjMgDAOZ5KjejZvHIMZIfjah7l/HmPKNxQyggHAS3o2xVASAZKoAVMo5Rzw5Hi&#10;PAcRBB9LneNG4CIEDTAUAgQN6zegHgPUKAkBgKlIAMBaAABgCwZHGAOW48CCCBRdSymRMjB2DMSZ&#10;mQU5bbC8j0K8PAcpYhzjYGu4AbK5x3jcPUPIcpZR6PhMkPZRQBJmHBOGBUDChQNgyBqAAEAUAolL&#10;BbLcArwSBGJiIwqZLBWYz9n9P+gFAaBUDoJQWg1B6EUJoUxafbAmcELYHPxj5BR4j1LYOIdEbhwj&#10;pLodkug7x6EUH6gEf7T0ZRdILSg1ZA4xwDNikKZiDjTJbJGi9BAGQKHoA0BNG4HQKG/AkA1vQCSr&#10;k9QgPKHI5x2tEG9N0kA8zrJoK8owtY/TIusKoBcB0QJgE3ioPQjA7h4HWQrG4AQ/TrAHAEV5J5po&#10;KEEUco915VDUGZRzHx3Kxx8D+PQqVR4/CGH/MFIdLEQHjFVV8AAqZKQGWNKiA4zzeDPPWKpTlvRi&#10;jFphNMOEca7hlDRLENscBdB2DvK8PsAJQQIASgyAwxZtK4ABLYAYf5eClEjNQggf4BK6AEN+ahvR&#10;WH8GsT8AIxakylVEJaA0BJUDFkyQoYUeSElyDvL+hkg4EwIN6ascMANsIVEEpCQdRkWIZRQUUPoe&#10;9ZgAIkgmWwBYCFSnBJkAwqChjFutOGQR2Y+jIjpHoZEeA9jhjzHtC8fyVzVkuKuAZKJKiknAAMqU&#10;hxEBzjxVKj9AEbDLD7hyP4es1cQFlH6Pgv5NUEJ1PwfM/A/ADH4NRXQhhLCnWOMSaSrz+nWAAWae&#10;gqx/R+qlmcXQc46FOj4HmusA4/xvFLARG4CwECRt2IGA84JBgBGRHcPk/A6h6KFHOPJVb2lHlFL+&#10;AMf6Yy+mmAgAwzIIgOy3A8BoD4AG4o3eYSk2ZyWDEKL00odEOR0jcXOOAZ4zwADpGw38d44pQj3H&#10;ZVF0b+ongOu+5cD4IAAAeB+D3OwN19gSBeDFSAF4+T6kOQmfNC9Wat1dq/WCZGQax1prXW2t9ca5&#10;11QVkOq2F0PZvRCQ5ByJlBOk95wIABujkaIOm0ybbws9rgS8lUZHhGkbdBKt6SCZDtJES6MgHVmr&#10;vbE8YxY+R8mmHTdMvLWzxmkAlY4DoF0+3bQQaQkczl1jnHMMgAFGZQtIMWPUfZpCsnDpGVS1RlgA&#10;pFACo9qzeqcpBQQaYek3CIjwLEO8eMoQAj8OtdskbbjCm0K8YkiEYzSDzHwZkcA609beULgc36VG&#10;wAQQRGM5Y/DTK3QSeHHmVgAAkA8qsDlP133MMYYtrWxiuFfHRWF2yWh4EUHgOkkY5BxpjHfgMvI/&#10;XUgOKUBkEKQQHc4MsP40xxyjtTUgcV16j4xwZnwcc1IBErwOvjxAq5SEEFNJbBiHRyx/FBHoPYwo&#10;6h4LuHac4rZEi0kO3AUonRBx417Mk8kBttCXD/fiPcdRkh9leRyaY2CkADlKjHa9rpEFHs8SCTpI&#10;JO29EPKUUBxY+zTD3a2ZJ/9sisABIgP/S8YyIAKAORR1hwx/y9yw3o2MVh8FoH4PEax66agLVcAE&#10;AqPh+meu+Z4A4C0guvQRBwiBQ/05BeUiROLRCdmmAIApvSoSUgcAn4EARpGgEDH0HqLwH+H2yaAE&#10;H8lCNWjcSeL+pyIgsgKgsaPwAYAcBSKiAeB4JUAVAoUcT6KyuCQCZqoaQC1QsCvIH2KCvULZAALw&#10;HiHKcGHWm0AAHKGmGkAAHaG4TeHiHGdEW0kQIguMvySeLiAqMqA2BIBGAAA6BgXwA4CACCLiBHCO&#10;P4QQSaYZBC13CvCxCzC1C3C5C7C9C/Cqoiocoe1SMAogIcJkHobW0SrEAAG2HKhyHIHWLwHYaSXQ&#10;JwAKgdB+1keQIQMWeMNIlydcMsS0bSSE3SMkJkKi6UBEA2PwA6Asbmp2RuuYJag4JGum9Ck6mqHG&#10;HUaIHKHaukHuJGQyKCRq3OH4gqASRuA4AsUKKkM8OQKU8OLYHQHUhyHcHeLQnEI4H+jaf0PMOMAI&#10;UUUmhmgYuAS0H4j4HYHsBMS0H+MqkAKhBEL6LYRkKOAIb0qEKgUAOGgoeOtgNUgkWeKieaAmbCeQ&#10;MWXaIoG4G+LwGSGacGHCHKRIJuNMAQtccuA2OGAWAeKUKyIORkJkNWhmtgP4iEAKgKdgPyjW6AMG&#10;MW9SeKnwg0f0PIpOJ+NMQkL+8QMKQeKCcqUeA43of0qITbEQR+KCHiRyiMIGMGgGH4IoTEL4H0RI&#10;NIUUKSLYSkIoJQNMVDJ2RE2qKoHwH4M8zCRu5YM8TmMspHKWIoRqJkpGMXDyMWAcv2IJHUHwQQHu&#10;90IIH4TUH0I4AGHuGwLMK8IGJSH0RsIiH6bmIoMiH4AGro0u/U+CpYjGLfIaIGOEOGu0/EjIH3EQ&#10;dG3yHqxO+mLqH0U6AUAEcGAgASLoAmAaTGbq9dJKNMPRJUUKHMHiBKXIHsMiQcJGJ2PELgbiLcBi&#10;BQBeAAA+A0VWAc6UWkeQIO54NMHymcK2yK3/BvBiGqGqI6GeGcAAHYG+HAXRFyw67WKu/IJSAgAj&#10;EkBOBOAABEB608AwBaBcKiBCPqkCPRDCYRDJDBPBPDPEY8ZAobPHPPPRPTPVPW1a161UYS2A1lNk&#10;KGcBDaGsG+LEo2OsHSHiLZK25TLuvsUeAmgmU8UecrAeOKuUXQHyKCHCI+wSIG/wRuOQMWHmUQIi&#10;8QS1MAKqOEncAsMqyiPQa/EsH2RIHcHWb+fCjjFyGUqeIwHkHyj4HsH6N+SQ/At8JUASMy/2KoKG&#10;KU/M9Qu8eSTEQmHqRIhMOs7wK8cwJkhoXcHgHjOI8KLo+QyEHqMiG8HIT0HYHqWOxcMiAQ6UAmAs&#10;NSvuyCJkOU3ANI+QUeJQKgJQUeAe7ggcVKIGOcVKHIHMTGHWHQg+HMUUHiy2AAQkwoJw+4fmAkNI&#10;A2BEKoAeAiQQPeOMwiAc6EKlOW+QsVJK+Q20glCCasJaqIUeReNIswMBNkIeqeUVDkLwOqyIHcLo&#10;JqIg3i7M/pJIKgNEJk6izUpeAo6UAgAOIgSCIw/+I4HMHUPUaSjcsAKCLqguAQRujQMiLrKSKiLS&#10;H6KobYNI3RNoH0Io3SIoH+H4RIAKH8LKNWtmx2ALTEOMASN+kAN+OMbmg4JkH2HqLQH2HsOsHyHu&#10;RIPAOGAMAaYCAIcgsAM1TcAbL9UihWNi/S8KMk/+LSHskfYeNAJTVMQQJGgmJSUALcJQJaKbWIHs&#10;HCcAHQ0RMAlClyIwJOVKAkAcQQWKWOAUAalvAk1JZmnbXWVWJKmENbBCmSIOIG59YaXQHgRI0bBc&#10;0JBiGojiHYG2TeHkHII5BUSEHqMKIeVKpKvy6EWMVWAwBLOgBCBo1IA0BTAoAkBCBClwtWywOSae&#10;mRPhPZblbnbpbrbtbvbw1QYKn2+JO8oiIOIOaAMKHCqUAAHC2SHIHYLwtMTHBNayZDD2daMWKaQQ&#10;kKLSRnUmNIKYUeTQIgHc3YPCIOAiVON4p5NUbiABL6ga/OH464HgcGHVRSAAHEHIGZOC44vaH4T6&#10;iWpSeQQWwSOAAabmA8A3M4WYPwAsVyM+JkHUhGAAHOHWOsoyLKfCm8Hm+oHyOsQQXcKKMQAIJlK2&#10;RuHQHnOgNMPwAVMaQSKKeQVKKS7+jSOBZm6SJSKaVs4+7TNoNfb6OMjQXQLYcAHUIpBaMKG+HCL+&#10;umJHDyIOAYAiKUAsA7QOAgmE5SwieCKgJWguSol4eGOOMMf2x02wreAcre2uQStgQcIotLSg3Yoq&#10;UVQqx4NuXkAkRup+bmhUJkG/FsXI8OMtb6uMgywcJcrOIEH9auHyLwK6aITELwosTGIEIgAWAW2w&#10;eElwASteUcLSH+SCdYMqyszqQyJaHmHijdc+RIOkvSieeC7kAMTpLiJyH2UUL8TeAIH4hzH8JGAd&#10;fkAYAgT0HwH+PQHCHcIgwGJsIgUWIgivb2PzcriwgoKg3e+CWoJyInNiLriC7wIorOOsAEH4lCAG&#10;HzLI82hyAyAiKCUA+OAUNIKCN+HYHvbVP4MrcSb0PARuA+1NOiA2WONy01EiRvIeogyCIgHmHajc&#10;HVaeIqGrE4GkGjOCG6PUHsHShyxML+bZTtLuAOUAXeA4VcA2BYBXCQBcBZNUBbNSAkA8N2nqKpSD&#10;bznZnbPFPLndnjnlnnnpCxPcmVDCIUIZccAAOeJGowjcGgGwPUHEHWLoHoSQMZECwfZcKg/wM8At&#10;NcseJSKsrkuMvaR/DcHQLoR4IheSgOQCwMUUhQOMjJMgSDlsT6OC8pRMK2HhOIHQHROA8XN68Qmq&#10;a0JkcdbUHqH8VcruJcAQT6p4MqjGKg90SY/2sQvuIKhM6sHmRJaMLpIIzstYKwH8K8HWHWXWQqLQ&#10;KKMKHoHqKgHGHMVcHk5aIMlkJUAaQQUCrgAMOXWaQyMWMS3ugYAGwXckagNYLgUYKUumIOW6JGHW&#10;HSMKHeHWMKK6KChW3BKo7FdSAsJaA0BBTgLk+CPEgcARVsAku202NsXkeabdhC4hUzQWMSKUKG2I&#10;3RELExh42cL+HGhEcAkaS0S473NVJHNdR8+43aVKaATGZ1U0Kgaq7GAWIhXyLQG4HEjiHQHZZIos&#10;LwRqIgdYb0begO/GIMAGSCUYiUxcXQHwIGS22IvCLSIxe+LLreTGbfVKAQbmAGAVbUVSMygJYgbU&#10;HkLFX4TkH4OVGySMj4Rm4Q54QSgYqEKoQOeREVPoP8VK8LNCHyIwJrsVt2IQzQNMAqAeMiBGA7M4&#10;AvhmUMIgHuHpHkHDOAHeHc+ug5ZIOPMeAaLYKkKosgVWAaAfZqAjAuASAVOgjGbmKyJSIGNaofLo&#10;hUKDX4UUdGXcHiHNeoGoXOHSGomqHRmSvbakRwupkSVSiElyJUAizwA0LcAoBGT0AuBOBQLaBalo&#10;AkegKqAY4piwolO/O6odnrzlznzpzrztnnZ+mJDLtRESIOhUIhQa3VDaGyHCLLE6LofELZQbfaK0&#10;KS9YNJQXMaOG/3r8J0LeMXMaJbfXjeVKpsN5w7w4PQAuu0x0MWbZUDBYe4HW+vmi+uHOHU+uJCIO&#10;HsADGchaj4MSaudeJcIVNcMi1MPqA2Asj4BAyiUgjIaALYHW2eoyLwhE9CHaHaLRQuhyHzmhYgOs&#10;g4UUS2KgfEzqTqN+AVhGQSsOa6LeJaKUb0KQlceaSfVLiGIcIoTCfHoyHuHuJkunc8HbkGHcVLxL&#10;FNVSAOJSXeAqNI7IbAAkOSLsf0NVzUSCAesddHG0KawgKUV8h8Kuf2KU7wIVPo90KCwM65B4JEtw&#10;peuaOGAu6QAbxl4YJTDUKDDkjcpAhOUYLrf6eCJSuYQRTnx8H6K84uLRoMaIHIHS9C8OUU/2IgdV&#10;Q6IOh+JcAMKpzWWOAkAkT0KMOGHkHgtJOMHKHcLwHzYMAQAWMiUd4H127ALwHwHdLJjCAAAzUebo&#10;AsN2Xpm+PgSCG4aQ3/c+vbQ1pIwjiENbou/2SmicZCe0IpW8aZDXct5WPQSk4MLyTgaIL8jiAMH8&#10;LEAmU/dTxYXkAg5SkkXQH8T628PwS8ULDzbUBQBDzIBAA2VcbibmOExSKBf8kYHlDoHBOIHMGaXG&#10;HOGn1YGxLIHpmiINW8mCtfiiUgAmMyAgA8VcAoBLM4A4nn7cBPGcAqA6N2AWshnwn5O/Ctzv/D/E&#10;Y3nh/H/N/P/QZJ/AYzcBziYlzfzgYbf3Pfz0IWIZPoK2QoIqHaXcIA3XM6AA1284gA63e8gA/wCA&#10;QABQGBAACQQBgAFAeDAAHwqEwAGAoEAAEwgDQACAKBQA+Xy/YS8HmAGy6HWAHk9nuAAUBpYCgPFA&#10;cCYwEQWCgAFQkDwADwUCQAB4lLXu6gA6nQ0QA73c1Jw8muAH0+HLDX/DHq/KQ8H2IgA9n6ILEALk&#10;CgYGQAHAtIAOBow9Hs+KjfgAHQpIAIBAGAHa8Zm5nXVm+4nGAAA/n5hQ0FIqBQFX3cAHq9Xfb3zD&#10;Hs9Ms8XjKH0/agAQVLAGBn+AIfmX6/du+Xvi34/M/lsWBqDFQbGALtoa/X2AH5ggA+Hpn3i8H8AH&#10;c6nyAHm8ue+5fl95uIhTQZLA2GQQAAsGgOAAkGZYDAhLL7LAEAsW+n8z4LJOAAXhGDgAA0CYHIi/&#10;gAMUz4BwgyyGgAfZ+JgmR6gAc51tCdB2tLDh4AAeCdAAeh9tu4yWAwkyQgmpgNqWhoAsWch3pme5&#10;8H0ngAs+f8frfCoAKG+IRgykjLu6bpym/DR1G87x3m7Ch7nNBsRgAnzugQBKWOWqD9gisR/JQeh9&#10;AXEx9Kgeh8va3aYJYeIAAGALuoe24BgLMTZBKhoCJI3bMn0fLVHy0joH3HaHpZGiMIm+J/wY27iI&#10;mqICviArExmy07gAAUgH8fsd0S7p+H1HZ8H256iRWCSUA+C4LAAE4Pg8pIIqYxTsnwe85HYdRyQ0&#10;c5qgAcRymKAB7nvKYGASmYIAYzIIgg9oHgeDYAAaBwWp4BwXAABYFhgqIELxHr4oexcJLEfbBHke&#10;R2MYdpww0cxrAAdhtG0nBnSmeZtnO0R1REfCcuhUU5gSqADgoC4AAiEC5A0FQUJCEwTPcEISAACA&#10;MrwBAHQUA6nznSseuHdeU5VleWZbl2X5hmOZZnmma5tm+cZznWd55nufZ/oGg6FoeiaLo2j6RpOb&#10;0nlLz6VlTb6ZdaIadmmpalTkJaiAB+n83sLWTHURnqwR1nmmZynXeJvnHKzGoYf24wa/aeL6lIEP&#10;iA8uWyBSkQTNDduych3REl0dgY44JgYpALgjMQKAilFXJRxb2qkiiXIYdp2ygdp2WIdZ1mcADWXo&#10;wLVHkfSSHgfoWMuAtbAcBkxcWpHEIwnr2gQuykggkgQgykCnPbCyYHyfTnnv48TRKhaGQ5eJzHUs&#10;p1HYgiFJueZ7OyfZ+wUhr2gEjGSs/HqMH6fjF14xbPpZcL492+IFosy25OpDKuQydJ0p2eZ4nPN8&#10;Z95Z0D/KcOyAcBJ2QKAWIwCMFBTIFqYAIRBvR+G+khAkSQEoGWHEaTQYkz5ijFgDboPgly+B4JyH&#10;U4QhI7B2lieWAYlTDwGJoJESBvqaDnmLHsPw7I8WyLsMyj5ZI+TBDtHkhkfikwHgLJQkcjgHwLIK&#10;AcAeAQ+idjoemQUby9xzjpSnFhYI/x/EMIuRAvxSACAIMQAgzgBgEgaNwAIjipzsk6J2PAehMx+A&#10;BfgA1bCEDFj9HwaEfQ9mAj1HglYBbdgPAcYwCADqfQRAcLknMjA4RzwvHEOqTg60RQ+OyBhaCQzj&#10;GWSA90mCJznj1eWPJ5RLVTnQh8g1SsNSkAIIuRExSSTUDyXoP8e6TQCD8SmA8A5NylHPJObeBBLB&#10;/ABJAmYtwCwGAvAACED4OykgTLkAkA58W4nPbOaEdY6SEDhHCNIAA6BrFhHYMobKJhvMBHyQs6Dy&#10;yHGWAO75jitSQgnYqCAGK4wLgjY2A5jwAD7JigQUgiZFGtnmNxRVlLWGstPo1RujlHaPUfpA0VH6&#10;QKQ0lpNSelFKaVUrpZSejDTWc0TQk1VmtNGXUvZYRCklI2uNyNeTB5BmUdHZHWPI1Q4x1E3HDFoA&#10;EmirGjJ2SsigC5drQKQ5FNAEgGEcqxQwo6nkIwmMyO6JKxR2GlR0c8BxPSMuLAABdBJIXIu9QUZ6&#10;cg9CrDuHcNsAA6RzDKdIPFe54krNxNUAJGh0x/mcHePtPo9R/AfsUB1jgDy8AlA6BUnhPl8GOUsR&#10;gEgG2HVUTiPUnaG14jcHEQgehgCeQXIeRAlx3UcmClcTuOxlx+HxNxCM5hr0d2tQyrwmB4iWKDMX&#10;EYz5/DFgJOSREBBED+HPMwbcfg9yWD2HidmvRzzUmZH8Ps7MEzLEWM+BUChGARAiQVBEiJKCeXPq&#10;0RyOZjB6GCQSSgG4Ki3WZJJYgiDcTskuOePRZTpB6IZHaTKvtZyrjxIYOysr3ZnMKPdBkAFoWHAX&#10;AkgoohGB7vIWKO5OT6CYAXq++gzI4sHACU0B8DDDgDS9IUaUeY9CCD+HsQiQhlR/D5LKc4dJlx/m&#10;lsQTAvx7SHJoHuP9BQ9h9EcHgPcqDyIRmXywRA3hLCIkgAEAoEZxCOKqHtDDMpvkM4CZKfEAjdFP&#10;NYa8pzF0vFGI9yITBH52ciG4SBnmVBt2nIvTQCW0RdANKyVhZoBr86KKIR2PWPc7YwAAG0N5ZA7B&#10;2FeVEQgqRpVcHdKWRwBwD45MhYqA0B4NiogJT6Sthx2SWEuME2cm8LiERaG4sJe48BuJTHoNEgg+&#10;xxJyH8TPN5LADOyJ4BgDB8gQZhAoCVPoGwVsVAsCLMIEQMxyATNalu39wbh3FuPcm5dzbn3RS2jF&#10;LyHtH3XKhqe8abMxpI166zXSxHBiEdNsBgTn1GzKO1s4ABzIfr7Xoq47TQ2zJTZwnruJwpZ4i+J+&#10;WFgI1ulVO3gw/zdkZAcmgDJI5sgXs0BUCBTCnnty0dNgqIx363HSNAxmmTvDyXujk0r3SWDzH4tg&#10;do/HXACAOxsCoFVZAUW0tluymUfbtWgRzQisnIlI3gyxCp2cDI7k2aUbY4CEDiHSQRDy8ajE7fRv&#10;c7LcSYUUP2e25ROB3nZUHdKXsMj4shKQVI4e+o9o77DmV/xmTfISz1m2CgBzbgIAWTACQFyMAdBC&#10;goCYFJcxWSyYQ2pGANFKAADMEatgMARQVoAlu+h7enO1hBDULjGDyJn6cncEzPgT9ESXk5GXHGWA&#10;IfEd+UETNiMCd2IgDm8FvHwYIbw6SbvdlH7QvLkCO8inASy0xgoV1KHIlMdw7Um3XXoeIqxziZte&#10;Myg18IBU0ABT+jMjg+bdktH3dkfeAQCYeAagY/Znx+D2StIc0IewepOQvpxgCwEIvICxAwEIDbZq&#10;XQlj1zMocrgxgAm5H4iAEIDDkoBwlABTNoy5uQeSEx0jA4nIna0w7olwmDtYiJTLy4jAvw+I4K4I&#10;eDIZXpJofAeJYgBIAIspxrMokxHYkYzJvojjFyyg+xb7bYIAngBMAxCoz7G7CIdZegc4cxfYcYcY&#10;aZfAbRfwaAyofgc6w4fAxY5ZNABLzgCADqygCwE4E5A4FQFQjoFZb4CQDhbCOCiBTSi5dZSZqqmz&#10;djdMQEQMQUQZoKkanEQkRERMRURcRhmsP5mUQ8PaippjebeajUR5mal6Mje426VxHYd60wrYerMp&#10;G4naUBOQdD7Yxgd5ERd4hhwInh3Zh4B4lADYvZcAqSGA7p5A56ApriizOZ5DrC1yqgjCDazQvQCQ&#10;9zi5vg5QASVYeYsococoZheQr0ACvhUzIZH7MqMiQahglof5bAewf4FJEwfxAznhyQCJWTzxbEYo&#10;AAcodQ0pCAz8BRhzDopBlAwBDJDYm4cQczIYbocAsqskV7OxTwz6aIig5Z+RvYiRHxUzBAx4dI0I&#10;wA7oxYpAfIewxYdwdI25QZ9oBAii5wxYBwCS5o9IiriJVQz4d4d64Kxo6YeI7oAwAI24CQCQz4DI&#10;DhNChAkA+w+LKAwQp4jADy9BCQz4cIdg0JxYqAGwFC/oCxMQiQiD4LBo0JDY0oczTAnEUYswyyWp&#10;ZIf4xZLg9pGJGDDADbkQxIxaJBDKWEXY8rD4AADYoxsIwQaQcBYIeAepw4BhBQBSXRLIAg24BrxA&#10;jLqkwo1Q77Ib7ZKAcwc50Ye4exYJvAnYny8YArtwfojBG4iBsgjA4IqAfIfwkge4AJhwf4AwvAAw&#10;u43CNZRAwRURHZU47o3g28iEhK5YAI7KMh7i8RTgiA5YjDtRZL1AfiIw8g27/L8wlgjZNBxokgD0&#10;DAAAFIDyORFhMScAjCEDPg85IBQI7weaF4dIdQcAABtorwcQcAYw6YeyY4BY1RXAzICYCQ+IB4Bx&#10;WQBQBpjZkZ1xhQGQ6YfYqAdgdYyqpJJs8wbA7QeAysUY0IfCoosQcI1Qfoc4mAAIeAz6GqzQC4E5&#10;jADAFAFcuoFh1wCQDxWwBjDABABolCcJMEPMRtGdGlGtG1G9HFHMQMSJmMSxlcQ5rDQCfZlQ89Hx&#10;mpro25ComAeZHI7VJhscEqWJEjMoeBgwxpORwiF40aJRIUto9EMr4oiQlj0gfA8pSIz6cI9pOgiE&#10;2w+QBoqE65bADrDgkrRahj4o/Z9Qe40IdQdJfapKdgdQdUaq1pJohqPh9At4fQpBE7nwfhb4AwBZ&#10;jYD4DZAxF7DxOisAy03AptOyDbqSGtH5rUD0TjjQhgawcAysrheLAzwC1pEz1QwAnYe7fT0iEg9q&#10;Q4yw7YzIeYd4mEAE5iEhcACI9p2YjDUZRxCJZU0B1h0gdpHYlomBkhbK+ACACgz4BoCMsqZAipxF&#10;O7NkFiJYywzcZQHEqJA5GR44mAhREQbwcYsodL1i+7MolQjADjGLC4kkWgjhHoxYeKWKIET5sTNp&#10;ACtZIacAqJCIdb1QaNVKno7IFIDk7L5yqgikvw54ciJA70UIARsAzw7oBoApDIfZKoq4dJe4eQeL&#10;74fjIYiAwU4hMYtYeojhMwzgnYvAqJWQA4BgxBTS8LNM5JCjfEWDjgyyRo+JAIkhyZIZZo0wwQbY&#10;coglM4AAEQDpAxWAzgDiuYoC46WsTw7y1xDD1p1Aew7pVLPRBiXUGFoIeArgrYdoysjxfZCgyoCw&#10;BpeIC4CAnbkgzIkYxaGoqBa0AwBwCIHQy4AJWwd4eIz56om4cockLMpk9A0aF4fQdhOQfYcY1Qf4&#10;daHYew9pxyygDagsuoFVEgDRi4+VSoioB4kkO6sBdTdreNHV2l2t2ylMQ1293V3d3l3pmFIKitI1&#10;Ud36mBnF4RnkTBlTexg57jfBCozJVR404NJg7odzBIxjG4hNKw1grYeBEUUaPgfQzKQS15ND2gkg&#10;vRMUkYxaPY1SIAndf48KfZvTNjOwzAzJ4dqgC4zgkQkgCDZUkY7JUxOVXpfYcwcoYdWBYhuMbYf4&#10;wQh4ijFxMQvyyQfYASyjniyR/51Ye4z5yEZQG4FCyQoAjAb8eRCYiAEEWw9xARxCaBUJEbSIyZYI&#10;ZAaNBgcSpk0o7L9QjBcIlCXQ9qcBqhCYfofKVsr7BZORHImBT7WIe4igeIdYxYerYz91DIihboz4&#10;BIBw+sw5OZTR7tTYfDuQeZVeLDopFYDRNENIkgAYBAxYdiPSWwxco4kCaIiAcZDjhojAFoERWxxp&#10;74ANX71B6o0qs5zTgeIw54xM7qU5S6q8WgAADzkSKBjhcI0xHaepeIeaE6qgqCtY9qrQ+KPQ1QaC&#10;1RfDAyhgBRBVfat9gwCop1OrlQf456FI0oc4c6vgbwcCwAeQeCvgzzIYoI1RvAmBuI26JLrAfE0g&#10;fZMR7YvGDqyQfwA5WQAwBV9SGUwhqhIA4K4rjprzPFos363TuTEWHZBqzjPw6JDIf4fiHaio/Ini&#10;t0+wklObRACwzjGBWTj4qCmRrOIamhVQ7q1ohgdAdBKYbgbYY5eWBYfoyooiF6DLMsDQ+LbphxvT&#10;MIAIAtAS0wqB/Zeh0JJpzZJowCF5rozIf4fK5YeUFwexNABQfYpk+yyTalEgDYE8cwCwEpjYBryd&#10;2EhJp14932oeomouo2o+pBntHhmmoTqpCb0hqE75ldIpqBSY3g7MWF8QmB4pdgmDEIzJsg7qPTwE&#10;ENspHdsQdIxr1JEUKDR0wkkhvRbKqgwc7pSproiAeksTdooA9rphT0X5v7DIDTZrDgkhZsF0Do5o&#10;t4eQssKiwBzzmQ1grx5BeIxVIqOofyzWMpAw7jMLbouQEiSQ9xaxBc3yMg6ZuSJoqAEgDNUBNBdZ&#10;r2rDjp47ArEKzo1QciTxE1JonyHg0bggdJgKs5ETKcuU3J8Q6E1BE1Zq7Qyw6lUujQyz9AxYBaKo&#10;iJLshJ8454t5/4iKipBIlgCi9I9wDA5QBcqxVQy5uiqjlSxBZN8Q+Tj4AAFgEJAwCJkhZQncpghg&#10;cYc4ghsjMovojEqZMQEgD5AyDK/5CJNgzMiohkEAwVcQpthAD6uMwQjDAjgjBYAFhpYLNQFADpbD&#10;kwlCaIy1i7B7NI8oCLbpbMkZcAA2rzHAAAclyBfAdlBjSCeYzBeJTMXszsUQkAe4fyOUzsAwAIAx&#10;WWN1fhSWGBrI/iaDjqLBDK3QlIlZIZkgkZBWY09IdaF6iIugDhAy0LZoExBCGgpDOKWmQd+GJCsq&#10;PQnYwEXu04iYiB5V6txR0gdwm4eAdxKwAIfYqwCABKF4ocpoBI0Li5DJF8IQBQziNcOAe4fZWQhQ&#10;yx0KF4rFBi1r8OQRT1aAAgeolgBAfJBQBgf4kACoDBPoD4GIGcuoFEcwCvMIipkKmeFCmtUVImpP&#10;XXXcRN3PXnX/YHYKjt5Km5l88HYxCepynPWplnYhnRrdJQ73SI71srBBDL6o6Y15IKVpVInB5u37&#10;G41SPaUKWZSI4iU5vqKmS7DoqEDmLDfStI7VMprjdoo4+MDh9pCYAxugzwikF614qCEg7ofwfRgL&#10;/avgfQeZ0c5JehT7YzdohxBSaxjYC4C4G44iygc4eQlgdYeg24dyIIpYlAHAFMAwlQlgbDsBrjfA&#10;EG1uFgplN42hdRCwzMeSF4Z4bBJpJbsVKrRpFgkgoIz4wBQpQZrlcU5ontMZSaVwzM5MMYfgji7Q&#10;29qImZwhDJ7S6nfQBNbACI+Lo2T+LwoKqY2Zh5agpoBwjFFwjC8XBodyPiWp2XNBIBG9egwgD1/a&#10;hhuz05DLhg4IzJGiCgwhTwig/04Ywi+YkojYAADMu9N58LOyJAnYbWE9MomADLDsXC45ISUAhlqB&#10;K2KxA+8Xxb3J4PmCGZH+r0EPtw1SFYqwgZegeId89D/fhtC4ioAg0O5yWQ29Wgjge4frZofAAIvA&#10;fgAqOT9RMWRlpgjgkUZQBj4pUImCExHYnLMowIwSobfZVWlCmY5cwgz4BVjvF8k0wRvgpEWgpApa&#10;CBadTojmEhBqXqjPZhlrNU8SPZXwdpYIdAc5e4gDjcjIAD2erbAALA7thIKfYABgNBAAf4BCIAeb&#10;2CoAeT1AkceTvgr2eIAfD4eYAfb8fUUfwAAAGAYNAANA4aAAUBwfAAZCQnAAWC4hAASDQcAAOCQT&#10;AAJBs0AgFA0wAIBAFVq0wrVbrldr1fsFhsVjslls1ntFptVrtltt1vuFxuVzul1u13vF5vV7vlbf&#10;9xv9citdq1ZtGBrWIqlXikwxVbw2OrT+f9/fErADxez3jD2fIAej1fAA0Wfez7h7+1QAAVZAWDv9&#10;Wd70egAcDndAAdjweQAfL6ltbBIGqYFAkfAWvAAD5gA40fAIDqb+AMfBIHA4ACYNBQABAGAUwf0P&#10;q1/AYCj/YiYMBHdA0f5b+esme7ejjsY8mejaAD+fp1JczgAn+7LqgwmIEhQjB+g2ABxHkmgDAUCw&#10;ABWESeAuCAHAAAgAn6AB+n6l56H0h4FgQiYRgyCgAAiBjusWlcPoy0Z1ngkpxHQhh5HsezGPCB8X&#10;gADYLIufZ9M+bJvHAABwnTABzni2p7HwloCH+AbltY5Z+yyAZ/gK5ymt8esPnWdaUniebRnqfcPu&#10;WqwDgdMIEgWj4FAUqYJAgBYAA0CqLg4C8Ng7QaKAEl5xHWdiOHu0aZI+fjVtKq6sgcBYEtYf8Pnq&#10;ejen4zEOo+CQHw2EQOwOC4KKYBgFz6fJ+qsdJ5N6jrRt+fgAAOAssgpIKivYAAIASibL1ych2pKc&#10;Z1pEcB0HW/qXz8CgJIgBVMqxDkO1096EuImtiTgmDgNGeR5pKdR1nSAB2nacN2HabIAHuexxw4AC&#10;RUlLJ6n+C7WAKDIATxBqogeAB9H+j59sGfTVuZLNiImBICzCA7wv7EKCnwzkQw+4+FNWejLqaA6p&#10;g2C9/BEDUKBWDsKJ1PrKsdmURJfGSTNQ30StIfFcnu37SHzcp6vmdx2pFjcBU2mIBNG4cfSPex3H&#10;YZ7WH8cgAAqBzPqkj8S4NNbsneeS/toz59nykp+JYAB+MCA4CJoBoF4DrQQAADgLBUAAMAuEacg2&#10;DqIKW7wE0yAbjq0yKwMeszAsjxa+8lyfKcry3L8xyjK5lzPO89z/QdD0XR9ItXGsZxi/K9xbBrE2&#10;LGrCw3IsT1avc5ze2xFg+Mn1tbfd9n9coyz7QtGeN6XnoB+d1KsP5+lp6Ucjket9oT+n0zjKQ+ir&#10;wgEA2KgOBiazwnIG0y4cwgHaVYL+d2gcRLILgfPoHgU7IEqrEFQNB6mfs4m5jg/Tej/H2O4mA/Bz&#10;lXH2vYAI/iGFVM+e89wCEDgTAm3sEIHAckwAGhQb6swAJRNqPJ6SpHxA0BMUQmR4RqDgHMwcfZLw&#10;QgZQoBcCLBnzJhPK0Ez46R3klG8ORAA4x1KMHVD9SpMAMgTAgcs5Q7x4QGM2aNSRMDuHdZciwASW&#10;YQjtHg/o8IFQFosH4Pgqw4hyRfjQSUcA5Yvj3HurlTBHwLgWfECEEsTQLAWO6AkBSYQCtwV0rxf5&#10;VjkmWSqABGxKR8D5Iex93KHx6JUNYxcCIDiaHnPC0l2iJzsgLWuQlVxMTsH9OiRBFBPVSnaAcpl+&#10;ZEzWkwHmPclo6h4HzG6OmAybkPgaAihGQkkzPjtHmSkcy7SKGBJ8RcCwD2DAVV+cYqw+ZHLzZ2Z4&#10;h49XpDzHqb0fA9iGD9Hubkfw+YEj/H4OV6pJU1mfMupkfIAkGgBAMgcBACUKGsWK71YTcwAAlA+U&#10;iaCGwCgBPCagh48WiEYjgQUe5D4SEtHkaEkzyyKOIfGRMDQD1MgUO4i1YKl1MovUydykco2KJhmS&#10;4oqjs3TmIdk214DyEzpMG6N8ZRuh1jRYOPcbpjiGT3Vy8sqyajszcMs0BEJLyqnhOORNFBF5MIHA&#10;qBMogFgKglJ6BirQEijEJAawZihUzCulrNWetFaa1VrrZW2t1b60unLOVlxpiisuzMFSx2hhHGM0&#10;d0pIl7vbAmYZ6rk0RLR4EZoYuUzbOiHy8NY/kBEhDzlWMoX8jJnB1NHenFQyhMXEyvdQZ00Y/W3q&#10;7OWAYiZUSJgSlGBxrRSQEkfnQrk4D0JGkmmo208ZMB+o+U2SltELx9D0Gwf0fcCQCACPmAQ86ugC&#10;MGj8B4moDQWkcH8UwbQ6IIgIQ2DEEpRALqkP62xKtEDPFNOuAAEafwAP1Imri0kikpG6bGboeEX3&#10;tysQ3DaJoGwKxNjgZwaQ2iEDfHQgAdzIjQM/YOztDpVj2ETAiAsmgGAHkbPGVYc45FlJRSbiAez+&#10;wGAPTCBMCqmQMgaQ3HsmgEpMHaAeTRXyfSVkPG8OdAE3D5yahhQkeqPnnogH+S8fr+x+D5M4e9LO&#10;M2DYAI2CQD6DYbobL+R+doAB0DxN6StXIDgDHZl+d0nxNAGHDS2X8dqPAADbHOQxZZJTdklNUX8B&#10;pESEnfQ5Fx+yYU+FTPYxVxLnJsEmkSZslo8R4kMs2N80A82sD9H2owqqWQCgJJwAcBKLFrxNMoVM&#10;eA9iWmXL+P6WJ2E9YxAkq1YS4UBkvHep1jRo7zsaIeO+9NY1posBCBpFgLQPL+mg+KvJFDImPzrD&#10;BD5njPwkM4bQ+a5ja5HJecMqa3TlgDVyPIeK7xwjiIIudeTFl1n+NqaImBm2yj2L+SvK6W2KETAO&#10;AiJoDAIE4j239lAJm8AY34BMCJOAFYWOcVIwBf3X2jdUYx09d64cP4hxHiReXN1y4nxfjHGeNcbL&#10;vXKmDtjG8OLC492DkeE8h4UWjZLvZJW5Nmj42ZnNcI+eiZ+alQ7TGNQ+YY5hVjUSSwZZlRpnDKof&#10;TylmWMMFcl/YuAQqYENWAeAnDiVI+LPmn23InM5UwTMrKCr8BIA5pj5R8O4dy6x0ruAAOYdI1iMD&#10;1gM9ylaIDV9FK0rlucTYaFEA2Bhv4IAMAkJUP4qY2Rxm5HTYk31nwKAQYMDGDPDAADQG+vYlZLwQ&#10;AaQOBhDRELUJUNGOLtIAPExfXMfNSmN89kfzu+KHY9pirzbRkQmCvkNgpBBPMwI1Ru+WNXe0nB3y&#10;JrMPmOAchIhqDagSbQh8diaAeAzE0EoJEWASAod06Jf3e0Jsaaclry0PyN0TkGxxknq7NHmb2RxD&#10;z0HQoxctMMoCJqAia4YifOymrfO2+LYafpflhFMM9jwh6mgBzh3Ivhzh4Dah0jNCVGFs8iPleCrF&#10;JPwrdjQkfGaiYpApBksgELll7rfD+ktDwnvipm4QIwPrUGBCpmDh8M5B3hxIQh1jchwh1IDB5p4k&#10;OAECNgHAGEWCfCmHOBzB2IDP7AAAWgSG7gOgKkWH6jsgCjkmDn9talHCHpdCShuhyjch2DaGDl7u&#10;AGDAXAPCcAOImPPEsmSiPrnKnP3rnCrwou5nUK8OFiwDyjVkRFOJugAB3B3p1DcO3BwBvhigAL8i&#10;EDKovqENDDwjgPtNJQ3trgDGDAIAIkGvNAUgAGUPBAMgKgRL3sMjvAEEIt5s9kwjkouOORURUxVR&#10;VxWRWxXRXi7OLK+C2DEPwJrHhHpMFnjLFDNOaN0JGlcpHFcrTHtkBrQOkORIYHoKFnelcuxHuotl&#10;KjwlMDssMCaHllchwkdDQFYCmgGHxLVN5GKRMOoAAAUG8msgHDujXkPxEpJjOB1h3IEhxBzO3Gjo&#10;EjfjPnljUj/CtCWjwjODuP5gJm6gIrqAJgHG/h5B8EwhnhwrlODAbAVN+H5GDEejOEeOZHqH7Dsg&#10;SlCimjjAAIjjeu0iShyh2CRB9Mjp+lMv9xME9lrCJwoFZB2oDBnBrhuPSQ+DluDDPCWyUFPjVuoE&#10;+tgkKAXgRiiMKiaDaDOIgoDBlBqF7EbD5kXkwvNCaATARkKPHL4mdm1sjFpB6LdjZiUrbiYouSzB&#10;3E1LFulFKksgFM9SOHCpPpRweiaCpDplpDKjCn8pfiJgQAKlqv+s+pkiXiMkfQEj5huB0CRB0B3D&#10;emiDatkkUCJiFCpjhjwgDuxLIq6iYDkirQoQSSQrJipjLiWovCGDeCRDQjetrE/ALkDjuCaP2RCM&#10;GJjo3yVRQCJgIM7m+OARyGDJmk+mJppjgGgjRmzIuovhtO2DfFYigwmL2RNwjgPEKJoE+jFi/HOR&#10;knOLLloiXnlrAnfNJOlsipKnuuHLMB6FGByhyrjhzB0BpyRB0BljMh4msTTQHGbCHjHNLABlMvHC&#10;cAMgOG9gNgNEFAMvAkWgImAliCaGSiJjmDoQ4C3nWq9iuH8q9uGw5xYUO0PUPiyuK0QUR0SUS0TR&#10;aC2uEK9DDOSCxK6TtHancQMzwwpPwmdk1iHtQkfM1jah3puDMrGr5HYItirD3jkGLjVEPpqCWh7p&#10;JiCpqxhDnLUFAS7pYh6B5jakqqhnvCkpQAAAOwzH7CJh6jVoYiqTzSEDugUGTigpWiroCDSB6FoB&#10;0h0j+BzB1O3BzBzqeKFCGCrk+lYiaFYkWB/gBCaD0FMlXCmKqkGgMAJl/IbEWGbhvhzl1wFEfABO&#10;DALSYAWAOmAsikPhohvF7KHiH1PEKLXE+qCi/qJkfRtCGHojOQ0jnQ3OxLLDGkjiXtmO3jasvDlw&#10;3E/imAZLwvzBoBsKfyfAAAQFBL1CJkeCHpjjehuBwFGB+mGgAAQnCNglApfCagHDssjDQCTr6Dep&#10;iUeqJzakfJuEfDfx+CYDUCWkqD512ndqmD0FdRRxvnxAKAIiLswippHEPmJkwgMEXG+PHG+LyQnQ&#10;BDOjPhwB0lGEok0qHiVKLMIjnDlDmDw1QRlJIpkirLnEsgFiZDvJCDjQ0OnJUFMlriJlrk6GSyzs&#10;sB7DahwhzF7FnQaIjndirV+l/ALRJv/HxEkCWhshyJ1GHwjwk1sAMl/POHxTCHcEqrEKFAAIiCGB&#10;rBwmsB1V0B+DpCezogbViAQVNjvD4LKuQIkixuGnUxZ0YRsHqjRknqfhshtRBhyhzBpCQSciTiRE&#10;QGZksjqCPp7lqgHgIm7o6qtAOANAVm+ALCiKvGAkUTsHYKWKXK8nF0OUT3NXN3OXO3PXPnPRZUMC&#10;uzuzzUaSVEPuWUntEr0pb0ds2EpV1HqEkFcj+umH8jqiYFdwOnvlopJKFyLl51x2TiigIImy4FMz&#10;PCagEDsifENpaCHhsPDxCB6krOBxQTLnEgOCdAAAXPc2Dk+odpqD5r8l1hy06gABvBvj8pdF7DLi&#10;HlJVwABFqotioABy6GDFqEKIbl/AIEJ1xEPhrz2mBJSgcAVt+CdHxFzOYUsQ90fjiCPlClq1bO1x&#10;4jdL6kejPkUEwlBJmQzGtENjWirLEiUwtFoBqhvQYwCCWsAmDFjM2hyIXyMiGlMgSAOGAgeAWxLt&#10;fCmVk1KIDBkBpwYofjOThUvvOAAAROpCEuwxCFzQ92qIjiUh3YGpb1en9yZryxcDPlKV6DkiPxvo&#10;+p7iYluioxS2vOmFosrrny4DsobCaEVCNn5E+jiEwjfiWvEiUh0PFBxwuF8Ufh9pvwRCXldzLs9A&#10;ILJ2yjwoGqmHFQ3FeDrLUG4EvKMKHlczHiUo4T+GZFMKNV+EOSQh4mNl2S1kdCRJaFckUDusAkNo&#10;ZkKAN5PgLR1JBjwmOu3j5kdIvlnCGBrhyF1h83ao6iNr2iNmWkWGtXJuTUWzsi4RZDAlHUdh3Dch&#10;xhxz5BrhsheSRU8QHCSkQiHjKjwmKGDRvmAgLgKt+AQAQAZE/ANN+QmHBE8CaPzHXHaq555ivtjj&#10;GjHqy5mXQZ/Z/qz0RaAaB6CaCnR2156W0Q5CvzOjCDyjA0VSvmeKJMHNYjOLEkfB10nJbjOMgjOW&#10;pCKKLOeiEpBDrjixxkSiHyUCUjQj5lQOiGZDjk9JVgP2mWMCYMdF1qFDRh9gAyZRRkgjunECPh8H&#10;dXmCpgNE+Ehv/gOvGimkrl5h6lGOzCEDcKcr8rjh9B8LiB9iUkQkslYomjliiABADoVAFxOgBgC1&#10;CQR2Ut5jsm1kP0fDanOQejutfCLgTuvMjkPhpIgxuDPgManGKF9nojSKGsgmnFvgPAMCNgJKPrnY&#10;R4Ghthxl1hyFFr8M6LPinnxPckDgbgUG/rlirBqBtkmLEj5in55Q3B5JqpaUbC/gIpQgUbBG+JLm&#10;BI/ltGLjGqHiW0sEfBzB1iGBthwp1IhFGB2YGng20qDEsjq7duEDMHOItw1FvtNE+0JH9EPwTrqj&#10;usYCaTAkNgJtWD2DsvxEmrNr6PUEj7tDlmZIVjvFujWvtG2UaCXkgJQzAImvGnxETjujvji1arn2&#10;NDfDMXYvSDd30jcMtQDl8L0sziJ4bCcWCiL7yl8YnhphvkmQMgSgPEGtekKAPZPnzDsncE1D5vDk&#10;AVKFoBusEiMRukJHxAPo6gAAaARnBcRGDHvxoXM6EHaZ9uUuR55n8jKiX0kz7FoByByD+WjBoEmh&#10;yRBpukmFeRnT/yeStgJKtAQAPAbxMALqtFSkWFXKxAC0IqMUQ0LjJKY3M6Dc283c384c4i8XRDIc&#10;hZ+6EjEERDLHfJZjODNOZN0aMQ9iOjMt0GRR9HfCrEP4smJjrXe1/2Sj0pgwuhvhyIEkekfTLEWv&#10;Ok/kKHDDut3QNEw1+HxQCCHhsyTpFLFVCkssmGBHEgPLYgZAREGki55DVlaDchyhycnEn8nF2qeD&#10;NpzmZG3J4B/EKVMrqADgGigDpEKVCwWVMtsjs9QtYkfSEE+7QROqPDulzYp9CB19CLTCX2Fj/EPz&#10;GCSjXirAMSYVN7xTeCawAjnsGjRz4FoBywbIuoDKUgAASVPLdCHhl5rgAbLiGCKirAQabAgAYrro&#10;llqh4MHByS1AABtByoHktgVU2amomzeDsrli/ptaMrOPeoE7KkAJjiRE1jRxTDWDmjqkwtk5AjPq&#10;VioipgCZJJUjmQWEtjF2Nw32QCo0ujuvObxFLr303ZgEP+UYLtok2tDLSoys04yCpy4CpgJ0vAHM&#10;9CFYwH7J+iaDr+PLnshpbIv2tjajeD5m4EwzqiNs7k+rPmeDP2tjeqFMhZR9Q3Ams3jAAAWPAUv6&#10;nD2Cp4RS2ofIv7iJ1Qa2IwGj0DsyizpCNgTgNimDt3k8g0ODH8fK+c6GMXU5Au1hzF5BqBqBdu1h&#10;zhnCTB9F7B/B+Dak41vCeANANAbKtgXG+KuRPF/DsHD8z56UVW25+Cz/MjJcgc2c5fjfjiyaBfkf&#10;l/mfm/haE5787jBGaFpQMk3LBxgzc1knojRkaDMrckeKJVx47kQGM+fb4WRkwpWjs61RFoq65+CR&#10;tiTkfE85wyQotiplACLgTAOiABsAAMAP8AN5xOIAOp5PQAPgAAcAP4BgWIgaLAQCgSBgSCBMGgsA&#10;CUMBIABkHAkAAsDAEAP19u4AO92t0AO53tabu5nQ97OMAAIAPMAUWiv5/RIBAWBAgFisAAYFCcAA&#10;QEiQAPp/g0APF7PYAPd9PoAPt/wZ+2myvx+ACNwQGAuVBcIA4ABwJhEAWx+gBtOV0AB6veIXEEQM&#10;BS582OiwYAAmNAAJg4GAAQhgKAC65UB4kAOt3PAAM9tt8ANxxuUAOR1u0APl+X0IA8HgASBwNAAb&#10;isSyuMABuuJyZ93PKHvyDPjHRCigUDYeQSINhLaiILXoHgoDXu2Vl9vvX4vBPiIPF62B0ux36dyO&#10;aFu3RPF8WTYwYB/eOxYBb/7y4CLOoq1NgtrkKKAIBu2f4AqEAR/Ps/ADgQ7YFgUlS6pEB8KAABwE&#10;JUfbYgAdB3qIrywH076goKlaNpWBCLAeBgFKijy9n6trFvAeZ8PACC5AAFQPgyu68pWBUZAK/CDI&#10;MfcbMEfJ8gAeB6PQdp4xCdkrHK0IAHoe7wIqjjrq4FAOty6LvL6dZ3ysbRyNUfUmg4CwJgADwKsy&#10;D4LpM7Ttnk87PnhKxzPSAEtPWdJ4KIfB/KEBYGq4EALsyGYQg6AAOgouz7wYzyjU8ozHU+l1PxVU&#10;lR1JUDG1QANT08gzzysdR1NU4RnuAbpcy4eRsgABgEvABIEL0pysAoCoYssD4eskCgRKiAztvugk&#10;DVRatXVTa9TpdVtrW7b1v3BcNxXHcly3Nc90XTdV13Zdt3XfeF43led6Xre173xfNQ3Hbl9wBUKz&#10;rRByXn6fysu7E62ntODxvKr4AHkwmIHtKDBrJiy1rbVQCI4ADtIs7SOAUA7tgSA6LRdBMAHye57s&#10;+d71nCcxzomtQOTuAAKAi2oFgYu0Dos+a+wXRoFMOerunAdUrHdLqJ4HJFGgMjgPAo2oYhFISQI4&#10;e57PWdx2m4ABzHKZSZncaiHnwhTYuMoqCQUCCJgED6qgSEyIgaF6XgGzMurafDur6g0HYMpCDAiB&#10;jKhKDQKw3kaw5bKJ6HqhZ4ocfkPseBCOALVjuYMBwFpFrPHAqCS7Riw+ObgoycSsa5vOGdUtn0pA&#10;AZ2uwUA+3LvvAZhrm09j3HaefK6s2ochYFWcgkkx3YkePovnDdggAFYNgwyQGMPGyyHxlkuHryp0&#10;pw1ZynXsZ3Jl4vKy9jUDqCAqLAKA6VMSlx/n4sh/SapDBgAILKCtAgaCIAopW3AEALBlWLbAERwj&#10;BFgFodAAA1XzuEOEFQAOxPxQx6pQH2bAgo/i2kcLaAIoUATIoZRkBwCReiQIyLkRYBrJleoahQUI&#10;whZB3uUAA+U0Q82JP9IMA1IwAANgWMy/MiyiSwD0fAccshiyyD6PEl4vqOyitWMqDAEYHIkGTKCq&#10;N8BZB2jyKIOZ2hp2ZkLRGUNjRciRAfAwBYAAIgLp0BIBokziSVQJgOuBfapVRKkMcqyQa3VTkGHS&#10;Okmw0RoK5HOOgZZZR9tiVYURqZXAIgSeYB8D4SAAAWAwDAzQD3tMkRlIFcbAJCSAlYuhUK3FsSFX&#10;zLeXEuZdS7l5L2XDAZEy+mFMOYkxZjTHmRMlckwZaLXW+Y5ACrXPquMcwUgw90QD1eo8Zlw8XjE3&#10;g6V5lw9otO2Y1CgtwAyXNRMeixkbIICQTMOsE7bITxpQHGa01ahByjpfTOoorvHHNGJUPKESGTKg&#10;rA/GBmoABqjcNMlqII/ChHgKEgcjkRiJAVR6pcCjcjrEmAaARgw9B6GBHgO4bBnx1yVHqPMbbBH0&#10;lIIcS+BgAlNAGNyz4FEowLA3AAAgBgIC9gBJEPQshMx5kOPNE8e6UC0sGP7Aqi5noIuPRkPt/oAE&#10;sHGMGRAf5agEosAoXGUZdQAKSbk6gyr3CJJIWmUZNZxhsjhKANocZ7q8HuK8RABKGgRAbSEDkFdP&#10;QJQXNaa4cyagADgsYPJRbdiRAVAi3IE4GU6AbAmbVxJEiCF9SkUQd48DjDqPgy9KzxUrENLBNots&#10;DCqgIMOAcAh264EFfi7Zg0DyXIcIlCQttczxngOQqNz7+CgzoqmRooQCGTlufqjMw7twAMLPAh88&#10;FwCV20rSBErgGWdgAAwkRXx2yJlFHdN8byhKrguUqXej5UUkKfH0d1EZDhzDsNcaAol6amTkuqPk&#10;vttTtmYNqpgkyeU6AEM8OeM8P1ApRHkcZw8N0ZAVAeXYEB12al9G6m6H6VUnEQqQeAexZiilLMeA&#10;klQHwLEmBkCKMEfGfmegataZi7JoSHU8qNBSBklIqSmcYdY6TVDlHKrYb43xbmvHw8JqyPAIR2Aa&#10;BAGwAAJATBmAACoFctgKAWQKHMCpmrnmgqqQ8CcyzKzZm3N2b84ZxzlnPOmdV6ZBVVLBb6/VQIAY&#10;KwY2EWR8ngigeUwZXZvxncqPIezLh6mMmsYggltCOALY4r0BJ20YkSiMYcuREtM22PwR5Bh+LhDZ&#10;HAcOfxrpyFgAhBYAALASVESMjIdA8CwPSShfUvp9Syxkq0xCD5YUTlHwGjSt18C7AtUwr0AhRJGj&#10;SJuOzaQ8h4DTbUYEpBEEHQmH8Vw/cYAFAPBZUEBZWCpKWq0Sq0hEDYP8gWqkAeP1pEDRYZ0oThrq&#10;sSPUUSsLBgHw1rThkACeTM0cLtBYlTRiMn4U6qoc5oAADOGs2Id+jDNXhAyBQkxlzMlnYMN0cp7h&#10;t15AANgcBQEHEuBKB5uoDAGm1aRAA/CGaNoaAyhmAI/jwWmfSOgdtinzWkcqxS7I/yhP1JUR47eN&#10;1GEuH7cdz4BoUv6PAeRlxYzwO2KF0goS0DtwoW2P+ACnp0YpvPOt+bHnIPz66wNGzhorFVVHp+dJ&#10;Qh8wAAnWgFwIFLAZdQVWdDBklndv8AAcWDiu0mhHEVDQGwKp0aMYdHZbU/EQIYUQAkAk5F6I2UJQ&#10;NosAaMLI4kkQLgRkCUyjIsRZLTHrGycJQs+q+nHIMgsiQDtYAd8iADDadAQXgM1BfNSn8cql+Oqa&#10;Q0hFUL7JdI2R40hdQ/HQMkgYAWxXOZcBABidAJgVlMBcDoTzNAQ3KRgkRnSOIKkHnpVSqUFZrx7j&#10;hVfy5a3Gzt/n/X+/+L6YC/7ABADAFAHAIXm+S+alfAQg0Im7ILWYM8qKyYYHqSYScLISmSg0Y1yq&#10;WAASqKI8uIeMYjGJWesAccgcSRlBOywQ0QyMORiSORooaHUtGAAGs1SRCfMcyPAAagoA6jqKqgIH&#10;c2GRiJUBUA6SEqiAAGiG0G8sa4kHiwEL23oOcy4RgNsj4UuAkJErKQSH0fSHSHU2wHaHW2kHgHe2&#10;wSeMCPuLIPsZqK4IqlSAWKoyqsMk8LcASjswFAe0GS4HwZcS6Sgh2aeqkwZAYOSvqRqKOc+YKL60&#10;G622KhCSgAWueswbkA4AoTpB6MyAkiMRmKEnUouc+1OHAIUG+n68Qv0Si0OH6QAvGJMBiBQbwwwL&#10;sH0HwcqHOPUAAGoHCZoHgmwQ2AeL0A244AAsuJMJAumH8LI0aZcTWtSSkUAOM4uIc1wcwYKKquix&#10;YRkcUMqucIk6os+duxOhOc+hqO2LSL6tGOMS66zFWKMnWAGI4U2gUKKIwKExY6atyqTDzCi8ILUf&#10;6LaJYIssoMqJKbkJKJM+4Rk0ocmLAGzFMLeAABeBGbqxouSKKPmLIUScqSw2gtOjOKIiESgNigY7&#10;WMmK4ayjsswhhBKIePEG2HKHVFScqri/+0CqCMi9WL2hCn2HYS4ck68L2H8JcHo2CKCZEtkTqo4A&#10;ABgBAjAAwcSWoQMzXAOmclsmokO9vKskWRUVeHqOMHQHQIUPaJ6HGHC+mf2eEvGPAAoAoIEAiAoW&#10;WAeAkyuwyBcKiAOcdKolqVAloACX9K5Kilg/lALMJMLMNMPMRMTMUl2zxHcVdK2mDJGuq2KjKMFE&#10;OYoYqPES6xI0OSkcqNDA8wA0GhOAELgxYAARgOgJCMlNWs2RkRgRlBK4WAOrePxCQnIZdJgfSGoG&#10;4HCg8LBNgiQTmJG78Je6QAAGm8Sh+je5WLLGtJtAgHyeoLYteRVIg2SAyAgIsBMAuIIAMH8ZoHOH&#10;OJ6HiHgeEMWPcLS3gJEQdFmH+88AOA8grDqAUAYIEWgNqf6IJM2YOLaQU7KyAKKROL6PkimLUM66&#10;gO6Hum1Hmgq5ws2JGsEu6LtNoI4ZIIsAMM7BEg0YMn7J6GUGopjMqBGA8jAA2AuccAuu9QaPgSsN&#10;QNUGUGseEvSLAsqMyAMASRkH4gEZGO2As4EAeueAOAEmvFqRCHaJkUQNEHWIawCL6M6IIudNi5iq&#10;DKQ826gRUSZP9L9JuIsrC6uYeMISgYoL67KwIuhO9Q0RcuaZJAYKKS6e+H4cM6mRYvKIjQ0gWwGM&#10;9ICRVKGc0MmLsBeBJPk8AbkuQfASgg4KIHYUSOIStHOgqiOs2K4MwL0t2AAwcPiT+LGLbITQicc8&#10;+9mPWHWcuK6LFNQiOoUe0ZGIIREPXN0ABF3JjRoqKqrHiAIIkR6Mqs0NrGEL0A9RVNQgnKsxxMG/&#10;q/pKqWwLOJcHQHSbEGiGiVyHWHUbMZPCYRiIg72jsWMy2AsA0CkJWAceYMSI4Jc67S4zyli/e+Ux&#10;/XW/xWTWPL2x5MdMXXrXtXuXkmBXxX3X5X7X8XUmCWq/klnEMPAjOIdSYLBVoh6ZciELI9bJ0RuM&#10;YZaLAioYOLIdZQcQw1gAsNmZy4CZy1gR6JUQoIkRsuDPK8QHOHSocG9N8wqBOA6jAo+bkgKNfHaH&#10;pD2e4JUBLEsNeO6GgG6KAHAfKK7QYIMKEgsJE94bkBaA8e0rKJcH2HwMDPKJ0HSHMGEV0V4f6IcK&#10;QLIq1alNQvOjAAKAQBGY8AeKgAGAQNzR3R0H+IIADTkVSgexSM8MS66x+cKIeRRAvJ8ShTgRqYNV&#10;C4eq2QkIIMoMqdQK5FkywMoM0JYY8QkIiRoHYS2GiGwJs6APXHnZySgfKPWfqIlUHPksobk6oJcO&#10;KOMGkdkScPAiUMyAtCqAugyLKLIHQHZJ6jOOMm4LDAoLMIJKFFAJcZOZBNOtktnTaY4ouKNUgSeS&#10;grDSfNKpsYMffb6uyRQWoI2O2IwI4I0IIQyJVOyNqU8HPBmqWcqTg62RAO+30OaAKKEV8MO1ek4c&#10;UdxE4JgL6HMTWRaIkBaBFPlY6K4KQuDA2HBdySim+/+Q+pKMYY4I5cYJOvCxcj6rMxuvScqG1ZXB&#10;APAAu1gf6YMHHUYg8cqIKPBSvcqZQucxWJUR2YMHIOLZ+L6QyjnKVVVCoJFXUXMx9Xo+MkMValc/&#10;mW0VSqWNEHMHNCYyQGaNWHGF2JeH4bEMwL68iUsAiAqCBNRLmQ2AaKgAMAO4+/qkTXbL2/nAVMdW&#10;NX/jVjXjZjbjdjelbXWkK//GsYmZcHOfWcsIdVo0YxISekscGQAO+Lam03cPEH2MZHkJCMqUeMq4&#10;Ck5E5E3NjWGAcufB21BKQK+LAHGHIOGHJC+RDBmgmJUBaBLbQeyccxYMPVIZcGfN6RDGeY4IsxvT&#10;kYMisYuHmKJEaL2qtQ0AbQyywAUIcA2AWZoAKH+KAwnN8YoOMLaIsLMK5TkjsPAToH2ACL0QQMyz&#10;AjsWDG47WI9bkKM7K0iz+YOYM0ah5A3MwVS6pHsamLcRpNKIIoIM1cg4DNeR8AfNOR6MOnYLYPAH&#10;Qn0GgNKU+BgBPbRWAjsQkP0c+vqLaG/g4GSGiGusatMKyADlm7WZM1BEIATbmJfJ3lyfdj+HuSaL&#10;63yKsKDHgMReKMiO0MOWg4a7GIMThDXAbShAWdBg6uqYevqt3Q0ZGMOu8wu51RQNqda9fA5GeHWH&#10;mSggCKEo+JE06qCRY3yL2PEusYhVPRyRkxkSEUyK4AOoAK+ZcHJd0TQyxfvUmy4AiLsI0I40LA44&#10;wHMtOxuTsJNKeLsMmMrYhFLZYHVUbAmL7CHGIAwccRsSgGqG9CZSY81bsaAhUIlKA//ElR84IvGb&#10;lGENrBKIkkE/lXQXAfyW8kWmqYGHMHQpiGkGgFrA4paqCANN8LiLIOojsAkAsBkrTW+V6AaeYM7l&#10;mRTjJT6meW7uDKjjPiJYDh9jhuXuZAEICIA/4E/wBBYNB4RCYVC4ZDYdD4hEYlE4pFYtF4xGY1G4&#10;5HY9H5BIYZBIqAQBAwA/X7BH0/H6AHw+30AHg9XwAHQ7ngAHU8HkAHY8XoAHm95nKn9KX9SX/SwA&#10;/KgAHy+pm+5kAH2/ZmAq4AAQCAUAAcCwSAAgDQYAAiDLSEQaC7ECrCDASB6lV3W7naAHO6nYAHM6&#10;XWAAYCrKNxSJ7VZwA73pN3rLQBTgAC6+AAsEwcAHtVAA13C5QA46DRHtNwMBQKAAyFAmABAFwgAB&#10;QGAjXgFP780gA7XY0Ma7mbMHvewCAgRKX/dnu/AMAH0/tu/QEHQABAOIAACgaIgAAQIDwA9KtKZV&#10;14EAAMAwFXgQA68B+eCdUAAFx+VBHs+XzjXkeqaHqe7xv2+yus0uAGAQAgAAGkz7PZCD4AKAjVgN&#10;C7tvqBIEvm1IAQ41Z4Hin5qm6b4AHqe0BgkBzxKyfgAHEdJ1KwfyCNcCgAAeBoGsqA7VqFABtNCz&#10;j+AACkdx0ywAAaAr2qo/p0Had4AP/AaXKYAcGAKsAAAOA6yw457DOSwrkvk1cKPgriTQckymqSfx&#10;+H2k7zn6pLoPOebynufD+noex7TqgkKOeBD5MIBS7AgBawgpHiTqcdKdM4fb+gOAj2pQzsYKmmZ7&#10;vLGyCvY+FDuSB8lvagp5NOyoFOSEwNg0tS3qxSwAHjQIAUmeKYH1OgDgG57wPafiSUauwNAm2YMA&#10;g8QLAgtNgwYeqpgAdahAAb51L2paXg5FjoMk0BzqBEbvpSuNkgk163rgAIByBaxynXKh9qjaKwg4&#10;CbbhODoKgACYGrDdCMn/B6D4QhaSYKgmGYYgqTYUhB5HmvZyHGbbRnMZicHMX06xODAKKSCoJu0C&#10;ILCEswIhtJgGsUAoDNehuIILmyEIJB+JoNnSEZ4kWg6FoeiaLo2j6RpOlaXpmm6dp+oaU9M7oJe6&#10;X04AB7nzGB14qAByHWv6gp+or+nwyU5xhYyCVUrE7ugq6ZJmqiZgDB8vuSsiygXvjKrJJgE7yBDn&#10;gXH7KwxV67HseihnAcZxP9Xp+VEC4KRyGIUhMzF+XFGBznceYAGqcVysdAcLueAwCS2Ab4ShKp4H&#10;c8Z70EeqX3Ql4GgIggHgMnYIgRyACgCwetJ+fLqKxgKnrUp5/xyfoAtufwBR7Cq4S/MOZQ+1cvAK&#10;+E0QkgyTJcl+tToeMUt6eHQqtOgFdUuLkggBy0wW1e1pOg8Iy1BlMGrAUfVBRdgCIOJSVEdo8Vej&#10;fHMuU1KDAXAlO8BkCYEj7H4OOe1uxBRzjtdkNAbI3gADgHMYMdyKnnEEUUc9YJBQCj9To3IoifUa&#10;kEAIhgA6XQEAMM23g9R9wAIUJM/9Ly8YggEJMfcgiNnbvjXQqI6Dk0qw0He+x2ZN07lJPkc8CoDz&#10;NwUPEB4C5t1MEmHcPF0K2HQk9UEQIkySEEocOvAUyZWWsj5QGPRrUU26paMWeIshdgEKqT8f0dQ7&#10;1eo/NWCUDgGQAAaArBYtxaTolJHMpQdo80AGnP6A8wwAASgaAsAAC6STVIMHePMoY2RwLlHNFVFC&#10;93uIMA3F4yacwADhHSuUzqdAGgJM2AYuUQUvv6IKTIm6P0GRdPFGM8QGQImbVec877OGDkNACzgi&#10;CbyFMTiW1MlYAByjnGyAAaA0BZmNHWMs7YCBzFiAYS9Z0owKAVBkZgDQUTCANBUgZBkSWIsLIjNp&#10;oBFJuEJoK1GhVC6GUNodQ9gxKKIUTopRWi1F6MUZmMQyhJB0sHjJiY2PSux3k/WwbpERNJNOzQAk&#10;4kxa3sR0HzLKmaME/J0a0p0zw+ynNtXgqOOgCACl2cCXYwxcwFFwIES+NDoR+D6P6g49q0DNgoBA&#10;BtLzhicq9JiS8BkOT1IYdagweQ90BjjRmtc/5MKeFmLGAAFQIFZgfAkXACM1B8j2ROOUcowlcDzY&#10;0Psf6gnkHPOawAfA/DNnkLtTwtJKzNgCAGZsr5m0tHPYcg2IAByuuqPahdBjg4AIViOmuIBpyZjr&#10;J9FNK5JFGHJBIa1I6qIgutMmqIeafkCH9tyf0myn47MMqEgxPp/R1m+O/BsC4FUclcPaOxSifkYQ&#10;3OevE1cBUGIqUEYEdJnB7OhWDEO2yFEGKkIKV28h7jkobb2AgsqXy7HytCh4urqXVnXQjAWz9979&#10;Q/Ykg8pZSR5oFHTFYc48CdjpSmZykNY1El2AqYwur3bBI1KSPp6Kri7AfAvBZwt2UCn/UEY50I8F&#10;AK4fUVNGE4SlTHH8S8yxdgMQVQ+h51818a3VtIZM9qFT4OBOeiwsIGlwgTAYXCB5TyXUiQAOxVi1&#10;1cs3RvL88Y9UADPG+OMzke1lHiWUbc1pszjnwwKoId2J8BqCYQqgss0DxAiWUWowrN5usJZrnWje&#10;dGFY4z2z2JxC4FGDHCOEahgGOE8HWMMgo/nIYzZKBQEjAQKhILEy0yoDQQxBAKbMh9mSTs+Z3nbP&#10;OeKNal1NqfVGqdVar1Zq1oym1fm9yfk5AA6q1jqWyTpXsMkORDjoetBim6ZkwWtTczhnipk3KgS8&#10;lZL0HHwutpqFh9TUppPqpjHqESZH9gUlQ+9LwIm3WUjkDsoj3F2HotVAKA8nOhV+Ul1RqyyHPAio&#10;226dDfF/pOTgeKAyYoAAWANAdXyblvQHAUpJMTntbLKPkfxYSkllPYXYrl1VhX4Pg6p/z3ztwtfD&#10;UKFlpJlFKJfbkm77Ch2qdDf0D5rgAYzNmBEB60kKFPraqC32w8Bn9HegJIpVVjW3KSAJOTcCZx6U&#10;FfAAAHQLgXLMWyC8GogD/UylV9Q5h0XdHQXk3o7y9oqQGfApKTuMoYcHfGYqGzklyLC3pL0OEPGp&#10;PatM9V95TveTTflBlmj23ObgjCVSA8Ck/HApNa8Vh5D4KG3al4CzNpIR7BQ2aZj8lYyXsaJSTEPZ&#10;0JsTdX7ajz+fPG1trOS07sIhs8ybJSW3lqSSCUDys0WGboC+coDXk2SPmiACLtdsj94f0QQdNJQA&#10;DUG+aIcS3IZoDKWjABkdAGIeyOmcAxdh/ABuq9tC7+MXooHq6E958GRmvAt7tJD9vN0EzoQdnxC6&#10;OkQYf0I8xSRyjmGsAAZo0BYGNHYcNgZGgs4kwCACADBI4CgGgzADIJ7S4FK5I+Dxj9ajgixhj94j&#10;j9TV0DEDMDUDAgabUDcD8EEEMETVL9QlA9Ip485UBGBQAm4dqkaM5AAdIeQoZVgm59wmAfBQTdJ0&#10;I+hBgDoCxHIBxDZGpGD2ysro4zo0wm5rQ/qmYmYlzFb7sCB1Y1bpSo65I9o/iqIrpVBRzmbl7CJB&#10;qDYdi1ZqhHRWpQrywgpFQm6VIn4x8JatoCJaIAAF4EIDjl4BwuwrBAAegeKETrAY6GZGj7AsJOgz&#10;YyKCwmKSgfwuwgjiQAYsJ1a+LjhH49pNQryoKPzaqsJLcTRtogirpFCPYd0GYp77or454Ca2hf42&#10;ZRgsqgCmqkRQR9hAYmpADM5Abfom66QyY84ppGCbIl5wI5ICgCTMQ/CRB0JFI/rDAgiJp77sQfpT&#10;ofJAAf4fg/oAQpqIIrpCpQysAuRvaYYt4sJRQ5JQ6QQ+p1cS7qpCi66AxTIkxTMdjjK0jJKIDT7A&#10;SGjAp0InInYcz5STIoZPpOju4Cj3a4ZWwl4lxqof49qaIuAEwDkApR6pUa8HDnilaBLlKBQAEUsG&#10;gmxFAfIm5rZGA9Y1YtAsMNIlRYBRAChZwrz6sFAgpwaZat78ouADICQ8SX45MCBs4mYdCRDKBAEF&#10;wm4fwyQBZJxKoexIQwJBq2yuI6wDkYwsRJaxIggco0oxxQROYmZ1Yk0LozEOgDwzJ+UCJgsCrPxn&#10;Kgr9pm7UMtajahIeIeC7obwbw4CBpjqDwYw+ycSUgCQky5gxQCgCwJQsQCEBABQBg6xCr2ghzTx/&#10;RiZhBnkC8Ecy8zEzMzUzczkzoiYpYghyYpMWRrQmYmpQTAooYdikbfro6GkHJQQ+B3h+BJQ5ICKY&#10;ZNxFDEJAq3JQQoom4opAY08Xhs7JROi84k6DayS0zaC+49g9s58vwpgfxOhBQssIBHMnaQAuk5Ik&#10;0psJZaxF6JyAo55gc67eo777onRKgdRSgcgdxABaooaQZQRDhOgr5nS2wqA5IlxBhybaDi4sgtJ+&#10;Aso1LkMTw9pBZ8CoRLzuy0kebP0oAxrK0UcJbWKAYAAD4CxgBJA8RDY1cCAqhOi1BAhAYd6FAdqt&#10;Z9JAYoomcLTm0r6bJD9BgwwsosZ6yIxyYl6wUhogpPxAYeUjoedIZKsUxOQmZwY+BBQ5J+pHoBwt&#10;CeAtIwouEcMmJCyOh77HqJC0o9SP0TC7COZ8COi/r3L0TESkh0IcJeowDBZep2QzomY9k8pwMsY8&#10;VGp8Tu6HM8p+IBpDzF5GB9hABVhAZTy3YmhXS3MIoqIlAAyIB78eS0gs4tIDZyo7dOgmSmxaxaom&#10;ZVA5IFLpjl8nY7cmQg6mZOgcbrgaIbrLT5IvZQBAY9ol6Tw5ICxJIDiSJLxLq3JLI9tWaA5OhSYv&#10;dRo+ADoDLpyZwsxJbJMuQhJm0tygIjr+JbzmxGAcgcrQoZgZ4VomgdwZzp5KhFg1cAarACYCsBAC&#10;oC4JrS4xQ75VSDZhMDzP6h8y0z1ete1e79iiVfFfdflfpo9ehpY9M0DCzFAm4c74i1Qn74ZXpXLz&#10;x25RRdYtIAIqIcodS7p4Y9sO6rEnZHorjhIyTJxQQoM1RbJIJItQiqBWxGBOEMSGy+4r8n1HJPAr&#10;jjKYq0Qrzjjb8FDZyPxwIsq9IyZh0bYgSmwqIopOhRpWDcwB1BhPpsgeovZEZcoyI/p6gspO41Yq&#10;wkh6i2q0JMBVw8QwospBSADmpwaFi+jajag9azRiQpw/4/o0hKlE5QU6hGBDYuxaFsKT6n7+Q/Z8&#10;04oejWIowo6mg8qQoojdIoAd5KiJAkw1o27mYuB/ou5GAoJ0J9Im4/ZOggTiNLYCBRQAEnYtMIS9&#10;cSsmRDYuEVLt8Ko+o1TvNAC0yJKDcCD3M3Myl2k5U5UfAhSj4mJOkGdkVxicU9pbTrakA/rtlSws&#10;pRQsoyhXJAB1Q+CUSCw2w2cl4tMHtlUUY/p0BAC1RXodAdgvYvIncj5twl4+QuxmQuz7arKoypMq&#10;A+EaYl8IQ1Zf7MBcJaFJxV7jEkQmYczBYc7JwviM7qxAArA/oqzo7YYCUOYAAGIE4Ea2Y8STikGB&#10;hOhPwqofY1DqotYtLCIzbIiaRQ9aNZpnjPtaFZoilxhcobgbtbwc4c4ZRXAeGGg+Cd4CwCSLgCsB&#10;oCYDFdQB4B4GZD4BTpx1YtJguFYjMtVf2J2J+KGKOKSileKgNgAh5X4l8Gr25AEfwniNAoAop5gg&#10;pgYsJBZB6GA66DZL41YCT35fY2dm5AQmdFbWR0NFM1Rr1QJAhAE0qW4l7AIgwpJu0B5CKyS8tl5D&#10;AB4ut5Yyoy51o1YmYgp8rJRGFabRa5JBiyRwiT78osJCI8ZryVJQQda3JXw/qJBOhTJGArhuof4m&#10;8a4m6bLg7gRwAuDDrTJ+iRxRo15wJ+zqrjSsK66OkCEJgoDExc2PIobOkVYuAsYuBRosNmhrI8o/&#10;gmeDRXxuYyV+gyZ/Re8Iq3UGYoYnwnZTFYgDBgDmeJIf4+AmJGE+FQSFFFrLZQQfT7+So76PxHYt&#10;KMRgADcqsnQ2ZHdAt10dS2x1pNZB6qU7pA0eSDFdxdFnVnVd5ho9OSiPTbmUxKRKgb4dAdAnAdxK&#10;lhogw+As4zd14qQqLI4soD4DCUY1o8QCs7lLcphAZKYn8gAvaDp2V8R2QehIxBpQwy4B1/o1Q55G&#10;xNq2z6uTVd8aZm7oaAxgQtIEgDUApZUVz34g7lCEd8QAAZ4bwcJr645cQmbIwuAFADyrGf417I6x&#10;rDIdDJ51o9oDsVZWw/obYcmj8bQkwEoEEPDyRw8d6DWJtgMXwl4qgm4cYcY3gZgaFbYeQd4Z5gIB&#10;xXsnZ+YCDTNcplwCgC4JLS7SJg8tVGShGKe0u0204icDu1G1e1ler+O0mFW1JmsuGQJq0kV4EJLM&#10;4oYnqkz4ly4u7Z0mWEIAAE62QAboobgcQcl9CR4DEAqLxHpC5J6WUUpQUjY/1QR9QyLzwfRAYmRO&#10;jF4pN+d/zpQ49rKa7686C+6DLKS5KFyyS/BBkKhAzvsbZ1ok19xGwggx4maRQ1kmBH4kwx5QQ/aw&#10;iPFnebo9opdzgfYodRogknrp7mICKRxgaaSzlK1Bt1pBkTju9LLJTAR9T4Yn5bYvZsrGo+DmYsKZ&#10;l1hSqnROgqZOglshZURiVLogpX+Ohr0Uon9xgnbGIAAEwD46wtxHudykQoZsF8hc5QAmZ1QkwDEL&#10;6SA28spHJZZHpH5Dp1Iy9s6/CJIro++wewmwqY48pxmLq6AAAbQci7prp0KxJ26n8c0U4gqTR0LO&#10;hRossl4zYDcIEqwuCJELNoznyBJXoc5sMjylIoQoYqDsZDxmUc6YsbxUY1cE5ORGBV5BiaBHtWpH&#10;siEqwsKX6wzWIc0MgvgdonYnJKkkYm496/+SZUUY48QFIEQ7Tty1QofGKI8/wqJAQoZJw9qSI2aL&#10;pHr8/DMC2E+2D+DUabOFAggd4dyd4bQbmGjrCdgeoeKdhTJGmHQuyeoFhI4DAKBHQB4GI9xHJLQs&#10;uJRnLUj9ndu1veHePeXeczsCleNZ5n7Uc5Kje/RPIl4/hGBKwni1YdClKrZAMJqcNpLpYCo2/USO&#10;uSRUR6g9uojNuByWd/7FDEaVUj0U17zqyPKGg/kGw8olWSyKB/QrpAw1YAS+9n10VKCaflcU8UI8&#10;orO8WbuiminBSn5MUM45I9kUK3WCyPROglQmZJ1OIAIm4k5QQlIoYf4fYn4+AoY+hQQtwzelyfpf&#10;jSI7irBwuk6AxTBLY+phlU2OyXJKXgcZZUDt96cMOMufI+AqwpJFRsyXHk0fJdG/Arq+WsmY5Xon&#10;wn5FIoYt4soE4D0PDmfIx5D24oYca5BSYneUZrJVolMLZ8ABIuEIA16q0PAEYDTp0VtZIsr3MCCg&#10;OighT9okn1LKRm3Gxn9eIpBzvjvJIvxr4dgv+AZ2WeY45BkZykAm4yw5KuX0Us2HQ2ec03TdiWAc&#10;odBGmnfgYnbd5L1OguguAtHQC0he4pKnhOME5/XSuNVlwgtsUwA25aF6+IS5Ikwnx0IcgdQwYawc&#10;e5YnQn6biCiCwGYEzSIgAWCgSAD/f79AD3fT+ADwe75AAHAgEAAeCgOhL6fAAajecgAkEgFYiD4A&#10;DQTCERAgDAADAYCAABkMzmk1m03nE5mz9fr8AD4fD2ADkcjRADNaCrADyeDQAAWB7zAASCINAAQB&#10;4lqYVGgACgWIwABQMEcgmUFkL/kNnmM6t1vuFxuVzul1u13vF5vV7vl9v1/wGBmsGg2Cw2HxGJxW&#10;LxmNx2PmlqmdqmWStFmteZnOWy03s+SfD7nzvelCdLwegAc7ueNLej1AD72U/2b1fL6mICigKsYA&#10;CoQBkV34Afz5iDZcTjADver3AAFBALAAGA4JlUUwgAer43D44wA2778GzfnlAD6fvi9O44kMAgBt&#10;QGlYABAHA0hmD1hYAfj+tTdJYAUBJiAKzwGAYApgyb/IKfyGQchiXJg6oDgBASWH2fq1QQmQDgKi&#10;kCplDKEH89KYn+5wBn+2EVNS4h5JAfkYAUAyYAmCIKgBG4OqmCITgABYFRy+cLAEmUOJbIyWgImE&#10;QuItp4no5xxnOdQAHKdx3gAdZ4tgywJgaBQAAaBIEOmAoCtymESoYkD4wHD6WASAr7gS+0xgQijS&#10;tSbRxHKAB3HnGD4Jk36UhSEaSgcBjgnkh8rnUdgAGqcBwSudJ1gA16hKq4IXhMEQABGDYMAAC4JJ&#10;SBwFusl8AyUl6ZSdBMmrbJzMMgnDOrTBz+J4AB7HsjZ3HkqR0HYeAAG8dJ0y2eMYNsnzRLUf8Sva&#10;hB8xMA1tK8CAIgBRirAQAzrQ0kB7HuoR6ns2B5NeAB+n03EBpVNMKIjNCYpdd5/JkfJ9rUfTzPKn&#10;0FXvOQEvuB9VgAqrpAqB4HoKwp0nfLR2ng1p42dIAETSEwNgyAEyzSdzSrallUYiAIBoohyNwkp4&#10;HKtd6fSrSUnA4DEcgsCKMAgBczAND6bLYm9dILoukJqyuiMiy61n/pKZyzP5tG4ZAAHQc5lu0ehm&#10;OeAdJAoCcxAuCoWK8DAogBmQYumA9vJdCq2pto+6VxvG871ve+b7v2/8BwPBcGvLJMLE7Nbuz6dL&#10;OfsGHwfiEXajZ1He1pzHbLRxHXTNhqkhT3ZZtgGuCDAJYiEILAngyGyipagPGhABX0BgETFCyZNs&#10;iB6O9X6gp+0LwYC/kM3eg7iV8fJ+PUnr2zbw7JSd2aWTo+4GAPCoCTv2c0wZmifJYkEPSbBLzsLD&#10;K1eWhECpAiaWfZmiGJ4n0SvEAoAqEBQCxgBABxgAUARUh/D8KEPhR5ICIAKAOT4B4DiCAUAoCoq4&#10;DwSMiAWSVbTEUjEIVg2BCq8TxKBRgatLQ3hzqZHmbZei33sNsAcdY+yaWolpJAANNoBSXn0IkyJD&#10;0Oj7o0IofUig7x5IwGsNwcJDR5mpYQfcC4EyCAlBABxb5vFND3I2OYdQ7gADWHEOIAA4R0KZHePA&#10;qS/iEPVOedSNaFVTkpBOB5kIIQMo5A6BVbwDwFJmLY/BW7TzBt3LM0dqLdmlwzaMWhBxajRE+O2c&#10;5i5rRwjmUyOUdg7QAGnKkoE1KxDnEzdImJ063gKylTOfcoBzh6j1KlEQ1qwTnIZQi6IBICUxALTu&#10;to+6BSWD6NEbFBjUSZJMJgAs+ZMJGD8IgQwyhE1vgLOkBgCJBIAEUOabBYZrYxqSNubiXB9wNAVA&#10;oAAkYIUxgMOkyU2A/DCo0PuA6PZU3agAS6bAaY3owFsBgokAAGyBkthygKPrhDyniKAUIcY5CnDP&#10;GiUqIozzfARNSVRiLpwUMMAmDc3wFghQWnM09xbS5AOJcJSWk1J6UUppUXAwkhqV0vphTGmVM2nG&#10;TLbS6P7UqayKMLIs8B/Sfm3Iac0ADlSpDrXaAAdrrl/HiAMghNy5qgEuIpNBMTCkzASTKbQiA4h0&#10;JWZKRsfoAUQOzbA+EtBsn6ORXer6dkzKerUX2+uuT9yZQ4ruvg/7wlooMQEk1JSTh/oDQuxItS8D&#10;xIORIfhfUuk1EgcdYYzL8JEEvPEAgAJGyKFSAGP01pB0YEHNawgiiN0cgRAiB4q4EIJJlAsgRWMf&#10;iQTMP4tVxxDD+kMY0bAcSkSGsmccWo+sTjgJAq2kgmRMF5zEdZApNKNGgnzIoT5i6yBqjfiSPY75&#10;v1vAYAm6sDDqkLOiHVGaMI6FmDYG8N81UlzwL+AAzp1YOgXtoBQB8DZvgIFWTsfeP7hnomWoHH9w&#10;J2UCE4TYbE2Y63LAAG+Occ4ABxjsi5gxGC5yIL7J+vGei613khSCmIAwCDgnUOsZR4BGzZG4sUkk&#10;mECkzJ2QqAdcSS2CkgWk8Any/ifORIQtREldUmMcTM6Q6zPWVEhlcr9c5sR8nOJQVafYILjH3HTU&#10;t3y8gBwyX0Pws8ekzAeJQcQfZuBtjjHQ08EQHVSumJS0BNMOEFSItk3UwbUqdUjwJnqQTRx2jtOU&#10;NgbAxZMjpGUeAepTkPxcbGcGUoLzfAabWxAGEayMICv9nlu2eaaad09p/UGodRaj1I0/ABZsBwzM&#10;6YW25562O8IgPC7QAB2DvKk5iLmV0tDoHhhcfREEEG7AUdaPDEWeEYA0A8qyRiZDsWIUtYOGyEPr&#10;hWf4tQ9tfkZNwcYiB5cfveeg/KuVuXjV7hohZwz7EEpHPmnNNIAl8D+N0xIkLywAHvJlEJAhMB8o&#10;Ml8QjFdbU2yCwOS0AL9gAm4f6VJ/SyAEgENgkyZm9l1G4fmc8Ap4gEgLODagkoDQGklltaoAgBmI&#10;7gX5bMmUWCIDtHka3lxUh2Ou3oRc4KqkxQKQqnQ7BZz3kwsx0BoVxk0sjZEfU56SsgNZvcNAbI3q&#10;gm4zYBcAAGQLEERut5ApMKlowzQplSkSRz4UITUIkBMMRpiTo9nkqOtlKiA1OMEDOgAAfVOABhR1&#10;sB52kS0k+DRFpk4VjTakROi1KbNUOuTA5ItgAc2pIdDmTl69IS73geNMigOdWywiiwSNy+rFvYyw&#10;BE6HTjYuI+6aFXEUSfT/aavPRpKAWfLe5ITRG4kaQlNrQj7gQAcxGHBLDuEbgMbAeo9CpABV4qtM&#10;3V1vAfA0Bo+gCDrDxdgfIlgGwJM+gVvdfXXVJjhI/B0GQI8qdx61YGP2nG90FyYbAcY46IDRGiKo&#10;AA8x4lON+bAqi3ppm0AJAKAbCvALgfoLCSmlCaNNGmtSwGwHQHwIDAqWwIwKQKwLNQtVvCs9pAvC&#10;D+KgDbIQmTB0IypMjWEtoiKgifGhCWGOl6uhiECQHeH6DCj7CKEEE1rIjQjcDSvPq2F8rYC2wYFq&#10;kSuADzD0H6FeOtizEFF5iQkVDKH2CXpkQmu+CZj4FprljsDLB+D2QnPSIan3i0q2NfiNqfGVs4j3&#10;iIgDLLgCCNgEABDnABB/sVMyniNuh9ihCXCZDeDrJ0EcuOCSgEAEHVnZkKrCmCnlCfB5NsOyjcHl&#10;jcJfCIFgjcEPCWGHiMEwDgjgExAGJ4oFD7j5CYGWCWQpEkwwCYD3prHYB1M/gAItErIxErIYpyAR&#10;lQgIoGlNDuQTipBwh0krBylMEtnODtHegAl8AOgMlSgcgWoJATAOoqDfjpLnQOHEGksBKSNzwFG8&#10;MDN1C0qet/DZkpChHLEYItIuMKFkFiJOl3B5nfvcmowpiWN5CKFynYjMjqRQI2D7FWQvmVrYiZLa&#10;KfDypmLIiDHnoOHjiViZGhHsl8N7j7tWiNJPlqk0CKAKL9gAASmciIl9JLouB4F1Ffl/vTD7gKnT&#10;r4iqiTLih7yWCOCPGJCZAUM1r4sxk8xUElOCuCC3tNjGDCh2B1lLBrhphgmshzNDh+B7hqF7jWpp&#10;iMALAMNKgLgOgpm2AJNIPSDgkBE0ydQLyuyvSvywSwyxHAJCGiSAKerIneDcB2olpMtbErljqiwU&#10;GNJXjvuUjciKPSEKxBEzAGE7Q1M4ockIPKiIGAifCDLkklD5DPmAHijjRINsmBmnieCEF4xHFqnc&#10;Eiy8wvlWkiq0C2ENocj7D7vOD+QgleF4CIQruMJdn2K3nkQijxCDnnnyEjnwmOoEgCipKnkYEaip&#10;IAEAgCCCCej7l1ttsnpgCpPSCGJoDrEglvEwlSt4FvB9h/ExDQiYCgRJIDFfjviDCfGEE0gIxOiT&#10;IoEdFFixGEQ1RQHRCVkAufEDociVrlIcjmiNvFIuByKvsHT9T1gAAYgVCtAIisP7osKlS3vGFMhy&#10;RfChllzujcAFOOPTEKqqKAE0iVk0gHzyO4mIgPALpxgSAOOqAJAGjpO9qoicmmRru/wNDGTKOorf&#10;jYMGFkB1h3Nc0aiGoixcsVKgB/gBj7j0PDzuENEOoWltEzOS0KJnNmQliaQYF9n5FfCeDxTVgEkB&#10;gDz5Q0wlF/k1mVrxjsCQieMWPRQ6kVI0shpbExCsFvDeExCJE0gJp0AAARAMGIkyD7iHjcHKkYBu&#10;RgDnwvgYASrVM3QFM6nBjZDxB6PkChhwhnCOBnBUv7h3CjAKgHFOAIpxgJgLG3AJAMAakdANgdj6&#10;AGEeQEm6KdSeSx1VVV1WG/QJ1W1YVY1ZDNi4wFjIn0rIwQP7tZh2mTB1GNhzvJKljUlgDcEnFVEK&#10;lVjrE7DrEitXFolfTvjzpfDtRGI0NypADOHDCfCCtviEP3HlTZDJIcJdnRGViWJhN0C1rknymYE4&#10;t7rAi2zB1EDiH2UkjcjKvRDCrBiWNqMNRHjzh8DYDiCIJnEziQS/j6ACiEE8jxHkHhCGNfjnCgFk&#10;EjCNthiQUSlUgHsqEgvpMRrXiCkKpuiGyWy2ChDwjpklH6qgjxROkK06OqAMSLmGU5EwkKxPl7iK&#10;HZzakCC1SBLIotlkBsBwowUaktNfjxOQDggRgOPpI1PIkYByB1lJJJsIxWIuB7mTJ2C1DqjrANgN&#10;GQgaAVEfgTgOL8gLzxmOStnGKdi0s8VUqZi1SWT71hGMUcipJVjnCFCNqmlemAK5HlCGB6L4F2jn&#10;F+CYGZDgjeDglxEzLxj+HjtyD/EHrIyBrZ2fq5Q5CGCZGCFXstknzsp2Dz0pQuV4N8lttlDggMsx&#10;oACZNejWoUpVB9C1ROkxUQrXgOsxkwEKvECOiPwlAVgSMqXWPgElF5vBwNi3W4i5RrvDE3C1B1hz&#10;OoBqBlBdpMhumuB/h5hsCIgBP+FUCvAPm3AMgWgqG2ANAXElkxEBPWP2VZ34X435X536KTjJV5lq&#10;iH1E0DFhihQRlkHMFkOxmMpVsFDxWeOjoYPSqyTNk0lxE0oOjszB1wj2jKHoj8O/yDYKnvjiGBDz&#10;UptXKDTvIZvSCKE0UKPSmWN3qzKbD/n2EP2dl9GVwcWIqhNWjcwEj4K4HnjKVoh/VjTTCJifGO4h&#10;gDiN0sCNkjEWABDrOSwEB/jpB+qhF1pMIiDlEHEtFVCEJ0DpJoOqGVuqB6B+LXh7h+DrIBsWETXK&#10;EkyFmhgKUNU5xklTGekgPuudGwWdkBkCpCSz3MiGUalkBthwIwRWEtDjWlHSAAASAQoqFtEKvIpt&#10;B2ouJtpMxW2sLxiWRklSlVkxIQDMy+T0sip4gNurgAAUgPPpGHmZ4LmoQGRsqolCUWm816IUjYIz&#10;DUkslkIzW8lgRGqfiQB5HYEuIzlypbYujeqrN7pnUXnIn0tWFeNvDYjzDZCITZzMyOEJmhrCp2CY&#10;ZmifrIl/wYHj4dDnjCwnpFCWl8ACgEjgy/KrorANW1ARgNCCHak0l1CIOZjUvGIuLhgAAXASEeGe&#10;GIjL1DVDsOFBDWhyBthmlJhiP7B6BzCnAJgECILvrTgQVPgJgQQBgJASAcGRAIL8lbs6ZX5XX66U&#10;aU341X6VaW6XNPKcM+u+NTsOiN2p4AB3YAGLqlKkh5smjssYOMYVnqOhmgMYodlxCKQiJ6YC6fJV&#10;NZjZMf0vNrYOifHHUnjLXOS0Fow6knMaFWHRV04cYcCXCWCVogocGRIAD6JnCXiKDRCENZChOBw+&#10;ZlR5LIpfDxR2iIDuVuE240F3h9DUw5DWpjFkGhHZACirE0U3F8ZYwuCECgpMJWL2ACB/lMmeihGe&#10;CCRkgWipgJgVkgAHbQj0CMByOyQRjWtnCpUmAM0SLZiEByvG6y05vop+on45jgkwjrK/uDHyDMUV&#10;ZpCfDXkpoxgABpBuhuttCKurLjDgl/CGIsQdnfqllkB1B1krFnDUl4rFxUE7rwkclPoKgTWnJ+43&#10;kx2Ei9XmNSUX5PWUjRDxER0oHnDiDC2UpViIbUlkhzlmDQiEAKLUO8USlvuhkkB7jZ4y74pfpfCf&#10;HIMeq2CeFpvYUWFanyzqiQDvDu4P1oq5QlGhE0kwjpGYTLQPOAIZgJu3o4lS56U7H+lNZehtz+j5&#10;E0gWgSCS1CKoOCvB33lc6TqWDJwoQrDBi1B1BvBtbjhdhapMhotDgAh0BuGRYpCrgJpxmziugMgj&#10;ApG2ATX1GWRDYWceX3716X8ycy8zczqX8xjJa80YqimNpLDW1glkB0acp6S2yWXDi20Ir+JamRKt&#10;rmb4ELC2zR2FYHF8ScB7kTdAie8FFrnityEmV2Ozn2IBjxF0DYDbzCqpqzVlPTUkSHKzCGUu0UXo&#10;N6Dpt2k8i2zsnlDzniwjq25xEIklGO0KCf2CFMkXkkw4vWMtkxGWLlABCIGhDpE7RAgCDpQ3wdh4&#10;lLBxhwhkjYh8FLCUDxIG4u1SDzgBJzB1h8IKt5EcgJEaGOR8vhMOBzMGmEEzAUAPEeAOSTCrp5wa&#10;ncCzt1Y+EYnkqhT9FmBohrht0HiK2wpnjrGAiGB7DZ3ZDtKiCHihFnEYc6LRxBAASZMqI9kzItjW&#10;tyPfCrRZnvcAGIgXAQL8gLPfPBcedSVbpBM8+S+TRsC3TBielojzW/TJGA1vnmnIifOZkYcYlmDS&#10;JPvSmFDpP0CxPSl/RIDZseHhYRCIZDiM1oSAjMwbyYDYlfDQifcDq+1uMPkAt70vDLtW0fRSDqod&#10;EK07r4rigRAMpxgHy/tfifanNaS2kwkzAWPoCnyMSue8G+NfiIB5h4EtCimvhrBZ1Ih6BshpGGYf&#10;ipgLlSgJgXaQAKAX6OgYVPgEAMaRlawOjPc0fN/ONS6WfO/QfQjF3mPAldUWSBDzBzS4p7jlBvbj&#10;B1rzNYC0C1EykzSLmIxBEKj+nyEJuh4HkgUsCCjzDSDYafW+jvzqj/t4b6pGQ6kSmCNTVTEnkVH2&#10;3QMaD7iJ4VzbRSZ1JnUMOkiQH7oarCUvFsDRmTHEDgDpCJiKDQiGT7Lf1iTvUeh9tuh+DUrMEtKt&#10;FMkaCAPgAAMCgSBgUHQMDBoAAEAA0APx9gMAPV6O0AO93NmGv1zAAIgx5gALhKEhsMigABMKCoAA&#10;kGC4APd+wlyOx4Rl5vWIvx+gAGAgDgANhQIAB/P5+ABwuZ1gB8Pt9w8FgwABYJUcOhgJAAJA0FgA&#10;CAODAIBQ6HAAAP9/2p/WwAPJ6vYAOh1OwAOJ0U9uOWPgGzgARh4OS8Dgm4vSBPJ7XR7vd6AB5vSR&#10;vF5PIAPZ8PkAP1/Q62gK1ASDBQI0cSB8PAARBoMayuAAIAvEAG02rb2rdbveb3fb/gcHhcPicXjW&#10;vkbvc8i2xKlvV6vcAOl3TltOR0AB45oAAcDggAA4FAoABXxAAEAXRPu3gB9vylvt9VN9fAAPmfe7&#10;8z5/Ui4J+tr3p+e58qme76gA+aln6f7+gGwCkQi+Cfs8/p+p+9z2wvDDbAAAqCAAB4HLCDoKgi2Q&#10;GvIA7AvqfQAHaeKRgeBbyBe1LyqyADRN627cra3DjyC3i2x+uEOt1Hq1rgdJsI4aJZleAB1GUZMd&#10;HIcCXn2n4Igo14KhmGoAA0KgpPCFgWR0AgCx0szjOW3sft5N8hTpOs7TvPE8z1Pc+T7P0/0BQNBU&#10;HQlC0NQ9ETvOLlOAeR6J4cRzuyb5zqebx0LwdJ3pGeh7oEqSprUn7vMQBoHq6BIEvIA0PoatJ/ol&#10;DwBtE8SrAUA81oKih+n4/p5HygUDs4f6pQTYp6vwiMfrGtUPoMA1mADBqI2Anql16toBrIl4EPAA&#10;1v1kigAxAAVtsAhz+rU+ql09Fx/rSBgEqGAlyojBjOs9fEFvs96prQ7oCgMtR/rofp8nLDx/nSAA&#10;FgKvCxp+fgAoSfR/PIe5+IMwETgQBQNqABCEgeBD+n0ehxgAcZwGPBJ7m+rwHOkBYFvAAoEAyzoC&#10;BCip/hMAAFASDoAA4Cqugm84EWg7R7OkbpynU+9epICKupKo6sIhGbELG0VZx3ReB2kmbNgAdZ3H&#10;flJyuyaxwHEtd0hKEIPpfVKM0czJ9WGuDNs4y54orTyZvYkAHIgFIP6EsiDUphb3v6CoJxPb812Q&#10;qYIrAAAYBDj4LAghMgOVObhbBIHSTk43SXfHjg0WuHQ0Zgb/LapKlnceSRm+cuFnSeDI1+qek4ED&#10;XItkBTwVm3Sk6ipZ9Pm+58xd6Cfqin8tP6pb+wb2cMM2qZ4nwuh7ebez+tBWWBvb5q2qipZ8fGga&#10;KASqr0O87tmXjgQJgfW1WKRC5SHlFvLaBRwoAAUgeNfAQqxDTfuiUScAfJjztDsIwOUZoywADXFY&#10;Koio0xpGyQQBMDDHwKA3BySsHANyvA2BoegDRDIGuudPAyB8NYbQ3hxDmHUO4eKFLZDKHsQYhRDi&#10;JEWIyiHTNidi603CHSpFLHmZMAA3FIgAGENEaoABvDmcarEf69TvnkAdAUC4EyjnfMQPkfq6HVEU&#10;iW29Ch9nmouPggt/5nyHFkYEnE+aLjOlTAE8otxSDAgFAKUM8R5ChLzMCtAgwCX+gJKEUCST9mNR&#10;OakPVvJ9z3mdR+fU/o9R8ECa4VdGariHDrHmZweJ0TMwSlGdJgx0h+D6J4e8ugDADmYA2BEzAEgF&#10;l4AWARhchgHrNhaP0AQI0Ej9mOPCVw5x0jeMyPhqEkDpEhINGWY4DAFmvH+AVoR7CIHRKmAdcAHH&#10;iQKKA8YpB9icN/HQO0nI5R2DuQ8moAAJQQGFA2iZEJtGAEGN2Uk5qvAADnnuAAaw2xwgAKdPgfDy&#10;lykUPGeB4xiJdGIPkZwdo7ynmUMjGpiK95BH9PWYE8ZYQMAVAqAAD9LQAAqn+AACj+1XRNSTEeI6&#10;cYkpIOS29Cy+R6NMLqO8nJ1CRjoHcSMAjSgRAYAueUCBEGktdMCWw/tBoAFtQqRF5SDEALTUcXQc&#10;g6m/nbIEkBXCawILxIGAQhxm0XO9MiOo6pcR5l0ehIAAJBjxmIYDJdcUSi4SGIoA1pLQ3IAABaYM&#10;8oEZjnDiVDSB6cbKqMSI7I6Y1xrgAGkLEVzZRlMsAKONhACSlohAqx8CoNQbJiCsmUB4LCXGANEu&#10;dNzozfJzp/Ty4FwbhXDuJcW41x7kJ+LaOkdZeBmjWGxQwb7KBwDpIwZpFyqTwHeKGwFgUhywmHKt&#10;RWd9fi2tJTWBIBh5ANNUMMmsfCsR3KPLqO5v5c61rTQaf1AR/mBmBlKemR7SgFrga8RE5haSzEUX&#10;oRQA0YGAkPkrYhJRbZVmcHMO8yI91iyGIMelNarMPoPO7AwpRSzGHSHsrGQSFyeESYWA0AjKAOAN&#10;s+AoAZOZNGIlUUccY7DXjzH4a8AoCgLFAAYickxiJAmVHey+WrCwEAEJ4WYh0a7wgHpeacEAAKWt&#10;CBEBlj5JiE4HLnWYdZGB1Dvb+O8uSHpJghhfl4oxK64K4oI6p2JDS20fJyNcb1D21F4HeXNCJogG&#10;RjfoUN5BL2lWKYEZcng1BupYfcUuqVLwNNFAABkCJCUClLGyORhd8T+gaAsBQ7r9TokCAijSxwIG&#10;cOdIg6BDsQEeQON86Z2CddeVASHrs5Cc1/xLLggoyVRaEu2AAOBSpmVigNAaVYoxEAOkmwkUNBlX&#10;l7meJ+P5e8P6u2cJ8xE+w7TGbNzSZJsk6E1gKf7Logw+HA0KnwdUzFey6SGYEBbVLPwERpak455a&#10;9kAFKYYrdMQEyuge3+CUDeRyvlhuSPk6AAB3DoYWOMZgygADbFeKwzI1IsgRYqSvMR5Qdg7JWDe2&#10;IEQagzO6BpnEMYGuguTznnXO+ec9SDD/X/PuhdD6J0VQTqbMRNbGQIdQ7Z8DW0qAAYIzxqAAaeRh&#10;W5Q1ulDANwHhJiH5HkqeUMpaa0Gmgv0fY/BU0Nm8MCmy3KEEdEUH4f9WIA1pgJxJo0f2AACFDVSU&#10;MoNGpJy6KG8ZgW7ixLR1uvc/BS9QoJeUkd6BS5oF0z1MAxC92yjyIEPZ6GfGSvgMkPIvA+x8EYAE&#10;P+YQBy6AVAgaICACjMTDtSAcroBAFA9IGAcE/c6Xu9IE7kbYAB2DvI+fAzCuCHGnckAiY4+h+61A&#10;C1tbb+iEgkqkVeqphihm2LbHM6Y7p8DYHAwhA6LmildAwaYomdUZnkLMaJApU77GY/OdkaY22X5u&#10;J4AY2kZ+bqO8TWAWfqvWMQbyIEHPAYPuk2ZmKsfKAAd6McakXGVy68f2LCAyeIBMKKy80+Z+VwLE&#10;W02A2CdW6It+N2bALafNBQssOCjqcAIEqUi02eYwKWpumOKMISc6LCAaXlBINE7eLW7Qq8Qi7aPe&#10;KWRgJGL6uufcnaPAPEPARSKGLeJ+zYruHgJy3sMSLoPgWyW2u0qA9AM4lAlQPCZoKIf0pgpkBGA4&#10;NeK+gWN0iZBg10UOp+gEs4HOGuGsAAGo5C+MGUGQQ8HIHOZ+76NkAwaEtehUA0CsCiPCBUJUt0py&#10;z2hmOJBVBWt66NE7E9E/FBFDFFBSwqKYHMOyGGGaGiAAGqG+oeOob++kP6RmLCVUVWfqAMJgZ+AW&#10;IgraR0VgLER2IKIMl0PA1evGeQHqH2M4w0J4qYJye6PQNJF+QCWK+keqLgvJAMTWAcm8KuAaIS6y&#10;LW7wLWwATaVmIoAOXHGkIMO8YENur64wgkHKU2Iq9CNIsSbqAqAePIAhCCAUXqMeIEHEo/AmHoJy&#10;Qub+V4MwQuMwAaAKKeA4AcZfIeMwJ8YEU0ISGsHIIYHaHuyOAKAWVQAaKOzIQ8AKQsH0b+lqb/GX&#10;FjGWWMIcaAmO1QZwA8AyIY1kMKJMmOwOPgKmOgJ4+OJyHALuaiJ+AgAgRORMmOl6ISreLCV0qEJm&#10;H0IEOwYWGcGqG4SknoR0kMAAAMfqY6PJAQJAcw70NA4Qrwz+G+HITYIMBaBOBKTEoAAKACP6d6J4&#10;G2oUKg7qKuAoAmkoMQKSP6mAPJA81UK+PJEshoLgbA2K5xEzE4Ts6DBgThDpBMdjMgTgLgq4zYJG&#10;i2KeHaJ2QSLgLAMQ4dKWAeIgVuYELGjdE3MsSIR/CUMkcCHUd6i06bKoKmvUkUeQ9WJ+MmJ4aeKe&#10;U2MjBkkWRw1UqeYEMURcMYM4r2OkS0KXGmJWpwNaNeA+AtMCA0AoK6AckquSHsHoMiHctQAAHI46&#10;imFktGHvD6K85OAmA0NWAsB4B4K8ByhUAgBkBiO6AyNe5tMnDvFHQNQPQRE86BQTQZQbQcuIhkLS&#10;LSUcJ42dEOGuG+bcGWGvK3PMOlA4K6vWPAfMXWO09CH2i+Q8AOKsW0Y0H+J+WkeykEhpBKw8PQW6&#10;Nw/oQKPcoQq0Z+VbN8Z+XASO3KIqecXiMQBGAwyOAuc8foTWYqLavmOkOiM4YwRc7e8M4AYEYaYE&#10;9ARcHA6cLiQIQ8Ta+kIcHoWSXoNEAmKCM6HyMiHGHObcfBK2AgAK+KAQAGIEH+AGNeXGPIkMKm2k&#10;peAqAoBgK8AeZ2cuROOgMwG0G6GgKYHIG0OmHYYQH0H+8EAkZ8ACANMCcCVkIMKyPInYaOIScuKs&#10;2mMRPFS4sWeaM4HSgoSk2YHXNyaAPABSBCMKAu/cxA4wiiAAGwG8bcG5PSi2OyP4y8JYTFMAsYRO&#10;VuTWfEIEbOJyHGi4fgIMBIBANW84Gq0CRelEO6AWmOoyJfSArhA4mO/amOAyRyKCKGs1MxBfQKuH&#10;E1EvXkqChoR9E5D03BOElcOoqTNyHUduO6XABEA2NeJKmOZGVyXogY7QjeKlOEqMHWO2ZSHWMwIG&#10;IcBEAuRONmYEq+zcJGHAHMahVsJyU6M4QYIcAS7+riTWXGyuf+w4r8LVNaK9G8Ay/caKmOAtNW0c&#10;YESCszMmOAs217BeOGPas4HMGtD8GoFcg4HaGTEIAMHLEOAWAEIMAgA2y6AqBsBwTECmCcIeBQ9/&#10;EtXqUBXvQfbbbdbfbhbiiKp+3FX+AAG/FO6kGa6q1GI/TSRc7bLsLU/ncGIoAZcPL+qnSaKOAmsU&#10;8WIcMfOlTIMYKmfYPc9WP0Rc3oM4PULVFoR0LSOgLoU7SoHyM4XGIpNWmOjMISvaKONnUCwfYPAK&#10;XAAOWYAPBKkEHsS0aXWoHiMi0KOkHg9IJ8LaLGIMc6KsBSA2qnH2LCxISlHqGgG6ZQrwZeZJK27w&#10;IwPZDDZcymwldSPSAAUeKGGwHCKGHcHsLCAMAUIgVUqtcQW+LKkCPuHuJ4zSpDPMPcQQaSMRMA1U&#10;AtUMTFgDUTfdK+3gYE3gNEQuxQikHYRioSHgMwWcpgAuqmAxDYc8LDJ+LqHWagG4HDLcGfWGO0r2&#10;NkAeKPPAKOAyKwJIAkRPY+mOMeLoGsG4G7PVVmlFByAnMCBwBWBTLMPIrwnwU0b/HpFiQw2mmOcu&#10;IhcaLC9gKsA09m4ATXCLaVDoTfbUN/aRMsdE6S2EOLi1Xu3E2QMmLod4b+x+nwQOKXG62pScBAAs&#10;RPH4PBi26CQIKXgffvNIHa0MSOAsRSLUViLtNEHgvulGTYIcRGKsVS/kfqS0Lbd+OkfcWGoQPS0Q&#10;aAPLaC/aROaOIgPEsFOvX1MyiGHvWCHYHEbcHLPYG6FoSiHwSbPkP6AmA4bmAqB6B+5ahUAeBiBe&#10;O7SXlGNwUXQlblmLmNmOUTQXmRmXmZmbMuR4z6MsAAGyHCZRfMYQGuHCYQPwP6A8pcpsvXTKLUOi&#10;OlIIbQHmviIO0ZBKQeP6XoIcANBKLMoJHWAFK+66PAXeIdGW7ZReIGMCPEKHXdde1gweNEb4Ongk&#10;fgNEA8Ao1UslF6f7GubLYwHmk2dpXOIMcvB/LEW2xSAAG7N2HYU6gAVEXTRQIdCAPAA+1eIiH2JG&#10;G6HEs+H2Hs6qAyASGmVldGH0MKHuH8NeOkjOAWY/SWBIKItaABjjMCPcUgHAs+ipUrmomovmLSAU&#10;Z8QYKOfAM5oCAANSRPMAvDGnHdAEKGRoPANmsEbEM26YRginTkQiIdDe1mzrCAKHgeMwGgoaKYHS&#10;aglEM5VwAAzlJtgIA4/dowHCHQOy+OMwgiM4LALDW2aEcqAAGKGos+HbpIAgAmqmreKsAfc6ymXF&#10;c7DlqTZ4PLG7BIIo0bXxBNi012R+SOhwSK2BMeOBaLmhaMN6ieMk4uHNK6G2rOPuf+JKK7O7Xacu&#10;PC4ULPMgdcMUKmU1POHmOkHiQOJfYgA6AsKtdsIcdsJ4U0Jy1ILxo/nmYBVdKiILcGiaNCQ6wEYY&#10;nQRCrg+wIePHSETWlKOLthE3Baz2NsNvBZExiuOCq4M8LaHOGq6qGmFbamSoPQ40KARAAgA+BEps&#10;BvbEA0CeCaKBLk6UhzbZmdw/xBxDxFFAp+Quv4k6G9aw6lrzbuHOagVCs4AEoQfMtxvmPI/WJJKV&#10;BAISNINFuoLpYuJ5t8J4w4J+AUwLn+Oak2WkvOXAOTrWbHStdMKRHXFspsslsCAupfaAISRG8Bds&#10;O6XMxMeUfE8s9A4wvonoMruqS0QwN0kdBAcMA6ZwgIPIv2oSHaIwGgG3huHeHes+AiAIg+RWahvS&#10;KmmOIEY/LDULHAeeIoG6HIM4lGIMAfyw7+jTRSLE8Akq3oOkHQOw+NVsLjYwWkINXJdWAlJoAwmP&#10;UMIT1SPIf3VYncQ/gWvkHhCbby/qpsAd1ZhfLoROPgM40CbcacI+/OagKSIcgQNfDgpeA4JKptSd&#10;XgOnTEGMGeg/YuMwapMCc2Y+BibiVkNFmobcHGbM+NXEJ/dSAYmOasphhbH2jFfEIKR3NjMsbDMj&#10;meTli/MrBONzX53y2J3yOVMqOXbq3A4wbvsQahgefCakm8MQqjMDH2IhG3GCIop9M6LgHgO4JuMw&#10;0KLpRK7eAaeQli6sL3fGHuLor+IoZpGMAemOO8PAM+IoesWNxgP7Ze0RBHNPvh1hG8Zo0YXqytEv&#10;38iOHsHiqSHAZeHMGWSqHAFuFmPuGzK2AlL8AmA6Z2AqCCCEJWBtl2BaBXLBy1XnBX4LizxH7R7T&#10;bfmV7V7b7dQgOEsyp8OmqQAAGiG6oeG0HGOyHDK72TxzhW+71WKsQKM4acOyd4MwPmKm3ElKkgYF&#10;lBWyQTL87rn3HXxqVmIddsfiaVMVWb4k+6ZGYEegM5vDzR5Btha21XRHTMViIKIdH48EkqAUwiSA&#10;rpWALoHK2YO2M5L8IaXq34JArgA+NmLUH2LwumGcKQHxpzIlD8ymMwQOKtI8Y+HIHsJUHwAFwn3W&#10;yO4cNeBYA+IYAlT0IqHibRm0YQGYG0+KG+HQd8HqIh5S7MHoJ+4iIgBwBsY/QCLCviIA+QA/H8/Q&#10;A+3+AAAAQEAgABAGBAABwJEgOBQGAHu+XwAHQ6nbGnzAgPJQADAUCQAEZQAHm9nqAGu3HBLnu9wA&#10;EgeDgAGguFQAJg6GgAFwiEAACIqAHS7XcAGW1WxIo6IQzRAuEwjJwWC6Y73iAGI1Km73w/AAHg2H&#10;AAHQqEgAGwdKn8/LQ4HZIYZGREGQuAAzOgAEAZKovEoVCYVi8ZjcdCgDj8e/8UAcjksxmc1jMUAM&#10;Vn8vkMfkdDns1pcdnX+/n8AH7rwA73m9AA43S7wA63g85dIwADQWCgAJaHRQiDaTGAAAsvBYS7Hl&#10;OG46Nw83w+gACwLkQOA8iBAFrXi9No4XS7AA7N2AHy+32AALSwcDZ4DARwgNF6SBgKAAUiiTgSBC&#10;VgYrwGgQAwAAMAyMv4iwCwSiCMu80jLM2xbKs40zGMuyrUNHC7MoS1jWn6fiDHQaZqAAaJWFSAB3&#10;GUZSknU9AGPyAAHhEEYAAqG4cJ6JwlJOEwTMXD8QyTJUlyZJsnSfKEoylKcqSrK0ryxLMtS3Lkuy&#10;9L8wTCzL3IMep7o6bpynSABirIAByHW3B/oahaGAAjKFO6hwEgPPblPiiQFRw4DhAEpZ7xMADove&#10;dx5vfQC0gsB6JgKhzZt4eB6Jid55NofUTwUAoDuXOwAtWg7WIPUAIAcrwTg8tgPAuCjAOPSiJI29&#10;54nsgToJieMzgAeh8IEerrgAfFiVUgx+zsjCMgS/iVgalQNKOAE+P6fp9PesE1nIdBsgAfx8XECw&#10;GGswYDnVBQCIEex+K2cx5hW9gAhKk4GBAAFPv6drzwUASMrUDKFAG/punWeVkIMwdWNcfLsHSb81&#10;nKcKQm8cB4JceqDAO+7Bgm5APg65AOA7SeSKQB4IQHOs74E+CI34flGHgsJ6HsewAV494GpSAAQp&#10;812agAbRvm+9J3Y2hCFAmCFJhUEAPrSDFaAm+c6oTTjeHAcpzAAZ5rm3ccLBgFIUAAEa1MACStnq&#10;eudmibZvAAcGALMtEIJUDgK1otwJgAD4MK2Cb7Ie71SSRDDOyPJHGw2xMKyZxrKMbCzJyPEDMcg0&#10;UMNOxKE9Ffh9rQl+dtvhZvHQ9B8dKwYH0mC+oLSCmVz5l6BoLnlPtyeKYm8dSnvGmIDMufiOUUeO&#10;F2GnGIoMiKJJ2ngEeqhaIZkiVn2xCDf0EAAHe/n6VWi/qKwapb4ocAc6MshzS/hMUnnod6QnObap&#10;nMZcZnGXRcr8G20kCY/yMgTBCjwCoQghk5BuDV8AKm0gHAm4ExJqTUD/VM5chb8oOQdg9B+EEIYR&#10;QjS0ZRy0JIUQphVCuFkLYPOdcuZ9yxlDWjlHYU8Zg2W6jddYjAex7zRASOCAACjPyigQOQa8tA4R&#10;1noZubw652CMkJWygp9hjUTkJHu70ghDh+gEQSSVBL4UBgLAQf0ihEoyAAaeTwB5LWWoDU+xIdhu&#10;BzjwYWOo8ayC0IKJMReMKDHwAJP7EU4R/0EvsIyxEtCmSYjtHoTgdw9SBRbWYYtSpClBGRAgAkyI&#10;GgHEJACP1NY7B2IrAEPwbhgAHDie4TFYhKh0D1LYN0dwL0YD7A8csAxyAMN+AADAEQGyitZACqAj&#10;5IRmN0aMN8kI6BzkGfoa0f4+jIgiA6VsIQPwRFpA+Aw101T2D8OwPUfZBj2rMH9KJCx8SMrcV0PI&#10;3jOScKfLQ+whwDkEOkOw6wp4BT4gAmxMQvoGHBAZKAgg/o8lOgAHKOhNY1hvDhIeUsGQKUjAWWus&#10;Q7DdyQjJGyN09hrQAApBGvsETQwOAPOESMgQ2FwEuWUBFrKklJgbdsjloBDXJufRC4s1KHoOuQdG&#10;hyDUooNU+qSZKokGyFUcAAO1TJHh3FhHG8JcZzCezAAsYICThyMEOWIe8dI8CYjZHOU9uJHQIgIf&#10;XKNng+CcGyJiOgdzC4tnvkQb9AoAKNFbjeV4AwBD+oIIlGY/pwEBsinBGaRNWjLVAc9DCpRC6kGp&#10;qY56zVS0nIjNgPpiJHhpDSAANMVgqEYDMGaf6qRvwDnCAcCUEiPQbg3MAEsJJJ7ZOahdb231v7gX&#10;BuFcO4lxbjJQYit0eRMU0prGVSGh1rX3MwIyRh6UZm22NOUP09x7B9HYHvd0s5aB8GwHyP4yJCEE&#10;gPAXOAEVGlsSCUybyu7C46lhH3OuvhyIzKjIuRm7ijKG0AIkBsCxQANATLhV1SZECJK7kkzk9Ny1&#10;FK8dIe+c5aETkGumRVBMZz+gLsGdlPuJCJGRIEPoe7Gx8D2HOzwejdQDgBaSBYBw40cgHn+AIgQ8&#10;x9FAHEPIGYAB4j8BScsA6+5zoJHsPIdZvylAABIBwohrSJDWhs7wgwEgJqTANegAA9R0FhHEN0kI&#10;zxqDoKYOwgQAQDIDAhJ0toHCvAhBCUhIpQAIgSQGPkuy4zFENIlhtnhN2OM7HbgNxIGi3meu4bUc&#10;uL54I5diAADgGALAABUyQnoFCt39Y4bQbo4JXDhI+bkd7G43k8BoC7I4IAM0GAOtIppTxlDUXEOI&#10;kDPB/RqAcTwE2lwAAgAs4EDLhsoIJSXDBxdlLeJRhNZvaRkrJWZ2nBVJW0TWEJruby5puR5kxH5B&#10;g35XdhgVcC1gry0ZFqg0Sbwc1VQAHTPQppncniEj7tAACJ6/B+mtAQx834DZwaeKQSklRDCHEQId&#10;W4iS1EEnHJUq1Ab46KmIc6ZZzrjTL7VhYPMdp6ByjYGqAB/QyeTC7F4QdpBOUFREBEvgCoRgjRsB&#10;tA4BoJ7ZgGAiVvbBnOOoaMdx64/RejdH6R0l0MJ+ldN6d0/qEJXNmdOaqkuxBhxMAGQNhuo4zdED&#10;3IeAhwCk/gEMjIo1xprwnvVSwEyIDVpHHVGPnQw3xzYvN0WEjc91RHZAc4Va4FzBH2VGZGpGgezp&#10;0fOuOkiZ5GpmI8WAjV3cQIBJUSycEa0+ESQYh0gyZyBDtd/kTPx7E5kDOWqQhIBR/kdk8wsBgAin&#10;gNXWgoAKawAj+zUAgAbGwIAKJxWFZA+zkDsHqUQcI7ATgAHUPUoA9Fm8DKQCUD8xKNKT+EPAd5tB&#10;sDfxeN4bx6Mym8HkPDDgAj+ghA84EIAPAQgABOCVwOcUEqGISPYe5aGekiPesMjq5ZnaSIjqSg7B&#10;Xg7C747BEw94AZbZO4y6MA/ot4rYE4EADrSzRoCDcxTQmIbTUZGBm5O6K7dArYFIEJfbgJBJ1gkL&#10;uw9AaocbF5CBBIGgFC2YELAwnK7A9o95OAkKPS+geYnABZAQAAFADqYgDKmhUJCarTn7ahEKE5zC&#10;EKpqoyzCoCC5zZzgxrf41o9yRrcLkw9SqIl5nh14lBAYECX4/bB6SIphRpuwdQ6o8hO4fwgRmo7B&#10;YY7CPpBRBYk4BQ4QCTgiNiN6vwB45ABwwo7JHBBxO57CdxdsJZ95xzoSpaoDZgxqoqGKyTohJYuw&#10;94e5nQAAc4aIZ4AAaq07IgZsUgBod5nY4AngBznTmwGwnoJTmoBYEa2ba7qMXcXkXsX0X8YEYJMB&#10;M5iTyQbgcpdgZ4bqigdC1qGg5ZmLWZAZvouAGAEkCzGw4S0AjocwdRdgaYbppJOA9BYwgQATN4wY&#10;CQoDTxwLGycBBgjIex1y7wjq7g7ERZqEV6IwB7WYg5bkUKG5YTQwtDs8PgrqcAywjIeb0piI7ELo&#10;1zf4zxU6aicIhQ+KxIBAlQBY/SQhgwg5cYfhhYfYfLNTugmog7HDGZdjERjYCIBYnBBg95T7/ofR&#10;godYfKBweAfabpeArbPwiREwnBn5BIDon40whwcQdYsIfUiInQryOI7If4/oc4cg3AYYYwmocQcx&#10;hYh5AYBRw4CoCw4QEQD4rYFoFYv4CgCYlQfMBojacojcgQ946wjseS8A3w1ggwAw8IhQuog5ZRAR&#10;UYDYDCgwnwoADgCguCJA4T4QkAkIaBNw2Y2jYpwMwbTIERtgCTX6DYhLrLJ4YYaDkqGxjYAgBCcC&#10;hBwIFoEJWICopBA5BJ9RzUSyyrZ8S50BC6yioU2ZJqpo1CDKzY1RyKoyC4xS75XRuL5g2QADXQp6&#10;8YwZrMzQ5AC8Qr4YtAb6iAADUzJ4cqJpRRuAhbP59gyJCBUZQgnMzZVicBwwryN44QlCQ8PigI+A&#10;8AiawhxBCaK4hg0jcipLZwyDqi4IeaUyhwaxFYcp/cUIXoXYg4cAmouBBICgEj5YC4JII4lbm434&#10;ESboAzOIzMTcYVEFENEUYKE0/1EdE9FFFJLjjcKh442EYhuwdLJ4ZIbAmreJhbQS+KNT3kvo1qRz&#10;yaahxJBjEKQT2g/qfQ/quR4Du42KhohbhbgQBgBgnhqApCjTg6fZEggZRMpggy/I1rtofrcgyisS&#10;0I3aKA3yp0jZUZ2wrczScBn5Ub3ghwyh00UAcgdgsIeC8pcZg5Oogz1gmJAYp4rxNYBQALNQjBNY&#10;7okL3hnY+JvRPA1qcAfAfwv4dweyYgc4d8CySAr0Vg7AA4BIlQDYDQogo4pDdgjQs75gdBjYcwcp&#10;jYcYcAsIeYeKICMAAADE6aYIFZgoEYEIuADYC6cFUQiQ64tFGAeg3weML8pSeb/CPjDRUEiQ5Z3Y&#10;AYf5R6K8jLy4nYwACxWklwrwigjJpYsIbQbyVcHRqpgoD4DRgoEFYdaoAAb4cgcs5cZpN5ThHNKQ&#10;AAGwFSboEMNIi5bR3b7Y2gc61obwc49CpAEAC7TIDACQpBrA4Sw02kXS4k3cJs2ULFjljJDRyA0I&#10;65RlZqqhhYcUgLf4hIoxSYhohxRomNPI2gds5Qm4nAjKe6DKDDhtUYnJa7Lo5ElycA47OEIQ353C&#10;M6RKK6DEK0LNj6p1qJKFjdjZKg9ycoeZhYcwaAZwAAa0U4eYZwaJHIeQ7ABoBopAByCCNgHCBwDI&#10;IoIg7IET99kFFVu1u9vFvNvVvYzBnIjrrw3Abgc5NYaob9e8OBjYgp6CDagA/rRguAGIEhqiIpAZ&#10;uAmIcYdDNQaQbakQdIdw3DhQiYBRAwCJwLVdpBAcvbQb06UaUQf4gyKrv45BkQ5ACqlg5ZU6qQ3g&#10;3SPJ5ZRRY4fSAgg7ci/TbAARyzjROrwxOhOYjI+xAc6Y5Efjs5YRiA9AmAchZAezHB5BupUxNYBY&#10;Ag2iM494i9Og+DyZUYs4og3gGDMIfqYkhbJgfiLxRLzaNha4htcoeRncLZ7wlSlixd0bfgdonAZw&#10;aDHEF8kQfgyMc4/pApUYDgDIngFAEwoDdAugAQgxYggQ2Rnd/gjqSIgQ9otA1gtA5ghLEpgIhVl4&#10;/0IZ2JSaN6cEMxSgjMJgd1mtr1zh0MIlYDYYDZgoDArWFxAdLQcNwYsQaJdNPImICQChWjWAv4Fg&#10;DwokJCcAAZxI5g0Lw1jzZeLs3E25LE3qzk21kJzQ0hzi/UvNJomL7zJ4ds5Bpo+CgBHMIYjYgRNL&#10;NTWpYQmAgbP8eDywlYwTLpSczRScDIlRalI8IZ8NcY/SK53KzQ0NqsScJy4tATJ4cgak0QZYZAjw&#10;XzlYfwcKigCAAVNgEzI4DAJQJAlYGqBxfRfYAszYzFD9vmW2W+XBKdEuXOXmXsXzZjpk2qnyezIj&#10;CRiiZQbiVytI3g5gh0DJAYDprDRw94bxr5GA2bsDhZmIBIxA7YxR3cZ91oiafamgnigDuakgAJmZ&#10;QRAYAbEapzMAyAhwgghK74tCc4hIh1Ho1pmo94kYnF/lnGLAldDrBIrYD1cBAglTsw1pX0UtPApj&#10;Ci9Ds4fxjYBIfhpIBYALHACAArF6QhjawbNsj+ExVQhIkb+4fhwIewAJIweQfiYgeAewuC5YhxuE&#10;0k+wCICqgzX5SaMT1IyK0D/oeQjuHBnYm+Eof4iVi6N5AeDFXQDA5BAoiQ1Y1pbh01VhYbHrQ2Dk&#10;fw7A7YyIua9ZoAljhJC2ohYp14gk/7xMLjQyqQ3DUAEwERfdd2KrTwg516ibHA25jaH4gxp5SYGI&#10;ExqgDmIankiQhLQj0Rroc7J5TIjofxmd2goIDYoEzQ4WXxLs3dLWYiqo2gcSHqPRhY6wgRXb/85B&#10;uOEbFqK2Z0QN2wnmIRwtbwnYr0IQlURcRYimbQh2FqyOxIyGNDbOL6FGSgzEkYgQegeI3AcwZwZk&#10;UoVgVRYQaC0gCAeg7AB2JxHIFoFttkWYDAIIIA/xqezW8u828+9G9JLj7Znb7w9AbgcxNYbYcjF9&#10;PI3l15hpRIzwtBahUYDWvEvYhzVJjdZo2hXZ4sPhWTTK14rxeBEqDY7pBuOhaIlQhQiUmY5YpdKQ&#10;lSjQngD0xOOpBI1Ygw8Y8odTJ6q4kLrzvRppn4/A5Wqo0whLDghdPygAlVoIoICwpACAA6eoe6kQ&#10;e4ehsihgqYjle5cZhYyhnb3IgzbevJBMtonghAv4fwAUCwfoAz99+hwK/IjJ1wg2EBcb1MPwrxgT&#10;QZRLaOZpShBIlJAa7lHwdg2j7QnBm5nYkZhr9CvglTTE9StopIBgiXKyaUuIm6SsuI16KT1C9glW&#10;hAoGRpzz/Lx8AY3zQlapxJfg3weSPZARAak4tgDUNIC1s7Eg/taocjXYZAawqdZA4YD5qiYagwD6&#10;+GZ53O4W9RJ9AE3B0RyxT/QgjuJg2sgI9W0kUFM7VA3A9yvQkw44r2ITBbnqIgCJSY+YrwBiP5aR&#10;Ss8egYioiWxEKOMlvTJxdmTQabkwZTlAdIYAXpcYcSVwCIAQ4QCgE7I4DIJYJdC4Gg/wDotgAhrM&#10;4WYXXHgXgdFWXfgng/hBMU3Ky7aYzqsY9KPFegppFgcDF4dKPbswyMl3RvHZcbfRo2Ub5hpZ0ikg&#10;xed473GetY/g/sQE9TSsxIpGLAiWmQjqLJUI/q6x6596rQ1oyJ1x00uJ0rKxOhSohzZQg8Bt/hnZ&#10;0dUYlQCjSuyxWk9o+Ay77YnAbNzw2J+hO4f5hYAofzF4BQfxsj2LHABwAw9BBgjuFnpEeIfQiRXh&#10;BJYxUb6AoGlhHg7Cg1MQni741puAsKDAhIBYBorYAwBNixHDWdIg/rfRRgdhTAeJd4eydQyKwYiR&#10;qBvhkp8ABg/uNddd/hd60LP2Eu/UiI7QiSmgrw46cHlrQAhMpQ2nx5nemQnEh+bwzwf0mUkcPo4T&#10;6orDBQwcP0fwgQcgdJdhMwnCwhUbdApAFNdw4zLxOk8UaAyL0Cqg3Fzw3jMYmIkpUYE7YUJA5Aw8&#10;EOfXhJLUeQjsZtV5OM5cgNZ7MJYxVUe6rTihHoCQuAwIuG/4pHaYgAMAALBAJAAFAoDAABhYAhsP&#10;h0RiUTikVi0XjEZjUbjgAf8VhkcfL4e4AejsdgAcjOZgAbCtVcmaTUAARez6AAQCQXnIzGIACQ4G&#10;4ACw+HgABQeDsdplNp1PqFRqVTqlVq1XrFZrVbrldr1fsFhsVjrzseL0lzjdAAbrndQAcbrd4AeD&#10;0tD+fb7jz8fIAfr6voEAMfggGvz9ft0edovOJAUJAATCAQAAjDYaAAIzQAdj1kr7fj8AAHAgEpAH&#10;A9IBILhz/AQAeb5nD9f8f1GpCINgwaCQRmoMBQABIF0z2kYAczrdsqlAAcLodwAfGhmoNgWFAACk&#10;O0j73fcfxMMA+QCoNAuVC2mB4FeAAfL1bQAe70bYAer1bvufPLfz/xJ/MS6R9vOfB9AQAB7H2By/&#10;ACngCgOD4AAIBANgAAwEAohwBtYfjaNgfC+nYeS0O8fzsgIwwCAEhQAgEj6JH+fyGRWhQDRtCQBt&#10;eAkZPkeSSnSdJ4tgeqcH4f7TAMA7DAeBrUgYBjzgUBrXuyxJ7wKAB9LyAB+S2hSPuGhgJSYAAPAs&#10;DAAOsgUTRMeR7Hw5B3Pad55ns+R8r6f0AQkATXoUh0AMIBMDgqCoJJyByBAeBDUgNPqPRiAE6Hmt&#10;hynPC0bhgEoSAAEINJ4CoHOCBADNMslT1RVKKNrF6IrrOxwHOlJxnSlJzHYddJHkeTpTxCziKICL&#10;KAvYQAAyCsMgmCMFggBjWAVQcLUfPsqNqiKQpDVVtK2eR1recRomgABzmSZIAHUYRfo8cRxpyATg&#10;gqFIVAADAnCYoAaho4QOQqAbrIgj1r23geCYLg2D4RhOFRhVmF4dh+IYjiWJo/VqHIYhmLInVp6H&#10;unFauib7oAAa5zLed56TsA8cgABlSUQBsuMAlRznMzh3rme83sOxLSxq0oAAHG4GgW1jJMo3KBAa&#10;BTgn6kM6HqAD+o+B9oIHRjRgG02pvkfU4HgeySnXH0sn5EwEtQpACsM4bTAHP7Wr8/2yr1i8JALA&#10;4CaEg7tAAfc9NhXx/H4dKkH+a6BgCcOWgJwoEgE9oBgCvTERNECHHofDUngfGYnoflDr0DMsn+Cb&#10;3H/BYBgKB80gX1iFtMep7TsfTEdg0wA7foPVABUUDg0CEOHwvRvm7wpyHI9pznSkrQteBoJwWDIM&#10;soEYRwWBgHPO2U4TrOx4rO6R8TgfvARy17b5aBKDAbpbMyVoMW7Kj7PJw4ycHzLaPRNlbXu0R9PR&#10;H0+kMbWedFRDHJHgOo2EvqOTTAOUSAAC4EjKAcAsBUAAFQIMxAay8Bb8DxosYC/knA6B4K8G0OUt&#10;5sjRQaQWBZZa9AIusZcYZicNyOsaI05U9yWgADtHm1Fkx0R2jxV47MksBycgPNZBtmMGyBHAIM2g&#10;wwBlgJ9IUdpbKLwAsYhxF8iQ+HZgAHikAuAzRlAAG0K8VqCBpDTMiPc0QEQLGYAiDcGpkQcA4MiD&#10;sHK+0KxgkFIOQkhZDSHkRImRREUXw6HSO9Xg0hvjkAAOAdByx2OZJMSRLLMx/D6JKAFXw/0ul+ak&#10;X5wDtUTRdRq2lZzRkyGlPOPc2TuyFAROAy0BSB30odRMnRO0tDRMNNKaYBYCTDAKfgjYwy1j7OXT&#10;enAzydjBkfl2akgiTm0nfI+OoehfR9D6aiedIR5jogTAQcsBQAi3gBcIYc6JoTGD7Tg8MhxN0DuZ&#10;ZiPgfsGB+ACKWAcBRSwJgUQjBuDC0DgtSNeZ4vo7h6RCHckIebl1skUYxF0hb8m3mvbWkhoACW9j&#10;4HmTgc45ToxBbq2sg4CDztFlamxyaXB+T1Swno0SKzTRUKAk8gbRThAINYtRLI/S9P5MS+MnDw3K&#10;J7b6ZloFHVISrfk/E7NVwBovT0XpLpODaomNcQoDYFEMgzBQCNMoF3THDIU+eRdbyrMNNAYkeRng&#10;ADrHge0co6FcxBTsAQyDSzWKGMoA9Zxwn4U8OJW1R8XYvLXovXBgg8R1FrHAM8Z64xkDIM4MIYBH&#10;nkE5ACvBeS9ApBPKADZfQCTLoSp83Gi4/1sWStpbW21t2DKsh1bi3lvbfQ3t3FsjJDC6klOeSkcK&#10;si2DrOi2FOACwDEKIQ26wCdy9DuHfc0eylHBmiISa8BgB0DkFvGZtphwWiLPvEQeKyAicDrfAYdE&#10;wD31stvXB8wxiDEjvHqpQdhizONkH0iZ3pm5kGGsWhZFTQW9NSbmm8ktSD3D9So7lCV1TIMXJwAk&#10;AI5QAOsJaAsAQ3ykADSEYM0Q+x+mmY8YYzxqTYkCHkPg3xJQLNSANIEATrDamvisgdJ9Q2tHyns/&#10;mrie1Wp9NM0R34EmYj+HyaIcI3yUvIeUOktDtSGANAlC8CzMQOAdIE0w17YS0MpmC7KmhjlHo2pe&#10;aspDTDhQfwu1tAJiDwIeP7WBSKj6oJ+Ufj1rpODFokfG1Iv+iDEkfIUQQgwFAJusAoBB1kM2YgOI&#10;Kac89LjTKkPOcSBDkgAJuuMOk5Y8a7RYKBBEESx4MwRRU/6p9v1UW7kYwIi8tC9DthOkNqJIy+kI&#10;IUBCCDvZcqDby7rWxFlrWO1otofI9ySjwHWrkcpLAADZjYTImgDnLgUAyBwogPgegAAoDcoYEgYk&#10;/AOBgnmz94bx3lvPem9WFMVP6pAj6tz2jNG64sckRZUEMJuXqiLUR9nHAIdQxBOI5JFds4BHBhiC&#10;mpVFE1ohmb2tmRMqU9Uu+NIpVKgIvQ73w11ThCxgPHYrorYuQpD0qGK59MGnwh10yB3rOsaxAMP8&#10;ANeJSAgf8lDg9EAFJQAoAVctSLQYMvptTTP5POkTGA+TWDxHw6YfI/t345TSA5CoGQMGYy66yl3M&#10;HbXFAAO6IJnNenGL7U9KmuKqrTd0aWjzQADgCNNOI0Q6h1K8SuTg0ZqUUEMNKeFv1NE7ODqaibWJ&#10;ozNgLAVxhmKjDUxda3Rp8sw7ZKrbiR9vRDAEYN7wdl+Q+jqJ1JK7L1tdpw1eH+Xqlx5wHANQWCED&#10;bowaVnAAB2DXqKM2R3tbVGMAHAZoAAOkdx0TZe0bT5Q4JuWYpKMNF0j9F6NfFYGPJXBKhqRwHKMq&#10;NI6Bfi9L8OLDwEAEECAuCsFoAANhRXuBIGQMjMqFaDnK2CMLZvuQAQAwBGDrdQBwDQDwDpnCJPiG&#10;7B2kRtshxHChwFajmEhC/i9HgncGnp+HAicOEk4MGicqgALoNgAAOIZwRDgnVHcOXJnJnMCNRs1B&#10;zB3CUh6nLjSJkkHnelovVC9B1L4u2C0EfG6iIoOoDMGkOjEtFqNu5jWlrN8kuDXCFjHkJADjWPSn&#10;+ABj2kpnFgIACBojMuhiPB9i0ECn6B7nPB9DKI5EMh8B/HTB9B/lDh/gBjKABgEEFiECDLomLn5E&#10;ZOYEXjQjEjQjRPVPZPRHePMCkM6CPCGL+icFdi+jFnmjqEJjTDUCFCCncJSD3B7lKKjC+tnOPDMg&#10;EFRm0kkkDs3H3qQNPshm3q2mWK3EctQsfGWDXmMkeCzi0BwozFdruG5lIQmCBmrALAJlDvbiBNPC&#10;GiGEuj/uJGWOcDhjDIBm/B+jRHZE4CzGolBjUgTAQDMAOjJMPplMFG4QGQECtJnPiHykTDGm/DqE&#10;9KqCGIrDTGfGguXNnNlpGPsvtx0Cnrgm/JwkEB5lKBzBowwBqBYBWO1o3jRmUtzAOgPFOgkAjoJF&#10;8negRFOADDJx/SOyPSPyQSQlVR4m/DQCVLmAABlBuBwOfE7AHAEjgq5jkNeE7sNwQmAo5KjuEm/E&#10;sDBCGJdtHlmkytIDqjWKpItlIwoG7H7lJSCC6GwkEJaGAiHIampHAK6vWsoxqjwqNIrQjjzoHPJE&#10;DgFAGGYu+CHB9h9FeABh+FLmYj6gFAAl2gEJ2CFh/leC8k4DQu0GYsokFjYnTB5B9jKTBDKCcQ7A&#10;CoogFjKAMtJjVEDmGkCjRB4QbD7ErpOicDBuWCFG9NZDXtGPFmMlHx7HJCGHBkTJwi9CSC+wkwpj&#10;XqcJOi+qjE4C/CSiEiGJjjglBjgmmQrr1lSEkCECDzhJisLzORXO7sLDXIECQukvRMFiEHtpah2B&#10;4EhNTC5hzh1iUkQC+roNOm0m8CDAPgLsbgaAVK0ANlDKNovRzyRGKGKmAzWvnkuHAEVLpPTMhqiG&#10;MqMT2z3CpB7L4h0hwSWByhmBlgABvBdBdDpByMPNInTANAXgWAAAQAlgkigAVgViDgFiBAAzhLHw&#10;Fz/URURx0QC0SUT0UGFmLIuJGv+h1JIAABpBwJKBwBxlLh2zsiFtoigAEjTB+ndB0MKDYQpTPqej&#10;ggQgMieEzHTAOHosPpjjslHnyiPn8sUkOz6ETC6mohxh1Fck3E4SwgFEkigH3JaCcBuh0HCizFKE&#10;tH+MFoNjgzbj7JamPC9EtDRIeFWrZE/yzjSkUqhGsicDUiUsRF2gHAByWACB/iUjACSkrjXh4h7n&#10;WEEnQkGxGlDmgnUgCDWEJjUjNElvSiJusRCsVKpjDydPZCHFSywHeR7mBUpySxCpRpTorEalgFSk&#10;/FIh/mvKriPkkzvkDn1lR0xu+DTMElSz7rpHeDiKQTODBHdxbiIoApOjRGwicKJleBzB2iUk8C+p&#10;rqNiHT5pmCiAJFDn2jWDSDzsHEEHLsjHSKwCGxXkcTjuCSpByzqHdjzgQgOUlRiwTMnQdvMx+0Ui&#10;px9CLrhCMT2yACvGGwF2BraWDCGL9EslfB2BuBuAABuBgl1B3Btj4gAs1AIHp0KAegfIMrSgFP9A&#10;Br62CWW2XWX2YLaxBV2E4C4johnpJtRyoMvmYy0jEhwSUHZE7AGAAkTABnyj5EtuOEuCQiCiDAJt&#10;IgADeDfAOyiJcCDR7GGktC9SZOJSmC6i0UtDOSHxgngiDDQi9JLj2wgsiDZiIkbEDiEMEABvDL1g&#10;DSyMLvIB+i5gDB/lLjgnFgEAAi3gCgBC0GpCS2tyrDUk+oMCPoMB8h/oMB6h9nWB4h8jUh7sVmAj&#10;XtkVyCBDUDDU7pNuSs1KjC9IlLosfFgGtIsn5DaCGI5ETEjENMKlrWJkYpV1pFIzWy0xCksOkkTH&#10;giFImDUrDGYpjwrxSzhjzxqTOiDmgOcSvXoR6xXR8H5PsPUNFm5pfNRh5iSzsjlh2uTC6L+iIAIq&#10;gEaCTIfAKligagUlOILHTT9WH2Y0VSpiQGANmLh37CnB9tpC6VtlzhsBsDnBihjjpYBAHyOAKlNv&#10;5N0CcgPyJO+Prs/X9YL3+4M4NGIUTYN4PYPiMmNPslrU9EXlbi5hlhtsSBwhtj8h8hu2MABB4jlg&#10;HkqB/EpFzgIk0B9HXXoKxX2gAAXASAQgAAPgMEMlnJeORrd1pmuGGlXi4JHtRypHVCFDdEDgMQSy&#10;sAABmhssSByyaS7HeuQWqjKV0jYYANUE7ITlKGUk4OCkGLpW7kLG0kUMEAAk7ABh9HCgBh/C5kck&#10;4WinyC+IejXh5B8yYnemggCjKLADgmVkUmgAAmgGilCNiKriGQf1HKLJTPOj3GzGBG9DTH/Gy3Zn&#10;bEOnKKjKaCcR6NViBMuiBHojWHfDhOXRRoQzh1jIrmgSfR7n/XsFp5gvhz1vUCHXFRJq70YFaFch&#10;4h7C0IeLDDWAQAMIMK3ByjlEuEPFlFDtImYsnU4sGi8zVIfKKk4GOicB6lfT5sVDEk31rq6pTDXo&#10;NnWILDfAWEzCiShItZiWXWFoctbqMCLvs2DmB2GrIT+mI4RYMG4m7G7GGj/ETB6h4i5h3BwhxD7Q&#10;aGpFfP2mYgKAQgRGWgKZqn4Hcm4YQaT6UaU6VCN3FE6C0V7j2oUi3rnDIn4GPCcMqC5h7LsCah5k&#10;hACB7NfyBB/L1gBALCeAJAOkKgSgTClgMgLEMgIgDopzhRqFWkAE2QniIjZNCM1K8FKByE5SrETF&#10;Q2eyTQInCpL6KB5leTJHduRJeKBFfm8qWEcoGh+iUgCh/D2jtFeCGCcDtTPxOJSNggCn2AGEKmis&#10;bjNHQkBu1yHtUJpI5MGDTVykFxVHhjRGOi+h4ynEYjEyXlGkb6S5iNBR3HMp6yBDEKcmAvIjSCFb&#10;Xm/MCE3TZQ4kLQ6IZGYgVASCeankFiCYlVWZR4LEZlsH5RqEW7ixb3sKNX60ik6mooVC5jkjllbj&#10;l7VjIn2jI5LjJEFk3i9BsBxsPDxjDTzFOTxoMVkUowm6VlTz4aA0QinZ/CMb50RkADEy0uHGcO1h&#10;ypKB+GdCDmrAFligHEzjR0ORhVwRg6G74728HcHipYO8IcJ0USAPkZTETBxB1Dlhkhrj8hxhrBrG&#10;pBrQwACh1lLgFlIh+gIkMh3gQF58VkMy4iHAOgHDWAXgNMbgNgLFDgDtYH3ABGsDHobMh0ownIyT&#10;KxeC5iziSqrqgjUgLGqjFC0BmBsMSVtafzhDciDAPTHGViGE6leB5SnB3QHk3H7B+TTUPSxXobli&#10;9ABB/C0ABB8iUkYk4B/ABCDE+jDDSGth/jzh6B9CFMVOYAAxpuXUeqPNRDXXOlojJHWJWO1k3D9T&#10;MpTj+xC5QVYFsjBzTMCZ9r2iIjEktCcMEtiHWIJnWAOliNzbtLw1PThCEostRZ97k8nZ+CIP/mG1&#10;psVVqtDq6k7KJk7IilKE6QLWkAGL68eDKNWsb2lhthxmbEiCcX0HWFlHWANUnJlDzySUqpN5zGd7&#10;IsiC+h8xrckE4av5P1fUxz0jfAXPdWpDc0oqM2Yb6iNUWmLlWwGT92EmCR1aELgGNiJ994MPiEXx&#10;rKj8AQPs1sLkotim1jU6F8KeJeJ+KSO0zFzh3q9CzDnV8B8M1AFi8dxDnZ4c6CUgKB0F2gE6Mh/s&#10;1LR04gOSJYGq0ASgXAUF6AOHRvKmYm1kDh/GWQoIeWJ52DpGZ9fofi6iVaeWJsnCBEui9V7jlpHj&#10;2izmonhjHG9zoxSPDNRWijw+WELY/H485J3MGbREMjbGuk4DiEDtKIMDrRjgFmYxgCzleB4O2mUH&#10;yCGyyDgqdGyjRHxi+nZpqGAjdPDKWD/lIE/CGySC8wPEtvYlIKcqNJlDDGkpTjXwHS9bbAD81z0l&#10;DgYAVClgPgMjfGljUsE8GX9xG6ACQrdmG3ukCn7YAIileC3Do22TuDTkD1+HTdlNjCBU1gABlhrD&#10;6woAZPfAPTyGrkUmWeK2GeAm7LI966AeBCN/p2CRrDRCRk7HyjwlgDiRW3muXaBd874fnfz8J8Jf&#10;0f1yRTWvBgAGRCU8Oj6hyhpiaAAhoI0gCh0l2iAAd/v0AP0LBsAPUWjgAAAIhYAAx7vIABh7vUAC&#10;J+PcABUGguIh4PAAFB0NAAEhqIAQJBIAAMFAwAP8CAaZgF/gB3vSOOBzOwAOx5PQAPh9vwAAEAw0&#10;GAcCACh0RsuJzAB3PV8AAEAcEgAHAquhUHAcAAYAvkAPZ6uqEvd5gB7vl90V/WR+SwAAICAiUAR/&#10;Q1/Paivd3zN9vGyv630oBgB/AOXAgFhUABcJycDgO+PV82h4vXBO15W99v2CAUC2QB6uZzkAATYA&#10;ACgiu0qlvx9UiBwSlYB/3/S0h9vt9AB9PiOQ2GgoEAoABIHyANBQIVoC095vasvx+38BAWbdQHgA&#10;SBvKBYIA6tATGgMBAKk/He8qG7b6fHlUv7zOG92cn0o6rNGAByHWth1ngeAAHgeasvgpYJgeBoAQ&#10;jCYJvSrwGOcBgErIoaMG2cKqnkezigTE4AOo9QPAsCKIuY/icn8fycv8ADSuA0rHH4pDTL+djPgA&#10;bRzHWqB8KyBADMaC7oAAFAOAyjsJKS/T5v3K8sSzLUty5LsvS/MEuNc+iczG+r6P0/c0zDNk2yyf&#10;7XStN05zpL8yyzNb8TI/Myxoxx/II36/xmnIBt676ngC978zrRtHUfSFI0lSdKUrS1L0xTNNU3Tl&#10;O09T9QS4ejtQIdZ2gAcx3ooc6dgAeh5IoAR4ncuB7qydR+Pgf52yKCRvmuAAHnQcStHewoENYAwK&#10;IgB4QBCioWBUhwSBIrQPg+14JgmxzZuMfylp4jh7HvcVyISezBM+jB4NAqx5oxHikAOAyntMgh5p&#10;4tMAW8v68gKl69rKAqlgUAzksCwa3gEfaiAKAS32QjgFAKpAGAZbYIAiFiCgECgAHWeakHyfqlw6&#10;mwEgMmwDPA+7cqQex8uLdiss7Hq8oLOEbn83UZrznL4PrRcaJzHi5qUnLMsblDGqam2gOM4gAZi4&#10;sSrQsCug+CwLgBeabHe7KEn0gh+H8+AIgdCYSg4iG1uqCgGq7JKny012cyo/czIaf79KOpDPsEdJ&#10;3MKchynSqx4opsiCOYru122CsmgcBiQK2mwCACxpynXWhkGsbYAO4ggWhIEQAA8C+POiruV7nUPX&#10;df2G8T32U9drRk6bzM/Y93SUy5zQC/zu+3h0VKk8ta+vj955fmeb53n+h6NIThu3pet6/sez7XrL&#10;kuZ47AbvCgBzptVQa9gAGa5pNedRyrKfasn+CoMakGAdpeCFtgcdygAkdY6CKrDAABAAh8AFrOAA&#10;AsEQICUAlA6bJKBSQHtba4c4fTPSdmCHMOowpoiMMxRqP8pDDiGmcI4OodxiCjl/K+V0BbEyvAIN&#10;4whfCpy4kcZGv9XJMh/rKYAv8BIAS3j/H0goeo8ygD+H2RxlZ8ABgEJA5g6oDwHpRBABqBgDDJFw&#10;HwRgdw8kFDjHRABEpcwFALJkXkxpcWRNkMc3s5ROScNIgKSQBJfD3o1H0Wgeg9SMDsHerQ35OQIR&#10;UMqBNFwHwMMeAWbRqBSGxHAH6TmM5XQNgUceBAmQDkUMFKee4pZ9nkJjTW8c7qOV7rjQWUMoI8CK&#10;DpHiYUeqtjWlLAeAo5wHTLSHRc2dCa81/t6cORQbg4hzk6HmRwAgB1/gTbQAAEIGTKSaK63lNLxz&#10;XOhLSPc4qCCiDdHRDYfZaJNFkAqA8mUl39Fgbu7Z7b2nczCni3d5U727Jynel13Le5rTuTelebFA&#10;J4z1nzQWg1B6EUJoVQuhlBSdkYHA+IcbmwADla+VBBJDR5GFOIXMeYAyyACHaUACA2BoAAAaOUb5&#10;JB4qnNqVoCDHgEgZA5SgEQIyUAkpwAanRSQLGUH6ak4zOVyFoKMXNHiOY2lzHoPgzy+WYtGJw6A7&#10;pCWRs6jkawvS/wCAFdWAM4oCKREzH0kUew8pBD9atMyAYC1/gWAeY1C6UQIgRBWWkf6LhwDrKyPY&#10;fhOZblPYKY1y6ujlD5IGVBUiCCMGfKyPg3NVCkGAZvHI+IAjeqGPg8FHcI1DERASv8CIDTnAWAae&#10;pJR8DsmCi+Ygcg7FTmrKeCEDZJ4tHOHu1EuRfx8Mka4AeczZzKoYAwBI9QEUOEoSUa9RbyJhTtdm&#10;dy3ke0Fx9AA4FBUKEFDsHcrRHhBENHOAwheaEETxFlNifZQgABxjpKAMoar5R7j8LmCgD5IwOOoQ&#10;o5IrTK6G3/U4maeKcZhJ5lDgDBDs44n3wOl6e5/LoXPwZgnCmFcLYXU+9SeeGMOYdw887ATundJj&#10;VsWiFBhSplVGSNVYA5RwDhJeOxIoBh3JFAI/wvIDjqj+BaDI2VpyIjqgAA8cyxAIDic+AtI5ZQIm&#10;UAMB5KIBQWU1ACCGBiFHSj7AQeo7RSDslZVURhWxBEZlLssz41pf17HWKW28sknCCAJAIRQo5HB0&#10;jyIIPIfBTy5kyH4AE5xj48HGK0PwtjUjCroMQX9ywDH6HgPGZlf4FAHnVBGBok86NAxLlaYUbo5J&#10;jj4O4ikCZlFvuZHaYhr8H8lj9R5ZWtpzgOAaW2Autg910MftgAAbw4xyFwOGc8CTHkIouQiTKW5I&#10;ETl8JefCPZxa/n1Ni2c9QIgLkQAqBBCYDADHwPY0Cqc8qAHKsgXMdqDKK0UG+OaY67zBMmgGA1CY&#10;GgK7E21aAskjSyHXX+e9p5OYvlEG9qAnSJDHWftGTI8rW7RkgTU7Vup+pkloHJucAG57GswJIagA&#10;EikXaUOcVtf4BTWYHoJh9SkpKBn35Xg7cfLU6vUwmfnk9/59poxFy6fqa+Yco59z/oHQehdDngfw&#10;dg8DEDaHAsQbkYgADcSIAB75RADgCO8osfoA2nYyJQNak4BhzYwALEdrh7CygPW2AXYZsgIseAE1&#10;ox2UDHb3H5Z9b6ZycsoL4xZjyHCZMoJsbkgg6pWFYLQ8i3JSB4D2IIyMv57iGgCieUkmpslXNcH4&#10;sQf4+CqqvKAUosgDAIOll1TUE8uiK6lt+dUdxggADWHNd4ggAAQTnQo3A19nzg9SlUqkt/UCgDrV&#10;bNw4oAWdwJAIn0ghnCkGMpQAosi8ynnwPgcwm0hSZJMPGBsCZLink5HVrsbY4n3DOGyNwAEySszS&#10;MohImTK1/qKs33cftzfKgNAYhMD8uwOyIAAA0AkJkAaAQmCxCugbqJyVGKyHOu4vYvcAAKocMHyv&#10;oOev4+0Iq3qOeSmQ4dWvSeKPmbsSIVOGWGsfKZgLQiuSiAyAsW2AwAiPG3g6I6DAMSwP0zO5YKSj&#10;g5nBkeWTuuejgwawW4eSwTKnw5xB5CRCTCUdiw1CXCdCe6GeqduwXB0J4VuHaVoGwHA1+GOxYVQH&#10;MgAAIqcNe7IAIHeKAAEAOL4ACBAWqNSL4ASHgKAAUHSKqAWHK7Ej8LyAOOc7ePUAEBMW2AEbWLyA&#10;kpqH7D4agLQH0siQAIINM++JQMcADDW8mPeKWcukoLIK8ASMaYmIIPcME8S4uHoJyHmH2JsKQQmW&#10;+K6bKq4H+LQAMH2LYYWcTAobKJAH8AUyiAOPUAYcuRSk446AsIgtIJsH+04kAQUfDAkT8p+a2IIP&#10;gHEooSALeH4M6JeP4aaAARaJkA+3oNeqmHUHUVOHSHWKAHSkCakqqjQOq/wJkuQJAk4bi+gsoVcy&#10;XBO/S1EjsawAya21oRcAwnQK8AWZU7MPmkmL+LkIIXIKyHius6OLeHUoyxOPuAuYy/+cgAAA7H8I&#10;cI+LyaAQeeSduNdIeIwG8fENENIN+WCcmAA9OSiAk/xJGTQNclOKK1eHabAHCkALarCAGtEtJGGR&#10;clvE23CUY5rCgTsS+zM3GwclI7xKc5jCkeM6EbrCmn8n+n65w57KVK9K/LBLDLExA6M6QAAGyG+x&#10;gGtC2AAGw16cOLeNQKWZSZUOaNeHmIoAIG8c+AGHacMAINwJe8gNmOcK1E2NiH6Ac2YAsPUH+Acm&#10;CAGhGmCZQKWk0RcAqAmWwuMfo742BGkHYME8WOKR22AOKHiLiRuqqtkKSaEsuH7LyH0WIakLYOOK&#10;Iq6PUAgAkBS46A2WqBiBKWwMsRcJyPgHWSCGmHGLYTGBWA4forgOcPmqaLQVYMQHE6OAAG6HMVO3&#10;OLeNyLQXqgSOuJmZ6QarDPE3oRcbgL4Z2Jyq6KeASQ0I6SaBGv0hEKQG46XLOG8WIGkG8HAsUI4r&#10;qRckKPVJkJkOuMaQAKQM4e9H2O+LJBYOqA9MwPIkXG4k0gSXm2azNJYQAo81yNEIoHRImKChSJ0H&#10;oKISSX+toIgA2AuMovGW2LA2ZCJKcnCVoGiGwG7QBG4kwAAAyAoRckuJcAWjvLGwtBoSqdowXKOn&#10;dKTSOTCbyTHKvCmoIeUTMePSfShS3S5Bm5lS7TBTCd45udyP0VsOKcCxQHGfcGSGmGworHNByL/M&#10;ALmAKHyQcNYH+AYPGPcPgAOHwMEAILULyHoMWnGJmAENcASjkAnLmAcKXD4PgSSL+KcKyNhTm8qb&#10;2PUH2H+Ig/rEEAGPGPsAGH+iGH8KyR8dA8sH2ACJAbEKWQALQNNCKX+b2K6L0JkdaAMH4Le26hHM&#10;RDSrwK6ieX+AeWQOei1Aq0i8gHy1wcOMQHHCxHWIa0qY8N4Y+lci4LREvWQOcBBIuIquEAmuSHic&#10;QAAGkGufKVULeAdIGq6L4I4+rDU/+uEAQjqM4j4VIlmMERII4Hi41FAJIAWJAvGOqBKA2foA4Aq4&#10;/KE5IMaLkKQSAIoKoSKg4llWbMEPhJkQsSm2yOqk0JBRmNfIPSuTPSUKgutAiKDIeLS2CckJAvsI&#10;Q0oQnS+5ohKLkABImKIZAIwNEMFYcdMvJMYJBSKJtQQ5zTETESvK7BvKjBwdunrK7TEoHakTBSkP&#10;i5hS1aTa3a5a7a8wAZyVUKIG4HKKqGuHAHHXOGzR3RGSKZ2LmJqJsx0W26qKWAEjANlUOWRbtJZF&#10;gLQO4MEHyH8MQACAMKyAMAg7yAWziATFUAShYAUlsAc4+AiWejQWeNmWeHaHwPUGwHMLQKELmO7V&#10;kH4IwH6MOwgIaAJZoH/QTGudAH0iGHyMK+TcONYLAimAgIQA6AwpqBcBGge2yQmukAAHQ3QGwc1Q&#10;2AABaA8fomcJBVmuvX+AAG2HOSKQKQUa+LeO0Ky+MOK38a4ANOgeKOGLm0oK6BZG+pQkaKgmSVdE&#10;YLgjcckOcBTRcalWcGWGkGqAAoigBTOJmNiAUAdQKAePUAykKuYKXXWY/XMHS4sHqX2ACW6QuOq4&#10;W9oAwIgRYRci0X/fLWwQUG8HMfcu4MQXQOKXoJsMsJcSYPUkQPUnQJAa7MEMbaePxau+EQUGvPwQ&#10;WlmIi/zG4AkRcdOW2dVa+oMnmTi5q5uP5ZOdkwNa85XB9KwufiVSyn/CHiNizi1B7Zri3i9i+n0T&#10;vKgbuqcOK6OMQxSAAxXTeSIMLKAKe27Lm+MMAL+tyRkNMNeUALzjwACqqMcaM82IaAGIxcLLiAKL&#10;ezkIw1sI4kaLmkaZLAIKSAKPUIIqA7fkEfoL+K6O4OLEYLmRK8at9U4JsaGKSrUUYbLVyAMPGLAP&#10;GYGMaiImUMcNkq6Y4MaHm/rloX+AuLGhi33UzjwOQKIa+KIHQQGt6ZKAVFWeLAUT+L+cqAAA4vIB&#10;YBAfoAo1sakyWHSHUSLLcxhISAABGA+geANESHPZYNWMaA/I0sGVcXMlmKzngsUME1WKhNQHsR0O&#10;YL4A6AsY9YUJcOmRdAIX+O0OKHee+ABesVOO0I4OuPgioOcPMPOAjY+YsYE/i5PauwgPsXwMEHJR&#10;HZzWyHlNQ/wJABWBCpq2yPUPpVSZdFIMEHKi+/S40TOAgnYBCPQIcuSUUlDCNjAw2S9ZLB/SzqFB&#10;3a3ilZMUxSnKla1jBqdqfqhqjasIbJMAAG+HQSKG7TWSFPyHNm2VcVeP4PgASAaOqZSpDdO7KPgv&#10;CLKPzUAOMHwVolmmORoKAZSIoK3kUAQKytIKQAcAWPhgGJcPSgYAMAWBKW4BO4uHwr0HSLQofByM&#10;QN/kIH8LQJzFSAHWsJodA04iUI4H6H1Z+N678gTmUJJgEAAA27hd+gemcJkLixNoQG7HSNk8gBVn&#10;4ReK7IeKyHLJ1eoJ/gZFsLmRmsnVUswsIAJVueKPgKQ1oQmBoBMgZHjZWLem8VRZYmBJeOmalUGG&#10;QGgGm4KIpSCMiASOcH28ltKly/8mYMaj6i8QHHMVpJ0KJpHNHKBAqQnSAW2BHfsI+LJTuKylcMQS&#10;IKAOQLQXmLIOoOqiua2cgOraLZHhoT0oIw24BXMG7LYJ2I5gkJsQi2rtVp1MLqlLJaXJpiudmb3i&#10;UdtqbTDavStqBKzRrixxHxpxrKfKpxtxzS5o1KQNce6QELe/GmOGMGoWBHTkRYGJIrYMyKWOJdBL&#10;Nf+KUQeZzVJUoiULKH+I4UMQUL/DCAEVo5IIotCLQQ67zE2NpT86rZG2YAERdVYJGHsH+SiHoH2M&#10;o1EL4O4Z4KIAEH7FoH8KI+NEeAEPGH0AKgYAQAYJOA4AkW2tSVdLwOMlor+L+H0jgH1gkgTSK9oQ&#10;i42X+LiLmVsseHwKJX+I4HaKwLgt8PZGPfIT8PYMabgLIayOqBkBEge+SLmGyG3R3HIMKbsrqPUB&#10;MgXUQMaG0HEgAH2Z6/2IgOgJlXswOJyOGy81y+EMQHOHcjDm4uqIwvXHfmiAySi+gLIIuIwdAXkZ&#10;SIdr/AwJdtcJQQ6v6ctEsUXSawJBwwMZyXeI4HLHGuvpkHZh7ZeAABd1sMrBePv0/elZ2HgKIHVZ&#10;ZfAkuOqAuluWDHrvZKqxFxZi1arhrijB1ibqdar43KXxnx15L5N5PiMKGMEHAHQKB2uMLoOIoc2V&#10;OQMLZo6KLGyssJwIJSKL5wUhibiaArULfXKfcKwfcOGKq6sKAgKKIZRkcAUkoAURdrIJGa4pwHyA&#10;GBN1SQmXIKIUASKOcfcswLRU4PGHwH+JcHqH8a2RodWACOLVIsnAogKKekaJAZWjwjqkWW2BgBMW&#10;euMJl5vZ8VQouNgMaBAAyJcPsHCHSjCSBeL2xW0a4hIPm2jioPjEigKKRQmOqBmBQpwmcPV5vt6I&#10;oG0HOLYUAII9rzcHyIwGqG5R2aeBeBRsUOaJktfskN6OmYxKEzkPgNMy8usc2cG/D8ig74dlqAv+&#10;WgSAQL4ZjoaZyYKmbgLmiAwMo0plZSM+kjVbsSsmuRjKkP2NGKIHCHKgAKEIwbEIa20JkBLeav24&#10;d5QU1qR3rxMS3xwnx5FxtxgIAAIFAn/AgDA4RCYTBQAAYPCohEYlE4pFYtF4xGY1G45HY9H5BIZF&#10;I5JJZNIX/KYZJ5ZLZdL5hMZlM5pNY5K4RD4RDHy+32AHe8noAG65HQAGO122AHS8XmAAWCwcAAQB&#10;QIAAE/n0AHy+HuAHg86G/H6/gABQQCAABAEAqw/H5a37WwO/3xAn68QA+37R36/XZWH+8LWAnqAA&#10;UBoKCANcQOCLMCAPBwOBgNWAIEa4Ag+AHw/wyAHo/Are36BQA/39X9RerU7sE+QA/H8B64AQoAHu&#10;A86DwgGgAKQ4GMQAwGAHW7nbQHjeng9Htnn9BQCCAUAAoEAeABMGNKCAJx3Q7ec9KG+n3X3pPQA8&#10;XxP3vcYaAbcBgJVwP+QAB6t+wGtwLgeBYABODbSn6fDomiapsAAex8LuDgMtCDoMguAAOg1C73n6&#10;ABpm4cTRHuu4KAkCAAAkB4GxQBbbAM/7ZrIAB5nu6J2ngeQAHOdjlnEdR1AAdR3MIeLoKwAbUAnJ&#10;SqAKy59Hy2QFMqAAMyWDgLtKD4NNKCYHRW+63P+ty2rchyDgClKFJ0gbqITNCBOg6JznWwJzncvR&#10;0SKAAHAW64YBIzoLAi7ayLM57onEdbCHceqvn3GQHrSAAQg0CYAAqBzrrYg62zWgadU8m1RVGjCc&#10;U+itTIjNqc1JVtXIIiFQtTWNX1rW1b1xXNdV3Xle19X9gV6eNGgAcR0MC8innwf0OnhZwAHQcxyg&#10;AdkcRmfSCn8hwAATF890kBoGQGBLHrOhq9vSAB5HmwKvSAfh9qOf5+MCAJ+MI/7ZMsg4CARL4Eg2&#10;gQDQufoBNzTr9gEwLLtgq7YOm1B7H8DsHH9C7Ru2AwCwGCwHASxACrcva4n6fiCr4vB/oeASCg1E&#10;oABmFISAACIHAYAEhxydx5uidh5ru+kAAlFb4ribhynXHTyPbIzVLMBlyLO/uVLcv8On2fDZKvp4&#10;EIODwLUsGIThE7DtN0fCt6QwhonAckZnqw4I261J+p/Ibl6Hm4aBaFgAAMA+PmycJzxme7ZXDAYH&#10;gY64JAY21Nt1EagHewhyHSdIAHKdTAnHzcHH2swFAa7YCAK1C4J+BlJA6CtLSuCwABG4eaRUs4BO&#10;O4yDuMgUxPnMtzoLVNzzWhmeOicp06TRShnke6tgbPoABVSjsdrYPr+xNlZzVc6NeFWXs/CmPhIj&#10;N6N/B8X0/V9f2falyVfJ935fn+n61JVJ8n0rdkgAb85gAGYiBaDzW/GSNSPwrY9x4NJLmVsALpSo&#10;ALZuBUCRmgEgFOOPoe5X26myJSh095Xx7D2RzBsd4AEntJZZCcBIAzowtNkfwrbf3HgJAkVgA7sB&#10;+gEOIP8AR100F3AEP0oYAh+GwAOANDoDQFFTH8AMzQ8TSGiH6dsew/C1KCUsDR2SewDlXHMj8AA4&#10;3kgAHCOhpJ8SzALAjDcDwFzcgqA6cQAYASzDajItQpwACzECHwjIeg+Grj+LMfQg6mS1AYAgVMBD&#10;ux7OSLcWYB5/IUD3MOOQc604mFqBm3wACEjiGVNsO8sQABsjfbctVHLBSDlVSSA0tQBVtoPLug82&#10;TPC7j0Rq0woY9SvFcfyaYsx0yDw+OOAKCCXjtuvAABhl6ASpgQiYAB1RqAEwGMqahkKZU3vomKrQ&#10;gUjy7rHNgOcdpsByJ3ABExj4MgStkRSitGhdx1HPjMOuE5fyzAVdqBUCDNwKTTRaahMx83yv2oRQ&#10;mhVC6GUNodQ+iFESJvfIzRSiRHyVJuW2qQoSiB0pAZ2dFkxBzmo5HOOhaY7ihAAHqP845+WPgaAg&#10;gMBR/V4FxfyT89ZsnnFbPQfJey3ACk/AIP8oY/R8pAL+Xcsxx6XHXAEAdSzpi3AJAIXoBwBmkgRA&#10;Q4Q/5Wx7D6RWPEfbAR4D7BHSwfpmi/kFQCdsFoIwPHYegXs961B4F6G+OhIA81iOmKuB1LAAAagr&#10;BMzSuo6R3QnpUYceA9yfugIFK40SUIzDqOXSo84+ytgCPoVA6y3IDGMNQ3UrY8B3wnaqAAC1MwAA&#10;gAyaUFYIwQAAAnIsAE+gADkHZCcaA3BwuZc8ek1kdUUOqk/YMEwITOkOOONpwa0Eb0sJ8AA/5BwJ&#10;gMMuARN7cC7twK+zww49B6nRHsV03Q+i4j6OmXtlUfAAnHKizeZzsEqmaAwilFCfDEQGAWYwqDc1&#10;umoPDMejdFSBKNnGO05Y6h3l6HSPIw87AAAtBCBy1igyKTfTVRaic4CF4hIqmd7xGH0UXxRinFWK&#10;8WYtxcSijOL1eSELMXAuONoUP6KwW20RagBn3PmmfA9E0040tyX+YBsqCn5cfkCgz4E00ZyM1aPi&#10;aUyFYs+cY48hqMPByiTh+JO1TkPzItugr3svLZkIbPJFGbPJhx47fLdnqMEKbQ/uvIABwHjAAM8c&#10;LmMImHPvBmSxYB0rTXm6mNqVAKuwBIhUAAD5rlcg3CiBFuVZ3nJ+WIr66zCDzHm5hCBsC9mEZYYd&#10;kJcQCH6AIAk3IBgESMbmfwu5k4VRErtqoAZUwHAPM6P4AiFx1j6huPWLBqY+gaw0DQEtc1InHHMn&#10;QAA3JMAAGoN4cZoh9IdAoBU0oIQNoXBgCI4GyAADS2wjpnZs7rGmIK/ouLCAFJSUugIAAH4KkNNU&#10;AAcw7DAuUL0PpuBXEEroLuBZEwAAYAqBUdgCcN39E/RwU95BgR2R7HnejK4Eno4D2RMPIua2TZqL&#10;NlQ2hcR6M8SDakrl7QFAMO2AsBpUwG8z0iVEAFM2PgPAUWpcTH3VGXMqVdjXREYQYOP0i6yMMr2e&#10;xJH6y0+DCI7hOOGzBVG/4VBLbVTJ1x14SAAO0eR0Xmlf6GAAD0FFLqZMQxotaMDU5kxl3Punde7d&#10;37xipNNBiFkMyGRrKhPj4aVhGV8nQDFwlUUkfcq+V1UJpyohC795CEwSQGWktWcsgkJWYWYn1Psd&#10;JPK3lSgtgPFMfSaajLXmyJEMLK1c9GbC40Zxjht4edPGNS9U7siuRscJQNl8DI6Hene6W5vMs8EM&#10;uZnJQQJnhXxxRl7EYdtCHcHuVHM24eMI7cgEQGdo7YIgMKWbkbZeHgy7jxl2z+sA+cbllywh01VT&#10;B9F6kIT+H3mQB3bdMtwAiE4BwAYbLnIA5tzjgwgfoAJj4dQewEpagfAzodwfSub9xAaOwu4DRoYA&#10;AGKd6ZoCIzSPguIdK6YaYbwb45BazH4q62BC4HIFoE5mhcRzJHkFAw4d55xBy9QgRbREQu4dJZ49&#10;ZoBbYxI2wCLmxAQ65TJiLgYb4cbbLI5DCZwAAETcI7gD7DACRLyPi9qcyE4Z4bYbzaYcJtyNAwKJ&#10;ItwEgDQ0IDb8a1jh63K9pyw5YdLB7sLsCYcGItQBaDDfRkQhglKPqPh7SXQ2UEaE49Yn5vw2w6xm&#10;5LxE5m0RpuZjwtRPjoDnoxBKYyQq4qoq4qwq48Log8K6zHi67zZ/J/Y5q6QvRzo5YBJqIF4EYzoC&#10;6/T5hWBULvx7Z7rE5WB7ghRUzMLMYiCikYEWxNzvMY8ZEZMZUZcZjIjvcZomh/QrbUAp4eUaw9sV&#10;JjQ1AC4DA4gB0b7paY7HgirKkaRGbUBnAdw2DN5S4Cw0rmpFb1cWrj74YzyywezgYshDr3LJgqAB&#10;RAZ0oq4jppxGJDrI0Xz1sYJhDpp3ceZVTIrJDO40UdDKhjToSAznpj5JEgUhMXoiBwwra3owiM42&#10;AaRyyPQ6JkIgpBJnQdReQhgCACo4iuTDAGi5ZKkI0Lcgy9o6YgsU5dS8o5gp6zA5ZHjBod5IBB46&#10;Ldohr/pJpAZjw2QDQBgcxmgBRwkPZzA9Ay4dAeStIrZsgBoCBsgfjXZnAeon6Qgg6apDACgzQFwE&#10;BgLoIpjlgbQcRwgZYawpYeCsK1gCxC4EaOZmAEhgItwgoaLdIcZapz4gT9z1yJa/7tBQST7hLZRF&#10;cpTawbq4IbocTbIc6k63IfY2QCh2oCbDUD5Sw+wy6DYr5ww2RtA2Qeqy0QjHY46aRAYCbmq2wB7X&#10;gBZj4tLoRKaUR3zNhDsQwAAa4bobo0RtAAAC4CY0qZA2wdxyQfpNJqDnxSU3xFztx26Vo/rnrn0S&#10;UVy0A2xcgy6DBMYh6zgn5dYobqgAAbYchpK+ItwEwEDDBJo2wcZpb9wuICk3y/Y64Cjthxw20Urp&#10;8XbEUY0aFBtB1B9CFCKiMZ5T9BQi01kdI2AdE0AcNDscJ2IEitJCY0MeBvwywizHBuAw4daMU5UM&#10;InQEQEZsgC1GgxDnD3IhDyQoEdVDLsKc7giIR3dEsbo4gCACJE7eZTTJxVQgREYr45Q2FFTI4uMn&#10;rIjHYtx0w1DeZAaNozTzD1giD0UbAvQd9HhH5IBEYu70wB9NgAADVN7nNIz4x25kUgZU40RB6MYd&#10;g2EEZnQsJaCMQcIcq4KXw2QBIByG4C8v5AgD5gIDi27m89BkS84rYeLsEEYwhISE6xSE6Xwr4fzO&#10;hJs8RFbnqQ4AhHIBYAUMItQZSoRpIBABJAYe4f5igcYeYFxage5gIegfRj4vh3QfwuJxo2wEICw3&#10;MWY7cSpdRIwawbwcBaEOo+Te4DB2AIAGAFJFE3RHw5YcwoJaEvhdS85dAn5KAraQIu7+Q/brICZ2&#10;oEB1qZp2p6A2w5I5YY4aQakew2QFAEAzrR5gJSh2Dnhj5eYszfo2AZ4bkMIa9ZwolDyOwgswg4BF&#10;IqbLg2gsxrIn4erHSWwhrHhFRAafg7Zlz8iuo/Iy4yzAgtjsMOoagba4IoIoYA8yJJAy4fiz4sxM&#10;ohiqw1Dng64/I1AgwrBkLrAq5Fo2xPhAZqBj4BrScTRvy4yQhDpRor5Y6E4bC6Iqw1AGE+5Kktzv&#10;jEh77KDEAkbD0jonCbp7tJhWbvzp9CVt1t9uFuNuQl5+FuYksahzIcpaYcVDwcFvxqQy4FdwRDAD&#10;xigCVw4/Y/Qisc0aykwcxwgbQbUAY4wq4FwFwFtN1OBJoy4hArr9Ma4dgdZpK1Iwi8gobwTt6+Tn&#10;BJQ3Nw6G91wqjSagr3wuBdUVIdAdBzDlIp72jMR7VKr0xcRm43xE4CgChS1WBj4hDzpkbTZdY5F0&#10;NHo5ovV1Ayoy5cJFbRo0sD6G43xjNE8XlBh7UlaYK3ovT6I2AaaPMOhHIvYr4fQfAw4eYeQvTH41&#10;ACQCo4AE4EBigHQFStIDgCsEEXJ7Q0xDtNJalbwcpHbPQc5zAb4coo8vkpY/qB5MIh4BwA4wgDgB&#10;pEICoBZzFpg2BkxE8BgGJBwf8BwAQBA4gfIf41AsJHI44sygJj4DrhAAAFB2aRBGaR4ogcZwgYga&#10;Qa7sJGkvxC8KhC4FoEA4AhwswagcBacxTT5ZbSxDqp0PJSdry1pm6Jg1E9wAAbAcBEIbYcRtwcgc&#10;kqswy18Ng7ED8fxAdyk0L/BNJ3IzxkooCvw2a9oyQtVkMKcKrhA7cV080jBwBU6842QcavgAAaAb&#10;EAZJ4uJQAzp0oy8/iE5YaDghllDnJ6IyQy73j1aDETbIAyQ1GT60AtQxkTeCrfc0QraxQwmMRwjb&#10;YswDYDJ2Bv4tUG42UTje80h6o65Fs9D3l31tIi1stu2ZWZeZmZuZzvog1CwjN6aMcJ2MIa+IgZoZ&#10;oZyPjJAFgFtzAFAFIFB2IEatMD+AdoNCrJJyaE4bgbYpYY4YwY4hIHOewAAEgEsB1LsUYty8gw9M&#10;5/ob0MJy5IAeo8wrjHQhBPtAbbxKgDI4gDoDqud2Bv4y7K7IwdSj4AAawawaopl3JkdKjfbM8P7N&#10;b3NJKZpCY7gE6w5JRS12bJBEY2V0JpIb4b8MNDYo+ahrI2TK8b4qYDdOADOocNTSLXtD7LmZFO5R&#10;o2QcxIa3cEaMx5C3dDZzIc8qtKoCoC40IDEbi5I0pK43ID6fydYxMHYsxnLPQcZabbBwgbYcsqp5&#10;oujmVGzXh0QqAAwn4BIAJIABQAIpevgZr5Ip+FY4AegfxmYcgerhod4fA3J/LVQga7Qq5SOyrelp&#10;g2xKQ2xGgr4osqodilcBIg4D9agAFazhpvJYrBy3ZpYc1P4p196yxR7G5NOVFNhFcDI7YEawYDBx&#10;S/o1CMgo4XoZIZmPIw4Elwre4C5C6/OQY/pKAn45Iwgbgc0qob1vR/uMwgggoEOohFC3DQYs7H4t&#10;bIDkehIrYfZNK+Iq+AQzQFQDzDADNr2QldS7dlScgAAZYaRButTXpFaGi3Ih55wuIeBYg1Qg9phj&#10;6bN1K6y7jLAgQqyl4AuzTrIBTSZKQy6/++5NgsyfAvVZsqrAoAAGRsdN2sr4qgtsNtV8RUZVJ4Oa&#10;OY+Yyg+Z/GvG3G/HDF4gIIA/4E/wBBYNB4RCYVC4ZDYdD4hEYlE4m6YsAGk0WiAGWy2YAGMxmKAA&#10;JJQAQSEQgANJYABRLwAE5lEHq9nsAHU6XQAGo02qAF+vl8AAMBwOACdSQALBYKwACqgAHy+n1OIu&#10;2202wAyo6AHE4nDUnw+QA+34+wBAwADrYAA8Hg+ABSKRRKxoNQAGw4GwAAr9ZX3aHjgwBWK0xMQA&#10;HC4HAAH7jwA/oEAADBslBH6/H5awaDQAHbfcrmABkMxkAAwGQzCHzYwA79gAG63W4AGQyWSAG9uw&#10;A83k88BVb8AwAFgoFAAJhQJ9EKQAK6YAAr04NBITlYLBO1UqoAHa8OA4XQ7gA0XA5gA5XS6wA93n&#10;5LO+IKAeICQUC5iEwqABIHr4G4ThCAANAoCDquy7DsMmxzIHceB4t0cRyAAbRxHKwpwQmeB7vkAz&#10;7gAAYBH8yJ9HeogBHqAAGgWsgIAYtAJgaqoEAQCK0gE5x7H8C7Xn04h5nufoAHqep6ROgoJAe/AN&#10;gpGwSAzHgKgaBUQAEypxvWABhGeagAHWeUUgk6gNOMAARzKfjJAAbJzPYc53nk9p8KqfjMgAA7sA&#10;WArKgeBQDTuAKCTSsh5ps7x3SNB0IHceM4gOAwCgAD4NtWDgMAsAAMgmCQAAgBzPAUo070gAACgK&#10;AgAHs7p1HbEx3nq+R7H2ggIAaBilg+DQAAuCLPJKAS+r/ENULGqp2MIcZznOABrm+sIDAHSIZhaF&#10;QAAiBwHgBRkjHSd8IHK77HMo1EmgACUpqekzHyFMCyHpDlUn0skRoKAwDVQBYFATawF1uBgET/aC&#10;CwdOJrm6cQAHg11sQMB9PulWwAAoB1bgsCD8AcBKjgFEK+gC7CFushGQIpkuTZPlGU5VleWZbl2X&#10;5hmOZZnmma5tm+cZznWd55nqKQXj+aHZoYAGxozbGOZAAFzpgAMHCC5rqG4bhwAAjCMIszBEEaCy&#10;tceQIImqbpydQAGcZpmgAWJZFi7KCicJ4ngAGbTV2C4MAAfR9qqb7eGqaifq4ZbvaItgHRAAbiLG&#10;sjNM2gURg80AAB4HoetEurp0wos/qoqprGqn5Z9FZhrmwAHGrSf8RytYDtsfEYEVECPZue6Or6yE&#10;YSBJYNgHsmoAWVZfQJ+xBieAc70Xy/C/WAqbhaCBAE32EgR64HofB8/ndAABfupJU+Suse6pgBbp&#10;4Nk9Tym2byvHOnZ6nl8/pX2EIOhBawHgmkiTSazwRAeNWBdFwAAEgEMqPBB4ABrDdG+msb7CBtjj&#10;QmPZNKuwKt4YoZ4A7HQBD/LIVQ8ie1lgQARA1eyIx+AFLiPYf5fB3j6NWPUfYCDHFnRUAdSIHwIr&#10;ZAeAlP5ji0D5Na05347R5nAHWt5VJmkQAGhoCEDTeAegsOcxc/A4R1nkTehAdQ8UUjyHoTce0QzL&#10;v7UikkzwIAMKcA6BVGwG1PFrX0SRrx51li7GS2kdI7B2rmAgtlFx+AFlFLSP4zY8YwgAHo7+MI92&#10;nO+NePBOK0VUAbAwjwDql1JAXUxG5bIB0aEIHwa4dyQD0jvOA9KGgLX/l5Am4cAjHUQmVY+sAc46&#10;x2AAGYNIa5vR5opAtMFc0O0VALKOqotA4h0x9HlGNUq9gAJKSoBYB5nl7mVJqoQe8jkwHyHynU7K&#10;wCjJ/VqfhFa+wGwFSGPY+Q2hxk7AOARSIMgTgiLygVxEtGvEMOsx9kTJCIsiIXQAhtAp+kJIJQCg&#10;jbjrs+odQ+iFEaJUTopRWi1F6MUZo1RsiZA6BUcpAzIco5ELjHGOMZLQwRhAAF4L0XiDEhA8co5M&#10;HoPHJ0yAACCnRJHEmUL+QeI5wBy1DI4VwADbG2o0hoF8L4XjSAzBpAQBMNB2juPIT0aYAHQDWTWN&#10;kbLCTYzyUi24qhaErGVejDR6juwfA/eyCcmAEq5GALQ8EAA0K8AAF2LoXZXhwlhfnM9P7HzKuqRG&#10;WYtCnlsggBCgIpgLAAA4ByDlAYG1dWGAA0OXI2hsjagUNarg0CMpeHWexEJxG3GZSE5tawEEbVwL&#10;q9dyz1WuSqf2qg+aBztt6LQeAm43xynsGWNqBqySdj6Hq+enr+FOAJAWZ4AoB19gcAufsGwJ37oE&#10;QNQt1RBB8lmN6oZVr5z1E7PUewcY6jyD0u+qUA6VFAk3H8PeBoAx/pxAIAhSLGk/lGKPE5/VUwOl&#10;lRUd4fCQlYGbH0a6Wa1p0kxYeBmOIEgGJUAXfqzKcGzDZK0ogm4Dq5gTAggYCq2DHJqHGO1CA7Yw&#10;Fikc6pIQCmOw+T4AhVCIbvD8LIYEzY/B9EEHmu8nA8ETU+V2cdAd1VJRRLyBVTmJTPAMAWvskpxC&#10;ploHZAlbtQh3pGdiUcFMAFMq9VKARYGDaEyKHrI4co6myjifcAAcFREpn4B0DIGKmQKv6zWfIdkS&#10;hvTLSHe1fK+wHAKhpD2GiwDKocKrGE+UXibpBLQAFryplI5TX2AdjhfTIsJN+bocp6B73gtc/oDI&#10;FH9AgAvqiAeh4aL3tQuPWk/CFULpDrnXWu9ea919r/YGwdhUhLUQewjNM3NlGlssAAw9nAAFsLUW&#10;r5c4gaA2XwG22QABRCkFIAAL9wIqM6qVUxCJFpGHQOZZdJhjgAFOKgVBCAshYCzZEHINzpTCyIia&#10;k+7Rqb/MUWB1JBS34DKglSbcjh21VAAOQcY4y1ltanvgGOeDngrKcthbI8uOAAGeM4ZwABVcjN0N&#10;wbs0cR1SX2xxYBaSCj9H8kJR5RwHx/NEtUIQQyVWNQEQcdHPyMDRGkAAaezHhncKqW8Dz3Cooc0j&#10;Ah8ubldzCCJ1Xb4MAXqZAyroBjEWTvjWNAlCp6BjjTl6OYdLZQBgBRHDtbL9S4pKcOPoyB9oaAYz&#10;2p3C4AAEIikVx0bw40LzvbKuA8g/wBKoA0Bc1YEeuwEtRNtOI5x2jpAAnM9kxkTAFVIP4AoHCygB&#10;U4PcfyVB9j+tQZDxy+wTAXOQBHRCDC0TsJud84GXUjDxyCqkwJjj6HFrmDAEaAsKpUHP7qzMXjX4&#10;tHtNtvMhiiblmqZ5TS2QRoELzmRPqVIcW4Mn4QAAxBn1ZHIOo9ip5xEmUh94gkoyquvSqsBOuCDu&#10;mUrQ9JXamz+AcV0mQ5ACZhzMo4isp8pRhZjNrT4yoEhSzMZw6YxVAApjq3K86XQaIn6RoAD/hXQD&#10;ICx/QCwCRw5dYxRVg7xQry6CpexSICxh6Hw4jmJEadgqqVBFLNaD4fZIRxCqS/5UgAw7AmqRwcaL&#10;KAhR4ACVguIDiNzvhgDvh8CWI4gvxBShJkjXCgqhihpkZkIg6g4hDNLYzYcL8MEMMMUMcMkMsM0M&#10;5l6j0NDYYckNoADfoAAYoYp4x4o14d584DwDj0AGgGwvApJuQFgFqyDKRW7TC3KXyoSogZgrptgW&#10;UJSpapgAAGAGLPMKAwobg2raIWw9MNw445ACwC5HiyxXSpRIZIjhsNwacVT+Lb8SgAAFwF4F0IoF&#10;oFpxA4gbcXDokVYZYZQZTy5eB3R3YmR/TSywoyYzRIS2w44/YDsPRMwEp3ZhzuY7qryzwXRpob8b&#10;L6KM7JAEYESew+4/CoLhrh7ojgABkdAADqoIkSQGLrIDTazcQz0LULh06cAmo+SCInYYYaBLpLDy&#10;xP4zYCiaoAAEI0K6JKgdKZqaMdIGgFCewDyfDBqQpvMG4nCqwAAbgcLiAdkjBzpvIf5IQzZVD04y&#10;ofJegf4fTywAYe4aAvof7tR8AfIfo/Adweo5Ek5TjzhAwAQApKh77lwyr+B5gp6eJO8CJE5YC/RV&#10;BgBP5xZ8qPkE5IQBABZw4BBD7TQyI6zSRIYe4m4fgfAm6DpEZjRSICYBhfYDBWpa0tBO8IieJP5x&#10;I4jFRIwayv47zFoAa/KPxAwEZSgtwDA5BJhw5PqGkYoyJNQqgzYdJBxoocQnck5IQDY6iNZw7Eo/&#10;BgBVDNJRpIxDI9D8Dyg9hWpW4HLrAvJMrmBIRd4+TFhIzP5bhRrE5JBh5a5W4CjCoojMw7iIIfQz&#10;aGQsh8YtAsYtCX4m5Y5OKUo4A8BFLCpfYEYD4uKNRTADhGMhjWLTp1hA8Q7XCj8Q8Nc788E8M8U8&#10;c8k8s80LhBYgzY5mbZIjDZgZQZMXwYM+Yrwr6245IEwEoAAI4IwI4uyqJraezEZGzWgelAwAAdDO&#10;I3A3IVbkjY4K9CBuYGgGaaIB5bMbKBoV4VwVx8roAEJrYAEb6ewER6lCpbIwItAcAb4xoYjZ7n4n&#10;Yzozw6CyAJIJIJA1DrYqwnbZarIXavZvJ8gHFIQz5yJ3k9SQpEbSxYEFJayucPT0EdBW6IQsga9K&#10;raAWsTakZCYCQmc6AuIFVMA/J/VFA2UTClgXil9AxIw6ApzcAGAADirPIDFOZn7lxYo7z5AbBDIk&#10;AZ7obLJ84CyYgCoChTg4xHjCpW6fZNQqTmJ05vYtIfCRwfYfBFJQo+U3sHAAMpi5xaz/Rc5W4CYB&#10;ZVA2CPoZoaqrkILywfT6FTRfa5xTknpKgf1RZr5oKQKTY5BiZUDDCWI7DmA9r5xbxCBL5CAdI8Cn&#10;xVEDg/YoqGi9gzbSCRVA7+YohUkABW4ELvCe5TgDRc6aL2MJxjxBIgkjp84akjQAAcz8zy4fQm7t&#10;YypFaQSqZUYo5UKGhfSGi3K9g+QeCSC9RIxkQCQCJAxTRTgELVKaJfIgpNTLI4AbDOA3qITcRW4C&#10;sAIDsAAtZjTlwgocjtIrb8aRT5otwDovhSw/YDD/VJkDBOBFJcBCAeReAf47E5sDNgNjBP47Yswz&#10;bsA9qb7y69oeCRYnBVpLzjr3RIyqaGgEY/zJtXJJUthjCOb7o+cLtI6gNjUoJkZoC3MKgh87sLE8&#10;9sFsNsVsdslstsxlMNVs6izhxCYkIkcXhwYZwZ4Z5wiXJ7o/AE1vIAAIAIQIMSQGFN4EE6FE1I7I&#10;I4Acyogjoj4WRth7h6IAALwMIMApY6KbY+QaYnoAFDVDhIgm5yqmyx8DMZxGhfcrwm6zqzwXwXoX&#10;rqJsqYJTApgpwlAlSwIjUl1Kp01FQxpfRfZulCjaxXSWrlwglWZEYkpVDKQ/FCxbImQ5DY4d8jAj&#10;QjYWR0YeLqAFoF0WVMBatvM/UQgAA344AbSzgAAYIYAYIsqJjiZ2opznhTrlMeghK1RVJ8ZNYcJC&#10;YXoZRtIdV6BTJJKnKTQEQD7pZIRVAagcJZbSw4gF058DMgZO83QftR5bw4BViPpZI9gsY+RfIo9T&#10;RzgfwypWSQ6ZwfQe49AAofDoZETyzxJSLUo/AdQehTD05Tkq8qwA4/DzjRjTofrxB/ZYBfQo44i7&#10;yUcexIQgQytnIqSIYfpoIAoBBW4AiQhYYvqDhQJEAf4zYAOCQyh1T+xYBKaGlbhAxXhw5JpbLQ5K&#10;kQzFROIadFYAC9I8hQotAoxKiTI5FbhbICoCBKhi5fZGgo6/RSLMxYCSRFKdw9Ad9kLziGkEAzwE&#10;IC5TmP0Q475CB9biDNpsoeAeo4DERbIG4Fopz/xA9ac4ZLySQAAb7yg3o1zzicgqJTRAz1cJhVEE&#10;SLxFJY44CZdYo2JVh84e47qeRVDVpTi7AuIDpMpc6GkFtqrWgyahU71q8L1tWamaua2a+bGbOa09&#10;rZYjbj9ugZgZl/boBaJSLVR/VD5AUQUWqySyjpUW1+gm9BJZY3EXwVoVgVlIwKwK4Kzb7cJewo6r&#10;x0wVgVIVWJYsgIwJFG40o04DgDrAdGMxBEY2g2ppgXInlzBbUjAEkaAAALQLYLYz+h7OQxh0iXrj&#10;7kJ5QAFGoJI/mjqf5ccS09ZceYTvhUS3izJoludugWdxkX4+S2USQF9N5rZrh2ZA1jQ2bk4XYXiv&#10;rn7y0UBTEYNOEV1OZvCjtOx8jFV8QcDiAYoZzoaZom4EIDiALJBhxA0rMso3p34bwcwnZOBOIAWL&#10;gBCnpKZfZUxP+HrRhaIokIjRBP4CKdRbw8gaBo4cgdaPofmHwASaFu575P9WZkBVAkpSKapW8JB/&#10;QCSOOwBO6nqAxYBvYqtwzIZEwcUEiGRIWlRjkpycFMgzQtABLcqNwzxAhTgEVbIDBa6OS/58Fq5k&#10;ggkDDtCXJRSRQe5FKfxFUrAqOlUtBfcrMw5VQsjFg4Cd48iMAm7NMdBfe2zCCc1x+YAshNqPrFgm&#10;6GQzadJfYEoDaTpimKpYA9RsoYwZojZQqR057AYDzxZTLVQp52J1LIDNbhrLL5M5T5xU9ZJ2la1h&#10;CGgAprxOYqr3RFKZZ85No8i4O4j3a7+OiUIDNQY6WzYmMdIB83G5wp5e+H7ckpjcqWLM4v+mY7Zt&#10;xsGLtqj+2Zp8Ih1rmbXHfHnHvH3H/HdtPIBnDh+rwxIjLodDA3oeiVNx4tmPRMoFQFJaoH4IAIBS&#10;VwZtyI5Iwc1xAjgjwAGnsRzg4AAMIMQMOl0/Qizyzf5LoX/N7lQAAKfOcV97CAiOcuSGpIQcQcZh&#10;AZCkwwsXN6BEwD6nbbgKIAFKMN/QAxgxo1oslOZHjbIGwvIvWaI7Iyas5ED9TzlahSLjg4A3Z9gj&#10;IjYYokKqSGgJvVVykWvRWmrHhLzqQbJo75om46dkwDJvEeBXWiPS5t0ZCdY+QbAbxhAXJpNngsgG&#10;gFY5wEwD70FQhGzDw2xZtiAqoEUv6AQzwBvBxVKI43TwVkAm74qPxw+UdnowoconcII8iVA4EryX&#10;IAIe5C5ERI0vUzQAYo4fwAQzx6R/SNw1ZGhKhNKFFWc2UJQo+PYz0SzjhFKSU1z3YetiIyGKpVCU&#10;BKjxMzQyYBhUmPePrKaG+vRBqRLNJT5KmSJAwEED5cxFdcLNRFO049m048g8REwsxIUgdXdm47HE&#10;g/ADkDo6UALWEewzd/lYodxOIc1Y6qYo4FsPI1DMhjgysjpEwaLDh8uxL0JIQ4xTgGQEw5kwJ/Rt&#10;wtTmAgiMfCKRMugnAwhvcsj2MEBw6NpGzG2QvbyW5Ey4AnYdbqErw+Q+xP4DaTgvPwMyZ/RXsQs3&#10;Uic7Vqqg9rxBNrrW/IfyPyXyfynyvHvNY8oaAjarGkxvI7uh7AYg4r5hDrY1ZuEQA6Ox9KdBBZQA&#10;GeoAGe+fJjg4gLFCIFTjB05O0XArWpql6cYADboKcV97J7lhKsXAEcltvU6vFuiryr8PLAYMAMQM&#10;V0T0C0CrkTA2v0Y/JTjnQIYt2AfzzSpr0UvBBkZoMogdw2Mao8oaMlwY/U0eQAAKgKoKkWcWS1hU&#10;5SJxJYAgD1ej1ADngwAgcEAYEAYAB0PAAZiQABkVAEXjEZjUbfD5fIAdjweQAbjhcgAZTSawAe74&#10;fQAEohD4AC4VCoABAJBEUBU7B4KA4AdTtdoAYbPalCdzwAASBoNAAdmoAFIhDoAAsMADgcrppVMe&#10;j2e4AfL8fYAAYBf4Alz4ADuejuAD+f1jBoJfoABIJAIAA4Hhr+AIKlj7CIAteEBAEAoACIOqAaC4&#10;Uik5AD8ugAfb9vL8zGXz2XfdneViADpeDxAD1soAAQEAmXf1rfb5twB3F6v4ADASCEwDgZqIUCQA&#10;CYOBYAu4GAEMAWuAPPAF9jcYzl5e75l767mazkaAoD5+w2MM8ta8UN6cXfr+7D6s70eljdrxekFk&#10;MIlsXAnPCAGgYAAPgwCwAAeBadgA752HkeYAGyrrEIwEwNuEDIJAeyrmHMdR1gAYRlmehDTBKEYQ&#10;gAEANgwAANAm4sEJ2f8ZQU757u6eCwqEd6RxwsZ7NCnqdg4CoJwMoDpsyd54tUbhxJOdJ3Lkep8L&#10;cfR+Lyf4BIaAoDKCBgFsIoCggPLS0PEjDngMArGgYnsDAa5IIwPI0wgOxrwvVCSMrW6i1umtSMT8&#10;f7qNy6tDUPP1DupQ9GUbR1H0hSNJUnSlK0tS9MUzTVN05TtPU/UFQ1FUdSVLU1T1RVNNxlGdVVdV&#10;9PHGcRxgAYhhmGABqmslZ0IPVgAAsC4LsRGZ0WNFgNOEJgmCaAAV2eAEwMIlq3HMcxygAZZmGYAB&#10;ZlkWQAAUBLCDCMQwgAEgShKAFjHQABu3gABpXmAAIXsAAnCdZt1BNR5ynJbBjmOY1cmoaoAHGciT&#10;g6DgOAAKoritaIFwCYJgmAABxHCcM/ueDFhAAFgWhbYALJu9p/NcATnr+na9p2isAzWxrcL6dObg&#10;AaJoGiABqGmaYAGxoSmxcAAm2YAARBGEayH0j73LzlaGs4fgAHs00ZZSBGtoop6mgkw+twS9aL0S&#10;tbPOwl0Hm+cQAF2ZBkrY7oaBUFQABGDoNscCEMrgeyUGycC3nnv4ITaik7JwAOUnueyCHOdR1OnP&#10;0VJuDAJspsEMnlG15G9tpxHTDx5vkAB9Hw1QCH4ooDAFv69sTNyKt+CIIg0mgJXW2AHAAeJ6oIe7&#10;Rrm9YGMsDAKN/Qp1KWABzHaphzHYuXOLcxDny0hoCS6rCFrQAS+gqBwE7uDHLAl3gHTczeUnUd77&#10;ymj5+OpMHxg23ymgZ8YEcTrLV6ufgd6DxxLuLCW4u74yFnPHwPtqoB01LAdqAB5DvAKPpJw4k9zK&#10;R1jxQcNgca7k+AABOBx24GQJoZeKY0dg74AjOGoNcoQ8CmAHAQY1AhNwWgiBEAACsEVDKJLoymBh&#10;eR3ukAAOUdZch2oNAAaUl4CHtgcAscWKBzyBEENSg4dLz2mkvTsQ0CZ/yogZRWBVsC9U4AATUY1P&#10;Tk1ENkT8otRSjlEkZjkrCPEeY9R7j5H2P0f5ASBkFIOQkhVSq/jsoU6o6VjjQZ2AAaw1WDjbG4Nw&#10;nDXAag1BoWQjwABei9F8yo54RwkBHAADKVAAANyrlEuwg4yhkjKAAKyWkrQrhYCwyEFgKy5ozkYu&#10;5ebQAFJgAAEMIQQgAAhh0o8cUzVajDGIzkaLPBvLxA9NcAAXwwBgZKgUZ03wADanEadY5TyoAzBp&#10;JsCk62rONOgc9mKBgHu8AeA834C58HNKyadnAy5/LymmAAa41oYASoM0YJ4TkUAgBAAAeY8iRj7P&#10;gWgrQBntrif0Xsvz+y9UaAVR85psFLnaLOPGJg3hxrYGWNQbFDh7EfQqcKgyLydLhAObGGpFx0OR&#10;AAMUZ7B4ln3MmTcEIGkVgrBEVd75FxtjgVoOUdQ7AAPueAdpBSeh/m3AAUwu5BAMgRJeA0whaACl&#10;BH0P4w48B8AeMuP837+zmAVnmAADxU1xFBRs1UjxZ3glnHw50erTnemmHcPIgg9B8lnH4n49zVR/&#10;lmWjTly5xQPIEJghU3hj6bGNAGmdQBG47qXjrHFPUilGFrLWXQtZ13e2GAAOQdcAX2kjHc7+ihDX&#10;jnFAtXMCbhz5kfGtSklh3QMQRAu/e4pUB2DtLkMEZQzjVj3LGCgEjTAPgcRWhcw9d43WgIuR0l8K&#10;yRjpR3Ec/I+TMn/QCAqB4BjqNXb+OcdaHiOlurga6ztVznmCeumUA1IgEnhWIRclpLzZn8TWxMoI&#10;D3DoHfHAeC5zE8RqK0VkhrKzn2mu9aFTMdTq4ckNiHEWI8SYlxNifFGKcVYpVZh7FeL1DKyVorcY&#10;UkFdLsZw3xDMmQalsSoAAXWQY2hGCKEWU8qQP0MlatalS21urfXCZYLwYZuN1btfAt6UV2LHo+YQ&#10;FmX4eE2UeN8bw3m3C7F40Ea8MD5H3aU0wKOcS/QOk9KAAA288ScI+y8mgF0V58I6R8v5QSbE3Yaw&#10;4EOiTHQRs6Q0cujwAMDGO0Focv2ulQBfpkhxkAAXzqlfWNVFm9mHA5KzQpDq5zDOTGu/CeU9qBQU&#10;Zk0bKRvMAKMM4ZpILyxmSKBdzEqmP1tL6OAdFUiQ0RHw382xbiPVaZSAtxNYjCIYKgYw2J2Wqjti&#10;MOIdZRYOEEH6aEAY/0HALAFVICICzVXHIJGYwgEwJkzAkBNuy9pNmbN+OSLdDj9gCn2/kndxyoJX&#10;ZSOF5dr7Yn4KYaUsbKcPFrOeAmB4FEEV0imVRFJvH7prNjawetLwAVBea8wehHTmvdAcl8mkYX8P&#10;jAVPuDh9xtDiWwfYsdHzkkMPUP5qp8D4udZnys34FgIlQhOVA7JHxsjjHMattU9UMgXnqiwp1Dkl&#10;koGmSsd3V17O8A2BdAoJAPMOhO7wi8d2zIzV+aNqvJVqxJaCN8k5cCCJqOYbi1Y/CPxsN0UFDDvA&#10;NAWSKcd3mfL786nf2fF0bU+4g7PjDyHkfJeT8p5Xy3l/MYlkQRhmqh12s5keNUahSRszj3gcVZaz&#10;X+iyFiuAdNPIdInZEyQG/tV6r30sMmWMsxVir8eAAKwVWJAyBmDLVCGVfwsgCeQiJE58HJT2jOIO&#10;aqWizW9QKghmnhAo+4w8KzEiHu8GL+MAA016DhG+N87xeSJHCS6cwecRnvl9nshkD4HiZgu01Qwm&#10;btTDmbnJBhGLF5GfojpnP3gAAUAUm7CcidhzhzBziEHSjojnkXDiplIdmlmmASQOIJAKEitGjpmV&#10;lLjPGqrwAABwpXqWHmj8jXidvnoJOiisABC1h7B5IAnpIAoPnJCyi1gIIInzneAKnDh/j3NdOFh7&#10;NmFBDoo1J9gCgBDVACh/JLAJgEivK6kHHDDmDmkCh6h+K2B0B6F+r0ECgEjdjekMgSAOFhjHkAjO&#10;GUj4GqjWCXilkHBxihiCjUiQB5i3OSiXrWC0iLjFmPOqgUtSq6HLimoxC7idsME/vHLSxIFJvFrP&#10;iNPHFfjZmzkrmrKrEdkHBzNuiQHSjsi8kgkBGTQmjYiREHOSiPh8D2l6uVAUAOkViBD7hhBmERKX&#10;ixgUplgPkVIJEMLIiglFi+o7j2i1juCzj6w7NiwWC5B0omDsiXnWi1ovlwkuIJAIHeCpEikuigkc&#10;CPuSizqzjEtRHLioQni+h4B5osR2qtn/kbCzjEGUr/jYwYAGgEDCOUx9piMGGXHEj+nrsNRJFKOH&#10;sPmyPMyFSFyGSGyHSHyISHsWyIsSsZCjBhMaldFeFjiJEVglAkglDNDQhWhWhWJ+HJF1F1gXSVgA&#10;AcSXJ5EMh0JGAAFtluPWBYpLidgvAvgvgANMgXiNDRizssOgtTtBkaC8ssEliRhtBsqWmLBgpyCv&#10;AIqDgUyrAAAgysykMgBchcpIFdwJD7vmAKAKjKKLCgkqHqjqC9nxv2iqQFK6P7swibr5kPGLyopI&#10;mDnIkPKLDGtEkTlxjCDUimCPCPiMjIOvJWAPzFmkplyyDKOOGVNXNYLUFiLUh+i1h0LmFcpKIjr5&#10;xOCzrOjGinEMkzKtj5omojKHjVHfn3sfi/jGgOQPoJK5kvidh9mUihD7Kpkch4wknTKJDXQijXB/&#10;SxHViKACi5K5CRgNgLDkgQAPl1iJGSSqMerAioBtQUqpx3gBsEruOijku2QUO4B0OttOnfDVqrO8&#10;DmqlsJt0idgNQZAPPBGkuvjHOUxHx6RNIiIjQ7olLXB6nOgAsBQ2o0EAwhjkj3CzzNIAuGEFEsis&#10;CtAHIoDQGqh0LykrGqigDmAHo0rjjDz1okimB4pOrFi+nDDkgSNfCWH/hmBpikjSm/vAlhnKq6AM&#10;lhsGDkxjTLC5jMuCGmxyDukbCXhzrlmgqUNOomLOjYsLC9ADCGn0nxgKoxLckWALECk4KxyEtYCN&#10;FBsPMQI6lCSKUx0yUy0zUz00U00zPPhpJH0XikmhKWgMU5gAAsAspcsugABeM0EHynDVuPiogPCr&#10;gj1CAANDqHKIAANcLoBVVG0eAqVIAAAbAbgbFgGQU8vNiLwQmoCWD9kGiRvlKBM1gAGLmMCiC5S3&#10;GRmSSsggz8lblcBpKAhwVZ0KjeU6IaK8D9juMDDQyqDigT1gIRAUATwEgTgUCECBAABgBfmMGdho&#10;GEJnC0jngPAQqGucGrRRsfwSisNRF7DfgRNFJUPjAQVqvjtQwtxJ0erVwjUii5BqBuMzBvkOEdD7&#10;jvjlAGxiOeImh4i5MsCzGUzujGgEgGCoHiuXJ9r/sMiMKzmUh5B8i8jNuzwRrHi5KHBtCKACF3AO&#10;AJj7kXHxgHAHm9B9ABK2B0h7Idh9h/kCiKidqv1vzmkDAFnxiyykuTObDTklGMqol2EcImh7DtxN&#10;gCjqCejGgKKxJVAJjDkKFhopneGtrOL8rvI30tyCyDI2vH2qxKCMUAi3TNCikoCmBzoix6CLj/io&#10;L2Qtzh2fxlkclxCdgTgOnbjbCxhmBohpDvCzgVETK6KjCmk5KbO7j1wimUkri8jtK9JOrCxPt9hy&#10;WdhxQ8B4LpQRC+jjkAgSFkm72+24iboajmEGD7h3B5ixn3C3QzCggSANjKIUneiBztj7h2Td3RCx&#10;y011L8DYr/jmH9kvKauUigruIajGk7WBIHjnDoRjMNUusPvFlExi01XnXn3oXo3pXppDSJ3qI9SL&#10;VXmCiklrOmgOAOirgpgpgpFwph1SBgGMFdiVy6kBTGApXxKFqGrlqpJvroBYBXhYM5jmAugvAvAA&#10;AZ4ASckzCG1txHKLDmPpxbGEGFPywCy8tKBslwqNAd4KSfAYAYAAATYNC3h3i5BbBaha4GmgSllo&#10;qNARQOuoPtCzoWC5GNG2jxDngQgRodsvgWVJPbShAABfhfBf1FBmtchvJK0eYZGmAK0ri9FxStkl&#10;jVP4kHHGm/mGirpjJkQFgUjHIzyjvHyDvoiLiPCXjUiRt9HJHAm2hy0jR23ZoGEJC+twueh8uGjQ&#10;ksFo4kkWkinzioKxCdrFiGh1h7mqh7WUjqmoh/CXh8HSh1t9nUDVABh/EHIpDkgaAXkTgTl1CaAN&#10;G7B6h9jGhpBtmOB1CRDEKRNWOJDmKJGqh1rXHfEfKrY5NrDlEjgLi7iInz1DOWAKMGZXnxvmPfu1&#10;B/jOxNwkqSrCTdn3G/h4TfxHOiioWZCgjFiGlqIjh2oA0njYgRrsDlQzOnCxjUj7koIAoFmqn9id&#10;wGlos6Q4iCuruJDGxZjhDaiPhoBq4IiyiXqkirgPAMkCrJ4JCdlFoMyRCznSG/5PiRtji3h4oAuY&#10;2fCCDcDnt0ioAKAIjftfDDp5kAniigidZm0KDzPOCNlBEJFB0dvfmyrSaPRIWq3r6U6VaV6WaW6X&#10;JBGbivGdVnmfiks1oYU5kVgs6dkWANnbhu4hBnhnERBgyMCsMEyQAkoRVgtWX1AABUhUBU0emUgp&#10;1IgbAbMes/EVwYMBk/z8s2iClrF3l4pgwUBwnBLmC5EXEigcAcgcJdYbS/qHP4qehiBis1IYHInJ&#10;JzSfNNAMIyD1i+32anCDQItQVwIdglgmAlpLnxhjPySapIPRjXCtAYviQE1hpVANmHIHDmIZCmJm&#10;m2034B3/4AgXyWAUgVm7J1jKWrFflEuPi3B0npF3hxOmhnhshtzPEPIGLFY4rICsjYsGEAn6VuXf&#10;KQAIgGHeWkkMgNZbjLxYBu0il2XQne4/Ktj8h2ztB/QbCeGqoyHxgVgTUsAJDKB5h/Dft/EMjHwh&#10;G+DeDj7SXQm/h1x2DTw9LCiCB3jsiWIFnTDvjFjY2jOAxtq6IzCaHDEDH8jdGaQRvOi+wl6OxLDq&#10;3mNX2pFG2tFOLWCXD4n/x2D7xmIYiCDNxS5szhqHOTE1jmELjiiPCxhthvbdD+mUgWl0io3ME5Co&#10;IHO+C+1d3WXXurh2ODoVjVIij73RG/qXiX2HohAAjYnjjKAaATmmARvAxYjCKlqHUAzdEHBwb6Qm&#10;51rKoeDkEaXCDQ5wTgRyTgwkiPh5OSqXCP8kjZC8mVC9MEkvnxuijCK5H0YkoHCG4YcI8K8JUuI5&#10;6X9DdD9EdE9FMYXrdFlQ3slbme7JtHiTpriZpcJc6c68VFaha66708l8qFATVgjZmUpIiVhXdUtQ&#10;jGgu9WgAJ0se2CGZMEiM4c6wB3CiHm6xP0v1Brmhh1PXjQCz1BK2AgdjCqAVYrN5ki32Bi67axpL&#10;HfiCEwDk65P68yChGcFdGDh2B1qpRHdR1iFmAmILidyoYfNchths4IuggYJUplETp7DfiM1QlZG2&#10;s1qWkvjkgfggAfgAAY+AGk4ZtFjD4tFJO1MD0RKBP0iSGEithyl3CQjVOfHhiLsJ7g1uDGuUkAgM&#10;jiCmgGneC7igr0C+hzB6LFUIDkDCDALUB+D6XYCSBui5B0BzDVB7B2m/nLjCAfAcCr7VK2AM3wGr&#10;TcF5BtP1NtCCC9jCOgiMiO5T827+MDDcy+k389E5gOQZELioAL8CQzO7o5XmzKmyxLFBiyY1RPTz&#10;kHTNCRwkiX0BjY3TZsHxjRiXnoqpUll0Dglgb3IqmrDTIPkPLCj78lnvDY0o7/GqhzIWLbmk58EF&#10;ErCSBwP1CGi+gVASETrsEC+VJWuk1Oi3OPm/kGiCIliCUYpOC3Ppk1p4KNDjujIIvBDikAOcrPXk&#10;dBzKexjEDcxixKMXUwlGaUdHfg/hfh/ifivK6YvQaaQCqB6cbAU7As4MgSl+4lgAJHVn9UhXKp4O&#10;6+4MYNF14omEBxlaVG6pQii13xApgAAa6sCaU6QYFf3aEoi5XugABvhu14+GBwpnTCtFiABAACMS&#10;CQADaEAARQsAA2HAB4REANVqNQAORxuQAPN6PQABAHg8ACwWi0ABiUAACSsAOt1OoAM9oNAATNnz&#10;FnTcKTsAFgslkABQJhMATmbtBnzdpUsAAunAAikYigAaVWBwQAAoFAkAPF4PEANNqNMALhbrgAOy&#10;1AAPiAQAAYjEYAAgEEg2wPh8AXu+X2/X1/38AAEAPx+P0APd8PkAONzuiYtZsgBsuJxABzut2xt8&#10;PgAAIBgQAAwFAsABehx8GgwAAgD6IEbEAAcD6YMBMJAAUiAMgB+v/AtZvxpuuV1gB0O57ZhyPOLt&#10;t5AB6u5758BYEPBvWDoahcABoNg0APjQSoEVwJA2RA7SVkEggAPp+4h2vHnOp4dH8R55vfGH0fzA&#10;gGALCAOAzRAoBiuA4CaBA0CaRQegQHgW+ABgEwkCMIvcNsAwK/w3DrBRGvcPr9EUSRJE0URTFq+s&#10;MfjEnw6p1vyABwOSAB5Hq5cNAAfL5ukezPMGASmgW1h9Hyzx0HOjQHAUAwABkFATgADwMgwAAEve&#10;ADgL3IbPR2jz6rAeJ4uieR5OXJR9S8vkTH8AE5HofcYnWes3AeBwHKoEyDBCDTvAnKAAANAYAH2f&#10;R9uQdywGscyYR8FIOg2k700MAYBgBAcQr3AM5PmxB6MUrsdgAd56OWeVSABUjGHvRVEyDALAgiBj&#10;WBCDYLNOCKBAaBMpAKAlNxBN9jRHEy+xZF1m2dZ9oWjaVp2patrWvbFs21bduW7b1v3BcNxXHcly&#10;3Nc90L84Ev3Tdt3WycZxHGABh3qACKrIcpyHLK4PA8nqfgAEuBx1NQAKWaIAFmWJZAAdx3neAAV4&#10;mgYSBGAAOA4DqL30ABXFYVlDAIAoAC2LougAGYaBm0dcAAAuYL9iGIm6bhugAaxrmuABomimh06A&#10;wcCAACwK14FWKBNpQABDpqggqCmX5iex7uqc5zHMjZ5udY7aSkh0+gNsUvQ/NSwX0jRq7UABjGOY&#10;4AJDPoriuLG4JAABlGSZKJmoaoAHEcJwABLLeiaKAoAAFXFZfscS0SfU3G5mwAF8XxerSdZ2O+DQ&#10;NcSFYVAAHYeB2AAO9MvlmWTdUP0XGMxgAcx0uObBum8ABtHEjRwHMyB8n5OQIgkogHAbPoFPOj4I&#10;T6DShKD4gAAdLp6HxNxsnSeDfQ+EALtyBgC02fJ7Oicp0YiaJts2bxvrAdRwuqCcFAAHocA43QVA&#10;q04NoEex+M8aw3DLj4Ts6UDB3jSHwHukpVCpxzDsYinkxCBgDgAAkA88QIALARAABsCRAgLgQNMh&#10;QrgB1hqcAEkYf4AVlGDhYYEwhgYVwqheP5OQ+0gmLMYqQzw7VWGYHWdE/pjB/KIH7DRx6jFNJGAW&#10;VtXpIgSAZaisCCY9TOldVUWkd5zh3KnR2dUeg+TGD4H6jE0Km4QGmH8PxRg7h2kwAiAkBQAAYAqS&#10;sBlqCc48DzHscsdA6x3KNYiw+P8ODrKbAYAiOIFVMIQJEnt4yXDWwlQMyRAyUiVqbR8hxaMMC/rK&#10;QyipOCHIXonhZKFFLqV3yplVKuVkrZXSvlhLGWUs5aS1lsuloA6WeEyLCNMsjOmdgYSywAoAKgUg&#10;pMKYcAA25mAAF2LsXTtxtDaR+PlNwGZhg4BuDhrRzhXzfL8FKcQAAag2BqSeYSW4mKiIuOQjQyxl&#10;DLImRRG7tT4mGcHNhpgIgQv2dAXkvRQyiEOPEppTaMCupnMS1SZKjGYJSAcntLbyGhpCOWO1zIAB&#10;l0bAAyBkMRTEOHCi0RosyxtjcmXNOkw258m9CuFluoMqZGjSQpxYkR6VgAF6L0XlOZrJuaUCYAE4&#10;gpAABRUdbo/0Am+iMqw5w5SXgAG4OFeY0Rsu2euc4f4Bj4GlPEBQB5uYKniAmA2CcJzCDxHsYwCA&#10;DTTAtBEXpTsyxwkaG47Exo6SwEYHqcgbyYh2mIjGnI7KfQfg4Y2B0ECSQBpuAGAhTcSzTPfNEPuI&#10;x/jGKsr6qpNw9R8qMSAqEviCkpAZAieIDgFCBAfArBoCjzwFQkJUpqTULEWQrWQYAwUqLcSlWgit&#10;1VuUUomXWnNIM1lGH9M8OxGw5x1R/HOO57A7COI/hspwAsEx+j6M8PMeUfwLPKdCDAFjGALneTmn&#10;IeF1RxDpMgOlh6qLvGfQ+/AgVqiBAVAnBo2LJB9O/dhdJg43hwnjH2YED8wwRAaS0CgDx3gJKFqU&#10;nK+B0RpDiayYYxGCzvWmT6A41zL6bylk5cU+cNZlD7gHf8xEVDPXrr7A2P42xyGQZgyQGAJQREKA&#10;0/i08cYSLFt845FFvLdy3yRknJWS8mZNydk/KGUckrrt7lLKxfV4rzXqMNe5Y3YEZYwXkABPygMT&#10;BWiUwLNqUC4FwLmqQ3KWF9AsBY7wLQXEmK89gWotBamtNkF0LYWy4FWVwaaIt6mIN/Ms3xvzkqUE&#10;ZI0cBOU2HOtKBKXAGIMgAFuLenw8QBWx3FoQ1U6txYJNSNFCeTFFS+RgMYRFiNG55CmFKKZY+Ywt&#10;FAArrtg40GEzMpY1hrIIAQlvC0FrQRJLyouZrSgW+z6pDapYrUAAJATaXCUEoJO1SCuoWfb2VB+T&#10;nDfzANocGBRrPqYcf02YDE+xwNYVs1hITxAYAlBoCJ7DRm0Pjdccg7zokrSMCYDSvAEJGJaOpzQ3&#10;RyOaGkN04+BCPDrHGowB7yAYguO8QQkQFAMJSUYm4xxx60bVA4b2EiUrqFgi2R4d0eo8JG3zvWDp&#10;AwLNRAwrcj78QDQltrKGGMLZTSk5+h5UMYyIKnHCOliI6x4keHo5AxOKjfX/Pj0iGxiIMkiBgCQt&#10;4G7VGzpu5BRkfn2H1IuO1iKqa+j16oYcxEmh+qyH4PevtZTWAtBKxdXx4qfldHrX3sxXbqvTOWog&#10;hoCjWWtT6rtqIFN7kfT4bNseRrhLTk4iCFKLUP23lI6ncGV/Rej9J6X03p/Uep9VK2XMuyaS+l+z&#10;ok8wwsE+YkCzM8nx0XuJrLxnrCfYMvtoDQGs5+/jCGAMA2ckAo/NnIDUGk6DetCAAS+XQ2hszUGU&#10;3kADgcCmdOqBH8TEgV3lBTMao1SNdv4ADCd1ZgXIJuHt4HW5Wo489SkaBI0mUPnzRijATcbyb2Ey&#10;E0EyI2HkOcCYCcCacGJSHMHKayHBAkpyA+X8AAC+DEDCjkBgLmRc+8AAF/BCl6Gkdgaw02ac0C2S&#10;BY2WWw9CoaVc/mIuHQJgGkGwG+b+j8I2RiTmAGZIAWASNYPYNMrAPgoq5er6QqPgBMUqUMe+MwHU&#10;OOqgM2UiLBAer6HOHATcHaHYMQHyHoMQV2sMB2X+A2A+K4HyAG8OAOMIQUK41UMSUWAASGMYI4Oq&#10;gSUYwOL2oMKyAQSktejiA8taO+QgcGgqNGxC6KWdBcuC6IMFEWW5EelAtyuK0k6SI8HEucMbByHQ&#10;K+vks2HwRiHuoZFEOig+PEBmBWBREKg0xUUY6ej4HaM2j0I8nYQqjiV2V4x6fwAyAsNyNiPgeoTc&#10;HCHQc0GQGsmoh4I8AiAeIEA45uAABOA6N6AyUIKa563WI8GkG+X4rWTc7AKIAvGWAAAqUKWCZIyG&#10;cc8uU+S+R2OWqgc1Ew4irwbESkBeBOIMN4fwAgePCayERGlQk6RbIA9XIJILINIPIRITIUyeypIW&#10;yUMsMuGIGGGIy6LIHMzAA6zEJ8zKYoL7Fic0GxJCYOGkLIGaGYGYTmS+LkLnFaAAGOGKGKegAgIE&#10;2QC0ZSBkZYAWNWABFiM2GgJyXubW0cuMMQLaLe2ILeaan6mwN6V8IEKcNMNCNER8uLJa1IaEMIK2&#10;K4ZGZIk/HRKImqTdJNJQE+E+FAPigUCkCmCmNOzmMo+w+63OOQ94A7AtLXLYqPFURdIgXoGCGEMo&#10;GyMmHeHgYioAAACcCeCeAAqCXKTsRiR4OrGIOOG4G+wKHDEy3+Ocf4MCkQ3i8UegrcKaNK32PgNo&#10;NEWGU2AoAajiBEgyR+gELCGywKGwG8HOqk4a+qHaM9C9B8AOQWA2T6AuAwK4AmAsZIuyMCMWTcSi&#10;SkQeg0H4H+MQG6HOl0TWM8bEPgeUgukVEKT7HIPESgPgWISMhO4QWvEjIChgqUUSmUSGTcHmipJ4&#10;uqHW4AMwwEHUTQR0VawiNMBiT+x4O9HIjie+SM7I8AOW6cOiHOuYIuqiHUHeTMTyUSVkAIH+4tB+&#10;O+AsKIWCgnABJSMDNQS2ASgmraT6gsNMAgZdNWK4NiSkkqxE1S/dIdRnRpRrRtRvRxRzR0yS9aZ8&#10;9el8AAGuZyNOJSJ8brBWvKk/KuHXSYLCy8F4F2p6SbNsoEPGjAAAG+G6ZuAsgKAACiCgpGKq+jOE&#10;S0YeYiGOGMGNMAGwJbSaKcNYaQdA2KLezmO8eCg0T4bC8qaGhohq6ojYj/AkcEuLLqY2NwKINogn&#10;D2L6nY1cbwb0ABAJAMa2I8CdUsdKdOHZSbUEy6IsAyc4AADADCDBA3A6RaHDVQAAGC+SLDJIY4X4&#10;04ZK0CJGBbBZPOyObI6OMQHgHor7BnHhGImWfI+qHkOqH0H+SMZGogfixuMKN+Na34ApHEQMU2u2&#10;UYj2TEoUHWHQOcqoMYHWHPPeHYRi8gjiBwBsc6AuA4Sks2M+AMSMfgPFD6SkQIMCSGUYHUTWMSd9&#10;KwegAYgmA9WkO/ENHCPEhAjjD6NFUXR2XDPUMCoQHqVK5eI8HQ7UryM2OGveHaj+8CI8eOSkA+UE&#10;I+KeH8iKJU/cNca+PavwbggsIaKfDaz8Skk07+HIoyGeG2wKPqI9B+PgrcNMg6JE62SuAqIFQ8Gq&#10;OGR0rW8lO8widLEIWBZmuA1uWWL42o0O+qUdSC3IVQRsQuMItUT6BCOyKDHEUOU3a/Vu5+yq29YZ&#10;bdbfbhbjblbnEguLboXdL4GIGEy4IqIsHMncdLI0pg/I2WQ2M6M8HdcSl6LIFuFsFuOQSaO/OEus&#10;cicmYyY2C40AAABeBeLnD23OcEp4cuG9S1WcMQgKO8BgBkBjGgBOSsA2YzX8NZEW2pZKMRMGewHH&#10;d0vSTkvOS0/EIEPeQsJYL6UUuSvmGbeSAAFMFMFPLACregO+A2c7U4G+3UdqZvd8ABTAcQc+zPD2&#10;oquKG/AmGBBEzgpRcPBOn6CUCWCU24IMXIt68Cj494G+d4Moxq+qHgr6HyTkTmAFNOAMgm1OAONk&#10;VuNNHCNYg4tWAqJETUOqGOGcpQGoGzAiHOM2R4gikQAAtO3qAtaaK4AcAiMIAIAMTkrWUYAIQwbh&#10;H4PkMQHNa0hSSMigNytThqQaecNMkOgmkulq8y28MIuQIguqPwr3QZQWj/YqYiQuSMA6AwV4Nug0&#10;ArNWKatkbIusUYi6+rMGb+92OQHaum6fQmRiWCNEx+aJhwAbg2L6kmbhiograaNzg6poK4WGNFbv&#10;jxjzj1j3j5j7j8XBR6l5JIl+GsGtSIO9I2AAJKJMR9T7QmUYZqZucqF8b4ItSYOOHeviPsOiBGBG&#10;x2CoCmCoLhdWNGIfVQwKFsz4b+XibsIFk6Yu+KnPAqL0NjUVeJiAOs4QQ6Q+ncI0GSGQGRDlFEKu&#10;YuX8L0JQS0NWNY+oj2OXU0OOninkFUFSFTd4qHLUKux2a2OdS0ZuGKGNJiNWPECmCrlFA4LnnEJU&#10;puoQpOpRSgp6G2pVfSBIYInEpGBOqQWzamRdMcOkaqORByGwHAX4HGM1WIM8HunwAChKU1NONC8o&#10;gmjhRYQMNmtoH+msVcRsjZCuHZW+HWRiHmHURiQogmzsvyAyu0AMUYS4ZJgaJEARhK6mTci/FcHs&#10;TcqWegS6vCNMA/F6JOrbX8hG59Ebj+8xEdSsTcHZPyMcl03SXmOGazGIM2ccNQrEokQojiVuNYg6&#10;T7F6g8NxNANYJXRihRasiMMMUYgafMG8XmPsOWgOUysqhZq0IGA2O8QGTkHCUiK7aWAEbGQgPEBG&#10;3tg5QxEZICmsRjV5o4YjfsMgjSTkA7YE5uvvrBZ6t9IGWaXY1Yt1HVqLs9s/tBtDtFbqXZtGW1L4&#10;GHb3IqAAX0X4A9AqzG9s/LcKU+SCUXkhdK+QGDJHBIHLd2ZmPG6lkXVCDBVI/OmQTUOiZyZ2mgF2&#10;PjSum2Bu/SmQc4c6eCNyS5PFostwoq2ooRMCMmFzvFDkj2SmpndcStuqZbmWL5uBdIdtLGAAF0me&#10;IaZcC9vuIUIZAgaybUb8GMGJIpJ0PECsCsCrc3c6SPKiQumSMRv6AAm+FeIvd3mQc8zOB6B8B6X6&#10;X+XQRMnYM6MYTLtYdk+6HSc1NqOO5eOqRjPItpHpg4Iex6g0A7O4tSg0Iir6GIGUpYGqGtNsqoOi&#10;d+MCAmO002QYcSA+Usx6NYkQRi6iOWHAHSM3sUMHf9gANFN8Phq9GgwYg3GqeiPhD6ZIiTX6lpdp&#10;ZMTsMQP9PeVLPoLBr0MgPwexV61LZKKyAOU2WGU9msjHzSViI3vLHa8AOrWeKbp0eaBKA2Us8dg4&#10;Adh0iYNdgGtkWCWFoYtoQxPNtN0z0103050708XEHR1C96KVVdkLkNwpJrkUJLX7EoS+LUc0+wmo&#10;1kAAF51qAA2aN8SDSQAAC517wrSsM8Gw9kFqFqFsMTmGBum2/TFVwoIdvYk6Q/zHrGz8K40L1uns&#10;FeFcFdtYHKX5dgfqBSqQBsBuBsYxdhX7R6KZeSGaABl/mCAl3gZKC40Fe9PYUYGtx4AAFj32osdC&#10;dGjlwQIKIMAZJ2Houq+CFkFkFiAAaAJgBAzFc4BeAAB8B+B+SvtgWrn284ThPWxOSEM8RqOiHEHU&#10;M2OKMgHM7QHkHwOWwAZEZJhLNKjgS2bGAVCcH5psYcHMLBQgM8f4Tk5hDkHeTkATCcdMSkAsAyPg&#10;AiAskSUwAyoiVmMCG+HYj+rUMZwXg4PaBAv0UuT6tPh1RG+FPJRkRJsx08MDawxURiueYigAI1Bs&#10;wKGmG2dsMUTcvOV4BEA6fqBYBCL0x6NzY+S2tlXmtnKm/dKoQ9mtYqew4eI0i+M8Ay5q/3tZa0Qu&#10;NFZCfwQqSk/ms2P8R06srcjiBWA6O8teNNHS6GWV1dPydwaygcOc7g52NMBGA4S1aHRfzH7M8w87&#10;ar0/999/+B+DRrIb+EWdtQGFL+LGIt27tdtg9qKB13K+L6JfBoZ73bUhVXt3L4WIU2Bm+KAADKDI&#10;DIYqIMIyXmJmJocscuR8KkCNGgqQ/sakZIxKqWwmpsNgxCjgjjKgzeIA3AArYIAHS6HSABIJRJCh&#10;JDRHEQAEgiEQA/4xBnS6gA1Y8AG43G2AHHJQAHA4HQAVZYABEIhCAHe7neAGk02mAFxOwA+ny+QA&#10;PKEABPRYmEwkAAIAwIAHq9nsAG02WyAF6vl9PXw+AAMRmMwALxeLgAK7MAAoFQqALZbbdb7hcblc&#10;3/cZ++gA8Hi8pI6I413A5AA4nW7QA7npUXw+7rTKaCwUCQAFggDwAFQkDgAFwmEKc8qA0Wo5gA22&#10;27AA5XC9AA/Ivlw8CqIJLWNxYIpOFs1bKA63k8AA1nC5YM8NZFwEAAcCwWAA2GrWIgzaxMGLWFQf&#10;zQIAuSAe5c/B4fF4/JdLg/oy/X6/gA8nprHM69Q5HS6wA4HM6AA7He8QAfKfLYAK6gOA4DAAA4Cq&#10;aBABgKAABgEAIAH89YAHvACZHqesLH21x/AEAYAAwCgJgAFwSBGlwNgwzYJMs5bJAHGQAQjCTwRs&#10;8scx1HceR7H0fyBIMhSHIkiyNI8kSTJUlyZJsnSfKEoylKcqSrKy3nTLIAGiaBoAAahpmoABsTIz&#10;YMAuAArzUsoWBYAAAzguatq4dx2sMZpmGaABWT4mxpmk/57q4FQWBWAAu0QhyGnUdb7GlR4AF2XR&#10;dAAfZ9H2AAd00AAQ07BECze771H7CZ/PYi66gJVQAATVrLrUlyXgBRj7FnWypKpAUJA0DQMgAGgZ&#10;ho5wNg3ULknVZAAT/QBxWa9p5nnTgQBAAAnCeJ6iKMjC6m2bRtAAWhalqAByHIcajxKlAOAAEwSh&#10;MAAGOZZ9om9eoAGVfE3raG9+LCGAXgAFGBAACYKAo8y4Rw18BPIuq64ZHD1PYfFLoMdzgG4cj9G+&#10;c79HCvwAHiex7xopkaAJBwCAMBEEALA4FgLEJ9Ho1x1nK1h65pSrkgBUkQ56x4EKazDkgmCcDgkC&#10;rmgi7IAAjeR9QqcZ2v8fL1YIBjZA1pgAA+DCkgqBwGwQA0HQg7uFYffWEyvtu3LourEqiclGI6bp&#10;wgAZBpmsAB2nhaIIgkpIRA7dYZhRd4ROheAFAPBClxpOOFTjhi3YctiMnUd6+GmbzBHwfNMA2C0S&#10;xqAB0HamtL1IBV41ZsoAAUArkwBTB0HnDbI5YFwPg0yYIbHCW1cwtsO1Ieh75Ic52HdMZwtIra8A&#10;oyoAOmiwPOsADstkt2Fbf7/wfD8Xx/J8vzfP9H0/V9cj234f2fhH1mnEABhmEYVlTC1Ny66D4PgA&#10;CwFkLIAE2pubWXIqBUVGn2TwMwAAr4IEdGoNUnpPwAAwBiDEAAaYONdWmAAa41m+DMhI/UYYw0LF&#10;QKIwMtRa04I2coRk9B7EKHsASAo2QFgLFrBCrIFsPwAD2Q0VYXovTgwiLyPA4CrTZERRSRUzzEgA&#10;QLAAVQbBrR+Guf8/8FoLAWqZU2rx3xPygDYGzFcW4txcAAG8N0boAACxxe0BAz0YilIzHZHk/ceo&#10;8mojsEiQEBIgMFRKAiQzb21KmPYPtDphy9rkPqAAb45T9DXHEcQdg8TjgBKajQ5LMUJKtQOA9sSp&#10;UQnyZIOkcxQB1DgK4PofRrgFgTQkCcErBwgA4XeitsbI1ojmP5CB557R7KYAYAxsZ0ESgpA8mgDz&#10;pDLnLAAAtBKb4YOUgO/Etr73LMPPQWwfg/TXIXToXokg5yODiHQagcQ6TUD7QqBYCRnjsGaMo2MB&#10;gCEDneOSyMrg6h3H+HQxdcg8lotibGDYFgJwAAlA0iwCbrp9FNhfNYuT3ptUZo1RujlHaPUfpBSG&#10;kVI6SRUGqNRMQ2BrxXG2SJV4FgABQCgtgE7A6KlyVGpWRhUlvKRF0LsACXUvDmf4B6oyaYBAAA7U&#10;swazibqAGKMQYhMh3k1AyBl31CFjQHPQXWRSpT2IGQPHQzzAgUAACAEEIE0wFgMhANca8EkxDRro&#10;e0eRfHBFJhwbI7hyVBFcqq82HBzQTWFLKCoFQAAWguLIBcC9MG1EHISNEaQ0TgkfW6SMp6G5SGWK&#10;YiEfCgqwIPRmp0mIPgfg+XZYYBwDzLIFccXKbi+puD/oxNs16EoYFwW3aMejoD9jxWiN9jVQRskj&#10;HIfJSo/avFtn4UpyCCkDj7HwhId46TXIaPZOEtgCHGloApW4pBkgLgOQOAoBCEh+gDNdAdEDJaKH&#10;fAi64EJnDNgRbGA4yIAKJ1bcogO51vIDtqt1SR9ZGaLKXUxJpDY25LgAGKNFvg4x0mGk4g4CbXAT&#10;gfJUCADKLAOAWIsBIBpsgDADQk2dzFu7cPEeIOxv6YxwDnAAPSWBlwHmeATPoi4/rsoXAAOc401l&#10;dgRN2a8ctBJDOOBaCFdYFwIGaO7RZhbIR6IbHGyAco63mjpc27FlYAAUuEOcZheACXHIKZ+whyz3&#10;XK4GzhnHOWc86Z1ztndKT7s8PwHPn0AAzxnDONLS1WaWqsK+CQEkJJCgRkNmyXCnMsC8RniuLnS0&#10;R2+D0HmaxdwJU0hXCw9UDCLIzFVpQmIaAzxnshHif5o0hcdoTQrb1y4/5v05rac3UavgTAnXeDXY&#10;EcI5JgTFXBviZIrxCKiBJoyrJDwziCyMw6dQAVkAADMGRYLEWJh6bgCMdDXl1HKOQ4gydzQgpUak&#10;cpxFLKYIqRa59dy+KoXgA2twJV3AAB/vtWJuGUFNr6kPBD3bbngtmXcvMj2PkcGsN9+g48uTEUwx&#10;QvEWSgIyOSyu2MnAAWhOSPU4BeR1HsJ8qQAgCT2VGM0DkGa1C1GyyutHGBfOIF8IwckDMO1OIjXY&#10;6NEWJMwNmQhbQuPBX0Wz4NgPoigigDpoIOWdxpeoFOyBiU5r0zNAaAoRYCc0gF48eM32czHzUDTO&#10;GRdyALgSm4cUixrZmgG48xcXPo2e+7d37x3nvXe++d973q0/w4PBLkHEucco5jiWuM8DrxhJ3C5E&#10;R0OojZNrK08JGSV+leQABBCCEJgiJAADm9FGxe0Im+DvHa80A3q2SohQHc3NtvYpViOVa61engeg&#10;9tUBXnRM3mjdG5G8ZYzBlrkf5Fk11vU4HJO4hLgNV1fAxgwADRqKfeUwr2W9DSGx0DoxpZkAAzRm&#10;6CHP6PWkMlTb1bGsR32vaGQZg19DyDk+6lvtmjZ4fSFdHhLrFJig1ydojgaIa4gQb4/I/Yp5Cy4A&#10;jBUiiq6QnofREIeIdoup5JCRUxCQBTuJ6oDStwCoCgyQCQBZA4AgAI9geofQri5hVKORrI2QCgB5&#10;sYDJFxrrERpxrL1pyLurBBybKqi7vxJxy7N0C79KWI1zLI+wZkAiNjqYd6FT1ZxwDqx4k8D56oCo&#10;i0GBsYCDr7oKO5EL5rFrKouodo9w0qdQAAeYe4vABaG45UHACQBhxyv4qS5KIJioyjI4tg3wvi9B&#10;xwFAD5YoC5rgA4763p2ogwd5jAcbGgeEMr5YtCeYAAFQEBYrrYzSir+rucMJtcTMIET0T8UEUMUU&#10;UZ+DPUUhKzeR/aTAdg+xaA1gB0WBgIFKs5Ehg7R7+z9A9j3z0gbzILPweKcxwIpIGUYgAABqUpZA&#10;jjxA0gcZZzK41hspA5GTNZzDgYtirq0a2DarcDQ7fqtg5rwB077o+4b4b505jrhI/yWAoA7hELXI&#10;tBgpETD6pSphgxg6Y6txBRBxy60JOgdx5r0Q4iN0XpLIhJnI1jaABBV0ewACowDwk5YhMxFgBsij&#10;+abBHkHijEjJHSRJCinQ1xzZaK5I1AcCdY0o+JvqR4f4fgvDWSaz/pTCIIepCSWApo9ZxwfgfxEI&#10;9BUhsRBzDgzSZBByWIricJUgfYfwprIxsYEoDiZyeR6q/A5TNCTy3RySj7/TN5HL/sIpipv77j1I&#10;/Yd5aIdZ3EHIDDZpr4ywDK+a/gA4psQ7GY+wZIaogQd0sxowpJ3pNAF0Sh35sbN0rMW8U8wkwsw0&#10;w8xExMxRJi3rghCSRhTDTRaJDQqJ5IqMaIy8Kb7JHqMiJI4Aeau8NA94AD1ZA7UZFkbR5JkhaBaK&#10;JQ4AfK4A7zAp4S3Lgj+yb5ECT6OS1wyyxxNDHYyRS4vDTQ1j1Iw01zGpaECEmIts0reqt03hpwCA&#10;iyZCtwBAA5liz4t6cScaCweTVpvqPSJQ/yIRDco00iOQBReTzU6YzzayQxlj+kar/ZHz/JG54h7x&#10;HC3pUwussY1gcgc4hIbqdDqQ+wdU8CRgrgAQjJmJEIfofQ5IvQuoxb5hBpBABJBwBwCJBxeJBwBr&#10;E6aw9gfIfhTE65x0tBEoDYpEKgzzro2QBgBJA7NRfRnhfS262x97ArNptkxcjEH1GxVBhzW0lJaI&#10;bq4obsA4bwcojhDouoC7rbap1xlRELKKtwDwtLHAzS/RA5ssai3By8sZDdJQjksZkg7xEMGI2QEE&#10;G0Bg+6YAw8BIfhh6eC7ana/QyQEBxYygy0OK6aRrpwvgc7iJug1A74AFPJNA6dFqUpAqfcwa2Q8M&#10;TtHtSdSlStS1S6jcU1TBIrSUNE5R5IrhSwvE5zZgpJVoyRHsyAp00Y95DY95aKOJBwC7Uc0j1j7b&#10;Gs0cYA/xOc+ojK3pVRENU8Y0WMhk+At6BLQojhLI/TPo/VZE7Td8eglSFo5UWJspBzKibs+gts0E&#10;kRc0c4/Qdgdo1CKSOgyz68hqo7a0aaT1GpIkjcXFbZhq2QurBQvM0adrsqSbIJ1IticRB7AFDB2g&#10;eo1xjoqMsbkgf5A41z10ExT4tjHJEIA4BNCsDJVxFwzwDrM0pqmADQzJeDHlGbNykS2qjFSQ8VVR&#10;3BDYdcRoklljGpDCOKUYyB6oCZsbEg5oyJxz1I/wZoawgQcSgDjqeICgpIHAFTTwD8qApb5ibD+9&#10;TdqFqNqVqdqlqpKkxq5xOL85hz9NeBEFhtk48ir6r4tzgM/Sbb9MbFsibcazyBHKirgLFS56btIV&#10;erG81g/6Cwt050WAzU50TEi8jj9KnNXk4hnr9M51YyG4yRVSTpt0+xtdHIt7+qWDBbTYwbpxL6Yb&#10;LZ5oeQfA49f4BdCwfAercQdArlzwuoAqatiZEJ1o9iQw5M64ps5xBJoZ6gEah6pTMxr6tzuJA6bJ&#10;HE/NkdyVsNq0TboouNCZDFlg/ySYjgaAbccweQeorgpAyzEpGLFEtxlhp9m8GJ386ENk9BELFRy6&#10;TQqJj4+yTIxSeFKI2QE6ZrMAprCo4BzVQKTQ9q0THw9hGFQ4DSmEQRsbuJlgqAriSYhNlhaMIwiY&#10;BqwgD5XyeQzQpcL9Q1R95V5N4+DWDeDmDt49TWDw8ar75Bnpq7Ww9lr89BB2FJHqr6nOEmEjgNEy&#10;reF6LKnRTCnNH8+8TQutuBkz1ZB1a8HItynMztXkfo1tf5CKT52D7MbVxtds+dybo2Ege7aVXhAA&#10;oDBCOIpsbQ5g7RVdwF40jiblwMrdHZHDaCeA11+o4MAxWYdwvgfjAGBxlgD9KAeoeIrgZIZpvEAg&#10;ww+IoAfT9IBoCQ5KtoushQ1y7xBx1qtwDJgxdgDpFgEAC4tYDYCgzULc7JGcTGHTuibRh7+7AFHg&#10;8uEZq4exDF6gqJzRaIcYdQ1B0I1xsStwzgzy+pEpAY9iS4/QbtJYqUA77IHQFgFL6gDZNCfNGRyG&#10;EOZmZuZ2Z+aEU9rDgwjM+Si+Mw8treKdHWT+aa3mMroz5U20+Sm95VXz9M86r63tdmCi/2bEjFuq&#10;0aLJUi3s3OKNdmcp8J99yVkYueEa7l+4qURYwbiIdC4WEpUgCQA42QeAdYrgZoZ4jgdQdoqOhZBw&#10;BIBh1gBgvEDV2Vmgih64DCmGCCmAEh7IDELZshEI7ZHFdzcNHl4crUTTAOD9SI8Y9bkiRrGYhMug&#10;qpqhaM9oiaUoCxeSr4dDGK0jMpEuSAywDCUhViaotweTaVJYw1lhDYd7IF/wFhrwicHBAA1ygY4A&#10;bCSg1KYIeMFEYy9ESVPLn4zQBBBQvKgyEFfbsIEOkQAA6ELF8C9CfZCNt2C+aOwWwewmwrO+EGwx&#10;uFeTgRh+d5JbpGcDAWmWxJK0wTAA9wqIcVN4c7L4eE2BshBwDwzpkIdpDYYgZCN4aYaojgcAcqV7&#10;9ICgCwpoB8W0WGWYCBxwihg4Dyq4soD5ddjQpJ4Bx122mj+0MK2+MZKq2p7uHuT94RH2nBSuG1lg&#10;vgbrLMlI1gfpOIBx12SYpIB865SpitJY+wZ96Q1ph4FoiQEJFcqJsevuym+W+e+m+u+x7+b0H9rN&#10;XtHOxzPOxsjXAGaDAmM94sjgt4xIrg+IwwcSYIbpzVXArgBQfxCQdQcpDb4YhIvxkmhYpoBg3ZpI&#10;1wCIClDMqQDUKYEjDlQ+vADgCZF9DDFp4e6EIRhbAGbm6GT+ftqtkuUo8p1AmoaAbKN4c4mg1q96&#10;+atwEZ7LKYb+WBCzG8FxgkistAz1nCaaapS5mo/piwvjJJaMNhlgGAEkQLKIt8u41gbS4sko+wcY&#10;dgvldgEjEJgi/RGgjIewrYgzGDMBxwFgEYlTrQpO4rjGyfQm+/Q3Q/RHRJIOxHRNeBHvRxH+y1SD&#10;FuMzgbFnRRKMwR4tEkNEBLJImobWX64RDYps/odZDYqghLwQ1j7trhooCxA6rBBwlJEJYhsZEZNE&#10;pyZznPOcfI7eKOyW5+4x9mUW/cMJtXAjN9k+eK3pilyxDY/haLLYmoetmMqjIyt1FQiwrYqIaobU&#10;cweJ5NaoywDcKoFB7HXvTHdXdfdndvdvSG/mwBttttbKkHSTo+xvHRJHGg9Q1x0AvActfoarGYwc&#10;lAd9oQc4crwIbZklCRN4AcEJo7RhlgDoDw5oCwDIzwDgDREprxFgCp6iakEhGbF3GWKdHeUfYO/W&#10;ENp/lWmhuSSA+zGY1AbUlGICC4EomJ6at1XigwqLpw4EnIusGIyyeQywDoyi/h2A94qJ1A/wbZum&#10;0AAAGQFBanjgzwtx0JTGOJDYcLCqEAwJkOVMYzEqOHX9B4oBoREJsIzQzno4Cxg+7o5sMGfPd3u3&#10;u/vG+3RnRHeA8fvpIHe/vKjMrIjA9g9ZUgdaR4bG7FQR5sg49sJxvodZkgdwdhTEVhtRA8D5lirB&#10;lhaZA5XpscK5ErDNFp6ifRx2d62vAi22mOUPYfZG5G4x72fbR/1g9JCovY1idQw1A41geTG+Gfco&#10;pNBYur7ohIxA1gfEnJgjb4sIEhamTAzxCD52/3wX6/7H7P7X7fv3ARI3v+x+m2/G482jKqbG5TpK&#10;2f2OOI1gbloKSWsocb0YdgdA1geAdVCYeyToAJxwgARCYKAAmEoOAAdDoMAAVCoNAAUCkQC4RCIA&#10;BYIBAAAABAMdkEcf8ij8ck0mj0nkYAlcckslk8smMumc1m03nE5nU7nk9n0/mMtmUhoM1lL7pAAe&#10;b1eoAb7mdgAZjZboAfL9f0FEIeAAcCoSAASBQHqz5fIAcTndYAd70e4ArIDAAMBcEDIWCAAB4Kjd&#10;yjjveD0ADXcLmAAFxAAGQoEYADYVB4AAUpfz/rL6fb9ADkdLtADPbLezbtdwAfcmyYCAAJAmqC4P&#10;hAmDwYxwUi4OBsMAwFAkooG/4HB4XD4nF43H5HJ5XL5nN53P6HR6XT6nV63X7D/7VC7Hd73C7Uum&#10;E98Md8ff9Hp9Xr6XcmnbmUjer4fQAdbweQAdzv/LweJ4AAfB7rOAR/gLAJ8I4eB3tOya5AsCgFgA&#10;CYKIJCgEgA3KyANDgAARDrdt6AURo6f6XpbFCRNU97zqI9ifvDEzuPOmEWpMkcZqHF0dPKfZ+H4A&#10;B7nu+p3HkebNnYd4AHiey3n4rKiAPEh7QEABzsBDIFQwxYSgADwLgoACxt6AoBxXHcXzTNU1zZNs&#10;3TfOE4zlOc6TrOz4JOj0bTtPidPKlLgz/Pc+uZHCYo+lqSxMmjfu491DpqfLMLYeSmnaeEAHUdrP&#10;HmekEn8fUDn8fi5JG1TcoIDoNIQCAIIIAwELkBIDwO3cDgHM1ITynb4PHX1CWAnj3KElcWpHGlFs&#10;qrJ+H6zRynUqLQG4AB2HiwQDgShgLq+AAWg8DIAAgjIALct9qsEqB43JAaOAI3oGL4AAMgghDMPq&#10;bpyHQAADAJA4WhMESugovICAHRSRx8zRzU0ABom0qpvnPfR1nkezVgQggTg4DQABEDYLq6C6wAkB&#10;0JYKj8RzPGsbqNYOXZfmGY5lmeaZrm01u3R+b525rypDQeeaDoVH0HZjNHwfLTqYpp4Hm/Nms0BA&#10;DoIuDVKY+rU3Cva5gYsgF3Hd1SqLXeyR4mdF0ZoFCUNRMd6BROdZalSjJWep7wSctNgBTT8nVpqr&#10;WZMUOnsfSz2etYDgOA1uhGEIABADWQMhCQF1o32hcxzPNc3znO89z/PzwlFAdBGFi7U4dBKB1XS9&#10;XllGV1QOxt9tR/dsAEfs1u63nierBMxIGDQPAuxI/qXF1agmpQP1yZ7VHG27d1s27illi7P6VFJm&#10;dx43UbRwnCABxnXJR1nms96IQGoUccDoKovMyPnnJvxHS0p1Hi/r5slEgKAcQxJ7Cn7IeN2AAFJW&#10;wAAWAiRAAZlncI/AA3ZBI6x3GlHAOQc4AB0qYXIVdrRkQXgkMa5BkAEwHoSakb0kTcm0ABaI9h2D&#10;04ZQzhpDWG0N4Zs5hw6V1jc4YnHhfDuIRxD4D+Kw7iIxph9n1Pgrg3p2iPo/KynpfaZQANhAArg1&#10;UVIYE3RssNFsLm5MueicCMsZnLtQQC0k/Q80jjnSStRv4739ltYsO9pyHjeEJAyyAEMfQAAlA2BY&#10;sIDUJRDkRImRUi5GSNkdI9QLpznQ9PJJKSCOibOoOm9CThcHbsJk8sd0j2osq5N4XIASuYVvOPA3&#10;NtBOCPyah87GS7zSVlCjCmgkzSCzqXQAOMdBaxqDhgzKUAALARsBNmBMsK8X4wRPoABppgjOpKHc&#10;UyCMbB6uEAApUt7lSyMeNoA4sbuB8FNHjHkdal0lu+LKfVxLiwJoUMcBaQgH3IkRAgZExBcpnyrd&#10;iweMblzqM+bJLKWtCaFULoZQ0n0OqHUMiDRGhKKZWQ/OVRONFF6KK8I4gMs590lDqSKlYdyR2/H5&#10;HYf53ERzcoSNmBUAAMASAgYEXmZ8XKO07p5T2n1P6gVBqE7Kjh7Hqy0iBQN5quqj0IoA2Wocq5cL&#10;HqQSeNRSDTjlnWw0bY4IOn1AsQ4AAGAJlgA4BIyIDAEuLiMZpSpTR0GkStOwc73D9KVAAk0s7ikD&#10;leLA5VxY/x+H1H0PhBI8x7sWdsVmtaB59kIA4Bg2iEJmATXpARxZ5ia0ai7VA61BnL1OqjaO0lpb&#10;THXohae1Vq2Y2ctYnOMAACsFZaSact0dx6FNWekobY4zDUkPyPlJ68luA6BaChjoGpCOVQOwVM9r&#10;7oXRuldO6l1brXXuwmqIrtz8JHHAOWDJ9z8jzH0ZoBYCSCAkA0uCtRG2kFNbsxZaxTbxAAHRSRvY&#10;711UnSPCsCRuVwl1AAyUsl/yGWWMiA8BpEAFYNIwAkjZGsIuJMPHtMyK0/2euzhvDmHcPHdtTh/E&#10;WI8SMytiSokqzEgJUgmO5AA3DOAAHCOgqJajSl0IIDMFQJwAAjsiRGE7gnmYlyJkXI2R8kZJyVks&#10;6qjyzFnSSkoc7DBtFqiUZpeZeUPoHR8glH5p1mEjbuWeaZSh6MWHoPlBMVAGgJQxgpCTJFtASLzc&#10;qmQETYGrzdFdd2TM/Z/0BkTEOgdCaF0MTbE7ZFlFwWakEs07S3jjjgAAaw3BvoBggB0DLHAPT5BA&#10;BlMK4kMaH1JqXU2p9Uap1UzwlsRraFJHKOktY0BtGi1iOlBGa4jq0N6rNxbUiyOKN6v1WqHdfYPQ&#10;wbkhiWiNzxTE4o1YByNmIN6rguVOtV7Z21tuHLotubf3BaN6sr6CNmMsSO2d+V1DZG++FSpZzckQ&#10;AoBIi4H6yF6vPuHfW+9+b939v+18lEYI3JWkldQ2BvPhLTBlS6Sh+wQAaAhDFauJrxwaRtr5BC6I&#10;SnIhJeCGMGoYMQ8NEm2FhSW4BynlXKzo6D5Zy/mDnNx4aT29AkR4TMGnUqxZpKQFTWYXDWqKsKuY&#10;9F6N0fpHSelWo5QcYlo+lJv5ME/Nizdi3vWIxhRW2fJ/K4ivFZdyZAB7D69tYjpkzzWi6xZrpfbe&#10;3cr5d2/uXcz1opig7STPJz3EldsSO8pWUzpllR2junhfDeH8R4nuR5dz2yiSZkzRMF+bVRIi4l5O&#10;bXeK815vb/cfOef9ATii0t5R1PPF3pQ7B5Ok0ipyb0Pr/Yex9l7O6fjEYwOJOykkHl3Uk97V7T4H&#10;wag+e+F8XudoLNVNo8cb3/xvnfP+h9H6TNlHVI+a7P03rPp/b+5RXb33fwcA+Q6R19Vfyk++v+H9&#10;X6/2ft/dUSzakIyxiPJaH7LLJY/v/1/tnfxP+P/tAIXvqldlBqjsNQAQEQEwFQFu4OmnVwHP7nsF&#10;ECUDwv8jgljKlDluBQGQOQOtEPvwPQQsPvqwJpZvtP0ibvMwRQVwWQWwXKhwNoiHrtywUihnTwUO&#10;6wIQXwdv+CAggD/gT/AEFg0HhEJhULhkNh0PiERiUTikVi0XjEZjUbjkdj0fkEhkUjkklk0nlEYg&#10;kHggBAErg0Cg8uAM1kUwmcpnU7nk9n0/oFBoVDolFo1HpFJpVLplNp1PqFRqVTqlVq0XmEuq9EmQ&#10;Am1bsFhsVjslls1ntFphsDnFqt1vuFxuVzulHnEyrUIf95r1etsxgt8vl1wmFw2HxGJxWLxmNx2P&#10;yGRyWGv99jmVwdVrtfyedz2f0Gh0Votmj02n1Gp1VDys5tcswOu1ez2m12233G53W73m92+bzMSg&#10;ltmkdzEO4++5XL5nN52L0vP6XT6nVoXJknY63b7nd73f8Hh8Xj5fAinaj3owEJ4Pk93v+Hx2nR+X&#10;1+338fq/H7/n9/z/wBAMBQGl6FPbAkEQTBUFp2+kGQfCEIwlCcKQrC0LwxDMNQ3DkOw9D67IHEER&#10;xJEsTRPFEUxVFcWRbF0XxhGLxQdGUaxtG8cRzHUdx5HsfR/IEgyE0caSHI0jyRJMlSXJkmydJ8oS&#10;jKTfxFKcrSvLEsy1LcuS7L0vzBMMKSLMUyzNM80TTNU1zZNs3TfOCEzJOM6TrO07zxPM9T3Pk+z9&#10;Ikqz/QVB0JQtDUPRFE0VRc2TnRlH0hSNJUnSlK0tS9MPLQNM05TtPU/UFQ1FUdSVK4VN1NVNVVXV&#10;lW1dV9YVjG9HVlWtbVvXFc11XdeV6z1aV9YNhWHYli2NY9kWSvVUWVZtnWfaFo2ladqTXYFq2xbN&#10;tW3blu29b8EWvcFx3JctzXPdF03UutxXXd133heN5Xnel6zlZl7XzfV935ft/X/V124BgeCYLg2D&#10;4RhMtYFhWG4dh+IYjiWJwjhmKYvjGM41jeOY602LY9kORZHkmS5Nk7r3xlGV5ZluXZfmGUZBmOaZ&#10;rm2b5xnNvZnnWe59n+gaDoVRZ5oejaPpGk6Vpc0aLpmn6hqOpanqkXadqusazrWt65rr46vr2w7F&#10;seybLszJ7Bs+1bXtm27dt6k7TuG57puu7bvvCWZVvO+b7v2/8Bru5cDwnC8Nw/EYzwayPMuXG8Ty&#10;CQce6vJ8ixXKpev7OJulfNojzHMct0VOICCAP+BP8AQWDQeEQmFQuGQ2HQ+IQmBQUAgGIxeMRmNR&#10;GJgCKxuQSGRSOSSWTSeUSmVSuWS2XS+YTGZTOaTWbTecTmQwOERWLTqgSCOx+g0WYUOf0alUumU2&#10;nU+oVGpUqOweiQeJwSEz6TUiNVWDVep2OyWWzWe0Wm1Wu2W23W+4XG5XOoQOtXS8Xm9Xu+X2/X/A&#10;YHBX2eVaxYOhVrD4iZV7GY/IZHJSPHZODZXLwS71bDSLMZbQaHRaPSaXTafUanVXG7avXa/YbHZb&#10;PabXbWbPzjC2HF3Lc7fgcHab/SWCKUmHcSJYrkXPd8fm8LpdPqdXrdfsdm/a3AP3vAB8vh8+B8+N&#10;9vt9AB+v5/R6exTKRQBRYCAMBgACAUCgAEf38AIAgAAFAaPN67UDwRBMFQXBi9OfAroporKFORAy&#10;2OVBsMw0ycMMI5iow6rrjQrCMNxNE8URTFUVxZEEHr4ex6nsAB0nSdAAHYdh2gAeJ4HgADxPG+aL&#10;K49ywourStPzAIEgSBQAAeCAHgACsqygB8pgNLQAPs+8Wy/MEwzFMbhxHCyWxCgs0rrD8yTdN6yT&#10;Wt05JvOjGzal8HyLOE+T7P0/0BQKau4v52xyABrmubAAG6bpuAAcZxHGAB50rLgBgFAtMs2AEko4&#10;gwDP0AAFAWBYAAlVAAAyDQMgADALgvKgLAsAAIVsAAF1I/ACwCks7UFYFg2FYFf1+3VOQLONkTOz&#10;NOT25M8WHaVprRYzEWsr9orhbCMT0ztqXBcNxXHcjbIA/4E/wBBYNB4RCYVC4ZDYdD4a4okAGGwm&#10;GAGWy2UAGo02mAHc7HWAAKBQMAADKQA/H8/gBLYJA4SAYPNJpBQGBAIAAOBpODaAAAnQwAIBCIQA&#10;LxeLgAJ6cAA+IBAAAfVYhDIFBZVV65Xa9X7BYbFY7JZbNZ7RabVa7Zbbdb7hcblc7pdbtd7xCazK&#10;JvXb3W7zC7/fYNg8DWIJfL1icBi8TBpThMXWslh8tl8xmc1m85nc9n7Le5RWtBd8NgdPpYbqc1rN&#10;Vr9hsdls9ptdtt9xud1u95vd9Z4Hj9/DG83W6AFyuV1FGEwgAzWYywA6nU6QACQOBwABJNKAGA74&#10;AgBMYVlazMoLBO/OwUCQSAA2HA5SRgLwAMhkMwAN/4AA6DwOgA77wMivjKuHBEEwVBcGQbB0Hwg0&#10;DXJklqXH5C4AH1DQAH7DrxtEscBu2nSSJLATvgAAUVIgf0PH0fZ9pelsDO3FCcp3AsKw5D0YRjAq&#10;epOAUUQKxDKMmhCVR1HoASXDp+xkl0PvGyDRyqg4BAC8ScvAkoCxLL0VPFCMxzJMszTOh0nQzDZ+&#10;H2fkdye9CaqvAswy/O8RSIhUKRnNULzfAqfJPESDzVDR9ShGidJ3RcUxWtKZH/GZ+Q8fNLQ5Skpu&#10;Er0C0bIEBRJAs9MKxjzVKtbXL9EEaTRVtXVfWFY1lWdaVrW0IODMZvm8bwAF3X4AGIYZiAAZxmGY&#10;AB2pEAAFWaAAGKCB4IAgAADAQBEjJs0jxn8mMPHsfB7gAeZ5nkAB7nufCVwwBYEgUAAKguC4ABne&#10;oACgJ4ngAFoXBbZ4GAY7cTVHW+C4Ng+EYThWFtXU6FzVSx8gAemKAAeGLgAex6nrHaXIFjyHVElT&#10;su0oAGgBk2UKDLqIYikB3HdDJ80RET3PeBwHZPITwUOAGN44eOgxO8QKAoCtmWdkUD1ImdTABmdE&#10;YueGJ3Jnx6ntNdETlIyGJKk4FgXd4G5wAFp2pkmGbTtW1zMmR7ntcR27lieK5dDs327TaHxFa9sY&#10;BgIJcDZj3JRFeCYhS57cVceqxFooKOvwkC3RuO55dQXI5vsnMLTFsnxfGJ6aqd/SatrE1Y+hG9Ud&#10;LUUAZsAAcCCV/4C7kwUewW9Mat9UodrdWbZ4PheH4ni+N4/kQbXMIm/5oAF4XZeAAYxiWJY7pHgd&#10;x3qoCIHgADT4gAEwTBOAGjchLLxYImR+0zcp4gAdB0nQABznOcwAHKcn8bhcSenaBhAEAAWAshZP&#10;2f0CoFmjrNXe8mB0D4IQRgkwh3pCWXOke2OaDQABujcOOxd7aIksJiSwaMyplVGt9diBECIAAMga&#10;A0UIohVXvOcIMzBmI2xtDbAA0F+DaChgTAAB6IgAIVDwHi1MdESwAPNG+tUny+wWr+AxFVE6BHdl&#10;lgwABXivYNP4Hc5ZmZJESJCTElZpjO4oEnAgBFakMIYgVaM2UCD3gDrXhMtuCce4+PFMMpErI6zq&#10;AAGvIV+I536D4kUhxFqKUhxZIUnZRrf3zNFkq5ACsmXaI1Z4jBizGDqDqAAOOUhPDsgABXKkAAFp&#10;WI0bkO0AA1ZZQ9aEymTLR4iAeAAzgBzDWuEOZ7D4AEXwADch2ACLadk7JZL6TQ8hNSVM2hXC2W8L&#10;gMgZKotNO6dizGiJu0t3zDo+zjnJOWc0550TpQi8tCETnnvRWCMMi4zSMgAHlPcAAGANTYgCDAAA&#10;RwkBIAACV8cV3WIfMSYlbpLotjgV2AAaVEQADFooAAckpTSAoBQCkAAUgphTAADkHIOCoFSjotSd&#10;VKaVUrpZS09M4irz3XMOMcQ46IDRGiAAYNOwADpp82WFjSF3wihKAExI/SspKQ23BrBVVqAqqgAC&#10;qAKpUSqmqQcb9DgAC9F4L1/I5RysoYAAAEIIgRQHBuypk9YKwyyGosGirYAFr3CgFAAALK8LVRNG&#10;otI4hwjiAAc0YJHBqVvmIkuOrZwEHaqNS8gg/UZs9qZWJk4IwSAjAACkFNVAXWdmsBhR0WIT0utJ&#10;aU2556kozh3DwWwtBayEGwNhmTEozLMdhDax1CF1pvZcnYBtYwRAjsxSIHIAKzVnkpIpdQ5LmSEk&#10;MM26Emwm3TABRoFFBhuXZAALS7kw4NysAs+KgoNbyPfhgkeSBDWKD0mGOV/FERpAAF+L4Xz9X7TZ&#10;Woe096Wzwqat209S6OgCE5rJSYHgPQe3iBMAACIEoWtoLEqkx84JfGKtNhfDGGcNYbw4wadiD53P&#10;QF3PEi4zBlHSvWAADkRQdg8B4ACAsBrOlMtq+tVY72YQcg6AAZAyBjgAFkLIWYABs2xJXZAptBQn&#10;11AADoHQO6BglBJgxwWHcrZXyxllM+OIcjbG4AAZOPbti1tfFsFdmgAAXAzaB/9BpAWPkaPQeQ83&#10;6xMR0BOS0qQVgACGEMIQALL5TRuAAbWhQACuFaK2JrzmzXVzRn0IdJ4mq8IwdEAAtxbi4ZQzkAAY&#10;tPAABqDYG0RpTqELRoUbQABZixFkAAaGrwADsbm2go5U43QtzeonFMoUMj7UQu1d75HyhF2JcYEd&#10;ZzSPsQ8SUna0GTssy1tHDMFUWIzR0NEaFORSbbkINYa0Ro8LSWoBcDC865GIIIy5cmdJhQ4vNDEI&#10;m8QAT9e+BsDZK5PRdAAM/flOqeQ0AAF7gQAAY8FoNLIaoABR8LAAODhx8N7AAxmAAIPFSi0mdVTA&#10;iDUgADhqzmAZIyQACwFiLFZI7B2XVo1mncsplsYDPAY9NyMWfsWdLT460QQAA+B6D7efBgS5Syo7&#10;MsLv2XDyHiuYg7Y2TtoaVejCm0updT6p1Xq3UsPoOV3E/ERFJ5HPnqPUed7AOgfl0DvBAAAtBbC3&#10;FJfyRMKEyiS1McHHseDHGQAAV4rxXbd2+pRJ5TrrhSo9k3J2xrMQshb1fxnjfHePLRu6HWqeQ8i0&#10;xpoAaKwnebrvXmBidyDoUKzlyLmlLVgAtiNeVYFl5hWCqFXn4MZd6cOMr3ROip3RuWpZujgQghaR&#10;0artXpGTpC2FuLZlUvQx/L1ADYGu4FsamLONn6nehXCvyJkZOx/5dUjpIfI+foUpkwlo/CmlgLY2&#10;yGaM4ZsdIW+EClgrADEmXD5kWA0B8vQSf7wZUHyD/55DagvxPpGbfgZ7hQUQUSUaUrKQEqgYE0Bz&#10;YSGSIQh5lzFL9JXxYBlzUStK8gGjeaASxY7QbrSgZ4aEA4YIYCwaXgAAL8FzgjgxEQaiWYUjhidz&#10;8DiSzzioILi4qZIrCwhweAd7uirTkIjYWbIK3QJQJYJau6VRlLCAm5NxN65SDiDzfwYBl57beze4&#10;pQ+z37P4qUHwsDZRJ7Xga7by3QE7lZeReZRqbh3KX8AEOcOkOsO0O5tp35Brrad7EYYrr74hqjOg&#10;DLiIGgGsD4JxfIpop8IAxxD4l0IRqamqwEE8A4XwXqrwiSwAAyU4FgFYFhe4KIKIADUTUZ8De5lM&#10;PEVUVcVi0rdwbQbLVIZUWY5AXDTRlIMMXL5r5515gLaBPYrKJB+AcMYgAEWbkQWTVhaonoADtjto&#10;/ikhx7jsYr27hrRioKzT3r3zSR5r4aeoWz4xlRgL5YMb5rUaFT6Qs0DDRDvo4o45lMbIADeIIisg&#10;o7dCexqp+x/AY7vAAAVQVIVK3T172CyzKZchcx0S9jmqBJo8DjeqGMVsiKCZSQlxNUAwAAUIUMBQ&#10;daQQ+4/EGD2RfgpkNoiBP5c5dBYoZwZzhThgcy90RbBYGYGkD4H8moqgBx7zfUE0A4YEnsm57wLw&#10;L4L0kDg6WbhYUbhrh8LgpIFw+0HakoD4tUSLRaJ4jUI4WjIYBIBA94LgLoLkUjULSSO47Q0glpJ8&#10;Kbbr1S7gWj7K2RShN6jSjgKr1yqSqJggh8ihOD0pXoX8vpbggjA7BK4Ks5tEdMiUw8xExMxUxYtz&#10;rMPZ5zrpYRYg6AjbuZ8zPC4zoUmUD58CGIlJ9QwowpSZDB0kSQiYcTh74RdZJ6F6GIGQGg/QJYJg&#10;JjtyXZlaKMxk3M3U3ZWryTQ0WYjYXY5LTaXsXIMUXZpCuY7gnZOY9IgyYJoU4EBEBTXxGIKYKgKi&#10;A7UYDCa6iy5oVwVj3B5zxSzLNAILP0bgb0qrSwXEcLZzToMc468j58dBFAtLIq2QVz67SZXsFija&#10;67PsejWorAgxJZ0TOjyoAAToTgTpqxjgJi6gDgDo+aV7mxqdA4+ADje7SAosewuJ1bqM5wsdEI1o&#10;8orh1YhdEg1dE0iVEBMkvMizfsBMjZZZeo/TgskJfj1a8MvC1Ily+AAAVIVAVEqheCOcpopgIoIw&#10;IyFZ2cnTfqncLLgALrgdHEorhMGoUkpIcDFVDUHIpgIDiwD9McqRjEPkqzMctg9xd7gQLsUjUSXY&#10;qxT7ZJTRGbuocI5gi6nCnLh1LgDzszgLgbejp8vBbol5DzhDvTRIlaRtCAJqqSVSaRRs3lSlStS1&#10;S8O0xxBjEKeB6iebSyMKWBlICSOS80VBsku4gxHRNTFMjjlLjgfBq6XabSqcUg/oIYIjSL/bKcN5&#10;3FTFX9YFYI2c3zVIjQ6QXQXLTRnKXoL8XUQz55Zo9520e5yhl5mI6D9oVlbUR6jrwgAFZ7NJeQAE&#10;TTQ9Rb3KNqzIFSjgIMbb4J5w6I6Ty6sRgIMM+LUC8s+o8E+7I0/T7E1U/zR89AowpECpS6mTMAZD&#10;kQUQT4T5nxt4AERJfU1q+wc4ACQQkaECVaBIADA7F4+I+ZJZOyaTz7c8X9FYmYiFFArlFVD5KhPd&#10;Fj8QmdlVlAsdF1FtmBXBSZD0SoAAUThkjiUQ/IGUECfwFoFgpi8CNAhSyAlwfSMYjwj8aqi6myOB&#10;fZfrijiyp0vbV1KCnknCXtKkodKxEVRIUrbih1Lg+Le7idMMHlMcqItLjlM4jTMa16aQLtvFN7Ub&#10;gC3C3Rz1LawIiwAAaaiQcSi4otMgLYLkr4pY+05wfBS5oJcyRRcUsy/pT4bgbaHgWTkggpFajykF&#10;JCoREc5g0LjVYV1F1N1V1ZWlTRBdTh6QY56slJZFoAnkThFIApHBwwlSowyRKIvQ9NnRJ4g4AhFY&#10;Dt5A/akVWzUbULUcpdQl1l6V6d6gtSMLLqHlNEW0W52ALjgczd0YkxLwvr8iyEMyQcNDb6iIj8i5&#10;2QAAK0ulKxsaXo4w47RD3E9T/qFqjb3s9D4Lh9eDS8cBf5k4MVe0+b6Cg1fc/M/SLkEitTR1ADPq&#10;siswyZvNC0pKJ7HsZDvZO4LALQLTFV5NPqr6sLXhzCswpFNb8t24k8U6IaIqsopDRtERJAtBTdF1&#10;lhVEvCPWG1k94NpVly/wyRpdm16o0NleH4h4ytVdncE8BEpA6qUQFw+riQpZfYFhf0khKVmMk5cV&#10;UNrgaDIEZJxjOi8jUdGzn6fw7JbDfVnkntKQqwLsoUolskGgUdLThyJ9DQ+dtlMQEFuAtFuR51ND&#10;Mi16FTtbtuM6Oh70EQhDwBc5uAAAayWYWcrCYsK4AxEwFSVQKIKUUboMBxJZ+1iojqwx+4AEKsrQ&#10;96Kq0DpB+AZTMQBYoLJZfWLJf1SREjCN0+I+XuX2X+YAzt1xBVTjEZ6gYrfb9li0jpzFSYwAml4C&#10;xo8YlSM4g94EvJK4lTNa0GKif18AHCkYqFMlfOYOcuc16rd1zLL4ZTkLS744lAxII4JIJOCKIxwl&#10;3V0ogpFol0tGUlwYjyQ5+hFpN4ET/k2c2j3hO9zSHl+7RdLj3TR0bTP6NpaltDSteOAZgGAuA9fC&#10;PEwwsj6gbLkeDrIukRO1CRAIHGlVDLe70IrJNV67HQ48WGkQaywpeFcQK4LALFcJeYbCQy7LL81F&#10;LhOI/yIqFUhLC1ZcHrggGdocHBa47Wj+HVk44S0eHFpWqmJR1VlwxlFNl+rmr2IOrhOYwlmesec+&#10;rYhruNFZTZHJSUvTbGMQUwUWPKvyIYqLYys9XdJtl4vZja9iJY61zKHgZ66Lc4IoI4I5ekmcqBbg&#10;l1J+MUFMLMnEoGOlsZFFRNLODLiGPsHWP+QIs+QcqsWktZRIJGeaVGTjTbpt3A8hnrsS9mhanQ5p&#10;xhc0BtogADnrnwoZ2bnGmQACnC+LXiZhzJspaRjJjYAAbb6tpIKAKb+MkQ6+j2XWtO626+7G7Iuw&#10;gD/gT/AEFg0HhEJhULhkNh0PhrfbzfAC8Xa7ADGYrEADOZrMADudrtAAKBgMAATCQTAAWDAYAALk&#10;4AAM0hIBmsFgkCgr4nwAeLweFAeLxAFCoYCnAACARCIAFouFwAJJKJIAGNZAAXrkxBYLiFhsVjsl&#10;ls1ntFptVrtltt1vuFxuVzul1u13vF5vV7vl9v1sd7ud4AbrdbgAZLIZIAWy0WgAdeRAAfEIhlIT&#10;lgEAoFAADAYChD9fj9AD5fT6o7vwbk1gAk8oGmxAA0Go1AA1G22De7mgC0DabLZACuVquADgb8Up&#10;1PFApFAAIBBINMCAQADhcDgADMZcgWy3W4ABszMRjMez3IABAHA+dz1wbbabQAWSyWYAaH5ADs/g&#10;AAz/gAEQQBAAAHuqACdgAfx+n8ADRn4AB5HkebIHUdQAH2fh9gABwGgcAAVxCAAkCSq6vgUACPma&#10;ABomeZ4AGlGMEKUrCtAwDIMpopagqMcZxHFAoIAeAAeh4HoABSFQUparsTwRJ6CprKSEIIm6Dyqh&#10;Z/pynSbSxLktymuMEy5KKEADLUrITL0xzKmyxy2g0vINOC/zrO07ztOU2z1M0yLank+wQnh/UJFh&#10;oGiABUFIUoAGnRyaPeBSvgACVKpKBQEgA0CawaglCIIex6nq/bJHqex7M6pYU1WAAniiKIABfWTx&#10;Q6AB6VEABvV0/EXAAYJgGDDgHyGLwvi9GoYvcAYAGrZoAFKUhSAA5LtA43ioqm6Tpg+EAPrgpDju&#10;yxBksWWRYlk/Z2HWAAShKEytguCz1AQBAAAIAYCSegh835CMJqAoSQncd0mAu6Afh+AAYYWAAQhE&#10;EQAHvU4AGUZZlgAbeMsgdcLt80EbxyAmRAAdr+nQc50ABH5wgAEAPW8LQui4rAZBkAD2Paz1lzxn&#10;me59n+gaDoWh6JoujaPpGk6Vpemabpy+oHPmnogiSKIsjBiayjpm4ueLVUozGW4fGoZgADINRzMs&#10;4JzQCBgBUNRnZkuVHDIBrmwa4AHUdML0JBoShIEiqCYJYAB1w4ABRxQAApsMdanyHI8lyfKcry3L&#10;8xzPKtUwbDG6xBkGQxjHAAdPTAADgPA6ACnAlezNs63yENG0h9X7geCHIcpyQKB0hhz4AABv4bbh&#10;uGwAN2Dc2mybDhOI4zkOUp3Euc6DpOo6xwm+7Rme6ADwPCBjxgAMTyvQ2z15y963vibYAFn+COo8&#10;AB0HQdNNKWDYOA48QGgaTpTyhXaIYH0htfg+FhIfBGCNwSIQVsKBiDBByGQADIGKMVFIzUVjSGoN&#10;NS6KAfBACAgGBZ/nYOmfudxi4/YWKxBcC8AAKkRAnhoSlxq+k+p0TYlFNBEE4JYT4mAuUO0oE2To&#10;nQhia0ERIiQQ6JrmooOZakn5NxB22F0Tk25vyMBoqIFOKNRiMRpJzPUAlepTSngJjUQwfw/0Gj0V&#10;uhVC4+SfgGdgCyPAAAohTCmACF8MHxEojgPRXKu0XIvGEsBAqwwABdWMshZSzFnLQWktR1BvCpFT&#10;Oittbq32AnZO0MpcgABYylfo/YAAHpVEpUsziSLbh9yxNKT8g4CFMIBbG4cHYAIFsQK+SgcaPgAC&#10;5FwLkADuhylMkYBYroHXVIIjadccLLBuDcfcNkazeXkyNDAF8AAMzZSuZ1FGck5ZzTnnROmdU652&#10;TtndO9njUZ0nJasRcAAxBhjDRSMsZS/h5AAAwBsDRs5wAACcE8KAAIaAniSQ6OkCFwKOg8LYWotg&#10;ADUWcPWOFACXgAB2DwHgAKQUho/LsDtJ4AJRifPCllLaXUvphTGmU6jAmDmq+6UU/RbUUQcadIgP&#10;QfMNgZGVeoBWRpuNE7Wnw5qmKNUeO8eBg5fgAjwCwAATasUKBRQycZwXnCtFatN7brEDnNSWEKtD&#10;2KxEUe6xc8AuH+koDC+U25tV5r1nGW84B85Sixouo9U6qFhpDVWksCgFQKJkiBG4AFRjOAKsg6x6&#10;ZLmDGYJYctvTfAAT5GEsyjAABzjlmSBYDJMCqhKAACa1SmnZVMHOdtizpXTyuQGgQHIOgcuof2WJ&#10;BKDYrD/NAm0hcT4g28LJFNtREIgp6h6glMEQaVkNuLTOdEWYc3HTjEVK0Ryw3TLHG1BqC0Gn5Ggs&#10;8UclVdgXo6/t/ltUgnWbc25Lg8x5yEHPU2UBhD4mXsSEoJgTDZ12f08o0SEDCjePwNBF4wcGSLSG&#10;F0LyxysrJnGs0aoABSXnXCtVa0fipPWW2B9bxb1wHIlDKI+h9gAD1vpN82TL1vWQUzY5QSVSlmfN&#10;AV8sAE7EAAArj/H2QF6L1H3T4a+R33izMeac1C2qtUMNeACFhpDIrrokAAXQuZjALUkAALgXQugA&#10;BkDNm0Zq8VHupmnNWa82Ztzdm/OGcc1TynRPQiouxeT3GHZ0ZmKJBvImeD2oGXsvlQw+WdDSEFTq&#10;je6SAUYohRwVMSABzilCmlYzJT9I4RgjhHlwxDOWodRaj1JqXUzkzAsEYzTgZM/RcC4PCf8AwAAq&#10;BSCpVQF5U8ZWNALrNLcW0MoQvuOZGA04xnBPmj5IEzgPAAC0FsLUkI7GcG0xp59a6yHWrMAAIQQw&#10;hVqHARMAB3a3C3rg/4lD5Tzg0PS+mSJb6vAAFgK8WAAHmDYR0aA3dAzaA0AABrgBED2L1AdwVDj/&#10;jXcI16Zwg44m6gAGFg0bJ8iiFDxEgQJoTgmrstWQdk9ryPDOWmrvSrZ6BhECIENlplbjEFt8le4K&#10;XbfxGLRcW5CV0vptujQ0m6VYgRMSemeK1wrsJp1O0+61201Rkuzzi4t3OeQ+u6oXKeCVECj6wACp&#10;mxHFUMcUktVZzwKdjxqoLpioVUZVr/B4Xs9othArSbg23Xz3GgG8N3BAz8FcQGDZ132DwvZhwnJH&#10;C2GMNHZIo/t1cmXrQjxFiMt2JaxjKxQLXJSDoWhHCQEiGKrFJFg2nDg3yy9ZVxbASzLiKAAuyyYU&#10;dgMYn3n1P8AY9oWgtBZVirOccA8/yHAAKkVAqX8E1CztCSEalMsiXz0f5nzfnfP+h9H6X02i50nP&#10;nYi2eZ8Z8z9RsDgH9m6CqCFsLjMwWlR5r1SFqKgACe/cAAYoxhjaUYG/1/8Lyp0jAAEoJbhXAnBP&#10;qQAwBQBwCQCp2HcGMOKKcgABdstCSiZsIljsxmyvkLGo7I2FClwDsGWO9EXhfBehfP7JGvAjZjZM&#10;dDCDCjhjijjjkrJDmFWMnDqjrPELYCQHwOEn/jzDzu5PZtZq8i3N4hXhXBXjCJqjXFJgRnAKREjD&#10;JvwOmIkGPLGjNNeF8l8F8wouGuHsGFgprH3B7wvjJkBkRgkvOIFgRiEELELtjIPO7nPn6mUpmGDA&#10;iw5oSNQOmk+ksOXoAOYicugObuhkoEvLiEzRBCyofiFIkOfE4xDkpodCxOdwDHKufQ+ixrpolOiL&#10;lRAOdotkFjSLyMMNIH6ELGFAYIYFsEQERALRVCIB+RWjSl+hoj9BUBThUNKCRtMGypwGygYmaj1D&#10;2JCsEMFLywtlhPAPBCtMKlnMMlpL8gOrdvGAfggvHMRE/iCsSlxJ+J+hanSACxfgsRvsxAZFkwTt&#10;etZkoCljejQDNjOPSwfiCwvh7mSRbtjIxq3iSo1gsvbsPCpvVjQItvWxPxZhTkFJogrArgrRSIJQ&#10;KvlRIyGyHSHyISIyJSJmkPrJzPsJ7J8J9M+p+o4EKANpnpdAAArgrgsKqAWAWudE3G2CeG3PWmJR&#10;4vfSBNxnvCgihgIkDgYRxQlkjtOgjISQzyKShShyiSiyjGBGCK9txvKQGQHAGgHkPt1DbgbHjtdg&#10;BnYOdrArZH7vKJ+hWBVhVl7GRsIFjjajbLBuRsENrs7LMNtwYkDr8oVDGKdwcAADzAxMAjbJxHZC&#10;yR0E5ilt7jhwhy0q1Dmjnggq0jKjLOilAiFuHEgRiQusVlcPHiqAlrUP/iEQ3kWO9FcwWiRiSCXi&#10;YAhzSGGuWE3ObQ7ucolyVOnFCspDSI3CCG1kpABFlrgLgkwSWOaC2OhOjOmufksEwoqk/TUojrvS&#10;jp4onC0olL5RALkuhroCFEqrwEFEGMEkXhRTtGNl1pwN/AYIIioSUGCziCHG3RPhQhPBPpjrRIYg&#10;VAVIIFkgbgcAbiYrIldO8zOlfhgEgvAMJRkD3hqrPloxmDkJLn+RoAgGEuLzpy+ibB4CgsNylmLh&#10;aRtlLiwAwJugASqHjnxH/x1i4CfIEQEQ1gABcS6Ruj2gq0Vx9wqOyh7ifxhFEhURaiDySgryEgAS&#10;Fs0Tk0e0fUf0gUg0hKXSLJymqs7iMBip8txp+AAL6J/gMjeDaDbAnqEHEjmrWFNy/IACCOqlwDWB&#10;xlDFEBfhgT+D4j5mJFUALkcQlqQkjKQtBEjqTnV0h0607U708IowEUzmKNWympjH/H/gwK6DcHji&#10;ZCwDNDOOdx4TuGKSmSvywvRtnPjSzK1M7BYBWKws7AHnptttutvwZQWDtGLKdKKiYgGCwAwgwAws&#10;XN/AEIzF7H1ucTWEzClicCawot4y1ldu/kkHqghuUTTTFi7EfkgOIrOsjhrCQh1h2QmlvAoAqI+n&#10;FDnuGkfs9COVioqmXtmqPqQnVNmzyzzREOlxMEEJZB+GJh/B8DUEzkGgBGRgApbgBNeiCjPqVTeT&#10;n0GksqU0tohLtCd0t1ww7ukumIjTkU8ohxHrtInThUuFBTYknuXilVcFNEdV/VZksieEGRPFehQh&#10;QhRG9GOJvgZxdydgXP0Q42BOkkqoulEBRWPAAHdpkgTATl3lZIJHgLclJEUQ2gAPfRiFhjrFiz/s&#10;KD3hqWjlnloqxDtKBKBvzyUgf0FQmkCOlrlqVVcHZCiijL8mLGLxtjH1XlMguQSUOK1PSi3kNENh&#10;6GJhqBpIPBYN5yCEGqsAnI/PzlaEPotwEBnH5hW1MnXjOMwMwsxsyl6DO0eWEXE3FXF3GXG3HE1T&#10;nSLldiLmsUliPmumAseLE2aDngcgcLcqTtmx+2LIqm3IBihDBppkgDCnPzAj+VmiDoGQzgigjSfn&#10;DgdCoW7sfgK3H3e3fXf3gCyiRSkwFMUBdpiwRVB1WDcT6pA3AWBCD0RSkQa0ZyBm3AqUWDanjsfr&#10;EwNwVBWDjtxVOCnrCtuTSimwZvJymPLD7uXgmr/1fElvaH1Gdl9OfCeF8FlpXOCkP3dppGWDiKwu&#10;7sEEPEP3yw5gimGgRVhi6kfUws9rO23IxuHGWRVF5P+P/F2uy2ZSlp+kJp/m0KB3ZNDCpiuF5Vyi&#10;1zqHbAAB8B5CjB8G5h8B0l1h+KN12l7EAADCZF7VUDOsugCFJgCiZgB3DB/14S+TVOeCeVb1yVa4&#10;mxD2qoqzh3gi5w/oyItCeB8kNG3o6G3h9oEB74V4tR4h8sikHB/EIB/ClgEV6AHgEn/gHgEH/gHA&#10;EiwADyr4mk42NEF2fWO2YGOELwJpIFZIYCuGDV92MCC22hqFnloX/pUpVvzipgfZKFaH/2evfUyl&#10;gy0Av5OmaWillvCloFGD5D53+GGwxWSGymzkck+L5X7iCQKrLJoEGoUH5ORD7D7shsvGZUNyqQXG&#10;bxf3I3SLvlCpYkNhsZknvjvmAChoZIHvwNmgJuyOzVmVmhrFnBf5tRigAZOpvRdRfGc3EYqZyZy5&#10;zZz50KX0ipyT8QGBdUkp8COnvG5Vm1UCwXxnGMgLIEULkw+zdzqh8UYCjii0naCB5kJXSVegXGGU&#10;qgnsXGyzRCvCwZ06KaK6LSKTQAASlJRDFstK4AHkPAAVBy8AbHjCYnxjNtfCHZj0naEWugATtNIn&#10;bB8lWgoKEweOAKBjWHeW/XwUj1Qkkz4OUOVLML8nQnRN5t6u1TM5prE380sqUlP25UdI15piWF2g&#10;SgAAcat0nMW4AwUMEAHCZgUElAAXaSfmHw7YGpgv4BhiOINEVhqhrVlACj3gYtMiX5WlC2tT2Jky&#10;oEPgb3PVfDnkcEcso4URKziiCh6h1n7h2FHh2BsMLh5GNB8m5WKiCgDkAAGgFn/gFJWxVgFJnCYg&#10;SQzgEU1jOlagA16TG19LszfEromIe18iH2G6Li3IiOoCDEGEG4tENh2B6ijBxB1tiBxh2mUhyh4E&#10;Lh1B5iSB3B7EKB8B96aCCDQAKgGingTgNjLAVAMkCAVAMDLAKgGEh7ESCFPIWkXORWXhQm9RRxeG&#10;ymalkgXmGZDC0a51lBVBUvhJqnPy0AVgWIH3ayfiVHXFdCKMFEX5tBfsHAAAvUNGambJx78FEhTy&#10;BhnhnEXytWwpLnlEPH/r4kroAoAkG6I5VCtxVtggAZsMLt5wiX5svQSHhz6rMJXZh4mRKyWieYOS&#10;uwijDwEQo4LJItKhz8ilplxJVNm3BMxNMpXSGbb8oco8pcp8qC8Z1ooyMCMBjhiIMBmhnkVh2xR8&#10;YQraoHHrtRKQMEGxWjSFNnXl88CpUwxReFktuuVLVF3wT8n8q898+c+qYvJDtBq23P4CNwHiwFXg&#10;pYSUdAFvkwpuduq3pMr8XG3mJ5KKgyUSUgNKBD9h1F13KJjhxneYCpeARmIatrcnfEPrQtiRPhed&#10;XJjjWiZCUbNNfHZS/TqOqFCtd8hZngAAfgfGEuq9XCMYHIPtPnDAdpdgORnC8TNvfUBZGH2gAaZi&#10;WgMGDIzFMoCkNlCDSEp9lnV2coSDLRyHYbzEqREFPRXB96BB3wjByBhQQh2KMnTh+QwDPF8gDmRg&#10;FY8JbFMgDODAEU2AGgRQzgGKUADqOgDgInXABsuDOvaCCqj4kZE6pjRdtoCkEB8aaAAzrrWFNKjF&#10;NF7+Q1FKj17OdCa2D8prFkG9IYth74uh3h7pCB2h6Chhyh3H7huh0neByB2rXh0h5jBh47oMVh9F&#10;UbfbzjxbOjJgLnVgZAPF3gfgTIJASgLNmgE16DPvl49b0DSMjt8BY24GBCST3z4Dm+zHq5Ziz8st&#10;sQomHGIMnZZhzT2hrps1HJ+soqEKEkkklpx2ex7BpIux5CSEMkNso6UuyrFOXLGbeHkDeXPAcVnS&#10;xDODsDtM8CMUQAnfNdFZT2zi1LvdAN7DgqnIPNK88mRiBbe+NUnKNzKv+LUNt9aN38/fafa/bfb5&#10;y8rooL8hfhfcGBkBjv5xYkXl1F1x2j34rOlDfEpD3mRLHgEkUDqkhgQgQDLSdFklVz4AQ9SjLiWQ&#10;owsfcfw/xfxmmaAoEaMrRHeBvBtjDpXAXitH9H+DNwr1ZLpWNIWrRJkuQmIwwCACAQiAABoNhsAB&#10;WFAB7PZ6gBsNZrgB3u94AAEgkEAAKBQKgAQwOMAkFAB4ScAOSVRBrxN2S8AAEBAKYgEAzUATmYzq&#10;cv9/v4AP6hAAD0UAA4Hg8ABwOB0ACoVCmdzmWtiKO53AADAcDRyOgARCMRgAI2WeWe0Wm1Wl4vJ5&#10;ABxuJxAB1Ol0yaUPV6vYAPp9voAPh7vgAPTDAAFRkAB4Ph8AB3IY8PU4IZUAAPMACZzS12p/2mbg&#10;B8vV6SZzOe6NFngByrxcgB5ufUAYLR8ChAIgACgiS5yc3sAP15vMAPx4O/NP2gAkFyUGhgMWQSiS&#10;jiIRAAEB4PVoKhfdAwGzkC12e2t+PrAPh5298u2svt0Oqcvh87quAACYn8A0GVoGgc/AHwAAIEI2&#10;zQBpymYAM+z6eJu0LOwjCUJwpCsLQvDEMw1DcJn2fh9tge6HnWebkHAdp0AAbh1nIABtHKbwAHAd&#10;ZzAAdB4HYvp8vqA4CgKxCtgABYDJKmybnyfb6nufrAHof5+gAEoLu2J4Yh+AAbBCFAAAwCALAABg&#10;DgSnSbp9BifRsdEUmjNgANI0oMgwDIAAzOoAAvOMhAWBcNqwrJtm0bc0xSe57r4CQJgmAAWhcFoA&#10;KSCAAHieB4gAdJ0NQb9NOxAoABcF4Xzo6CYwUdp2HaABrGqaq4HGcdJHjSp8vQ3QCAJUjOTRBqzp&#10;8oChM+CVggAEwTBKAALWQ3TxgArFUGuiUDwRUAXIKpiMKMAdbQ3Xa1QhD8QHovVBgAbNygAcxynK&#10;vFKx9H4Mg1ObmpKfl6AACQIglYYUBPY9k1tW7Nw5gWB4JguDYPhGE4VheGYbh2H4hiOJYnimK4ti&#10;+MYzjWN45juPY/jMzW5kGFTVFJoGe1dV1YbpuUEk6LgMAkf4DMygwWzS0qAnMjM1BV/t1IIGaGsj&#10;cMW7QABWFgWMeDoOAABuo6C8mSarq2r6xrOta3rmu69r+wbDj5+3rQp7tgeTiT8/ACQQC9R6jAAB&#10;AGmmewtmzhuIc7TtFHeoAc8Oo8CB0AbIfgAHYdccnyfDCZnW4FciADKtzW0Eca+q3Lel8cze4Khp&#10;/ncI13m3LOwxTK0iC/Vs0mXEJgwWzsxBCSJLYN8gOBAD4hWbAUmi+zODeqG7PWNKnmejiMM0oGgW&#10;/qwuuCtkz3Pl24LkecJyeZ2PkdBqmmuhmmbxBjmPBafo4GwayEkLLgRPigqAfu0tEmB7XQAB9nbV&#10;B/rcrSPijgYI+Awg6YDJmIA2U4BAGANFaUQZcxQAQDHkbmYF5JFBxjhNgOAcAAB7jZG6Tl/wBwFP&#10;Vead8/oBwIFKAOBFSJt1IgEAWeEAbklrmXgmTFmapEEE4bFD9nRQx9D+Sgh5EA+kPs3M+AYAaP2Z&#10;K3iYj9npQigD5iSPUfCIx6HIHIO0u44x3IpROagcUXgADne4iE4j2QGJETuA83IFAGqRAiAspQBE&#10;FD4H0YQcyOAADQHMjExJJQhgqBoAAHIJFqAvA8vwDAD1FQ+KmmhcJD1LopPQYA/h/Whycak9ZDSO&#10;z6jvHccg4Zb3kGlQKRsgxCE9klR2YBzxxyLuzTuBg70nSak3eCOsdQ61YKVIaXwfcxXRnlV4Tpm0&#10;JSSkKI+4I/C2TAuNdfMBnoFnWOEQBLZgKGnsFTQnKlc66VxjrnM2xW5kCnICQATxAqY3UkYP0wFu&#10;0QJ7T3nxPmfU+5+T9n9P+gFAaBUDYeyKghOnGmEJeqgk5yB5KxL6rSbrBmAsBaAj4roCCNJ6T5Ow&#10;xDklssAQVQeklJaTUnpRSmlVK6Ts2iJEVesmZdkYU7SGmbA16OHeDFRZSP2gNAZtTIftQ3Wk3ps9&#10;aKZyjir1PoYRsiUEGE9m+Wib7PZbPWlWWeoVRGettVueNmlI2HU8pzUtw7NqhxFmNMVEFT22IIec&#10;f13Tu5bEyN83eqiZZlINHcOAb4ABvDAF4swaj4B/DnmAA5OwHQlBKUeCdfgAW2zIfyiCLJDx7EoH&#10;kOdFo8BtjcIYOVFoAFTH4PPRxMAGSEAQBQCoo5YiMAeIIAUCiioJO7Hi4lGQz3xjsGaM4hgzLgD/&#10;VOUQ/hWp5zSAMc0jEK0hLJAYB07YCU7AFAuBQ3SwgCAQXyAJ3JNTOE2sog6qhoGCVVYFVO8zIzPg&#10;BW4aFCD2Sz3xLOkhEA7x7nEHePYt46x6kXH8mgCBzAAATjtgUBcLwBK3j0YAdY8U/jqg0NYc0IRn&#10;jgImOMdhqB4D4L4ggmgFgEqRA0BEj4JQLHbA6BU6IGAJXYAg85/5XQB3iH3UQbI5IOixGaMBc48J&#10;gAZUSAAGII0thJBcD0AAJwMAhda3WcBN6huHcw/FKCPlb0/mlXZDdPK2WVRBWVuaCDEpjbmTR0NS&#10;0oUyAE653Lu2gE8rTREwFW6oYBLTeonk35bFFd3Ui8VLzAt+Qepyui2mez1YrWUwZhHGaO0JeIjK&#10;Y5QE6lsAaAGY6b0s05p3T2n9Qah1FqPUmpaWUGpJWiolPNWJovIhS9DPLxM9oreKelYtTa511rvX&#10;mvdfa/2BsHXOekG4BM/W4dI1hrIuFkKwAA8huQhAabxO4KWmAeCYEwo50zOoNynB4wRhR1HyHYy4&#10;2A3kYj3G+jEfZdXtHEd0V0BtqmoGMUeCQ6gCTIgHO6m5QwABvjXVYOgZQy7SC+x8P0cyKQGASUiA&#10;cBx/T8p8AFAAAl4gEAMJKAqbBiCFgHAtdgBKyQDPSK00YAoDSlQ1T4AMozbGeJkPLfTV6GdYoXz1&#10;MeZXMVd16qkZ8fg/nDj2VoPWPZsB9NnHcPVSo6R5lZHUPJVHUSs8XQQBzExSwIHeA4BI6LPR0DuP&#10;kOAdS6hrjng6NwdMGhvjqRbo1IRJE6AOxOBYpwJgMGOBQBs64HQJnRAmA5SICndUz0LVEaw40Yir&#10;GMa8aA4SrDyH8Q8E4G8nBbBzY4GIH7XAHAJjQAKCOacxzzebYXp/Uep9V6v1nrfXev9h7Hn/OaAM&#10;2Zs+e+TC743i5qTjRXsvgfB+F8P4nxfjfH5trDoDZR7NnHSNC4A2RUioMCbIgoJV+AXBgDJLgPQe&#10;GIMiWtBtLoiHFb8PiC4+R4FvHvKXZ8GVmDZImPccUGh/juRyAhujk13lkBGWMAgBeBiJyAoS+HiS&#10;SXOGsGoAAG6FeFiMCHGRaIUS+AaA2gaAOA8IQH6gqHonIH4IqPwIcK0TQz8IwKSMQWSAUWsAaBEW&#10;MAQukKIlwPwaIMuvgQgTKH+vo94vG5kYS9o9yTI5uzyzw6CKAHgHsNKHGHiLuG+RQAAG2HYXUHAH&#10;cNQHKHkLuHaHkKyHqf8AgAKTGBQAwOo7wIIBGAsae6MbOGKG8GiRcHOr+HaOOKCH4M+wMKUBAAoT&#10;mBYA6WMBEAwKcA2AkO8jkUiAcwIAUu+ZkrCyg5qM+7aRqGCGmGSAAGOG8GkAAGiHOUEAyAkI+DCB&#10;4CgkQBGWoAeAUP6AK8+nAmS9I+RFbFdFfFhFjFlFnFpFqau1RFtFzF1F3F5F7F9F/GAQnCE52Hy3&#10;+6kKyHOGYGVAYFSFUKCf8BCB2B8IKBqfWAiBcWoAOAuS/GFB6mQ28H4SgyqHmUuAAHWIiJMGwImH&#10;sG0KsH+HeVQASQUAa36AgBOtcAQA+O2H+trHMTURcF4sGHoHEVeAeAMngA4gaAeUaM0cATcuKHmH&#10;MRqHwG6hCH0HQRqH+OGPwQUAWLM3mgaAc/+agWIseBMgQIQAOQEM0SC9JBzCAva9HFVCBFY27Js5&#10;lByZGvcM+2Mc+M+HwtOHow82eHyNKHk3+HQHkRMHeRqG2HWXU7ULmjALuRIoYf8H5CQLIAOPCBOA&#10;yycBA7sKW68g8H4bOGiHIGycQHkIuAKskS4AauwBUAyOuBUA4LGBaA/JOA/DycmakR6aoQq1iHSH&#10;eRyGcG5AWGIG2NWF2GzGWAbFMAAC+B4CeAAB4BMBgTuAcuwAWu/GDM9M/NBNDNFNHNJNKY3FxNNN&#10;TNVNXNZNbNdNeYoHsUmcQg4jOGWGQLgFoFmN0QaBICQ20AwBsBuagBGOuhgQmvi1c1efQfiKAH2m&#10;oHuHoLeHqHQLuHgG8hCHkr8MLO2UkIuAQgq4aUUAcfaHwMyHAVcJMHKVeH6+sKQNyA+By++AkBOS&#10;2AEAwS/OkOQHCGWfGHOGiGgtIG0ImH2lISESCAWfeSFBOAmLCS4BuBsISBeWoAgBMX4ASXxG8PLJ&#10;057JlJovnQ/Q3B6exB2vkM+Q8SgiwMIHO6fCeHSVeG4HcRrCaRqHJCuUsHoIuHgHmIubS/YHkIeN&#10;GL46SMIACL8KIKMAiK+AePAKIAKd2AQh2bmVuAuAaXyBQA0yc7wMcBGAuMcAw6zFKP7QSI2q8Mur&#10;FB+9yvoHbR4XIHIRjMSNWFcGgF+MuW0CuBwCRMqBLMwBEAoaeAhMhNhUHUJULUNUPURUSn3NRUVU&#10;bUdUfUhUjUk9q9MLUe2mAHNAUUsGXGWHWF8F8nkTGBKCkCuS4BrOGuoO8AGT29LFYvaezQ7RGJ6N&#10;CV2HzBFCuLuHiHCLmHeG1LSHs/gH83GK0qIAYAmuwH7FQIomotymAHqG+hDM4I2A8BaBmXsBUBWK&#10;IBMLGHg3+GyGWGYNYWeUkx0QW3+Aa7kAU5cIwQUAigKAyBnWs+0VCAnWwSEAmI/Juz25pQ89zOVJ&#10;qvdRM5lVoLQHySY2fOicRRyRsHiVRCaLuGy7WAAHEHgPkHdNkUlKKL6L+MKHiNKVMmAHufog8PqO&#10;KSgH8NCAK8IUeXuKOakAe4yWPLgMfL4xQMcBWA6OuBFLCxcI/QSTGz3FXQ0rw5kHjKyHHKeAAGIG&#10;wuAFMGWNeHwSeAACgBoCCAAB2BNAGBWAuydEJUna/bBbDbFbHbJF7UZbLbRbTbVbXbZUI1iW4QbR&#10;KJyHgUxYmGa4MHSGZXCHmGZNw8EUUBMCwC4TuBpQiNuKUAEhzRAZxJ1JpJe9JYILQiIcOH4PoNEX&#10;E/UOIHrHKHgHCRiHqLkMCJWOMUqACH6rbYSHxDk9EagAedxWOKCNqcQVnAYUAMKUKueNy62O8AkA&#10;yKcT2PCAITQAUcIXsaccmA2O2AgA5JSalG652vfJqknRE96mVYDEbceJ0HXLWAAGoHOhDe8hCGiH&#10;KtAHEHeRSHaHsOIAMgqA3HoI4AUcDcStIJgGcGnDaHIHQVeqaOKAGKAH+jaSEMsA9L5D8KcBWA1J&#10;PS2LAAqaeAuAeuwAfVZQSJKAQWWltB4qivJBvVaLWJuiwbOHUHcmAGGG0NWE+GMFk6QMICQBeB3M&#10;qBM+4BiA7JOAuAcXzX1B40Lbbh5h7h9h/iBiCYbbPiFiLiNiPiRiS05bfaDFUNCHgtFAYGQGNHMG&#10;bXCHwGmfAAgVGBOC0C+ISBmkOAIo25hg8dJaHOUvhJng0J2QhOYV+IYoeJMHILmHjWgUkGsKsHwJ&#10;W2eIufmIuH0ogH/KGAKH6QYSCHxBOHm/2HVcsAHZaA2aWIS3wLIAyafK2P6OKKAowTAAePDeIQAA&#10;W8EhwPI9Gexg1X5cWqmz1X6y+HkXCXIHQg0GFW+AAGcHFLSGzihLIPqAkwOA8AgTmBUA0IIA24aI&#10;wH8VvV2g0FuGJTqG2HKhDA2SgAIAYI2AUAqUUA2dYBIAwIJmGLGBWA2OoBISmIKAggG7lJm51ehV&#10;mklnXaEvIj0PqHdNmGJhMAAE4GEFecQHwLeCEBZOGB6BLAGBqBBWyA0AguxX0qjg5X7iVohojolo&#10;nopF/iJoroxozo1o3o4Ykz0HfPSG6GOGFHMGcuAH4GxLTXcaeBKC2C8I4Bk+5cSik/2QXX42ITLl&#10;TGGz2exdOiPdwHzNmHsJgHgHEg6HbHQHqG4tAH4HCg6tIVQAFY4H6mkHqakH8beN0A+OuAiX2MWB&#10;aaYAmgSN0MVSmqkZ8JoZmp9Sk0RTQLQ5pVfernYQlX6IsOQG3c9EpaYAAFuGfTqG0HYRaH/QSAAA&#10;+A0McCCBOfWBfhpZoO8ARLcIqVQGce+AAFYF+FvAZlkOwAgPCTkOiBMBAOoBUA8OoBYA0LGxWTmw&#10;MQAAYwIASSCMwVvoeQljY5203hyJ0L8d9I2GLnwEyGCFaLoi2AAB8kNT3MwBwkU61G5aFtsyjnho&#10;7ulunupurusoIICAgD/gT/AEFg0HhEJhULhkNh0PiERiUTikVi0XjEZjUbjkdj0fkEhkUjkklk0n&#10;lEplUrlktl0vmExmUzmk1m03g0EhjucLhADbYS+ADuZ7QAD/b7gAARDwfAAkLhcAAUGAwgoEAYAA&#10;ICAMGrtHr0Kf9dscNskOr8MnVao86fz8fgAfL3e1DcDdADlZTJADtaFGfDYa4Afzud4AAYCAWIBo&#10;No4ZDAABIiEYAB4sFoAColFAAC4jEQABYQCMhgUJtM5hGptkStcP1kIdbtdgAaTcwbFaTIAC1ZS7&#10;ADedrmAAF0gAFAfEoAJIvHgAGgjFYAEAZDgABQDAwAeLyeQAazebIAXjKYl5d7qAAMCelDYXDXID&#10;uhEoaENPCobAATBoPxDEq0riwNQ1qDtesK1QNBDYwGhh9weAB6HqeoAGMbZngASxflYAB0nk2obB&#10;OF4AB2EwYgAHwTBkAAPAiC6HII06CgCrsGJxG8cRzHUdx5HsfR/IEgyFIciSLI0jyRJMlSXICBwP&#10;JkoSjKUpypKsrSvLEsy1LcuS7Lybye1aCncbxvAAbJeuAvxogAAhynOAAJBC+4Ri4LT9hdEZ/wAA&#10;EBNYr6dIIr8bRnBKKxisqtK6t64n4ujuG8vBymMYwAHUaBnL6a7Bn0fJ8AABALAsAAIBG5YKhhE4&#10;IhK5YGgy+IFAkCTJAUBc+gKAtCoVQiEzCgtBRgsNeV7MLY14d54ngABuHCb4AGcbE2F+Zbzmscy8&#10;Hgf1PgcB4HOQEDlhaEgUgAGQSBcp4Lv0CQEMdT1PnEdLiHofB7uxWr1gWxwIgZbwHATWwGAQBQAA&#10;MAgCV1GiDwZRFB11X6I0ThaxIcuC4npR5jm0oxMl8VYAHGeB0gAFoRhUAAeBMqwhhSGwABECb4oo&#10;tdhy/m2b5xnOdZ3nme59n+gaDoUvSdoejaPpGk6Vpemabp2n6gmVfV2gp2m6vBsl0XC+miaTinSd&#10;apspl4tixOIXXRPbF0UtjY0DhSF0JA9ioW05/H6fwAH6fZ9LkeJ4gAfBzzgeBvG4AB2GlNh3nEnx&#10;6O6gt8AfsYJBQzoMBbEYIA464EAZWwCVxiECapiKEWAiCdNTmq10Die2IfjC67A9RunEpRpm0aqf&#10;nMnxynjsJ5n6up/gMrIKAmCgABOD4SAAFYPOWFYONCDQGgmxCtuKAVcgKAjt4OrICAErMablAeHL&#10;TueaRrBSzIzMOLAAe96wrjYAEwXpVAAcJ3nQ88ERnQdMqAAEcFQOAAAjAofpmbpWowPghBGCUE4K&#10;QVgtBeDED2iwZg5B2D0H4QQhhFCOEjUldpPLKmQvA2Bci3AAO9rrXx2pxBEaEEIXGzARBeugrb5W&#10;4GtRkoBMTrzVOjNUoR9pbQAKOXsPYdhtR4DbG0AAdYyy+DvG4NsAA9jaEFASAk9YJQTGWjEVOMoD&#10;gMn6AQBACBxYvn/h82thhaFDoDYkw8hkQn3FgiSRCOY/B+j9fmPpT6Ei6jyHmPOKg8IZjkHWnAa4&#10;5lnDNG+7scw8zasFKyB8DQHQABCBZAgGQIFyAkAodcCYClvFbK6Vx9qg31OnQKoVqcskFvwgdHsf&#10;pcItqPGMNpDAl2PAAHAO9kYLYAokgIEYFQOYEgUZlEU1ctZZwlmtNebE2ZtTbm5N2bxJINzfnFOO&#10;ck5ZzTnnROluqDYiDuaumeFpQxpNeAKOiGYEgRmVBC2UpcO0AxxiMwtuc1WJutlkgxRbfAAD6HoP&#10;SLY6GRjwG64cd42RsFDL+/Md5hwBgLYIAtOZUwasuAoClk4EQOyeXat4kDdFgy2jwRGIVBlCx9j3&#10;ERBSMZ2FeLK/RT46R3QzGwONw4wxsDNAANMcUU5inEAIAgA4AAWAjM6DEEK5AaggOmCMCp1wIOeV&#10;AAU7b5m2zSpxWYhqxWaoJZoVqlz8h7qPGLMAAAlZhjimMySZKJSrTMgRAqBlaEZ0unVYWw1h7EWJ&#10;sVYuxhriB2NshZGyVk7KWVstHWm5Cp3NYF1C6GE9B0m1Am2OG6dwIp5UVHJhyvZ1uotWr9ubqzVD&#10;4o2UOKRQxqu7L8pkeo5jiN4byAkCqLwJOZKWCgE6pKQgKAqBVgsbwBMHjoaZYkt0ETrNRLWO6urC&#10;WsYga91TCpAt5HyPpvo7x5uAHMO49Q1hxxal+UYbQ6xxncH2XU9qswbAlXQDSrQAAYAdjGBoB7yg&#10;CvkT69olrU7uzViC6+uA+C6oWKMJQXrHxxDuf+C6vYJSrBFBWy6BR16Y2XxNifFGKcVYrxYj2cOL&#10;cYYxxljPGmNUizUoDZqd7WWtjuGimwAjYGxPOBEVFOILTMp9bWgJQ13i2XbrdQMgo/R8j5b9DMeI&#10;4ClDqGemweA2jxj0caQgBNKVSAnM6BcF4MzLAhBAdgCJpQBgHqjjmIxZ2J1rIfChJ8P88RDYo6Sl&#10;2DbM53uuQmQMgrzN9HCOo4gyxuDTWeN8wYzhy0XHqPxT4GAJmRBOBvN4N1zvLAuU4DIDnsVfAYm0&#10;AZWSuNrnAxRA9NsHQOwiXUYo28KzDHGenAAIlyA8w8AAIgKQagABCBMDKMy056xts/aG0dpbT2pB&#10;TF+1dsbZ21tvblkKaGvtXTrPJfRupmGw1ooePzEDqbDaMyoJQtlSuLklPkP9A7iNarws9jx/t5i2&#10;4NSw0lMjsGmUYdY09JD7QkZIC2ywHGgM1agB9IQEgUVGAcxpiHRGK1hoWtFNtCOmz3NXZ2C9Dlqb&#10;sP5vI91POIvSAAbo6CfaQ0kNKpYABsDrHEUd8ZTwOH3BkCEzoPQRojBMBUpwEAE6rYMrklOOOT8e&#10;LSXAfYAB5y+10AAS4vxWl5eAdAEhmQd7DCCCdE4HwJGRKPa+neJdu9v7h3HuXc+6Ef2v3XvHee9d&#10;774lzb9BTU6zLYO0pIABtC8F04gaCbAA2+P3SEEwWwtp4KsnsrOCaCUwdS3nfreR91xi2Os2s7op&#10;jqGWbweNEy5GGOKtwqYL0VgSMwVMFTJwGKiT6ANhBW+O+ZydnasvbffR7WHNTkqSkZDsHiO48A4n&#10;DjNG67sYSF2QDyPUAIA6uQOgU2WDoEgLKpAaecCGaAAALPXPWAeMABfdEi+M6mBw+x+dVHkPWhwx&#10;huMcGAK5Sw8/mAboCAdgSERuxkRgOgIlRnUCwuQu+wGwHQHwIQIp1O7wJQKwLQLwMQMiLMpKYNmi&#10;2CeCfBthghgIqBokMB+hvFnAIgOAPAAAVAuPJgJlUijnvCCsEQPCLiCG7pBP5i4h4hxudhyhmC+B&#10;2BqmvB6J3lCuHjlgJM0PzAVDpgHszOMD/M5s6mFKyLMI8rBPMkwq2u3KaPMvjkjiCB9EIB5B7JFB&#10;xh2r2hxEzBpqiAABoBxjxh2h8HAAGHPoEgMDrgcgRl0AXgODlquJPAIgFDHH3uRQOuotZExCurym&#10;+h4B6JFP8EMBPhhP+B2h7DvgegUM2AcgSCrAagRDpgMgILnKYs/qzwNRWRWxXRXxYEtwKRYxaRax&#10;bRbtnwvLri0h3hyL6huhiBikOhnlMh8BrhrFSAND9AVt4jNAZs2AAgDjtjEPdxGK0i2iCB8qGgAB&#10;4BzmRh1BsBqAAByBihgurBwilABt/AHANpPALgbpnAKgVvwAIgPwWgEPXPAu2KXpZuQuoOULuPhq&#10;1iyQvwxkeGpmMF7Bzh2oZhrhyEzBjBslMhqhzi8ByB6GwovqonpnnAZAPjOr/GTgRIFgAF/lbP2O&#10;nNALsI/DXCGB8LynEB5FlP8CjBRhihXjuB7qHAgAVoEPvCrAYSPjPAHnsRVpcxcSkSkylSlymH4L&#10;HymyoSoypSppunXNmCEh4BzByuYBkDeBzhmBmEIhoEMAIALkXgWAuAvjPAatjgBgFIwAArpI5nSR&#10;sDCB/CCB3wgSuRhBzBnKkB4hsxxCsGEAMgXETgLrjALQoSSgNj9ACgFGCLoxqm3M9SDMmkYFBt8N&#10;8KavgwuJbN7ErNEnArzC+yZGQB2E4BphwophhhtFMjhByC5IlkWAKtlggAVNjqsjpgUAMD7gJgGD&#10;/REiWEDh6i5gAB0B4PmBjushShjBZAAB6h9F7AhgXAdgAAdNhgXANjlgLAHFZyByqTwzxTxzyQHx&#10;Zzyz0T0z1T1kutCB4h0n/hwCigABzhlBlHEBjjzgGjjgWAsE7gNKRgAADlZE+qoM7CxvBCuh9sqk&#10;Ih4DDhzBqHdhrp4h3BtDBgBOWgJAPQWgRAhAjAAAMgXirHNj9ADgGDHQGIgLps9yCzLxrEGzNq3I&#10;+soG40Ukqn5B6h7C6uYr6hihsFMhnhxKLucilPMD6s3gWsBDoARGTgRgLRCgElvAFKxLUlFTLCNC&#10;CB5B7kKBxB2H/pfkMBUhlmth8i3gAAmAYggzrgSkRgVALj7gKD+rpwvz2U607U708LFTz080+U+0&#10;/U/iTUUh6B3PmBzBsjxi9DeBxhcGtgDrpAWAoApAAANgboEAFgPJPACgHKWFim6EPmwhwhqRxBwB&#10;lDeBvhfhfm9B6pFANzFgPAYs2APAcpnLRjQgCgEIwLolc0bCOEZKCUrxrrsrWHVNxwuVgCam6QvN&#10;+jCJAgAQ0EKB1h4jDhthzilBkhuRxJIkzByB5GRgGTIMAASDpugjpgagPGTgPSyjitWslNYIUFjC&#10;Oh2h5llVqFnBiBtk2BXhoVUjEisgqga0PzsETquD4gIAFNVzhJpVj1AWGWG2HWHu/Sn2IWJ2KWK0&#10;+wwoiDWB8RtjhjiByC9vDBXv+ToKHASgczrAOAZgaGzl0AFAMNljEMlo5Mpv5H5lHyKnDhrhhwSB&#10;xWQB1oYgFmBwXAgghmXgdWUAaWVgHANGZG4TQCUG3y6CJ1ePNH3AA06I9SVEdqBo5okKdrHuVCCB&#10;0B3jahohvophlhvRxNckMB2B7PmAJM4jkAODKgegS2VgWzt1JgIHlAG2hIf1iV4Wqu3CDhzh4Dah&#10;nJKgABhv8gABchtBlgAW/FbAvgbglkURQ0QRTj1gEAEUV2FWLXQ3RXR3SEh093S3UXU3VQK2MRdi&#10;EP5uqv7EKByxiDbBUhTIthvlnAMALtlgNgVjMgOgf01AHlWDGIwDiunHtB6jvAABzBxOdhvBnXIh&#10;phdmth1BqxxB/1pPzALD4gWAfggIEgbgdAAANAZWVgGTGwbPLsmOSx/0VXCSVqz0Y2vLwXCWr0XN&#10;aWtvhSjJaLYOTi1h8qFRJJFBuVqgABihrkMBnBwxkBsB1EzAAmDAAAXgRjMgcQBpPkVIEgJjruOE&#10;+snldm3Kd39iDBwB2k4Bfhri+XGE2Bkw6PzAIHsA0geAoAAAegRERgIl9FQHvvhIkmaWqXV4iYi4&#10;jYjkDWJYkYl4mYmtpXWmHpY2wm9G8EO1DgABqhbhaHEBqNJACh5KHAIgKHlAOAaGXAJIamCgHjHK&#10;OzI1burTTBxp3hulMAAWdVUh3ie0BG1gM3enngYM2APrUAKgVDMgFlXitM6CtV2PMCxivk/MFNmy&#10;CH1kamFZHHYHsvgi012PdDtzJCCkAAA5Qs/I+PfyrzPYSvhkc361gs/2sO1y6B1zkgABqBwotNIG&#10;vBgBsT7hyh5SMgHDHAU0lAmAWjngYAPLkgLgGFZgFgDM6xHPA4gCdJAJBB6TpDwSKjehpDzhnByI&#10;tB0h8DvgTALCnAxgcXLgbgPmT0pqoisCs0E1Oyj4nZ556Z62L4lZ7Z859Z9p034JYrvlAidVP3nB&#10;rJLHFTjywDCPRClgGl/AHj/AFgHo2gE6GlQY1nAkIB1T4XnMx5bDxv/IZronjl+l0rnFXj9R6s3u&#10;KkXl8k+gDXPPeCj12B/vsitHQvc3lCum8QdDTnWwsCsPcjFnyDFy4m15OP1PWjSgCgGumKPE2xpZ&#10;QGEEA3+oTnVZX2I2pEGtwmqQykIB4P7AABvh1L6hnBtnd4GxkBmhyjxgCaagcATkVgcU2TrgQjMg&#10;PAHlR2nZLM+iHB4B7KHBvh2TYhkhwRxBY5t3nVBgAQDtlqslyAoAWgfHngMCnDE6iMFX5qeZ5Z+b&#10;ObO7PRYiAP+BP8AQWDQeEQmFQuGQ2HQ+IRGJROKRWLReMRmNRuOR2PR+QSGRSOSSWTSeUSmVSuWS&#10;2XS+YTGZTOaTWbSuCQkAw6cgCewWCTt9Ph8AB5O12gB1NpsgBwshkUZut0AAV5vMAAZ+v0AAkDAk&#10;AAexVWxvx+PmjPB3AB4O21u52OoAPh70UBAUBgAHAYCgANgYDAAJg4GgAFBML1kIhAAAEGg6CgXA&#10;wd/gK8v4CXl/gW+gECgefY0AP2zaOtgB/anRzuCgO854BT4B7EAALaXfagmwAUHhGqg/GAoHAuwg&#10;0GAAEA0H1kG4UDAzIALAQXWaLGz3q9abyqBTqD9mHz+EUEAO95vIAOBzuMAMxvNQALpqsYAOR5XI&#10;HA7GCoOiUACQFYdAAFwNhIwQFsKzICAAfTSLmfZ9AAe59QieyzrmoYAHQeJ1gAa5zm+ABpnKbgAG&#10;ccptKqAi+h6EQYgAHARBaAAbhAFYAA0B4KIQ7LqvEnUfu07chyJIsjSPJEkyVJcmSbJ0nyhKMpSn&#10;KkqytK8lIHIMsS5LsvS/MEwzFMcyTLM0zzRNM1O28TyIMnKCII1J/AAfh9n2AB6ngeC2HKc4AHmc&#10;5yzycxzAAfJ3LWf57Hs0Z6no0Z5Kwfh4z4fR3z4fp6UmfB6safZ+ABFa8gU2wAAfUwFAOwIBAW44&#10;BgU47HOIf7ZzqfEIn7UDRu6yrNAM0B+zoAB9rrYkKTqfq0H4f6uH22h+gCnZ+WlXlpn+nZ/Mk2oF&#10;AUqtuq6BtvAcCgKgACoOA+wQQBGwQThOroK3Mf4CNpatqoM8E0TbHkhJ4hzwVBUJ6HvRpxHXQZlm&#10;4aQAGWb5rPacRsOQBCwCEFocgAHYSBeAAYA8E1TgS4h3Hq9B0Hkd4AHGeC5PtDpyngdIAHEdx0AA&#10;b51nJCS6AABdgAAFIMBEAAlBYHYABeD14AuBoJMMAwEIYAMtoVfU16xrOta3rmu69r+wbDsWx7Jr&#10;8tbLtG07Vte2bbt237huO5SHON+tYn+63zbLTnyfC0HseGVHkc+bnsd0On0q9iT3Bi3cWtZ+HceN&#10;DrjCR0T/CVIATaqwNiBgCJ2A7MsaAbAgCBOpVbWgAtifaiNHXE6n0tB/dY1AD6lZiCn0eqin2fNG&#10;n1YtiV1Q4AzpPCCrQgp9q5Q9o2JbCCgNBbpMCAoEMCBoIt8CoNg8AAMhMFAAA4GAaMEEmiAMCoJ1&#10;FcFpNZfE17zfN+ojqrqKB+yEHgeh6BwDoZ2MQa4zQACoGQLkpQ80+ApBAf4GIIwVI0BICxU6sQAD&#10;lHeh0ciHGaMtAAOco5Sh6FrHiyYuajAAAQASccFYGWiA0BBBMHwJgYAABEBQDiogBoLWkbRqz+V/&#10;NziJEWI0R4kRJiVEuJkTYmtnidFGKUU4qRVitFeLEWSXJBaowAhMXCgHdH8sI1Cd0GM9TsWgf6u1&#10;dIRH4PctDvFPD1UwAAdI2GIDbGCL1CQ30QgOH6QQB69YVvZMMARBYA1qgDLGAQBisoemjH0nQfjs&#10;1iOvWGaM3SvDYlnjiwVQ4+VPD6kqnWLpRSCD4NUPlYY+B9vIkCnV6S1CCu1IKAQAxsVVLeAsBuHY&#10;JAXIvA4DFF4FwaAzAAA0DYGyCmWmbECMCU4hEKek/sxrVyFo/OxNhOqdgAD0Hwo0ZY2z4ClF+LMA&#10;AzxwFNXoQQCIE2ngmXYVU6Y3x2s3HWPRPkcCimoToXhBYEQEHHA0A19wKQLLqBiB8FIAASAYfABg&#10;Bz7gGsVmudR+bV5oxao5R2j1H6QUhpFSOkhNYoUlpRSmlVK6WUtpdS6LkQpuEZjA3UgaDFkD1cUO&#10;IaA0AADQFaKsAA7RpjRL0wSZMXQHlekOgsApOVgGBAOggADpTAp0NirpPA+x6qekCnIBK3h+gCQX&#10;JVULrh7qHHsViUjvjRlzNRXAnY+B+J0lcqGUhBK8rEjGgxZpqK/vHK4BMCLTwSAgZCCIGr6AQhIC&#10;OYIFNDQBgIW8qIvp1zxr+pmkSaZQKNUYItRshI/h/yUNOM4bY1QACjFyK4AAxhrjOhC4YgoCEFgZ&#10;A2BoqoCywN+QinQnaqjAgROeAACgCzlo5XMCQCdugSgWA6AAFEMFzgPaevU2L8U3v6f5Zk71L7wX&#10;hvFeO8l5bzXnJPSe9F672Xtvde++F8Uyt1TmaObw5RqnwGaLAWCGhmDMKqOhm4BngFdaA6I2ICJb&#10;FeL6AxVxWZNlZquP5UI/B6KNWEnQftFh+yRNSUJvqdXFD5H4UUfI/y0O0QZK20gAB7RkHyPogjzc&#10;ZndkDWc1UbpkqrAAB8BZjGOMdBOE8KAAALgxfQ+xczp7KxdMpZrJ935rTZs3lGbGVbvRhSE/MlLA&#10;ijSgGaNlhgphcitAAMga0Bh0wjHwAQggC32vhAsBkAAJQMAgoddAAAIAKZ0RyjsCR0ILmFoqt4Bp&#10;X5kwtLCZw0T8r5aP0hpHSWk9KaVa1erS2mdNab05e87tF9O3jJ6QQdI3ESjPFsLaEIyRkmjG4NtU&#10;SlSu6MkRdkgzokFgKAKWCsLUgCgKaldofyxsWmjaBWNBdYy8yVjcPRTw+cC4nrTies70h8HdHu8k&#10;e8ZFQEEH5LFPG3h/14TqAABhtAOulAACF8dDglBPAABgGwNiugjXaAQCBjMpv7PAdmmSbSfk7ywT&#10;nK5FKZEm2+qEe2IR2D0cmOMdxcswsMF0MiPg1BujXPK/94ydB/gROICcDjRAigrBwjRGTQQNNEA4&#10;BECxegFHEeoZ1fGWNQ835xznnXO+eaU0xz3oHQehdDbVp/LnRIrt4u4O0cQ4gADYGEMJDQySoj5G&#10;fbIAblQHY8dYbErG3jQugVItsB9lCworOpwSrMiDUSRH4AWsu3zR1Id+p6ujwR+oRHyaza5BMSPK&#10;VChKuqh8W11TkaE2qoQHrVA8AEvK6WiAaB0D64wN+TgOBjDcAwGDEzZ8Ro0ien039H4HF4i9oiQE&#10;EHkPZSA4R2KGGsOVEIymHoiHDrAbg4iqDrHg4iMw/C8mNASX0FgHUDBRBiEFjQJQZAABMBsEORmn&#10;Q8LzIpe3SPsfZ+19v7n3Wy8/+9+H8X4/yfl09lEhTMmbjev+hoZGrR5jF6kAIcygwJgINBWQ2Kmf&#10;CEFjIKqNwAYOmVKL67gNiNcQWVEQWH8AOL6H8OmH2xsHqrSWKUa2g2eH8TwHyAEVCxO8AJ27+xce&#10;a8Ir0O6OqASNoAiAEJ2uiJ2AqAuAwL0BSY6AgBsBquMCA8oASBAXUh+tAfq4E9CasjC1GWSK4Lqx&#10;MQgWSVCkCkyJ2WwJ2mgX0S3BWO0u1BWuyXwV6TgNCWYK4lILQHSLaQ8HKG8REHGRKGcYkKcHWUMH&#10;gp0UOksq+maludGBcA8P8C0BsCUAAB6BO+aBCz05AMK8Q6O/NEPERETEVEXEYIg/BEbEhEjElEnE&#10;ofoOwu2IOKOZgGq40HO6ojsF4F2J8HGHCyMOmts2WAE78i6HsMqQYNEtKluNqmTCqAS7YRW/yASW&#10;CAULAkyH24WWIlAKG2mH6KKKLA6IMlYrm8GHsleUOd0QiIIAOWqAikIAqdsAsWqAYOaqqAwmYAeB&#10;kmQAuCcCZBkoaAC7Q8ciA5tCEJ9FiWEK4hOKwHKHYT+HYHiZUwu7sQcMqflCC4EWq1HH8b0u4h6Q&#10;WMAMCNmNoJyvqeaVCHqH0rSZKKwHGHaT+GyHIRCZqT+HgHscmHpIieeq2NUpudqJ2LALyBkZAAAC&#10;+B23gB4BMReAwAg5eAYosOtHZErJ1J3J5J7J8pFEfJ/KFKHKIie4JJzKK++4IIYIIHsHkcmHUHC6&#10;cHMGWGUZoFqFoTqG2RSAodsAaVsh6TkNcxcVMrSNiHuxaWbGkNUAQWqttAKdQMawcNkLyQgrOjgQ&#10;YHs2eQuQiTwKKK5A8Lmd0HrGcxoNQNYAWmcAukiAmVsOWTodEMCH6qoAWBcBc3iCiCiL0BgY6AMM&#10;eMaM+1AI2tKtMK4HmUehC4iZWYQAAG8HMPYHSHeHYKMhU2uVCVq4FCq5q6PH6tAdZCfCqkQLzIQq&#10;rLG8RIaQcHmHzIlDgHUHnNmHKHUZmHaHuPQdqecNCNmJ2eSr5MgqqVOAILABuBCgsDCB43gBwmA0&#10;GKyW2iHKRKTPhPjPlPnPoStKDPrPxPzP0S86NPfP2bA9FIIWIxCHmHeZUHMGegMGwFczMHqGiYYA&#10;mb8mTFiVW+q0Yh4WI0YHo7Q23KaHuUgAEV2AWJy+GNAAOMIMadxFfO2HyTwH0wupxAoH+xMrexkT&#10;pLQIJIgw0lsMyLyAgkiA07gVONoqeK4AGlnHQOQXeuMCTHKAeBofQAUmWVFG4ycamIiTuTwHrL0A&#10;AG0HGRCGCGiKiGk4yZwHYUGPMPQrqK4lsNQdANaNumbICXvCqNqNY+DTsqqVMh6+qdsu0IFO2r6k&#10;mxxA0eKQnL6r+f3TazcWmNUm6MM1+fKAe5ehq+aC6B7HKBkoYVErINqVMmqO/P/VFVHVJVLVNNGp&#10;vVPVVVXVYJbP6pNKPVaJs9E0clqNOdnDCGw40GwFuFqLYGcgMAQHKUMAVNQAWkIARSElwL6w2akH&#10;yrCm+JzI6UadcKKAIlcOQVtF4W8M+akW1WYljRe2nJCxk2mwoWIeOLmxaro7SLzWOL6AgLwAAAtL&#10;GW8KDXOK2K4K3GkXSVOB8+UAgBq3oAaBWRuAOXkiGykIc2cU8HKHST+GYGuqMFkGIgUGaG6tUHUj&#10;oTyd/DodINiMwuyVsH9TxCrBWWzTqVNFnT0NZCrGmNuqzN4O7NuNaPJTuqcNEdqjAAC8HSyXOASP&#10;2uoCABTBuCoBuCMAABUA2aJHcJ1P9Vlahajalam/FPvapavaxapVeJpa3ayJDC4J89ITejEjIHic&#10;uPSGgGeAAHYGYgMHqGUKiAHNehXZ4MMVsRWVZF4IKqoH0AIakHqO6YIKKUqcmH+ks3OLyK8MCK+L&#10;BDoxjA6dcee2ncMWIIMWYr0ehGmMCAlRUAckiOOTorKn8TwwpTYV2AIAm5eAUBW+aAcBo3oAqB8B&#10;4OQA8fAu0fuImHQcqGgGwGmAAGGGe1aFyGQF9S6HQHAUPTe7fCiVtHRZAVsMsqzCqMquyXtTmINO&#10;DSIdsAMdtZPXQWnC6NCrGNaNZJNTsOrCjQClqTk8GeETwA6AcXMRiY7aHBuCOBeQEBGAsh232u7a&#10;9f/gBgDgE0ratgHgNgPVJVTbGKC9JEMPDCBIC0/fVNEoxafP2TgR+oyIaJzQ+UgHaUKAAHWGrd8H&#10;WGG6kHyG240AWcCLDOXU4dCka0ELCW8HyaBJAQiUSZUU6U8AG7kAMVsAXRVAQTqWGebL8xKr8QiH&#10;1XSuAOuVIkYME7NWOLyAJAyMaWUNQeKwoVDAyK4dOOWAIA0zw8w+aAsCSCQ3MBOZCAILHQxgeIJH&#10;gAAG2HHeQF4GOGAAAGIGcKiGOtiAAHMhAAEAYLAACtsNGkI8cLyMtCfZGXxZUVMdYPFTqXqJ2uwK&#10;7ZXFm7248NZO4H8NpTakVVCAFiKi6AIli48NQ8GLMK4BOAmuiCKBaQECABOfQBsBIRmA2AkXNf6u&#10;5gRl9l/mBmCo9gLmFmLmNEjJLJJC3gZCiVMNsiAJ5ViMpmXizOwmbLHdub1gtPzgngdEwswNIrxL&#10;wHiHKUGHQGqYYHiGpd8HwGstUACHOUMwIUaAOekAMAWW8AJnwNyOIxkJ2UeUaHmHoUhYYNMVC10L&#10;6APU6NnAWlOlKxlA7is8cuCsm3NjYL0oth+NY7yJ9o5Z4LRnCIK8GrGNBAYMgAUBSRmAsCbD4AeB&#10;eY6AQAqaeAGwjSu4SQkxCGiG0tUFSF0FkAAGKGmGXNWZ2HhJCAIAVMlAamedIWzlCVqNjChY8u1N&#10;/TyKqWrkte4J2M6NWNixViWOpTqu2PFCCMoxblQNSKC4IlsBc5WAACwBtjRD8mQBGAuh2AjhlmPr&#10;1r3r5r6bfmJr9sDsE6EQoQiHlsOAAHjsULYjreiyMAuMSAfskYoakNdTwIbIajMKuKwHXs6IQAuA&#10;s5eMeMhstU9mhazEufxCGHucUHaHKZ2HeG61gHoGktUHyHDeQAELgNqlAMvAUQXb8ak0/F+LRoGU&#10;8Hc44VwQiL7GlLGAW3UovLQrwNOrPU4NiAdouZ+15F0qqkI3G3DY6ADcijG3ClirrO2H2LyAOBCP&#10;8AmCKCKVOsWL0fUMUOXl7VCYIUaHUHaQ6GSGowAzIFiAAGaG3d9JA2eydkMRU7beqJ2w7NyNvZbf&#10;JCyIJlDutqvipTvFmegLnXTA2NbZyXs8KWqqfwcNDlGWGxaxOIIkSK7U6BqA+gmDFPOAAB0htXmu&#10;sOQaBsHx5x7x9x+SvsByByHyIvjQMZUG6G4KpV040GlycKyx4B3ykukBQobBgMSW6sqIdsKKNsQK&#10;mKoGOKhfOY1ymBFzM3MkeKrQvgGfqf1HZpCrQQkHgcmHuHVNmHq/qm+HG6cHzYecaUVS2KrXOQZd&#10;IHu2mhVvyQwrTy5e4IKAiAGL6NiNiHpFjAiqwO6/ymSkieyMDn0c7Xkao49CUhTlSVzFiH8kmm6n&#10;+e83NYEhWBrBuAmBu3oAQtzCGIOHWHbNmGkG4tVeA1aFkGLFEGzDLY+J8ALSI2XXlZJqjqfZVlDk&#10;tTzfNBXgYILGmdCVNsrMOlqIMHtw9FVMPfQIR3ArjCiNCvqn9izdCOkAAAk0QB0BGY6DMCACmAAB&#10;zPUAR3yh4QWpr1vyL3/4B4D4FEdgV4H4N4OvEHSHQZmGiGip8GRzCAAGCGBjwouCF4uRoBw5OBYB&#10;agttA5fdu6OKIKKKQKSp6p8Fl5TtMABMzM1pfBo3yLDjbzY8+f0Wb1FdIWQ7ylQeEMa7kQg70Hsr&#10;SHwHccEHSUMHwHULkHwHYKSH89Y8SK4AEQcWJCYjMQoLQYLoIHiKSAEhUAed0OqHoWq2KAMJz0yc&#10;2J2L4eqVUNrSFe8TrdIxD1QjUjWjLX07+AEN6LCBGfIAeBndgCMCGZ83sdINfFgO6G+HK6cF+GWG&#10;J4kGcPoGEGpKsHIHcT/poNBWXDqWIkJwfTgJ9Cr2QqzLB7IOr3BTrZeMMdsdBtPiWTpGiUPmgWyW&#10;r3IIPTbFUTkxaADuo8HAaMCA0AWfdD8+aDOCACkAABoBCRuMsNfIDKYyh4R+l+n+pr3yF+r+x+yi&#10;ZniT+Gb+9jyGJ8eF3/GUAcUBZYLxqB2QECSCVD4BN/e+oMbZUIN0MrTs7Nmv/qGFbQZTsIAAgAV4&#10;IABpBwAEIUAARDQBD4hEYlE4pFYtF4xGY1G45HY9H5BIZFI48/4vJpM/ny+QA+Xc8AA93a7QA+nY&#10;6gA/Xi7wA/3q95y96A/Hu9gA/n0+py/H5R38/aO/39PQFAgCBQKAAFWABVwRDwGA6jJnw7nYAHk3&#10;W0AH25nOAAI8nlR32+5iBKzWrEB39JgNUwABZNcAHAgEB7FWwIAAGBsXPZQ+XxD33LLZLH8/Ltmq&#10;gAAOCrgEwuAAYMBoAAsTyaAAaKhXjIcAarOX7U2q3GyAFWvVmAGE0GOAGu5W6AHe93jgQSB4eB6y&#10;/rDR8LPQGAel1gFsof2cYAetWus/u9jAFg+4B+0C/HAoe+gDJqVJnz3In7I1g57WsA/f5PX2poFA&#10;OBYAA+CYMgAH4UNOMAeNWGAPBQrrxokwb8K6h7vpJDUNw5DsPQ/EEQxFEcSRLE0TxRFMVRXFkWxd&#10;F8YRjGUZxpGsbRvHEcx1HceR6jJ/yBC0fSHIkiyNI8kSTJUlyZJsnSfKEmnMcpzAAZcrgAYximKA&#10;BfmAX4AHWdazgxMoABlNAACbNYABcF4XAACU5IYhyIqEoExHWABlT43RVFUrrZi1QYABrQwAAjRM&#10;6K/KNG0dE7Bqepp+pWAB+HwoZ6HqAB8HemB7HQdCWnUnB9nYs6dJ4f57KAAB7KMlSgKkqYBrwrQD&#10;Kyq7HgO5gAgRXoEASrQFgYh4DK+2TrJcdwAHobZtpic5yqOeCYH6zVLAPYQAgGrIEvGAipMYfioP&#10;ekwBOqxgCrEAdfwk766soyx9VheLM0mrbmwGBIUhYAAKiWJYAAcF4YgABILAqnKuHieh6AAZprGi&#10;ABSFwVoAGOaxmzCeaaHqfy7AIBKsn/XCuumf+UO5lLrH+8bvOs6r2PY7zzOsAzZgK8dv5a77Jqmf&#10;b2Ls8L15cjD8SEAS+toqamKaBoDNAD4IgxM4RteJoYCAAAWg8E4AAeBEBgWA1hMQxbC5pR8Xwq/N&#10;rqae58MmlaWM0u0gO26YDb3g9gsCrl0KtCe18JwvDcPxHE8VxfGcbx3H8hyMloCAgD/gT/AEFg0H&#10;hEJhULhkNh0PiERiUTikVi0XjEZjUbjkdj0fkEhkUjkklk0NgkRAMnk0phErlkxmUzmk1m03irmn&#10;QAZbKZYAZjMn7NZrOADrdbqAAHpgADwfD4AGw1GwAGIxGAAFdbAAUCoVhD3sVHpE8Zc/VirVYAAV&#10;tABYLJZAA1ugACN3pdNnF7jsug8wvmBg1+g2Ag+EwkFAL/w2Kgj7ez1AD1dLoADznb0cDgAD2cbj&#10;AD3c2WfrxeAAAL7fkFfmrAb7fcFfT5AD+fL31j9AADAICtgBmHA1AE3273wCAwHtgKBdsAwIgoEA&#10;YAfj4fGhdjtAD5eTzAGz2j+AUrAQIBQAAgIAwA9QF3YAlL56+p1YCfz+tgDAnoBPKAIBumlb8AAf&#10;baNCejan42J/n6gh+n9Bx+t8AqngACAdh9CwaBoAAHBYFbOgQ5RvHI0BimiZQAFWXpaAAahvms0I&#10;AN0fwCJWAYDPcfwDOLGyCvG6i3N6mC3N43zgJWxjFOC4oDyBJyVvdJKYHsAUHIM2LAQExaIP2gkI&#10;ILCCUwa2p+t0BLkQ6BLmg+CgNAAFoQBSAAXA4EwABYDYRgAEAJzeCgFgeAAFAK9bUMSl7BUUwaEo&#10;G+D7gA7p5AAc5zssdlMUieVJzNM4Eugu4IgADIMzeCAIgg9gDuhADp0TRdYJLRDG1jWtbVvXFc11&#10;XdeV7X1f2BYNhWHYli2MjaB0RY9l2ZZtnWfaFnpdWiL2UhVqV/WaJoFJdGpS4Vo3DcVhnMcpzAAZ&#10;RlGSABomgaIAGubBsAAeN6gABgGgYAF8gaAAHgeBwABOE4UAAH4gB+AARYWAAC4c7Z8topB1qAs4&#10;AFYVhWrYtwsY6AAaBrDlQry5Vxpah1sVtbjUL+jVtUa+CFH9B74Ng77rO+esEHsdTLHicTOHmcBv&#10;smb7OHycxzuodx3tQfLYgIA71uI3wB5o1J9Pge57NY2Li0OxyCOAwgAgI/YAue1ACv23b9zM/DIa&#10;yfJ9NXrMaAK6YCAS84CgSBKlgU5UfPgezcACfWstTry3ai6DkbPIDa6yfx7slw+sn+fj8H8fbdNh&#10;rICAqDN7hiGcLBsHAAAkHXUncAz1mSapoAAYRmmOABbGUXwAG+cxxLYBD3H+A73YbtjiOjMLeRnI&#10;Det9qkZuE3iV3AxiCeQAAEt69HpSAfqYHzLjdILLKEH9lKES82qU0g9EwSsgjp/lAE1OaCgHgphQ&#10;LA8AAXg6CcAAKALlRBEBUDYAAMAPAkvtvZ7ACHrPG9RcDLCSLTJEy8ianUCOIMuPNBA7h2naHQOk&#10;dIAByQnAAO1TI9IWG1UgUw5QEIZAAAuBgDECIbQ4hvDJVICgFN/bM2yCbJlqkEJcP0fhumIm0Qeb&#10;o6R+wCNrbadMtqASLH3bgzaLBqHutVbMxtr5g1vvoiJGWMxHGVxDUVGmMivo2RnjhHGOUc46R1ZM&#10;smO0eY9R7j5H1WRhY/EyZWX+NsgZDR8HLIkAAyRkDIAANMaY1AADeG8N2LhvgSAlBJC4/A2BrjXd&#10;UBICYAAnhPCcnQF4L0LQzi2OwspZxmMXYxGAAAVwsBXY+huUMC4YSHI9BZWsb2YEJkKQWIyryJD8&#10;PkZ0eDTR4tJAAOySq9BvjbAAPQb43DtqVPgPBSYAx8G0AIeIACOTlAFAcc2KJ7j7G6ACzia7XHDm&#10;0bGyxsRB1IJgPglZbpjDfIQQEPygJBXxoEAEjQAzZwEKsh8UsBBzQCpCNmWycJ8JloCN21I3aOS2&#10;RSUfRY3A/6JuKNq09GY+jrgDAk/kBQLSsgPBqDcAAE2DwmIMLYYYuwADAGc7cZg2l3jlHgxQAgC5&#10;2UaRqdMf79D/oCAGkd5r3nlm8Om+dH4AT8LgeW9l7YB3tsbeiQUe1WECEMmKQo+yYSDAEJS9M9CS&#10;iBGugoAI6YDAEL6fu/kEYFiogyA+wVPMmwTgbBBAgBsvIv1PN82SChIZgRoWuRUfA9zrwhO0N2zA&#10;ACiDNd5JQAA8LQHbg4q2LiSVIPOYaw8DgG4DgxBkDKAIKGCgdtoh0BzAZjLdj8P+fKkB6D1MlK5i&#10;hs2st+b+AsBi+gHgQUE69QxFolgAHfdM79o36ULOgA4Bq/VC3PIVMKX14Vo3gJteRYt5rxXpvVeu&#10;9l7VeR4vdfG+V876X1Ixei+1+b9EFkSOUAAyBju3GpJEABmzOANu0AAHgPAeoEH21kXIuRdIEQUA&#10;AHwPcG2utgCbDj2W/TRHWOxipaJZltN9LaXAM5dASxYyS/ZDL8F8vwtYxWMGYzEIYP1mw+TImXLK&#10;OxocKbMjtG5Noeo4zOD7HSOQgpppyj7Pwes6ZTDznmX0AYCDAWozsTM04+Y8muMQZY+OfiVj8MrQ&#10;hmdbiYn1pfoFC6Y1SzqEGH5OM2oBlXNpAHQ9wFED9G7H8atw5sTO5hZmbup5zj957P8TAf6BWauJ&#10;sm5I2JtjrgEAoBcAACwYOmAZLoBQNgcgAG0PY7wqRciwAAMQaMjhvDqd+PHHhqFCHoo4P06RtdE2&#10;oH68tIaPzipCSAeOrJMK3ORPO884R4jfZvQItwfM/KrSAn4RCtOc0fkGP8ew/6h24Y6AAPg1u4cK&#10;7ZbMdADoDiwApA0CIrQHZNgwA8ncEgGAOQIAiWACACl+gHgecaKxGVZwYkEtyDQ6h0lKGuNZGI1R&#10;rDVRcNTiEzWm3GezQ2Hx50AG+cQbEyJkrQGnAQp8AAIeTAABUCpECG0OW0A6eiKVpI/Mzc9uMc80&#10;Bpc5ukO4dyg6Gw2huCUEwJSulfONVCMJDOec9G4NubSmx4nsoW6oCcowOdXttbjF8a4xremJWfrZ&#10;N8YkV7H2Hs3Z+0dpvFfDtXbe3dv7hwWxhhewW5Ib3XuPeVYX9v/gGR40hpgAsxJaGsNwohSCiejP&#10;4thbC1AA0AcKgwGHN5UiAJHlwAAa81CnEJPCgyyLWePE4WQsS5ZEXiXvZuyqwjSy3uxC0lGHVoYY&#10;lJLh65OHVkEcw1+IDiGTLEd00x+zNood4AxtilqQAMkoArZT2Z7KWms9AD7uOvLYtwATESCjyQQd&#10;s658DV25SQow+Ex3NoDn1oeFySWWD6rIPfO2vWqppAKAc84BwFt8bScR6m4B/h7D5sHi2NDq6IoA&#10;FHHNEkynyDwnKj4IOHODVgDgOH+AIAeAgj0AXJVB8ioAABnh1MmBShahVF0BsBnl6B8jvB8kGDUN&#10;/CCopD/rFn6B/NfKokiKCNuv+D4ABtikbntj9jfG/iClXKDKCCDKCtonlGWgCnvkZiDKlQmiCD7E&#10;vq1iUttgFPnEuNwnODQokDvsunOj8ABPwgDPnAIADDmgLgIIFgRANH+AWAQE7gbgTJVLBrCgLgGn&#10;8gFm0lqmUOCCYjWjVixDcOHuIBaxDAAMiptKnjpgNANk3gYAYAYgAAOgPOXuLMTEZsuikilF5Bsr&#10;OhvAAFzL/AMgMHRgnRTpUJVAIgJFRPUo+xANwmcBpvAAABXxbAABthtBtJyimrZGCglAlAkgAAUu&#10;UlBsPp1iIMDAABfBehegACdGlIZFBOTN3AZAZrYFSHRu9CaJBu6OvIuRtiWPViJRxxwxzRzx0R0x&#10;xFHR1R2x3R2xyrdxurSuBGUFjR4x3pAhyhyL/JGpHOcl3htunRJusAuAugukLFUNVhhhiAASAJJh&#10;vmiRsgAApyKgAOhuiDrDaBol2gABVBUwRtfpbPSuWC7PUC9JDx2O6H0R8MZOuiUPXrGpAMYGaIkj&#10;Vh2BxnfhtBlJHBwvPhyhnQTB6idgDtAnslXAGEeD2IpDlEJgBD9gEAAjlHXp1AIl9IHspFuAAvtA&#10;AoPKLPvyjPxGWJ6jDs1kwGVreCVkyM5iCB8K0kqjVjdHnk0qEjoADKGgDOSIHymjajUB7kDSuQBH&#10;Ij0jlABwXjAB+HJsekGNBSnnsgRk7gJgjAlNwmGBwnMr/hvEYhXBfhZkXBwxPJyEZnsKIjUH6KwK&#10;lp/waHqJ+Pxh+NhEbmvkgIIJLquIqGYnJjtsbs6TViES0wBkBNriDQpCEHhJyi2NNvnH1jOtDh7t&#10;wB9SaokwHDdNHtBDVSljlALQ1AAASgOt3AcAVHTAZgSAWAAAYAPoAANAICwRFjfpCpBjgsaSZCYr&#10;gDJB0JuCgrOBYhYtVOeGmgWgWTygXxIC5i6xKOXrnJaJWvOxdRPBnSggABihiSGpeglAlglgAAZ0&#10;NPMxHF9rtpAkFDYrfjJCekUhPBPBPl2BnwTDGCVuUk5go0Yi5gbCqvNE3rtl+iHhsl5RahXBXgAB&#10;w0gqZuqoAgUk5gfUkCnAPn+R80m0nUn0oUo0pL2CAP+BP8AQWDQeEQmFQuGQ2HQ+IRGJROKRWLRe&#10;MRmNRuOR2PR+QSGRSOSReBACCREAyuSy2XS+YR2TgCWTGbTecTmdRJyuRygBkUEANJpNEANptNsA&#10;B0OBwAFwvF0ACGqACez9m1kALeuSh/v4AEYjEcACsVioAA8HhAANu3ABUKdTyi6FcsFgADS9AAI3&#10;0AAfATvBRGBwiVgHCSma4OETPFw6Z4aC4iIPx9PoAPd6PMAOFp0ZmrJY51nM7Mux1wV7PcAAsCAT&#10;WgUBAAEgbEAgBbMDv/EbLYAgAcADAcFAACBAGcYDgYAAOvwV85h/5voPkAAJ/vyaTPFXSDymvQXH&#10;Sl9yd6896gGwPcBWDwAfmgACgT4AYEcUCgnigcEgvmgI2YAny6wAnw6wAHy1j2n65oDAG5r5uuAj&#10;mACfrtH8e56poAbZgIBoJNaFoYAACYkiUAB0giBwAGEaxngAYhptMYhqGUABxnac7rgOAqaANALc&#10;gAfkOJolh+gExABSIf8kJpJoAyeyjrsQAYAwemskIJADZgQAbmLA1R/O0frnymAB/SasEkt468yo&#10;Mf0oSmxE0IJB6CtggoEoM4rZzKeULMzQB+wZIR+UJQzmn1Qh9H24x+rBDjEAcB0QKYEAABuFIYgA&#10;J4bCCAAXA8EwAAcBD/PnPCJvAh8pJidNXgAaJoGgABmGYZoAGUZJkgABtfAAKFggAGQZhlEgKAo1&#10;oFv83LZoWy7MHnaQAGybBsAAXxfF+AB6noeiyrMAAThQFAABKEoSL4CUQMZdqDH3eFuHrDRlmVGx&#10;QFAUIAKyZgAH06IAA4DYNgAHYeh4AAcBwHIABqGwagADWJIha1rlgV5Xs6cBwxICYJgAFAU3KHof&#10;B8AAP5Rd2VZXlmW5dl+YZjmWZ5pmubZvnGc51nabIHVeeaBoOhaHomip0wrCn9pQAUHBmlTAlKCa&#10;jqSFMRqyWSVDoBwfZsisox+cafplBq8gmuyRq0gsPozEsnVqQsdt+2bnnKTnKcpzKAoSiKMpClKa&#10;pwui6LgABVcJ8HufAAGoaZpgAV+LgAdR0HSqYRhHcwSXSEoTVGdB0R0VRUlUhArCwK68r2voIr+w&#10;O6Iwf2yUZRp7tWAB6W7BB8cVR73H88Gza2+QCx6BPjV7X4EeU6+1JruKM+eiGfsmip9d2AB5nedo&#10;AG5XUYFOUgAHJWbrnzRrmIKBbAgZBzaR64MmgNND5AFHrhAA4biuO5MJx6xBBAAr/IKPNb7ujtoM&#10;TmTRMD0jxJvJSPcf6DB3uxAAPY9SQgAwAJYAdOIBwBGwAIAU/x9k9AHAWA14ZsD1HagCZiCqCjLH&#10;NSaAMArXD7JFPE9Y4wDUVgJBAukBILAXHBByDd7g/HFCuF6LZGA1UbDcHQxwd4+Fvn5PgP4AyeEg&#10;pmIOkd/7akmpmg4gEyiSDZpXIM1JCr+HiFpASitrZzB9j8UaPaGI9R9uKHydlpgBEHgFSYQxtCZ0&#10;0kGQ4QQBBKX0GtTY7126gB7qPbGQUfg/FIKIACPtBg/1GE0fMkJgEIUegLAiiAGYKURhZCCEwAAO&#10;gUrGA2A5ZIDD+PUO8ZKNJCVVtfJyOCXy2Bei+KGUUAA5hzI6BBMkAAWZmKgBdENrLXiMDnmovtW4&#10;AB4TZAABUCqyQMgZA0ycEAHy0lqdeRheCjVvLfGYMtfoop4AAGmUQ/5sAIKTAABlgczohhDn8AAE&#10;wJ1RvGT0a9PBJxs0Jce5Azo4WOATXWyBkQAGSMmZROSc9GaNE5eiyujtG6QUhpFSOklJaTUnIaz6&#10;lFK6WUtpc2xsSFjtIGOsPYeo9l/GXK8e4k5kWqksa2g8A1Q1lH7MDUFJyzmdTpdut5saDKhnMqjG&#10;xHqSk7MzemRUxTciP0fpfV8jjzyrt6GQUMaJRhtjcb+BspwWwuOEBaC0FiZ3fo3HGOOsgAGKgAdA&#10;jpdaIAeWBgqPanAsTRHNAGbAKwVgqrDBmDMAFf3WnwrAgM6w7x3DuKs3ctpSUUDqcq4hxUlTtQ4e&#10;UfAtQDwAVsKcCe1wAAL2xsmcZ4UOCQVerCQkfLiHsGoKOMoY4ABiioFKVaeZxh9lgOAlwBBsDXGz&#10;AUAQxACX4yBR6j02yPTlp6AMA+FAAwEVVIPTp7BnB/vXhWTQ7yzoMnia+mBLLTK6j2JSPFpY7FAO&#10;KUgnaDxiD4X+g+cYAR9TiF/WWfIA9y0mgCUAAGwj5TMQZQY2cwIAUIkrNmAkDoHgAAQBuDg6653b&#10;0RGYOYbwABTi3FarUbhRh4XnX8dhHZzIaQqj8kKMKZ5pG8NhINOBBTgGIP8b29T1EyIMHoP4zACw&#10;FHJA8BUpwEQERwH0WAdw9R4ltHeOQAA7h9oaH+Ag5iSrry3MQP29uP0zpsN3Igk5u8gSBIEWCCZ2&#10;h8ySSFJRRCQsJyauRaUfKF87mGzE4UEa5QoBCROD0FjEAVAZBCAACwDC2HeTYSCrhIykDaAALEWA&#10;sHuVpfxURcYJwABI1QAAEbmppEbstl2zIAKmVTeUcBZap421gqYZtb4zVbAAFHsEAA4qHFLA9hx4&#10;iPTUGpAsBgC4AAhT/BhtO1c+wHK/hxQkbIABYCuYzQ5jgEqIMgZCABkrJgPAfw5WDdlG7cMv3fu3&#10;eW896b13tvdmVKt8b735v3epJ3Zu3WmOsdY7K7DiAAPIeI8qk6tIc2troBo20EV7teyMpVSTmAYA&#10;05OySZVbrCSebI8AADf5MABxBrAIF+Ahy2yNEdakg1ePHmi3Hccot2oU7UZpbHe0yq1KjwgC8SAA&#10;AroxfC/GAsoRowpB217+3vV5u5PxkDHrKUWtFamA1sAAFoLgW5+TSHiPDLI3xwDfrMNJGAwxhpCX&#10;iDAGSxo6KNGMMcYzyEV2LsasSyDq7Z0ntJYOnFoB1AAG8N4brGmODjHJXjmmWSvtUZ+12UU25uUA&#10;c6VMqoHfOYdnNUhKFSmWqrO6QVxFOB4WgLbcAoAqRTTFuOARI7+Emm1Qfc8AADE8Rjfwdc+XvzbG&#10;wqGcUAwDuOgIv+lKnQAR5Xm5ymdRsDUpNgMaSkfBzx3ySHhJYAEE1Gj7val1LizjcGIR/H84xfz8&#10;v4ASckAwCTgJePgdjCaBjr/2kyo2DMAEeHXV+AMAoAsNaXIAAAoB0B0SEA2nCHQ5yGMGwVoFEFud&#10;IGeHAGs1kNcJQS6QgR6H+wuSISqTmxkeoLAQ698SqII/mVIPikWaUIIggQYT+OsAUP6KWAqA6nyA&#10;aAqtgAMP8HqQynkHQxOHOHqs0HmAEQuvaOuQeH4hma+JSrqTaIIAWrqzgOCkDBamwH+UazuTA+4S&#10;EIIkqz6O0AIz8k5BIHwQYk2aYNkXMBCcwCYB8CQAAB+BcBsWGA6XKAyAeXYem0uI20yO+5AIuGrE&#10;IAAdEdIHFEStWYmBWBYBWAAB4B6B6KW86Jup6p/EApO12gIVqnaAAFIFGfC4INSBoBqBo1GPgWqW&#10;uPAtcVGBYriYaBqYgYknCbW0224Yw8UsiY83IXKB8B+3Q2O6gZ0bEWg50qeroagaqIabWoMOMNe1&#10;GzGi2IkMK6eo4JOabGQ8C4iqIqQIop8bdGHHFHHHJHLHMpO31HPHVHXHYZYeeWkM4HMs4caGoRgG&#10;IGIAAHOmM6KeO8qbW6eJYaSaWPChwAsAtB0LPEe1K1U1Y78Iw3iq0akJOG68OAAF4F2F21gs0BAK&#10;qcucwXOBK5eXYI8HVJKnkno8QxOcoHQ8EsQx6wWqyIM6eSCAQeOAi5dI4UuBcBeBeAAAxJ+5CZ/G&#10;tHapLIg6mKA6smG7UG2KQtWKaAArc7AmeiGbWjoO0dwW+GtK0AAFwK6G+G87Q6UMyt4HSHPJYA8n&#10;GAACsCudQ7iWM5aLZLEpOHlLo2GHC4QGpLyAAGMGMGKckHUNSUmRXJuLYsk5ibFLo4ZKOQMcU6MO&#10;Kc4VGCBMkXMxFBmoK1yo4IsSkHyXmAAHaHTJYG4GSrKGSFWLmHOGoGqOatK94ASg46Kuk9yAKv8T&#10;iAMusPiukPrJqPk+MwQPgUiOuvIHi+cNYTOgQTKvaSkjCTIMQHuva+2LAHUHwUaHidkLoJqASAJB&#10;QSIua/Mg698iywI/clqAI6POAAGH2MwAEQGOuHuQOkqaYSIAM2s7iw7J2VIBULQHyAaP8HKHc4MR&#10;oVwFEF0xWGgHG23P2TwubGeQea2WcTShmyKXeMoSqIKNsNmAckCAcwsOM+sgiW4H8UaT+UaH/GgA&#10;aymAABAAonCBmA2XKAYwGM6HWy4HAHYy4G4HgbyHaH2M4ACMCH4xuvEO+aXA46KkUTAASkCuSLAT&#10;+PWwaUIz4+ghYz81kQYAGyqIKUUaYSaH5AwBOBCXSCaByCKAACCBVDsBgA6VGAwUpGYgbTcIU9JG&#10;ZEyMgJPLzHqLiLmbubyBGBEBEABFeBaUwBuiMA1AUJhIg3nE2nYGWGWAAFDUg4EM4CGCLTIApF5E&#10;S4Qc/JYHcsxRSmUCiCkCkXBEej8QeKSKUFe29LsofUu3IBSooB9Em2O3XKIZYd2cUsys0nWMyHuN&#10;ZKslzJiIVGc6MT0AY43JEOCeWIW6bJk+oJy8CsIpxWlV6NY48ogY+4pQlWZEFEDHDVtXBXDXFXHX&#10;JGpWbXLXRXTXUIcHfXaAAG6G48SV0V4FoFqFqAA2XU+UuskhDJeSuMobFDDV6pw7GyzLE85BvFer&#10;mB2sEnGnI9BGmpSJPKHIep7TsGnTwFQFRL+cqcNEerjUFKmtgtkI+rGKCrLK1AsHHEUgIirGgQ49&#10;FW2IMfMUaXmQ0wSOAA0m+7CCCCEU+mSUutsJNW7XWbZXO4cITZMGOuCrOKMGzKaKaYIC4cEABJ5J&#10;7YoIOl8HAAAGAF+W2NKNNJTXwHY4MqYcMLQC0C27AL1FOtSL+qJaEbmbEbErurwGWGSRsGgrOAAG&#10;uGvAsascKLPRSA+Uum5B1Mcvkzo1i7Na3bqmLHlZGAw1OCQLI2mRGAvKA1uJwai6dTgIQpsW+Ham&#10;Oe4GSuCGWFYdIHREKAGUJNbNeuiMQAVNmNpNqTYhAOMACqklqu6hQPo/iWdSu+iWnV6JQTEvUTUJ&#10;YSsTtGgggLAHbPYHcHwMwHZS0HugoIPNiL/QUQBe0N1QrNswAqkAIOAAKVMPkwOeIhAgpPWwiHop&#10;wPCH/Bm6KXQRICECELSBaiGATZ0X8xuHWHce2GQRcAAFKF8FmAAGWHDAsHmAMUbSAIIH6faNkNmz&#10;UkBBCMQVSO0IINsyATiP8QeRWR7CgHok4dveMHsgotLBMKWAhckBmBBVgA0AaWTPQIIHUHke2GkH&#10;OKUHIHqNThIMwPSbMSsIQOwLBSKT0v8JSAS9mUMIIvsdokkUHC6bMz8ky52H0tKH4gATIJQhqQQA&#10;aR6BQA+cwCcBpfuCCBRFOBiA61MAtTaIZToIfTkMNjkelYvHqLk9eHObwAABIxFfzUFFLFmYmq7G&#10;wbIaQJOa69BWepXUXgQXqAAXwFBJaCZksKnI4W4ptXfIoABaWuDWOOTVCCiWHPqY8Y+3A25VXlSA&#10;nVcXJVgZJVnGFaKJwHblsWooUmMbzHg1kk7QcSLZiIWqQOGOZbcti2eWQWTMI6K6OqsmlawJzWoH&#10;XJNMANTXzcQBUBSLQAo8vIAIzGyqYpsQ07Iyyt2cUISblEzmgILLFMEWUhGjbmdlpnnnpnrntXNH&#10;Bnvn1n237V0s6KUXsV4K4FwPEII1RDkZDVg4oVQltCxGzMA8KG0Gw23lScocrVoAACoCoCmVBJ49&#10;ywO8qVVHBnWIYaQrqKI7ULkLmtAcrkC7DZEAtZII2JTJKcqnmcdXiG5HzLMgrM6sTX+qUgAvUbXn&#10;9FuK+LABDT8LzFkLCCOCMABT9T/IJkal1aJn4aBaPpIHJq3L2GK7uVmReWq22tYAADADCDAABctm&#10;fICJPXaHfXfXiVyV2ABXtXvae05qPaq2oDDr4YSByxBbdLkMil4aG8DZsnkcaceFcFc5K5OAgLXj&#10;81YBzAPX1bfN/e4PAX+WiWnZSAAFzs+sGQ07isgBiBiRHfyiHINAFEtGWgYIIHsOoHZj6G66qVyF&#10;adIHPK2fk/MeEAUR+6LQrOykQSCN2NmR6QeQAOYMBfIAfhC/eSmNmAEk6AEWmvOpwgiQJQoOGyAT&#10;0H3fkHep0HFmnM9fcX8zQaYkMIMj9g3O4v5e4QdO8IKNkftRiALd3fRvs9oasp0H/OGOvu2AIA3c&#10;kAcmem2n+AaoCOMeW0uponkG+22FWGHoIGKG4VoG6HnU4H8pwPoNgqQPbc6IOfmSmkQ98AakCATi&#10;Jw61kOfOqprQ+uSkpIGaWAUlqA0AdB0BKAunIBqA/oUfqKOiiKOHW4QGuHarwHUH0M4eYIKSaVSf&#10;eOCIMASTAflxigGH7ZqgoUGJTi2OvxhiuOg52JOH8xuH8AONgH/AwBQA40iCaBcB/DmBNFOBgA+1&#10;NTYY/ji6ZtbkMIIGrNSLgLifEJ8800iBZ0Lr8xAYGYII+plLGcUqYbFGdc1Gc10XiW6W+XsXuE/k&#10;pKwAACWCUCWABtRF2RAHCY2oWYzLoyysesgBhtL1DFhrdFw1BlYoiXHF9GAABoxquJG8Q8SF0F1I&#10;zLyccszre8CAXH6jaZ+Z+diLA8CP0T0tjckc0XS7iU284w4WWf12TYnqoJdgAe220KPaeKPKY5eY&#10;+CX3Q8xJC9DaQIpVxI0ABa1JO7VNAcrjibeJrcB3YSkPBtULLEcZOZTlPWUOB134N4P4RHJHT4T4&#10;Z4apFgAs1Fv0xs8FxoIAWAYP8cEC8LyBnFP4u+IqIeBzEaXFGr0WsmsVwGF5UnKRWC1bSAABtUIY&#10;6RAqn0YcScVV53e8C8ieY/Nu2AUyYNoeO/guWeF54nm7UFMFO9ec+cqLOLQoC1NI84yRXGMgaeIO&#10;Y4oV8hQ+Q+SNnMS2G2IRQcoy7Xc1ea66eJOjmpmt4ruy4Gf7hoLr0RGBoseUxr+2r0VW9bj7ljr4&#10;c9Hqtqnjtl1khUccZHqG58SYjf4LsLx0KrnH+bA1eHgHe5JrAAAFaFbsYGrsTwbbPKgredTFPnc4&#10;kkWPBsIaFmk4JrkV5Y0FSAA7G5IB0B2B2UwBtDs74nzZ3Te6cf+p6klruAAFp+H7HJYA486BQte7&#10;gU3J/ckXcqybeaoHq4UckHErwG5tqGYFeFYRQGuWvyeAPt6izuAunO0L/JpNvuRQ5ZxN4tVvsT0k&#10;Hukwjv8k4cUN4QZPKOEAkWSAEIAEQmAH2EgiAHU83mAGs1mmAHY6XSAH++wAAAC/ouAwEAQABQDH&#10;gKAn+AAOBAEAAMBI8BwHHgNHpUApSBwCBpUBQRHwSC5UB52BQIA4w+4s/Xm9QAAwOBwACA4HAADB&#10;UKAAERqNqfUYxIYvXwA/pK33U5AAwWqzAAx3A1QAy3a4QA4n48qWCgLF6HS3/Mq+/Y1S5TKpkCn/&#10;KQeAAJKgBKX5X3u/36AHo/XyAHq/o0A5KAH1mgA/NFX48CqYABIFg6AB+KhoABAEw3GH5GnM8naA&#10;Gg5WwAG+8HOAHc+aU8n4+IvoAI/5KDIxH+eBc7mo08H7j3xoH6/c6/JKA31k9D4trF8G/QROKZjg&#10;NRBKGdWTBQO9YJhmABmIhYAA0EAoi7OrA58BQJAqwQCsC/QNBcGLAa8HgAVpWFYABwG+cAAAkCaB&#10;hUFQUgAIMQgAD4QBBAjmIur0GwEeMWrmcRxMoeZ6JUAy8geCAIAADMeAABcfxXIMhSHIkiyEoyLH&#10;qekaGVJoAE/KDMRmAAkCUJIABqGgagAEIRBCAB1nWdgAFpMoAG9NCngQpwShMEwACFOLQn2x5azs&#10;ABxnHGIIz4AAThOqwfUEAAPA+D0jURRNFUXRlG0dATmJKhprAAVRUlUABpmkaTPH0fSngSBIAAsC&#10;oKgABUgIpBEBH0owAHtWAAHyfDkToiwNg02YdV2AAVhY/YNg42YG2JItIyCkMFSCiSJmiaBoABZx&#10;ogAaRpoeC9sAALdtgAF4XhcrrBplZMinuex7zAdZ1AAbV2gAZJkGSAByHKcsAM6ry/XIrqwu3WR8&#10;0/gDLnzggAA7g84TkFgWv3bAL1OBQFUfieKYri2L4xjONY3jmO49j+QZDkWR5JksG0jVeTZVleWZ&#10;bl2X5hmOZZEdx2ncABt5yAEmmUABclwXAAWIBoADDo0sBtLeIp8AqhUhA6S3O5B3nfm5l6uABU60&#10;ADtsmKOvgAG2xP4DQNJMAycHkhQAHRtoAG5nW2omeslNCfjJgJvMMgkCTYA+D4AA4DqpAxHoGSAf&#10;6xUyaiHlRxwAXrewRBEEYAAxbIGczrh/MmdubLDxIARzHSoqkFHTgBhycry6jMVjWbkVai3OMDcc&#10;Bq+eJ5HjeZyLNuBtgBxhqVPIAhRFX79gty+IYlBcUQFFWoRTZWZ+r62NefBPqQadnuoYatKG8bpu&#10;94swKAq/4iCKIoAcmESuo9fav9bJAAHD+61mMY4AGybLejqHUOtsjZgkpWAACmBCPkgFCMWilAj2&#10;3rtPOEO5m43G4LvGSz0W4txbNnKcFUKwVgAA3hI6l5bhyfQOQGSUzqATOueNyNiGQAB4NUI+2gAA&#10;FAKEDco5VPhB3sIFL9C6IRpEBDzhsOYbj5BtDJGMtEWIsEwDbGyTMlJ7TFl4KIAolgAAEkgKeAEl&#10;J0iYRiMYYsAwB2JAEAcYknROyUIpVoRQdpdnEkWVOTsA4GgMFTBMh8A7kzGgaAyAAc46R0FvFxB0&#10;co11KD+HkPYi4+28ACMWSMjxiyNAFJeU8vZKyLgIMGAYmhJozScKCAcnwBACk4laURzZYR7qfktG&#10;hHJKlSkmkIY0B4DiKSlX4SUjw8R8FKHEO4iY0B4yJGCPRew3h/o0HsAwnBJpYO3I2Z0xZpS+xeAC&#10;USX02znj2H+Y+chkx6D+IsPs0BYSLm1MC3drhgCMT0AmAxHQJgOvvBmCEFaIATAyaEAhUQ2BzFyG&#10;lEoAAzRxm9HCO+RI8B9FKX6VOSyp5TmdH06EeZ1wAHZniSVOh3zwmNnoY0jw/D2mNAUTgfxMXQGP&#10;BIBJswQwSg3AAEAEp9wdgmBiwYCbDyKRFecitfCCWNQWG4AAWwtYOjYQgwBT4JaqAACiFIKKfk/o&#10;Mee9FBj4nyC7rEABZjlgLx9BECRyoLq2KjAsBaCLIX6j0SmMtJwnxQCfAAQpGgSAkBHSwVk1AJAS&#10;HjMeNUahblNqcGfY10Ut6r1ZASAgnYvxfjAkMOc4IEAHmJTam9QQPlCKGrjaVmKx7EPDccKl+w4E&#10;MAYtgiNv4AATAnTehsgdQ0FqeU+3QpVSgADDuEAAe8cwWArn+DAGNPwbg4BwAADauEgrHuoihY5Y&#10;AB3ZfgssiS0RnrQGjeFTK1oTR9C5ecAFbFwQsehV69qymCGXhqPBPCeQASOUpAGASAIjLkI6/GUq&#10;SkaDokQQiAJEEw2jcAFEKAUAAAxBlQKHRA6CKitNhfDGGcNYbw5h3D2H2SsoxBiPEmJcTYnxQolm&#10;rN2cvArsz0XDPwAAOAbL4MWN2kFaR/GuVlQ2UlfviAAeI8L6DLGYWoU2SU5mPa/VlLRr6zx9H0wX&#10;FpvhvDfvqjFFpdr+LHM0SWyhTk+N9RK4AFwLVwAZbK6shiEGtWsfHUsCIECDo4R0A7GiAh5Z7U7L&#10;S7Vb64XIn++6AbQlivySFl6eg5RzL2GbkdCr+K6I0R5IVQQPUuAhS+ANvT8SwucX+Ze3yslPafM2&#10;AIohQCnWUJ3ZMnenIG4p1lhkhRC3IkIwIcJquhpfK/n+BZbK/IIIFyJfRNA3nIL1TBgdoeDwYgwu&#10;gVxtB6tUIM2HaUzrbZEjQsc1cZZaxjv7fOqYMeOEtJbzCUtvSBsfgBM7kHIg71XqxH4q4oCogKgW&#10;P+qF5rFcf1Iv5wF6ERiwDzZqngbI2l2DIGKtQWgswADtgvKQogCG9AII4qckcXqYcYjGdwwkaB/R&#10;ojUYpYoBD0mCPNScfJFgB2UI+BeuACQQomAcCqf4B0SmKWyOccaGBkitFab4ZjPR6yHIoPVdEnCc&#10;EsKISyTcnSXE1i7xYkoB5SgHm70wxXKClyt66UQjpKXnk0KIAONJGMek3LyP3jY/TBj8MGWIlJny&#10;ND03qAAbo+ylDHH4bkbQBiLDtAgU4fZpjzEpk61wzoCx/EeaJFub5JjFY+hoP9T49p1UfNBOwjRG&#10;UATxPLOUx+pCntNdEA8gYNQSgtW0DsJQAAUAZcAPVc6FR1r2GSOEtw1hzoYHJRCGg9nd+kMbqA5J&#10;oUUD31APmeklDvneneYEr4ApOEUJcReL5oTBzlU+CAB7DwgAjNeEAExrwfgpNeB8CcfUiXshUg3d&#10;3BGMO9LMMcY0T1nrTZzwrQAAAKQKYKYAAGBbzXiG4vK3TgbPqvbPgaC8QV4VoVwAAd7IjB4GDaED&#10;DaAFxb5UbYLWZIquauqu6vKvZtYI8FBsJsaqgEpUBUQdhMQ3RZ4ABOwWozxgoHpQYBIBRUQawaot&#10;weZ3IADOy2irYHsI60ZQ8EEJZ5xFAakJ4AAVAU4U5tgc6RJ04qxXyf6tgF6syoRBpWy4ge5dD/ZS&#10;oVRTAcR/BspszCCn6vxK4EatRAUEQhZJYpQehupWYy4zQybWBU5UIqYBhoizoxLdKMQlKABdZZy8&#10;AaJThxgh5vhvqq4KR9qQRJZGhTwy8Q4p4prGazqBQnzV0BQexuiCZm7Roc0Ewhbdp2x2ysgdJdZT&#10;RTgcyzRuwizQgJIJBK8LTQxoiVqardhfDa8JkYkYsY0Y8ZEZLFDEUZUZsZ0Z8aDWSCiCobR4BngA&#10;DGJoIBsQQAAMEbzHMQI5xpovL+CFpFBqjeQb4b7ZAZsdoACsQXZ5gAALILQLQADCKgRzI5y1xDDh&#10;4Wg30dYkzmACZDRgxwZGopxFq+jAgicNIuSHY/4I0iRXpX4AACaHZM4brZBrQVAACxoZ64j28QhP&#10;x1Cs5h4A7tLPYuzK7ZDIMiAABDxD4H8mY2DmojCUrRBBY64yYfBWZ75ShMriBFp3ZbzaAFJDywaw&#10;sSI54jxrq4gfBdEGBMcfjiIdpMZghT7dLmRh62CPoDCXcfUaMsRjQ0Qx8MZdEPUBiVgxckYpopyr&#10;iIqucPEMRdETLrovJHIxJUJUQmglMnKCSbD96osYZA8wLgBAocgcYsz/LhqxpaB/w3pYI2YL8b7Z&#10;6n7VEvy9yoqFUPgghV0spVQza7RtApy7Ka5A0wgr7f7+hAp7M1k1Qi4eTg4cgbIa5/gZCJ4aYWkG&#10;wdiCyawxbiwvIBKLqLgjwBCMCUQkQzomKNAxglYpwAsHYpZG0m480HglTOgp5hAByBIBjnYBRws7&#10;CIETodAcEdiRZnAYzhodSqBWQdzeQA86Ij7TgxT+YlgkTaok84w6Qp4jowiMrxT6wxU+gjjp4oAj&#10;6gkm51g8ofrUrepdA0Rgb0BT4jT5wi75wkofD6QdoAIx4bwAgyYcABwlIcAC5UQd4Bw9SlalAxpF&#10;ABjx4q4AIvIpwwYpYzwyUCgf45ApQx4646Z+YkpfwijkE0AALltFo76OIFIDqwoJgHIIgAAHCnwA&#10;AEoCo2YjgxYcwdyASgzLAZwb54YbIcx8gcgdw4IeIewhYi4yYfZFAy9C5xR2g5M5Qja7QfiUU6Yl&#10;IfaUosQjT7w2AB6PoIAEg+6nT9D9REb9pk5p5ZU1M2E1r+JBZ7Ykq+ZM5NJJrb4W1TTT4yZ9YI0F&#10;QrRP5N5vi3JBqGAACGQ3pq5noXwXgXon4pzBrBwrIrRXJszZrfyojdpR1XcBUw4r8ERJiuwACvIU&#10;BKQhYI0FJsRLYEhN0IcT8rB/iGYXQXIXLSIuTdJY5cxdEtci0i72QFAE4AAHkJAD1c0sbE5Y8J61&#10;QU8jqRCRLnCf4FphgAFeZcBbCuBFYsQkpzgyZ8BSgWAV6KRdqKooQvJDoFQAAKBsBP9cQsE96Cob&#10;apbY5+x/EdFThNRUSHQ/5EpE1eY/bNRsxGwvJMRMYaUB5ahTYAEH4tw9InAHBXhH4n1ikCreSByt&#10;5UzQRLiQTSseUpy3kuhOYi1XYjw5gjVOUap4AW4XAW6GkCr2QFIq0mMmC5ELzdQxcvpE8YVdFrlr&#10;tr1r9sEZ0ZlsNslsts1s5BhqrFliRnYZJeSDdpszAAAJoJoJwADXyLxiJGonCFw7SeUqxMZdrhUq&#10;gc1wraIqTJqA8pFrMyAAAV9gRtgdA4JEhE1jpLgEBL8t0CiGq+4a02yywXwj7HoJV0gADc8JJecx&#10;QAEKcKgZ11wzBJcDxh4HIHK58OKwsbZojYtlcH5+0NNpy+jmpEwKV4lerM8FzrrWJBkS4AEVBai8&#10;QXoX10JvIxYJgJoJi9KtspbaZfoybIh3ZGBGIc9wysptQhY64x6VgvMbY51npNsFrYCPsHjV7ddt&#10;F+xi01dSNX015l5lKFp7VSFX8BZAp+4uQYIYAYNlJThPRGNywLgLoLt4z1xYyohE5i9R1/aB8uFR&#10;9SYi4eMGAuYhzhaJ4aQWxoIdzK6T04D1ABKTovE4zqs/1GjyolI5YvKTgvIAk6jlBUQAZIABCs5H&#10;wE93FZrGa2pU5HoAxIAAb1AsAdZ3q+4YwYk9LhobgY7hoeVwzi06DaqcSOIwSMbjIBKar7LygkQx&#10;oj8/wkaNE+k6InwA7GtBUG6dcUgzweh3ZTwpQ5Ax4fNHFDQkofL0uQIi4egmQeLrBeYBwxYbYC5i&#10;QdQCIpwewBYxeJjior4wwlICFGVGylIwKcgx4eTzCj6cozx2rkAAY8hxQ7Y7oyYAVI8zwsJVwDYD&#10;IqQHoGYHQ1gF4HIAAIYFIrQDwB6uAe8nwcYdiRIaQcQ3oagch4AbodAuQcz4QeAewuweAfCSQeAf&#10;Yy9DT0rgYlAwYvYAImwiiTqPCeYyadRT4EICFQVQinKnY1gFJLb9j90zeAZRhBBlL+eDRAzIKCje&#10;TbhaAV2gazI4LTRE1htephZywDKPs0yI0zqzSRMWR/hd2Bg/i6IAAKgKkAcDCn5YkcSHBRscrTzg&#10;l/MwxIdXuk4mVYIt9YdYpGQu1ZKwBsQrVZtUZvhAResVIZQZAZBai8jKsaalAjx0a2RwFeb1wHYH&#10;oHkgw1d+601dUKEKUjodS7so9hNj94xcD/6oxFEpxSYACKIWJt6C8lAp1hFuYJwJo2FzEVViouUj&#10;5CpCzIUIR2BVQktrMlAnFkJbsAywiwsr6QsUiSRTZaegI3V18pwFNqsHZiQiSRJ3Qu00DGhogDi0&#10;gEiqoFZDpHZHsUUPxRMs7BCAWsKy6zAsAIG1MmGzhUpU0vZAU0BWCSW0UtIwGVqUrVkXok0TtrMv&#10;+qG3+4G4O4UZ9se4e424+5DDRqreSCx4GnxeUGsCiG1qbKNvbdU097szwi25Yua+1kdqAq0AraAG&#10;92uzqQp2V1IcYAAZhrAfZVtxVhNW0UAxqUrKZT+w0MxTAeZtQAAHQHY+kfCA6BKzQ4IUvA1VBCFm&#10;UItcQIQIYIQAAEfCN0QxbUbRkVK8JaYXoXgXkTgncAUAYGnEKHJUkeRFb+x/J/dxpMSAUNZKgJJK&#10;8LAj71BY7IJuCpd0EKqROo0QQ5xNYnZWg5EhhH1vTNBcAEqwmjA2fHm5PJkwrayos1dRpjNXuC1/&#10;WvCIqCFRwcIcAuXHBTQh8Wmg0mwLRbh5DRN/kBWDGlOCsuFolRfJ4sAd7AobwaAZpdk9VldV0CnL&#10;bjQp04c4ClY00/aUKM2GbsSeolK/4pbjIA5HBHwDY1YB+xgAACoG4rQB0OIj6zgxUQCb4okTYvzg&#10;xm4cpdwbIZJ/eEsf4dRnQAybs+4j7ybxZFRps/YlrrKUYr3VrqgvIBYnUgRUQAuOIf+JgzxOgghc&#10;wzweouxVqSQ8I7FHA8MnmTwfgj1DBWQzodYBIjwboCIxYcgCQpwdICRUQfylrGYwYBgAIxfbSbYz&#10;oeofoizzQyeT9G4ko2o6bz6egySkRxQAKSgi4fV9OQYfhgoCoCZUznBcAIAGCnAKgGh9gFIDBwG2&#10;xV4fQ5FNAuwdQeBm4cYdUVIbgc5GIaocp8gbIdRGIb4dsVIdwfRGhvLsS7S7MBLjLuGQGfaocpwf&#10;3ghLlQI1md1QynNRD9iQpkk1ccxfnNieYjQowx8dTLAYQYQYZ4JTV5ocu9VrJv5E0i+13TorzINU&#10;8qhY4DxhBhY/YHYHmpoEC2cP1rJIz+E18YfKhkIzooy3t2Lorb5KCvQeME4JFT+mtKlZ0paBzSd5&#10;twwZ919pZoK/B1ySR9A//EI14G3SwAAHJXh0vJpli60J13oVJx9ySRJQFcVnULiE0L5Bh+uwllJa&#10;boUCZtvMR98AsLoH0mnJbKtdYAAZ0d2+1Kiqu1vRYogeBF0dTZH3n35QAq1cmpvHx4JxltpnoYH6&#10;N2AhYEx1Bg41dUn4BGQhZmxm7AiRK3AAEI7THM1nssJRNwsVKuzb7KvFZ1JbIIf+K2lZ17mh4sEl&#10;R8vqpe2iSj4gD4e4AA4HBAAC4YC4AE8NhAXhYGiQAAcVAEXjEZjUbjkdj0fkEhkUjkklk0nlEplU&#10;rlktl0vmExmUzmk1m03nE5kj/nj/nU/oFBoVDolFo1HpFJobvdzvADcbjbADIZDJAC1Wi0ADsrgA&#10;EIiEQACgTCYAAgFAoAAQDAQAANvAD9fj9AD6uwApjuADicbiAAMwAAGw2G+CGw1AA1wcPhd2fVbr&#10;rfbreur7x4VCwWAALzgAf7+nz+0Vxf10bDXbAAWSxWIAeuvwQ3wozGYyAAt3AAdDpdIAUqkUoAcH&#10;DAAdDgc24uFwAIBBIAAD/RjWOADx6wAZXZACiUKiAD5e8DJpOJ2xGwADweD4AB4QB8a0T+AD7+gA&#10;a33AC0WdaczlcqEAwDAABTAgAB3A4AA44yNH5BoAPCgZtGybQAF4XZdgApqnLAsIKQ8AAEAQA7IH&#10;YABoxOzx+vkFQVhXAYVBVAYUhQAAJw+pUcRzHSkp8jYApBHqMJ9IMfx/IUjIzI0gp6zyeM8AD5Iy&#10;AQAgGty4SSjsiSEi8ho1IqPyQkBxHCvxgzMABpGkaK9zI6AQPWLYuC4ADlOXMK4SZKy3I8n0GrpC&#10;C6ruuS6LOAgAAawIComjMgywkMuy2i87z3RiOTCjR3HOcynmYqxsmMYoAGuX5fuqcZxgABQDIPVS&#10;0gMAi2gSAcfgQAlaSoAAEz3Wy2gFKMpovYCCAc94Gg2ED2BTGIKhoGjNzeswFgUigFgYigFWmAKz&#10;ytH59PC6qum4ZhmAAZJXFYAByGkaDPW+AUHVgtNDSLIwCSqAADAKtoEVnEF7VTYAFAFQwFW1f0R1&#10;Wg4B2qi60AAfkossfD5nqejvnwey6n6fIAHwfx+Lq0Z8RVB66Y7kC4n2+R5UMABy4LlwILScYLWm&#10;e4HRHENDATbYDIpKDQAAeWNtdj8HycfUnShIzRn+ua1H6ujSp8AR9rof59ZBrGtayAAJa+AASBRG&#10;ggBeHIAC2HAkgAFgNrCt1Go0fB844dh4KcbRznCABjG2aQAGYb5qzQcypHOey9AFfSCIsf4CUMfy&#10;4ZQ+cnou+Wo6ufmOA+BzNB0EQYuYE9nCIFLChCCgNKNJaNJ8AMex/2FHH/S6Mnady9QnChrGqagA&#10;GgZ5nQydsSgSBVrRDXSC58t8fvpkB9boAB7epGsPhj7AARhGIRhIEYAAj8KN6VK6RUgjEvpxuMfJ&#10;RJz6H21x6YtTplAATxPk+6p5nkAAjiQEc2JhQTQDa82BSTD0HKAd44MrItVylUAAN8bxlAGgPAcA&#10;AH0GQAA8g4AAHAOQdIJA4BtHcJYTKPSGk4ag1XBiqFSKoAA4TiIBQEeo9cAwTI1AmBJypHh8tzOq&#10;PEeAABujcG6VMZIyEuEXNkYUGD2UWIxPiAAacVQADYixESIyuQEkHWaYg45yHHqGHSOgdDgFxgAV&#10;Oqh6LHASQECmFQKcOiyu9d8MgY8SkLoYHxH0AANAarORYi5N6yAFAJV0/Jixk4jjGGOMdKDUQAAz&#10;WaAB7DoU6gAMyZpPJcEkKDY7D8AA2RsDZAALsXQujdG8QAQshoJzDGFA2Bt1RGTqDyOuOYc45wAD&#10;bl8bqMwAH9jzLq9JIKNiygngIB8ECyAMgadUoha0J5qTVmtNebE2ZtTbm5N1PieZvThnFOOck5Zz&#10;TXLzL0bY3FyxJAALgWotkHrfBsDgHCbj1kGYUANlqTzSnyfeAA3hvYsGpHoxVGoEYeAtBcC0AASQ&#10;lBKbCCQEhGphgAl2ps/1Gj/F4iEw8+tAUGsgjLGeBaqVsAAB+D855ijzgsphKuM4phSnBHRLohjY&#10;zknLNobYDAGQMoMQc3Rji41yCgfwdUeA8QABCqdH+QIAIcNeLIRqoiGXcAAeC8IVlXWOj3YmEOsQ&#10;AAZG1K8WAAAEK1Eacwx2P1JZRoTPmfU4xyAG13gQyAcA4W9qgVDLipiCgOgABQgWSgMwAVAqDOex&#10;ljSWvrS8pV8b6FLRLfYlBJyKi6NWs2P4x6U1YgFRGrBe6lFHqVddAe0xLRyDkP+MgYwxgADOtofa&#10;FgAANSzAAGEMYYqyPZAFcFSSRnypZS2PQecxBzU4Ha7d6ZsK7gNAACUEtFQJVVtU62ys37VNxUu7&#10;UkQ7qOjYGTJBT4xAADaGEMGYQ4z/gKIMrkA5aQCq2IJfYBCuAEgBLatMtoB1gX7LavpeiP7RMIAd&#10;BcBAFCFgKA6B5XM0CCAaqCAlBYCQOHrAK+IiiVTQE+MsY8cQ03fDHFeK0AA3hlFWHpR0fg9h633Z&#10;8WxKt/CL32LMXABQBUqgLImA9V74ACM+YKW0Aav1FFuAWQcAIBSDlmw8Po+Q+qEHgxiPofZA2Rsg&#10;HwZ9jrQR7tPHwPwnzWSfZdIuPZXwAB2gLSqOMCjPh4ASWmPoCSuh/AJxm7RkJ8h4D+Y4PeSQ+bMu&#10;RcsfIATJK2sPSixAtw+2QAEHy1Jkg/AAl0AqBUhYKwU0OCCC+e4UwZBCQGBlZCTbskYRUfIfBloI&#10;jqP+MQbK7BjDeTWM0cDgxxjyHURde4/FgKzR+5F51qyMOXkk04x4GgGgUMSB5GIQATGICUC4Hl0w&#10;KnIJLZC8G21GWpuNZdSjr1AvwuSxYde6Y1JjN0OeM7tx2gAfljHSD8EvgGAOz66JYkbWJQCglBaN&#10;tnGAWsWgtN3E9Em25t59ijXZWQsoSPPh9DHj2uSdjFYABOVJou/4JEAapQELIWXb5Pq2qal4NEaC&#10;7Bi8tAALmVNeTmBAB/BsHoPQAA651CLbVjufEpSYfcawABVwvTRFbiiIAEK6Aqh8BRnbLPrHsPdj&#10;NzS9KASmj+6gJQABI682ymIEAJARem9UqE7HiIlLmXQB1eAPYPPYA899/C2m8jPbQZ9tnBzrnYB1&#10;BYXQvBesTUAAA1cSTtKsqRUsiFdRxjmDEGRtq1AQIIRNP0vSoyn5iqccgAFiQXe2AAIvoyvAhBDc&#10;OyJFzX4xHRLtEw0E1x7SeT4IgRAigABeDAF/g6g8EI0OzdR9xr3pG0hSCcR/Ly0dVPxKu6US71M2&#10;Z0Ef0+c8779YN5vP/tfb+593733/wcKnB+H8n5fzfn/QSF3BehtjaKkdkqwuBbi4W4AAJf90Xgp6&#10;UrpQp8DRi5KSB1NehrwCIYq+Ctt1PTCwgrgsArgAEWkXK2rmt4oip2BvhvhwC9i+mhB5H+Lglerh&#10;OsqsC9Buv3C/lEAAAegfOajFDEAVqYqBgAKaDgh1B0tegXAXvdjcKHKYAWAADMAKkuDQknKRo0Fy&#10;BPhOhPQRwUoNAaDaP8nrNnCMh4QqDhDiBmBllyBcQtulCDgswvo/pKgIAIvKCCkRiMq2qrwJoYq9&#10;mLmJsEoLv+i7H4C+i/QslyLkn+JaISFlP9Abp7AAJZoSP0xCJsuIOIrLCRNurMHLjSkHtXB5h9GM&#10;h7B9mJh9B+n4AErRCEAFuyFVMmLTRFoevZritjH2iLwYuVF2Dsn6hirYt+CygwAwgwjEjDlUpECK&#10;GHOJEtq4Bnhnl2ByrXK5n4IaDzRApaRECQxREiHztUxTCRB2rWvChjlQlPlQhuhiL2MWpeAGADlp&#10;lVFDF8kfgErhL9kqr9kfmBRxsbFakqsCOEr+FDABmHABnjC1AGILsNoeADjMkQAPDkAFgRocgEPC&#10;ACO5CzDAgCOlqMBxC/Bmhdv6BtRXhzhqk1h8B1t4gDltseC0vsp+x3gGF8nwEQmvAEGfAIN8EQE9&#10;rPH4HIkqh+lVC4iCkoMkmIMznqh+CBFAmMvoDHifB8xHNJj5NBMysyGNNDyhr8kMgHi0h2gJCDh2&#10;AKlph7AFkRh+i4B7MvNBDHh6xHB+kekVEekop/i3JJNGCKSjGHmTEHNUB+ACkfgOgMrBgdgWjzgg&#10;AWDzghgUjzgQgJEBMPy1GQB7Hot5MsphB7piBuh1FNhlBwHfBohxHdh0DKB0B6inNDC4klFJxnHX&#10;j5GIHMjHgMgGOyAXgOv9AggTLEAngXuagTALD1uGCPRREgEuTZnWRnRTCeFuzCIhIhiuESt3JeB3&#10;h3oho+mOErkQiDmvoePlIdNnMErpFFGfCVktHzLtrtFItunYrJTtzZOFn2B+D6nqMYhpk0gABXBX&#10;hXjXDYEDucJMpmD1vJiRJFN2peBmhmnhBaz9T1mLJKFnPIjbAYUBAARixCvvoWHBhVhVIYOVl2Oq&#10;CBp+FDGvuyIuldOIEnB6nqt0h1j5i7lsFpwegADyDygWDcgGQUDqJdpeLkpiIpiKxzyFiKi2jRCf&#10;UNorwChs0cr0pfj0sIAxAxRaRBAABqPDqjAARXLZORgARZAwJJpKt8mfC1saiMBu0qp3v5j7D8T6&#10;KKKKgqAqgqLCECiOkkQBNehqBpBpnfuV01F2AIodgAArU4vcQclcySUpEmifIZQMhghgL2J1ipHq&#10;GMwyOyJBqUFdIzN3rmjqwOxjoSPagiAAARq0O6P60DVLVL1MVM1NPtiexD1N1P1QVQ1RCWP1pewT&#10;BljtBdBcv6FpAFgAAtE5JLPIiCERCzHHnxoUifTiIhjhwMuVE1hhhhhhHwKFAAAvgwAvntEYN5H5&#10;PiEKU+BgKMPXQ4K0nxTl1iOyO5D3wajehihhBhi6zwwwjEIngYDbjcwbNewZgAQBUOAXjlVzqHQX&#10;kXNMwgk9IpqA0jBOhOBOgAG7inAg2AwwlnATgUJYLruSCMOUQjPXl2BqneCHkBAsgtAsgAUBVzOD&#10;C1LhQ0JJDqLllNzy00j+j/1Ai4pJU7n9n+Q6i3LhHuqK0QwWrcMJVR2aLHGrH4B4sqAAB1zLI1B5&#10;UOB5GMDPEogJgFPQALlkGau5i1P61PVcPUTZk+OIimCnOzipoID9BZl8N81XgtAtIPIPiHjNOn1X&#10;PxUdkKBZ20wrQM1qIBpYAgW4D0APsIFHFIxQuJRmk9ztIluFh1lTvCuXLzoIhir0B7VpoujNskgG&#10;C2C/i1lDl+gFxykjS3sjXHC1HYkriLR4i3Vbh/p+DPGBjPXGACgHPKAEANyADpAFgSPTgFD0lUgM&#10;HVB5B7sYhsBou8hshlIlBtBgBeDqk2meGfF5CMC2gDEjFai2gJCJgMlpK03EAFVbi2iLmNmOMukf&#10;h6r6t5Mgh5sdmOiMDLH4TwmOGPmJh/j6jQGQSvj5NCX1koi7j5yxEnEqC2gCSNV/AHGfBwXlWdgG&#10;C0h7MeGOkjLOC6h/mpLMsvYCzPGgrMSykftEyxuTMvC14HADEqgUgOKKgpAavbgfATjbAWANCwgI&#10;gFoLspC6B4B6n+Byh3jehvh1j/hsB0wMhsh0G9hsh1i/Byh5ESh7h8xJxHVKNiCTTOtGHMmOALxO&#10;2LAOP9AgATrEAoTWCGWkCTEovUzZRRzrzYxE4sW9GgLNh+DHqrzjK530yzCMUXl8CJ0KiCWuUI2N&#10;XpCXW8n04txkkhTbnyna0LkfTv4rXppJKAj/POxfO8m6DH0uRjjkJkU6sniQQAEHo/RgvO0GjXHq&#10;0hIwuALBoLIL2apyUEAABVBUBUq4pTPGI6OADkILD3twz1sYwBDej+peC+C/ALNMuugkG1pKDbLB&#10;KUFpvVkSQDG90yt5OLlAB8i7ohKmWPi8Ks2SwIAAAvAv1kqgEBIq00uVk15BpNZagtguk52L2WC2&#10;vskkK+G9hghf1osSHfZlJmj12J2v0Q4+BvUrSIBcorosh7JREOAAAmAmgmiGCHY0WOC6BrhrPhhY&#10;aD2dwBKpCHLqqKgRVJC/0TuymMjdozpfCpTkgAImjiu/MOsaxS5OaQ6RaR6SWaVO6S6UaU6VPwVS&#10;v2kKDshlpThc56vPgAAxgxgyRajzuliDoxz51m0VDsBkirBXBWhXQugAAxLemwrqAAD+lNk0m/hf&#10;BfBeq3GJjaLEaHqKtMtnT5O2oLhwQLjVDVt5B5JiAZJK5v0SqHaKwZKa6nKcWDJYQcDlvIrEJnrF&#10;3vj6z6QsaYjuDvUMsYgk7BjEpAAAAQARPT1tU8IiUrVVZ6pSJTKr5DgnAoAn5/pYCQqrzhinawhv&#10;qtRfV2QbAAWMzpY0mfLkJiZyP6vTPT1Cga7YLEsKaV7aH1W+LMMQGjB8tXB4h9t0B6ohh1B6C9Bz&#10;B5kSssRMgCFpgOAGwggVgNPTgLYk5wuIklY627H0Wo47EfXrjYVuAAVUaY6jajn5JiAdgdAd1ZHQ&#10;gTCHZaDNFFC0wPmgX1npbU0horBZW1HbkSplEaQcPdp7J7rcparKY+RFuHTcHzNyREkfh0k2hpZz&#10;L0yJhlirB9aFAJxvPPGHXIi23FkqgGXpAEFgR33GFJF7lgD5F7l+i1FDGqEoEnxMC6B+KwDPMh7S&#10;K1gDpnjNgRsIAFgQlkAGpmC61ah0CmIIhrHfBqyICthvJ2ACtDACXPCKFcR1K0r7AKSZ4kFpgHSS&#10;P+j5CfKwDHh2pJBx3pB0XjDqlZHplYGH4ESzB/H4GUyV7GNLCLmVE+h+0ZknEgl9C2gG3HB7RyDh&#10;AGi0h2c1B74AB8XpMvbGB/M1tV2TVcnLQh4HGTSvkgtI8bAGqUgZAQP9AsgbuPgZgPkYmcVXD5D5&#10;B2bganB4UOYXPOhth0i/BsB0QMhyB3peB09Vh5nNEoCLFYMjFcYhQ0EjAB49GomtYwROPKAXgOEa&#10;TUYngYDngT4p2pHW7rcEtUaQEwCdzsEvM+LJm4Tr7tCj45LV4+TsEe9wEmK2kgwRQRZxdt26iNzA&#10;DRC6QOpiK4K2nwuyVqZS6fCUz6KMq3GODOVXN91qQzbaprnenBhUeHw2QMrFDoDpOtqqIecE8wca&#10;bOZRgABiVgwhOckEJAFna1vo1XQYi+lUUqojh1vgUOn4NFiMTx2d+XGhDr2S1CvAAu0CN/zym/k0&#10;000iU0iEiFgtAtgtm2Dc0xiMeVAAVg1wefoYyGj0XXk4+kwdv/TPEHWQgABWBVhVmXRgji3X+TED&#10;tru3ttC4IpwikTk1hUBThULnsYqxAhk6U6JoHVFq9TjRw16LiNZDkPNnb5PsiZHydyeF/E/FfF/G&#10;Y7GlfG/IfI/JOFYsiN6Wvi6hH66Z6aME6k0f6dPolpizuDiQWS0bVUH6hWqvCJGfAvxZ2ZHVUick&#10;hqckrbgKGwAnAogoHtEWvKkRvs5HaogABUhThTwOH+AdIOlmpBfepdFNhSBRhSII6xAOMJAW06Kn&#10;NSAQcfiNGKsYzg/MgABW/VP6gqgqgraNDFgLCIEQXEK2/hBU5Q6nKO59KGDloQGz5LiQ+OWrCANh&#10;rtgANRptMAAeFAAdw0AB+IAABgQCABzuZzABksplAB3u53AAJSMACQSiUADYbjYABqXACYTGZTOa&#10;TWbTecTmdTueT2fT+gUGhUOfP+dv+jTMAgCl0yYP1/P4APt+PsAPB8PSLPR2gB0POuuZ6OsAPN8P&#10;UAP21AAGgYEgAOg0MAAPBELgAOBG5g4EguY02ZUmZYDA4SYAHBTekgHDACkAB+Px+gB7vh7gBrNR&#10;qgBZZ0ANtuNsAASJw+IjkdDoAScSAAHg8IAADAYC1OqAB1uyyN1ttqC5oAM1nM4AArjAAjkcjAAZ&#10;DMZ3QOh7Xa/D4Ga4DDYnrU6/zXtTTEY6YudvN3grpcgBvMZjAB4wfRu13gALge/BLZwmmggBzACv&#10;6AABMYmABMPASmQOpcCqZAAAwKf4CNqf4BQepJ+n2yZ+HwfLIH4qR/QcmAEANAIGgQhIKAkAAEA4&#10;DjRguu5/giCYAHU3QAGuZBigAdJvvMfh6nxAK1gSAcSAi0iWgLAoJgOisTRPEcTyMA4AQ4pZ2H1I&#10;Rtn9DhkAAfT1AGqR5RJKwDQKfjSwcpbGKkAbwzgmMFxApZ+wGo0CwGiSnANAYDwotM5HgAqlnqiq&#10;00CfwBP6AUQJjPNHMg8R/MeqKjMmoyopiqSYU2yJ+AACADAUvC7JSEQWgAKAZiCh4KA0AB3Hm+Zx&#10;HadDMHQbz1HUcgAHKeB0tweaQnefJ7StDUrABD4A06ASKn5QKKqWf89qUtNrusAS1sjIQLgW2IZA&#10;yFAACCE7nicGFXBODAPpw79rJyx7GMambv2wml8MHeDr3xeyiYDgSYX/gjFYMqZ+1CeVj2Yf7Jyd&#10;EgDQihLSwFACdXje8O1CfGPWZSqEvzCKKgGAc9WvgCb1AymPn8taKIqAuZtGikA0Dgec51neeZ67&#10;zHpkamhAAVJUFQixzHO1YTBMAAUaeAAVhUFQAAoCoKuqm+XsmfR9KtoRqAAVuxxqdNhBLpgABiGA&#10;YIYHgeZAqRg7mABs7s9x4njFYERODu/PoCwLNcCLYn3wyvaSABw8Wz7Qrhv4vC+L4AAyDC5mlzAA&#10;GkaJpN/sILgwu4tC2LYABb07xPAmJxHCcQAbmYLfoQcpyoyiF3iyLQsgAFnepnrswnieG9Ge4YAF&#10;WVJUgAeh7WQIAg1c5oZJKEjWgj6+CUxTfgAAaJoGhohT6OfPDid8wABf9KRAkCKE74xzH8Mqx5/o&#10;mYGfu2T83rn2fsPlT/IAQBgFAOAkBYDQHgRAmBUC4GQNgMUhoEDoJQTgpBWC0F4MQZg0UU65OCQE&#10;hG0Nk3wyhkjJAALiFBbAHAOAAGKFwACVksAWA0BgAGZm1J0x5IUHwADMGWMxojRiJMnAAFwLoXQA&#10;AYAyrEaw1TNxNifE0AAFQJgUVWFMKQAAUtTQCiEfI+UhDvjE5pzgABaizFmAB5qyAbA4BwAAGoNg&#10;atqBk9MdcdwACmFKKZHA1xrnFOOSclAQQhKuBFIdmpFXhN6G7I1HA1hrAAe++ACJJAqSXbU2stgD&#10;QGoIQKPWUBwRmRAFHKUAA8h4jyAA89VwNDnAABOCgE5IgJo0J0boskTjNuYIQ958BsAHgAfME+WD&#10;aWgDgHCOAAAwpmNlWEBCaDS2mkNB2XgDqLn9wbm1NubhNl9upYQTIqBUh9IXAAPUfRlx4j5K0Owe&#10;o8FfjzHYAAds75Tj5LQgsAADgCqlXAioD4EC5gYAajQCAC5gm0TMpA7bACmr/Y0d07himgMhHGOQ&#10;cYABjjGGO5oabnZGq7NIf1p4KXHouNgbE2aJH5T0HbPMb431djqHSOqNTzS6ERCQEgI4AGptUk5C&#10;ylbqicnZX9RJg68zxFGHMNw3wyRaRpHFRsqY2jRAKHgWgDJ9p9gEYkmMiQAlIpzU8YBBKAzGMoQa&#10;f1CBFUJ1sKcP5DBUzKpga8ZA26GVEmTAAAxE4BZKkSAsXcAoGANllH2mEcQ2xsqyHQ0ofUoQCD7K&#10;kA5ibVWKAaAIgUCABSKmzIrV5KoAwClvHggsbw+0ODRH+ZcYA/0ODesnOdQpU00GOZoaNAqFE2oH&#10;s2TCzaaVGSeMcgcA5TVAIFuOgUiqBSpFGHwAEyY+6xKTucgO5pM04KdPEP0pKoVNGPu8gQpI/kPF&#10;pcOBEAxfgQgSsOCwDhKAcgjVUiZUo4R2tKG4OqjI2UegAHGO9YQ7x7SqHoPxDiASkoHImyVkxU0D&#10;oCQetomadzsVIvKZOuSHAMAKmCDADLTQgAmjmFEGIQAAAmAwCBrK9zBFNofQ2cGMGMwdYeqG8xl2&#10;XlWMcVJRlzQCl+ADaSbpQ2Cr6OstZ/5jykFSHiPcrQ5FgxqH2kIhSJAFgIVKBIBMLAFgEVKAZiyI&#10;WNk4f/mWic4F+ZGMXmfIub2etAwoxloBj2hGbaMKdstNgV59dM6gFoLgXAAcC4LNJPKPkIFJosAF&#10;MldxKLmC7QIAAhaVeWPQrQp9NAAG4N0bgAHCPtA9qOn2ftRnSJGioew91kG9NFH6P7mHOgZ1oAAM&#10;AYQwOU1q5tzo0BnjPAAcM4jVmsRGC5JkGMQ1Gs4JieU8wudoGYGtH8e0oQRgkBGAAKQUwptOagTI&#10;eW4cADidcM0ZgzQAC3FuLZ/KJAqBVCqAAGYNAaPrRU3xE84i1vckmAAVGm7ElWfME59DbNQPsISQ&#10;trYAENoc3DKp/c0DYkKSrNnOHF+McZ41xvjnHePZvghN/j/I+Scl5NyfjuRybDuHaV1u1TxkJfhQ&#10;LiTcnQx83hgDgG9fZOQ2tyTl7nDwADL6IAAUYohRLMKgAAK4WQsAAkOCI3A6qbGaM2MAXwvkOmTB&#10;0Ds1REMWQ3pushpJGdHN1j9j0ozTGmgyBrHPSqrtVmXFYKsVcknvznHoWjVL6JNN+A6AABfg28N6&#10;ibJEebeTi+EaeuUIgRQiPUNbg1K0XzcR4I4R1oryh/qbCnJiGJ9HK+C8ITqHkITfDQe9RoYp7WTH&#10;9B/7EvCLeGRgcU63ocJT3biJcrEFz6ghhDCEAAEMiH98W5R8n5TBl4lGaAPa1U9J7DnHpPMco81h&#10;TungPIs53VRw1AuAp9oGwHtYAoAw2IDgEQ1AUW6G2REKT6O9B3NBg14mNzcYEozzTLy4bqbuGO5i&#10;0akcHkHoHmLS6WAQIWUYQKLUQ+ZeY4AAiqisd6aoakBWaci2PoRgkSi6/kqIxqKSzaqMPA5E+YPE&#10;HIGwM2GOFcFcAAHMGQhMAK9wAYHqMuAoyC8EYsAITyrAKYKMW0xgTaiIQQKcP6QcQeZsH+iIKQQK&#10;sSKkH2rqKqKtCgUmnJB4USJgH2weH2suH4vW4YMeHulCtUMuYSOKMeAkZtDUIqAkweAUt+IkQUYo&#10;SMLeHMQAGWH4WQ3QQ4GgACTCHKALCAtuH+P+uAP6H4SSTYQIf8KWs2KWTgUQwYKbCIAayIAUyGNG&#10;QCUm/2H+KsHoW44YKcTurKKWAOgivIJgVCQIZCUyQCZCZBAQKMMiMmAaAILeA2AaisAoAafaAgAS&#10;k6Q8MmHSHiK6HaHsb0HoH2LQHsH6Q4xwMcKauCMgUCt4WYT2QPE3GiQUzmJiKtEgQsT3Agw2imAU&#10;hYBYAwNaCCBKOeCoBmCGi0Ay6kdS+cf80O/nHwO4/ywqnweWHiVwH4HuPmAFICNG/WOKAmBCIkAQ&#10;Ni+U5UO2MKxeomKiKkMkVCHIHeVwGcG+j+HUHqK6AGATDaAcNiBEAkRcAyAcawAkAOhYAQq8qQXn&#10;IfGjIgTaYEzlH2+W5PJwKOyYzsaGaKaOHSHQWEp+d4dQfS0GRgLnHuJ0GqOA00j4G9Km0Ias1LAw&#10;CBKypcK6E0E2E2nojwB2B6B6AAbYbaBGkRAmNkAORIseaU5ihM1kAAG1LoLoA88CDCheA2JeIOIQ&#10;I4GWAAGGmaAgcIAAC8cijgjk5q58hwJi8OeOFUFUAAkaPMmAaiBWBYAACMOU6gkQJkseVweKOIGi&#10;1+c0cyAocCAAdGC1LKBi2SNoNqUYYwU8U+Mie67yFOFMz0lALQCGCI8iBgfUAzL2AAATOM4YY+HR&#10;OURwGwIIpGz+0G1oLm/iKZG7J1OvOxOzO1O3O4zg5DO7PBPDPFPG4/JmJmHhPQ0apic09UmWGGGG&#10;9IL8Cqkw9+Be9IVKQihxJ4JkZY7mAAo+c6FfBarsTCOSp6+K6kZZMoAA6w60HYHYK6A1OI4k4SSq&#10;LUMmHkfrPQng5YK686sqAcmCi2apN9HgJkF6F4F6AAIEj+byb08osGcENemC4oMopwdoIyyui0BS&#10;pMz7AwBYdQ0KJmjWR4bMjIc6F0PQNkYoCeCgCgABPrMWAKNoJ2fpAOIwIyl0I1AFSIJOaacINiMk&#10;MnQ7PUG+9qQ4fYfaBQBSXKB/K0BCBAxZCROrJzPJTsgMUqKkKgMmHwKqjUS0I8Hub0HQHknmHRI+&#10;AAHYHsngHuWUP6IqAeq4A2AYcEA0AcisA1F0NcAUhqZMua2ZTqnDJzIkzVJiJ6gg7VBeIwOCGa3Q&#10;kgki7OHfPTVQYNJsANAUhUk6BE+KjgBq3qBKJNAkAoitOMLeqSXyX6fgokTwqLBMqWPEHOccGaFw&#10;FqK9BiMcqs8EHglUAkAELey+URCwyGKkT3CDOqQWiIMYYxEoQWs9GjAaUeH6H0nIY+Kqxwukr2St&#10;CwQ4a5NsHw6WHzFWwsZuQKThEcU6L8QLDUP6AcUCAUwesvOqKet/C+ROG6Ka60MuGfD+cUAIMmHi&#10;UQACzEMcSSt0MdCYwe+OuqQEKaUCuXOqKMAUUDEsRIATEyOqTCKMHotgnOWdZ6J4AGgiQUUeH2PD&#10;Y8vLT0YfFU+cH2KMUKNqAgAQL8UAWiU3UaQ4HhH6soTDEWACSSZiQYP6SWKWTUuuJhYMWzbOKaWl&#10;G4MFbMLSMSwu6UWY+iAuy6xSAvIVHW3qCuBqOWBUAzIUyTVMYBWdVMJ3DGJCHgHQ0+HqHcdcH8Hm&#10;Izakk6AgA6OeAWAmOkAFByQdMbVOzagLP3JqX7BFJjJtNpIqYUAAHIHaWEGeG+M2HEHiaUWQTCAQ&#10;ASROLyLuA2AccEAtUuJFbvJEROAONKThCOT3FQxsPDBAxaJ/dHTvJ3dCoofgKMGmaG3/KFOWi2pM&#10;dOVUBe4MctKZHyzW2kkieRMk07MqhXR2pNRKI8jGE5fnUSHULINQNVSAVU1On3fbIoV+do6G6KGu&#10;kgAA3IdcA+BAXeiOiQA4b+080+h8iAF7RQZqNqCaCcCafRfCloRVRqYUVDLoNEhQFuPceHAypM9+&#10;0GOcOe1oAyJmHBhiAAF9goABKeM2He5a+IBDIUCoCuCsi0i4zoUwLXgIj+FgFeFeRq6omkAABHLQ&#10;IfTib2ROeEngHPOWpjTMk4k7LHLJgUXfNlTpesKUznejeljPjRjTjVjWgTO/jZjfjhjjjknDfMJq&#10;Hvju8uLIdYdcbssbRqJUJZf47EZOQXOsbjAiHHkS9yI6i+Q4BMlk10Vi8GVLQ3htewwAHIV86FQv&#10;Qrf6hYasis7E1YWQHq72lO3E2IhgJWfcROhCsaN0nnVQa8TCHqpxjuMuh1jEAUASVLhc28lmA29p&#10;QoqGJlkbfiPmowoyj8IJNgAABpV8ce8DPzYIJ3P7RvgDKebDfsLJWUZmyw8JLYRJTmMiKtlqWQAo&#10;iqjo2SA01rTm+RjnngKEKMQwVCHoMtUTUXdYHkpsHOHqnmnqngHxCihsADagAOhqoJd+AaRUAqAY&#10;faAcq4ASZos2WoKc4sxoKBcNeezjeXlyI+Pm5aK6HXiYeHUYrrf+ZmIqAWfweufalqRppfMWoU2V&#10;o2oYyMzWxjHxOsm+HcseM+GbMAHM90HcGGR2AGHGaUAqAEROAYt/a8Mna9EbjE+OzIrOMArYNK/f&#10;G26UUwH0VCi+TCKqMmTvCgPDESa5Z8spCg6WnLpyuOKWoWSqQLZsP6ASUCSKJgtuhsAJEcuquiSw&#10;SWIKQWFyACQ4GuAITItqH3r4twQAt+H7CJCIWmZwuqi6QJrgT+KcAWWgLZs5kIYQWRQwACVCLRCq&#10;JxaDBNXhFYue6XaCQyvOH+H0KMAGH4TyO+RAU1bWTouqZOP7U8QCweZui6wWYJsZYGOqTlbTq3FJ&#10;GuKXc+JivGSGw1XkJEAQk6BOArIUCABKjmCyBsCKaiA1HnptWeOqOxVI/rcOJ08SpsHMHCIQHeHG&#10;2AHsHM3QASIWAyBSxQAkA62SASAiXeAKAPIbIgzLkMgJaFprBPwXosMW0PHrVQHiHrAOHKHcIyHE&#10;HYaUG8HcHKVkHxAOQmJgAZpWJaAmLmA4AeLvJSisAqAQmCAXVut0rc/0JvdQoZdDVCf7Ylni4xjM&#10;/0KMbAjyFMj5OUVxR5hS0FLLfEctWOJtRYAAFcFbBdlchsPy8aAACWCYCWKmruFW7rLnLrl2VLWG&#10;itf5xGL9lmVkHcPnkSoyIxw7KGWEOiOkClzqABTixYI+JDyCF6F2F2PcHmlVTWpMA8Iiauaws8Nq&#10;0wnbQfdZkUkqRVKyxQ0CVVl8fuhqJk9QAAFiFiFhMm06b2SqliXLQM6hifegMecWHDMCGCGFzAN9&#10;0ClUL6VLV26kZIaQaUMqSFdwRPh5IUmoOg8CmyTxeXjrwPx52R2T2V2XPLVp2Z2f2h2ig3PMJkpb&#10;N5hMb0jups8pLu8CpTmpOpiHjHRdgM3Jy4TD0gVEmji2NsKtLcIsHOaUaTdqpw7E76A33wLYfwZY&#10;fp0YLIIUROeqNb14VkHaJDmNpSMorrQgnnkr2u7F0O11hff4hWhYJ0ZZ2u6FlhMY9mpQOpx3oxJ6&#10;KN3Idpw6juLIlQlUYN4rk9f6mDf/4MK7Rrzx3UNi+OMHxz2lx7eXnem8vFAhaununaHolUHSHoJC&#10;HMHmpsKxAOQ8TDeMSqAoASmCAwAWis/ILmAoXCLYy1r2URVKzUf/5z2ogc4C0uK12vjuWRf/mmOM&#10;VLRm4SRPEWH/T8yqlUYeKstINqIpnEtKQR6+yRBK/xjp54MIMAYKwKb0v51WHM18V+F460HyGuNE&#10;AdBsOKNuZntmTkyGT1GyrPqlEYQZbOrZCUQGvNT0Nui+KsKprGPEH5Z8H8rAH6uqUqU0ZCUvFfry&#10;QPNiNHxCTgt2JiUKKlr0T9adaCPcTkG4TkGfY8deAGMmG+hwH9ZGH7sCQgQeiJ9it6T1ZSt8QXxD&#10;DlswKXEwP7ZkIrZlCOKcKs/2UmHnXwSFnmJj+OqUJkUdAaJkU2Yer5NrqgIA+X8AAC+n6AH6+34A&#10;H+/4GAQGAgAAAKAQA/gKBAAAgGAwABAFGohHo7Eo3E5QAH5JgGBIsAgDFonFn9Mn7MYZNpxNZTMo&#10;ZG3/EwE/YPKn0AAmCwgABeGROACAJhoACiMSAABQGA/KZ/E6DQZ7BLFXLJZbNZ5Q9Xm7QA6HI2gA&#10;63AzQA7G2wI2/XoAAuHhbSA/fwkGxiAAWEQ7GwKC4IAgLKLBOLRk8plbLYLHKa/kK7KIsAX/n8sA&#10;IU+wA8ns8wA6Xi6wA3XU5AA5nk7Lq93hKgDAwWCQZSAaDwAGQeFAAFgYEqQC+EDQNvwQBAMAANIY&#10;2AYlEp9k+3o7NDZn3e94/J5fN5/R6fV3/A3PcAFr8bq7NsI/sABL+QAKf5SAmCbKswlJwG+b4AF+&#10;XpfAAb0GIQfyBhCEIQAAIYiCIj4CI0YsNgAbEPLidR1IYfygv/AAExQrh+n8g59xcAB4xitp0HSp&#10;AJOUHofh8AAOx6hB+IOcZxHEABkmSZAAHbJQAAgCIIgABgGgaAAEgQBCvIme8tQcgYCy8AAQTCAA&#10;dB2HQAPsEcqRTDKNJSbxum6ABczm2ZzHM/zjBJPQABmGgZuGDIMvPJS2GybBsgAbRtUQbZtm4AB8&#10;S2ClJvCAB3HctgDU0AAP06/ATBMAAV1G44LAtALwLCzzxPXVtXVfWFY1lWdaVrW1b1xXNdV3Xle1&#10;8hiGwFX9h2JYtjWPZFk2VZdf2Ema0QegaiRbF582sgicAVbSKS+nrJMnYKuH5cYAHsep7IvB7qAO&#10;6cvMfNkRqCfF5gAe9I3reyEH6hYBX66lNxQBMMMehyB3G0x8WujqPAZhqPo6AB8n0o8WIenEVoPi&#10;ajxc01x35fwD5CAErSvbQFQxNrOLJcMWWo0x84Sjd/W1gUM4I8VWMofkXntLdrHy0kXpTdyKQzbj&#10;ps3jWZIkBem5RbDxVTb9mapqtaXDb2c2Ar7wHkfB6gAcp5xEc61tmejXHge69nyfmgAOAbpguBkn&#10;guBcAAyBkAAiBDhASA2BARL6Io8mLRLKn1nK40DR607/EV1gqVKJH6FyAg9w36iV4XhzVgImfB6L&#10;YeJzmwhB8njKgFymBAGuMBIHg4jYDgcs/FcZ2yu9wzzQq40Lup8hLTHtc1LTgABxGMY1LGcZ6EGt&#10;0wCnetgG4gAwCI8j6WJkkyxph7qTIgieIH/L6DpkfmDH0hZ9Hy0x932hCHIuASwTaySJKD+qB+yo&#10;CLADIGQh8T6SPD8JkPsAJB36kHAUP0o4CScNwI8OdNoygCkDGeAUoI1QDFBHQAciz5THgBJcSokB&#10;BCImNhCAMixIHsvhJ8TAAELCLQQaYdYBZHAAAHJOTUiw+CLgAHoUMAA9R/kHHuT8AbiixACgCP5+&#10;pG4AlFikUEgb+n0kqXUQlzA+CFgEIMRNFZZACwFewROE72CTL+Ig/l7JICaL+O1Cp+hQiZQ+gFCF&#10;b53SbmaM4UNgw/CjggAeBcAAPASJ/CCCZP4QgTlTBABJQTi0sLCcOrgoKLmgD0HmPIuI5HTDjGoX&#10;geY6VEQgk8BECchgNgoR2BIDgLmRgRK2AMBBS1ntWj874zpZjPqsduRNaLkyFsJiAPMe66B1j0Hc&#10;bMeBrh0G1LjMxeo/ijgHATDwBwDHagcAiqcDQDgKgAA064AAEQDnCbgY+Fj2XHHralO+XU856O2P&#10;AOufAABqz7iKPVsCkzjKmVOBeghhmnHmUvM0bijQADqHSiJe0SUboABYC0FlBjGIhRqOMcZsk4Jx&#10;UIReMa7DpgPAgcJJyTz/nGfa0Abw3xvJYTAhIpClAEAHSvMldA5aeLlHoXsxxGlrFHUuWxmDQGFp&#10;MAiUtHpiQNgcdkoFQQDqqQzYg4amU+DXT7GoaceZqqUqlnABoDYAEpG/PMPtiZpx5GqRCiJAiBqt&#10;L4iSitLrRgJgUQACI+9UkmAQKWyGHk8DIzynrYexFibFWLsZY2xyylgxMsfZOyllbLWXsxZlYcwT&#10;0WcQC5CTFoLNWjtJaWXhZIQngXC+s0w9B8roHUPWZo33SFtdEjBr66SDgLAKlcChSlOAOAwAADE4&#10;ikAKKWAq3q2GV2iMyeOyVqLoXOsQqlnbQB6j0k8PEdKjx1DeGURcfcngKAXMSBEC4IqzAXBURQBZ&#10;xrprgJys53t0rnmXKCPMdk0BrjXLqNEaKlhlXhH8N8cBhniHUfiv6FBYIU3Me+Sh8JGh/xnI+Y+K&#10;g/oszWfY21BxByalBfFDONcSjwEwIGS4l8AYjlBgMR4fQAoeD6AUwIfoEDfmOIkAde4A16IuKON4&#10;fkQBggBiANQAhBxzgJIkPIA52oz4VI8P+FhF8q5Uf/GyHRMHuEDAMTjCICl/AMMcyN8RIiVE/Hob&#10;tcsCYixBNM/y+uEieEpig/qKZXUSRVi0WAfhX31ugNMAF+EUiZkmIwRof0Jx+5VOwRIkuVjsxLe0&#10;RIlZL1/EPxJGImUNI8k5J9O9aR4MqmGhIVgCxWwkAsB3IcEQLwAAuA0CUAAFQGpPLO7tVTVyuIPK&#10;CUQgY8B2J3HINsaCSRx7HHqOnAICABmmvMCgAAFAPArAAA8DWsAFARA8RsAyUyIGPnrdGSh54mZ7&#10;ckPQfFsB4lsHMO8dAABv7DNWPYtg8h+RJJCRICIDSlgWAecoDwD7hgXAagACTsEoAFZOAZiBMH+2&#10;dVSWJqdpuLK0eJMqfLHAAMm46ttppjGiHmZ+AAd47h3xCk4viICKErgYUDx9k60+TDv5SOHnBcZ8&#10;8ZYeRpG6T1JzjAxQVjAAByUdUgtcBoDkpgMacAlbZPqdFGY6eCr5qh0jp3ilqIFgj/IAU6VuvKAA&#10;DJfI5xG5q5Xi1vAAPpF7TTftNZP04xgBFuquXNbDrJcT6cmUu5Mg7DTf0AAABvwwAAHAPdrVji/j&#10;fHeP8h5HyVl7I+T8t5fzHmfNeb8553z3ndyGUmAukgb6yDjtHs6kcQ8NiSlttM2LxRwFADh4BMBU&#10;3QHSGOQcrhJwgFAHZOAdo07Zc9p3L42zlnpemensV7qw7zXDjHANUAA5xujO+qN15ZICDglBUDXw&#10;oIgZAAAkB0wrrbh33+Nrr5jvjNqrpl/EmTjpBNAHsPKTw7kC/VGaXQeQaYaYi4bIuAAYdo1wBCBx&#10;7QoRow7BNqHSFAnIkyE5bh+SMSMJfYhYfzQpLCEg7KGQlzPAh6I4ghdQzI8EDQgYfwAbDC4AARHw&#10;AwGDawAQCB2rkx1IeYdZEQcYcw2QajeAAAYYe41ymKIAfABQ6Yfh640giojaFLRo7SGTLAoQj0Cb&#10;Lg67CQiYBBmZ8Q346aEB/KA6II3KYrNwfTNjQaHbPyJrOolDO8EjFzPYAjPYfosEEYhEDbQLHyBR&#10;IBlR7LKQi7KKGQ7AmhiDSIj4oKOEQAiSPBZ6DSOJ7jTiPRVgiwm6Kx+cO7xAApgScqcYGgD7awKY&#10;F4H4AAGQD7aS35J8I6wb5Q80Vj+JlcOosB9qJIeYeDlIdoc5RAcobYYpeodYbYigf51JJroQEoHK&#10;c4DaWRu4EiGYBLXEVq6iy0Oon7mj2KIR4odqagc6Z4AAcDegdgezlIeofqpEJQCIBwpYDQCCcYEI&#10;wY4YBw4wCZ2hkYAiwb9R3JATOb9o7sVzz6zTmjkpcKpJ7Ajzs5pY86YbjhnZyx+KpJKpK8gxz7jh&#10;c5dDkpfZ86GTso6YAxdhKhKxz7tRdBB4g7uxd74aq4lBy70hrYlRcheaIBisJoiRTQ6bkI6hL7R5&#10;qAysgBa6YZzkQqq7BhV0nhoCo7tqtReLC4jUmjjpNbu8f0qEqMqUqcqiebysqsrErMrUrcrkrsr0&#10;r6zY9K1MSwg4ewfSIAdYeqTwc4eQ1wcQeRO4d7+7tqaxkaWwvg5KcgBicYDaQqc728eg6Zwj4p3I&#10;tCwyxxqQy5xwmT975ksa3Ttpe4tTlIdIcymIcIbAZahocq/weod4crxACI4QFIFwHpHgEb8YCADA&#10;p4A5u5SoyzchqIrxxLET482Zx4zCZiZodJRYAAeAa50weoaQaQlQcDA8Ao2wAZtYoB/SJrCzU534&#10;hglqNAjyKiBxzBFggkOkJol7srTaKSBRyglQ0whqK6IKYcFAhgAhK6c44wA4FS9oB4IoIQ6isglQ&#10;eKTwcYcJOIZIaIZgAAZYcQuAZoeYc76ofqIDjo6aHYx8FSNwl6FMQYhDRyHUCbOoySEAizJ4iULQ&#10;jR2pd4k4m4gaJIgYeYf40we6JxiI8TSj5iJw7sN0Oh/U7bFqGYzDP5iIhQgjDwAwfB86MYfp7p7I&#10;fqM6NolTK6OUoDScKYmiEsRgsSDSYSGQm57hrUMwskL4w06YDi4wFQDbWgHID6i6Rz8YEYCoxLhy&#10;djBi+hnC+M2xlQzh4EWMOAoIeQdreIcob77AdocjAIeoc84gx5oACYDC9QCYDgFL8gDgwoBQCSWs&#10;eYkNBb9UfMfY0cOtNqxZIAhYe5mAuoeTlIcgdk0Ac0bgdIeyZoebIZ+goI3pk4DMdcd8vicwCLhQ&#10;BZwA6juwk47QnExsxSXMfkaJx6+0sFYlYtY1Y9ZFZNZVZZZMq9ZlZ9aFaNaVadalao8r0L9olLop&#10;tpoAdC/SfQdTA4coeREQegfRsDhw6ZvI5RvKcYC44qc4BB2oBkTQik6bCLxhnM2Liy+kDlX6+RaB&#10;+JiaIAd4dQcZ5AbjY4cob04gc4cAaxBw0wCQDAELwoEDawEYFAGzWoDJCabA34ltBaPdSw7iXric&#10;wke53i04hDtxSCn6ITvYeBAgAAecAaIQakAIfTnIAgeLlIAkpAAsJRfrKZ8Qf7TKHSMZEYgdISFI&#10;x0gs7yGQgiQQgkpFE5oEkYi8E9HDDSAIAxk4AICA4wBoGT8YDAKQJ7joEzWhnY0waQbT6gVoXYWQ&#10;AAYoaz7AcFb4eUcgghv4hk70J87k6SFqGQjsBwmhxiPFDBbLMbU7MQjSOdq7N4haIyJAn9ozUIs9&#10;FQ0kLFpbPbTUOw3aK0DZiVHYhYAYfSJ6KzUp7NByEwlg7TB6HTKlDhfwjoiwfLSjBiOdy5FQnbiq&#10;YTXosABx1pM4CJQQGLWYqAE78YFgDZNIDoCCQwB43w640T+cWAyIsMw7cyXZb8aaTJ9pcoeaZodg&#10;dBR4cobQZI06UwiYfQ2yqh2oDoEJP78rbQDDaThicYoTillFODXYtDid66xMSyK07I0qIpegeQe5&#10;sAd0zwtrYQAAcId5O4dwfCTxiisxbYDYCSQwDwCIDRMACK4YCcZyHcFbEjKdlcwkfUw1klYda2GG&#10;GOGWGeGmGuGxyJrGG+HWHeHmHuH2H5XdbB3wmQe4faIGBrlIcAdxO4aIdRR4d4fB1IBK5ZuY5QEw&#10;CDbqcKcYCIw5Kkjggh3pnMxiXlfWAS0yYNfb4xyRlpeoeg3Idwdg2Qc4cR0wcAbC8NO7A8s5dA5K&#10;QwEIFLVoDoEbWAC4DhULpZJ5fs2r+F/swoy8e7ERASd97NYIiYfZLdOwtlmQcJGAaqroewbYuAfh&#10;IYhgdo2wAjdc7R84sVowjwmp/oz5+Zfp/7hyGc7yEiEYz2I2S1q8s6kUDNrV0QsD4AjYCKcYCAGr&#10;8ADgLIKwiltRSyTpIoar7AUwWwVhIobJ5wdwfIvYfcEYAIBA6bRNwQhjBjKokF2EKCYT+YnA6YiU&#10;JgwxmY6yECdwidyhcrNLNZgwrh7rXbPCPxzCYTPAiyLM7SK9HQfwfAo4ArDzQjFglF1iE91uiaE9&#10;IxmU6Qj0LSNdJs5rCSEOfsSiO9kZgmEwjWcIxgD+ERPgDdRIGgEFRIHAEC9oEACZQTsox9oeMBZ1&#10;7z5zUFbORo9WNNlZcNT411PLAIdYcTAIeQcj7CBIvZSa4YCoDQp4CYENjYBYCsZk9Y5QkMe2IVlL&#10;41/6emsGSxchc5sA1gtgb2pJ5AeDeIdAeg2wfE7IBppwC4BxAFMwxIDgCBU4CgBI5VWxgWnMKyEJ&#10;lcw97YzF7eIGxux2x+yGyOySxlZ2yey2y+zGzOzTz0ft7BJL1IAAbYdeTgbwd42QcAeJO4jgiQEo&#10;CYxIEACGEADYBpU4CBvo6le58V36Xd/xxexexiycVmNFlZjxSAewvYdYcpR4boagYYAAcdhhS1hw&#10;jceovkT4AADgESWQD4ErWCVbboBABQ35DNSWSqS8V9OGw54A7ziawun4s+NhnYo4fKfxSBGQegcN&#10;g4dtnCIQbC/wfahYibk6GY7HAjKY6zTyACBUBz4Tb2nFoMEglFquS68SIAf9lrPakSKwo4iabAgg&#10;CWY+ZO7ALIK7toDKQwaYbZRAYYaN9QWYYwXIAAawcxOIfjcR8p7IjKFCAqFIiMQjEqOkK93jTzNC&#10;CAjwBqHSHLSHAohdOtE6IrNghYifKVFyKFVdODEVzzPQoSJ4oohSBTDxSGhbQKIIk/KbB91iFN1s&#10;KW1bKwkjh6FPIZ3CGXKwxsSIi93yFosRk4iQCQBQ4QEzagAAGADop4HYEgwoFVijaY4IwynAxtXZ&#10;Z5qOnYsOzqeD5eF9OIoxoBr+N4dCmIcYbj7G1L6gfgehAybYxgDgEljYCYD78YBoDKWQxd/XTD48&#10;w/S0q3Wx3BcMlQfAfb+2VKaMIYdNg71beJsqZsKQC4CQ4wD4CmEAFIC1ioDO2jhZK6MplNNmFWsb&#10;9eoGzfcHcPcXcfcmx+yvcvdHdPdXdfdhV3SxEhgx+IclcgAAaAcqUIeJEWuhoHPw4QFwDEZmlK4Y&#10;CAA4pY6NBfXJYVfsx24G4OSuR5Fh9l8KTotlgtUYcCrobwa4Y5GAdY2R/5JgC4rYEYFYHm7AEYv4&#10;CwDRCYBYBg4R22w9lS6VYAy3hvbhZ+oQs1rCtQ0weAco2QdD/s3waB5we4aMAIf0HNe0Kle+E8EA&#10;jZcgiLERuAgnCFkME1quX0DUmFqvLvDeYZgQAYChU4BwGZP4DAKgKYuIB4xgXoZIYgAAYQaBJAZA&#10;bL7AcvfIj8I4i5wXN0mQlTLR/92MSF6ucp/4mTL4iwBR8SHIx9DYrkmFmnJ4exxgfI7Z/+SWR94A&#10;0AsDDNOmgwhmbwhjQIAMswj4faAIn8K3Ot2bSQhCE/NkJyNI60B8K0K8KwfRNrUqPvPCGLxFrw4a&#10;5AAAEgCasoGXQsUgDraQGAD9RNV442w1Xj9lfRxHm1gFN+3vSz0eNwtgcuOihouZJIb0XrQjlKgm&#10;EACovzWoEQq+rMZgAP4AjhlLXf6yxdNiS2sDqw1J5AdogDmADfdTlADadjjADsezxAD/AgBAATB4&#10;QAAnC4hAAhCQaAAZBoVAAPBALAADAICAABlgAh8Sl0uf8xmkrmsymMwmk6m89n0/oFBoVDolFo1H&#10;pFJpVLplNp1PqFRqVTqlVq1XrFZrVbrldr1fsFhsVjsllqr/tEzs1rtltt1vuFxuVzul1u13vF5v&#10;V7rVqms8mr7fj7ADyfD0ADgd0GZTla+FfL1AAYBoTAAeCAYAAlCgdAAUBYSAAGAYEAAClM4m+Aol&#10;qv1/oGsvk1185o75e+IeDsc4Ac7jbEDbDKADqczdAD2ejwAAIBQPAAdEIuAAaEAqyYeE8jCYZ5vO&#10;k+l2Osv2ysu1n21iWymb9fL5AD3eLvADxcDghbRaIAeDVarkmwbQAH8eDmAOBADgAAoCgMk4CAK0&#10;5/H8059HwlZ/n604CtMAUNtPB6bJcfx+H4h8KxNCx/H0wi0wGfsJn6fcMgCAyTAMCzNAUGAYAACA&#10;liUABuALCZUF+WYAGMaxmgAcZ3HQAB5n0ezTgRBrRtMfoCJUfwBpU1CVNOmEwS0iR/y6laWn+AKZ&#10;gE1AAAa04AASALTAbDqTzaAEMwme5/wmeR/sIfM1gBQadNknS/JmAc/T0tAAH5CaV0ih5+wyAlKH&#10;/EqVnzDL4vgAh90lN00JdMB+TzPCHpRAYCy9M86NM08wAEtVSTdMiHojPSYH9RtTQUk7osyAAcBA&#10;FgABsD7sBiDwTAAEQJg3HoFgYAADwYm1DpdQihte1jzKK8r0TU2L0J/cKcMGfQAHqeh5IWc5tyYb&#10;JigAehzGolZ7oUCAIJEDgUiMiYPhnOQJhAk4Eug1bZqa1yH21hqH0eneI25SFLU+e6FnohxzHhJ5&#10;xN4ABunYcV2n5dgIgaBzLgq7wYA27YNgezQEgLBKIgHbl0ppc+fYdoWh6JoujaPpGk6Vpemabp2n&#10;qYgIgD/gT/AEFg0HhEJhULhkNh0PiERiUTikVi0XjEZjUbjkdj0fkEhkUjkklk0nlEplUrlktl0v&#10;mEWgkJAMMe75e4AdDzdYAbjscgAaTpbgAmYAFoXEoAEYTDoADAOCYABgHBMOo8LmsQrMFf9bidgm&#10;MXrsIr8FsUFfr8fYAfL4ewAeDscoAcrgawAc7ha92cLVAD6ez0AAKCAUAAXDQmAAgFA2AAZDtLB4&#10;RCwAAwIq9GhdlANpo0zz8dstnhGgs1cgr+f1Gf0Efr5fNuejyAD4ds9eroc4AebhcIAeLabYAe7h&#10;cW3c7pAACfL6AAHBVXAoHA/NAQE5r/fnNe85AL/fvYAXNAvaAQFAoAsD+tdG2XwfAAfz77sC8fc1&#10;r9/nsA4FgAAgJguowTsYfYdBqABqH+nJWGMXIAGmcBsgAeh+ug6DWgCAwBqMAkPAEAbyn+Aaan80&#10;cTK28qCxE5sTKNFj7ui0YGgDDwDuyAAFgC9cVMCALWnsf7WnqADun4rcULStqGgGgQAH7IjtoIAh&#10;+w89DogE8p+n28Z8HouJ+Hs6C3OgAJ+tbErygE0bmoKfk2oLEajTpALyn5EEXw8Ac7AEmc5OarcP&#10;Ra0DWO2sDyhECINgAHgShiAAbhIFoABoD4UgAD4JAxHbrQCAbtKM0DwoMgiuprVKvIU1CJqPUqDy&#10;gg1VVYsr2IlU8oVkeR4OYu7AHWcJmgAeRwmMzB/tmyQXAACgP0iCIQBoAAEAiDz2AG9bPxYsaVqz&#10;KFaIOrdv1RN1YoKfJ+OgeB6HiABxnacwAGqchurseLmHmwQAAiBwHgAF4PBQpgLKeDAGArHYDAU9&#10;lWoVW1xW7iWJ4piuLYvjGM41jeOY7j2P5BkORZHklYoHkuUZTlWV5ZluXZfmGY5lmeaJAeB6tsbx&#10;1uSbx3qCcB5HRT0AByDwXgBRYOMKAzrxBQiGYhViQVO09b4/qNRrQhp7Hrdx1nOb93m6aafGqYrh&#10;HZeQCAI67LaUD4S2mDAPMYw4NR2BoJMwAoDOxp9z61qzQs5WdX1vh2oVmhNZatxGocYgj3PGfh8N&#10;mep0uYdhuGw4Rum1YhvG84xyrqfh2nc9h6PA14AALULogXAACaZbEQve5ycgE94Ay280sOrFrVrY&#10;ox9NnZPjH2tr8KMfbWyi1p/AKq5/gixB2guy5shBTppn9IxkbGAByHidUjgJPHzgBPryxGmp+xZN&#10;0l0FVPexKg0XM/U9Ss+msbPWAlG7rX8GjH2qV5RxlWJ/VMkcraM2tJSNalY8YC0UFUH+30CIBgGA&#10;AX8BEtw+S2jiHGckd48R3lGTSexKCIkWP1K2Ptp6fU6osfSlc8qIDyo3RIn4gr6SGJSJm6xk7rAA&#10;AVAWBAAAJgMggYAB4E6kgRgsAACoDYIgAAhAk3cB4CYNuCcIrpVpYFwkkV0xFqpoHDEyLMTN5Llh&#10;6QnHYOdz45BrjENuOoooCABGEMstcDgLAkwcA1FIAi1T2NsgWWk1CtnHMTW+1qNLD5FuBcCaw1qX&#10;i2jyHqYQdI8R2gAG8Og5I0Bxl5HsPs2YGwLgZAACUDIIQAAwA2wMC5UoVGdJouMiUjWay9l9L+YE&#10;wZhTDmJMWY0x5fEDaxMiZkzZnTPmhNGaU05qMwHYPOE41hzHFHAPBeQ6x8wnAoAwqYPQQAzMaBBu&#10;7/GGkPmXGYj7jFZy8kc4tiJpkiOTH2dAdo6WeDYGW2IaAABzDic4rADLAgAAcBEswEAJgZAAAkBc&#10;D5mCrPqbXLchsjWqOAcVGIkMkZ3GrS6YEfBOR7jwXcPMdD5R4DidEOwazZB5Dfc+Ph0iUR3OoAGP&#10;g7oBB/nlPUVcA4CGGQaYYANT6NyagDP6AM757D3MNJqiJLCn31PCeU8U+BswAj6OgeM8aaFTpSSO&#10;AJvo+QFL/G+A4BAABiAPb6NJBoABwj0OYPEfp8x/AIb6elD07E3vqcQ/JQVZyagHd4lFUqojMQBA&#10;LAEA1i63k1AMlAA9Zk/nlsNPMo9YkpnjYjAo6NUwHSFiKAwxAEjLI7ApKwdQ9R5gAGWNEZj4h1FB&#10;OgQRNtVYZWHH1aRQMMk1w9S4jAAr9U6Q6PZC00djogGhNglAfkQkpgKALW8CwDIPAeArKwFYHASF&#10;IA8UsF4HTGKbi0AqDYCACLapA4omkXiRMnvpGdVdG1XNSiGZweI7mhDlG4NEAA7RxjPLcOegICgF&#10;VvA6CwIYACnToASBKWAAwEL/cGuZwRYJGMpnlLlwhDTRSLIIPw/pNz5jfHSUEZI2FhjhHgb0f7rg&#10;AAeAs0oH4Jp0AiAqU986IVzUdqpfI0pnFaT0mrkvJmTcnZPyhlHKWUyXTKyplfLGWctZby5l3JmR&#10;GtZKHSPKT40Rxl9HGPE3o8x/GzAsA8qYOwPKRA8A5Ts8L70eIfkrEZYWSkzjKVs0bxScjxHgT3AQ&#10;0kFjKFwADAByQCAJQABYDd4wSgtB2AADQHYngMAe3qorDKrMNRZh9XEC784dvkSOd5ol0D0MIO4c&#10;68h1DbOKOYaLZB3jcQqPgvZ9B5OoAK8lAOKEA2iPWetDrTTMoBAYVd2bfW1ohqmc4+YAdjHhqqnr&#10;DB14An0eGP+VFXSCz7hRWOITzh8QBHkhxBdkwAC6AQd0aoCDxjzAMa0fDfXWgGPWqBFpBEYPBcUa&#10;+qpZ7OpzPo60g1b0PHrRJAEA5ZwGD+O6BIfRrQPk5AABBJLDbAqxO7uAo11ZEp0sueXipBQJASMu&#10;BcE4K0dgelgPoCplxqjqXkK8X4tQADWHE58fyMkYIjhy707aR0/E1uLcwfydLi2HfPwI0Zn8hInN&#10;MZwfaUEpWiecdqCKtwE0XAiAyJAI6EgABwCYGAAAZAfBUAAF14tNZwfUi5Ld8SMamyPiUiCsO/37&#10;vmuQwNXB53/wKOLAg5RqC0PoPmT4GQOGMAo0YAADwPA4WoA5RtGmqs0VfO/JBEdXd+ZOfw8Y6x3y&#10;fGuOM4o2hythG0sEAADQGANAAEMF2mQUAbBHx2LhmL36oVN1nVa4L758y98v5nzfnfP+h9HL2Vvp&#10;fV+t9f7H2ftZUzAWcsUaCDSdJ6M8v4ABxDyOYPlNBkTD9q8sB0BqBM+6rYfLtV1Ir5sq0BkRIhBN&#10;DHyhyBvi+hwhtFhhvhpmzi1joANgSu2gPseGkDHl+AKlGukLBM8iNijwNCFFuCtHEvBmpIvuuKuB&#10;7B5jbB4KchzhsnOB0BrC+h0BqGyB6hyhxiCh7oTgCl1DCj1EtNkqgoBEPG+tpHaABsGH1AEDrt/E&#10;+FDi3DwD7HDk9kAqlk5EiDuj6njC3nmEyj+j6IgiCh8H7B5EdBpKgAABagEDoBrgFDWh6AFkPB+A&#10;EtkjzoelUlCFuOhialtHni0uRlkCauwDoiDHZEAk3kzkqFqD+gNB8DxgWjCKFt1vanojMHnEiEmn&#10;bnhjwreE6LkkPAFEesJAPpYAMgdAeH1AQrxh2AGmGBkhwjihRhcBVihBui8h9rIoZu7ujiak4n7l&#10;BodoaESHen1uCLBnzobqsmtQ+lVutrpognoD+txDZk/lTkdAMHqryIngYAQlMgcgRFKgToqjIu7A&#10;GgEtRLFwLqRmoC0qOsOP6lxPjCzFSDVL9CDjWDYKzF4nOBvBoBYjjHNOOgFj1gJAMjGAKgTgkCqA&#10;KCln1FCR2JKGZvRJIR0PviGh5h6kjBzB1mhEJnOBghsBlEXjygggXgdCkDHDEgHjECqjNv5iBFSF&#10;UQMPtyYyZSZyaSaybSbiKPqScSdyeSeyfSfygGHjPPwIFjTJOh2AABnhwDAByGgjbkgioAIGEgdA&#10;PFKgNgHP5L7plvlCKnGNBGVv9i0EToUnkjoJRHOBpNGC9Pyh9LZOOgLmlAUgaAjKFxuvLgIECNQp&#10;2wQjUiIpJtUyty+R1DUumL+NAHWB4h2Cehzhqi8hxhpMCMDsEB3hwGwh+B5F3AAB9icgDgBjWrFC&#10;CI9Qglbt/kAgAjtQknWpENInZAEK3pCuIEjwbEjABNiCDktjtJCq3kttSk1Nxq9i4j6kmuLD2KzE&#10;ok4TTjjDpAABsAEkPBbuVhpgEvUgBi2h8ACreMbMaqhE5FAivn3LFknzwC0j1iCAHCZirjyoAEPT&#10;vjblDh9I2DOAMB8jWgZB5iCAVh6iagQh7EPOPOmEpkji2jnEzjxLmreADG+gAgFEAAHgUFMgNAjA&#10;lEogPlrhwB7l3BiBsmyBUBdBYEFxWiCxbB+n0ujMimrOnrOACCtn0umk6RhOnksUVjsQ/wfiDz4D&#10;8uuLqIiHnD3HnNjHdOvTPqMgHAEvcAOgKlOgVgQuZAaNLgAAfgUKIgSNKTVEfEXMSMSFxiuz2nGj&#10;UswQoSIpcJFCsCHUACvEoB5B2QahyBsmzmgmyI9jggHAIlOgMgXAoJBFKj0kAEbrHM/JpNTKPDnl&#10;1h5DbEJi+hahmBfDbh9j5gcAVlpgXSTARGCx/gHCKvAM8Sg1OVO1PVP1QVQmOydVRVS1TVT1UVUm&#10;WJHy9mTP8h1B4vxhwnOByMZkLNxDEv2gdAQGjgOgHkCFwyiCGS/yYUyyHP9U0SxTNKuGunURWhnA&#10;ABnBiBWm0CggIVLAOgRu2gUgZAiIitKk7jtHeFuVBM9UtSHQNp7R5s8pdNUVNHFJ9i2h7VDCdBti&#10;ihthio7TJAAB1BsHOPIJPjtCCADxbDpj1gDn0rFURCtzsIen7G+tlHpHWqjEAuxkAgEQ9ENi4D2N&#10;zRMjsEfQkG/IVFTtzM2kjB/KuDWLROTAAutj6G+EouzK7OygABigKirhoADi2htB6ykB2B/i4gBg&#10;DVxLkrDlCrCFEzNFb0FFBCCLJiagHIKxPEsLFjxkiqph7FSi4iCgIEygVB7DWgXB6DygYh6D1gNj&#10;ZjMB+OBRMTbD3lVh+sbB+DplqASLxgJgeAei3ALmEhusyAABjBwHOBaBlBhgABtp/EosbEek+E/E&#10;8FuE7EOrjLmumEYLmVxkXrLDRk/lUo2UDLqxmEjnWKnNylDgCWWIUkjwrD+k0DxgGgFoNgNALing&#10;YgTFKglAZW9AZgRO4gMypCqWKUsv81zVjx2v5pKTC0xovr4lWsP1WB7HyCdBxDAB4hyVoB9BzKAg&#10;EPbgAANgX08gHgOKIrsm9TTjrvPM9piJIzAy+zNB+Duh6h7i4hphvHOBXBiBbjfB8LZgagUO2gXA&#10;RlMgTgNPfgJgGokCKV3iCUyVVYG4HYH4IYIvt1SYJYK4LYL4MYMjOyhiGB1pPEFhxEKhwNZNHB+r&#10;ZgKNPgAAfARp0APgIJWKQXkr8X21N4aTCVi1V1kpNmvBzHREKSPqABbD6D6pWgYAhMbgTjINNlMt&#10;PGErBSGyco1p51h3j4bXijOsPC0MPh5h3IThyHNgABvhmFhhtBfBfgAB2DiEoh7j5gBX3nWkYWhz&#10;1XJL3LElSrIkqn7KgTRwhWYJCmGNIm+sMEfMkB8Y2wn4hwoturm1xUDVlvHkjB/2U433VD6EvCjG&#10;FkAgKkCB2gNG7htARlGhngBi4hg3pq7B7SkABWCEA2irFrGE5oCNVTSkfmGCaokTUE3lYK+DhWlQ&#10;wDWw+krCCgHrRATB7jygeB5DtAUz+oinmjC5L2UD7tjRKi3FS2zLOAH1MAEgNFGh6AGGGBvs2kJW&#10;/hjB1DkhxB8TMw5sarA5XUWztXF2h3MkYqmoGk5U/iDTSqgUACCB8FD3QDVklUe5gKzACFD0fH1O&#10;TDuWVjuk2jymmG+gRANKKgdgXgblHAVFpgdgTFIgOgJs7yuKQy+J7QNvASJms4qYrAADBl3NZGwh&#10;5XrELBwhgDo2EXugXAmPLgNlIgCgFDLkekAYcJo1WPP1hD7C2kwjCBpBvC8hYBhBdFiB7rZgaX/O&#10;5ASFMgUAOrxgKU6I1Fz4GYNaxax6yay6zGQ4Kaz61a162a2vpvkP6GIh2h5IThshyl7Bvh2i6hyh&#10;7ykAIAHIkAfgSFposFGrIocpE4Z3iVi32JgiCJsDmKYBqF3hsqAyl1GDNEAAXgegr4kaMYDlOjMm&#10;GNUwPPSYbGHJeVyviFTSXGpF4i6yPSP18XDBthgBgjfByQagDnaWETcuUIZQ4kcEnktCCLk2nOnx&#10;CEsOGEO2IAEtoWQzYWjKvxoh9ORoUzeDm2LDsoc3UtiB/B8EjIPzj2rFbkS2IAICpgEAOpYB9gQq&#10;Kh1gRlrhnh9F3BYBp3DBqvaUSHIwyneDYTwlzCai2w8iDRPCagFwfgGRPuQpLELOFjCC2z4ZgCDL&#10;oiDgOrglJB6DtAWB7Dy5jCCgKW0gBbqtwcIh9V5TiB4Tjh8H0q0G+h6sbBzithwFkgABsh+EjB0N&#10;sDAo9TNabq+jtB+ZWB+3JFsj0N4UUnWogwOlz6DreOvizmTh8oUuTLpDVx7E1XTHWD3W2D80gZni&#10;1juj+C2gKAJCpgTgSu4gegXDIAoga1vAWat0rRcJ64rsR7G7WXh3jB7mcAAB3h0Dgh4hy1oB6Bv1&#10;GUEkPANgW6dXw6e6fj2AC6haRM/647TbV87C0jnjZh3h58VBpBujABZBiBe6WF9gcAWVJASOZATA&#10;NomAJYD6v7E4a63dada9bdb62609cdd9edeqRyX9J9L11iM7VbVSb0uIVYs30HFF2LZhvXEhvCgX&#10;Dh5QaxVINgfbBgAASCnDonXkTG/9Kvntgl5EKVoa7lhh1hvSPgGAHG9AWgfguNNASJ0DNVMFQzS7&#10;G1iX0mQh1hwDghpBgVGBtBjGzhxhlBkkLHMDonaG+WIHekOiagE2ElCTO7ijRgDnWTc7kjMKlN+m&#10;GHpDrwi+QiwB9Y2l0qSDybsjroWDmohKuB+muEo43n5AA3uAApVjCgPorAIAVOZADAQKKh8gKjEB&#10;oh2ighUBjkIhlSlidB9jbB7gAtrk9Lk2koHizgEDRoNiatRAAIAWBCDB6qpwwDx2sjxz4FT6CDRD&#10;WgGLRAO0SAAAVh7kPAch5EPAQEh+uxFj6KwDfNxh5Hhh4TiB7wmCZh9DRh5oFB4SoB0gBDWh22Gh&#10;4xPFiAGD1h5gGq3h7gFXz55h/N4LDk27iiDDXnDfGngjW3SclCaz4E4Kp8qxlzi6CDXfTrRE0E1I&#10;UtsWViZnhj6jxjNK3gJObgAAbAVFIgsgfgm/hATmjgJgFl/w4t+CPdjNU134r106h9w6S6WB5pPh&#10;3hyji9BKBh6ByI7KikAANgXAnoOaeDMMK9IK3pfv8CNSIGqnVC4h0B3HyhohuDABciAMtgAB/P9/&#10;AAgjEeAAXiUVgAOhUNAAHgoGACMRl/xmOAGOR8ARuQR6QSWTSeUSmVSuWS2XSeRR+SS+MTGVTOaT&#10;mdTueT2fT+gUGhUOiUWjUekUmlUumU2nU+oVGpVOqUh/1ebVWtVuuV2vV+wWGxWOyWWzVGN1mPTi&#10;W1mQW4ATO2R+3P8AzG2TiryO52e/Tq4XeM4Ka3S4gB6Pd7ABzOx0ABtutxABpuxuAADAcDAAdCMZ&#10;gAShUPRQCAkAAUBgTB3/WSh5O1zABvtlmABzt9mgB4OJnRQIBQACsfFsABcRZ8CgaLgLUxqU3KS3&#10;CTX2e3iiOpvuAANFfLwANpisUAONnMoAPZ0usAAcEAfTgTNgUBALMAOMAkB/QDgSPaiMAOkgDn8j&#10;zVQIAD7AMAb3AKAoFAA0oENOBbTPmkR8HwAABH2faMH2fi4gCjwBAQAsMgI+0QvojCPLsg5/vguI&#10;GAXA4KAqzAOBAAAFBEEQAAgEgTPWC4LLiBcHG0dZygAWhlF+ABhG0Z7KHWbwAHSfB4QPBKCPsjL6&#10;RLER/voBUQgBGbVTJESMn4vZ5n9D58n+foAHywR/IOkM8Rcgh/Tm1SNxm+wQH0+gdHm1QUHojAMH&#10;rD4CnwfQAHkfdInkflInefkPnwfk5zejZ+oKAB9gEg58TKezVAAebNgAeIEI8dwFtUeIGQiegFs2&#10;foExKfQDvsf1VVIjB+MIj76AEkUSoOAc5wyu08owe85WiAB+VFPiMTuuNQrjUQA27ayDz6g4BTZY&#10;lPQ804CtUAQIQcGYTheAAuCEKAAB6FDPg2CEiAaBDTKEwKOLrY0VsOt6Sr7gaULSvZ6ng2J0m82p&#10;5HMadRngbQAASBsbA0FgnooDQXQOA6LgCAcSpgkScOo1qgLg6yRt0eh5AAcJznIABoG8aoAGIaZk&#10;vezYkBuIIABcEgVOKBwJ449mEpQueGZgv+qpo6WFatrmu69r+wbDsWx7JsuzbOlysa1tG2bbt237&#10;huO5bmse1sNmiQ5euK04I6y1pHgqYLnvW6KXmbC8Q5yPHwfJ8gAdh4ncABuHWcIAGSchqJCAaPBq&#10;EGShKCzRgqBIIx0Ar3cKrh5Hcx5xG43p0G+ZbdHDoYGgcB4ABUHQsAACwQhs04EgkuICdSkOEa2r&#10;/DqKdhxnGyhiGEyBjGIABvGQYwAHqc7HxI9wDAJEtVPq+kSPsBFVV+jACzKAk8fdL8XswAUSuS0w&#10;CgTCICAXCJ+SSKUQyPpxydHHLgXKid9p7h/AGQiAIBwDkDgVaeAcDAGAAAIA2BxjgGiJgHAyBk9Y&#10;EjgMnIuAM9rmz6DqHiO8AA0hvjbAAMNKKSxqPUGqO0yZpyPD+c4g8w6YD1spY5EABsRGVgAH6tQf&#10;Cb1JLUTqQdD5GIlkYAIs5bMS1mF7IwfQCY/T7AkH0R4FQ9CNguHehwCQ9kOD2Uu9xTp5x+pzHuud&#10;TUVCRRcH4slaxglCR0RUPVVQ8ktj1ASaofADT3D0Aaaod4C0SqsI8nUtKZUTIZAER5ASeCMgDQHE&#10;okQ+4qrXT1HhPSLltgEjinJZkcVzIuWKQRcKfSCAIPsAUCADQAAwBMCwAAWweBMAAD4E5nwPASAu&#10;AABwCUZuGak8ktRhyZk2JI4QljDiNp3IOPEdUMhzDUFwYgdbG33IfAccY4oKJhAMAsCcuIA0UABR&#10;UwQwbVZrNlKwTJYxfS2DtciAAbA4YZQwGydtn0ygFwSCaDoIgAAWAgBQAABkzDTnNJg8uejeHVFN&#10;aw3wjrymsvJo0wejdJaTUnpRSmlVK6WNvbVS2mFMaZUzppTVrrWCVN2oywQ6BMp6UenrT0vTyy60&#10;iMHJamxgC3uDqNR8fUAh5j0HmZBysMxwDQToP9D4LgPURBI6IiE7AASKQdUkoo8x4jtMYOFn52Dz&#10;DrG2L5M0KQTA1ZEBd4JmAIQcAGAaCRhZ9z3Je80sg7Bys7GqMc8Q2hjHiG6MV648xypKAU6gzD44&#10;gPtPyxwAh+j+QZVVEJLpmExGnfoAYARm3joRALCl/UD55j6UiAG2SHYDnzQeApB0EHdACAkkQAgG&#10;EiAHA5BwBIGyJgJg9BkC0yQDgRdMgqB50Xkj1HwPcAA6x3OSGWN1zQqhmneGcOMbDjx9qKccpFzh&#10;/bcEXTQgc9ZzG9kbHzE4e4/kOD1ACQdOK41oKlmyRlO5G34EHiWRsfZIgEj/PsBWT4Jx7EHByO9S&#10;IHB6IfQ0h8fkoo5Ebvuh3BMSh+osIIQQkQ/lS4mikQYACGCNj0xSPlLY/QFGbHyBA0w8wKy6HiA5&#10;Bw7z8PcS6Pa2sc0OSyiATE+hVyPRzikthUWB1tSoIPKpZ0ro5oZXOQSeZG1CEbACiQ04DpdAzaXL&#10;8HIS18AlBiRCZFYwE1lKVUVbTyaezSqbUeZ9HyTKggEPce7Nx4jlGkbYagswAD6HoOmsYEwPkUA5&#10;L4CYIQfI6AgB1EF1KSOJz5SBuE+SOnUZeOgdo6gADOG0NEAA1xwmXG+kl34EUbBOByEV3YHgSIPO&#10;afOebCZo2CrMTyjueW/7C2JT7YOydlbL2Zs3Z2zyjUv2htPam1drbXas2taBK8SErLxsBu2wCUk2&#10;bXUjazgXFaeI4p1Td13JjqMmMEbpuR6D9QwCMDYITQGiAACIB4GwAARAQRfbDd6fGKqmO4dLOx0D&#10;ePMOIaIsEHj/MWCUFgPzigjBumYDILUJJE27TvczDTnlcpwRiw1iLFHfsaACx9kbJpmeOeuvqGUy&#10;n+Y4fKy5GJbPtffEG0oBh/olAMAF8jUXjnxASZvJZIR7oYVGh/KQAwHIzAQBeEQCQPaPAUCadwCg&#10;PGjASkM9YD4JABAUabpJcTklxAEgUlMc05j5tqNoczlhdjTPEMUbmhRojohkOge6WQA2fAZfIBnR&#10;kzXwJngkg49b8AAWmnO/WBiYxVnmtu+ZIYuZRW6ANaD7iPAhH0RsG6kwAAmUaACNacwC31POSIe8&#10;VR8YhU1NlaGI8DYlIL7hDuJVpxTQDZ1jgEAIQZBBwAfAHJkjkAs7ocQAUODhHYbEdw9IXIeQx6BP&#10;F8pMkeH3lAjcpFtYnJqtiOMqk8SuVEgMtcCh+PsAGAk92cUHAyBE0wMQN5hA7BKXmAsAaeKAWAOY&#10;CsE5OOcbuJiLsmmeUL0numo02p2HyHockHe8AN0HGNqHeG8SckyIwAqBKaQ0uBkrGAsSCQaeKpEZ&#10;cYWowa/AQJyqA2KAAHEHSSUGGGke2G2HIO0HkHyQwA8As4ACSBqCANAA2RyRCmqcI1+4LCdCfChC&#10;jClCnCo2o2lCrCxCzC1C22gjyOmamzyLoqY4Mo+3CZip2LcqQ3E2VBk3UI+m0WsgEG8eeAAGCdgA&#10;AHdAoAAA0AqmSBCAq0wBUAo0eAoAQ+PCiYGUoccqkSyHSquNkGYFe0SHqNiA0A2NGAuBAXm0mB6Y&#10;40m7cQKnkJaaop2z0K03JAkJI5SAAsSsW5a5eVW5iVmfC5qgAQeRUV4s8IwS2Mw5u6APo6ENUfcf&#10;I7a7WNKPcfsQKWg6M6YSMMwAoOAAUA6NGAYBERyAUBGBKY4AygwAIAa4Is2HvB+0SgEHyyyU6Tmi&#10;WU8W2Lg14AAhYrUGqG+Y2GaHCGuAAGKHAYwHIHk1MWCI2AUvkd0RKQAPoTmI2Hwq0MRIUWmikmgk&#10;4/aTwLuYci6L2T6VAW6KuiwPoAuXOBdHMAABSHqTmBGHmTmAfISxaL2HwiqHu/CVGyuWcykli948&#10;4iolpISTm9AUAL2Ai+MAAAyA+0eAGBGRyHaBQBGAAHIVmO+HaZ2HIHi0YHedYVWHwHrJgQ4ibHSx&#10;Y/IWa/GW+Zaiqv2zAiqWzCUQOngiUS2H+AOWQAQM2sqNMc8IeDIB0CaAAB2BEZKAkAYd0AOss22I&#10;6ZnBhDCI02+p8YYp0oyTKTuw0qgHYG+ceG8aGHkHOc0H2HlMiY6RsAwBWmE3+zaZOOAfsYCZbDWb&#10;NDMJ3AWi4xYG4HKO0F2GYIGHCHWZ2taQcBIA0R6CCBaBwAABBCEMNNM00zxC5DIowsJONOVOXOZO&#10;bOdCpCvOfOlOnOpOqLCqBAkb2YU2006NXMLC/NTOOcFATBW07NOpnMIz7IsW2HEHcNiGKG8SkHSH&#10;qckAYAYgkA+AmImBgAwSCAuAWeLPO2nDgU0Q4+qhkG4GgF0MQHMZ+QihcAirAA6BfLuAeA048hQt&#10;65qJ+i41DBcKgYZFWGsesAAGzFesge4HMNifAsuRKPsS+S6kOP+s+P2I8tQQIWg6EPofgS+iANSP&#10;sQVGQRkzGd0AIAmhKAsgwAYA60wAYA24AAYuWAQAkaeAHG+JDL+VGxYHoHtKuHSHaHYceHmckHgH&#10;sqmHjKsMRHGH0w2WsztA+AMQYT4IO6eMWHAHcHOAAGYHGoKHOHiPUxGTm6EI28SNUvWToMEMWTmH&#10;tIU/JLKiUi6wFLAzA/bLKVE/IiU/WTmAaJEImI8BMWmAABsHkTmAyw+VCIOH0W6HyXOvq/AyOWuW&#10;Iv2xM/KVAxYwS8uMwxKAmAURmBGAkRsAuBQaYAWB2IWHwA+ImNiccG6Hm1MGuHEY2G6HSeiHOHer&#10;UHWHwZuvqUii0zq84JExGWeJA6KLXA+OYNUH6fEWsVUH4S6V+PskOQiByA+IeDKB4ZEByBGZKxwl&#10;0fERLQ7FNFLO83G5IL42McAVGHyMWHoHg0YYi1UHWGzQWH0HnTyASAYOAAcAyIfBOCGrGApG08KM&#10;2RCS7QEbdPCLbUkTnQKoAHGhkFsGSF6AAHQrSAAA4Aw0wBOA41yBqBG48AzWAYaKzAYJPZO2bAW5&#10;KcSzumvDSYNQ/OtajalanapaqOq1Bataza1a3a4mhaNO000JJYDBnNXK/TpVU6iy88wIyfFRs50f&#10;RLQPo5C3GmraSo1aOpapwMCqKI2HKm4AAGUG80KHLH6JC50A1QiAABqA4IeA4AaSI+/OLCwk4dYM&#10;eHIG2N6HYHESkHuHMdo7SPcA6BYCEAAAoA9BKAUAnKSNKdM2NMJaYKtaVRFRJRMsdRQHoHINi/oQ&#10;WswXaoqP+ZWlsk0VUtRR2iCxQQOk+RQQO7eNOAaRmATSSgyA40wAUBDKS7BGoA4NGAW7IAUAkeKt&#10;SM2lEQ+HgHoHiMYHa0YHGHXTyHGHTTyHQHhTCHiHuUUHhD0yIuw9m6kpFA/L+6IswfEVoHwMWG4H&#10;aSUHcHvfQU6Q4tGASiJcijGIwjGTm9K7mL2ALJkS8/aeSwGQyirIuxElOWIXKXUAIL2AYAINUBEy&#10;OB6HmI2BEw+APVYJDVjISVMinJYI89vTdVtW/UgxWjywIxKAtTkBIAWl0A9GyAAAqB2aQAMBYBSP&#10;OA2RtWXRKHJMiG0HOO1WmZ3PbTyHONeAAHfTSlEyPIkjyTLLaWAs2ngh7LSH+S2j2jxJ1FEAchQA&#10;ABuBAIeDMB6CiAABxX2mUAQQcV+ZXPS4MOpO5O9bwI0W2TujoHkMfgQc0HgHISkHkHIGQ5sI8AmA&#10;642AiA8M+AeA4BggyAYmS2RPQz2MFBmJYQ8Q4HmHsUUGuHGY2FwGcIGHlgKocBAaYBSA/G0BSAyR&#10;6AmAbEOz6YbDHCxbta/Jsbw5HPVYHmlOza7mvmxmzm02vOjm3m9m/nBm5MKLuZfAiaknylETmHkH&#10;sccHSHgQwHeHmQ4Hijdk69YkVdKAcPcAuAiQcVsnjYLAlmdPNC7a8o/bFbnYEJLZrTCGhHsZwYiU&#10;kH8uwAqacABXoZKBAAgImPlRfFFCyJigIMXTGPUHUHC1UHGGk0QH6Hu0YAuA00eAsA+XmAoBGaRS&#10;m31LPmsovOwMOntYIKDMUpISSZ2Gs5WG25aG4GIGHFiSVXkXWNUs6luRVL+I8ARqphQPqisfpbkW&#10;4PpeWWRG2SIAoBY48AjrK9YBUl8AUAyg4QaNMhQPc6MRLnSN0HlfQG5iyaAGkPMGkHCoLPbKkHsZ&#10;u/CTmQ5IdZZVno+kxeYyXLSPyPtIOjkQ4WuQ4H3VmiFIKkxh4JIk+xMLUv+VE9KVAxLVoTeXGW6X&#10;IW4TXJ0qfXINUBDeQB2uwAABRJHiawuNOH0IPUZToVEvuy9VgL3ViqNskQ+IOJmPcI2ApLSBDhWO&#10;KArSUBPimAaBmBookB6B2LiA0hEHkHvKuhZTCHAHUSUGnZeAAGQG2c0G1WpDwHyqnjPFuS6gVTjS&#10;A+IimVGMExHAaTjUFFEAfjyByBAl8DHj/ovkGAeAOQcQSiTahAUqGnvkcouiojuH3YWUkHRHuHSG&#10;uFyVWHWvKTeuxQANGAyBQCOZG49NEQOf1qDwdBeqWZpMJHEuwHXWuAAGtcuAAF+GyPNW8BuBMzaB&#10;VZ4IgAihEmWmbmVDBOlNTYDaXoUZYmjyfnDynypyrytZRaxyvy1y3y4pKzpySI+U6IOHoiaUkyIV&#10;cHrxpTKAAHKHaUUHZl4Uk9XLOAmAZn3n6IgAud1n4QcAlnxAJSBA+mmqZkS2Sb5tAzuZbO6I/zgh&#10;cGsHKMuG8HcSUHKHvTCAioTLwBBlPV+uMstshER0UqNDgH6w4+qoKG6GgFue4HSZ+AUAGMXQjxIB&#10;UCUmUAyl8AJEMRMeQmuqMzBnHYJFJp2pzaUI5qJxu5WsYsdqXqagytasvqjA+s6s8k1qwyr2lFFh&#10;RSA8LFvUNLSAUAqSIAkBQoj3GaZ3HimAXEsQeziPuQiMwRKHarQO+HESqGYGw0KGAGjk4GpxyHW8&#10;GPOjewZscWRZMh+TFXMyaRUkz4XRfLSOYS72kk72wS+twbyJCRVskJNUtPXtIxOXGjjhEAFXE7kQ&#10;yQ2JBueBCH6PoB5toBSHoIOAuHoccANt2POxKwiVMTxVYIOw4xEcTvxsOvgUBFEAqs2A7A/n6IuA&#10;OAsSIAcBhBKAuCUnWBWl8AHGcHmjeHNTwAAGeG8vKFyGiGOABHqvKHCHpTCjYQxhXGEgUdR4iI9t&#10;GVHg9XCxYILv8PoAif7ouBA48DIB6XuByBE48kUfyZVyVPFMCztmfOJ0XaG9wvoHuqnPoMnku1UH&#10;YG2F2VGHsrUeIRyAiA2ZKAsBG0rYyR6nkQL4t8bqBPFDdxfDFxjxdzQqmHEHUeiGwHN3sHJHuQYP&#10;cCABSBrtqA1KTV4d0V515YN8ZaqZl1E0ysHOTwly7+l+n+p+qLbyz+t+z+1+2Kc5PyapBaJNYI2H&#10;eHq+mHSuwG8HOqmG563zYHYqn/fKvzSuwUuQ5LGQegU7Ml0+YOAIAJw6EwAMhIEgAHgqCwACgOAw&#10;ABAGAQA/3+AIwAYvGQBFIxH5BIZFI5JJZNJ5RKZVK5PF43FY6/49IY9HpdH4pM3e9HkAG86HCAG4&#10;63GAG08aKCgSCQAOxCMAAJAmHQADwQDAABQGBZZXa9X7BYZXFozL5BFLJFbI9Hg6QA53A1gA7HGz&#10;gA9XGxgABwKAgAHBOOgAEw+MgACwuK6yCgrOJLZpDF7RJrNM5rJMhHLFGHW5HIAGqx2JRmMxZ8xd&#10;G8nM5oaBQNWa2AAEAopfYoBgHfgPs9hFwIAX9EY3uNeCwOCr2BqYBQPrwMCARewVDASEYICA2GsO&#10;HKoDQ8IAABgyGI6EggAG263QAFqx1+AGQ1bs2HO3QA6Xs7QA+t+AH4iAAH8AYCNkAaIAC3KIr8iq&#10;Jv82jZI9B6MN42bLNkjqMQAA4Ar86KIAOACIL8ijgowewAH7FCNP8mCRRIsh/H8i59xXGSXRkjp+&#10;o9HABH7FMVgA6KKBIfKKCAd6MBMep+AABp8Hy2R+n2AETowfB/uCfcUv2fiLnxHB+S7AMSyYjEuo&#10;urSKAiiQAAq3gOAJAgGwGis4oaEoSgACgiiQAAHBgGcghCDwAH2BDXnWekkGmcRtgAXZpmQABlri&#10;9B2M+dx8no2QCwJOMAQXHSZxmkcZODHsUgUAUCAiAysB0EAXgAMofCgAAbBCFgAAS5kQgFAAApzU&#10;bKI+mSQIvBaRpmjCbxdDFj2VMbgx9FJ5nacS5m80x4nMaQAHwd1HOUBzBhKIgAAiDaoAWCdCAOBA&#10;Ho7YKM2WyMWppZ9i2izd+M2zNjWPesMMzfKRHYeR3AAa5xm0ABsnUcCfHe9YIAZeIghOGoABMCzw&#10;AW56IzoruCLPfuTZPlGUrAsyXsvky02fgWVZnmma5tm+cZznWd55nufZ/oGg6FoeiaLo2j6QtWYa&#10;Tpmm6dp+oajqWp6pquravld92hfVnosi5+xjKh8yYdx5ygcp1xObByHmABwHTtpznbtp5nue6YR/&#10;FkCSYf5+OCfJ9pcANPOOAAOgsCIABoE4LgAFQO8SDgKuQCAFQJDlhJMnOsanf9lXrZsMJnup6gAc&#10;x2PWbWIAAZx0YbT4ABqEFdBMDAPgACwFIIBQCujzmopfgkLJAfJ8bvhC3KIaK3msXEUHq9YJgpxo&#10;KA2FQAAkEYesOCgRo6AimQ5AiKsmx18eCkTK/NmV75Lrd8JMzqimsYzRmy0oAG7/B5tW1rXlaK4s&#10;E2qCwDIISCgk3BF0NkYfGQ0AyIAFgKXIdA5ABAEPhJA8YjqFAGlYAQBUxoDgQgiRCBsDYAB8gVII&#10;NMd5bhXDJGApMcI2C5j2SQPYf4+iOkOIwbgiqq0MojQaARX6DF6LMXmbxC5GB/ISXwX0jACUOGHR&#10;CeGKpHHAkXU2ilIpF2+NaQmlhFjXyNgCI2jGLyOExmHH4RQDKZQUj2IoDoeJfgPj1RSAQfY+ExpT&#10;HuAFFKVzgj8H6RdsaXkcD7cCf6QqKB/EUH4gsBSCQKl8AABdToAAMRFOiRcfQ/UmABAyBkvYNAbk&#10;RBcC0joJgSLfAcUwdxbChDpKCMwbxchrDnG+T4toAB3j7ROp1y5vEpmQR0ZhAJaUpAAAYAJEAFl4&#10;AAB4CIqAZAehPdiCAxUAECoLXmWdkj6X2GSYCZFID5n0ufUKPpu49h5Dsl8OcapcxtQxHwPAoIBC&#10;tJNAsnkCwJ0+gNAuCcrIByGIGK4V4lz6llznfc1J4Twl7LOoki0mRFxzjvHWAAZo3lvDfHcOUAA8&#10;B9t3AuBAxoPwSAxAACECYHCsxANoskr84TNO/pwydry0ZvrEWdTmoFQahVDqJUWo1R6kVJqUz5r1&#10;Nql1PqhVGqVU6qVVqtOmn5I2CI+OCPcfSTByKJAANAbjCRrDjHg/luAAB7uAexJOS4DyuAdcmYMB&#10;sEIfJhbI3UAFYW2jWHKT0fI/S/AZAqBQAAKwQGNB6CsCwAARgYAaXuKCv1hsleHVdoJZGAU3puPk&#10;fSUB2jyrSNkdI3gADEG6M+FEoAAAsBCnkE4GISAiAhCcqxWLNM6oqqVHyhR9pQhaxEcg2i9DwHKN&#10;MjA9GIgOAeQQDQLAjPYA4rIBADjtACANZOm75TNOga411gU44wPtnQSQdpnjQP1Ydewbj+B6DlpE&#10;odEBfSuG0N8heApfnLF+AY+MBaDQExFASyABIC14gDKWRVkA/rXD9Hm20fkGmwJlAQVwA4EF4j4A&#10;gecdQEl4jSH63cYA6JdjdHswkfKPVCn9ADJlkMG0FoPQNExBpuS/EyIpGZESQEFxNJEgeA5FENkU&#10;KwRBy6LCMD5I2POQFbLzWeNkjCMRwCLnByuiVAKZmw4OOCBdKAAAYRyAAC4eyBAXD4K4BUfRwavx&#10;8S1HzJkOsmJMSuRiT+bkyj4zaftLSKGAJ0AbhdwwCTogWkyQgigA4xD1H8lMeQDiGDxA7TAeAIKY&#10;DuBBCcdoCCIDpHjRsdmoQADqHkfodqmgADxwnlCMpECZU0X1McrJH0pkfy7MsB0FgAAZAWQgHoI6&#10;WBiB2E4AAMwPgpZDMPWU4LyrMiRVnKLBabEbnISCdx6x1DiLsO8cdrB5jkGghAigEgPKBAiB1WQD&#10;wMq6ARQJAqB4psjt7edzlEby0S30TBUwABwjvNYMcbdrByjwo2AQAxrwOATlIDgD5igOAOsfAJ0W&#10;9tobS4u/C3bPd6kpp22DayE0H8Up7RPjXG+Ucp5VyvlnLeXcvatU3mHM+ac15tzfnDROOkgRtI4i&#10;48R6w6HMO1TY2Rxk9GYNqeA4B1ttq8kwBzlgAAoA2VgEoGbJghAsVgCoDzkEOIgj4i7ZXSjdHMkg&#10;Zg2xz7+bSAAeQ+iuAbAoecIAL4Tgupdr0CRDNBze2vOh9nOSwuhI4zKvSVINDaxMAAX41xkgAHcP&#10;htoIANFU6ueAFoF5WkLcT4Jmu+AAD0HmwkdNxS5jgGZSMbowUQgBh0BoENLAJggKhdhWQB7sLycv&#10;vNmJKOdmPJP4ElBnTPjXNEw4YpphtjGGEADcPa8CnOAG/9DGRVdpsmaRTXZFMAodcGXsA6IACMWI&#10;7oZAMDz/SKUKPAeJ+/RKFHyidKaTB/AGL8Oz8w2AGlMGuAYi4awfpTYdgALW6SwfqfbGJDjGbGYi&#10;7GpCZYQvwiZZJEiKY2iQZAAjj6wrDIg3gBUCpDCHA4IehFZE6Ty8zRgkSMzK4sjKzLaM5GaRoAJv&#10;wvaT4AAD5u4AAHweQigF4e5AgDj+ohqRofAfrOgfyHQfSHI/aMQfRAEJIvxJgvzPpQqR6NaJg4IB&#10;hBIDIBQ15OYigAgshIpJgdo4DUrQgc7qIAAdACSyYdpxCXyhIeSWQer+ItRJhKbNxAAfA3iSLsJe&#10;cFAkKJzWxFrXJKYCR8CTQBogjYIwwMAHQJrY7ZJELGriih7aZmRf68b4AlREi1wfYfSPgeIdJhoc&#10;4bIXrVYdAuQfwe79oBQCA7QDAFJc8V5WQBIBxxoAgA6DD4T3xlrjCozwjiolSiRsCLgfhKYb4doo&#10;oYYbguwdwe4noCoBwggEICimAFwDCVrrbzpe4yZeq70Szzxm6cKZRHC0BJhuqHQeoe5KcOhKZsCB&#10;ifSyhAgBQBEegA5AhXg2qIhXxYUXkcUgEgMgUgcgkgsgxZincg8hUhchkhshzmJQseAeofBJgn4n&#10;oZQa4twawcStIcYdpE5AxIYDAhgE4DZcgFQD4ggDYCYrDsBIKTMkJpTPxFK0ZE4cRuQAAaQb6eAY&#10;ga6jYfBGjqYESUgGIEZxoHAEyxADwCg5BDgyShsh4lj36JiMRaitQoIYAagY4AAcoeaeABzDqloD&#10;AqgHIDxWUkwxshqpxYomxZQsiUCHQeweptodocouQcIagXZb4do+wBwBAi4CYC5PICgFRPoBkWIr&#10;IAw5A2ahKnsXkqYlr4LjMcIAAdYcr4q9gbB/AbYYgYbVcy6BxEABMXIhqIpOYiACEfgBw3kLI3R0&#10;UCo1wjoBpchXY6IfyTMY7+YeDCUuUiJKAe4fxJgeTFgbw15SY3Y9BEDVc5Qeb+x75BZNgiJAgf5B&#10;LkiMxAqI71sCZAJChDCJsBs7xB4BZYwBaICBY8KAyYrtxFDVxKgmBMovZmBZBpaZLHZEpFJEpHCr&#10;44IBJsZJsdixIeg4IIqOrqYfIiApiBoijNpv8MpHRGahIfgAorj+o14f5Xof78JOp3zPof4eT9oA&#10;S4L66QbJ4eL1w+8FAcahIc4h8NUfE5YiAfVF86kCImCb4207gi4es64fQjywgvwfExwlMQCQo4LB&#10;yHQCB3rXoBaxgEYqAMIHSbDZAFESZEUQSrB98yh8jjB9CrJep4pTbU6kQdwcbcYdQbB5wfg/Iw72&#10;ZdADaVQCoEQwQBgCgEI2U0hDjIT34yDv7KSpcYJzZfgfUT7VcuYoUZQAAY4cRbwewfhKAEgC5Qgq&#10;VSQCSmACABK3SrRfKci3sf8qMyIkCQg4MiZKYdKWJ/IchhIcbUwt4eBKEoA3VDQCKV4v8aQAElYp&#10;gDACI6ICIBg4s5AiTZtT9YdYlYtY1Y9ZAschNZNZlZtZ1Z7m7nqQhFInaHQcSsQa8jgAAZhh8NQd&#10;6YKfYgYhgF4EY84FIDo84EFXQAACA41LBgQl4fVQbVcOQ0AcAdQAAW4ZooIn5E67Q5AEruQAAIru&#10;wAAFIDxxNdpAgvib1Z6p0x4tQjAcgdo9YZAbIZptykJKjFgDQCY8gH4EZQIEQCaE4ibeVTzl0tdL&#10;CzonE+hLAi4eC9Lfx+6kbcRAIdwbIw4BhcgDIFIIRdADgqABTdJEKaLHc7MTbk6mpfbaojwdk0Aa&#10;4ZAvQbQ1BhwYj5oegcikUvw6IBwAZEAB1CZPyIs1IjD7IvaKYiZF4j1DSZhcgf4BJEAfxOxKSHQf&#10;k3Y/we5E6QhKYd5vqvoASHQawAg4IZb/0rgBAvwfZ3hFFFpX4vwfs6pO1GhCBZBeaAz1pCyJto5E&#10;hBbIQjiAoigBCKYBiAwAqb4jxu44Inpv4mBKYik9UFU+Il8/Af87ceEK5HLLEeABqHUGwe5FIGAe&#10;4vwH4e4rgEEA785EEA414fpO0286bhKKM4z8who6IASC5AM0iHQigegeL9od4cRiIeweCeBKBKBt&#10;qHQdUGUNVwgt7T0yqKAdp8ZGhwSBQ3gBs2M0dhY2KwlHU66P5r43lIKzLIIzKQs/CZdJIpgDQBgx&#10;oHzYQAERzYwGQD6ghAzHr4Rz0X9LZfTwLfTazRoeA9aWjcYeFmweocz1JAY14CgEQHhdDc9dgDCg&#10;igwgin1pUydG2HKp8yAlgegfBE6jKjYbQdZbAaQdRhpCrMQDdKgEgCoqgDFOgw45S8LaBYac8qDl&#10;+Hxmcqy0BKa0Z0ocwdYnocAc6tIbgcieAdEZ7VbO7NoiFCcLopRNoCIhgC+O1W4CYhgDICdXICQp&#10;gCVX0l4v1YK8NlFaGRORWReRmRppjmWR2SOSWSdZzfZF1lWDscLkJ9YkSr5FIeQexKAbgcxtoY4b&#10;Atzownrppu9S4rkooggFIDg84DwC6ybro5ABcewrMflpMtsK6QcY502MgAAZ7tWYgbyeAaAbytLh&#10;A6IHwFpQgGYEpxtc5eICgB04xlynTZ6qth8S7KIja0a0ocgbg9DbYoRbgqoBgrAHwE4GgAAEoCo8&#10;ABuKqIiBpmmLh4EyebWcC8ZzxLwe5TdmI1mIx5Yc4bEvQAIe6eADADJ24CjdVdgER7YBACI8BzBe&#10;U7YsUTOS+bkyecIcykQbQZRSR+5+wYSGIfM0ADKgxPRd4qtsU8o24mCIjRcqAixEeKoAIByyduF5&#10;bGtuo/z9g/wez+SZYc19gaV9waoA44IbIpgAAds5AAIAxAkA5AiyxBk6BEZB5CUSrGhedzZC9zrI&#10;JDA2YvyKQigplBCKY35Lwsl1U9sHBAJeaRrKY4LRgl44MMokRMjBxHKM4igDVyJW4fopgGAf45AF&#10;oAIrCaArAfgBYhgAIBohgAWdYiL8gAgCBcgAungvYBghh8CCsXRKj9QdAeJJAbwb5hoaYZ0rYcAc&#10;q1AddNTVdv4eg/oesfm3JLyfdyhARCIjAh6/xOgh5D6AywgjE4bNwj1HoiCR4ijWgkGvNTVIpAK1&#10;1JI5ADwByUgHylYAALwHIJQAAGID2C43kSp98TGbhltLuHhEmv6RRKYeOg6voap5wegdZ199kaY8&#10;ACoE5c4B8xAAoBLBLhFYmfOKwxzoj9obKXR/NmQcJ/hPwBAhgHQD5WQEQCQqgBgBA5CYUYRfWTbk&#10;uRCo+S2b9Pzj1pgkUdZKAdIditIbQcI9YZSs4AAb4c5hOUCPhBBAgCuzb8BEAfcKs/xKgfSIROQB&#10;Q5ADgC5eMoohFgNngCQ6PDiBqcmAtUGDx8+j2SnLnLvL3L7z2SHMHMfMnMuLZe1eHKzj0f+TbKVl&#10;7yAehKAboc79oaakFRLpTyAeaPklg14EgDRcgHYFJxoEoDReICKu8eeTLi2HXRdTj0IeyPlVatIZ&#10;wbQt1fRiJg5JgD4DRxoF4EQ8gHwFhxqyKyYA108fubeDiqmDYjllnVxaIeuosrgdotzxSXYZYcie&#10;afQiAHIEqlgE4DNO0phxM0c5XBHLFLRqrkIjefnV5golRHxJgfPaguYc1nIb4aQW6tgdKGlryPgC&#10;IC48AC4FgJhJrdpEJV1O9C3aChzi1QEqeD5e0uo1gbIZLx4bYY8zz1Y94f2kMG3Ah3FuJPyBG87k&#10;wnAyZEYAspoBwrGnxFBBMIqHQfoeInp4xE4eYfiHQboARJgZWpoAAbGqAdTAbt1FpwZAEfjHBAJB&#10;JAzGZekBqb43msREc7mspCy/ZXbGsxc9G6Aj4e9v4esMqRZQsQZet2TRmvZsImKZKJkGaRgrKA1X&#10;whgFABIggIoBY7QFwBKxADYA4rABg6YiqCIju0GzArAAoBqyezo867YrExQpk6giEoBJjoajYaoc&#10;NnIagbIagAAaYab1IcAdBbAdofpE91iFGoEflx5FEfhBAv2rPlw2G4YiFxOOI3jWm5Q/YjxIrHKK&#10;e6Ij8QDaFB93L9Ndnr6lq24AClQwwLYHJPoF4DgEzcheWX3aFLHZR96ipgG5gfJu97yeC9LcYdAa&#10;gWlvKeACDzR7ADoqACgEAwUVwqmjBeXA/Lf3FiMNQeI/Vfcu4eA1genwx3ABohAHfC8GxdLZY2Xg&#10;0gB0Jze9qh/EnBIjiri4HuodatIaYbYooaYbggDlADTbbnADyez5AAQCAKAAYCoQAAfC4SAAMBQJ&#10;AD6fj+ADxer8ADod74ADveseej6f4ABwMjQkDgRAAmmYAE4cBwADYShwOBIDAAFAoCAFHANHpVJp&#10;NHltKqAAp9RqVIptIqlZrVbrldr1fsFhsVjslls1ntFptVrtltt1vuFxuVzul1u13vF5vV7vL/v1&#10;TvmBwWDwmFw2HxGJxWLxmNx1OquRAOTteApWWpz9lr7fb9ADcczxAC+aECaTid8jeL6AASBgGAA9&#10;FIWAAuEE0DoWBoACYOA9DAdCAQCpL/q9RlvH43IAOWq78fsee74fYAbLjdejZjcADUcepdb2AoAD&#10;wWCYAJY2EAAGAiiwUB+wBQGo2QqnHruYAH4x9zzDAOK/jiqypJ9H21iQHm6x0G+ABhGyZYAHwfrq&#10;vaFacA09YPAeDIAAaA6HMirb+LA/USP65CoKe5qqOWrD9rElq/gAfzooOdyDHKbpoAAdxxmdCRzm&#10;UAAFAUBbyBeJDeA+GgAASCAPAAAQDolE0TPsy8RxUpcTyzLaknYcpyAAaxjmOABvGKYYAHEYZggA&#10;AhznSAARgY3YKgMBChgKpIBvrEUtP2AijgPPUPAYqQENgfziABCjqn+eB5AAeB7nsABxn86pqgIk&#10;RkgWjxxASox8AOox9gKoR/1S/c/AAAYAvq4c4VnKSlAEjx+UbQajUYpKjJbRikV3GACOWBFYyIAN&#10;BgPZL9qSe6qnoALqnuf6PNYpJ/KeATMAGwCPMgzVw22o7O0cfLWAiA7dhICwPgAG4PBUAAlBIGQA&#10;BUCgOycAzxqI8YBAJQc4UGAIC4NgcpAI8YB4VZahHiekFG5MQAGebZqAAYBoGLMhwG1Hp5tSe582&#10;i1iPOMzdXH+AihH9V1aRpWCpZpPyjAPhwAAWAijAVWb6KMfimnrboAHvFiRKSfrKV0ozxqTSCsqf&#10;Gqjn41gJ3ZOgKSiIASBmAAtBvJQWA2EcYQFLCtyvGCvbZLYAHqeTsnScZrAAdhxSAeZwmJPbxgyF&#10;QjABfd8AYCb1gKBIHqtFHHL5Ga/KO750AAYxvGeABz7mAFCt+DoJAuAAZA0FIAAyBraMmpjKS7x7&#10;Ev0sXXamrJ8XTvB30mamKgAXJjGqABtHEdQAH46CeAsmgdBfs4Tg/DoJgk3YFAQ37NJaep7tYdh3&#10;HqABwHQeAAGucJ3AA0LWHyf1BgqCKd+YCoABaECLBQDjdt68cZKipm2q+5JF7/XXwDgJAWA0B4EQ&#10;JgVAuBkDYHIqRnA+CUE4KQVgtBeDEGYEFTf2jN7JIh1juWiNIb47QAC8GgOYAA5HukXPmAB+zjAh&#10;guA0AAFIHCJEYX+y4rhTTLHOLPD4o45x2miGgNgcQABljbOyMobyk2GJ6B4CwDjo13Q2J0AACp8U&#10;pKyMoi9/5YXZwSP+VApqJ3YqOH8thA7wR0DgNGNUZJHx7qTBABtKIJQMHrBOBU9YEwFkSKkVOAR9&#10;0YoEgfByRBUozyHUAtAeyCh3N1AAOscAzXNDWFslIfw9DyNfcICFsADgONgXYh2MDtEXw/UC2qRs&#10;qn+I9HUnNHaPBvjJTOOMYKbwBDiiSCAAhsAIMCYKUcARQilldPqsso71SjgMUQP8BKizKD+H0awf&#10;iknNMmIGAE1g0wCmeGkAwlo6lkFSYQlJVg/VXMuVlO9WjrCWq6JarBbUx0aK3aMo2RivzKJHKMRq&#10;gMzACLJNYUeTxKlqNHKqixGi3DlrfbgVVXBLTPEeH8Pwp7xx/oGImBADAAAeAnbAD0E6TQgAoSaB&#10;8C0NQAzIdW42QssIhFHHKOkgwxxpSYGENAZAABejPTWN2Sg/GbT4T8U1WbMClHBUcz1KSrh+UFP2&#10;rOl5SWcqDAZU5nJSQETEH20YewATpNJRgPkyisCjNMRJIoAQ/TPPFXUAhRAJQKLwB+CVsDYgkgAb&#10;K2dQEybA00kI/4s7klrktHgOuJI4RsDCR6OUaJUh5DeIvSA8gMApAAAiBwGBQ3FqvmDBqC8a42Ei&#10;G8O1MYxBvyYHgPhSYGAIm0BCBOKoKALAhcIk+WNpC6xpOTLFt6XrerbotXAAA6h3KTGwN+FQzhsD&#10;hAAMMZ43SDj0WiB8DBFgXE2AAD8GIJ06AedERhPTDChFXQMdUeA81LjjHS+Iao3XiDYHIaK+hCjW&#10;FCA2BNxgJgOk0BpXYAAIAMKIAezxJxRVn0zsMl6QkY7fYTwphXC2F8MYZw1Asv8acN4fxBiHEWI8&#10;SQVlYcVa6NLkDjHY94Zg2jswkNENccikwD4MBuCa7htwAAlJvFsjU7ou4SomZBLthZHovOmawdQ7&#10;5PDUG88QXQzbpDkJKS4BzjAUgfPOEIF4GyagacYApPicGaLPLDIqHtgrB4PgNh5tuSG1HIclGslo&#10;3x1pjGENZIY5x5nZTsbsii/AagdQuBoBoFHGxmuG26ReHERXBjNYKABxz+QAli8Zao95PDsHGxob&#10;wzhagAHyPG6QFH3OEXmAAC4KAjpEAoCVZ6fyrn/raWCtsr85lYHqPNBQ6xykCHGNJzI3hfi9QkNY&#10;bFnLloemuv0o2QqX60obYKl8zVDEvP2Ac2BLSjLpIUPa9oABuj7k8MYAprBqgHM8OUBJSR5qmUEw&#10;SqEx1ezIZ6sCdqjWmFORYcNX6tlGFGmQjQ+qg9vGUAbtchxQgDTMXCABBRHh6gBM8SYz1GjLLfPw&#10;0ah+3lymeaoZu5AA64gHWEC5swAAqg2SUDsFC+ARAWiqBFOxSEVw+f666mpURuDhO4LYX4uLpjOT&#10;OMsb7GhyjxhMAIAxv2BKDqTVVpc/FXKoKNMcoU7Nos02mq9VzPCjVfKMAZnTTCW1jM8Qoo495+Iw&#10;H1F9GHb6mlPH3RlqzWADpHBE1wADXmwBcBwkrlWspU+HUBzkrWjUU50uOZ4dw5dljaGeLFuI6hsk&#10;XWaa0DAJiHgsCWh4C7pjgsGVrm7EpcPGFavWpRiZnx2xJGSOQaWpKOr5AwCROgE0oobpCh9EPqSy&#10;XAf8leMbbB9vGbiPYkw2BwEGF6Ml4A1xvuVHkPUhQFwKG7B8C/zwLQS5gA4Bc84DwG0AVcrF/qMl&#10;ynQM8PUhKPSEPfHOakaQ3jsjcz8AAco8DqgEAEiHAWgREOgXgQtFQDHGANF1shvECtDlM2PhQJQJ&#10;wKQKwLQLwMC2sOwMwOQOwPQPwQIFPVs2ijl0iRB3r3AABsBxnxBfhpk5hvB0lLpjMCgLFEAggWtF&#10;AUgOnGH3EjtuGDD/EStJm2rTHirkBvBzHzBhhoI4BphwHzBxB4DPAJgIDdghgYEogXARDzgOgJif&#10;igs0NKECM1ERCrwzriQiHHErNHtHPFjMByh3HiBlBtEeBwB3iBKxjqgMgJDaAegRAYiJgJMwCir0&#10;lkqHLetHDnEXQ1IBsTxEinrhofErn9joiPJJkGhvhphgCPhzmNAEB9niAIOaAAAOgYAoiFgNAWij&#10;gBk9FYmCLBs4PUClvVtbAADODWGJkFB2Bwo4Bxhlkhh4hrm7gBhvIkgCB2oTACh8HvACEKFXoznW&#10;lbKqxWJkAERXAGlEHOjfpGOJHbhzB5sZh+pPBiN0tyAEDPN4tvlWGHFVGWJllZqnJjNolaj6iRDk&#10;jKDjFflGijJ7pjCmlRijCdlmFkqCihKDlKHigAFLlsNIlXsPOPLjE4OQlwiOlcvlAFgBjfgNgFCL&#10;AbARgWAAAsAcq+gaARELgHAFjdl/DxtdxGRGpVtntSnxBsBsBpgABaBfBbkHBrJMBqB2iBB1h9FL&#10;pgjfmHGCFGv1FHKlqqGZB+qoB/p8MhE4CklUikgFFXKvuHFXN+mjsUh6D6qwlgDKDNCjh/CmmoEs&#10;jqilGqq3jqgKgFCaAXgMvdAgATEmgogYgfIYALrdJDM3DAPFJYSYPGioEau1o2m8rJhtBlBUNSB4&#10;IkgLALoqgKgPAXnCASghEiAJF4M0D8MiQQtdxEiuh5lLP+B2E5htvYjuh3GQgDGFAZgOgXAAASF9&#10;jeLeAErRwQwytJtJDIkXNdG1jIFgo1v5HvBwBzB2AABpBsokhghnGQsnFLvxiaQtoqgeAYGzgRAO&#10;DaRruoKnRKMHsUCPK4DPB1wUHghxMYoSgABmz2B3B6CWvzL/gODzgfAVHRCcwegGlBl/E/tcQRzQ&#10;0BUB0CUC0DUDi1QN0EUF0GUG0HQMs4I0Q0m8B4lLnyITBnBunzBihszlFzgAAZwuAAQDCLAWMeAN&#10;CfChoeDhk/xZQIi0M5GprEMUwUFLhwhznzBnhuHiBdhoiDTSiWgUAQIagZIrgdAVtFAPy4H/DlG0&#10;riG3zQEUUAs0iuRGCWh1h4nzBrBxmQhtB1IkhwB6HKwrCdgggSgasegKl4JpiNCimDUpsixaQ2pE&#10;jMNby/pDIOHJB6OmHNBxNlh3hxpMB7BxhjGdgFiHAQAZRUAIgPGwACAEjzmBFDPGtMESOeJHEVFt&#10;MUh+vlNOEFG5jsh4hvkGh4BqBrm4htPMh9hvjuAAh2jsgDGrk4CnmXGoR5JiAARrj9gHxtOnj9t+&#10;hzh9CTBntxAABoB/sngCDWBzjYD9j6EaIeB/yuOvGjSoxWDKDiJkR4trjJmUimq0EZCrmaGelfma&#10;SMihCJDYE+FeilHvHsOLSFwzColvjLFulgluFwuRSzSzPlB+nbgNnDgAAaAQSQqRmwAigYAdCagM&#10;EomXPTFgLAjmkBH9ucCkh8B2HiB5BpmNBrhopMBfhoEzhjhzLLBpxxm8FHLRFeP0pqlGmYDiyoKq&#10;VpDhFXGYChDgmnpkSsOxlZmcleimlpnsClSxSFE+u5Cju0SHqLMUyJJ8segJEOgigT00Afl7gAAd&#10;ASTLgOAHn4y/siNK15RZ04xutNG4h6pPB1BwpMBvBmTHB+h7HiAPAQLPrcl8AHAPU0AEAHIa070H&#10;2x2xCt0sDUhqhyjuUNExhzh8RRAGHGAdgPLPj3F+MyDflUxYQPwys5EBzP0XEXzymjnbhtr4GNhl&#10;mQhpneIiDRALHpAAAiAaHTAXCcxSgLHGPzCHDhqYT/rhJEWKHJEDDPPriTHhjRBpBuiDUtjUhshz&#10;logDkQF4gTIazsjaAXAQnGXZ1mnaRF0nW/Xt3uXu3vXvoJ0FXwXx3yXy3zDCNMQIuezepBp5kbPq&#10;lJhhhpoVBohvHzBujwjeAHCHAlgaUiARtFUUCHAFgEyWviiytL05i0pFDODPB6B7FohqBvniBaBj&#10;rLBtB0HvABgDK6gONFAjAZswAVENrOAFT+qoQHPF4FQJPGCnvrlJhwM8wVI3gABoh0TXNuKRASl8&#10;ATgMLdAJzcACRuC5U4IN0607D82xGTHvB3B2nKh2hwhmJKhqBYDgCPAQgYAnElpTAHoaunCdkW0J&#10;owYEpGLCsj4VyzTinjCRB6h2TlB1htjuB4Bstlh6hrngB9JfEpB3TlABB64NPlOPRXkpAEqBAIFE&#10;B/VfEJijhuyhkHB8nzBpB/lohxOUG4sygBFWMzCjqqFdCmJ9pqjKQgxWVclbFECkzcjYABiMqntv&#10;p8qLipGjYDAEjlqyCWh8sUh8B/iRB5V4Fo0YkpNMCPFulf18GqGrTiuLSKiPAUU1F6gYggAAAfAU&#10;GwAYgRAUNWAIDzisTeU5PikWB+yZB6JPB6huDuB2hikzhthqrJhkUuT2h6TlBo1YkeqYKnOpqYlf&#10;GZ2YFgSmqoFYmX57lXFUmfRrFGmcmX2gEWB5imjq2f2jCqFx15uFYhPNFEAWgNPdAlgVAbl4gQF6&#10;O+l+CGjdvEtqm2vj40WKH+DlvkxctegAB0pLgABwzGkaWLiJpQAKpRCXJSnOgGqQ2+3uZgG1s6sU&#10;srQ5huybhxh4iDB9ACDqgNRRgAAc3HiJ4ulaOsvT0YX0sGoM5u08TxXOCp4HlohysmmLjrgABdBk&#10;VThyh1nxAICgK/ARoagkgcyQgUgQqQnqjxyp0mYk6g4VCjh4YHnvhy55L6AABiBrnKh2B5CPAKgJ&#10;CaYRtFIpnRASHUCLgEChGEWIIgUo3z7Q7RbR7SbSoIaubTbU7VbV3y30x8YwzPilHjR0jqAABqhv&#10;jUhZhkLpBuB0lJnqjfgUMAgAAkYQoYIspp2bqrQSW+nXYiw3Css7FHEbBwh1HxBl0tmLhvTlBqhy&#10;HvAEEiqRAWF+AZgRn4gVAOjdvt3r7QUGskHbCTB2h5DUhsB0rLBihvnMiWCPUQkLgTy+xSgHPf3m&#10;whbAoEtK0oYxXdU7kDiFWzjRG8pMByBnhWEpB+lotDTNGuF8AFAJrdRWpBPUTw2x1Km0JU0AnInJ&#10;Grn0h6FJh6h1Dsh4ByIkh5huLrB6hq48BwkGh/h2DsyFloj6bObwE4AKCJB7gCjYB0Rnhqh9lLhf&#10;h+ITBuJvCD7NiNsblCFBmGGDJkVpFtFkjiOqxWFy2nAIh+ijASynieAGCLRBrdB/gGEjh2h9loh5&#10;B9Foh8B9ZyVhK5CFB7h+CFB8vlB7O8B6JrNSWUq4lXp8yzo0uPEZgAiO5kFbiLgBCNAZgQELgvAe&#10;AmAAAdgTRArtiLAF8iJCkBj7sPB7B3oTB3htNlh4Bovah5BkI5hwBwLLBnNS4a14hpADRLqqKrlX&#10;qrSkyySmCmqoSnuDt9WaR6CjgFlG2dnOmdM0B5mjFolzClK0Vr2kWmVOFaKtACk9ANgHDaAUgNAR&#10;F4tVq8zLgSgKl+AGXm2HSXDJMHCzJWLiSyVOh8FL20tihkBTni8XieAP5sS+l8AHgPgc1c6rs173&#10;UXivjouMvlBukwkHBtpMB1B6oTAJAHnGAQgKswS55sANAGH4wz2jixoIkCeUIMUIiqxInWUqxInJ&#10;BxB0jUhjhojuBlhro4BpBtoVGEFBge3p0QYRq/ASMwPyCdmb6u4UzB+HrArg7Zm4nbP6DUhmBrEx&#10;hqBwnxP8DWAHRsu/uVAAAYgSH4gRMDrOAGH9WI3AbWe3+4e4+5QK3xe5+7e7+8QOXOMHzSjqzkpP&#10;UdDshahmCBCEDqgVMueyTa6p5mgAYPEQnYzfER728FMJeXKJ7CFozkZ5UdrphqiDHuiPANDzIYQv&#10;AAAasCAQgLlEYCFBgEMGZ8eWQKQRm2DoY2B8Fohth0kGhfhso5h4h8lLsfLdb/rdASgJl4Qv4wQQ&#10;av6/zRbQcGm4h6DUm8nM8JhW1f8MAVggnCAO8OAKLdACAEcQ4kX2W/+YcTLDfL0qCW1hFomRjUh5&#10;49B5SayF5zNSBxI4B+h3HzCAAJ8vsAAMAAEAAQFAcAO2EABsPp7gBoP56ABkv55ABxgR+AB/wsAP&#10;0DgaEgcCwcCwh/gOHy6CgEBAB9gKHgCcP5/v8AAJ+zwLPyDCV/ykVBMOgAWCgaAAGhQLAB4v2CPN&#10;+PgAPV8Rd6Ph61J81+tRN7Pl7AB5PmJvKJAB7vyCQSPvx/v2aXWQXi7Tx/zqcv6cziPYAFAQEAAK&#10;U8ADYRC0AFYcEYADAPicAAmSwkBgSD52cTecaG83x9wStvO0N9vgB1M1lgB4NJpAB9NVsxx3OwAM&#10;4CQRpgePtYDYB3SuCzbjzOZQgA82RgKZzEAP4CzN+gTo9iQAODdiZgKDAAF8jxzMD5uQeAAPMBYC&#10;JzyzznnAiHgj1AUByYIAgFgALAeCgABKCgPMmDoTAAFoNhGAAVgyEIAAqBgINC0CcJ40TQwwz0LQ&#10;zD0PpBD0MJ4h6Hn8fy7NKgh1HEaYAG4ZRXgAfJ3nBCIKwCCoOhZCITCEy4Jwg5qbyJEEjSPJEkyV&#10;JcmSbJ0Qw9Dskn2uAAHoe6zm2dZxAAYJvGaqR9LOEgLg5AQKg+AATgoEAAAmBQHs9J8Pp3DbPudO&#10;c8z1Pc+RGAMNwsm58n0j53HkiZrm+cwAF6ZRrgAbRxHWAB7UIAAQAwCQACKG4UAAF4Sg2AALgmBg&#10;AAUBCGM/JC+H+5koSlOUNztCtatFQyvm4cJ1AAZ5uV4YJq0meh8sAEoOqiFwRQCGwTgqAAPAtUyU&#10;IQAboTlPls21bduW7b1v3BcNxXHcly3Nc90XTdV13Zdt3XfeEnTrWl43re173xfN9X3fl+39f+AX&#10;3ekMoQdB3LOZxuHQ3ZvHaihune8QEJMIoY1EGIRgmAAOgqBwAAcBLONEvlbZLkc/1rWM6ShlOVyP&#10;lUNn4fi7K0fQAHAcx3AAZRqnGABrnFiOgoIBIFAUyYSAzBoP00EgNVMC4IIYBQDO7a2TYDduB1jr&#10;acr6kZ+rsbx1HCABeGsY4AHWep4P8qAABGC00hgDUEAuBdNazflZw/Isn4GnB8q82B2HOAB2HCZ4&#10;AHOaxaOOwAQBcJUIg8GTLghUQBgOBu/3pPENZZlTRJZJHSSjD8Trsfh9LjLDaHk1B6nTwx5HA1Z6&#10;nJnx9HRXh9nfhx/nmi5wnu1BkH0jZon8s5vAIfPD1UAYFsOATMs07acM2hB+zw5FXQ8n6cAF7+PM&#10;4DAAoMGINBIAAnBmIoABQDjLAMA7DuO2kqoH56yomeY9ivjtHoPEAA7h5wEHWPRto7ytgAHwPx54&#10;9x9vPHq6uBw/Xnj4H6XMf5Hy+mAAGTsAABR/kzAoAxTQJwMptBcB0ywNgRo8A6BEqK1jlJ4c+iKE&#10;ROzAD2d+AAd42xtwFGmbMdoyRkKUG8jYAY8ivjkgsMcjwADfl2G+cA2B4YbP4IOTI6a1x/Hhi4AQ&#10;gx1zsnhWudwmZ2CEAMPCfYmZ9iUj9OQPZlA9XxwOQwTImYCwBkpAmAlzgHAILPBMBQpILH1gATIg&#10;UDwE2lAWAaBFj4CT+gGAISlIydlAOnW+vR75ozponIaOYbgABtjOFwVkdA2AAAMAIRcCQGARAAA0&#10;C4J5TgMgqIOeg5sYnRN6Xy11Jw93BGsHkxFLTZRkjmGoXcj7dEEIDTSB0B4GCnH8WxMKYTgFbN8V&#10;oyg1kBoqDbHKAAZg2WfDJGqlxmRgAXAjA0p9UJkwTqiA4BdOJKDORqawyRC5B5QujoCoFlkxFZE0&#10;ZmlYerzxtDkYcMIaLZRsDlYiO8exMwNAVQoEUGSBQWghY01Ew4CzzzcpRSmlVK6WUtpdS+mFMaZL&#10;3XnTOm1N6cU5p1TunlPVzKtQuhgb454CC7Gc2WdrER3D1LsxxjwTAapmBWCCSgDAEEpPxGKgJfIc&#10;k9ZXOGbaImWUESlQh0CGaBslHePEi42xwDpAANFsYABljbN0O0exPAKAQQpPljwJ5rAAA+tJCIDz&#10;DgQpMqdqsIztE2OYaCs1OaAGdmCiCThPBwjsUWMIawyQADlHlXAA4DGjgeAqqIG4HjHAcAcVFVdB&#10;KfLbsiktvjpx7DyN0OkcZtx2DjGgbAcIxQAAIksAAEIMAoJuA8DG4YC2NABAK/dJts2RpMQsrREi&#10;RrK1nZYWEi48hzqLHoONLg9BvtlHoOBGw9nbAAGyO5hYvh9NtRcVgdICTAD1ZDCNqhICUEJe8dp7&#10;hoXvEPe4wM6NXmjkIPKUoDCEAoAtB+AAHIIgX3GAsgWxDHjRNhLs6wghXSJjwHqRvEhGx3QDPW4M&#10;e0FoJM2HtBiByVYNEEw8SMvEYiVwmkm3DDKlwKzzA4BEC7HwENHu1KAnEECJj1Hezod43xvOHGkN&#10;E2A1EXD1Guo8fg62HEMIMOQ5AxADEfGqAUuw44sDwi1Gla9A4wRiauS08J2nrxhJnP6Nhl43rXAO&#10;AJkRDx5MoJqtUARJgHAKVMBsCKzwQgQmwCMCk81nJphUm2GeRQHgLc4AYApJl5OloClG6llqxMlQ&#10;wPEdk5xwDYs8PAceVh/jxlcA4CCAQOgwCcAACAHMLgEAShTQCqqw2xYAocr44x2sLS0lwaQ7RtWM&#10;M4DcDhjpqJuAWhQBQBdibGXZN6184DaD6LsPJYiLxxq8GMNI1Y2Bw1wHSO8i4FwJOcCIDRBCoJ8N&#10;RKcAvUF2q0UHoFQStJN7s3VrQiXhCciEDpHaRsZ422fcRUmMobjETwEMBwCtMwMkyIJA+hQCoD1V&#10;cK29yflHKeVcr5Zy3l0w068v5lzPmnNebc3mHwEvpPGwk8GrZkAArhiRDHC2tNwD2PAoA8poH4LM&#10;igiAwqZaxBjoEPlBOJrFsOApJrAzBvup2CJHNKR8eY9SJ7vbaNAbThhsDjYiN8dZWB8j9IMBQCKc&#10;Z8px6UnEEMkgAAbkCAACQDCTAIO0dzhfWrt0ok6uEcw7a4DIG04ocI8FFj3AIXYDQEsig9BDcwDw&#10;EZ5kuOVZTmbgI9+Lk2iHJStdVM+HENcYUBRymzH4PJLgDwJTzBADIKibtqkqASQfQC5NSpKk5a9l&#10;xoHTOgH8zIABVysD3HWboeY30uDuGuNUAA6TXAAGoOUboABde3/AAV547pYG023COq5PTq/RJgT0&#10;mY/jnHIVqATAxzv7E4fCQyAIL8A6hQAAfUfYB6BGBgU2BWB0QEx+OgwSqCJ4Zmw+g2oUZsSoII3I&#10;LsH6lIJ+MAJ1BAlILoMA5iUA4UIQ08JSAaAO+GapBcfqwAq03CSgVmJ4HmHQcMHIGgGcbUGkt+Hg&#10;GqNmHwdyJ6K0IK3IhGJas+ZQzIzMzQI4AKI+Hk0C8Qi2VcIeOQjCNC/mWuwAMEjKjIIKauPAJmsW&#10;VOOQAMi8MAJwHmg6Jw0+AAAiAUQoBSAulqCABQuYkUQYAwQAMQQmY+AOP6aoIYjIM5Agb+6+rGb6&#10;3AWw6u62k8HsxUcKymHacSNgG4F+AAkwJ4A6BUR+AoA+uYAQAkTaAGAQQoi65wXOa6qWI2G2HSbK&#10;G6HaZ8G4HinOAayOAAB4A8wuBIAkKSAYaKhGj/FYXCa2smJ2IQHWHeK+GormGgnMIw5+LcHweeBE&#10;A0koBY6gAABuBYTSBCAyY0AS8MM1Ai6yu4oK9ate+atg8aq26+IRGuIIHYHiNRGgV4FyGWbKHKHc&#10;eer5G276AACOBkVEBKA0c4OaRI+ZGPIdIfIhIjIlInIoNHEdIrIxIzI1I3I41Ck8umQ+g2LsUGI+&#10;GiG6V4FQGC2iHULYKUBGyKBgBCWeBmBIY0AyAk+G+U4QT9I/J7HU9WoM8TEWW4ZIHeicAAG+HIN0&#10;Gs6AGgG4YcaCZsI+JStIMOA2hOY2QkWhK05G+GAe/aAWv2aoPMAMPNDEO8i6sepS+OW0HUHgN0Gi&#10;G+UeG8HYHIAAHQH4ba5GU0CABIKaYyKSOxEQi8a5KGpw+THa1NJAuqLqMANKZsHaHMUeHCGiFsSs&#10;HWlOAOpOAmA0MsR2CYY+AuMsl6Tu+M1FI9Hg1G60M6+eI+H2HwLOH4gAJo7KgcHYUmHqHFLsHgGy&#10;iGHcyq/AHWZ8F2ADHwASLsHaAaJMHyMKISsWugIMOWfEe2c+Qs/1OoIQ/6rOL8H2lIAk2AVHECBk&#10;QOAACeBYwmBiA8U8Y6U0qs+GJshumCRGRA9U8a6s4Csq8bBMhEH0HwImHwHcZ0HYG0NuHAGMGIcP&#10;CERmHENWeCI2PsJMOqM4hIJmHKIeGKimzOI+HFCkPW/0l6O6i9Cw+IyWZEOk/o+jDEeuACO0JajW&#10;WuPtDgi9Q+OnRqxiI+ky+GAuAYY0BcA8MsCUBiB4AABqBABSAAkImwAeuLFW9UWyrNEcshEXSiJw&#10;H2H0eeHoHnQEHGmeHLMqOmHwV4AuA0QYKQR4AeA4Ka2CTMIK0DHRI6+Q6+HWHkZ0GkHI2iYgnOHY&#10;HyZ0VKkoB6A9AUBEAkTMkwJSOhBnThNU60ROMAZmh7CSHigrKQHOYiGWGvLsG0V2AAHMHWgI3qJM&#10;B5R8MnIQkYtMTc0TJ/J1EVVUdHEhHauwdC9Mh4bAbFH8AAF8GaymGmHAYiHMHoIQY4QoCgByQgWU&#10;U00SIMkwwTSdUVWdWfWhWjWlIwICgD/gT/AEFg0HhEJhULhkNh0PiERiUTikVi0XjEZjUbjkdj0f&#10;kEhkUjkklk0nlEYgkGlYBhcuAErhEwhkyfb7fgAej0e4AaDcdYAVbEbwAeT4nI4FYdAAxEYWAApD&#10;oOAATBwHhUymUsmkugkEAM0AFij1bhVkj8yflrADze76ADrd70ADhc7wuroeIAbrrujpd75ADwe7&#10;9sYCAgACQMBVVB4LAAYCONDATxoaCQJyIQrAVq4ABoIAYAAelAACAVolMVmWqs0F1UxiUudzzvDa&#10;ctFoDjADceTkAAQBlUIImGwAEgUD4AA4DAukAWjr0Jf9o2OrklmsEzhFah2qmkEfT5nr0eFBdjhZ&#10;wAcjSWQAfj3d1VDgrAAUEAxAAVEI4AAFAeDjYNc2aLK+2TYIMlzYta7Szu4g58noeajHKcoAHicR&#10;vqMbxtgAexxN4fZynQ+B2HemJ5Qobx+nsABfAQuBogYgp0gY0Z5gU0YDAMgrosSALEAAfywvgASz&#10;OeAQAH7Ip9rGlkhgCgkjoKAaVySAAESEDwIAoAAcA2FMvhCFgABuEgXAAD4KQEAwCueAbooa18II&#10;XOjpoPO8ESehKYJWf5/H9JZ/MMeJynMABxGi9ZzmeZ4AHUahmgAe8LAAAp9nxS5/IIA8ggAxLRyO&#10;0ZzyGABjgJJxqgLQRxAKnJ5gJBc4uhJUE0+08rAAfQCSUfoCMS6LRn7WjSJdXsBpcAYAtG0aCyIg&#10;qBMMfJ+sNYEegoBIHuQDblh+FQaAAG0yAAFwOBKyIHAnWrTyLOcCohPSJXkh6V05QS1rgdxzm4AB&#10;vmmXoAHqdJsP+AK6AgCqmAyFIjtADL7AGBCqWZHrsYvjF5wecx3qCZJvGjRJ4VKfQBsMDIIgqAAd&#10;g8GE1AeDCx0+sLr4zmzsz3BKCn0fbDHkerBHIdsXGucZ5AAaxxHYABqm+dQAHwfLBA+zIABXNcvh&#10;YDYABCDYJNABSsAKAjpZzBSOzo7s+rQ1s87Pt0/oIdh4LobBvxKZht6eYJqnasYCR6IgYhAAAaBO&#10;qASg0BrFAY5+dZvyHI8lyfKcry3L8xzPNc3znO89jKB7Tz/R9J0vTdP1HU9V1fPq2lqDz9Au2wjn&#10;ijHieoAGeoAAFYY0NnofaCCEF7lhiEqoBEDHFgjxqsyg7qu+f2CXo10XHpD6wAHz2p39uABzHbo5&#10;uHMvBvHTChwHR3B3nqnKCNHN7EgaBKsAg0IAAsCAEMiCLNAwA9/YEn7gLASj0BgCDngLAQYmAqSm&#10;yEuNQzVyT1kDkEUEP1Qiux+k5UCoJBI8R7l0HGOpC43x2HAGuO4cR/wEP7BuCEF7XAJtbAUAR/YB&#10;gBpAIM2QxJzUepxOkkVdzq0HPTiM9I7zj3okDJioFD48mnjsHKNcAEKj1juG+MU0jZAAAaBSEM+4&#10;HwagAAYBYEZzAEgRIc9mI5rGzK3Ts69tS0SBJDWqfAfCmh8DxL2PMc6iB3DdX6PIbo2ijDfQ8PlQ&#10;5Yx3NHAIPlJynkejnU8qcBRhkZkFG6A5JQ7wEpKAEAZZRpjUmjH2akmKUl2kyWck9JxCVoKXNkkc&#10;lynCwQYAABEAxmgPgNXWDEDgJwALfOOC4DoJgAAcAgzEBwCTIM0Oog8mr0lop8msvSOK0VOPaHsi&#10;4eY7GljnGywUbwxRiKQGoNJgQ4xwFjHu0cBbYzmQ5ABKJZRpzSD+SUOaVQyABqqVYAAcYBTDKxVm&#10;kpYqokfEuH4ro6CS1gEFi4sRBcqJ8LGNHDqaI/R/mGH5NtZaSgEgFf2BthIAAUAdjOC0D66AYgeT&#10;ECQDAHgAAXAa1+ZpkGyKiiHGxt69ZpERmwu+N5bR3qlHGN09Y7RxqPH2OhR4CgEGaA2CgIJigOn6&#10;AQBNwgAwEgQZk9F1jFytR1UCYZe5CIPUXUSO1EoxRtKPfU0sBQDDNAeAoBpcQHAVAAAyAxlUqU+k&#10;ZjqbA7cEnPOzIdBgghODDD3Z6pQfBhi5mCMAT0cD5wADZHKXsco7GjjzHoi4CYDEegzBIVAF4Ikv&#10;AoBCusCgDzGnbenUMkFtiJ24HuPguBci9jOG2OkAAsRjztHYPMnIJwQgZKaCQC7KwUpeA+BUxs0H&#10;r1juxdm7V27uXdu9d+8F4XsRMvFeW81570XpvVeusjama2FNldZJ4+nax8LoM13YrXfMCJyAAIQL&#10;nCAzeOAAEAGXlgLMTUQ1p4Y6WDqDYhsx27FRtjWvFB8tYnWOQ/JAnVkAAPhRcOcdaFB0DuLoOuEC&#10;kMUvhLgPOyaSx/pKR4j04RjQKAQMoBIxoHAKI0BEBYyDKDNHCOem5W1RcIRuwc24hlaR9D+ScPY8&#10;gAB3zve0PwwSC2BD5U0OweJ8xyDxuEN5fauTR3OYWAxLwCpdnMcAuwBoBzNAVAW18BgBzGrCXblq&#10;3NQcmHcbSa8sL2UD1ip/NXRBDHoqEMMTcuA8h0SGHMNhgI8R0RUH6Pg+edaaAdBaEo4IG00gGAVW&#10;CHJWHToHelEMgsG0nD4m6YMcyFx0jUGplQbMVB5DekMPkdKpR/j0aOAIeqmlXqdH8aOBZmh4HNaY&#10;Akww0AFqCGfJwAA5TGqgAOkrZNCIh0MosQZJktTYkuccQxVhBACTbh0AU0wGqTgtA8CgAAOQRQxC&#10;CCUGQAARpsOhEG9+h9E6qp/lpB0qsHQdSWPtQQ7RyIXHAM0ZiiRnqTHMNBR49RzoXVSXCURhoEEF&#10;23jKVABTqz5NHPwgs/icjWoCOSgI8lZFjWWqBIpqZa0WSoP9WlDTpLFWQr+hHNSwytokQaDhMbCw&#10;eUAV+bYCznRkAQZADQE2VAmA6CQAAMARH2B2CVlzx0BU5nrREktuCRGvJllx9eZR2DiGgAAc41Bc&#10;kxHuUEDAGDlsKhiBAEYPEs1cMOkBXF4O0PObdQyDaHx9E9Wok6wthUjkEHDmUY422QjxHy0cDQFb&#10;nlPKYCsC4Ij9gLjVYJnTbM/J/OtUV6lQPE6Kmj4iOe3/Zj4sibVJw6DCKJHU7gcI6n0DpLoOoeKL&#10;rdmCNCkrH5kASgbW2CoD66wOAVRoA4BaPU3St0NESafCEEwYUFfRJw1xxFBFr5ezY50KD8AEZAE9&#10;0wABTBsUwFQHltmlQXqy9n/f/P/wAQAwBQBwCLCLyQCwEQEwFQFwGQGsKrBtAjvNWCXCblYB5kXH&#10;dCghVBiiih5B8lBAfGrutrUgAATAOHFoBEejrrcG4rDOCuBE7L3CIMkvXF4CJGol9PjgAMvC6MSi&#10;6HwHcBxi/AALLsPh6Cci3lBMYjEgEADkegHIDn+DIAQs6AAAPPrAAANwqgKAHH9n5kdlkJoL5CLn&#10;svVCGGeknPNHcB2B6D5hxh3kSwPC6JoB8h+EnB6h7kXB3h7EKBzh6EUILD9gGKwQujIADgCCsIcD&#10;nmyElDLI1LWGtgLgGF1s2H9qdmzsIQWI5wYHXGZM/povuixk7nRROldh8C6B6w4MqByp1B0BsmAh&#10;9B6GngEgHLngJANEygLAUAgDQAKIzkfmZMjmNMlxPwYI3HXCvFAI7DDB6h4i8B2hxIVh0htGChzB&#10;mj1h4huJDB9oSDTxmlNiCADMYp6pZJPkegEgCDNB7RDtrtUBpAGFBBgAHFBBwNsh/DRG/iyNxmzj&#10;qiXEmCGpYjnkCEqAAAEptuGFBFqCcgHs5IugJLngZgPD7AlgVAdutpjn8AGI1M7jNQxF3MJuBmzO&#10;EM+DXDtCYPGiepvswBrIqBsBfhftrholHh4hxhwkhrRSCk3SCttp6uTJ6uaisMZJ8ErCXNgAAJ/D&#10;DBryfOYFBOZIIJUE4iYKLOaueKGJSDUEhlkFgR/OZjTvCRhEoErCCKOF8OmB+DDAACcCYw7CxqOD&#10;QAEjGgLgKLmAVgQJhAgAWjjgZAQExMfkBMeltxLjUywLCM/KiE6vYM/oMCcmpFNB2tJl/BpheFKN&#10;IgAOoFNAIgKCmRdReAHANK+gDgFkvAAgCtsprLtvDpopbEhonCjncBzMxEMB8HcTVvJCVh0h4m/B&#10;phxpDLJknAQAMK9AQK8sCAJGYgIRaRRKMk5ADgCvtOojSqeElPwI2qfRiJpizDrk8NECyILKzMMy&#10;3CkFBQklKFqDBh6C4Qihzh3CehyB2Ceh0Q9wdi3TWDDMdDRrpjGsAF1gSAOFtgOjPDQJ4pqQXqxk&#10;9E/vXjZBwveAABghoBunchum/Bth2DDMeKwAsgfIzgZARl1gEktFQFiwHUR0SUS0TUT0UUSHQ0U0&#10;WUW0XUX0YHOnRINrHvcAABohuLhBUhhEPQ2CcgYASGtgXARmVAYgRKwALAIn9s+E9l6ECE9ixQaC&#10;TTrTTiOuFCcTGHai3ich6CkCjB7EnB3QdB1nwgAT4wesqz5jBB3B7F8RxoWkegNAIiqATgOGvgUT&#10;/QSgNnFgLSGDSOaoIjvvaCsmakGCdPGu5B5ighvB1kLhql+QiB5j5iwklCtJcMntXh/i4RAoflQE&#10;5RPDUIHFmDIgH0igNJhAQgKGts6KwKRn9olQZwYk+uCHp0njZKhjpnYxPDqNBMGo7FBB6h3DeB1B&#10;wBkjBhxmQh6B1mCnADGgKgRgfKsGXAGgLPSTQmvxPUmVZE8zuzDEFVaUqnYL4Dri1knQ8ncB0hvU&#10;IBthghhu5BpGQh5Bviih+B4G/NtjBH9tkNlRxgCOeDmRyADACDnh/ydB6gEjRhrNshbgFi4BrgFi&#10;CB7MEFdgCoHUoPUHHrFR/C0NzpqyxJ6o6qOCCB8o6lliXJPisAOgJrmAdAQk0gcAREygbgPj7AQA&#10;JmYt3EklcOAxizqRjEnk6B4h1LhBwhoJ1BuhlBlAAJyhjIqhwiildi4ErFBNtjRwnElTnCCgDFbE&#10;tCXEe2sOTkSiCBkgBOW1/D2N1kMOZjoqDx8iCt3CYouAAqJouGxlfNzysR+xMOTiBIPInTWEly0B&#10;/qPiCyzjSS1J/lrJ8AAkeK/OrAAATgRJkAagTgWr/AVjjgUAMvSDQjIRFCI1dTEQyVvJp0mk/RlF&#10;ADDQ/rhBzBxGC1hJ1B6ByFJjmjDANgQE0jlIYgFgNj9ADgGmY1d1wiVXSVtiH1bMKRiiCSz0si4Q&#10;3lShnhyBstr2hS0onImIdB7suFIB5kUFcUkkvDPI1ALAGFtvsjIIgTLM8D9kADgqv33EaXPvZrEU&#10;pUCLrl6yQCEFq1gQ6jBh7C4PjDBC7kXT3T4U2FIB2yUsPFCCXR2AADHjRjMH9gRMDE1AKnFgMAJD&#10;IH7CsGwjExGX7XhnSuDzEL4HqB1B4EKBqhulEG8mlhiBskUDGDGgqAeIzsBCoLYkes2OjUY4fYf4&#10;gYg4hYhrcwD4iYj4kYk4lUXoLJtw7DDBqBvighWhhXpmhCegNALmVAVThmVgVrpQqucVd1wUmIJQ&#10;ynIUqXkm0HnLGD4S3QLlNB34U4EEKByh2i6ByYD47CevfknQLlrWBn8AHsfH/gAAXrXmuYKgKjOX&#10;1FnF7ZHlk0QkfJUEpMk1DB4xTi6mRgABr10gABmBwoqB0B5m/JoTBxg1dtB1bomn3KzI629FejEz&#10;/LngbAP3LAUALDlnFEvPsjNEEraVBVBtDxNJq1cSRYRYTL4j4FMntB6Glh4hzoqB0hthhGBIsEoJ&#10;fHCALgUAi4HgMTQX2gBACisX6l5UETrlo2fMHI61tG1WIh5GjoToV2ilHhsBdmAh1Brhqkh45J8i&#10;4AGWJp4wmDSDmJ9FLlfpZH4KI2BtUM2WlgECCBdgEFNBo2IO5EbkPgEIIEiuTxjWNX9CYWCDSI6s&#10;EjT5XCCvIXrCv3DH+nF0iK9AZAON6AgATgZlygNutAMgICoXOknv9zDtErrm25gCEh1hvkNhpBeh&#10;djehi2mqmlJh6h1CgwnEexDxFuSua3Gp6pUDm4Gkn2vnvjZBl2y5OSl20h42totoIW4B9ocDTp5Z&#10;xFnKIueTplaDSoLFbABFoL+p8Cvy3PxDTy0X9y1oPXDXElLsny1jDTFjmAFMbAKkvAWgSExAjAZ1&#10;ogbASEyjkqaDJnF6iWgZlVwixX8mcXTPEo6jxieh4B3mloThrUzBshgD4B5EL05jNSHozxfAdTLA&#10;LJkGJKwDotUUokDXi5hXiEB3SkoCcY/B7HcUcybBghtOJhuoTy0h+6Ut1FPomCbknDEDRgGgFCqI&#10;FDNM7obk3otjRscFtmqK9AOgILngNRaoyM2350E3RiGsIFA3lptzyB7UvPji4B2h5jBPjCezccDM&#10;U4UFNB4z0HtMOWKklYNH9gKoAQsgJn9gPALDGrliqH8jNIFEe4QRi50HUTUk8yTCXcGCei7G/BmB&#10;srhBbBnFSlmDngmgcOtAZgTLnq8DNJm4e4l8gcg8hch8iHVCAP+BP8AQWDQeEQmFQuGQ2HQ+IRGJ&#10;ROKRWLReMRmNRuOR2PR+QSGRSOSSWTSeUSmPQMASxtuJ2gBbMZtgBsuV4gB9gIEgARhwJAAkjcOA&#10;AUhwHgADAMBAABAEAy2pQeo1GIwSI1aUViIVqDVyF16NwSBQV/Vh+v1/AB9Pt9gB8W0APd8v0APO&#10;6AB5PN8AByu56ABvuZ3gBwOl5gBxu19AACAUDgASh0JgAWiDKjQS5UMBKev9/VF+P2CPd+WsCUwA&#10;A8FgQAAgCU2oQWvViwVaxQV5PjAuB3uYANZ0t0AM1xNcAOh5zGmAMAVCm1SrAKywWyaCpWu17QBU&#10;0CgICgANhALgAbB4XAATBYPAAMAvKgsCgiDbmw2OFVawWDaQ+uPs+zrusrB7nkdAAHccZnwQckFn&#10;gchnOsqIIA2GDVg6F4AAmDT0gUB4MOeAbnACAURueiT+P6g8UxOhKWRasJ/ty/SypYdpxnEABsGK&#10;YgAG6ZRkgAchmGaAB6nRA4EKsBACqiBQDyc1LXn8poDH+5wCn6prXOcpbXAOAzIgMBKenQA6CGWA&#10;i+mcBS3mgB6mnSBTvSkfrZgHFiDTsg7ooQ7aDAUgzqII6izLK0k9LWfYArXKEqgG8IPAgDIABmEA&#10;VAAHARvSHoSwsEIJg2ADmqdGD6xchiCQDFsUnKbRsAAZJXlcABtmPHp3G2bK2HixIDgO+gDMfUZ/&#10;y26ICgIqIDtc17nKUAaogJYoAHPRgAGUAa1mzZhzAQgh5AO5wBNglsmKcpaCykx1xNi56noQ0lCL&#10;Kfyz1KsztrPQi7XuAB+NGgq1IK07n4GAp9LWAWBgAf193eAV0A2DNRBgFYYgAHgWBqAAkBWG6fAq&#10;otVIQALqxa2b7IQ20Z5S/Krxc2rn3nhidLcAB4nc4B0HAaAAN+aoAHydbkSe1wNhDCwIg69IFguF&#10;gAAKBYLO42itNy/dT1Mj88obGSKHyfbGniejEmwcxuAAXhqmOABvHScOFn6fiWrLEjZNmlinucAY&#10;CS5Et3KrZLngK5wKgeyoTgyEL1AvxQTgoD4AAkBak1Sh2UInrcVIUfeBnkey3nSeB7sEdB6sEdLA&#10;nCdbAnWeK+nrr+F3o192giBTnAoB7wg0CIFgADwKgcAALAh3wHgY8IGAU8IFXNJjnNSqrZxWr+W5&#10;EqiVJNPKsemr6ynqe7GnQdqcmYbR0gAWBknGtktAAIoZhEAAaBM8oSAz33e2Z7P+f7/z/4AQBgFA&#10;OAkBYDQHgRAmBUC4GIuRfA2CEEYJQTgpBWC0F4MQZgSf8/5FBxDoJyMMZ5xBojeJiOEdxawLgTeE&#10;EwHJ7QXAiMq8U8JsFnEQg6dYjTlyOlcRY1VrjliRG2ew9UqbDC1j5H0Y0dQ8HTDfHKTEa44h3AAG&#10;eN4eAAB1DzMaARMIAAQAWeEDcExQQNATAY3Mpo+zQlwT2A0BYBgAAkAxGkCgDTwlMKiu96sP2sm7&#10;N6b84JwwADOHCcgc49CYx5RCn16gAk/rzUKfxQh3THLDA6BFEANGlHqPYAAC4CiggKAIZEikPGXE&#10;JP09RkaqysspUOPwfJbB6mFHkOps46hvDDL0Oomo/B7xZAQA8DUoAThCAABEDSGQFqTMcAZQMRWq&#10;EOcy1lzDLJVQ6VMVZuJdh9D5L6OQazPxmi0Fi2xIDNhvo5H8PUwIDQEH0AWuEAACTwmvb8T1KqpQ&#10;CL7Wk9BSAAEwGRASApQI8p7jfAEX0aACG5DCAcQQboDCoj+AOeEfRqlBxCiDPdp5BkrEEH0octBW&#10;E8FcLWaBuRbW5APANGkEAFFRA2BC04JILQeAABeB8E7wwFgRAA8uU00iFR+RS11Fg5xuE1GWLYWQ&#10;ABtDGR6OsbA1mgDuirRcnrgzwrSKaUwgj0aBLOnsQUpdX0TjpZIAAZa2SbRyWoAspo85SMLjiqOi&#10;65znD+NVXyPb3SC0nLMdZeskDtEGdmoawYAC00pLS3AuzCVVMDAGPusK/zQFrAC3FftjwEgRKSB8&#10;EQI2LguY8FwHQSQAAwA9T01KXESMxevNNzSqIjMmmwQyHkfojMlPqVEfA9jAjuHW+wdY5BpgAHWN&#10;sYRLR7DqmSBECDkQLvyAkB4HAAAFgVtIASUTgpoowlWQ2VBHJq1FvK0BsDPR5k5GsOMmouxpjFbY&#10;Oht4/x+mNRe34qD0o92IVKSwuzDSrLoAsBIyoKAOAlAACwDeDAWgZBM8MBlQHK25twQu88QjRlrH&#10;qPgtY7S+F+HY6Z1RgRvDndMOYdo9gADsHo6MfTAwErtAe8t4YDzIu8MiBsCh9ANgTd8BoCTwgIgN&#10;J6AZdEeps1FtzbxrN6YBw/e3bUsRLB7FxAAOkdxiRmjbfQLAY6OTTFRCGDFxT9GpAlA0A1yIDH9w&#10;azlnPOmdc7Z3zxnnPWe4KkDw3nzQGgdBaD0JoXQ2fWsW2w0WIdY8DEjWG8cAZg2x2AAGINgwoBTI&#10;PvBo5B+gFQAAhAtm54ucZtTarXbUqdupqMjmtorC7MHNOXvO9zVOrML6vt8io6q9Ikj7LtjGWY58&#10;RE2JgcEcBMRoDfJiPh2IHwKE9AaAonqVD6JUjklc8IIAL5uCCC1+wGc3T2KiiIrWf0TyAMNIIa8h&#10;JDHIOUTE7pTTZEFj4dujcrGFyOkqd4AscgPARUoDUDgLTJAVPaBaZs9dN65KpJTV2UtWn8KqRpkp&#10;ZUCoHHeONng7hyoOHIkUtJbwEAUwnwLgwFQQMaAaBNyDezIndhvEVlE1SolkVPxLKDV9XEFnA6Me&#10;I7NKjdGaMpa4sBWJCGiNElpuzHMBjia55Zzq61BXeAk1QBVpgF3wlcpx4Gn5KNfQVfp3y7sJR0AZ&#10;uQuk2nBd8AAeGOB7pQT8Vajx/VEEIo9R6kK/WF2MXmbfwBBEzkEjYXYf+wFBT1lKZICwHQAA/BSx&#10;oHgJWLA1BACsAAGgIAUJLUcqw7hznAG0MzoythjE2GIL9mw4hyT17Ad+rqgrY1gaetCoPZp6FKOi&#10;OqtYz1rDY6wYYCJ4R5ANjkAGPFZjnJQiBEFeKxFor1YCU7wLAl6sMIJEgszcl+qEYGAH8LAwBd5s&#10;Kv8fznDHPNAAA0C+oAcAsBkAALwQAoKZBMekCACI0rhPC5ulU+eyclU5s5wg64q1W5q1gewLUpWH&#10;ydGHgHWbeHQG6GYZ6HOGoX6HcVgASryA0A+aQA4YsAYA6/mAMAaUoXcawyggE5wIePsa+May6HkO&#10;CHIbOF6GkR6G+HObeLSLspSOetikcT8JaZOqQOqWcACcGciAkKCBOA6wYBWA0wYBcA0wm26KC4cQ&#10;k4oRgh8IlAEIKHiHqbkHEHVBoGuHIMSGeG+iq2SMCHsHsMaRIIIAkxwAy/21C1GAAA4AmUCAsAeP&#10;oeOoIWWnrEIASAMq6SkO6r+30VRC8yaROLE4kgK54sBEa0SQGIIfAlmHMHXBoy+ugFiGW9eNOKaC&#10;KBk08BKakBGAyjSho0PFhFjFlFnFpFrFtFugQz9FxF3F5F7F9F/GAf5BY30ZVEwAAxiL7E6MKy+f&#10;QFqGWHKL0HwIIBgBImKBiBK1ABqM282M9EjC6KmrXAQtumzAA1Oh0iBAUIq1uPuw0wu1tBeItEev&#10;EIYLULWLaLsHUy6AAG4g+OKG0OAGAGibeHKHYMSAYXQTAPoH+AMeEACAOjS3+J6BQkyAACYBmmKB&#10;cBAumAieQKU7NHMiEHiHuMDDY9e3aG8isOOy2kU6+bsKqa64eIST+RWWsRES6i+A+mUUy4KjmAoP&#10;ackKSnsrghxC1HEIzBc5yRQRqOwH6H2L6H0lrGOl8xeG8bWHkHYG0LYHuiqag88AkBCpyAkA2QyA&#10;cAsfkAQAUwsczJgqI1WK+Nwh1C5EmhwRSK0HqHkJyvsG+qgGQ9SGUFeFai0GwVgPoNcSUOcNgSq7&#10;MyUWicCRK3oNmOoNwWYREXOjk3+PoPAOcRkLsHGAILWGMAMMa+EIIHYNaLgAOKaTs3KK8NyO2o8K&#10;eWiKko2XyAAxcO0RSUKWILIdm8SLWX8wGH4LeAuwqAABWA6wmB2BMQsCQBcB2AABUAytInnMKb21&#10;ePwILLuJyHUHEbe6I6MGgFuFuy2GyOQACw+KcYKACb0OiK0cGKins+aWYAQOiHircJqIIG+AQOcH&#10;Ex0xeAcPCHzI6H4AMNk9wNCLELeIOsia6TwNoXwKkn6sUX6+yUQ/LN+sSX+YSs0X+/EX0Kw/OX2H&#10;ybkACWEVGAgUCBgBSQsC2CG/uB8BQBmPEAe1AAaWAiNNbGNEvAJHbLYPrR81VHGbnHIyauEiyHaH&#10;KOIuKZ4HYl2YWHwHWmSAeKCAkAwwYAkBEB0u0AsBIKUASumACAId8KhCTCHGEQlR2ZaISLaLeic0&#10;fBsAAF8GiR6G6HOHAfaLeOq3oayO0rW3qRWK5PbCWAmwQMlChOMwep1CslAAbCzKJKQ4qKjB8Lmi&#10;UJ0+qVLJsKUXaYUfAbkxYxcGsHEJyJuJyG4HTBoHoy0TIOcAuAcMipiUCjCjSBDOIAAAyd6mTIOo&#10;FRNBUP612RUyuww1Wtm1nR0gpGHTTWCIK0cdGHAxZH80qFyGiQORENcCWBsBAfmBK88A4Aqd8yQ7&#10;vGDXFXHXJXLXNXPXQIpF1XTXZXbXdXfXhFzTU1OiItoVYYEs5VSL6GqG+ugFkGOOIG8HQxcAWAYK&#10;SBYA+1ACOBqVEBQA2eEyZNjLdATOuyelgP6Nwt3LqlQ5tUeQHCDLa1U4hHZXmIa2cLeHaicAAHEH&#10;PSiGoG69eGoG9GgGhTquU2KsMrwUCAIAYPKmgKCAIAQzcBIA2qACMBeakzQKSx9W++HWSIUHeHsM&#10;SG6HWRy3ahIHIVgHUHqiq5kVLTM56e8eoRkNRMqARRuBAAkKKByk6M2PaeKzcWEo83RZCezWQXoL&#10;sX8MaHsHfGgHkHMQWHkHKuSHgHOZ/bwqCAkwYmI80uuYsPgPaMgjSRFXDTTbrYpYnLlAHEa1pHXG&#10;8HiHWugHCGpAyGyqkAAGgF0FsAAHaG9L2AYAEMiNgPC00NpQKaAASKaHyAMKiHu60LYNUTsOcH4o&#10;CH6XQH+XUWQ6+egIMHm/KSEAGLsHSnuHddyaBCWWTUke6LFQcIQ1M3s4uaALLTy+sIJe7M+LIUQH&#10;07yX8sYvW/8mSAUumBaA+BQAACcBoCAAABuBI4MBEAoKKxujTLnHaepUlfaHuHqdNayOQGiFzPGG&#10;+GYGWnVL2H2HlBoWEMiO/HENiKi00KjPoIKxrUkOiHmrWHU7MHKXIHTNOHRNOHgxqL1hCH47Mr8Y&#10;WKsTOYALKsE+i3y3wXqYUYWIIsaVGUQH9Q08VQoYAYQ+q3wYULqKcNUH0+WBcBI80CmCCCYAAB8B&#10;WY0BQ8eciAWeFJBSDc2301lHPRzYnSCP2e5c014YBOELYHwdMHfAkOSG+QiHgHSqsH4HfL3bOKaA&#10;sA2p6AiA2UxBQ4MmGVFTDgG7BjI11ZLKJbEZjKSvSc4LexixcGwHKbOF2Ggl4G0HLL3RGlm18VHl&#10;QT6Rke4T+KbJmsSNVIWNcAoAk88KPS6BVUTCqwm1GwsKk1pjXG8fAMbE6JyHmc+3tdlEJI4jkLob&#10;kG2HOMSGzDSODVEZtmQngIKAwAijkBGA0eFW6d8AvRQmSAWnlP2nrRMb4q+j4mtY7C1WIh/gIzrG&#10;GK4HWHedMGoG4HOAA0nSiGIGyiyjgJ6CsB7WyM01AhYPoAQXRXjodofohojolomJJXXopovoxozo&#10;1ohHk+eRqOyOwxSMKGAGaOIGmHCMKHIiy82AmKSCYBucghiMrI4PDPjWFR5pxjXLYZWlge5YwRRk&#10;lYuttEtjLLjc3KNYrYuHeHkdMJeugGw0jdQG5TuG4HGuhZaiyHkHpNvQ0AMd8AKQ+oEu2aemGAAA&#10;+M6AAB6BSqABkBGqABOA4eEAm+RpvbCHdLuVqHUbeGtAoAAGmHKV2dWirWrCDT3JkemaugeNReUA&#10;SAQJ6BFbUAAB0A8QyBIAmPaAcATq+WHkhZJBag6IEO1iOJ0HwJyHsQNGOHXKyHgHFAsHsHcbebAd&#10;GpeRAAkA+ByAAUm4MAeAtWyALLTWAyca3qRp1AVEljNs7qCP6HgHUfQG+GiGkJsGMl4GkF0FxdYH&#10;BTuAUANMzeUH2nuHuSVGPNOHnvEHrd4LgXaS0Ndu+OcH7U2XaVGXEXeNde0IKL6w9QcHi7NeQq+N&#10;nQQ8WVRe+aeqQKsXq79iGpILWsEUY+2+yH4VUjYX6lk+xiEKiBGAsKKCEBeuyB8BSBoAABzOXrNS&#10;qVKv81OvKqMIUHYHJJNdOG4GO9SG+GS9SHmHLn4WWq6b9e69wMcSanxhAnvg6RUHu9wHccCHaXQH&#10;SXIHW+GHjnQXAKaHrCWH0WYH3QOOjQVfLy3iEJa/MQEOeYCvw+3iQX2YUYDQusWH+YKHyO1QOduA&#10;ABOBHfsCeB+CU8iYywaA0fkAsAYunkgvTKRHOZHp9HfrqatUANpjfXuIZJHO2HRJRSQZ+HgHGQiH&#10;8Htn4nmOdUaUoAgA64MAaApS6AOAcVFu4qARKMiSvvqtic1nfuRC8ZJYylSNGbkLoL6Gvk6AAF2G&#10;eGCJsHJJQc/lMZmS4Kdv+s2IVCHtCJaksoEPDloMqBVUPlzS6wjl4Abl9WJczkoOrZbBoGiGyfYi&#10;iMCLWjkniMieIJ6c+W0HMdMiiL6HeHobl01ziA2UCBKA3aGzaPcdsAAAc/YWE5nqK1avIiDEhmDc&#10;uz4a2OqJYMPBoGMGkbfZqiqG4HWMaA0juAACuB6cUBgBGKDnMq6NVo35J5L5N5P5Q0Jot5T5Z5b5&#10;d5eg1LX0EIMfJqbDKOKG2ugGEGpSiSoNcB5foABGuPL2keEApQBkjEkyoo4z/SBbD4M56yr4K1xk&#10;ghz6fmDHKLKHGfG0shGrYGqOIGkJeOSHYizNrHqX4Ugq2AY88u8KCAG5LVsAqumBkBCumBmBGKSB&#10;nW3VsAkPpcs0TrvBoGyHTTuGsHPJRr+V2xgiqNTvmRNBXRA1yIIWENcTIJ6BCAo8gB0A/sqAk8gn&#10;hq/OsIxWQlT6vKQZFgOMaH0QKSMHbL30oGQL0HSOQHsQeRCMjZ64MAcAuUwk0UxfkVElKd8RKnvA&#10;V9RktTRc4mz9LLXgKZMLEHkHaJiHIGyV2GyGQvoGiFmqeHSG8Jq7CSNNSi0ASKiHZzgHnhiHthiH&#10;3dvvaJbMqRIKjyuOmO4WZPbPaP1wMXfRIIAAH6AQBBQFBAMAIJBYI/oXBYKBIhE4PBAGAAFGIcAH&#10;8AH/Ao4AH5IX6/47JYK/n7HQG+46/5dAn3IwC+X3BX0+gADwYEAAIg+IQAOxWNQAVxwRgALw4JgA&#10;BgGBQAAwDGYVH4nDKzW65XHm8XgAHS4HAAG4yWMAGcs1jYmw16fHanc6lGQHVrvCAJGQREqfVKeA&#10;o+AcJAsK+wFGXvhXmBIu8QLGXWB4y5AVGXRlwA6gRF3qBoXiY5VsFHwJKH7K4U/o/JoK/JVHpQAn&#10;4/Y9MQHtYLs5QAdU/90Anzcr3IgXEhUJBQACgPyUAB6LKMLQxQgrPY92a3BIfW6w/9bE8LWgDWKz&#10;5a76fVBfB24V7u9u37N3w+HsAHq8HQAHc6G6AB4HOuB5nGaDXrCCAJAiAAIgsEEGA4GYAAUCgSgA&#10;AoFgsjADgchQBokwirO09Luqy8LxPO9iIRLEysNq2x7n0fAAGychuAAXZoGDGhxv+ex8xm2COgIA&#10;KLqq3aQoojETNYiLuAQqQKAkCgABUDoRyqDYSAAFoMqc64JPeibzTG7KCNSjp9H22xrG+cwAFqYM&#10;DGqb51AAe5+IsAwEQYCAHo8Ak+HeeqOgOAyEhGC0OhMDc/hWECfA4CgFAABgEqlKCLsc7kjzFFiu&#10;O/FdPvWiEyRWrtTK1UlV1ZVtXRHFD1PMj5/Sa2qOmscJ3AAWJjm8ABtHIeSCqiAAUA7BYnhwDoAB&#10;SDqfMdIzx1falq2ta9sWzbVt25btvW/cFw3FcdyXLc1z3RdN1XXdl23dbbwPbd953pet7XvfF831&#10;fd+X7f1/3dWcVK4gh8H0kZ2ngegAGmbx0gAWxkm+AB0Him4NAuCsqhDjSiY0EQLgYv6LIPU8TYJV&#10;MxVQ9aF5TUeT5g9WX1W7uUq7l+XRGj5wHMdYAGAZRtAAYxom2ABmGtX50nfYYEgMiQBruq6PgEAg&#10;DgAAgEw6AYFAnrAFQ1KUFhODWRBmEcFuiC4ABACtKTFm2TAAdp6HiABrHRiZrnO/5qHNox2nrXa7&#10;6g0SKqy2zB7jUsLgKiQFAUBYABGCoPAAHIQBfyYJA5SoCgTC8P2xxeVPT0iCPAl7Y1qnSBJ0fJ7H&#10;fO53HIAB5HUbMAHGZYAHwemHoxTAJQeCQPh0nYMBYAAGggDWsAPkUSZXE8zbgh/UO07ruZjWPuer&#10;FTy5yf9poKeZ4LCdBvYmbZjmKABnlkVwAHGbZsAAegCoudrO/mBiLjsAWRkegCSJD5AORIfrTyIk&#10;XAE1JJZBiCOHH+1IqpoVaGhU6RAwRDYMEFIS9cjjNTDEFKkQREEGitlyJSSIkJOlaHtAEbwuRMR/&#10;ExAATYkR9QAAIAM1cCYFQMAAB4CoGQAAxhACiAAG4IgWgAgIQlqJF3qHkW2PsfQ+T8DxbsN0Zwzg&#10;ADJFaKkAA4RnjNIEPFhZNSbgEAIVIAphS8uhIIX0jJUCCgIMEYEgjVyLD/Iy9s2xGT7kEHbG8AA4&#10;jNDjASRkcsAQADrkWAAeYBiMj6SJCEjKeSXmqJWVguRJnEmzN0TAlhuiBNUJQSokZtDTD6I6PyOw&#10;/gGkJOScsKYPwkgAB+CkowKQLoPAoAtP7pHuotO2ixl0xHGHwVK+NFKqXyMDdKTgfI93bDvZ8O0c&#10;r9h0DZGGncdrRipDzAAAsBgDQAATAwCecoFEsAIAg50AwDUNAEAUmEAr0CMKBIU1Vk00Uyqme2zF&#10;ma8jUm2YNFgbA5Ubi7GeMAAA2EegAHsPiaxK5Vz+MIQ1JJWY/spgopcAAFQJteWOlgFYGktpdS+A&#10;xMLOD0j5YOACNE1hnDXLKKkXIyAADQG0OV+5IyMADISAoBif6iKUH2AEhIGgJp/BwCcDIAAagkQ0&#10;C8EjXgMASUo4egEU1TqfeoYNlTM2ALsYEiNadMCPk5JGwqLA0Rus+FaMZiY6R4IzBGBlBYMARpUB&#10;6dQAAHwKuSo23Ks9ibFWLsZY2x1j7IWRslZOyi1l4zKsrZmzVm7OWds9Z+0C/a0nme0ewhqtQAMH&#10;NsN4cyuxhjQLKNYcRYRzsLAABoCifwkA1csC0EKYQKAMIkAd/NiJpKlRZTBVczppumucR6sin0Sp&#10;krMq26qsLjIqHOOwsIzhrFlGONJG4wBmu5HEOhXbT1NLTLk6IAgBlKT2nwA15yCkFgcAmpQGQIkF&#10;hGBk84EgGXovZRQp8dg83ZDTHMjcaw58GH+bmPZuxkSJJEKsy25MnrnXEISA4Bc6ARgXcsDtzJPw&#10;IudL61cvZF7j3ZO0za5KZWV3TH6SMfg+z7j8HusPHCux7DuV+PIcqBh6DtYmPlwRU54PLA3EUBoG&#10;QVAAAchWcoDkNACnzUMv1zZiOnRMejAp8WZYycYQ+tMzz3kPbq3YdY4BxAAG2WgAAzRYCszgNsuA&#10;5yEsUgIAAcwDJxgKKkP6PBIoFD/MiQqS8DTSEZIPiw0iRx+ADVppRrFHlTlUTPMghcJYRlZI3caP&#10;JHCsAFSa9SFRBSbwRPMSgjhHTfEvJjFaLGgnQAVAe14HIKAYgADID4J9VAQvK0FFBqVYKB3NPWrM&#10;2J8yRjjGyXAZYtRZAAG8Ming7huq/H1Fop+WX8kXLq6GDxUo9AAAO1IA6R3QR3SOAggel3sEEiwR&#10;keRCx1gEI+OVt44wFEEHJJEdJmh3brd61IfRD0mpJJVJ4jptJAkzIwPsrBqoYuqNsSrh5tiPQHJE&#10;BF0ALQSgpKODwJEugToSBKBNy1+UOsrmZcu6ypLMHvVNWRVNzObZgrDq82w+4rH4HgnYduEB3DmG&#10;sAAd45hpkcd/E4AptgFuQeWBBtYCwJOWAWBU5YCAIgih2A55wAwEcvPHNHm7A9korsxM4lZtqZE6&#10;Rqf8XAzxe0RHEjcfE1SBGpIUkXv9pkVIimRw8xxBaRAVAolQE4HUt0ppWBilqC7rlbHrRUAA5x1l&#10;hGYNRiYrhfO8Gmm4kXHCBqaALFBz/HXJW4a8DIErzvYRBBnVYAAHALMiUyVNkp8Wc3Te8iXyt2Mx&#10;2d5yQugpEB4Dzmtazzg2mfC6GjUCsgQQXOdBoCVDSjE/gSln3/4dofxfj/J+X835/0fp/Ui1eX6/&#10;3fv/h/H+X87Qs5ZOwLtbBCs3cYW0kc4tQbgdgAAZAbRXYqYqQHQFRzoFxygABshkQCgBzYzRygCZ&#10;ZFLmDmh7BFQj41Ij4fI2AABNcDjhYiCOJxyO7w4u5ETFyyxVUFx70F4rIdqNDOC86L4aY/4W4Yjp&#10;obYcRh6rx67h5wyogqYBRBbsoDbKTXIAC3JSkBhMIJYGZ5wFQDZkRTYjDs6ZAgodYeZXb6Z3IarB&#10;yiIsbpTHZC4AJwojJ8ZUxETWAq6FI9BQxq4CIBhDoEoC4D4AAHQEAFwAAEICMJIyiKDwEN7mMC0Q&#10;57orBlo9pWok4+aHKawfYe4sIfQepnzHBOwfYeodp3od4cZ+4do/4frJAhSeZCYCZLYCAEIHLKQC&#10;wpwBIBhry95q74rMheEGK7LmrnhFCsb/S6IiAeoeRYYdgcZ2obYZAtIZAV4VQAAaobbpIb7doc7Q&#10;Q/gBYhIe6kQAYygjyOyCbFgvyCaExw0NELCCwkTFgqkDg7ojIhyCIwp8Zl7eLUDTpFIm4gyTw9oA&#10;w9rSgj4m5qi6grMfgjzha1Af0EA+Y2xSZBYEoDMPIHYEzXoKQGYIAAD65LZx0NI7K0jNJa7tI8og&#10;gdgckT4aoYyb4bQY4tIb7bB2wcxN6A4iTCkM6EwwEK6OxCY0Qy4i4BhkpyQjIBLUofrRyZwkwghN&#10;Z8rSwdgAoj4c4A4j7fwggdCSIzgjLgogoeJqQewqxGY147RJrWIhSmY3KQMECU4gUEghhkofoBJI&#10;wBx0AFQEApwLAGgIYAAHwEyIqqTsACQ7CghbrLxVsv5mL+xxigSssjUEKK5+4eRXYd4dQsodYcRA&#10;weYdJ+wfoeBG7UycgBgBRq6o6IIBjKjr0V54ZC4BptZQJkSojdprKfrFiaBTzmpFDjS1IfjuRGwA&#10;AW4ZwX7vBowe4+0ELGrv7RxJcNaFEGI8ol7RIARpykYChjQE4Dzx4DRCwFoC5Cz3JBZawd8GgbYc&#10;A/YZIaZG4WwYwaQswcZh8do7KP495qqD6fQCU+EPwDkJIFQD5DQGIEhjT7gAADICRyQBqkR6ZFK5&#10;TMsC655a78JgD44+BWsDg1QccLgAAZQbBN4aQb5XdChYcCJSgJoHEPIF8BoCoBpPhpwv1BL+lFFF&#10;NFVFdFlFtFxeyy9F9GVGdGlGtGyzkwcREXDtKKiZSmQm8GYeoAAagbxnwXAZZiYcQdqLABx5gAAE&#10;oDpKj6xtZRhDtEbcQ4pV5Mg1sd6xERQiA1kEYj4eYfBhAeSLAeQewkZgzjghYBIvoncagCsCRSrj&#10;yw50swr5K5bnj/NHQeoe6LAcwdh2QZbzwAAVoXp3ga4byoA2A8NLgwaOBJZPZDoAoB8JMOpKgBoB&#10;hkQFoEBMIJIGiqYFgDxP9K5C7w74hMQdIeUTgaIcZ+0MJG4bQdQcJAEMwvZEA0VLRURVQBABJq8v&#10;Ynz7UPIHQDyJpSB5wqCKFXcjZ0cWxVQlQ2xNQnQe4ecTgeYdjN8TZX4fIdxo0Sr/61NIUgZYh0AA&#10;7J5SoDIFZ5YCpLbrBZgA7rAqZ0QqrFlAxalHL4i0isxUK7L4b9tXoroe0YQAFbR2oa4ZR9wYkZYA&#10;AaIbguAboBYi4dYzQe8ayijPop5qC4ofxqNeghsdA0R8YjIvccyPyFQjMeQqllUd6tYjCZzUJFUe&#10;VmSDTnTMxUAqY9p8LUke4j8gQAQjYkyV8gwhQlAAcoJyZyoAAJAFwHiIUiAAAGIEI5YDQCJr0IC6&#10;TZb/Tmg9o/IsIcwcA/4s6ngZ4WYWYsQbJ3LfVn6ZzcJrEcYj4ygjIBrFgB44oCSNqco97fQ7kobe&#10;LhYf7eMeyG4kIe7SweiS4eDUyR4Awjoc0fQAAch/gcsbYdY0CmgvyoQ1dn6mY4Dh8ECGIwY1A4of&#10;8agfykQf7dIAAFlpYKgE4HCXQExCQFQEx5QCiH8XNLxk74VnKgS5j8MwNaEXBnTFy042zGtNYe5h&#10;dgkTgd4dJ3IdYbwY61Idp3LeETiPBQsIwp5DM0qIIA4CEPIBICgoSeCeQBqIIAUUzwNHplhVcRr0&#10;okYbIco/4XQZk3a2RoweVayG7G4qZI6w6CI86gA2LRAi5rhq7xU54DpCzyBLgDE64Bc7KYplZnp2&#10;QZtQwZAaRowYQaB3IcYdR2R/JqDwCFQwkb4qQAYBJP5rRjQDICxKgFYD4nwGU/Jy6qQAFKKwxWNf&#10;VHTZVA5m4701996yL9r5DVUo1NJGanBXYWwZosob4dJhaHghM6AnwI4GZzoE4DhBbdMjOIFG+MWM&#10;eMmMuM2M6x1GONGNeNmNuN2NuHxatfRuNob0ojpNxXYYAZ5iYaQcB2QcQd4joCNJqXQFp5wFwERr&#10;wEACxyUOgur5C0sGC5i0jhwj5W52xPCR4eRGavBGZipGb5Z16HAiYBDjwCYBxPgDyYIAADACJPmU&#10;5q8zjFg9B7dPt4agI+FPpVJg4kaNA+4ZwbAsoVYXQZKnobLN4elQE2iQJko8bUZqxkRDiqYBE0CJ&#10;yYRYwDpMIIoGJDQFxSAAAC4CBPgBbj1VQhYdFVthwcQuDBtWcyFW5YYqiBlXeMI8VfgjwqwBIBR0&#10;ACgBpscPAAAHADlZACCqYxwiQg8NVZ1E6aQ9o1Im4fZ2BO4/MxUTgeod52oewdosoe4d4/4fYeJo&#10;0EJYaBpq4AwBaIIBYCidgBgDDkgB4DDKIBMQAp6fRqrcx78X1rmIK42OMDGCtXkQxgYerbwdYb4s&#10;oadhRn4WQVotQcB3IcABoiQdi4QkQBSBC4ggSBRrBIxqVkwj1e5kog4vzSwqo2zLaVYwyDtkmnZE&#10;seQidmse5V1tpxQlKGA9rqMDmuDn7oLdYqQCMUwGYD1dgKoG4pQHAEkPqvhKgBYBBPmID4A91Bdf&#10;A9g9rWh+4eB2QbwaAZ4AAZYWB+QcQZ+ztbx2S1InRxwhNt7Paco4oCLFgCDw4CCBqHbwDMz00gto&#10;TjlwWyp6gfrFge8pSmiPIdUWgcbQocu5ABAggdTPYetoJ3o9tMqULirh9mIwqpgi4flEcUpEQj4F&#10;ABhDQKGmLlBCQFwGh44CwDUJN9ueq7CsmCqsCKlZ+oWoOH+Ww9hWzv1VsT4/2YoeAcmzofwdoagh&#10;Qe8AUmz1Jq4AdeYBF9KHc0gBE0gA4CIoSeaqYArsqfZShIpaTwhV9+Kg5YAcw/4XIZhHa2R3IeAe&#10;qckD4nTCz8AhkjbR5qbnyEiBmxoAGGOBk6U6mCPHWCb4peK6Aj4bwchnwX4ZIasAYahoQaAbkT9Q&#10;ZhZp4qXGA88dkIk0q1IA5rwCYCJBc+qqAExta/xZgEYDBDpUdgGnbmXITmCEUF2hmucFh0ZuPFaL&#10;AcAc67sAIAAXgaJ2oetMsipjgAGGxKgGoFBDQDYCeHiEGN/R/SHSPSXSeOHIfSnS/THTPTXR/IfI&#10;Yd4eY+4cIc8TgZ4bZO3Pz/5QY2wEADWbpRKIQFZtfM5ShKBknRxuA7ysStsowd4egm4bodBhYZob&#10;0TgbuKaR4eInQegfDVYfiLCUCjoCBSxyYDRMOGZBYGgEi+4CZ0Ax0CnOT9mAmIQrt+ImY20HB2oV&#10;wXgZSL4apX7zRuyionRqIuw8Y1wqJSieZKmk5r1eWRQDJrwHoFJMIGC/lJ4DRDsvbc2ydVlVwcR+&#10;2drOFWrpVgifaBm7DZVvxWJloq0zZ0ACwCBr3MZB4HOgeHQByIIu5Izne+rFpVQ9okwj4e+og/ni&#10;Yd8MQdYcwuFbwso3MAQ2kTiGJXa95yQAwB4pwBgC8PoCoEN2LrZLBz6dCNqru2gjEFdAsje+HOiy&#10;h8TGQegd0TibZ3IaEZAAAXQXVtAaF+p+YCIqQemqQjiHiDwiQfjw8NGBAwEQkLBDyjjR2ZqPLLc9&#10;M9IgZ1CaPwlnQ3Yws9IienFmdgK40gVnh7Y0qU5IY1RJI1IkYf4fKLAB/DXMYoUh5CQKAGoIRLjx&#10;zqGFVj6tW+OIvl3XCZsgaV4fgkZv5oQZ4XgXAswZF6gdIa7pO0rdDLIBYAoqQBx0QCBqQCjRIB5q&#10;QhIu0ofmBJs2ZNAkUg4uTh40Z1A4ofzw4fYvwfA4txIi4eEWgdNxzPwAgjoco2gzY9AdYhYe41zV&#10;+sBEBKDxAhN1DczS3ZwgD7AAlAQMABLBAaAA/E4zAAzIRKAAZEYlAAAAcXAABAMajsajT/kEekcX&#10;kUlkEflErlktl0vkEik8jjsqkMlf85AD5fDzADzdzkADucbTADnbDAnbtbQABIBewAA4EfwAAwGA&#10;kYA4JjAErgDBQVqQRD9OCYmAAMCwrAAIB4bAACA4NjYEA00mEXf17AD9vwAbTmboAXLMYIAajibM&#10;/ek+fT8fIAAgCjMcvQBmcqjIAf81f78i4FjIDBYIAAVCliE4dEgAFYa1otDFoCwMCMmlGYAF7kT8&#10;flVazdcoAWK/ZgAZLVwbkdTuAD0ez4jACrIDAUdmUbAd3AIFBW7AwOAD8Au3C4T24xEIQAA3FAUA&#10;A+FlwEG1kkjzN5/H3vMzlDOpKmz/Ny/UCpm/MAv/AicJM7KLnAdSfGEaThmebh2AAbJzHkAAJAar&#10;glhqDoABkEixA0CgFgBD4Co2libQLGMZRnGkaxtG8cRzHUdx5HsfR/IEgyFIciSLI0jyRJMlSXJi&#10;XJynUmyjKUpypKsrSvLEsy1LcuS7Lz9JmfZ9tAeh6qia5wnWABcGYcAAGwcrHH8u4OAs24fBcuAW&#10;g+9gMAiu4HATFrrAEjcYM4/yOzGfoAHke6BHWeLpHEdaom2c6fGmcLnHTSSSUKkQDADRh+H6gR7H&#10;uyKOUKBYFu+EgNAkAAeBUCwABSDr2AsCDTAWqb9wTBCYwHFyXUOjSqpEbZxHSABbmIaAAGOaZtwy&#10;bx0KGeaogKAjRssnKqgGAgDqsBTbgIBdZAMBdbA0C1ZBg9aHhE24ZhJWU/NMzj7pmdB4naABnnEa&#10;83nObgAG2dRxAAd57Q4AeILi66Lo+mqNpOqrPYozSOgYBUVVi+ATguEIABqDgWAADoGgvQ2LOw3W&#10;KWLBR/H60B+H2yJ9HuegAHwex4p+dxzgAdrBYYdFqnkdLFn8e+iASAeegQAbI24i63RGBYNB2AAH&#10;A6G4AAmD6HAUB4MpvGGKr0/bMJFizO7VL8a2JF26nidR1AAcJpmoABlGSYtnGCXIAGgdJv6KCVyH&#10;sBruANFruqyfrJow6ztVAzbqI7jOJc4ywBo+fqP9ClSO9HmEYdGlfPxhFqLgEnSBKqktCgGk/Yuy&#10;kR/dwk/bqqfp/qqAR+2SfdGH/MYABACG0B4E4aPiFIagAIAVeiD4K7Q3CW2PBkEpu/Fjp0yySHcd&#10;OiG4Zxm4QZBjwyYSlHicJwqkywHu6AALKxsXKgiaItrE3YmaL6R8kTmSMj/MoX0AaLYFOvAI68q5&#10;F3+ABAOoNyBnACwOgiAAe4/jQDtH0hwdQ90ODjHqPBvY/TIjhLuAAdQBSOjzUKeMAyhR/AKXIXIr&#10;I/4bm7eEX0fBAgSD6IyEYfZdAegiBcyYI4UQAAbBSykASHzQlZZk98vEWiUtzJWg4kih26kfZqQI&#10;fY+iojuHQYMcQ1nBDwHINIAA+x5v1AGPsd5TgBqMANHsyToQAAFAOd8AjLCnARZKAwCoLS2gTBEV&#10;YB5CgCAKAmZIuZ2nIrCJCTovyjDAuJF0M0pQ1RwmLHgPNoI+WcyBOoRuGo/gAu0JGqCBRJlGHdIy&#10;ug0xqDVGsNcBsiwLQLkWNqbdfb4iRJiNAPMeh0hnjYfqK0XgymAjZfqPIeo9wAD6eUAKbxcWZtvA&#10;KaYAICD2D+AOeIf4BTxAeTsAAHZ7wAA2BMfBEpYk/FcfAmA3MYyXt1i6TFAixEARbn/P1A7G22l4&#10;n8gxMSjB5D2MjKSPIthnDjAANxONCgTAbNuE0GoHgAAqA+bcBTVI/qFOwguL1LaXUvphTGmVM6aU&#10;1ptTem6T6AU4p5T2n1P6gVBqFUOoj4TOO8L6X8dI72ejWHAtgaI3UMDJG0hiVShQSgeAwAAFoIT4&#10;A1BKfCdx34dKFW6bgmR/lCjtHkZEbQ5IVDVHI0EaY5EODpHgdJUyjAIgKRaCYDBBl8lpAQoVMQ+g&#10;ADpHdCocQ7GeqXHqXEAZpgVghq2DEEZYgcAmkqBoCc+nyttSgzOgNpZjovP2SIcdigADGGiU1abB&#10;xkDSMGOcdcKo+kZm8dipB1C7zjRUuiSoBwGNoAoegAAJALkGBiCJWQPwWq2PqiojiA23lHHkhgZg&#10;3xqgAGs0cbw7GFqOZ6uJQp11QLHlhOAk75JvgBrOA0BZBgNgSZayMEAAAaAcLYBuRTMyVNxoMSsf&#10;Q+GejyHa0Qd46hvAAHYORgg8B1OJHoO9bDTkMLkZ6AcqBbQC2IKui0AQCC6ALAoCpDoJAjgAkiC8&#10;AACgIEKO2XR7kW4DWnbfQVuyh2Y4DqKRd862BtDOWiMYZgxDiDHF2YgddGB8ARK4PpXxu1fx/j+Z&#10;tyo/pAGUI/AJiZILdG7Ym6gjBunVlWnBLBRVpyL5kJBeuWdAEBu3vPLWWCjHc1HJE78uNSFGFVoe&#10;ZJ2gBh/lZBgBs1oVAahGngCgGQAARAXA4AACIDDxY1dYjqgjbXvEdHuPYqOEm9DdGaMtv4sRWwwG&#10;lHIA6ZkOs1AAB6QWlIAAFAE8Ob5nSsj+AJrt/MOSuRVPEAMBx7ABgRkrsQukky6FgO+AEBJpjSFc&#10;AKq0jACDTACAKXcfRjTnjjvGN5g47hsmLHEPNDA0wHKFG2AxQo46/AAHiAeHABHOAEJEPlmJfI5q&#10;MBKVEAARR4KFB0BctAMAhBJiiC7R4CAOkKiqQbH6M6Gvcx1QJZFR1GD2KAAAdY52FjlG+NEAF3Bh&#10;AAHsOswYCwB2RAcAevgDCMw6NHWfEZdMRnwAKA8soCgLYoxMCktIFSLHeVkxe0jdidPCKqNwcz9R&#10;dDO5ONQcI2MHDyjyPnAsrCs27N2eMzmPYDW8I7tqswDDTAWArL0tAKjYVcAua2YumCTG6TLNoclS&#10;wADLGo4kWQwH2DXG+OaOZfEnkYRc+VtxGzvGcxMXEBB4i7EGBMBxWQSgZIjBoCWSoHQLF0AcAsrL&#10;3rUUCvazLHlO3urAzYfzHtRuk+wX5Fl8K31jIGJEO4ec2htjkjyM0bjABgDUb0PYfZIgYAgVlZhW&#10;S9ixAcAod/rwAWJ+k4n9f7H2ftfb+59371Padff/F+P8n5fzfn/QjRVNiB2DwQ4NUb6ahfjPowN8&#10;dRUR/gDK4BsCh7AaATFbPKgHgAALgIjTEPoal9h8h+CRB6B7lGBxlKjEBwGABth0ifBxh2ptCQAO&#10;soLkgLkVAWAOjxANrPsXgEC7lSlILFkMhyDnBlBsk1Bzh4CBADgEEVASv+AAAhgXm0ATgPD2PQi7&#10;oLqVHyLTvrCUsAvbuMOPB3kOBrBvDhhkBpmDhchko5BwBxkMDJmXl9uylxCMADFyOjCnAGi4Nil8&#10;AIEVLmjbgkAZqtgSgNCDDrCaibCOhyh4E1BlBvCjBrGDAAQKDhh5h8LIrzEXQEouvFs2NcKVFfgI&#10;gFp2gKCFASgLr8gYgMuhAMgGJKvFw7DsCdGalSB9jpB8mgFGh3sFBzsGh2mkihhyruoUjhptsNgA&#10;jpO0FGAFtCJAosF1jbjyjWgHAMAYkOgRAgOhjWttLqQwFED7oxPWmLCYLRm1vsn0PCBpNSgABhBm&#10;HBBaBmClBtB2jhh9q+jdodIKIsKzmIIcHLsuDJGJteDLiOt8GZIcJvsznQjeoasRD+CLiBM2lDs4&#10;CQHYiSpYIDnfJaoBuMnYnaC+NbkBnilGB9JuC0i5H9AFpKgcARpGAtAcgkL9ARC2PQi6HIHXqWPa&#10;EFSTknOMQkEXJOo5kxG9hqm/BkhXtUhyBlpqABB0PCAIB9DIgQRINKKTi4oKgEi7h/gDkVC2iuB/&#10;gENntLDJAIlzgJJKgDAIlZACAHDxDvNmgFJ9NsCMNolyjvjtoeqkB6h0FsB2Boloh3BrCjB4BtDF&#10;hxh6GABpgHlChtAGishxOZCfofh9pYi+ognZi9IDnigAATB5FGAjB1CBAbgGtJgUAZgdCJgXnogG&#10;AYImgDALlbPqGKyWMfuKxpSULqiRrDjnpmCjhxlqhtBpOTh2ByhrCNh7FsADB/GggGADLEAFACDI&#10;gEgCCBFuOygCtqAGGWgEAIjWufOhGzxhzkiygDAEucJJnYDNlvidBvBzGFhdhnuThphwOrP2kMB7&#10;utjrOuyBowKdi9ziCMgCu0DTjUzEgOiLAUtEAAAYJhn9DbO6OwiRB1wnLvKNAALZjBheDkuShyk1&#10;DKKVDLFQPEmXPGEVB/F2Fyj2FXCuAXgQD4AogcCygYARj4AHgFkWirjKscKWIxOKiPPVMfQmD/L2&#10;wjGNxpouCcRoCWOLp9vWoslSiqh8QFxAF/UCBrm9BqhxI8hwB2JtAIorAhAXG0AYLnAAHsi6AGze&#10;s2UaP00tUt0uUu0vUv0wEkPw0w0yUy0zUz00UvUVibniiqpuFGB0B2CfBrhwGiBphvGABmhvDnB5&#10;jIgAAMAKD4AQr6gAAXAQDbgMwDMyiRB3h6rEQLGehvB0mehvlMJtlSwCAGlyNIkVAXKSgAAQwQGx&#10;OXi0lBDpocIgohiBB0h205hvlmu+mABohwEONtFyAbQRESASFbAWE+H9AHlyGYqVvaG6iTrQwmHT&#10;CWB5h6jpBxjmu9hpjBhXBgDjwoDhxFDMqVJvpvCsgDFzCnAHtJxIJKgHAGCuAW1DgAKQG0AVwRip&#10;IflCCRq4G9BjBuFow/GDvfGiJmiopvFvKVOknePTmLm3t7NriMgJAHDbrMqRGRmSgWALO5AEj2Vj&#10;oumajQSfDpMEDhh0hxCjB1hzCmh3BymDmHGiB+B9I8lRDIgHTbgAPRCLipiBFumMiPgDgJJHgIAQ&#10;AiEVgOHoiwi0Skj4PqWATQEfqCMeKY01iWBxhzihBjBlnBBhBnH3heBoBjRAI1CLgIDvh/AElyB/&#10;NbC6jRnLstCOlRMu20jxjNnSoCou22szqCjrnWi4sdEYSAiNR/W6qBJYHhyDs6ndCMIgogCNqkJZ&#10;NAmfDpALVvgXgOsUAfTJgAPMAegAAUANL8lurdJvlgG5PSj+yTF9kBm4Oli+BzhwnEhpBghfAABx&#10;hltTB7hrLugEpstYgMGWtkCxACLkADSqCrAIj4ACAIj2SsjxADAHwB3iJAmPiMNZnJC4oAHLJXOu&#10;ubGIh+yfI5h3oVGDOrBqhiilBuhvurBzh7I8hyAAoWgGCsh0KUB6HXzAx+l9ngqBHbm3jflbh5DQ&#10;Akh0DpAZgAwBgNgOO5AYCHAJAiWeAFgSDWr4DK3N0d3PKcKd2kLSEBCRi9ngC/h5usMHB0GFh0hy&#10;FqhzBwG/MLGDh7h3n6tCIVAKAGDQAHy/AHgEFyCr1gtqjJLisXsT2XgLyQgMImi3OIJxiLmIiZlr&#10;mFhehnBhjEBvmCB1B4EMVHLIpvHbPqXPPDnkXmCsl0CuLjixARgNpHgVANgRkSANAT0/gGOj0cjO&#10;rVB0GABihnjFhjraO9hqk3BzP2jJR0m1oD4qPqReDxB+OfWXgGldAICuPNlbAogbiyk93hubPq0U&#10;IslE0dPZSUCQw7PYvWDeDxzECVFurzsv4HZLvVj8EEHvYJCfzyij05AABpU8AABfBoFsB0h5DpAM&#10;AJkVAVAPDbgdgVGWgRgMQBgFIf5PyU005j5kZk5lZl5mEuUx5m5oZo5pZp5qEe0WknCOjojIrFIV&#10;KnG9EJjhhuh0LIh8SkGvAGEVKOjbgKAHDTNbCOlHCBQKCoh1K2mfB9FGZcEWgXAPQB12wBlcE+1F&#10;II5QVkkEjoDpBzVnhoBtlsBcBm4Oh4jQAMO1KuARFbAgUniBw5C2x05QwmUWR+UcOkiVOtDQQnLI&#10;hmPBAABVBdn3hoBsmFmcrEFSm3r34+4qTijxMYERzpj4AEAEiuAV5dgAAmQ3quAQQBvQ0SqziQBx&#10;h3lmhihthnAABqhzGDhzh4lm1mJtV/C44qWACQHgqExOnKivCsgKgHlZRKGSgTgKr8gUAKmSgKC3&#10;FDC9NYGcLERCIVB4HzsHWQijhvaqGjCmh62tDxifKTlGEPiOwDCsyjHbHb3mNs66l2C2AIMVYdTN&#10;l07Jm00XEc2lqZUWoDUYKMhxHEhbhislhhBnhkG/huI5BzB6DnB/orJylyIGlCh+pAR1DtCOnQrz&#10;iPh+MtiNbh1kpAICmYR/s9ibM6wE27nRJam2ItJZYhEAPFs+M82BTBzDi9X7AAnlLOERgiAWAeD4&#10;gUHogbgSi2AMgJCxIwZLaRWkyVT+sAPWrrvSF/kMBwBrG/B1BsGCB5BsCmgCh8JtALcEEVu1irXe&#10;yrF1NkJA3jpICDNqkVJxyyNexmqE7ti/U3DfVLjIpUDnCgmFhvBtCjBnhnn3huh0n6hzgCFGB2FR&#10;ChgDiMh6oZDdlD35buCR36CrX7AUB5jQAlh0DIgXh8EWgJz+MTxhgKAmgmi0gWzN50CNoM76lhTQ&#10;7RPWGKUcukaQIwjxmcIPB7rIh22QXWYlijuqoYByDFoRihAFABGgnHDpK+iRPRFwyBpBSRgHVxAK&#10;AUEVgNnosTCLADgHmWgCJzYhEWhwczhgBnskBpc0h0B3G9B6B8rymI250IRElECRFGJbmrl0EVLj&#10;j4ARANCyjXjWr94zLAj4GZPDvDhtWmjCBiijBkKok3hwlsB3JsY83NcuNcXpiuJ0QBh+gED4AIgH&#10;j2AQRNAALNixajERw4tLqAnxiY0b7P8v6R1jC9X5JVCqqJKIFHifh8LEDolGCQFfOZgEEWgGcai2&#10;94SjCsjRUG0Z3P5jJjniiRFHjQBzB2iohqUk5WhvjnBohvIVFuFCgcAVixAZgRD4KSFZAK52768s&#10;5q+MeM+NeN+OPu5n+O+QeQ+ReRvz5ru6iR0257iBBz9emEFmE3wMkMhxK738MxHXpW6vL0Isw1C7&#10;gPPorkgMjxAUAPFZAOAJjvgHN4wia7emJ9iOlSlGUf1HhyEMP5jBuqI8wZiOkUKP5FgALMD4AKVF&#10;RcosctyTzQuK8OmfUgLXn66W7XBmQoGih4meh8pVGJXNLziNTii6C3C4AEgGD4QbZ0gODbgjgYlb&#10;V0FdQPOaHuanlsBiMh6q6rgAB0GlgAauDplB4qCWiqlk8vYFiMZhwCAHD4AUgML8wAL8vOKRAJAE&#10;wBmYozioh5w8uPI1gAByhvFoh1BxuratMG9MDnHbjQFfFGAKS8MWAEFQx0QwAArJpIC4AFALmUgF&#10;gMMXAGgMgYC2gHC4DKPRoFyU74ZM98v00Y9Pi+BohtzZhTBctUhhhqBkgAU8PCB3h9wNspoLFBmI&#10;/nHMiAP8AAQBAEAAABAIAP6CgAAwoAP0AwYCwiFwaDxmJQd/gF/RGMAOJgB9xYBQKMxiHSmMwIBy&#10;iNxmZSgAQICR+WgCXwKTwJ/P+BP1+x9+Pt+gADP8CAAIAMDgAYh4UgArDgkAAciUYAANBMLAAGgk&#10;EzmZTOV2WUQaaRiVWWzRy3We5XGa3GDPt9PoAPV4vEAPe+gB8O93Q5/PwAAgFgwAAcEgoAAUDU8B&#10;ZKHAcDToCxUAgUBwgB0uE5+HRC22Z90UAPJ7PYAO57vMAO154VxuhxABttxqABsuNubp17l0bG/0&#10;uSQ1+w1+SKL6eTwef26bzx/R8VPTEEt0yUW7KmUoABESigABQlE4AA4ZDPEhkMQgGZCDwa1XSWfj&#10;9fv+f3/LqtzTpomQAwGtKBJogSVPsmTroiw4AHyfJ8L+vjXnWdAAHGcJtAAc5xGyAB2HKa4AH4eh&#10;ygAB4CHk9YDr0CAFIEBYEM+AgCLGAgFgoxoIBEsAKqmB4OBiAAEgmEbIgVHhxHcdgAGAaJigAaRv&#10;xKcp2wyep8HonQBs+gqIJZBiFQKo5+H+o7OqWAoGMYCQJx4EQMg6AAVA2EgABoDgTgADIGAqljro&#10;Efh/KOahunIABXl6ZgAGSapvAAcx0HgAB5nxCgCAGhSEvqoDQMyAQEAamoDAgkgC1QC4JgiAAXhD&#10;VAcBLQIfhY+IPgqBa6rS+q5PvAMBpTYVhQY/kEJQe58sQdJ4QocZ1nqABrnMvxxnY1x22cmqUAiB&#10;qng0CKxhCDDGA2CrIXCyAHAWioDU4nSG18/thXmex8JKdJ3NcaZw0sX5pnSABwnXLoCoaEgM1KIY&#10;YPiFQP1cCIGKeA4CuReq5resrTv/juPY/kGQ5FkeSZLk2T5RlOVZXlmW5dl+YZjmWZ5pmubZvnGa&#10;KBUGc57n2f6BoOhaHomi6No+kaTpWVwRjaOvxp8AABe58tmd6/HCc53gAapwHaABvHTaR1nmxB6r&#10;0hwAs+BTMAACQHAQAAOgosYSg0BwABEDFSg4C28AcBTMv1jC3QVja630vxnm1RRmGydQAGObDCgE&#10;AbMh+FwPT0EwLgAFOIAACoHqeka59LY782PUFDIEbBwHOABZGCZtHmqbYAG+cknnkeh7odL6dJG+&#10;4CgOxgDgfzoEgWCbIgSB+8gzVwfhXQNYVcEFyxUBSl53gZ3dgYZs9oaxzOCdJ58hZWqoSpaRTEs2&#10;owKny6sqpYDRoAAMAfQIVAxH4JgKOaBAA8DRYACGZH0PZFo8h4OQHcOgb4AB1jmRCOocY01LnDAB&#10;Akwo/x+NVJcWABRCgNASIOjEirFjMgFAU89HUBQEASSSAsDSRQEgUBMkYB4GyBgGVKXBAJaIhMcd&#10;S0toBKB9D7JK7w2QyRrjQAAKIWwqgADIG1FAdg+kuj4ACUcxJnADPteAQhMpLyDkQfciYhpCSDD+&#10;JHGkiRKifFsAER8mJBzPxuiIgsspPSyMZJ204lzPC6nVOkR9ZZRB9GIAk8VvIE4Cg7BIVsKYNgjg&#10;AczDkBIBynqbNIgUuzUi6SgLI6cujTViq/P2xgjC9TrlEH6SVppoSKkdPsdMn5H5XomQcdco5Q5f&#10;oOH3MJCA+pYkkH2hQeZrQADqgZM0ebW2yGFHFBYAA3BxIdHIO9gQ6B+LSNcSUfRoSESmMiRqN5Iz&#10;okLJgTghRAgDoOBWPUo4TB1ElBYPExADR8FHAgB9H4EwihLPWDUGwAAFAjSSAQCKqHByhiJEaIDh&#10;2oSnU+1Jwyvo+FwlSQceo9TZDoHOooc444IjkSsAAeI7FJABHwikAw/TCgMAIbIBIBHfAIACYgAx&#10;kyBgKeYAoCIIUVAZK2AwC5U3lglUmPYvQxBsjSAAv1245B1DmNWcY0Jn40oEJWQad7q4PEIYsQMB&#10;iu04PMBEBpzQKgNI/T2VNP6gVfGpKPMtCg0BsjhAAKsXgyQADPGtXweDvUImpIGQ10pHyXI4IQAq&#10;EwAXjk1AKqUDwF4TA9BUoEGoJUeAxBC8wCwECnrcXnadYDToirEcPREjNdgAD0Hyvkd7vhujmS6N&#10;0c5shvvnQ8PA1w9h7l6e6AsA5nwJsTABZgsZXTGN9VKBkCRkG/NxAe4Exq7142uQAPwobU5FgAHQ&#10;bA3w42tr9UsM8b6lrvECBQBpUoLgRKuBuChQIHldRkU7OY/0rKJX/wBgHAWA8CYFwNgfBGCcFX9e&#10;7gvB2D8IYRwlhPCmFcLUPlLKNwpGZdl5JK71qo8bZIiHia4dVwLYj3MQ4YBUmwAWjMYBNuCKl2gA&#10;AWAkirgSKo3feyJwhGR7j4L0Ood5shojcQyLcZQ3QAJYaqBgCqPAWgic6EQGMBQSN3sTGdeTGZRR&#10;FY0XElDPBxXjAAMQZ6IRkDTQ6Mwa0ERzDsL8Z4z5E6wKggO3FNqPADgLhMAZJYAAOWYAADYEkJgY&#10;KxAACwECqAKAPMzLscA7KsDAGuMpaY58mLRa+vgvQBG1NpIVYxeaxick2jCYkBlzQIFfBSBlPIJA&#10;IgcblUIhA9zXDoHGiUdI4xsQSHIiUeo71FU7RaAUf7VabkCkWYgd49CSkEKPCUgwFAGq7AYA8+KO&#10;6mAJA3DYClTHjw8AKAmEyXyxkPORhpj9/o/1ewvEJeY8B5F+dyOPM40rACqGALMAA0UQIRjMPxg5&#10;B9U5bjSQ+MseCHkgJQcpTyYZypgeERAhhHx9mmOVqGNJBY20RKCP+XSoJ1kvOgqAfvIicgFJxIaY&#10;djCjImvCxCAoQwVA1AAD8FB7gcAnK2B8CYGXgpldLK3eTUYi8gXpRA/+Y94ZiV4mlAOozp4qaqPk&#10;vJgusoS6uPpqq+Gqnad9bKZQ91pDwHqi02iTxzjxMKOUeDXx2j0UsPIfC0h6d3xSl0e4/S9D5AHL&#10;os68NkGnIYTwkcboztPOmSR+ioAFKFTtPQAATR2GIBaPEkoDanHrA2CBFQQAhoqBpQcBYKgVlIAq&#10;oGOXUIg2nwhj/2FrLuH7JUP01SynfD2Hql2BSlh2wTvEOREI8B0ohHsO1DoAx9IZAgAZ3wDAEECA&#10;Ri6TipQCgIR5n5PIEAPA6NmAJVAzhzOwGqOerDrzc4lNkl+rinqvL1rFGczxkdVgAAn/kAAIK2J2&#10;A0qYT2PMrmLKHqWUvEzkAAGWGqyYFeF8dpAWRSH4u8QeI+dOiIfuJ0AUUCRwhckcBMA8eYCWBi1o&#10;Bm0ObkAoMYAcpuou9e1OiAzs9cPw9qIEHeHqaqt6NkGwHERaGeG6a2UqU0OiAQAIRmtKJOMQHxAM&#10;7yMQxKJKACgOxeoaegVQvkeYYSVKswbiuM3WcKVANYL0HKHYS6GsHEUsGOGua+SwWkS+IMVyMYB4&#10;BSUCBQA6VcAqAlC0AQM4LYoo3jD7D9D/EBEDEFEHEJEKdUkJENETEVEXEZEbEdEew2lWPq9rC6WQ&#10;I+WUL0HcHid8HwtmakAQp6bccASNDyjJEmo2LWZG9kIWmFAkN0WuAAF8GWOCGqHEa2HaHuM+b6Vc&#10;CUBu9AVgeYYkIqYqTEY5EREm3fGSXmaeHW3oa4G6RSGSGmOCF2GUGqbAqs1EIsJaI+NCKe0Abwfu&#10;z4AWc6AuAohMBSA6bwBkBEhMBwBQeYhKbilydwHWUUF+GusAGsHKyYHaHsUsWWL0JEzqlalIlUbS&#10;LkeIKWVILGA4AkPiBYAyT6A6qAKYH2IEHwHYUUHCG2GW2ARK+SUUAGH4NkAahGLAxwAAAYAMIM76&#10;IEa0aqj0uWAkMYyiK+AoAsqYAcAwBUoQA2BcMSAiTqMqVKcqIq3lBk6a9szCzBEGHKHUQyGQGodo&#10;GEGesAF2GaGCbAHUUUH/BWMaOQU2IOIINKIUH4U84TILEmKC4iJGAO1CMyIMAYOm2QUILqjiIWU8&#10;H6eAOa1GOdLOjmIElkLK8bCcMaQM8cI+j8nYIQTQIPFcJujwnOBcA2qYCuBsCKAAB2BQBkAABCAu&#10;1oAiAWh/Ek9coi6UomQEy8LSu4aaJq1ND4owIiKEME6wNm3qQ0HaqwHamefUL+68QiQmamH27CH4&#10;7GHy7G71BqRaHYNqgkHmUsWiRaHgHyWkKML0MQncU6XgAI/rFNJk8LMITEfeIM5Sjw5QJCVAAOmG&#10;c88oCYHYJKBc80RUHsJKAcA2c0AeB+9GAaBqBvJUBUBY9U9ZGUy+tQwU/k3hEov6lCoeWQJ9PMHi&#10;Hga2HKHIyYHUHKQ6RGGsQiHgyYAIHydgKeUsXaL0AOOQYOM+edPyA2oOHkAO6EGqHkIEG0HcUsG8&#10;HQRSuA/aeAJELYQYWQQaW4rA/qTabiAoAoeYBAAyA+AABQTwAABqA29ST+eYQAHed4AAG0zKUeGm&#10;yYFoGKqkG6HCQyjYLlPILUcqIcAKV2xsc6AUz8PXFGBeBER4CaBoTqBeBAhMAeAWfs4KP0iIQTKa&#10;P6NOu8I/E6JKHEYKAAGcG6MKGsHGL8HAHSNcJkyoV2Ay+ebcAYTKIiUumWAAHSHeNcbC7UO0nYKW&#10;AkAeMYBOA8hMBMA2VRSWeeAoxmxwNIyAmMmaHgd8G2WqAAGwHKL8G1UkIWIzSeVK0YVQ0MK+A4Ao&#10;V2NCU6x7QbEhWtWvWxWzW1W3W4aOZ3FXW7XDXFXHXJXLEdXBUHIQLNQWtMl2iUMQUKJwIy/cKRLE&#10;ISNMo0wwy8dQwyo4W4I+HYsKmumqsCG2HWAAGEGscgIQMyB7T0AABmc4ABViVKAmAacFKQ/lD3Bi&#10;j+JGHq86ziUsGUGoUkFeF+0wGvGgg28kKBAqkKcsIGMUIGeWSMAYh4AiAihMvwLGBgvmAACKBe6E&#10;ewMgKAKOG+HW3wF8GsGQAAfIgjBqL8xUL04kOc1KJyQYPsIwANFAMSuu0EkgkwA3J6AqH8KWH0pM&#10;AAHeHDQ4HIG9I8HyHmdgAhFKRiMyYkKeAWcEIKQouGKObFPKAIVQAgAuc0AoA0hy8+BePWApSahY&#10;VcM6MYIfIITE3dKQ6fQLNRNjQRWqw2GyHEUkFiGCF0SgGjaYGkG8N6HROcAGfwKRKPLJCeIhLINB&#10;Ne4+hDUGlsIGJWASJGAqH4IMBEHsI+AgaqIWu+5eL2OQHq1Ati1SHqAMIUHs4KHyOQHxeYOWIU4y&#10;LuIynWLgjcJ45UAEu+AEvCliaqAQVGT8R2AAB0BJcUC2B2CZYgBE9ScAV2Ys3XcqoncvKZQLf4QG&#10;lBBmLOV7KWJzY+1yHWcgGoG+1+GDdKmuHOr4HtFcmMMQ5SMQKMMQHyH8L0H0mKUMl4KOHwH8JKHy&#10;6kQpLsKParJkcqIgIaIIJDSEjPNev24+NO5Sx+kCkMBMHoKOCWHYaqBgHgJKApgmbcA8SSAcCIKu&#10;AZP8xsBKhyALZxX0LtXYaVXTD5NaZALbf0lEZ4JRAkJKNaS6HmHkMKHggema2CQ0G0sAH0+UxsAC&#10;a/JWQoLCMyMUeefugKHkAKc6G+H8eYG6S6bAScpU1wS84YQZC5LuW4WQIMcsM+eKLGAlSS/2A1Sa&#10;BTSgBqA09SXLSsJQHPYCAAGaGsUkGMGkOCGEGcRCHEHSa+Xe4o9bckNAKeH+AMbwH8ASK+AgAgVc&#10;BCYUT0BIR4CRBGAABOA2bwU2rAy7f5ioZIIMHmHuJKHPUYGmHAMKGCGom7V6KYuMegVKBsBMUCVy&#10;V2AMAK1MthSwWkzKMKG4Sxaa0mmaHkL1bKbiAkAgbwBKbmAAvweeAuAebjBgzkL1UWWkG0HMNkHl&#10;AMAdLeAABGAyV2ByBSK+BMA4VRYsKecCKW6LUFmaP5itXNpDpFpHpJpLpMZhW/pPpVpXpZpbpcaY&#10;Y09bf29gLU6RUIJZixo9pAZY6cPzi4QiiSAAHgxESoG4cgFiGOUkHOHkJK/4K+BYBCUDokK+BAAt&#10;fvLIXhcwtNXUo5NYj4NSMQHkS3Uadcr6F1aYzSHAtixGHxFdaqS+KXO6z1IqAQAeTqAeAcVcAkAa&#10;biBcBCVcCWBogLmOMYISI+G+HYr4F2GraZWEUlE2i2NVR8NLXy3k48S8IU3KKeASAgVKA0Agf4Am&#10;R+AcuENWqipUHFGuHiHWRDCIWkAsAkVc2tBSbYuy6I4wskL2H/lwASPjA0R/cGTyArMqoQAceYIn&#10;VytSLhisv9GNpvKYozuev/crAkMQXuNcGcG2N6FOF0FkAAGKGsdoHIHiS0H7eLtqMkIqH8NJrgIW&#10;OcH/TUI6YxpyMSJWp0IMA2H2IMBOHsIEA0HqI+Ac8oAFPYNcIEHojMHhegNXJYUubjeSIUHqXgHw&#10;XhwQINLPayjaIgH3CILLMGMOl+iUK4ecAABXcOAAB8BQBoAACeBo9Gve9AIfazo+ZPMRUCWDBij3&#10;EjUKIOHfQmN0HAUkGKGm0wFiGMFya4HEODMHd+QQIxOzWOl+JksVqzveRusoNFO5TUcqjbaqjXhc&#10;LasYdPliOeLK5TXkIOM48cnhPMBLVQCSHWL0BkHoIEAwOaPOBGT6AaCSoIAYBlxWAQA01oAITdNj&#10;FXp2aFxtIMJpGLipFTBl0PctukmQw+96vEHKgiG8GssAHeHMN6AEHoUkpiSeYmQpFKJ0scHmAEVc&#10;HEAG1oHCH0MgHBVCHivCU5G6JWIVkWKOfnAq5JnM1UbiAiyibyA09AveSTk2KmXKUCZ4HAziShAU&#10;ABlOduGcGwr5VGRajCRsXk4eAGIr2+V2H8smH6AQtFHOABHYhMBss8AAs0c7nI9huXc1X5aucPQe&#10;QeIEHMvIUQSevUMKGiG+MKV9r8hMBiBEeYBlmEfyAk3Sv4yAyEmbRtGwSeGgG4qwG1WGyaHhgwPF&#10;VWVLVsV2AnT7G0yKaq7mJKHcHqJK+kKWTuMZr8eeBkVoK4AmMhsvNV0lUI3d0Rpf595/6B6D6E9i&#10;wb6H6N6P6R6TEUcJgIahNcq/p8osP956ZDi7pn3kQamEsQUSa+F6GagjUiRaHUHuIMA6AqVQCQBm&#10;1p4KbdYuMSu16uLlSCY2La8NFaUOG4UUFar/ATlKQ8HWL87yarhgXizqnI0AhMAUAgTqMWqDa4BS&#10;A8VQCYBq1pHSVKbYI+HEHar4FyGmGOWmHMUlBsd8KMKO/hU9hmLRArLQ1SMULGAWAgeeAqASVKA6&#10;AEMYAVQkMEG+N6H+HgUVLeWlbyIEcAbibYhXhez6rMeYh8gKAIAkqJlu1oAGAYR4fuee+qMYNDYw&#10;Pvpkalo7xuWN0fQYo70mwOIEiYYGHQqwGOGoUcFUGCFqsCHCRKHoAFgtwaAIAQKf2+IABAAAwCAA&#10;A+4IAAEAIK/gFDQC/wABIkAH5BYVFQLBoG/4KCwDBQnDgAHH3BhG84MKXZJwq9H6AH++Zi+n+/gA&#10;8wHOHmBok8gNMXiA4k8QDC3lGHrCwA9wKAwA/QNUHyBoW9qsAHrTwA9gLAn3IYG/pwIwoGgAQhUO&#10;QAOxMMAANBELAAGQkFIZMoNGL3HL5HIrHL7esFg8Lh8DiMPecXhb/BsDEcXj8I6Ha6wA0Wy0wAwW&#10;exwAtWKuwA2XK4JkB4FE4LD6ZTH7TH+A4Xs4WAQHUNnDahCtzBgFCwIAqhR8hD4ZCZxraY/rFCYV&#10;OABJOBhwFN+m/4W/ee/4lEZwKHnJyU6JiM31AgyCwiAAqKRcAAgSyYAAWLBaAAMDAbDAMAzAMQyj&#10;KMbAsDQPBEEsgybEr0yK9IKv6Kr+yUFMEx7Awaw0MOmsion6nB6noeQAHgdhzgAdhzG6AB1HEaIA&#10;HwdhsIUfDUI2d4AAU1Z6AC/pwn+vBxH6BwAHEfUAHi2LWJw3qFMYjicNq6cOoMAapv0BoEvcCq8B&#10;CDYQgAFANBGuINBQAALgUvDvIMbJwRQWZgmcABjmmbgAG8ch1AAd56HsibaIm4LHAIBCJgQCCDAP&#10;Ip+gKB4AA8DAJAAH4WAqAAbBIvAXhCCYAAsCFDsOgsNSgwjHMFBrv1Sgx+H6mJ8Hyk5rnIeAAF0Z&#10;xzAAbZzRJWCJA8CoGAAHwVgyAAUg89oKggA4AAS1UE1gnB9H2fgAHjP4AHaeB6AAcZ01ubRxnaAB&#10;wHTb5znefCcnyiTZwA7SoKYAAGAVZ4MgjYgRgzSAXhBSgQAxYgKAfZ4EAMgSxQNNtTsBAdTQJC2K&#10;Yri2L4xjONY3jmO49j+QZDkWR5JkuTZPlGU5VleWZbl2X5gmTvVNmOa5tm+cZznWd55nufZ/oGg6&#10;FBcAo9UmH6IxKMYnmi/Y1B+L6bi2JwCdJ2pUaBtnQABnm5PhlG5HIAgJAAehWDYABiEgLTEDlIYN&#10;ACHwjqmZQakO6IrmdeHFrZamIZ86mmbYAG1dE+nmeoAKehbXIU4wCgTIoEgiDtoAXT+yUOE4OPaJ&#10;AZLQFgPv6CIGoKcp3nEABcmiYoAGucxvqafR9Isf1sOgjzWsZvLsbGqFDQABAFS2BnigACTiVAe3&#10;aAYeR3IGdvUgOfiVVEj4EI2A4DwAAoDUOAQDgUAADgWvACggDwAAQCQPx0CcwgOBq8cV8TcNXVEF&#10;wJiUA6IycoEYagghvRg0BtDYyRIc47E+DOGwNQzo0RkgAFsMsXzhB2OpAAA1Z4/gEoAAGAcjYAgC&#10;FQScYIhxfCJHcIMRsnA/mjF9AMc59RYlnkFSLDY7SkR6k4BkOtbAIh3k4AgeMhQ+VsFbJiPYARMR&#10;6AERCTsAA8iKlLIKPgsQ+jfj/APFUr5XUsD3AcAspoGFMD+AcpB7qAARAXcqD0FAMwAAuA8CYAAG&#10;wJAXAAA4BL4lWqsQuqp/yDlUockA/qQMh4BSIMKOQdKKBjjSGWAAYAzRjOqGSMAAA4R0OpAGtEgy&#10;WCjm9NgAQjCgh/gEIEbYmRyCBkGOGa+UTjCxHaIkdAfhyDgkLOWQM2B0iNkSIQlYjB1yDQuIMdwg&#10;pRCJAJVeskexEgmDsIMDMAqlAMAeTKBQFgL4Mg9B8joECYQAxdKOvVDUL4/wGafIKQpeYAKkQqgl&#10;qiGZDqlQOQVWBNR8u0HiO0dIAJNo0HgOgaoAB9DtgcP4ezqSgrmHoPwnA5B+KQHBGZI1FopQeL0v&#10;Ux6GGjQulqwp8YDnxATS6AAEQGn2pjTKDRM57n1gAVmtgaS5AACsF4MoAAzRquxHUO9Eg9Z9kDUE&#10;QRubjADP1TWQpRhDACrEBK5wAASgZNoBsCVT4HwLLEAeAtADR0CtSVO/thyCx5D2HyAAco7CVDRG&#10;+88X40k+DveWAAEYFz+gtA+e0HAJ48Aeq3UQ5jdDCoPLITgfliUUjwJUOAcrzxvDmRyNscqJB0jx&#10;XaeM2qhAFwgTSBF8QJANntBKBq0gGlIATg0Qo5Bxmo2FkAQxidhJ1W1ttbe3FubdW7t5b231v7fM&#10;zrFcC4lxbjXHuRcm5Vy7iptXgXsviEWOtNj805C0AbpsfkMPeodP3EjSG6nwXAyRvLgHcu0CIEj2&#10;grBCpgIgMHKgnA0kV7CVpWWxaQ3q6SCJNLmGIM4bQABjDUGyAAZY1EWDoHYreVBG5STmcU+R8YDw&#10;MOWU+AUBCkKUqfCCC1TALAQn9A6BMjY6R5DlAALcZ4w3XDldiPgfa7UQExbkk8hr+EAtjIEAMBSh&#10;3vIAAXKgAAER9KAAuPAzAEx8EqAmAMmIDCiH6ic4oApGwBgFfEAYB0eAEgVBE+oCYIHxgQA44p8p&#10;E3wnJhq8khi9TFVguvPdhuc0JmUQ0SF/dvCJDdHIOF1QxxgwPgiMcbo0AADnHtNIAdXSBgJhYcM4&#10;DjDAS4Olc+HKBWFn6hkocqCWyFnQO4TECTtAAAnJVqUd62ATjrrSBAeq2B8ZOplFAsJEh9GwSe7k&#10;jsySMSpKiUwfJuCogczKAQG4NT9AmBItACanwKATbYB0CiyAJgMUgAoAyzzaG9Qoge6qBpDT0zhC&#10;hVqENyyJzgYccI58UDDGc62SZoBgbvSMOpXYBJPZSzabxVxCTdnJlSoI4ht1COOOBMPg5rSxS3I5&#10;Lg5BxTpmvhlCY2DdFsEGAWiDIY+iYguHyVAJw+IxAyAqmUCwNwdnyBUXQBAH32gEAgpC1l0NzsSz&#10;zcbcTu50sQbsqq2hg6yZyVUm0shMR9j6rSPkey3x5DvxQPAcw1gAD0HVA4fo63ADvHnNIcw+1Djj&#10;H6f0b4/1FDvH+ltJ0xH+GLQyP8mMH3ggOWJSYvDA3Kpjy/S4FOQwDKQHct4AAzhruxFYLqnQ0RtD&#10;kKbUOiBy5WKEIfCTCQAQF4VcgorbKh69KUCkDh9IMgRqUdIs97ebmH52kV2uP7ep8yZHUSoY412t&#10;jTG+PFPI61AVdUOEIF8eAXAgPaBzaseQFEbbvbLN+OVUKlucRUfY+yYj1u4tkertE/D3JyPR2g9B&#10;8O0MCAgBCz6urPAlowCFnYMgJKgV/iDS5Ac9nnjjtZYuf3M/t/f/H+f9f7/5/3/ztiAb/8AUAcAk&#10;AsA0A8BBii56P7+rOJo7m5nMCD1S6y2Cw6gyZpciaSnJPAaYcBHIdBQAuoChzoGbMQGIERT4uxZ4&#10;BgBA3qF8Bq4Ygyn5EhwQcZOoahPAXgZIzixwzA4LHaFAnDKpLZRh8wBZSgA4BIvADoDAvAHIE5Sh&#10;TrDQDJAAdwepXYXAaDFgbAcq8rGB2jorGy2TcgnEBYgbIQAoBZQ4BrSAB4f4k4CQfJEgCgeKf4kZ&#10;doCh4ZHR7YiYrhQxIoAgBRTBRJ9IBIDQE58YCR9I/ZtgARyD5Tna2qc6whCZC8CS3AiQbIcR2IWQ&#10;YI0gYIaSCIZwcigodIfJHJ85YgAKDsMQfghKowxyYxij4xaCVpZ4hYA5owi4iQeoAJbAA6YwDLW5&#10;MQeInAGoc6tIDoeZbCfAvYiQfxQQgZ3QgoApowoIiQApDwiheBDwmw4QEYEpewJIIxewGAGQ+wDg&#10;tABQCA9pfBZ6EZ+67DOLn7cMCZDZVMS62EB71Ijgb4cp1IXaS4zoZo0BOySIcgdif4ATbAgakSco&#10;g7KI4I3g3jgJxhQUh7mbgxhi1w5zhDg61h3Q466JAqFRpxbCegCAfYiQEAfAiQGgAJYgJQBRyoFo&#10;uZ44HQHpHQEjZap8VTKomT+qeLnjc5pC3ZqRpToCREGIwysMfgxp/YfAe4lQeBFwnIdDqQewcoZA&#10;AAdwdi8ocRxAAAb4e4gobgfo9oeCLQvJxhmhU0MpNqD5hACA/ou5T4DoC5tAFIDJMIGgDYFQ+xex&#10;cAcwzAZQaZFgWIYBwAa5OBJ5AQ45ehK6piG4BZTABIBg9q1RLYGQEQvAKLzwAB0JRR7aEg6DHCjr&#10;+cpr+Ag76CKIexdoaocJHIW4Z0GwbzRAiYAgjYEy0YAAI4GZZAFIDpIqzp38aKdAyBCUSEfgx8Cx&#10;a4mIfJWYppWRKggxhJAB7Z7KkQ3LCDdJoqQZBMM0pkosBM8k8s80889E9M9Rna4U9c9098+E+M+U&#10;+c+hlA70t4nAdQdwlQawbyf4ZobYzAYgbBPgfYfwgQGIEpyoGgEyPAGwEw9oDQCZQ7488SA4gweY&#10;ez7AcodJ54ZUHAAAVzeZ1wbzFCiA75NrG4r5ACpJSAAhy58byoAADQC5TgEBT6vQ/oFQEBQ4eYfB&#10;XYXQaMLY04g4fh2jxpJ42r+jojtbKohZe5AACqJaOofYlQDB6gAAB4fpQBYgk6EYqDbJYgAky5aA&#10;CBysyhNABDMJxQCCPAAwBJRUhrNqEs+q3VEp1IXQZDQIYAaiCIYzQqtQe6aQAikhRCr7fxhh/46L&#10;SxAojc6qHJLYgRAAiAmo7AejtwqIjiMQgoESZ4todInAEweJbACYfRbB8Q257ohSEY/QvInYmIiw&#10;k4AM1gmQmLjQg6YwA4EsRACgJQJdLIGgGhHQDrMrDJIqXMMadxnisUBrdEohBQbkTaCQYgXUgY0A&#10;ZQbQaQACyQzDDCD0hxQghAiUiQ6ZQQflViV4mUi7grx42454jCW4irhyYYiCYThRqgk5V0tasonA&#10;DAmwAAGaJQAAHIBxyoIIEtYQEoFCbgBQFLvYAwC6PCojNtJRBUoU5Cdoxr+M7se08dOoxofwfpbB&#10;2b7AfQeJFBGTAodDqJwgcKBwbIdqyYfKMQdpR0oFdwx6jgwD5onBQ0uRIoCDZ6OraZMUvYAAG4Dg&#10;FZxRJAAAaUTQAAZAaRPAXwZYa5c4c5c1L8aSYpCCEQhQAyMTCYmQBA9oCICJRRfpIoGwEZTAIwGL&#10;Mq0qG61ppljzn7m4eCoSTJcQAAZgbRc0LJXb6QiRTpT4GYs1gAExSjaR8UaNCs48oDntZyeb5sZ6&#10;YxEBvLSJxledZNj9ztz1z90F0N0UA09t0d01091F1N1V1dC8pKdoiQe4e52k/QlQaYbwzAXgaB1I&#10;cQdpdpe5IoEj4RSoFqPE3doCrx8Yrj49RMBQgxawk4eQehxKBjPwVEgJrgbB1Ies1wiyxQh8bE3J&#10;xVsDMxT4A4B5tBLovAEoDBRQFQDxYgF4EhQ92RFAXwaiSs2w1FUwk4fhNo27hpVJKQAInENgiQCg&#10;A4hYC4AR2gDtLEO4+0XxxTIQAV8dMYvByZ9NNTL4BYCyOhRhZAAgA5YkPt1i2wcyBVvgaxGAYYaq&#10;SIXQao0AbQd8G0hYqAfhaVdIj1nQwQASYxKdWAwpLYgoBI2ZHSVperGSg1TAelkJGLhqUiOpd4uL&#10;swAAFoeY8NS490aAhT8BxQ34igmMX0k86A6Yfok5agqI6Ra4nABAEbZYCwJI+oCAGwGyDIELMRR7&#10;mVi9C0+YbQcMw4X4WwzoZySoZwb1qwdR5zCKEKcgpghFzRVzSA4ggUaCXRhhQQ4aYdnFrY4CxFds&#10;kA6aUosTGsjsCYfoioA+U5HSZoEof5Q4HgAY9oG4DMRAFwGTlIDYE0v4AoDDCoAQBdsNjR/sSJqB&#10;VdusptjmYcCmEqwofRxIfIeaf4dQdDAIbYbinQawcx1IaQd92Ye4mLXQ52TeHhow8BKOLhhACJSA&#10;CACZSgDdogE4DDMQGoDkv4fweYgoYoZjAoYxO6ncxYAFDpEgr8IDG5KSD4hlsghipofypud49oGa&#10;rBTIEsJ2eNoaPljp/JAqQxo6kGMoiQcYdl6YbhrYZobxcytz20NRAAIwF5tAGWiilADA/r89Rz+U&#10;ospcfVjz5LOxUpiOZeZmoOoWoeomot0V0uo2pOpWpepmppoMeWm6e2NB2YmIcodb2waIbhFAaQcB&#10;54aochb8RxZ9BL3wEAvAFgDhRQDACJQ7KqwcCaPzOqYpD05wAEGoAAVanIAFD5FgdLBYrofBdo2j&#10;T4AbHYAr0lGA9hysdhtgC784AE3Z8VBhZ6iCf4Yga8rYcUqtAxbGU9FBJ2nxRYAImIBuBZNIARdo&#10;DoAh2gC4AZ2gCEN8WqXcahRMRLMpNccIBYDLvYA4CJ9LDFY8QI5I4q12okfLOZqZAt7ZQGE5PgY4&#10;bLQwVYYwW6nYchGgeIARQEV2g9SbNjHGVQjI6sbAjhYkXBJ6EIqIipd4nCZ5apDz7EMrKICLi4EL&#10;UgF4ewgoHweIgQElm2w7bQvjpAmR2Y6fAUN+M4itkQnDo4mIA4D5MICYIYIo+QGzZAB4FRNAA7Zp&#10;/tZs90xZwYVwXoWmQaSurjAIdYekVCzzK+4gguR5QafFViVWSuUJCKVlVgo7hQ7+UWADSLiKZMxo&#10;vI6iZA6p/hDwCgfNUMEIGYBJtgHlpJZIEw+IDAF6bgBwDhyoAMJKVx+7thC1i9ZmneqOZEom49zw&#10;m9WAfhdoeKgatQclqwawcZwYYobpFk2JHKXeUpKxKDN1yjRp4ICRIoCXDYDYCpZFBsE2WjqdmqCQ&#10;z2vcwwAAbocxPhbxQAqYgVchCrK6pQvHLTmQAo/oEK0wAAIYGLCpTQvE3ZRS1Sr/LyegiMkasZ/k&#10;pBV4iU1wk/OJW82Z1IbQc5EmAYhYERfwABzwtBZQ9pLQjYr87k78p7b2oEoBUmYzPNx7PEp2p3bH&#10;bPbXbfbhmGpHbvcHcPcXcfcDmyQN6RdpPZHIagb4zAYQahrYc4eIk4B4BpYgD4C5f4EBTAEJgjIY&#10;BxAABpHZ9TSGTLfdZJDhhwbYcSf4WoYZwAZDxBwkxgd16Kok0k4ogUNI9oBgCTMQBoB4vABoBZ8Q&#10;EIC5Q+iKGpFrwIbySIcwdrxQfWJq/SVqFh8eHqPO0wCYAT7ADHngAADoAL7ACFWY1giSVGISmN81&#10;M4C8RABgC8cLLrZapJT45Nzhlhh15hk3rPDvrHa4yAxPHZihqhV5WOMgaYcJwYWIZIXhOobjQwbY&#10;eB1IdtKtVZAEaD9ZDQsIw8bcWogpYlMHIIg0lV2GJoe47CiCYpNofW0Z9QjgCJowFaLAAAIweYjY&#10;FmG544AZQ4BJDwfofT7AfofO+CoeMwk47AqPxIfc6IAwDh9oCAIAIB4+Og+QFw/IBACxtnMcBMAK&#10;6BqgawbrAoVIXYWKSWQg0ochFgdYeugZaTK6FhCp5LgYqOKA2YqEaAiHHg3HG1e75GTjgzgwhzT5&#10;J6E4wqVg6ABHxIBc6IDwfxAEl5SAGQCxMoGAFmOoDuXRaAEZMLmAgAPAEDAMDAEFf8GhUFg0JhUE&#10;hUOAEShEPiEMiULjMGhkNi0ehcTjkjj8lk0nlEplUrlktl0KfD4egAd7tcwAazha4AXrRZYAbTpc&#10;YAfj9f1Ef8JAIBAcjAUigcOhwDBIGAAJCIOAAQCoTAAdCoaAAjCoeAAsCYkADtc73ACtXk/ZjWb4&#10;AdjxeYAe77fQAAoBp4CwAAwWBAwMg4KC4AAgICAAAYHBQAFAeCQAJw3DgAGYjy4aCOTBQIAkfhOn&#10;h4Bf8dhEdkWqjdKADyez8ADldbyADRbzuAC6aU3eD3vooDIRAAvEWXHAoCtfCgLg9Lg/Vg8bkOu0&#10;0sjEo1VQkGp68ki3al/n9Hp9Xr9nt93v+Hx+Xz+n1+33/H5/X7/n9/z/wBAMBJapKkwHA8EQTBUF&#10;wZBsHQfCEIwlCcKQrCbsPG7ain6AB8Hy2xxnWeIAGkbZzgAahwt8bBzJmfZ+qaDgLMuEANMeE4Po&#10;ED7ogACwGgSAAHgU0oDAIgoBgGjsMIGcZ0HeABkGgbIAGMaRtAAZJom2252Hgv0kMhMDCKeySBAY&#10;CKzASBoKAAAwESADQJgO5IQtKAoBnWABunMaYAHSeSbnyfsOH6hwCuqBwBH2AALgCewAAwAZ60gA&#10;dHgiAR8gAxDbAIf8OH4fyEgGBYMAABYLBdTQMBYAAHA0FKrgisQBgM6QBVogjWP1AzpwFXjqQZDD&#10;zIi7FgPQiUCgAf1lgAc52zyZ5uJ2YptGcABcGsYgAG4d6hn4AinshcNbr81YAH274CocBCDXYpsg&#10;KepqBn2f6jnxTwAHpZlQIS2yDKPZUDMEhNwIKEJ/NKHR9TmGh9zmFJ+qsCZ9X6fVHn4fR8AAfp74&#10;0fx90XjaE0GhJ9nyvoDAyswIB6HqthuGwAAkGIYAAA4MMWpLtWNCz8WSheeInAxqG2nZSluVoAGC&#10;Z5jgAbZ0nCmh7JmAoDqsAc72U6h/XlcSJgGp8YXDsFxKewCGAEhzBIGAVxoLYDVoLcCnn9tamqbu&#10;qE7WxiDAYfqCgue7bA8eNMhUA6vBmDwVgAEwUBeAANBgGNWg8D7GAWya/UOiEloe2SQqikSN7eld&#10;zPElTYvC2VdIhnvXo+fh+UWmNHmucUrlsZhgAAbBxG4AB6n1TMNsJYCGILgDwIGAoEXYrCBAkCk2&#10;A6DANq+CLNhIBQOgAcxxLyVhdmSABpm0oa9r6oyjqXt7B7bQ4BAOrR/AYxYEAUx4GtGAAYBCZcKQ&#10;OHLguf+q0BKhwCgFXCSZYTnyPmwaE6JJg6iZjHGuTc3iTxsDpJmBIBi7AjAxM2DEERyAMASMmA00&#10;hIzXGuc8RNYZ5DwkphdDKF5EXQwxdhDuHkPYfQ/iBEGIUQ4iRFiMRYgIgD/gT/AEFg0HhEJhULhk&#10;Nh0PiERiUTikVi0XjEZjUbjkdj0fkEhkUjkklk0nlEplUrlktlMEg0EmUGAIAAM3ADzer3ADjc7t&#10;ADVcDsADGa7qnrufMFAQFAAQBoKAAeDQOAAcCQMAAYB4JAASBoHAANBIDAAIAwEAAEAYCtYEtwGA&#10;dmeDzegAbzicoAZrVboAXzKaoAcDlpE3muIm04A4JqwKCIcAAHBgUAADA4LAATCNOEwYgtpojqeD&#10;XnL2dAAfb9fgAAr/foABgC2IUAL4q4Cu4XAb2zYEngIf+tfz+mQBsT9AwNyYSEmbD46AAPDIr2QU&#10;D+uBIPmMKmsu8HhjEwhnfhHkg/mhfk9UF9EKez3njndjrADMbzUACyZ6+ABnHGbAAHSfJ4AAex+n&#10;2AABLYAB/JwAYAoIA0HrOf6arEtwDgCtyDny4YAHy4sDxHD6CAEmDjRSgrWoNFAANspwWNcAAbH2&#10;BAAB6fCvA6fSCH8fTfH8fLcH6fDcSBBR/uNBx9tafR7wUAoMg0AAHByHYAAiG4bs2GoaMmDQMvc9&#10;qcPEkaBITMyNIGAB+zeABoGywZSFqVQAGCaJkAAb52nMAB6nwngDAMpzXLNB7vgEmp/AImp/rbN1&#10;Isuty2rdDlFJhRamQ7TbFQumq4UYAS3H9BcaIKtTYgYfqax6goRnytQUH2AwABSCrshQGAcAADYV&#10;haAAFhO54CgiCKGTS9yZpimURvcmz3u7NTF0U76cJvDs1oi97yW8m1wIK78L3FM6T2VbaXoLFUHR&#10;GbJyG8ABbGUXgAGob7THiep5xCfh9QXTz1W+8wCgRHAE2PGAKAnXwLgsrYFYeCh/4YchvnkABZmG&#10;/RtHCc8HPOhIBrVkavACBAIIKBQKtkB1kA4CavBoEmGCUGYOgAFQOZSAq4YA9qE2lcNk2hELVgAe&#10;B63+a5xHeABemevZvnUu4ArmAASg67glhmyWdZTQqzVJMr2PXoL0obcaLQk72zZCmly3NuW57puu&#10;7bvvG871ve+b7v2/8BvyB6FwPC8Nw/EcTxXF8ZxvHcfyCN2UADjvNtU3Tge583+dJ2rubZyHcABu&#10;nL0RtHMeIAHWed/n0fy3AIAinKjHAIAXHAIgfWwIAVHCyRwBwFLEBwGKdRzY0EeoAG2b5xsAY5o+&#10;WcK983f7ioIxQDAS5gEghKrKZYAmUNkBi1AwCCeAKAakHqfJucofT7VspeUp4DbegACwBN8CoBJ4&#10;A0AZrQDABNaPwfpBB5D5LcPwBDLAEAYOsBIDawQNgeBkU8CYHjLgGM0qQszRSELXaA5FxZMFmNwh&#10;G3BbhDVyEIgM8gfRSxvDpecUYZpRRuPRGQOEwY4h5lIQYqVCJlycAKQqAtSAAFbE1Q6ABf5BB8Ig&#10;HsiMfiTIDrdWUhVBxBDiAAAS1YrbsgAAyH8jgJQ+TNApHwTUAyRybD5J4PxIiTV/wEVMPto8cF/g&#10;DAsaABwM0ugRBwl0CoOwcxeA4BtMjQ5GQlJgulykj4UkQOKqYfUeC+DWeiKAWYpwADDGmMoAA5x5&#10;FEHuPpf4BFClrauPuJqm1GqPUiPxnylk3KbAKptU5TFFFuUWWYf6ngBqaPaa1UKTIjKmA4UtGo8y&#10;3AtAIsgE4GARFTBOjMC4NQaljBECAtYDDNABAKoZcKyh+qmSXOhNKbzYoJOInBda0W4kIi0AJq7s&#10;inMjUMg1DkTYRwnbfJNtEjYSLooEudaCP1TAAG4OYcAABcjMGAAAaY4BrAAHYPCUyQSbNXQieZaS&#10;aXtFSAUBMCRmwJMpA0BM7gDgAleAKPApw4hwG+GENMvY4h1L8UWYlgSCwBq2AIdtygCFkHNfzSYA&#10;AMAQspBsCQywOQUsPA+BWcK2KDkUcI6oeJvhrDgacM4bhRBjjZKI0cAAMQRGWBiCOk9baTgZAmVK&#10;nq4qQQhha5c7tP4VHpq24RckkHKNmPQeoxMJLEWJsVYuxljbHWPshZEl6bbJWVstZezFmbNWbs5Y&#10;loVWVptlsG5dbcUB8oKHWO4u44x0tOaYURqa/LWoKHmiJBxOC2FmASWmL04yzgGLE70pwCwFlqt2&#10;XFF46B1FIGaNI0w4xyMfSIb41cxicAGAQVoA4DmHmUYeAViJZyymyASvwBQA2PlOfeZodJTx/vKA&#10;o/gDQA74ABKWVKOpsInGxAAPIfxTh3D+K0AMCIIQAAVBJIcDQHgXlXAwCdKwDFkNsIVZ+edmrKE0&#10;sESpNNW8L4bhWtSwbZh3jzQM6eh4yxuUXF6NdPY0x0DfdUPpjCIl/xfLcyYAACoklqJqa0gg+79D&#10;zSWACKslkUppRQ9gmEVUVoOnOa5TYCbfAqMmAAJg+zNAxHyWYCg9kFAIHubiS5PB+yXIKnBfxrY4&#10;G4AIBM0ADQYpgAglzA4PgeY7A+zhCS17OkXgMa3MZuBljWGgAAT4sBSyfGqMx1Q9nUj6H4lK3zVo&#10;PnfH9EOWLlFIj9UjPYtw/ZcKkUk9jUkv0Fk4UWQRVpBYh5GINk4taIzXkEBEPomoOB6lqBmAw0AL&#10;gSAuAAB0Ep1gGgoBKc1hhxTiIjOLO0fhrczxPScm4f07dq5rcxs02KzIWkGnrR5QkSmDGuAUV4yh&#10;WrslWAKAkqQAZV6WhBCgiNoM/kdWUsob46HnC/GeMMAA0RvmDHMOxj48x8L8LYWpRa2qQkF3aV4B&#10;lSgIASO4BcByOADD6LcPYcZSxxjjNwNMb5dx1jyNbPaJmqlwgGKkAMBbDABPjAEAY7gIgNUnCCCt&#10;h4NASsMBQB1lIEywkmyDAYnKUS8DmX4McazHxqjjQM6Vf4FCugACODBKoMK3FXAoVIBgCpyHtoAt&#10;HskKXsEHrz2paeFZG2Hbf2wmmFt7b37t3fvHee9d77532SLk+/eB8F4PwnhfDeHIct/EVBGiYjbj&#10;XywclYnNHPiv9fRSx2jyJ5a03w66ugAxKb4d0CfQD0X+PMexrR7D5Nik5U1/GAKVau8lAY62Pj0H&#10;iUAf4+S77XX+Ys13LolAMpOAgBYFzXANkUwUpxaUDASAI84DYBDBgZAIXsCwAV+ATAGTx8qplHZA&#10;aOTs2I7B6E1HgAI5g8gHs4AaBw6wKQVJZBABzCAFwGMs7Fjptvek2vJCDlSFLsQCQKDDusPDyiIO&#10;6mzEnEFPNDfBuh0BxCihsNDhjBvhpgABkEAkBh6D7AHGrovizAEEOD3FTB7r9B7kSoqKFiDjjJjt&#10;WE0shHsMojYDYomgBn1AAAQABCxAflhAAAah9FZi7ivh7F/kiC7knJmIDk3NJInB8ilsCPkAGAXI&#10;LgIgbEugLAggfIvAPoNJ5PFvAo8LaB6nlBkhqIbhOtFCihrhnL+h9HlEfDYuFqOltFGNNFHNONQl&#10;Ip+qgIhCamrpeCDCzDXiEslk3MRtrttnKEmIWqTinASDkIxgIExgfgPjrATjIixoOC1lTh8IYjVB&#10;9DcI5DfIYieQ4nlB9wosjJMNJjWknRYDWDVRFpziZlHiYPYFKDLnYizpwCngKKTgIgNmcALASATD&#10;pxiCzgJjLABAEivJyt6Dzu0sNPECLj0CYBwh1C9pQE9hoj8gAGPQJh5NIFKGSNSDFQWklkJgFDND&#10;KmUgHgIjmAHuxMjB5jWh1hsl+BzhyDcBzB3IEI1mfmACzC2IlgDjmB/gFmWADgFGUgERngAAWAQK&#10;TgngaDJK1GGOrCxC0C1G0u3QxDuh3OEHlhxmMBnhuigBiBrr2rVClgMgIivAWAPqTggAXEqgSiqr&#10;fnYQ9J5lHu5IUq9O4u0FwK/oQxpN5t5qBQFxrSmynSnyoSoypLInBypyrSrysSsytStiKvFK9ykF&#10;ksLJGSvSQJIgARQEFPMjcSRjfB2h4C7h1B4ieB1B3y2vSB5B6ClvUF/y8jYh8oqpIiapUClh6h7E&#10;DB6h6EDNICgLpxEtXACCxADnxrsmWAFgIJFAFovsdgBj7ALAChwgAASADEBANACvsH9sdoCPgSzs&#10;oxyDWh3h7i3B1B7kcB5AFDLB+ANxkAMAQthAaATlegQgMJvDOt0CmyioVGgSxN8JJGgzmiPv/kSx&#10;WB5zqFAQzEDh7DfIXjXRexnivAHTwMdgFCpADzyjLxBCROyiHrQSfyQm3Sjh2B5EDBsF4AABihtt&#10;DhZhoKJhuB0zQEIw6DvkNtQiDIpvVRFzAMjItO5snrKERh9kRgCOkMgCbNSALJVQgqhwgoGAAAcp&#10;nAAAMh6s2B8mMF/QmNWGjh9nNEFgJGHgFgVsGktwtAhQfgFAQDstvywP/CDJUPLB5GMBjBptHBPB&#10;YhTAABkhsIbh5B+ilorpWCzGrFSpdJYQ9FIQ+HYNSUrEHIhxBFEolLAlNMkiZQZRFsjJ2r9CDrzi&#10;nAIrsAAATAHGGAfAKJvAVubUQHlMdh7xYB7MyB8DfQoi7woieI4RVJUDVNJsjB9S/B/RYTAERDYt&#10;ZCBFS0xFJDvlIjGnfAIDuALAPINRMMGgNAUoIgUMrIGjLJglHlsKCPATVsLrMwDN8CGByh2DUhjB&#10;rNHBohuj9Bthxl4h3h6GnJcuGEGHKEXsKUnSICpAGgLFkAFniMdgECzB7B3DWhxhqGnPbF/vNC1J&#10;LqfFxQcjLgCitGTmUsdmGAEgGDuOrEcAZARjLAogboNAWgPmwJclKImrRUclxUxkfiYJLlTH2jWh&#10;xB0mMBmBtCiBqhwmnBth0GMAEgDi1AaufgAAZgRmWAXq1n8gIRoPHK+xoyPoWSlGzKDoTnLSxygS&#10;ku4SuWV2WWW2XWX2YD1sM2Y2aWa2bWb2cHDFuyjpJoTCFs/WO2gq/O2HronVHOkJUEFLTnkNqnNF&#10;/sxraPVgAB4y8r+h6DcCdilh5TCvQPUJRh0j7BuBwwJh2h3kDUIJ0JxDJ1xMIqTgLAKDLAMAGkFT&#10;PQJgNADQJvpwJgJACmnADgBEWkmHNiCB3h6lTBzh3kFB1B+CxB4mVnKAKmcAEgQtkpusrAbgOsGg&#10;QRhsdrfC20oHJoRWhSjz0lpQCCNJ2EQxWLlr2hthtn3hw3YgAB0XaAAD5CeHYnzAMDQAVXewdgQJ&#10;vAK3hTxCpE0WgkymziIV9XSO4sRjzNJQHB7HlBnVdAABVBhhZj/xwXEl+B+B/kFC2inQWh7Xv3bM&#10;imQE3MOk0sKIqtMMknKJ4E4AAkRvYAJoxATPjQgh/kcAhh5i1APkEMjB7mMEgCl1GUUI7nNjLgID&#10;LAEgUkZktgbCtghggsdgQpvFQUdO9jyB8RWB3YPgABjhpBltEBZhUD7hstDh6PdxEiCGRpfGRkHE&#10;O0tNRJZFLlItMlLlPNSEFtWDvgCEmFqCBFHkRx1ibRHER35lTFLibRegLntTQzxmcoyq0h7C1ANh&#10;6iCACFAk3YO3bB/RUEEjVYx20UzCCVFJLMo1FCCLbUFQTFGJ13530E3G2LCiCAJAIqTgS3KAAARA&#10;aEugQgjgjktASjnh/kGvgWVVUu5JJSmHI1YCOSvD3ifr2hlBtQMhoBuD9BrhwBtAAPMnRC5FbNQY&#10;5kfyzDJneingKqTntitHZFbB6B2jYhwBqHUh3BzwkB9iak3jjlTAAnxDLgEGGGTlkB/gDjuVNCrA&#10;RP8AAAbmaOsGumsANDmK63T3lm2JzwTnXZPvSWBl+BrWFAABlhtCkOTjcCoinASgODmAegUjQATg&#10;OFkAJgHCvSO2OsKJHlwyiT3TliJsO3jmhlryyP+vGWc6DaD6EaE6FHBWZ6F6HaH6IaI6JXRp/2RV&#10;ViH582UWPN5pHlTPJRY3bRQL+n2gAB6aSPUDcCdDcF9F/huhyDU4REBBvhyL2zsieSzAHgDinAKu&#10;MipgKipANgGieAMADhyEYABjUgIABkDADB/ztMimlCCCdCCnPCChyPzmkADCrB9ALmcADxlAJgOp&#10;qgSNiAAAcIIQdgHPkC2QB18JFvHz3HC6G3bqMB2CiBy68HRhui/hyhyC9h2h3CgB4bBzsDfAG7Dg&#10;AAT7FGc3fAW7HAAAL7Ilq7JiQrRT3z1yk1XFlvFjWEFB8WuBrhsQMhZheBY5xBvHohxh/i7h3IAu&#10;IFbJXCC1HkQsi45YevX31EUoF4kETk4ACGjtn0FCCHiinAPAGCtAZqXgAAlh5xI4A6nF+Ehilp0s&#10;jLbI5EFABAHqTgDgSxkAIAa4JAMgkAjDZARpq4Mly5HG55ICSjyQzHlBzB0jUhihohkgABRhbhW3&#10;tQMh845B+JhjJxe0tNUpb4bQ9lJYdFKqsFMtYYtKF0KJ6YiITYXKFgAso8LNuk0pjDJlNvoC3AR5&#10;DwgkbzQh7CagLB6DYgD4FB8B+RSB/EFB+Y5ZdIuLBkPiCtJIoNWq0IDY4FltWLBp230o7xZrTn6A&#10;EkcASgKkqgTAalegUApgqMDgXgYCbCouICnO4F05+nAE2xXlAXpXbD43bB7ztNoiELgCxbDjmTxi&#10;pFCFbC5oP3lO2j3y6CgBoF8OAsVgABnhtwMh0h4CgC5Vhi3Oy8fvjCpAIALGGDMjNCBFbB4h2DWh&#10;wBqnlB4kCF21+CEOat3gFDQVyDQjNKVirAZAQlkAaqoZmqpirq5ot1+qFMgkmOkMjTAEnDY2rkFL&#10;VF/h0B2nlBwWGgAKdF+ByPzW1izATgPGUgXSKAAAX13FfAJOXp7bJoWxb6NxcJ0RFtrxSRRk3B9k&#10;ixVlojY84EFmCvgoO0NVwjF848tww3RqB6C6J9495d596aFSq9698d899d90d645/FuGgO6xsV9u&#10;/+C5s9Zo70J9aMojViCGOmPhcb6E4hrl4h0h1CiADB+F+KmilgPgIkFARAJF/qrbDACHUkNjcEmy&#10;z1FaRiC1fvyr/AAVqCnB322B+UWjJgQsDAHAMpFAJAJvkATALJvAbDqthjK7KE1oTXkO56CG/zol&#10;Ta7CiBteqEBh0r2wo4DUIxeh2+uighqjB+pTzizXesrAn+z7GAU+xvYmQz2c5d/Sy7MPHMKSjzDH&#10;Uh1hvqHhuBntHBnBfhdl7BzBtnlgGlTB0DZicgFixB8FI0IXAp1MmEU/IX0tMImQmjhjYgCtqjh4&#10;zxFgEadCtgHitAZGTgAAnh6CxAUXDCbB7F+AA1DNovX5t8WilgAgGN2APMDAIQsgAANAnAlCx7Fx&#10;qVVJHK7CSDyWzGnBuBvF4hhBn77BUhf7TBpBy/Bh/rxt4SPGfC4FSjv4aw7NXJeimUoQSq8nJp1Z&#10;djyFn7eYensEmcLZfMojaPXr+UpgCiagKAClbARLwCAAAVP0CgAYPIBAALvV9gAAPd6gB+vt9ACG&#10;vwAPoAv4ARgAxZ/v8APh+yJ9P2HPmMRKURKRAB/P+OTGHSiOPyQx1/xh9P+Gg4CAMACIEA2hiwXA&#10;ASk0ogAKjQagADBsMAABAwFgCPx+HV2tV6wWGxWOyWWzWcASGRTKRPC3ABw3EAOO6ABzOVygB5PN&#10;51oAx8KYEACYTiYAB0Oh6nBUKAAE4+0WGX2J2vJ4ABtOVvABotxrABjtZmgByu10AACgKEgGEw5/&#10;62vAGUAgFgoAA8MhMAATaR180J4OiMONsPQAPN1w3XWm/1bVVYDg6rA0NVYEBGrAYDUMMUYiCqqj&#10;MR40QhvpA8GQV9PyOPl9yJ7PqOPf1gB6viMPN6xV2PR8AAdJ3HuABxHUvp1HeiMEnyqQBo+DIIgQ&#10;pQNAeAAXhGCwABC7oAAgBoDscAoCL8raun+ALJocrixI+fyJokfSInweh2vsd5xgAex5HOAB8nkd&#10;K0n7BgEgMrIEAdDIGAmEQAAQB7qgIBQJK0AsJLJFLXRQsEVrDLjIy/MEwzFMcyTLM0zzRNM1TXNk&#10;2zdN84TjOU5zpOs7TvPE8z1Pc+T7K61T9QNBUHQlC0NQ9EUTRVF0ZRtHUfOlANi5szSxLsx0sskv&#10;TVTKxJzFSuq5TZvHIdQAF6Y5oM4apsLscRttQfTThICR7AAEAHVs7sBgcA8BgGnyOvYvR8o+eJ6p&#10;Edq+gAdx6o+dp8I+eUox6B0pgGDAMgABwRA6AAJWyAAKAY7ASgmxQagwFIAAzJUrq8l8tS7eLYzC&#10;ft7x6fMGH1fiLH25SugJgQAAPguCYM1SE0Be6UX4itAYSAB2HZGpsGwa4AHjjVtgcowFgWowGKxZ&#10;h3HcABn5QABr5WABv5cAAPZiAAv5oAAZ5uxwEwlgURrS5efosfiGnmeyInufL/vpBh+H6jB/AElD&#10;JxK1iEgGAURgKAahRFrGrwbEagoKAwB7BrQAathSZI7f9mHDHBvmUZcCGY0Zyme0ZyHe05wgmoRx&#10;gg7ZxAjEB4gO1aaJikUUI5SSaJgkSS4UmgCWGjqUAEk6rH6jh9uaBAEO2CwHqyGgAgSAAmnogoUH&#10;ojgAnvZd9bWlCJowfp8IqAAGQqAoPSYCAbBuAANCeJgAAaEwS58rdKUgstP0myVLeb56unet5um+&#10;zZiGluRWGGWwAGmcxtIeA8W7GqwCarqzmK6AStwc5jVubE8Vy8AScrWtLXodxw/iOEwJuSU3b/4A&#10;wAbOsNe5HHKJYH0z0A4BiCgTAUbYEoAUQA6HudsEiyDbjyVsAQfCDB8j+IqRUlDnSHENJFCUjjmW&#10;gkfJOSI9hIiYotH+SglZHSaQ2L8SgB5zQPNmA4CF5QGwhBFKc8F3QKl1gFMYl9TbzmHHHHiPIAA5&#10;x0GnG8N0boAByRhAAOqMjGS3j0HqRFkQDENAjSYCgE4JwAArBYCwAAGALgXKs2Yv8U3qkOHkPUvo&#10;4x1F5GkN0z4vxpDHQIOkvJf3XGsVClsrpRXTpPMaAMArpx7DxIcPAcpDTNERHsO8lb8I9ojACARE&#10;AAzrlWAZHoASTmzvrVuBYrIPQTAVAACdChtwGunbIQkfI+iGnxJQPYfZKB7n4PsPgho8pmgAHePI&#10;io7h5oDHcPI/6/yUAFay8MCRtgVgfOwCoDx2ATAcSmBMByEo+l+RMixTMNoEETIqPmUqOR3l5Hqj&#10;c447RwI5HijwfI9TLkyIqAiVgAAFANMaBACoIXdAUSYAmixUqIFWAKbY1jPWfLwnovUr7zqTUnpR&#10;SmlVK6WUtpdS+mFMVHFqU7TKm1N6cU5p1TunlPafUyf0/pUJzZ4qVLNH6kMlEyKZqQmV6CoixkiY&#10;mjVVg2UCDbGigAcAyGzj3oGd1BgEgEkNoYS0mBGT3l6g8OseBKB2DzI4PEey0h/kFHmAaNg+gFoV&#10;H8BE3QCALGNAaB2XgFQJmNAwAwxoIwJgcAADIC7ygLgKN0qAyRklN1NTAPazgAB12fAAO20QAC3G&#10;XK8A61AAAJ2rAABa1yTXPrCIxGkiNpYBEcAbbkkY+D/l4LyoADNwTbgPQq1ooQ9I0RgHIjgZ1zQA&#10;C5uhQ6CoAAt3VAADW7CHQIAQYOiCkLC0XWhHiZcbo5BwoEHWXkc47h12koORYARMyNl+KFBIoQCQ&#10;DunAYAkrNYjz0PNuAuNgDgElGAeAorKHzbX4QkP9fs/2TDkGkNIAA1hai4AAOgaVWR9DpRqSQ/48&#10;wHEJb+iAaQFkQDkPSR055XiYuXU+TQ2RHx9k0AG5shzTDdj7I85mAKPQDkFAhfhW7IgAA0H+hIJI&#10;8jtgjmUTBHRaWjrCIqPw9xHT6gDAglMA4KAUIdiYBcIwSAAALjcV+zTzlPvUNc9NTdT1L1JHrZ0d&#10;A61TDLGuqoV4whagAGYOJjA7R/ERHo1AhyIjdlBIdLY5xuyzY/viTVE5XWokvcdWdzUB4BuuxtAg&#10;2TjICESI4AUlqgHEkwNSah0DwwDIgBiAFCQKh8IjBQO4jAECGEjH4f8ns+b5nvcgz4+RDj1wtJbM&#10;tyA/ocQ0rPjUhz8njs9MaSIDD/QKAZOqA0GAMwAARBsDa1QPQeGOMQp6o9Jx3slAANsbY3C5jjHF&#10;Z4dV7YRoMAQwYeW+QARei+O4d4755gmMIAAJ3BY5gsBWY62LZKQVRLA4pHI+EBjrHcOx8Q3zPi6G&#10;eMPfY5qBwAacz5+CKzVlfoebYCQGzGlWdOO0c5KB3DmQYOwcith8DzJRKtEYAgDTCAOhUx13ABAJ&#10;N0APnrZzWgQAUQUEIE5LgKu8AI9RNB7Qj10Q1ppGB+Y6627brZEmhJN1SBO/a7AJRsA+Bq7gIALl&#10;GA4BYowFQHunmCiBERQs2NApJ3oi0+j7DxvaPEdL5R2jfGYxkde7h7j04AesjDV3TqgH8PyheqXR&#10;unAiBUxQEQPA0eOBldYCAIAbOgUbvllqRJdzTT/1nrfXev9h7H2Xs/aJ4pp7X3Hufde795733xZ3&#10;9piS96vNqWHqJeJCTNfA/h9q2H1zciXfkXIMOXwxs6VTUAHjYASjui54Nej/UpqXp6SqYRYmGpnD&#10;p5ou6wPo4w8R3GnHOOGqw7By4UHiORuQ/x7l57mIwfWJEmWIcPoJEmyWMrgjGHiJQHeVsOOH8IKH&#10;q+6HqAUOkNuu4AIr8ocAoOwAaAwOkAutYA4liAABGAiW8BYAsooAqASOw9Q9SXgsyTEIoIqL2L6Y&#10;m4sjCHItILeYYbObMMe8wAiOwA3CKSaAOQkzmtqLeHYtAnAIKBABCooc+QkY0k8Z4juAwKqY+KyK&#10;8t4P/BwAAGXDGAAFWFUFUK0OeCxDWuuuyAhCHCOu8K63qYkHgZMG8HKoGGaGsqyG0HIoGHKHk8CH&#10;0QGH4WALSfyIclQgkIKvw7oN6PQOk6UKMAgd2wCKMnGKMwIjYAYwQKsbYHqHavaHUGoM+G2F4F8L&#10;0G4M2AO2GpAAGASI+HUAaKEGgAmcCAaO2ruRGH0KEf82ef+hoJoagdc1CvChy5yWGNUI+H61WAuA&#10;MNsBa6OBqH6RAB2HqKEA21y+aiwH6HvEKx4JgkkH++4NQA2OqAYBaBeNuBkBk26KgSaAysc+I9m/&#10;SLAmMaGHoL6GyHGM2GEGgkYGkHGqsHEHq4sHWRmOOSEAAHoWCH4NkKsgQc6JEfySw0i0xIicgqCh&#10;sMm2U0yf802K0gQ1ILWgQhygCgIAIgMJYRUlQH0AMISAkgjBKAQNsBeH4RABuHeISA0HoJ4H0Vsm&#10;WX2hyIyS0H6S0xqJMJwIsgImccsJqK4JiJmJeAUOeAqlsAkNaAiJoAWAcOwAKBCSYAdHgAwCSzIA&#10;aBKMMH+faqKU0SunuXwX/J+QYUA+tCeKkAKO2AEfa1NLg0rIoOeHaYowqGsM+HTMOJYJQgiO3Deu&#10;4jSVs3YfKG2G0Vg3a3cA0A0W0CwCyCyuvHgAiAkOwYLDk/UkoPcIqHiHmiwGqHCVaFyGWGAAAGyH&#10;Ii+mgQYc2JWkkfg5KISwEKySeSmgAQkHUHGI4/iIwHkHaJ4+obIIK54wa5+OyKyACAKKya0a6IwA&#10;WAIJEAgfONRF9AGIs00NcOfLua0ISNgfWI+6WIc7OO2A87kAAA/A+KGA2OwAyXGQ6AYQkyC4akmX&#10;ezi/YIsRiRsNOOCVgn6YwHeHMGmIfFCK1FgN2AOu4AMAaQyNYPUIgLSH0MuAGH0RqgqKyAqAyy+A&#10;eA2jsAeA7HWScOqlrJbP+pKqELW0sZ8+TIwUmI+7wRIzRR29/R9R/SBSDSFSHSIpmUlSLSRSTSVS&#10;XSYUPHs3MziTcJef3SoZ9I8/KVA5KVAzSeg9ULHGY7DEIOMlKRwHiHQM+HuHe3iH2Hwk9GYSav46&#10;CKqAcAmBGMc84NQAYKq54jY4c+NSw/I72/Q/OsuUuSxT+K4U+bVKA4AHsHYoGHgHWValAwoHsHa3&#10;cH2HqR48oIiK0hbKWhAJErkIcHjJ8OOHuJEHqWLIYgwPsAOKMHsvyIeN6AEwEd1NAzKAmZCAsjYA&#10;uAkl4BCAc9IBIAgMUBKAkMUAkSO+E70Xi+ItEYqGuVaHAHAG+LsHMR4uMVuBCBAzKNqL0L20SRGM&#10;CMani3SZNMERqjIVMAoiiB9XeAAA43KX+IaL+ISZ0laYGK9G+4mtAZQGeAAFkFiFiNRHLDWCwIMB&#10;kBid0Y+N2nALAHVCaAAGgGwGoAAGUGqNGGGGekYG4HS3iHu0MH6NbHIRHLWNbETZOKka8+tEYKkO&#10;0KlCQtgRAAU6PP2KzE6KyAMMmjSIyzqL0ZeH8HaMuAUJbT626K+HuIKQJKqjAAURGHPZqYynDIrJ&#10;AJY0sI4agcVS7HENcfka0I+ayIKBIYIAACHJwseH2IKBEHyISAaPoIyHqk8H2mK7AdcAYKMAJHOo&#10;cBOy+AiBq88eQjkAQAuShVtHpSCgAgGJQL2iwHMHWb2/sAAG8vSAAG4HXB2G3cqHEHgVNIQMuHkH&#10;2QGJKrM/GQcI/GXIi0lRm0tGFdaK01KgQxvJLayxwAGWGJkx+JEAGcQgIhuOYI+vwgm7KBbbKCEH&#10;oRABCHqcZZ6aaQYPeYaIkItKQJyaYc4JaPWI+HygIJ6dcK6fOI+AefaAygkQ6K/Z2I46MngAmSm2&#10;1YWAyCeCkeOBZeKlcRAavP9BeLIaEIauQIi3yiw3+ZMaaJRN8Y4OlNAy4YNcUR6X7H0L7gZCoPtZ&#10;63hTW6+MYMbbwKNLvboIa38ZMw2woFqFqFossCYCWeMBncAABHO9IAaY6TKaYIwPoP+GyHEfKFyG&#10;SGCwqHAqsHe8WaCIbN2bOkkKsI+APW/QsOwx4dOHTWstIHcRGPcRAJiO3CxQwOZF8kle8ANIgAWA&#10;GQZi+QYAaAKSGIsbOwdZeO2ZAOwr2N0AaAml4ZEKMATHKAWASIKdGQkdGRAAi7KAaAWQljvEaAOa&#10;xLYlRSjBeqYJE4kk8HiHUvOHcHKM+HYG8kYHoHdB2JKJEKKQyAgA5eKAcAoooZAKqACk0Xzf+HY3&#10;iHWG/YAH2HmR5FyJQAmAvW6AuBQCGNu9AbOASu5QlRgnmtuh4YaabKYyqbVDS6QITkKRHJgKEQc5&#10;3iLcRNLUFUKqUTFSfSbm3m5m7m9m/SI9vnBnHnJnLnM9pm1mFLdBhmsOXI5GEhTmMPkdsXwPYJ4R&#10;fhlmIf5e8RUqJlPB+a2bIQaO2NSRHkKIKAPoEQc7xKivCaEQY5uRqRoRwHmHUi+HkHQVaHyHoSAJ&#10;KIqUpCxJqQrK8scSVlIAqeUSOW0lcOlL2IKftmwssprkS+BUI4fptncLS8mJg12+iVsH4HuMvqCH&#10;ML0HWqsHqHWfKHwHefKoOvaImP+PctmI1IYHxVEdaYzVQOOHtVSH6KEHvOoIfOqJGAUjYHzJqIzl&#10;Qo6wHNDVyKNjgNsNyQyBOAhW6BEAgW8A+AcW0V7C6LQLWinWcXqUAUBWrWsGBsQZaG+oGUAjyQyB&#10;cBdHXheKMZKZMjQIjf4OO31MOVMuQL6LYQ1W4AACECICJtCooXrBkLBCsLgLkGqGpYsGSGSGUeOt&#10;0Chtu4O4TZdL2KEUAG6HFWsF0GIF+AAGAGcGKAAGSGsbkbyVMocO2gxpfYfZUKscVkQqGISH9i1L&#10;YYGa0bFoFjwO2vydOQkKEAIIoKsmmH+HohCyvfueOJeAgxwK8HeZ6HcfSHOSIPsnC1PKlasJgJbS&#10;u0o5Ja8I+ngKcaeAABcH2KECKHwQkBWH6O2AdHIKkJeJsIlL2Ic3uNRV+SbCkoc4ENuicoc2wOyQ&#10;lL3fznLgZXomoHmk8NKNOG+kKMxOIZaHbqIHK8As8HsMuHmHyQGmVyCH0aWysIevCgFU9dYJczaK&#10;6xldjfSgJdzI/ducYgRaqcfp0K2gIc2JEALkKzKwIl7QiCMHydOBPAcAOP8Ict4IzjSxqJ40MYAa&#10;ZAFexKW2Gh4IdJgI+AcfaAjoFKvPXiLyRw0H81aMcBSBUIUCUCaQ6BjHcAMAuQySiNtf0K866Rys&#10;6Hgeuwyi2OPNU7A5zEXLyePhgAqAqQygqdOc2I5NVcdWwOcISZiMU1aO2ttCxC1C3YapCgAYamMA&#10;AGcGaGcAAFEFEFDIYHqOMCMCMCOsfHaMOA8W8AetSnlpvQCbVNw3WM0AAF4GU44GkG9MMHgRqP2V&#10;ti652OeUpFgwWAeN0X+KMkdAiHkRBMUYDQg7x0KKtjRfTjSAeAEL7Ge4sAkAKONi+QGAQAEQYIKI&#10;xbwOwAmA0y+AgAsSYAYAq9JbwQqvwO3P342AVkEyIyDmhw1UBRqTCRL14ReX0iwHmHaRx5bQa5iY&#10;xo4VgPZgLWKW2AyMMAoA/YXlEoowQOwNVF5TYtIHWRxNpYBljYsH+Hgi+KwNsA2BIB0Q6A7eKAOA&#10;ntQOiJHmMPwIamWIaPwIqx4IqJIIvnwbVXtoASaYHoTvEAJoI6liJvMbMNT7nmd7ibRnVnbnZpxp&#10;qLLmpnP8D8F8H8J8KTXnF8N8T8V8X8YTmMnSfsC3PmuLCJKhfmMHndEWZTaYyHw0JKAmeVtCUIfz&#10;bNscsJWbU5GlrEaAMQkmCwMwLP0OkAlK6Kc9EzKN5R2IoVsHoOCmoHQqtlaGSPsHYvO8oVsbIdPQ&#10;m9JlOO3o24AwciwxuQGZEOwAqA44SAiAz0UAXl4AJ4rRf2qU80n73U8/PnSqX5KH6/cIzowRyHcv&#10;OHmHSVaRoM3qCvPdE4sImQGmN7IIA+n+AHm938AHi9IO8nu/QA93xDnu+wAAHwAAOAHsAwQAHoBw&#10;bGgMCgA+gPGX6AwIAH+/wFGAXJAeFgmAAYFQfNgeCwAHAkFwALQqJQAIggGwAFgVNQUBY6AYHFal&#10;FYHVanVwCAanWorWn9XwA/H3FGlZQAqlUqwA7LYABdbwAKxUKgAJROJgAD71FnxF3LfwA0cEAG5h&#10;QA6HK5gABQOBgBdxOABZkwALxiMAAFwwGABXKvn8+53M5wAzWYzAA3m+3oQ8XkAAzsQAQSCQAAId&#10;xnQFL6iAH8/Yc0201wAplurgAwmgx9S63CAHg+HqAAECcdGAKAH6BAHLAHL38A60AqzXap5QCAoH&#10;Wa5uwB4q1We76Zf5Jf8AABH/BwLLc6/yXoq8itP6ioCn8fiWP8fqXJK9x7AIlZ+vIqSBwSg8GIcl&#10;req8qJ/K4f0AP2AAJoEtx6ocGR8O6G59o6DrqoqBSSAEBqcgICgKAAAwKgtHbNgABIMs4BYNA0jA&#10;JpqAoHAg6gEKeAT5vK0EqSrK0ryxLMtS3Lkuw2lkQgAfaxAAep8ouex8nshB8noAB2nmeDDncdgA&#10;HMeB1gAcZ4HUABxHcdIAHCdrFHSeJ3LWex4gAfJ9ouqirn+ALuq2hyKzC/aDgHBkwIOAR+09UDfT&#10;DT6u05MLO05T9LAMlYCgeBIABGAyeCIfqSBYe7ugkeR9MWe58oefZ7pKf9gn2AUEn2/1loGfUwn1&#10;BMwIqAZ/pWBSVAACQEOyB0ApJBIDKi/ztQWg7Fg6DoAAiHbbAgGYaryykeArKyoAAeV8gAchyHKA&#10;Bum4boAGuaxrO04AABIEqiAaBgGIIek3N2l4JAiCKMSeq5042ABp48m2HAAIuRtuEQQ1HTQBu7J6&#10;O5VSkPRG36DmhmgAFGUZRI0es1iOJAkAAGDLgAzbOYdh8FKkzzQXuq1yHAdByAAYJomQwJtmqABv&#10;nS5540VHdsgI91JIHKOHgGA7OTHHR4HkkJ7Qg3x918r6HSmf4BuzaySARaq8gDNwPAO0gWgYbYAA&#10;2A8+gSAiKAMAb+QCBgKBJEgSiOmwMhaxabvekb3u+xeVPz0TvvHCj4q7pSWUizsuUkix60Qd50G5&#10;N5yGlN5wtRNp2vyBKagWCYQRIDwXLyCoRgABQGx0AwE7MAjs9REKHHwe83Hmd080IbAAHUbxjJYe&#10;s8gqCIJXWDCiAWEIbTEBcdHQe03HYezXnce05HlNVGH5Xx9oIN8iN1pnVJnvPcAV0SrTHALKc8oA&#10;qsSmkZAW84AADYKAOeetoBCTXFkZSm64qZ/mlQfhAvZLsJ4UQphVCuFkLYXQvhhDGGUM4aQ1htDe&#10;HEOYdQ7h5D2H0P4gQoQ2b2IMRYjRHiREmJUS4mRNidE+KEUUsNNKxAOKyVIiNJQUVUf5Dh+G/UZA&#10;AeywyED3OmO1rw6R6u9HaPRRY835EEjixE6Y9nrElbkmIfpFAAxgN2VolRKzrE8AbBkCCNltAQSa&#10;BkBy9QNgQR8BMBUHABHZH6PR2Q5mDDwHKNQAA7hyDQJKm15QDQMpBAkuoBgE3knvIyPYeadR7jva&#10;iPcdjAj+rBfMUACL6VtAgXiAoCoIjFgJYuAEAhGTzQDXJMsrZ5oswhivNOIUVE2p9HmOdrA8RzO4&#10;HkOcaJDx3nPHzLZMUeR+INImd0eqj44EDa6gmdpBx8j6K0sElY+QCk8HsAdh49gEk8HyScsLeDfO&#10;tPUjIBhMgNI6ckk0BQDCeAfl6AAGQFwUlFAgkcB4CCQgIei60rh/irJUhI6o8xYiKD1HodM05qBR&#10;UxI0PdYgSgkhJAADQGq8QPAfA8AAB1QYtmpG8awX1RwADPGcM9rI3xvraAk+cIzJAYgzBkAAD4IH&#10;hl6JzSgq5XyDj8rEoIcA4AADHGMcwtidUkk1p6B8yQLQWAAArXUq4+o8jyHmPMAAyhq1MFGLMtQx&#10;xsDOTePk15FyKACAQRkf6rTtOggMSxCiAyWJToSew96IDyqUQqWFCpUUpgHPK2El6ETu2mN8eVL6&#10;viHKgIGAVSyArLngg+b2sMfVRocgCpeASYQCD8IcCKewAAej1JWDIf5HQUqvRIAti4/QKPnAEBZH&#10;wCgMlIAOkMjAGSgAJrsAkCDF2zkdsuZ+r0Ur1QsmjFQg6wFgjuHknIdQ8h3gAHKnxPSgF/jqaiOA&#10;dhihyOzTePO+485yrCV8PphEX0EgEXOgwqqYY+kHACqpUSn8IoCU4fsgaqMLkDAHcIzrjiwgQJIC&#10;UA5PAij/J4C6fRSR5EOAPO0iw+jpkRIuPwAKCbXJiKjOkisXyKn6ZXSEBlIQIAGMcAq3QAlHHULB&#10;hY32RKxK+AGBFeoCgVPGAeDR9oFAeg+AAAsEFcDqG8s+Qcc2bQADMGWagbQ2RtAANEYoBxewbA3B&#10;uiRJJCB4JyHsPdNdYExV4IeX0AA69GNZqK0NIAUAohRLiXJz58z3RYQXWOmixBqDTk8LHURYR+oJ&#10;Z6z8ydc6ovnJPMqENvD/pXK0OUdY6KzjWsMM4bsnhsjge6Ox7KO0I5pO7bFBQDkFSnHyP586wCeK&#10;OIGP0fNfCvoJmQY4f8DzOgFYeApxhsABp5BMAeswMQGsGA8AjWy3MaHcPyYwmwGHNATBWFPMoGar&#10;kYSae+80VZnRcizZqZ0WDQYf1KWFM6+B11PHSN4ZYAB3jmaxLMcR74GgQA7Vco7xgJgaoyAsCBQG&#10;XG6M9V7gxDixoJHeOo545RtPhHmOtwwBh8u9AKA1JQIH2j1clfiWD3h6mvHePdRY9B9Jrf+Q4g+V&#10;D42VOpmk+p7lWkrW4RkBO2urkZAYAYjoDgDkkAiAknIFgFvnAhR55TZyMNgSibpAMAzPLkK46iaD&#10;S0qxZPXv69fe++d9793/wHgfBeD8J4WHEQ/DeJ8V4vxnjfHeP8hD2ksWr0pdboSVMj+k1jtHyosd&#10;I9L7jlHin0dI8E6jsHe70eCcUyj0TXoRYg/NFR7IpoZL60ys9RWoAQxwBd4UBViA0BxISaI6A4Bc&#10;DhPQHr1AySA948NbDvG2MIjQ6zWalIuAgB8pwLAjB0AACEvgEc9UmdkfA+lfDzHa1EdQ4KmD2HU7&#10;Uf49TSALAWw8DAIQXrrA68YBYC6uYAxzjujkpSBSB1QrTgKIjubghLUBJcZMIeodip4dAbYXY6Ac&#10;h3YdzOpNRPJhAiwfYrQegfArQgorQeAeyeQfJZQfYhxaIl4fAfxWIewARh4eq8Qh4BBWIfhxY7Rs&#10;KAK3gAg8oBQBwngCQDhHznBi4A8HQAADwo6nIDAugECjaoEJoA7YcAzWRKryp6wi4dodpOoZQZTh&#10;4VMMw3xhAKUNQAAGoGxeIzRIj+wq4cUOgAAYYYQYbN8MYAAaQaiTwC4C5HwLILQLUNinZdaqIjCg&#10;jyoir9BXweMSBPwcI54aAZ6URUYuIFxzSt6qB85lgq5thOQbwcSswYoaIZIAAVAXoWcPgcQbJMUI&#10;QlgAorgAolZ0Y7wrQlI3g9I6izAqRAI8RKUBIrglasJ1YrYrg8Ql4BKAoAw9yyT3IsIqJYgg4gTp&#10;Z1Yr49aaJKhvq0A3sbQiq2ENA/hTgBjIgFkGQAAIwAJJoGIBYzkQApABwDj5IAwDq7QDAoABACIm&#10;sARh46pWKZIxySolY9Jl6lC9MbcRjyKI5ccbAsBaIigfCPIiZX0EY6YeAehOQcgdpQIbYdDiobkk&#10;AAAba/xfYdxPodQeq+5NJYhDTWI/49bCjDJUTEbCbDjCbD5EbEI97IgAULAioCBWIET8cdTMotwf&#10;QxwCoeggYAxMxRge6vkFaxSLrIEap1bvIl4rRxY7IBgA5WLrY7IA49y4KPh/Yf6sa2cbI7QsYzoB&#10;AngAYCxI4BwGAGZoYJgJwmwFajL3gxxD8XKPYABgpgwWIWAWK/AcZqICy7gEwEwyIGkyAzMQJRie&#10;otbRpgJgQcUSa/Acxfz2B5RGYusxoAAIQIQII243LgSEhSI/wes1wAAdIdDWzObOsMYZQAEHRWII&#10;wI4Iwx4FAFAjDJjS5K8baZ4qYdJ7SpIbaTwZ4biTwZwbh3AdS/SBDYpGJEInJMZ85MZeqvAng4Da&#10;LBJMp3pSQ+oBooAAIA4nLbJWICAASvgEYAJ2pWZgQEQBQ1gDAA5RABQAwrSxo7IAz5wBgDL/YCIF&#10;IKDMoDAzAjgkJSbV04yZgqpe5SJ1DkyLUmAqR6xRYeIdbiodwcScIdAbUPIfQehPr8Zer8M4ACwE&#10;oHKoD7pHbsQ973iAi0UArukrCkgsB66+8lFDwcpgwdQcQ1Ad7o4ggCSYgeABDZAdjRAegfpuYf4i&#10;jD4rrqJAI9xiY/KkQ8SAlKsrR0Q3a1KA6AsLA7qCZWICQBRi4C9NQnp35ElJaCrr5HbeA9MgsXhs&#10;buwz8hykTu8RkhchlQNQVQdQlQtQ1Q9RCHbxFRNRlRtR1R9SFSLv84tC8LU4w35BIsRNYfDn5rpO&#10;QdgfA14ctThO0jTO0lDRYd5RAeQeMliOAiymhRgfBY4fQi44DCxVEZFLtGrqBAS1NAImAjKRRJoD&#10;ExYAADoB5i4ENOYB1EwiwcLh4kqvgBSVIvIDauYDIEgHaCoCyYgArrg3Q7rIRMr0x7wcg4iWhrAe&#10;YcycIAIfZN1ZJ84CYC55ICIDwGh5QClb0HCZCDyka1iaZ1UcFC8hJLUh0BJMIeYdRgQcoa4W4tYc&#10;I5gegdkV7o6+5ZYjL847r1wrQhgg4eciZRhZZcol4e6x4jwfbZAegAZtwBgkIfc/hJwqJx5MBusX&#10;iBAlYBiQ5bQDwoABoCCrpGICwBIoAFNAw26ioDQCQngBxbkXtStgKFE1w6c2JQIZcPYVlrKAgrQK&#10;1roAAG1sAAACgCzLYBJWNLsOjioYgYcPIZ1twAAbAbEV4DdugAALoLwLqiwGSq7Vs4bV7D4sCvQ1&#10;40Q0lqrRYdRQJhwkIFoF54w2KU7kbgQqQcodI0gZQaTh4YAZxqoXIZgYJf4dZqIANmIf4A56TdxS&#10;Yl4flLglw+sXg/AfhAKzUZS2kXory3QqFCR1Iiq0gl4BaZBHcXk1ZRig4fI/wgQgYe5e5x8b9DAq&#10;UbpaSr4/15glhURMYg4CQAQxwEFGQGj/4AAIgBpdQE4CgpFAaU4BIDSU4BA2QA5itGMuELIrdSi8&#10;7vR1i9FSSIMhRKzy6vAigdq+ZQQdhfwbodJf0kpqIbwdQcYADABfwdBOgtdUxMxNccIzpc8niLo9&#10;bITCAqRTAsETDDwq4pwlYAgB4kgElOYJQfph4FgfIxwCEEg/Ie5XxNUqQfZY8wKL63Ihw+btY7IB&#10;UJiCoBonkrmC49dWoip643zRDHjgzk51Y7IjAkgBYFZ4wDAKFBEugzF9x84fzdzQZNYZwZoZoAAU&#10;oUYUjiAd6+4HIHT74GYGdfAFYFgFaugChepL4c+PQAFtywwwScIauQKAwl4F4GD/YF+Qot1xsyQo&#10;CKY/zQzRhPIbNuS/BfjiAeC+5HJHQHONonoDr5KzVyUBqz8BAqQdgeBRAbAcZwwZ85YAAZAa2Msj&#10;hPo9IjIg7ZBUE7ofpi6vAnJBA3j2Q3zaeJS+5zo94B5dQAVaji0pQAROoFIAIaarAAZwwCYAbioB&#10;4AxNyCY7MT7Jhh68BygCAEAHqCpzJ5VeyYpJsg1Ko86z9PN/C88hbao7QfhYJ7Lir9qcIdwcuaSb&#10;JgxlQxwCgD9fGgYzACR4pIIBxHzf6z+eNPQq4sZYIer1gc1c8wQagX+BriKT77Q6AAgjpNZCxAJs&#10;KQB0RsMgtMB0FLMIVK40BAMv6y5slSqzRvglaBgngClOIDiDYAADQBLZACwBAkjFCDhzgAaCh1+i&#10;BcbgKK1gUhF/OqOqWqeqmquq2q7gr2+rGrermrur2r7wLyd/FCbf1Wo19iYxUMKp4c4dh2ocbohP&#10;V0Z70GIh5tgiweY6YfaOwsLREFsFyPIeuJMiJUa2edqzd1w+KEdcM4YpyCVlwzIBI7oEoApXwzg6&#10;YBQfRRYCQB4oACoEmcoo5zR5hdQkedZClXYqLUsiR+pfBQh71hpfAdRwwfgdw1gpo7r5AuijeOt9&#10;OOsARHxKJKTNWUpLbWGUZpCK0BYjyUBOwbZ8Ic4b8VDlkVB7LW0iYlb88GF4yPAgZ/5ZRa14gkge&#10;AfgkIc4ewnIeoAds4Bo7sGorTrjC2Do/axbttAL4OzaugD5HygInIfLGLCAmoCQAKuAEQCiU4GoE&#10;R84DwChWKBDqMBMY51+xWhyKtqYw4c7WwZQZMVAVvDtrYAAKwK4K9r9sJHrLc0JpAcEzYYIX4YBg&#10;duONS+4D/GYAAJ4KAJ4AE384FLOURg4hyepXwdVxAAE2lWAi9sheq6xHwCsyb+5h+UI0AbQcJgQW&#10;QYAXAAAYAaBqoZ4b6TwdD1mZQxwAKyF1I7wl8XTki2vD9p4/CZbt92UZJBZe56RIMXgBEZ6ApS6g&#10;4gbQrIAgZYJARc4f1K5c9PYq5BiQBBp6kNC15hFKQg4EGzg2YEh4wHgD+OoGgDgogDoCSU6B5loB&#10;RWKxgjt7Ugbto9LuMLaZppNQGsCG9/bu6khEZaKeSO9kBNYeKMzOwduSQcpgQaYcA4gZYbKcJQYx&#10;Vkx/0qpx+9q2ZTmDq3xToljElPIfyyAAuIImwBokgFbtQJagAuIfQ7IBIfkgrRBM5YhM4i6vAi5B&#10;Daw7R0I7oBWoZIM0IBL4Td4+b9Alk8Slg3zRQijpRURVAr48Bc4BIEZygCYIwJT8EyJ9Zk8GQjod&#10;3ibN4Zbh4VAU4U4kvfQJgJoJsQxeJdJdSoLZEY5jbW2P/io1AY4ZA5howAGLLSinVfEOAm0ORLA4&#10;HH/fUUg54ZHnz1pNyrJ4fGan4D3oyoAvcZHVqaRKwhI14cIdLioaAbhrAYQaI5gbwc53pZ5JpZZH&#10;RBJHRUHkt0rKpC4fBOQkpN0tGCva46gBgpBWgnMrwlYDQAzWwFgAOMoC4fsV4AYfQ0k/pYIBMt5H&#10;cRZbIBIBXuSioCIDWOoC4EoH6Cp5DbYnj8tSw8/WGiAqeHD17AhQiTwcwbOjQe2jhs5h75ZygDAE&#10;9baXoojr68jeCZaIi0XQykyKy4RBMlprIcxgQYoaYYi/prgrie0BMH+4LNI8bdzkdMKyhASA7tqP&#10;93aZilA9S3lHEB4ioBB14B50ADJ0AEjeADYCQpACwDwzEIgzk8t3ZpRcesiZ9gXzXV3+X+f+n+v+&#10;3+9PerX/H/f/ggAAgUDgkFg0HhEJhULhkNh0PiERiUTikVi0XjEZjUGf8FjsGAIAkMIe7zdgAdjj&#10;a4AdLlagAcroaAAdD6fIAdoND4Ae4CCAAAb6gQCfUdf78foAf79fwApsdfD7fYAej4e1UfL1AD2q&#10;08fb4AD6flTpD8pT+pL/j8CkcigoDAchBAFAQACwEqYmAzzAAbBEhB4On4WDgsAAgFRIAATDIqAA&#10;FA4JAACAgEpUegshkb/kL3ksodbjADucjVnDdZECezqAAPBgMAAQC4iAAREQ4AALCokx4KCOTAgH&#10;gdtjcHtcC49npL+sdUdjhmjfZIAc7eZkwcEzdzsdAAer4ur5ooAfb8joCAYFAAIBAKpQHB4A8AT6&#10;j2yTadMheD9joHCCkgOBamgMBKmrgpp+H8qYCAK9QFNe1oJt+CgPAoADggcqh5gM+R6Qyfx6guvo&#10;HAqAAdhO34Tg3DILAg4QGAOywApG4i3Rs5CDs6zzQJOZUfAAVMgqcfymimKQpAAGwbhsAAMAyDIA&#10;AVKUhqabUrAAWxalsABvy6AAEgSBAABMEoTAAIYiCGAAPg+EAALKgoCLgnh8LAdk7gAdR1tYdJ0H&#10;SAAD0CAAShIEq7AsCwAAMA8OAFRynKYACmKS8qzGkbZrAAU5clcABiGq65yHec4AHifZ7qcBMOPS&#10;yx+zm9DNAEkJ/ACurJ1tWSgRmpyRgGgbOJHW1d1/XSBAKzj11q9dHriuqzQQf6mnsASmn0pqnIna&#10;iDP4gQBn/Z0iIE5r+I62EOBYDbeCqGk1ROGQABCDadgkBqf2HG6GuSkDMWIkUasvfbi4FgeCIytS&#10;2X+i61I7IiOneeZ5AAcR1HIABoG0aQAF+ZRggAahwGw+p3AAedTqUANfLMkIB2vliQ4Ws6OgDSJ/&#10;AIup+gXDkCQ4CQEOEFx+ssJh4zEFB9ssAr00gps6qEmywH4rqjrMAoAwHBkogQBb1wgAoHNgAc5I&#10;EmynR2qmIn6fNUH6fqzP4pp/WQ5im7SswDA0DgAAcHAdtjJTahld5+sCAB1z2ABlGSZQAFWVRVIK&#10;KwrCvJMlgACvLy/Ka2nUdLWGlz4AGaZjrmR0oAAl1AAC6LwugAGQaBpKMwKAyt8V/g86rAdvd4kc&#10;JxAAbBrpWuFfBf4wAA9NgAAaBrYAKA0OKUj97olfStq6dR3T+aBumyABcmUY4AGucmRnwfkSqKCV&#10;JH+36OvdWuX5Mfp7JOf+TV8owDa3L8RAaA5DIGwIHqBGAseAAAVAIUyA8fD3h5DsG6QJtIAAGAOR&#10;EAcBSGT0piAC/cpw+h4vLAglADoKggmLA4C5L4Em8nBPiWxgL1iELRLMWMoQ9h4KkHgOYlY7xyEv&#10;HcOUma1zagbBe6cDsRwLAgiOAoB4GF/GaRssghsHTMI1LaPcfZNx2D0gONoco3lPDYGalwdg5Swj&#10;+KEP9XxQACtIdqo4usciRNJW6XV+JQABl1Lo0gyity6x7MsAdlBjz0FAVyAQAKMpCtsKaPkfZQjP&#10;MRH0SY1o/S8gIQ4CQC4IwAAiBSEA2oFU3EiWEwlHD1osMAMywWV0r5YSxllLOWktZbS3lxLmXUu5&#10;eS9l9L+X7C4ZTAmJMWY0x5kTJmVMuZkzZnS1mGvs5JHR6jvO6dUmY6xxDOJwOiMo+Y/gCA8D1KIE&#10;wTvLN8esAh7lZEfYOUxaUWwADyHmXwdo8h2k0HcawdA7h1p5Heawd49WIj3H0VcfakZTGToYZwup&#10;wimk/JuBoApVy9F8AqBEBpQAMgpAABcEAM0xglB8AACgEydqOV9HkhMqiQtsLMTZVA8CUnUG8TMe&#10;Q51Mj8HcNt2SYgNAkBvEiFQCgLgoQuApCxFJpu2YSUYg4/B9KoHxA9kg6VMjuG8x0dQ4yXjlHOd0&#10;dg7itDzi0AA8TdGDgLAY+sDC6VAARJ2PkAyUBvjsI6Mgabvx0jzHfOUqYCQGlJQaR8ARHVJmPZ8h&#10;E+IDwLG/AiBl9ZQEMjyHccIeI7mtnbPiAwAdGwVAba2C4D58QaAlfWB0Chkk5EhUcW2VBCSpFTHp&#10;bUAAzBlnXFGKIURW0dhLCUEoAANAag1eQB8D0FEID6uYxYZ5MxS3RJgOVioJARm8eNEcHQO2+gXA&#10;wiK2o9CCgMrYAAeF5wADVGqS+8NJnMKIUTd9ERrzYFrH5fc+Q9lUFcVQPQfJVxmjZYyKcXQr3Qjd&#10;NMPMfpYB9LaH+AYyw/2xM1Lqt+1yuy4khH4o8yeF8LkdMtBJGhblZLBIEjJQBbgDLKxWchZSzz5L&#10;YH2wcm5a6no5IKtp9hmm4qQKTJgqYCgBnCAyAxEoOQSxHC0Dy4QMwRmOAaApreED1O2I4QR6cqjh&#10;kOxsjhgMz8wHGywwgiOWiFMwUqd4fCqBwjfG4AAZYxRgOhGpGUaQ4nvDiHqSceIBzwx7KBQyw6tp&#10;oj8AQZYfgDz3AMwgXZbgMB7khCSPAywJR9nqAEAdMQ/lcj5vwV+NY9StABKQopWwBnnqKAUZJ/Z7&#10;gC3kOAZYtBZh/ldH9PU1RVzmE3SIU8j88FJFSMmA4+gBgSmOAe38DARAiECAwokdO0c4DKGWAAVg&#10;rBVr+LqFfbgAAauVApuFL7syCDqT8ABz40QADT3YAAaw1iV3wAAFUKwVQAAt3wZNOaM1/sHIIO53&#10;g2eBAAHfwVC7WAJARN+8lefCXaGWxLmQiy+lkD6kiySgjFhvDfAALAYh1xojgr+PMfhP6E0bLq/C&#10;RZQyBIKKuPweprGZk3bCmIx5sB+gFJ/Sc+IMLS73AwR0FQEa/gIHpnka4xiw0HdOBmpADQKt5AMA&#10;xCw9pLDlGwMUkQ/CrgcA9OcDIIgYOWBIDo3IEbkozVsjaK2X8xk2KvF5P47xzKZHYNsYhPB3u/jY&#10;XUBYFDaAYBLKKyM5wEAMN+AQA0HIqdsIfl0hZHR2Dyr+NYcsERqjip8NQcr3h1DzZG2HiDYvRR6V&#10;8zaNugAAtVJEzZ2hdU5HqAQ0oAwAkOAJyHBQAhkgHIBeXBg3IBExFzPUXQ9SRCknfLAOgdbFRsje&#10;YyP0elfwPv/AACcDs5wXAvCEk0DAIYYcSdtMM5MUsw/n/R+n9X6/2ft/d+/+H55hfx/p/X+39/8f&#10;5/1/tfmXt+kbi1pqB4DWBzhwCXh1BwNqh3hwhhvWj1AKATgjokHYgJAKE3MpCfrXi2GGFwh7h8ib&#10;h6B7Crh3h5IDh1B4E/p+jWBzB2J+J/CUKrB4B6rxB7GyL7mVCPqNihAMgBCtQeCrgMgClUAEgIj6&#10;B8AOIjgKAPl3gWgSLjANgJrkkYkOJFJTsvQrjhrYwZoQh2DqicBxBpicBvulCiGIgKALANjFgNKk&#10;AIAQEmAFAJCdvVjJGUMQpWsxvyw7jMFosfpMCeB5E/h6B0CVh6qsDvB2DTQSp8h2h6DLB2h4FUB1&#10;B2iTjxCplFjJAJgLAOk1gSAYnlgKpPB9ACkRBshyIQhbhhhngABwh1HfgEAHCrn9mqMqlaiOkEiO&#10;gEgFkxAIgMH1gHLHm9AKj4j+KNh3h1mtwWj3B1B1DJABB+jhAMAHkOAVAOKNgdgUj6ATgOEMxhDh&#10;RdKVldvzCFtejyNhBoxzgAHHHHh2h1iTvtojgWAWAVkxgTpzryGth4B4oQhqBpiXhcR/rzL0AUSB&#10;gALrJPAPSEG9AHj4m4kDE5lGEOHODWBmhnJuQPiwASSMvvEoAGHmjHmsL7ipmAHiD5B9CwK+q/hm&#10;huQwhZBiBcnxowilADFfB/PalJGxELmbvVFclgIouWFdFcMTiBh+t+ldsUPXMOiQjJFfDhDNIrSi&#10;CBMaj5GDipmGQ9MxwrlZoiCCMei0GGG2ilEEgAMij6AYAOqkAfgUHYgnAapREVCdl/S4suSsGAHq&#10;DLpVvIstv+JkszCIS+iKKAjuhthoCZhrhqt1BoBtmMhuFRgABxgAndB+ihGSiwG2yty5B8i6CBJN&#10;E3gGjhAGo/gOh8CkgZB7FfAiB6kxARB/jhB/zOCkiQqpirsFibgAh7iwABlIs/PYHagBgEvitNEL&#10;kID0j1SrB/wPlJB6C+B/h7LxK0CwEiSqm5FwkFFnvfAAgKooAHAYKRANAmgmigAQk3B3LbBmSKkg&#10;BUBUizkigqAqHKLjALrvEogFn+CPhyrqAABkBjjUhshsGQk9jWANgOm8gnAngnqRkzSGscllKYLf&#10;FUUAAABu0JE3tSgN0LKPlEDauHEGkOE4GYDKuIFHt+PHsrieJICcB4mIhnhuo0BZhkFMq9oQh6h9&#10;mtimSlpClbl/GGB9zZuYnpCkshqNvVjYB/ABj3APgMCfgfgWESgZAPGtgSgJimgCB7GKhwhtDpot&#10;iwIRlDAGAJxNgDuqJ5h3DuhuhnhdGSB1s3tGCBAKANDaImAjDFgNjHACgECfmwnopUGXywL7lUB6&#10;h4Duh2hzGQh4Bywwh4hxohkFHlgMpzoWOxgLgQgcjcoWFbynDNsRmBE4KDCwBxPmnEBtQwhsBzII&#10;hy1AitivlFFFkLkGvWlfD0PTmsGw1YSbHoD1FVExAF07DcvfAGPdoKVeAHACDYAHAE1igDD3Gcjh&#10;ADvcvajLQPlUOCjWBvhxGQhmhpulG1C+ARANvwATgRAWgAR41KFERNjiU9v+srxxS91213V314V4&#10;15V516CMP51618V819V91+V+pZy/pUsxB8B6p7B0nfh1BvtqhyhqhaDJtak1gVAfnLAQLjILR5n9&#10;kSlhqmxyL7ikpICpuLCbjvirh4mIDqUyUIhyjoBvBzjRBvh1I0J6IDgCTJKTTbPrgDCtAJC8GTim&#10;h6wiCcAJJPAISznXASl3gSgNPwAMu/jcgCjJHpMcF8Jhm2ipjPCrwBjoB0Buoyh6B1KfABB7lSSO&#10;jfgMASVKAHgNx5wiQ0gBRX2pIqiGpMCwWBp8h5h0KshuBej5B4Hfj0kOMHjfh+gEE3B2h4iwM3N1&#10;E62dAKG8gMPsl4ATnYgHgJm8ipjhBqBuBzAABWhcwGhqhwBtFJACmRgAgDiwFAo5i4uWim1jxMAO&#10;H/EWkogHmtpIjYNzD4xjD3B3B4DhJMJBvWUkjhRqEMgXAQCfgZARifgOAJrWNAOIiGGYGYBvXqAA&#10;BfXrkuEvCCAMXuHXHAtxjJBw3xCWNzndp8uIgLALlEqVOCB3GRnnj1ULG8gEEwkNLxBzT7ngN3nr&#10;lUXuEoH/uUE52om2ikoAKNk2E3MHlfK7mKhpBwnvBihrIyhyh3k/konogDvjtAI2FZ3VlavYC3MN&#10;ynGZFcuIw7SiCjSjC3MMjHldmqylC3URinjyCBitCBSqliCzSfscytxbDhp3C1lrm2SRMeinC6gV&#10;AMDaAmgaPugfgUnYgXgOpPALAHjfiRGZW411PIDN24F8npiCLY1/GFYuiNWACDGnmSB3mRh2X8AA&#10;ByBuKfBwB0HfhtwUAABsh3FSBr1BiaB7mIh+DNsq3BsIkYk3zNAHMNlBh7iOgZB+j3AegAj6APp1&#10;inNUE3s1iwh2J/zmFUMqkLselvMTlg3VshkOACryshym4NjmtbitB/B75XOmEFMamDillrjzFJOV&#10;mgkxAFAVR5gNgmAmFAAVjDB8tVgABnhrDTBRBQBQieQRAAZgzwAagbLjE2k3SFoXiPhuY4AABakt&#10;AAZuKfPUSCgTEzAkZ0DDgQE3OLChCCNUEOB6h7CtLqGK41K/52jcrygOZ+HT0NyQG2J52TGYT6Mp&#10;noPTSfS5mYXDFURSmRhmBuDWBgBpUrK+jyB/j1GV4jVMYr0dtdB7oDkcABAEkMgAupkLmlATAOif&#10;gmgZxNgZAQifgMgHjLADTmGSWULEgEAGn1tNOUDICqB4p8hxhuwwh0KbiUBwHFlAkOASgY2JANgR&#10;qRAIAMEzGtD6S5HbGoitJqjulRjTU1BhDvB3OOCkCkw4G8gKgTWJAJANDDPEANFFAD0hEb1NJosr&#10;F+pWqzCtQWDuhsBxs3hkhtJuBxh13NsZiph+lc34I6uIFX1XZUlFTOFGDLRpGtgKAFifgK7MnLAF&#10;j6AIrBHlkCYLtXABmdGwkLpCmbI5ldrMp/hxvoUI7B39DUmwj1AWgYk1ASy1C+gPEzH/4rS9O3Yw&#10;11bhYxbj7kbk7lbl7mP9177m7obo7pbp7qJnqmi2pIibmIGRh1Bwt1bvBZClUfAMgOE3AKAOjDAH&#10;gPDcADWiFJABTi4YjLuI1YMOo8FdxyOLCph2LMxV455whzDoBrhxOOE9jRB9h5XNgIh+q/i9CrgE&#10;RnCWSanCgCD4h1gEn/AME3AYATDHAV7fAAAUQLKTAFF7Q7v/w8jkJ3YavKCUBzM3h32FlSptigB/&#10;CrgKPvja1HDWgOR50764vVmtlaw7CEbicVCoB6J8h4h03RB5Byoyh5hwaxClirgGALjDAEAKqkAC&#10;AHDeB4h6ihBxBuCZrmFUAJgKrkgKgNJPAMuvoKAHH1lwnxhunfhYBdutBm1RCcB7XNh9AAi+EwiQ&#10;jKsKiRoKqNwlH/AKCf07ExB7h7DYB0Bz3ch2mtzmkOJIqXjLgGPZkmgHkxAUxqgAAcgURskVnLAH&#10;xvVmy5V2CEk7iTt3lMkuuOBz9aFAFBR6pznoEOdaDurmCbryDYaCtxkxR9IQuBXREcEykzNVj3dX&#10;CaB0DuhzBxjRQPibgFgHKNnnkORyFom4FIgIAID4gQARDaB6oPBmBvCXhqByXRBth0joB5WBiRAF&#10;DhFFMItAFXFYmV0GFhrDliyfSey7GTiBMVsPMUiQsVlfMWmTrEHcYaiB4dELpWOWpWlqeGi20gCP&#10;4ikEinr8FvC6gIaRrhgPKkAsAdAkgAAcATojgMRMoKMpChkadWQsMt4uCFJUa7iGcjbq0Sv/YweJ&#10;7jS8u3IZijFow/mIh2hyI0ByBznfhsBzjoBoBzIxBjvOgABwKrCiiph8JFCRPcCnXV+OHLFFVxgB&#10;rTcsgAAdAGm8gMsJCth5oDh8h2mRh+dazbXUI3ycpAlIlqCm9MlWDejYW3ExTiXWGyzod5H6GIiw&#10;sai0ClFuCllxMeikCmgEARFDALAjrhAGgZxPAB5+3QDoBUhThTjQJ/t8IVAWgXIVAWAWjDOFDf9H&#10;CrkrKfXrhfXyDutwkLOGAAAU/fKPz4uDjLVaJEFfXzHx390UmInmKNuEkJnMEpD3dulJfHQbnMj3&#10;N5fmaEUR+iCBB8CxDRqzer6LBpBvJ8hphwmRnyIQh1h5ChO14ZO1iB++inGoilB8znFlTXEMtNCA&#10;AoAA4EgYAC4QhEAE4ah4AC8QBIAA8FAUAAQBP8APx+PoARoARcCQYBAIByEAgEAPh7vUAO11OcAO&#10;Nts0ANlmLQAPl6uwABwQCKfiIXz8TjsABEKiEAAEBxZ/1EAP19S57PF0AB4OdsgB4uZqVpytKpvx&#10;8AAEBEOwMNiwABYRjyBhWhAUCgcASWTyiQ32QX3AYCNSqVSG/4GPyB1PB2gBpt5rgBpN/ItNwNYA&#10;Ox5Y273gCgaLU8CXkC6MA3aLgeLAcEXgGgqBBIFg4ABUFxINA0LW8GRLZBAABADgwAAsDAiLgPTS&#10;WmgEBU2QP1+PsAPeWgB1uZuTdpsQAObL1p2VkHBMMAAYDglAAPiUYQMJbsDAcE4iQYW+Yim4b9AH&#10;Dr6/D9QFAcCQLA0DwRBMFQXBkGwdB8IQjCUJwpCsLQvDEMw1DcOQ7D0PxBEMRQqqKpRHE8URTFUV&#10;xZFsXRfGEYxlGcaQk/4AH8f5+gAfaOAAdxzu2cBpl6AB6nOaoAAOf7Gt684LBSI4AANKCVgOgR/K&#10;eAC9ymkwAASAa8ANLSMNM/Z/n8f0eOmAB6OuxZ3AAcJ0nIAByHEzB1m4Y6QngcK3gIeydn+55tH0&#10;+pzn84h6gKBbivMAASBIEaDhEFAABuEAWgADwHPOATnP2wrCv+kD7r9M6+ukjx9nueitHUb07G4Z&#10;c2nUbspn3OIHAeCYAAuEYcLYFUlAeDa8gO2kHRKqZ+zUeR2VkdBsl3Npzmgpp6nKtAHAuAAJBMJL&#10;igutwCgSiSOWeeB1Rw6QAAUBgHrQBd5ASBV5OUqC+nCcp0gAYJlGiABmGwaabnIyJ3nwnwEAQlS7&#10;pOAiMAABoJXkCgQgyAF4uAqLkHoedHHQc15HieCBH4fLRn6fqVTUkLmAAAq9gwCDkBUDt5BcEDgB&#10;mETgA6Cb6y8vKUwBAZ9aSAB5aYzJ2J8cuogAe2qSUA6DAG5TmpU2CBApr93thratHgeAAG9tEcTT&#10;TgPIcA+3pedrGnmeR5pWeqXZZHYAgIvejWYwFQJC0WZAU5BtnScQAFmYxfAAapxm1pZ+nu6oBb20&#10;DSJPQjnucwjmZalQBsL0MtvwjKLv2f2jdWkLR5gwoDaMBNQgJUIBuejb/AAfSpLOjUdpDZzBd1mB&#10;/vwlQBRyjcATQxK+9afh/H4kM2AgAKDBEAyFB0DgTgAKIYh6g4RhTd4LW8AwGto06LLyk78I1+SP&#10;sCwjoQFUfiP5AkA6PGr/0bPzVO/4/b+ELo3JAPgfRZx3tlJmO0rI2xzDfMk5EAAyRwmYG9BArw/H&#10;Kj5R0U0vaaU1D9H2dQDIDHuAcWIDkDIJgAA6AsUwCA8lBDpGcMxNraR/DsTiAIfT1AEgJLw30k7y&#10;kduXeCmwkpzwCAJOQAOIZFwEH1fsP5pQ/h7qCH8PUeJHx8qCH+PxHaaE1JoJVGRNUZCPAIKAAACY&#10;QAhkDBoDZL4KXzDlboAAXgu0ijbG05IfLSgOSFAAD6RBSQInAHHI0AA4hwuKkin9EwHgOlrNYcge&#10;cmy0MNbYWsBS9jqnWkeONxQzxnDPaXHsCwFTdgOlgzJzL9kevUNgfUDAGWNAfA+CAAAJwTwwAoBN&#10;XxznOtGMEdEqQ5R2kuGg4gyQ4SfDXHC2Yco7lBDyHymofY/TBqhc6jiZDzj/PBKo9UjxGjnj8AIo&#10;4B5rwAAhAqQIGoI1fBFBkscE4G15N9nCYZ5xgJjP+MKP5dw+h8j5O+OIbBkhlC5AAOocaSQBj7i+&#10;BgDRDgVA2CWAADAHwXJKASbQjlCh6juHG0sdDCRxDIamPArKOzRgIAeQ4CYIAanBAw98BIEVjn0X&#10;kXpsb+kBv9qIfYkCOSNDfHO4oX40BjGSG+Zgcx2WpqtLRFMkcUWJJbAOaOKRyIoGjAcAc54GAHHA&#10;BCxgn4EAOK/AhK+miSiRsyS87iY9RlRNGHqPNsydDtjfG0M4AA1xoJFHsPRswFQLlCA6CMooJwXg&#10;6LeBuXxdjkElNGYNo7/UbmCqNXqAFo7SWltNae1FqbVWrtZa21qJbP2utlbO2ltbbW3txbm2cCH6&#10;F/HeO0cwABwDaVqOwcMOh9DnJsa00YFwTFIAEBZS48aenVAIQIjJKkxmjOMXgBYBTkGtPqmC8IBC&#10;8AHa07gk51iXVVuCOUb62BxjRFuAAeY6Suu2eoO0fxoxrj4ZEP45B1LuAQOBRmt4LQRqXB6CcGgA&#10;ASgUA+Wiurtm/H8VMXy0RH0AmDJA3QdYABzjhMjSgsg9BySqdkR4DAG3zVuWIA0Dam6aMaS2cg5y&#10;XECHSOoPkfCgh4DmLIWAVxKx3KyAWvAiYGFiLgPWAtKq+X90lMCxIixznXtGr0OodzZhqDagoM0b&#10;KSRkjVVrNdOoAgCvUOOc9K59QHgUIUBUD55zhrygWchkxAh0jnXkPMeJyE0wjf7N4jT0kduGJOBo&#10;CB9QVKdABg0CgAATAbOIBEBhBgFXoaKYSZEySUEqHtKQdg68QtMHkTuhLYwF6tYoA0Bq3wJESbeX&#10;iEl9pODp102pNTX9JtZJOPTYTvNVvPWZUpHD9NlTIVASoeePzvjxMaM0bDAhYDEogNccqsi0EWH5&#10;WYprfX3nPH67gppzHRmFcE6V0ZfXUEpfsy5AOniQgHd2w4lW9iT7p3OSE6hGne8AfoWdmDLz+D83&#10;U8cvLrT+aGegSFl6JmWJqAFCcADGi8A1AKRIHYEi1g/A+pcEAGsJgAmGU0B6+AEqOvNjg1BIiQpj&#10;LzV1iRoyTPuazud3NAqjn9fo/3DdukVKlRNvN/xUtj9IedsjRBU21xkeoPugxG3pk7nOPriw8x8u&#10;Vma3Yc48SfDiHVcEbo6U/jZHPBQcg8cQjzLN1Z6hzyNPThLxYD4EgNAACECoG4AAcgaBKegBWkwF&#10;VVO+MYYN9huHbAEPShQBeFAIAWfUAhpS8zkR87wj3csbxFiqRdsRJrNo+H8Pgs4/R6tmOrGIfZHq&#10;DRnKl69HkJi0Ael8BEH4RSkg1jsAsFYKyvPLGqNRJI2fjAAG78lqxBgYgxBlq84g5xzEyHmyAwID&#10;AGaxl0edqighqDTLCX/36xAHPrR+O8d8jxxOKGsNUzDeFXzEV8vY+utzpI7I49QCAESFAm/80o/+&#10;BMmCjgmIqGP0gUR2HY60AAGwHGTiGGGoTqGmHCTiHKHWUE2eeoKcfgOY3gLzA+MCKkP8eoKib2eG&#10;dWJOH6AEIMA0AkOIZ8IkBswiUwBQ0mA2AmIEPy6CQMs+HaHWW2GyGoGUJmG2sIHaHClU8mNGBOBc&#10;KQoy8CAWhUI+H6oUHnCOSMHWVwHoHYG2RwJAAOXAIGAyLcAmA8BiY2AkIcq2LyAENM6Cs/B2f2f0&#10;WcR2HuaUGwHEckFsGQF+ceHAoaHkHubsR2R2iqUcPmiKAMIMXMvCAYPqAadk5MH+VeA6Xi0oxcJ+&#10;AqBJAIwmiqOAQGMOgELKx662JeHQcUG+GyJsHGG6YEHKTwSU8kAABQBcCAniwcAAA0BA8CXimKfq&#10;gJB2t41C6FGJGLGNGPGRGTGVGXGQthGZGfGhGjGlGnGpGqQIfk9iKkHcHkTiG+HMoa7SlUHgGyGA&#10;S2HuMaAuAwN2H4AePOHKASreHcAKNoHzBUS2zUOKbgIoIEAgAW1iNkzmAWV8AkAUOAAeSuRwgWR+&#10;HUW2HSG+sIHMGmJ0HQHSVwHcnYAAHK2+uEH2OQHeH8IMRM8kUcAkAuV8BQBC8CB6BYjsBQA0KEAo&#10;AQOATAINDkgIgKP0RMP4mQ9aoU2E/SHYHKK6YQ8SHyHYHAYozWKSAsLWAuBIfGAaA0fMAKAYAqKa&#10;UaVQMQJUgWVeHquAR+HIh0HYGwFieqVeLU76AgA6BmYoA0PeAOAaPOJS52oAeCQAVDLnDkqMHqHu&#10;LOHQHWMaGiG4oaF4GVHKG0HIVwH0i6NSNGYqXkriIkAmA0N2JGNoHkHoIMHeHcUcPG1iHoHqLwIz&#10;Low4oAoA4odQayOeA2AiPqBiA+OABaA+NoBQZy4uAkPqAQAKOedxDeeAbWkGI8OmOob0bG2AZkNR&#10;EUJIOYWYOkeoHu2KKkauLxA86gWaeDFC2S566MJmz6AAGMGmlUGIGiGSAAGEGmT4HIg4AC023qs2&#10;3aKcdyZiZi3NA8aKeMdgdMeE0+5434dkI0isLQKcObP24AKkcqJCd655BIJQ4oJAeU0K4UeEMSTU&#10;eW4gOeoMI0AGR8BQH2NGCOH4PrLYOIBAAQNoAgyUH81gKaAaXlHmOAAI5SLykWZlRaS2AcIFKo1i&#10;AM+xRqOIUaUcfbGHF/FBJxK1GsQwVLSMqOf62RDod4XcHwH2oUHwZSOq9aOqx8vsJ4aW2g2eJcHg&#10;HsbsHW0AAAHSHmTiHSM2MyHo/SHgHoi+HnTEaWjCSNCo14Km2SemqSjWeWBKAmLWCQBWKQBmAXKs&#10;A7TUZkHBKQHaGoWwH2HSxCdsItOUSU1c8qNCcEAC6mAC9MOg4o8sAEk8ANCiS25ebWH/IU9QbsH8&#10;HsJcH+kGI+TYbVC8m4MKASBIhgAqCQCaImBmjsASA8wmwEz0Hii+HIHGTqGwGwMiHggbFiOQNKyy&#10;JUlg1iA0A0WO/4OBERTM12GZW+I2R8BbXGY3R6HaaeOwHWJ81MxCoSLPUqvVC9GwjOeW1mIkBIBK&#10;8CkuLWldKs1aUcQERMHSHecqGeG6xCGcG8XYGaG0xCHFAUTWeEL/A6VDSOn+fohKS3J008dy5yBG&#10;AyNoCMBeWOBoBKIkBEAw1jH7JrSXJtJvKyP0i2VeHW7GJmG6YMG0GiccHwHgpSAmAcIMYsncneS6&#10;m4Hs/SemeCAEIEAQAk9uBA76AYAsp4PKSmOGOafgmQtEti59FAL+I0gUoUHaHk/SGkG6MiFuGS8S&#10;GyHKVwRzA03aNaOQAMigIu8mS+AaUcAg+yjgH+cqAqHiT+A4q+UiA6+AAsLaY2AyU3KoN2Pyf0gE&#10;bWHrTgMyHQT+HIG8YMG4GoGKvsg5VIOIAyA6UuBSBkCFFyA8Uu8kOIOUINO4f42Ufq6KgNSRdrdt&#10;dvdxdzd1d2gDJ1d5d/eBeDeFeHGeRym46qHyI6SNIUHUWguEHWcUxGSSHcGwT4AKHiTqAyAWZeAY&#10;UcHSAU7yHUAEXkHeH2Is8eSnEUOLFkAgAaOIAoYqo8AgW8AuAaV9fqXkAOoQOq7MTaHKMxewJsHU&#10;2kO+H+XkHEZU+Q2eR/HqKabWPmIMhUOIBCBAUoB0BcpyBaA6hgA9LiYpbpZgVHDiQPOaZYPETqJp&#10;CGHiHKSSH8HgVkiIIsAqA6WIp8fMAUAq8DLhccieJQhGTUHuHiX8HcHKLCHmHKlUHqHQVqvM1iAo&#10;BUPWWM+eXu7yJGOJYDdifsQKL+MKI4R3L4LOGsG9D0GOF4McG7gBZ4q8JOAkAyW9fmV8AgAoOAR2&#10;OI/QOQHcHYOJjyUcJYNCy0oLJxa+KmecjII0IINGA+AmUcBWA6NoBwBMV8BGA1ffEgLQ5lSLceRj&#10;i5JyMMw7SJOud5SmAAGoG6ckFiGCF0ABAgh0GuHIckHdiCKacMKaAMNM3NPudWeTLwcFBBPvPu34&#10;H5NIs6aMJJQETUdkJUwtQIeY0OKk1S7nF+4Ngc8u54bWMCm8TUAG6WL+H8OeASeCApHsBYHyJUCK&#10;HqNGBQ4IAZQUdGJOH8bgH+imikOIAEliACAgn7RkAGAcUdHm1iAIliAMV4ZkYtbtoAPmxuiik8M6&#10;LzfUJMx1ZbeCRMTSR2iCOpouI3hMWdQqedOK6lEJhMH4hDeSx7SwHsH0cqHoJYqucrpQpNpSvs2g&#10;HjEFS6JcHfTmHUHm/SHbcomwi+HtTqaSoUoUR2TUeTmG2RkJqXY0JUBKAeY0CMA8PexoKSG6cUAI&#10;HEpSHwTuKmbxfSIEauPqAMbFoaOUiOnJFK6caKOeAEauZle6NTOpl66wKmsSRwOvb8cqiwoUR03+&#10;cyIGXkAWBUU2AqCPV6AaBYKKAMAmIlVEOQMBWcbNUWgpXYSMHqUEmQySUcAmbBWEIclgNo1uHVtI&#10;AAGttPXCeoBFtWS+inWc/S2EJdXdXDLtGwL8fnSG1gNoA2A27zXsbCUcOUs2fokGR3TeI8G2HKi+&#10;GOGuJkGiG+MaG6HQ1TYII8TGL3YpmHF+3iMDmm3cSm3FCUABNkIUCYBqLWBeBCIk0wNWZmQXDhBD&#10;mwjIJXS1IYVlCCT4HcHMMwamuCAQAELPb2IMIKiOaMvAOApoKYAWAwfMLUPfIK7y9FDZu1B4QTDe&#10;eIHgHq1S7ETqGeG2SSF8Gbc6G+HQpTDaOfEUJONYLwXgOIp6XkAmAgV9NZKsAmH2VeAYHOLCAkH4&#10;UEAsAkV8PMe+AZagSmAlWGAGOQm8jS6qI5owTYZMXZFfC6HMHCSSHNFaeER2AxdGPYBGpCBKBSpy&#10;AphmOTwKnCfzZhZc6BdjdpzVZfeJzjzlznzpzrzthIcBzvz1z3z5z7z5a4MCm2OoHkH0UEHYpOO+&#10;HkXYHHK+HFB+oiHOpSHsHGgoAWHmXYBCAIbtaAJUH6AUUcHaAEUcG+wAMyH4INnKNMrqiGNdR65S&#10;OAAu/2PYAeIkAfx6S2HKckAGHmxCAKACOoHwAK1iHaAULWHC7cAAGgG+O2HOMZCnVBxUAYLwksIc&#10;BqBbLYIQfMBPyOjgAUWUMPzSQm6UI0oSJdp2xCSAckHUG/CGH0T8S/Q2PgW8AqBAweAYAuUvoG7y&#10;b5yVf30uO2HWG2cdK8VwIyOoAYApJgBUXF3ufMYkaHDbzfk0QYVMKlo4AAG0HCVwFqGNjMGiG2YN&#10;TUxCACTAV+BAIcAgAqIkARksaTM6HW1iHeHYUcHkZOR5gSZjPs4eeaMSeAKkIwJUIKNGBEAsUcB0&#10;BOIUZ2OABJZAKSu+PtzgWXvjzZ6hSPvjBDk+w1Zi2gy4J8GUGqsIFQF0FmAAGWG4YMHaH4VeI8b3&#10;N1Kv1U7kd2P8jSfodenEnUaNmEdFYrA/l0S2TPwMMLv+I03sdEZiP2OpiAfo6kjWMA3aAI4UeoQI&#10;4QP0m84gnVOkdaA3m8AABVnhvGH0NGBkHkI0AyHxQqiyH2eAP3LtyWRw3W8sH+AQL37ck6JCk8AH&#10;RsAKAmIULTKsARAKASArX8sYY3zIOKbBrIPqgL6ot3wtwqRMRNOgLPbGTiHjTmHrU9DsoVDscqHr&#10;IVpXpdpYHoH2LO2eUFpobsHiHx3M2gHt/LSgI9Hr2BStOGJ2TZeSI9ozMWeoIA+n+/QA/X+/wBCX&#10;8AH5CQAAgFDoc/oXDwBCIpCISAQABI6ABEAwYAB4BwsABO9YQD3I5wAB3g7gAAXw+AAA37BAKAgM&#10;AAMAwRPgQCY6CAPNwRPQFGgC+nzD35DQDB5uBI8BAWC5uCaCAgLHgDFIu95s/ns9YY9nkAH893tb&#10;H3TwEDwgAAQJhQAAYMBqAAiPyDehEJIeBQLMwGA4kAH3jQA9cgAHzk4LOcWBMTPgPRwWCgVVY9Es&#10;nT3lpbZYgZqZvmac+oY/Ya/n7C4PGovt4dtolHABhsOCeBPgLPcTits/NkAHM7re1W+7QA0G90Gi&#10;3pk5HXaHs+4Js4REIiAfFBd5tqnvN3CYjDvHF45YgADwXhw6Fc+MxIEgARRiHAAFANge3oBo4iD0&#10;sXBDcMWqcEwY2q2IMx56rWd51nMAB3HScAAHYdBtIYep2AABIDIIBQEKCBQGgoAAFggDYAAaCYQR&#10;GB4MJ8BS6gIAqgpmjjxPRBMhSHIkisWdR4REaZvmuABmmyagAGSahnAAc52nS3oDIiAwEN+BjPgc&#10;CIIgACoLRuEALg6/4LBCvx+JsfBwGkgp2G4m57pcBgHgmAALBQwIEAuFLJAW/R7gCjx7HwtB5nwe&#10;gAHmep5gAd54nUAB1HWcIAHkeFMH0etIAYBIGgADQOBOAANgxNwMAoDQAAmB0WAYAytAQAbDgE8c&#10;gNyxbdPZIyZ2BYr0yDYdk2VZdmWbZ1n2haNpWnalq2ta9sWzbVt25btvW/cFw3FcdyW62tg3LdN1&#10;XXdl23dd94XjeV53pet13QhF8qoeR8rech50wcR4Jcb51nGABxnUckrHTLJ3nbER9UsvR7niAAOn&#10;+tYLgK1wIM+xgBp6ch+M+dB+KCdh+p6t6PH+qzegOoIEM7PwGqIEIGs+Cx/nvEZ3U4B4BMUCgMBG&#10;nwKTcfAGzcb54UoYxpGUABunNDayLK24CgUjwN1QAAYhcGGvhCFYABaDOjAsBc+vcjdvowsSooIe&#10;R2nLKxwGeAGBmqAB9HZD8toWCQLzcB02gABQJA+m4CqIfl+gAeh2Q2dpxGOgp9LeBwJ6MBgNhcAA&#10;JBCHS7AhNb0WRfCOH/ZFiWSqlfm4cZvgAWxiF2ABnm2aYAHQecRACBeuBHGgHgo/SvIiex7KIdB0&#10;QEeJ2pGex6KOqKPIgpjc9bByqH8qgCV4l6vpACzPh6FT9BeEC6hEC4HAACD525dFft31n7dbt1jI&#10;l1jzOuSGPRUQAByjpbsMQaLUhQi4Fa7kcA2AAD4AQ6sA5YHyK6IiP9AhHyIkGIqbcAZVB+njfweR&#10;H8ACImKQOQ6DZLy2G9PGP4AJileEIH4ehAzQoVEOOQQQ05BXvmLhGggAhFQDEVAKhEBxFX4ERRoU&#10;cFoATPglH0REDg9B9uIHsQ01pjB9ENJyQsxpBB9FxNfGAf8YicEFNCPwzI/VdFsOCAIBj8ABgPTI&#10;AcCR+m1gXL8BmPwEwPo0AsCUvIDQMR+AGich7L39r2SM/VBJ5n9LFJyQQfEZTlDtUwNgcA2QADkH&#10;YlkeZbnIj6Z6PeMw9h9E2HqPktA9B8yujMPNULkR8M9lsTaVScR+xZKeQt75BHvxoIIg9IaBoZmK&#10;AKAMiJC0CviSERkizcH/gHg0AAD4+iPA3HqR4EY8jXAOHcxYBJNUBkcS2RwAjLiXk8N6jwopQQCF&#10;cIfM4qEWQBGOACVGe5igBgJM+UAo89SunoHya4fo9y0D7HmO8gplHWERAOB0/wDQaukAcDEGZegV&#10;ugAMBYk565ILDkksJ+hGh7j5iyOoeLPRtjkogMcbCWRqjhHgAAcQ6i0DylUYgjiBDwntImkN/RCF&#10;fI+WFGkhIGQIFEBgCJMgNATIsBwCmPwHAJmfdWsp1KCiNv1kqRyS7fSnKdHgOtDg50NqPREAQppL&#10;2Yl6AfH4BVdUWgQRuAYA5WqiUlMWOVDoABkDWGaAAZw2HeDRG4NYAA6x4HQM2R4BADCggNAigIC9&#10;myQAcaMCVVoAAUgVRoA02YAB4jmG2p0ciUR3jlGYeohYDgQAxJuBZow9wFknUQT2LCkJSqQHpQxS&#10;I9qIGlOgY0p8zjFANRcAACgFEYASc2AABwBzPgRAO/Cp6pgIAIVMrYz4CEdk3ADUOrqCJKwAQQvl&#10;+yxIT2AvlfO+l9b7X3vxfm/V+7+LsXPf3AGAcBYDwJgXA2B141iiAQsfhsErIhAANMdTtBuDpU4O&#10;MczBxzjoQuO0dCIi1KQKiQ0BA/TXASoWAADIBCbAfASU8B5RCLgHJ6PAf5RxvtKUyPwno8psj7AC&#10;Ycn5HgJgFIWCEApNgLgDZ6/At6ZgPMXBWEMvzny7AMj8OEdp0BejKGEAAaQ3G+DoQqACVRT3Gk9A&#10;2BlWIMAWAtAADAEYLGvgbUIBdGRG74rOwVe0i5VEHj6lbBEeZMh3DoTuOYbQxjHjrG6R0fpMikkR&#10;AaBAk4BjhkMH2z1OCkB8sVJ8A1WIFASGBAeBsF7iAJJrKAgKFaxoSpCvWQk20yCqDaHDo8WQwxc4&#10;RG63wdw+VKAFAaUdouUQHASLqQYjg8x5PNHMmRTxWh9j4J6cg9ZvKiaAqK/3WhCNimKAtjEAALgP&#10;vwCCCwCpKANvwZsYcr9JKT3qpMssqiQax5+NuUxZElSND0LOlYdY6AADDaiAATwuBWJOHFBAfQCz&#10;wwVcYYqGcGVeutdZOy9hbD1gCIrswm9TCprBKWbyIMw8/m246j+DexSiATAWmQsDkS1GSlmQWfz3&#10;yFzSmwQm0xCAHD7IRighAFx/n0ikAADki1TtafiPwhABB6lvACosxlLCGYNh+Ywyw+9BGvizDeMk&#10;/W+8eb6gwgRER8j/IiPcfxEYqstAFZQBJR1ZvwA4CVVQJAfBAAABcFucAFZrJuaqR99X/1gQaswh&#10;A+Ob2QpyNEbdjhajEF4AAao4pQRYJsPqX5DIXmzIb0IgkWSERDIYbyYjfTbkN9OgyFp4l8oMMXtm&#10;Eh4yIEcH4gY0NKON60V+99YM/SEAGizNoehBAaDrNcCIeZDQHnIcQbd8JHDDkcmwRF8JHif0FAOU&#10;RW9AzMlTIJP2fRjleVBAMT2epRABs0OKTMfnYTIj6HjRDthCQBgTT6AoFBsoCQwAvQE5soAr/gpA&#10;oK9JBa+isTPqSZ/hA4jRB5K4t4ZzCqxAbpEQZ46aAgdpnofDqDlIh72xH5dCD5tw8IxY2gizWh8R&#10;XyE4EbPAAAIYGBGAGYEpFgEgDJ+ACIBj65aUBzex7xuLryCK4gfxOAiwhb+JXQoJkKegAkBL8bxT&#10;w5eYcSAwAAYQaJy4Zwa5Oga4cBD5pxixHgnrSpUwCIDDdYEQDpNwGQEJ0AE4C7KIDABhFgBBoRvo&#10;exixDpO4b4bIYax4eIlx5gz4ewBR+AfIBJPofAAgo4fL+Yxgfz44sQijBkJBX58I8IzA4TeCOIn4&#10;w8HwrQCIBIkYDMOybQCIDJMoBJMgBSeQzD3q9p7T30CDxbBEXEXMXUXcXkXsX0X6/S/8YEYcYkYs&#10;Y0Y8ZEXDBSL6LIeJR4AAb615JwciCAbAcrR4dAchuwd4dQ6Aeod5Shx4horz7g3gBQsQCYAQmwDr&#10;qRPwA4mzGLsYw4c0RTHYo4dwfgjztyGgjQB4AIp5GAtYCREo3oBIjwCQDhQgDwGAJJVYEIGTFQCE&#10;VYdhiYYQZ7RgZsLwAAbAca1Yd4ehi0KInoDIDEVYFoFZsoGQEbOAGgEDOkHZFhtzWZIsIK98WZfI&#10;ioeQdwlwcgbpKodwcpOgfIdaCAxgmQBYA4w8Tgi8Sae4pS7ZGICovICoEoIQvQCwEwm6vqRonpIc&#10;CTV8KrfRBQg6YQywbAby1YWAYQW4AAagb6CAewATEhjzv4EJWIBYBp+DxwiIeYeAz4c4c5MgeYeI&#10;rQgYxTkCpT4D4EFYg7jC2YA4xSpwz59ZAQIYF4k4EwDZUxLwxQzEmZIw8sW7ecxT2RIrjD2ZY6SI&#10;hLxwmwdweCiAZAa5vIUoXgWRKQcBKIdwARnofQAYhYAgAwjwxKkghR8UFLt6HCF4hIw4hKY40474&#10;26I4jQiopYhAfYiqHohRfRH72AzICYBpAUGJxZAQnofAdZLJiSiAfgehSAAcSMyAhIBZ/ABgioCJ&#10;CICMEIDAAIo4DQAx+ACYA4kYBwAwz4Ai06WChqUwfiTTEyYj/M64htBY1w7jsIALsYggfLsg1whb&#10;twhIe604etDqL6Y4yyCYiICTTIDQExVQEwIwJDFQGwGxGIFJVQAyPcWqkp1RZMz7xQeJSZhAdAlw&#10;YgaBqQUoXYV46LMRvof9CNCw9Qh0FyEifDo7ih8ItgAZ7AzIfyfCfA9Q3h8RAlL6dg9aNydj/M5A&#10;tjfD2p2Der4QjroQnyL4AADwd4hoGQc4t4EAewgkfwxQBUPMpYAo8abCdhRInwAInowwoNAigcpI&#10;h5BgsIggAQyk6qRs4QoYjq5w1aFTBwfyhIhjm4AIB5+ABIEcrIBoFjOgB4GlGQBADh078bi7WS/A&#10;80mqk8CQjClTzxToeg1wbQcinIYYapC4aIcAmQcAdItCl6LIqygCDaFpIVNhYikk4jbpBc4x8R8g&#10;AAFQDxAQJgG5xYGIELdbcYogBTiSo5BsmsB7BS9Y3Vd737PRZVdZeIcAc5g4X4ZoYgAAZga4aJqY&#10;cTR6l5SCvoogCQChPoDID5GAFQEBVQG4ELVIEYCZNYBj76+DMyMwc4dJ2ga4bJy4cIdZ2gdofot4&#10;eY1iytK56xBkFI8Am9QAzIiCFR8Usgtgf41zP4iwj0yAnsHwo4C5tYAAEICRGADgBqPwC8VDYoz7&#10;9NjDbylCr5YB7kZNqlqtq1q9rFrNrRasYVrdr1r9sFsNsUXjBQeaWCUJgcjYdB2gZocKCAbocYby&#10;x4colwfAeIt4nD7TuYu1c8TonwiwA8poBIfhSgBofxSgCQAItYoImyGYjgmww4eQf08qbIgYhYBI&#10;ywCLqomYwy1C8A3oC5oxQdGQEgEDVJs8rL4jXxJsLpOgY4aYZY5TQ4mbTAACRJG4FQFRQgGIEzOg&#10;HIEBsRAIk8xRYdHh15+0r4jguKVweY6B6Jg4eBDxyIeBg4fwfAmUuQmwqwnoBJQxFq0i6xpEqJo1&#10;AJFi86FS89px/q901MW9p5BQ2VDCMwaryYAAV4YEtkazR5FonoBQCYkYCoDjdZLpU09gjz+4rU85&#10;Ps9gogsK9x1Y9rk05Tfb/Lkbb4l6DYBZLy0UzQAAIky4AAFgD5AQCgB4o4BQn99196SdqcCDfje1&#10;4iv8mxYCErkwyyhI1wawcK1YWIYzy4YwbJKoadkQAAdofTYYpLibjlJ495AyR9dL4Dj0E4nzWLWi&#10;GTP8S8S4iZ+ohYDYCRG4GwEp0ADwAQz4A4bwlwAIcJuw5RuwAx6hGJ8jiAiIBI9YBR/DGQuyeV7p&#10;+BmIkZxrGQqgfh5YxlBSlYhlXapAyohbQTsMTDsLs7BjswfAsKCIsUSAhESDnaHyCYjhj5GKHxxS&#10;QgHwH5MoHAG50IF5sQA6zi+9HV4sB7bw9E1yiAbIcDR4YIaAZAAAVQX4WjzAcJD68yoAi6DZoSZ9&#10;LqDaDUw6fGY+YrjuaC81L476EjbKFWK4h9M9adMAhzIDWubLxNaYisFcuQhYBofIhYDoeA1wFodA&#10;p4DoeogiJpEY9c+A3p8QAx/EpVv7eCeRHgok4BXeFKDoh4ylCznZAwoD9g1SZYhNT5lyGkvAl4EA&#10;EQ+NGIvQEsrIA5Mwm5mh1xXx2CpLACST2a9aro2aMU692RnobAcKiAaI58DCtQcYdYt47b0oqlQU&#10;7mCDWk0I9KduKBBU7ikj605gzoggFgEBAQKFcDcoD7dYB4BQrQr7mcsR++FV999kBY8rWb2kB48u&#10;RV414xd1exg4XoZcQMjNf4bYcbR6WwtBFwkYC7NglAEYEuENhxr4DoFRi4ByRUPLM4AAdIeg6AcI&#10;dQcQAAa4cZJqmQlweLFObwmcRyf4i84w8auAiL3IxDjtJ44zbVaUFoixAo3kgwo4CQBIuoDwCBWI&#10;FgC2ioDQBrdcyE4UPJ/urtaOrFse3W3e3m3u3239riZG4G4e4m4u4249dkIYhYdQeiiAa4dLR4bA&#10;c9uQbQcx2gdYdRUA5lN7nyu5FozxFoBb8D9cEY0NTpRgjr+xFofKyQfaiFAxSgpwmycQhofA7mRe&#10;cAnwpaCIAQogdIAxAQfwCkVYCIDwwgEwEBQgHEOB0IBBAQdwdgmQagbqxwXIZAXwAAbitmyojgCm&#10;jl3OvgGQE7OgHQEK214WGdeksMmksbjZ1c6YsQs5ixJJuweoeBC5R5TFCxnowwo6ypPrZLKKu6Py&#10;7BARXQo+rSE80695/TbRIg47B01jCNJQVoXoWvDJDQl5Wd78/4CxMg8QrQeIeAnph4z4dgdhAQtw&#10;o6GteR1l9GCCYQ9h/GrypiHaZwiIDwCorQHYFA/QGIEQuoEwDR+ACQBow+RWq69TeeGsWa9Wsd97&#10;f0r1eI3IhAcrgZKU2QAAYwa4aELIba2IbgdxC4e6NcFjINKCHeolHF4g2znaJC+E6dXGTJ2CIIyw&#10;hQ2ggd2wCIk4GclYAAEYAmuQcImQB4bxC4Awb9uQBYeRSgCN2o+czo3gnaoNZ6vk+IkeMoke8I27&#10;3SUyhYt89Yp7+b1whwnIhCMtCLByLLsaMQATsc6zk6D/V8+J8VzDqNXYBYDBWIB2i4CIG+VACoHA&#10;HJxADhGGVy9usWV74A9DD5TAZ9fwAAYAZ2XYWIY53AbYcxThHb66Zo1YiMfI3lKafCOHkKFJA1Le&#10;zi8zijbQ9aGU7gjaEO0SF49b/Im7/TfeSo2O/NJ7j3j9KCFm+4B4fIggD4d6LIFYdMgGeJxG0h8S&#10;8k5d9OnWKkzqd1nhLWgDGgm+FCaoh6s8uT8o25oU4SRk/Yo6GYq6PAuwDpGgBYE5VQBwGUiABIDZ&#10;GGhq8/J2Gnl6/sr/SXvCr6MoggeFXvDIchiwYgazggaQb4mQbwdJSgd4eo12Z1R4j+npBHeVL9aZ&#10;/Fatdr3AixFAlYCI1wFwEJ+AJsluEIDgk+FGP6OMKlePFWb94giXmmFv2fbio00csCSAb7DIAGs+&#10;tPTgAAbca5yMJIB4CouoD4D1cIEx0AFoDxVQFACpN0UhU0ECLIdm5pqew8aAdphfxbggdoeynIgS&#10;LMFYzHkw9dmL3nlhAvN+ofn+kWrkESYtjAnYntoyPwGADQgAoAAjCIaAATBINAAHAgGAAAAMPf8P&#10;ikViMWisZjUbjkdj0fkEhkUjkklk0nlEplUrlktl0vmExmUzmk1m03nE5nU7nkpf8/ic9oVDolFo&#10;1HpFJpVLplNp1Pjb9fr8AD5fT6ADidzlADKcTTADedTkADyeb0AADqkHAcKCgLCAACgRCwACIOB4&#10;ABQKBAAA0NiADAQAfz+foAq74AD8e71xD0eAAezvcwAeLqbwAd7rcYAdzsrj0erywk/AD7AAEqoF&#10;vr0AQJADwAgHAD/BcKBoTCYAEAfEYAG4oGQAEQUDgABoBBQAcDjcAAWDCWwAabgbFVflYCm6AArF&#10;gtAAzEwuAA4EHkDQQuscoMUicR9sYh8Xj/x2se00SAFTqmJxZ9nuwh+Hyh7DAAAQBAGtLAAKAwFw&#10;OAraAGAbVADBL3Io+kMPmir2vtDkQI+fipskfLFGobhqgAV5fFqsJ2LIBQMgiAAGAovIGgeBj9n4&#10;2DPuWdh2L6dx1gKxB8SMAgCIiAMlNqAcjH+AMFAC/L7xCiYBtMoDSoiCQGNoFANoUGaCAAHYVAoA&#10;APAq2EQw3DUNQ/DsNTfDaIJO9s5I++CPnue57AAdR3nYABnm6awAFoZpggAZpv0ScB6nUAB7n7AI&#10;AgPIwAgLBSHsHOyNTm+wDn8+agn6fyJnyoIBSkxdVMJVKIVmf8DAWBMHguCgLgADoCx2E56QUDx0&#10;MiCptueCazLsAyHAQArBwtJlPAGAKIgGA1N1zA4FR2AQGoVKTBsYxVLwCfp7XQfKqVUicRomfZ9s&#10;PEbDn2f7+gEqh9gDelQSrBQCou2jBr6iaHU/WZ+n0qgCggCoAAS7wAAgGwbAADIhiEAAFhCECoPx&#10;UU6o7KqN5G/RwnMshiGYYwAF+ZxjgAXxoZccJ2MqAYEL7bLVQOiJ/Ws2oCWkwUnoifujWnT9QX+A&#10;SL6fn752u2uoaiAlXn9CyKMGf1XLS++vMOrCJgLWIBa8xc8Q4fmSgSfTDgoeqqA+d6sBSdCsAyez&#10;DgNowEVBTSHgPoyHMGAx/sHLTB2jZ7ZgA1i+gIBK+wSwd9KoAR+tQ07USrUy002BwHcgDAMr0EYS&#10;YoFwYRqETfgOC+IAGBbl6pqbaytJnb5AkEPP0jXeIvOaKHmeysHEdR5gAaRvHbmZpMqbBytIeZ8X&#10;3Wfb+13iJe53L3zxk77TrKi062BYGKoCwLsUFoR9IIwWhEAAUAyDGOWAvwBSNqvgw+q8jLJyMntd&#10;ARlUDayRpzgFAp3pHBvjmM6LwZQwlHDXGiAAbQ5hulVMQXIDSvQTAhBMmcFANAAAqA2b8DQDi6vl&#10;HSPQdxYR1GdGiOMa4ABxjuHSAAeg/DFD7H8WtoSCSIoISYggwKCkEOXaa01oy1lpIZd4p5qj4ktq&#10;2P2rMCQCC8gnAox8EoEwPHEAkQYCACUdpXeI8KBDwIAwNjhHGOUc46R1jtHePEeY9FHKA8SPcf5A&#10;SBkFIOQkhZDE9S4PVQAAB0jtUoNsdI3wADOHNDcd49i0ARAS6QCwCgJAAA2jYAAFwHMQAkBA3YDQ&#10;GI7ASAc2iSnytIPuPsfhVB8omAAPUepaB5jvUoO2SIAB1jmMyOgco3AADtHaOczQ9XljyH4qYeYA&#10;jaD1ShLlKZEFnAAAQAsvoGwNAbAAC4FALzugcBKAAE8YphDpHWis6TzBtoqHgPg0gEp8AABaC6cx&#10;4jyA1A+CwAEK2IEid+8FDJJaDp4oWqc+TVCJvjbXApPSdyNnxIunuNx8o2kdRGVQe4+EAjUG8okW&#10;QwRcAAG+ZQ5AHE1AKLvNyVpiB7nLHWOpHcjkFGbbGYo1K0UDgGNoQtb7+yJR+MGROpJpSHlSInK0&#10;1UpDYAuBCXkIwMVegpTGQsA0TID0OVDRGAMAKOEwooyYkphVTFSKpA8zowBpDKAAMcbg0lDDkhuO&#10;Iek71+FUH4p4fkSGnn0iKfGPypT7K2XerFWKXUCkTqcrIw4ATCxJIW5QAAGADI7BYAIuIJx4moBC&#10;N6ZgGR4FoAfFgBTUR/tEIg1giDUX9pGZ0bAAa3kDgNdIalBQ/R8IEXSuiRR+x8moVTZAfhE2GKmX&#10;qYtfBi19H7Z80toiCmCMRdA4hU1vUeKmH2wwh4DC8gHBAb8B4NgbsYCYEo5AJXVLXgEU5/98Y2wM&#10;VERMbg4pJC4GILwAAwRmsyGSNoaAABzDwneAOzBDX+WssA0pow/bXNBiO01rhEWBNQe67vDaB2rt&#10;Za2p8wjX0FETa8vEwhqXQNoaARQ1FETTANeuxgebdB3FYBGOs1AFR7qmU6YMhjg7XF/Ii5UvyeIl&#10;GpyUAhbJfgDmwAKAq2yTkq2Tu+Q+39lgArhL8BkgwCgSkCAYCkgQDwVArL0Bh+4AltGBgPYl3REH&#10;vR2obG6NiV1RFlHuagco6y0DQG6pQXIzTOjYHIPFStyVYEPaIfB71ZEMx+xTQir7wIkELaEA4CBq&#10;AMgbUCC2qoAAfgnhGCUCz9wGP5AMpyhNY60EmzqiG+lF9X55oRHUcEEGXjLGIAAZcFgADZHNMgfZ&#10;apQAgjGC0EoKgAA+BPekEwFmPgLAMbB4xaBtjoMyNgc0khqjng3n6GJaUqNGAIp1A9rol4eVAhNA&#10;8Q7ZKgaIkawb5mppMbBYnFJ7zTKpVMPofxqAGAEQeB0B7pwTTsBcBh1QFgGI0JLFWBF9pD8V4txf&#10;jHGeNcb45HOPvHeQch5FyPknJZCRXImOYdY6FDDXwKNeYlKh7Q7NujsGoJQYgA1MB8g4B3SJgNgA&#10;ebbflNtK4kfTExpq1I8NRd9AiJi0DuM2AAcI5JJDcHHMgaw4Rt4GHc88edlVWKt3awG1wEwJJqA+&#10;CIEJ3QRAnPKB88g+B5oBFyMUX08kVQvneA8CBcQYAx5yDEE0/QNgpYwbnWCH4BPD1fxSN3FOka1d&#10;9RbWyIM554rL5ZtktZcj2UD1s64txkX+HCPKHYDANpqASjpA+Sh7j0NgOsc5eR3DqImPEdeiETFY&#10;SmtgA6O7Nwt2qhhKtEWRquzhoxqK2kFAmA0jsIgLy6gsA+XEC4ETaALyDWF7tFSLZxo6S6s+t4E8&#10;oLLJjAw7FKDTG+dcXg1GZDOHGdccA84dw9QCQs1WFEDh/olCgjCiJmfCMnEFPosB+jTJosYKmj8m&#10;tFYKlGFEDPjjamvgJgEEdn3i6gTh9CHAWhzC0AOh2DSAHB4DSAFESEIjVEnDCGoDALbjlrblvpVD&#10;Av+srlzjTh6FArfLjN+wFHOrmCpDSohEsi/jUwjqumAmuCrlaHPB/jDogrmIgDao0EDgLnTgHAZm&#10;LgNgpApAAAHAVCBGlr4Her5vzIBiSCJhsBvpkBXEWgABgBnhinmBwjrwSB3jUgEEJACsGiJGjK/q&#10;krXQAHLmlGosPFPndksiLh+j6LWGqIjKErYQXGgNKxKIDFWrGJZlawhgIB7CqASB3DUAPh4CqANh&#10;4iqAHCsC0lQQ+jBgEmhCGMgHCiKAClXmsMgM2HIACjYLNwZACjVFXDDjEGyHji0nRiFr3DkAVPEA&#10;IAWpzAFgQGPgDAIi8rarYl/nxGSIANZo4t9E4PNj7l4popcsZhrBwHnhbBlBtAABohuFCh0poFKl&#10;+EFt6IkFTHfwKoCoooCj9FTHdrCECiHlOiJgEQUi7AItOANjHAVgPkaAdgRNmARgKCDAHOCHIKjK&#10;NncCYkrNWqJNZvIEOyRPxlQilhxBziuBhBnGXBmtgBqhyx2MJCJu3nVAYgTjyAggSr0gPCCjTvPB&#10;xEYCuhtBntgh0JJB1h6jInrjUNzt6RgN3lpN1GjHLM3N3iHkJqvMlCHDBHFGqJYqGCgogF2sUulx&#10;8MRlTAFReCDgEEaASAJAOgAAbAOPEANAGmIN8QyqxM5CIRuOTS/S/zATAzBTBzCCdOPzCzETEzFT&#10;FzGJDipDDh8TIgABthwoNheBllGhsBzjMh6ACCsANANDjgggXgeJ1ANn5tUjaFowCxhk8EELaGwF&#10;okFGiHGELwyxtCHwdjHB0B2OWBthxjMhoBuIboMpJBzlCJcjGmpI3iIgGAHEdgKANi6gVgRiBAfg&#10;UAcC0h9CJhihlhkAAKSDrnqOWOHnSAbAYgagAAYgRjwAWuGAAAKuHySCOvyj2GRxuyRvNNWuJvKP&#10;OQ0yNEQKyL6L6S9KEiIh+JaPPjHNDOuhdhnIKBxFJkagLi4gCgFkHjsjVB6h4vZhznSJfFTDIIYq&#10;RFAlVDDkGjlvWpxHJiFQymQk6j3qMigi1gAAOAJDlgcgSkaAYAREaAUAOnSAKAHCHUXT+HwKyyQv&#10;yGTUkiTt/HOisBwJjAABjBsBnCuhvCwBlhyTxB4odh4gAisCqDDjVFPE8LKi/EPnELIP0QFLFsYG&#10;kIsNJnNFTDDR/whwoDUJvDYALgJFegTgDi4gdB8jYARJ6i9BxDKgEB5NEC+0xmvxDn9ytgEwZDbr&#10;c0WknF8UxKQwdC0B9h8CsQBosl4wqFVMVkst0ADlcRdjVFonL0ECHpFh/h9ECUTEBK/VSPimKGIA&#10;GgZAZpQAqgqmKAWjwH9kqNLuPT+z/Q0rFDqBuDrhTBcBWw4homZBuB0BwjYh7nllNH+Q+sREnmus&#10;IrXDUlpIkGlxEGpS8rKM5FsHblQGvE6ooiKm0z914xNCNEJC9DAAKoegAAPhyDSALh2FAgIG5puR&#10;Vt3LeRXqgPusmCItVsMQIN6DUtWHCCHMoxfxgosEEolS1AEANpxAGgYDyAHAWPEAHASO4AEAKE1E&#10;pxsz9vKk6z8I6RvvGE9j2paDDnjCsBrhvodvSR2BohulCnlFTG+EFFnC+2XN9nvy+N+SBMWmRKOC&#10;LlYpXDDgHgHiqWWMdgMFAkxJPgbgPKBAQoygAAH0LSMH+COWZqFGRIGSQPKHiCgvGmQBzB1OWBlh&#10;qBmgABmBsq7BnlIDFxbH6AVtmAaATjwAegR1fAJVAAATjlKBshyJkBkBt0rByB2iuB8rKxCKfynE&#10;KongCEFEoTZknElEjVuC/VvRYEjKui+qu3Wt3VWvXmuosRPisGGECB8F5DEGFjTwoREmInHyHCDA&#10;bgOqBAQAICDAEQYNLnxUYT7zG3pXp3qXq3rXriaTD3sXt3uXu3vXvlKqRJGB2lChohthqAABbhih&#10;eiwh2iyS2DlgOgPOeAagVOcgOgLJxNVtKogVHGCgCC+y0i+tqDYAGPigGy1OiV2NaK2FKpbphB3o&#10;YhuhzhxTwBwR2BmhsoLs+pmQoQokrCJsnjaAGgJHSIQp0ggAXAdi9RdBphpCwBtTgOqB5pmYSC4g&#10;dgYr0gYgQs0ASJ2AJCEiQmSvvSRW2CUSP220ASSL7NINaI20YNapaiqB6h7DHBtuYhfhrGXByB6F&#10;KAD4SiIDWCqh7CHJejYB2h0CFB4Nx4qDSB9VtLiHlkKCHAFAH39Y6jakGs5EqGzj7lrvkKKwHlYg&#10;IS0iBgLEHqqC4geAWGIAQZDxWN72YClLDSN4j2pWmif0QpFh141gABqhxuuhfBrBk2+BwziB3iuM&#10;bnlkp1jDBwCsWJuHQQgSyD9wHiIztukwBUxnQVmU6kDl5jah9DUQ+kjAFgIkaAVX8gAAjANPEATB&#10;8GAhrR2AChxDOgCh3nngDh9FAxZMnFtkHgBAFnSACT5XVFZF2zJB9FmIfLgRhkRrvERxsDUnBEHC&#10;+ufCFNzmfXfXwjCB5nlgATJCfjDzHyfU6KjB/gEDcAYVfANAr1ggHgYJzReHKwWmQRv0DT80CLGQ&#10;hhnBrq7BOhZBTgABhBp5SBzB5J3h5h9DFCGEK3RVv3OsJFPaXv/Glh+1IZXGolrtKmhVvvXsR6fE&#10;OV6CKxDn+oC3+i0x+kFZDi8gV2ygMh6DDgGBqDngDhyMEh6kCTPFTABaXqgKuMixYktCFmtlNsjz&#10;ZvX3YHIJrzXmfnGAKk1AFgSp0gHgVvEAIgXKBAFgPS4LN0WkI4Fy90Ct8OSS9PwUAlRjLLhhxljA&#10;ABoBsiuBdBlhstghytEB8B/CHGg3XsnreP+z9Eq04U1sTGSS+D2C9H0rMgKjUAKAKisAIgJCsASA&#10;LjdgaANs0XkpxAHADjllO21GQw0CVvIUmbTiPYjClB24I5PBv7KYMiwBihshmLoFTAWDvgAAaASM&#10;0KAKBAAm2pJhuCwBqhw7KBuJgh4B7NEFOLaNz4wkqaXpYDUknABsgw9i+tUkHgHQrIzkdgH1U2zH&#10;84CJuEGb2YFLmh6B8i0B5Yqs9C0B3h7jSB3B7tEB5VPDFl+pRgHk1AaAOYegKIxgKY8S0qh7ik6b&#10;g3wcT8UcU8VcVo63tcWcX8YcY8ZI5QTtEOsDnhmBryiBdhkFGtDuWD1EaANgOjjgTgSCBJTkaB/0&#10;E4pDTkSFrEFAEgDYBgEDYbdkd5CCFAJ5xQwQrAF20CGWL1zHvB7YHh1B4Q8hrhwx2BhhoTvhtBxJ&#10;kB4h6DSVPkCKllskFQMjYNkO2geAYTs2zkdw2jMhxh1DKhxh8FCgJO0AAAgAXr0gWgOiBANoWEag&#10;DDlz6E3mRoGNJE8z59QcSPJVlZLz9YniSpajUDRFAixVsBiBubpBx4unIAGjYLkjaB6B4iHB5B2i&#10;+lCEd86DBh75t6AJ7DFh6nnwygFS7CFgFpP4ACFEEko4+x/mStIE+lUYQrXAIgFCHUfnSAhAXn79&#10;vwwAFWkVx9Q9P8TD8PwbjvLqLKNIsDDCJygW8Btq7BlBv30BnhxIbhvB3DKh2h9i0F2DUN1msWHl&#10;XwFD4XgZcDawIEuDCK13gNJ1mABwgABLwAAh8xhxDgGi+gVAOjfgmgYAfAAAWAEJPgHhwuWADBwY&#10;Kh9w2iIB2J3gDh9lAklyrqhDU9lnIAHjdlMmDXgZ2DTh5jSebkCJal6XOFY3RDVEHDlgDAHEH57n&#10;Qre4Hh/v1B+h5DIh/k/ja54ull5+JkFB/HJmOAWD0ArAqGKAZOcgD2sKgmEaLT/0DbiKmwhpbkCB&#10;lBqSiBOBYBSAABiBqbpB2h8jSeOZhknSqV6QADVaZNGGgGhabacVyGm14qIMSV3MTKvmuk9vlKEl&#10;3ZaiJgHMFC7ZjAAATDjS4gOuGh4CsB6BjbpB7htDM9FeurinQ+n+cm/CH3mffGjADiLmBHDk8RcH&#10;IJslOzVAGCFADJUGOO2WzAXpzMzCBAHARmP+4C87CIEdOVkuNCg/w26HgfwjTBzwSOW1sBlBrCyB&#10;khrYKhyB3qfEHKgsoYxEEwCn/eGCHyxiAP8AQKBgGBwQAQmFQIAgGBA0HvwAB0NvgABQKPsAA0HP&#10;0ACEKBIADQMiwACAIBsAAwDgoAAUBgWFTOaQOagCDTedTueTSETOcz2Ez+av+gwqj0KlUumAB5vV&#10;6ABxuhzABoN5qgBfNJigB7P58gAXCqTC0QCcACsMCQAVCor1nscANZxtkAO56O4APp+xoDAcEAAB&#10;AaZAECALBTCXgcDAAD48AAoEAkAA8FA4ABYGBMABMFhHOgnMBADgwAA4DZQFATKAcC42YTICgSZP&#10;3bW18vWnPmovJ7bp1vK9OJ2ucAOV5OoAOh7O2VgrTC8PikACkMCMACMJBwABIEg2cQ2i0Wkzim+f&#10;0en1ev2e33e/4fH5fP6fX7ff8fn9fv+f3/P/AD/ICIA/4E/wBBYNB4RCYVC4ZDYdD4hEYlE4pFYt&#10;F4xGY1G45HY9H5BIZFI5JJZNJ5RFHS7XWAGe2miAGW1piyGozAA6ni7gADAiDgAEguFQAGA+GwAC&#10;KUAHu8nmAH09nyAH8+33BQCAQABQKBqTSwUCwUAJ/QAqEQoAA0EAsAA8Dw0AAsCwkAAcB7GBAGBI&#10;Q/X8/QA+X2/AA4XO5AAymszQA0G21gA23I3AA7nm8AAAwEAszegABAOBQAGw1SBoLBgAAeCAeAHY&#10;53UAHa9Mw7n+9gBQ7aQhUNgAKAyIQAEARQAMA69DIIAK1BubKYTy4VBOf1ILy+fzIP0oP2emAIJ3&#10;O1zfFWO9E8HV3k9XoAG+7cQynG0wA5XpLQEB74+HxfHcdSvHgdoEAAeZ3rGex8AGqB+qufR8nkAB&#10;8HmloAn8wgDAUBikgUCIAQ0ojkASgq/oM6zOO2ATxQsggBqyzIBK0D4KrGHIUKIFYQggAAQguBbh&#10;gW0Tzoc8rtO2hTsyK8DzOih0hyOhskvAgTroIe0HsqekIm6dBxAAZptvoZZvmoABkHEaoAHOeZ2I&#10;KzwCM2z7MuYf6tH2f7AKogx/IIfk+AAfp/n9ElB0E6k/gDQIAAEfbAAEfDAADQQAH4A6ChMDwSAA&#10;JIciOAAcA+FIABOA7WgSdU2nSZ5ngAeptMgABxnCzJ4niAADRjW4Ex+BAJLSAcNPBXJ+HyqZ9VqA&#10;B9nqe9kn4q88RbF7QUsA4HAaz4HQ2AwGx+zbOH9YtAHsp5+HlWx/Hu9rAquf120BPN2s4wkFgSFQ&#10;VNyKIoLIGYaAABILLbYCxugksi0lJCoH2fQAKdCJjGmZYAE+WBUAAY5sVYeh+WYflJr3BYBM0qk4&#10;n/kR+gI5rPH9FzwZZRcURQAeRRirR/ObF7nOZBdFu0f1c5s70VUHPlB0DQaCs5BcFg+CALgAGQP3&#10;uGwQXuGoPhOpJ2QibBcF0AByGaxh4G/Lx9nmp4DAPSwDTgz7mtCrQE5kAD9K0r27OWAy/M+5DPgR&#10;a4GA6DyghkGLhhWFa7BIEt/AxpwCAVEYBK48fKuVhGCcyhDuOxJqEuq5e9gAbJxNiXBiTKZZrnG9&#10;x0qeeKps+BagcnEc65BF7OM5OqtRVz8LT05ej0VzeDxdQYHgjhYQA7ZgJgoq4FYGD4JKIGYN3uEA&#10;ILiBoDR+AoBtFgvMIhJXyShIjpRfJ/NIYfSrYZs4AGocRtgAXBnF8AB4Hyp4TgjcYCQDIIAAAgLg&#10;bIdxPBcDMGAAAbQ5hvKAQuy8rRoCvPhL4AFtoBAEFeAKA1EYDgFFmJ8WoB5bQRgRKQBgBoEwAANA&#10;OhsBABCvJwL4nBpKcSsmcKyVogcEjAKNMAPwfphB1jvTaNscZlBqjjG0AAaI4xsqUAGQQFAIwUAA&#10;BeCBUQNQPL3A2A4tsO2cp0OizcrD7Y1RrjZG2N0b44RxjlHOOkdY7R3jwRIgb5o8x9j9H+QEgZBS&#10;DkJIWQxChyDqHOAAYw1GIjMGsNCKA20yjtHkZhDRYwGATNaBEDTAT9FMHge0fI9DcD7HusxdqLQC&#10;Q3AOV4A4CVLOzQ2BICBdQNgSAwAAEQEwOlul0UUB5aTiFAP0aIzSC1JFaHYTsAA1xwP2GemEAAyT&#10;FqxHWOYqiiFcwaM4UNpwKgTxZAeA0oA9j1oSH4YQfyuC3AWAyAAHoJHDAhAoBxujfZkpLc++h9hD&#10;X1EZYNPxEydSEJPn+Q88KJnLEMoSQ0fA/GFjwHqhEcA7ptDPHONgAA6B6JtRgUwepfB2jnUsO5Ab&#10;DB4leHwPleTB2FHtH0PUdp4B9j4UWyIBACSgAMAeUiDiPzrnaoDDw8B50UJTPClQCcMAAApA6a0F&#10;zTItAkQ9LlAhmneq5oA+egh3TyncjQkRJFAXLpRrDQusY7R4mYGyOOCIzBuH0F6NkZQABqjoG6AB&#10;2A9Z1MLRdUkgqgSCJ3OoP2Hyk0/KFT+ANP5f1BgDb2AEfSkR8rwaGAQwAIQQKaCSDwJQAAfgrBqA&#10;B66mgHj5MIOgap9B4DYimPkbkTx/jqHQZ8fNOACHLNAgQzaCyBNFHwwsfZTlKUtUoP1PKegDABM4&#10;AUBCloPrXAKtkrYDEfgBL3TYqY/R6HtH4bRQB7CCrhH/ERKZBZ1kFUaQUBAJ2sAVCaE44YNV+gLA&#10;5L8AoDFryHoY5980pjcDoHXbcYo0a7iiFsKslw3EylTaGzczzITOD9q4yZlDOkFsrh8yJReHTONt&#10;aQVpnB23cq5qMz4rTO2RwVIMAVOL4CvALQykAoAJQKgfAADsEgL2ngeBMb8DEBB9qoJcLkXBkRjD&#10;GTUNMmI9h2U1g6V5tkyCDAGxgh9toB2WHHIKAVKgBh9qDAMAgsYCAIlEAgChxIGAgA+LIC0FpPQM&#10;FxAIAtH9CzuuVoe5ur1/n0T8xLnqg5BjBGAHePOnA0RtDlAALMYQ0gADSS4/sfCdgAwXAUteDRXl&#10;JuWdyzigyMTsHSeEQlo5mWDmbMABF5UBQP1+luhhSxowIFEBkBqLKOikAPAStcBDfUjOe0Ln7AEZ&#10;5+3/IokOPk/s+xuXaoMwZhBtjmHAAAXgzhhUdHqm0DAGZdgXAgWkCoBUPDqHWbEXo0RiKxHVo6Vq&#10;C8sQXANB6UIAzQr+AYWMCAES6gW1vCYttUZdo6niBMBRrYZwXZDV+MuyUiqCUHOswg5ZFEuGzpIa&#10;ODjGjgMgswq4HQQHCBcCNUQPgTr9BJjlf10EYM7YO8XYfM9Ac15tzfnHOedc755z2Oce+fdB6F0P&#10;onRejdHJOOIdM2hhjRGQACSEkhrDfo5JYzDaSvAMAghsCIGC0gGASgQqxhB8rLVaO9Ww+zBGZbnN&#10;4zqCyumiliiMB4DkdgWeqAAD4FikAlA1AQDwFC4gZAWWkBgBURpGHvbk1yAn59U2wM3do2RwmUHp&#10;eSyphHJl8AkBJDwHwQ46AcA41pflBgJAKpYn5rQQAVnwDIDsWQMgNKIjGHmg8/1m0Dw+giUtkkT2&#10;bzHExEaH+6+CRQe/ajXD1MwN4d2jhpDpfsOoehPLAlMHspYeI6Vr0oK8O0d6gx66XKoi9drCx/rH&#10;Uoso8A+VmIiheBCX+ZnaQ6OzqnElzmc4koYnwggBLLwCgBhSwFIDgoAH4FoogEYDZa4BYA7ELETm&#10;gjisI87Z6sj38C6g48RKhZowgeQew9ob4dR1gZAbTSRMY+gZgb4yAcQeK25Oo8Qwhmo5ZQSxJeA6&#10;5P4ARRRRJQYAK9YAYfJo61SpRZJAgAAEgEAEZTYHQIoAAIAFg3yLxUQC5v4ACdBWwezdBAocwxAf&#10;IdAdJZIdg2IfYdZNofgdYlofqS48Ae43AfwexZgfofBZ5PzD4gpFzFZg6Cx2QvK7BugBpDYASGg8&#10;CIoqkOBZIeQd4qiio5g/gqi9ZP5ZpOy5QpIEhTQCgJAJi+o3wBqzgrYB41rnzUxnIdweERQbYb4y&#10;gYIaDp4VYXoWYAAaYcQyhW53ZmZkTDwfbDzDBkBkxkS5w5pOMOxkoghmhYTFw55pLmJn5XJ8Rt0C&#10;ArwCQBJDYC4B4ogD4CYuIFQC6AgEoC5wYEwDJwYtYtoBhXYAAegdMMAbQZAY50YY7JgbQYgYZAoc&#10;gxD1CWB8JObL6nTLYvgrZnY5Iz5vZ2ZDwCADw4QCYFrHwDIHgHouwEprAA4CA1rTJSzQiNMCzQhF&#10;bYY7ygaQ8jB8iZqvwbAb8MAZga5LwX4ZoygcD6gqjO48DxA5iDhpCHkDiojEo7xSUYpJZnEZJ9b/&#10;TUgz5Rg4bV7kSvwB4CBhYzJQYC4BouoFoC5xiXqfCFgtLGkIxzi/47I548jP7hwrD44jEsaQKH64&#10;IAAcQdaRYZAawnAcQeS24AIBSZCVpfwfQ0QdodhNoaSSgAAdYeIlqV7uTeozMwpyBAhv5H4CZXxH&#10;gC6X6eyfAECTwuQBaFyGBEbLg0QzZm8r0DRJwhJ95hYpwp4bQcSvYYIZ7Jgaoboa4+ody24fZ4BX&#10;wtIE4ETIIHwF4HIAAFYDxxhHyF0rMsMCSNLpE40485E5M5U5c5jmroE5s6E6M6U6c6k6qs4cAdAx&#10;AYAZwYpL4a4mKt4yjRIzAAgAovgsIscqBUwBbxJyiiQq4eweBWwfQe6nC5UGiMq7R3ozzsBAkQBa&#10;4DACqXYEjkUI4owAAEYCpwYC6TZD71LYZ94q4bYcqCIX4ZjJkvoyAcbd5hge6vwvYvjuwoACwDqX&#10;cpRHYvY0QCoBxDwEgCyfAEYChwYEYCZwYCDTcDLPb4EsDYlHVHcDEj8sssk0E4Y5oej9wAAcweY2&#10;IbodqbQawdaCIdwexWxXBBYfgfBH6j5DwdgdY0QcodgqaUwwAf7hpGIwBFynBZKvxdERRNwrYBQo&#10;jxBHZtJEZmTFjVJpBOZ3g5g86hcY0B4zgERHwAAHwFYogFIDwoADACZAgBSGb3gkkj4jUDbmkCys&#10;6sQgrRJWwbYc7a4Z4bwyAYIa5iIaocyvb6gngeYqJSg7QwhNxmxQEDhdxQwzJ4i9AAK9oAS9C84r&#10;BtofgBYvhHLIIKIHMJoHwFJfoFgDUJQCqEog5B9MUUwpjIwe8dRVobyvYeIarSQfAcZLwfoeAzEK&#10;xZhRNPSCpuZlB3p4B8I0UxB2RH4Aycswxu9WIfqVJSkRJQAegp4ALsqmwwh4hRraSypugEAEQAAC&#10;YIRTwCAGq0oBwFJrAAzzroLiJNQdcMAZwmgAAYAZsdwWgZB/SB5Wa6A0Qf7LJOEYMWxb5kRktlZQ&#10;EXbEKribpg7C1db25pJ0I8hKUngnrlwCa/iAoCopAFoDhrAFYDVhDHCX4DqYIC1FhfwA8Iw7Qeal&#10;Br4bCjgbIZLJgaIW4Wo1wbgyhyRW5OYzSG5FE8wrVSCfNtRXIBAAI0TrRDyX1GwErIICQFjOYBQD&#10;ifAAVoJyAsYAQBJEa3pRZtUO8f8n46qgigb/j3c4rYzYrn84dWowZQYcAcymoYoaAygZYbB1gaYc&#10;AlodgeiyLhJRYAosYrK4B9cnDZC9IhB3ZnhNz/SHtPorR8AgiGYwDzphYDQD43CEanBjoq4CSEZU&#10;blgEYCRwYEACQuLXxDar8Ubmcz1ItH9yVSlHiQoggdTxwaYb81wbwdjRwdQfpWzRRZkdBhYeL8Aw&#10;ocx1gesEBW6UK6KGtR4AABYBpa4B8xgAADoC6fAFYDJTQET1w0YBotou67J9bYY8MrpKsIhoxShd&#10;xdowGCTRSvwdId0MAbIcAygY4aRiIbgcgb5+Ip4vwwBDJAgEMhAAAHgGIHAAAGAEZxNGKX4CN49S&#10;c4k62HmHuH2H+IGIKQE5+IWIuI2I+JE5uHRy8jif7UwggbwcxLwXgZjbYZobDSQbwdDa4edfl1De&#10;Qrpui6LfRH4BLrZRYzym5hYqJZkEEOIfUpg7r/J3pucQRBc/4AACgC6Fwo5wYFE31BFBTvT2gnp7&#10;0IgczdIAAZwbAmIZ4bI+gl4+gdIeA/EuwBteYCQDYtoBoCJUzMrvQCg0wD4FkI9GVhIBY1o0MgWJ&#10;IkSPigzYoeBdIAD5wxAbgdx1gbgdh1geQfCvzGhSwAYfQoAfAeAtLdAvjRop4dwegq5GOMArQBkI&#10;w0RZgAge5NphRhd0s9qnoBwtI0F1Unw8sr1mipZz9WICw1YAAFqAwAAFgEAoAFZ7QAACoCDWrZVH&#10;yocDGe8n17CPR8r/as+ft60DpAtD0tI14xsFYxKuYAAYobSSQbodyRd4cIiZcIhd9WxoZRUHRQsO&#10;pFQrQfjDLsBSw1ha4GYEpe4LwHAJYAAHIEgFwtWbt/CWJnLaL9ZBweqvwfId8RQdwbAyAcoYJ/Qe&#10;Ia5NIf7KI5jxYrdsiGwz880oh3pPGL5vxSzO577upvxyT8zxi4ozAfoeop8Kyvz9JhZjogi5TaUO&#10;ZugDZwYCIHgH4sgG4G41QF7HwAwC4trokUYcMLgAAYIZk7tjrp4X4aTp4cktYzKDo5jLzDzCxnZk&#10;TDgqlluyBli5yHmx92pF8PF25yowkYo5YfRKjiVWwwAB4BgoAEgDRwYGgEWUgI4Fc3YFYDdhABsm&#10;YBWmjKrtjFggofAew3D7Y2IbYZgZJMwVgVI+oag+mYIq4AlV7GCG8XB3zLAggBRkW2pSw4hH4B1/&#10;KF+rCng1oAj0Yz7foz7fxW4CoogBADSeIAxxxW5gAre7hkrmCpOJaocncDNSdS4iNIQiIfIfQwiU&#10;anAagyQAAWx1DSeLQ1we4rSnEzYA67IAZAl2ysFxaoZQtPohqDIrZOLFJdwBB8QCCoQCgCoq7vin&#10;B7w3Ae5jd/GT4D8ygEuUwFICthACYBZHeHe+2geVgiiUZWwb5Lp0YdRLwa4dra4c2DZCTRJVoeAp&#10;4ea400Tt5Dgr2kthICguoDmAAADvyAgF7XV/wCCXYBI0EoiZU4mcUGZQbzIpiiQpk+kKym6v41we&#10;kRVDZ1gb+KWWYcja5VA2JcanDtRhemwDYC6eIGoF4GQAAGIE2mAGADxUWdCF3HnSfSnSvS3S+IOI&#10;nTHTfTnTvTwkfHRI8kNx2V45qIowjxanE0yCIXoZzdrShNIc4dsMD8Y3BmSrYvi35DhEZDpa+FUo&#10;jCp95VoeaU8RyIowGm0s5P6H71I0SEZH4C29wEwEBxgEwDlhAFgC9hADIBgog440QeS4wbgcKvYZ&#10;sE2vwaMdwcakt+fKgBqTQCZDz0goFG4oAEwC7HTHgGaXie5W88rl9yCf3T6rpI8r/DL5YzAawdWE&#10;uXJLwcIeC28OanACO3AfxDy8Jpw2BBd78RQnSnAzYviDuO5IKF4Aoq4Bgf8RQqKvwcod6nAfUuaF&#10;+TJf1491d2efN2Xm9Pxo5dwu1SADoChAgFYD41oHAFItIDwubtjEirlSPHXUegTYng3giHxJlHtS&#10;Ii4eK8ktTRwZtUIAAXYacdwaJ+tJIeimoeQfI3CH6x2s5SZFg8BRCxpP9m0mQzgsJDYCwCYogHAE&#10;zHwMAHC0Jqxe8AZAgvUf5npdxBs+AeAngeQcoxAdq1qjoYrbYeYbR+wAPJoz/AHDiD0fU8wvgvcm&#10;6yMf45CGscxbBHd1NOy7a864hZGr+sK74qgfU+xKidaIIe5heu4pABwG03YCAG2uYCQG43wBA0jm&#10;z3Q7apZQbyivYWYYAXOvwZ7p4ZwbgyAdIeSmtksw300YOkGyZ3fDuyZmuzGObVT296qgpPvuhKgv&#10;4wG5owG7Za4EQDKX4G3vwAAJwGQgA+AAuDonAARBINAAHAgFAEPAMQh8TAD9fj8AD4er2ADfaDPA&#10;DGVioADgZjLAD7dzvAD/fD7hYDhwEAYCAACAb+hYEmwOmsHBIJAAUBYOAANBILAAJAwGm4CiL9f0&#10;6AAGhwDBgPAAFCgVhYbDNLDYbqoZsIGCgUAAEooAAYLBVuA4Hm8NloDAYAAN7h7/f8UiERwGAv+F&#10;wERwV6id/lsTvmDyGMweSx0UxOTvwAdzyjjecjrADMaziAC8ZTYADcdDyioEBktAtxrdCAU4xsQx&#10;mIxYAnV/m2Fy+Xt18A21m+Mi8YBYIh4aClODAVfoACAYetuBHXeL364FAYEAAaB1eEoUDwAGAaFA&#10;AC4NCct4WKyHz2+H+n3/H5/X7/n9/z/oeep8nuAB0nedgAGydBvgAZRxGoABunLBh4HYdoAHqeTr&#10;n6fSYH+fzfJ4pYGKUCALAiACwA0AAUA2EYABODMXhOCoQqGBatPivqIsMvydH4fzpnwfiYHsfh8A&#10;AeZ9wIeh8o4eZ8uuex9yRIZ8gAd8MgAdB3nSAB1QqAB4HkeAAHoeR6AAfMoAA7iOO464KAeCQABe&#10;FIWAAGYTBeAAaBIFzwgiC0AUJQtDUPRFE0VRdGUbR1H0hSNJUnSlK0tS9MUzTVN05Qy/MzTtQ1FU&#10;dSVLU1T1RVNVVXVlHMoyrCIeejuAAc52S8aZwtQYhpJQbZym9Mx6nmlJ9pgvbEL4vabIa8ACAQpy&#10;kqEBQHIUAiaAAfVtWyfErydK59nyfQAOSlp+um3i/pqmwBWuAAHAgrQLA5FYSg8EU8hAFYABKCoO&#10;oOBCtQ4mBzHWdAAGibcIF0ZphAAcJ3HOhYHLiAoEuYAarAAB4FteDgHUGFEZAAG4Sz4DoJAwp7BM&#10;e3L5R1VuY0VV7cIedJ6QuaBymyABtna0hznk0EgOmCYEIUuM6WzlRzHSvJmm2dVandJC9ryAoDPA&#10;BYEocCTXgADwGIwfR7HiABrm+cwAHkfS8ggCd/4699rqdqy9MoxgBJ0m0dtxHh/IiA4BoiBgEJsE&#10;wNteHoWguAASY+o4FavET4Pu+OaMwxWWP5zD5x1UDLZg+nMR0fiLQwfECHAde1GabhpgAZJu9gY5&#10;tGiABvHbiR8H9DyprW+XgogqC774AS/ownQJRxfgLvOHoTBkAArBsI06g4Eq3ONZbAXDK56HedzN&#10;G4bQAHMZZjgAdprdgfJwHCh53bMAiMK2fybcGiKaPBrKr+IXs3wAy/gEAMXkAgCihADAeBArYCi4&#10;kyLobwmA+x5ppH8PRYg/x6NmJckgqZf1jEYH4PlK4A1BAAAUC8GrGwbg3PYD4HhSwPnnZkfVzx90&#10;fEVXOAAaA2UICmFqK0AAwhnjII6OsciYiNFVASeAAQBTwPaIecYfblHtk/H84Mu5ESoF/cAQ88BE&#10;XBt8JuuQxyHyHlURAX8fpmQBxtN5Ds7x4AGgLIUCgDoIAABBBeDkAAOASgwAADEgp7AHNKPqbovp&#10;mUgnTHGNga4ABlixFeakZL6R3jeWCPseRrGsl0ayXk2pfwFgFJsBVrBQwEFxAmAxpACDaAFIcp9c&#10;g+kryNMaYIA5zACAONeAUCCKACgTLUAcDLKgFgcPOAcDSKwEAWcaAZeJegDHMLcXkiRh3SKxc6fY&#10;yJ8QAs0MY6R0RlZaQfI6OZBAwhmmoGWNd+A1RwIIHUPWAYCIGABAMUof53y9ABN+qAzM4TBstZZO&#10;M+IBS+E8Lyh9H64SDgKJsCcDhrwMuNAAAsChrB+AENYO5YZEybFEgYeUD4AAbAeTwBkB5XnhSKPw&#10;ZJz6sIa01PmPtIiSR7HXG2OkcEQxsjMAANQcD5R2jpYPBU1g/36rIJvKYo80wML0AACYDwJJBgeB&#10;U44Cy/wKgKTo1xupFFQF8KmTofI/iMDySiAAdY83xDrHsmUdg9yWDvraPdKhGUOLkSCuR04+q+04&#10;Jg6Y6Y+luptVmhhMaWB2viAeAY14KwREGBkCJfaflAAZAkoObNNrQWhtFaO0lpbTWntRam1R+lPz&#10;dtXa+2FsbZWztpbVR82z82uMVWeHR0xzjtakNYb5qBqDifKNQco20CjuakhyEVOCKkXXSb5ZVACb&#10;k/AOxcAADAIEKYsXSpy57Dj4XHCOCdEB+3QIqYyOEazZnMAaBKBgHplSDBLVtGK+AO0tLXFkAA7B&#10;5IXGsOAbgABgDSfSOIdzBzYkOACXgiqIAAStRQCtkYLAO1YBaB4gycmlUzpfOW2zMpzu/HK0KSQ4&#10;3YDdHbEmkCZTbgUASUYBgBJij+A4+YdRERijWYOOSus/38YQAMQwAAGAHHgBMBiWY+FiDXG2sGkB&#10;MAEAMLCAcBaKGLlGLwQ4lpki/wAn/mEx58h/xclybxsAFi4g7BU40FIHyjAZaNCgBEUcz2snLQRy&#10;1uW+n6xBN4/tuHRmZHcPNMo2xz0/GSNp2AtRoDDqGOXAo8a2pAJgXXIRwzBN8H7Nh5K5jpgaAeWo&#10;HAIAWgACACgGgAAkAuhiCNeZgEgk6IsTAeg7DQDqG2+UdI0xpK1GYMZDA4EGAEgwVuwRVQAnMKuc&#10;OAbwJZHgXWU+KcAi3IiAJdqBRWgCgLKUAQuZfUfkbJaPNYg/UzkPHuRyNp0x+j5IwP0fCSGNtzBN&#10;VsCANgcZHCMEW7YI18OhxEptvCsJy28dMRgaA2NgilFpEIYY0BksPHixJtiBGMl5n1NjCEWS80dW&#10;YcYm5iHiRlOGQ9+rwCKTYInG03s48JRtzDhJD+YXTHHbyRECwE1BgtBJVsHYKAYgACKCzfoKALx6&#10;ATuOU0YT8DqHBT8aQvheAAG0MfYg5BmjNQwOtLzWSnFWIcAdvgD6oAZ3G0YoQD5XELl3GAp17kjo&#10;E3ileEa4zKAILoAIoJbgGmvAMBE94CALlhARM0sSKwDgWUGAUCMwislugcTcA5Tprl65OZRzcNvP&#10;MwzzNoyZfTLKvpgYNDp0x42LGqhIAAtleQ8G4xIdY9CdD3H+U4AYCStHfKEP94hVG7zjZrP/P82W&#10;XPDimYKMZD4driSQBfJIAAZAkPeBwsJNwGplHwAEllb6OYSAdlVxwFF/g5BCnwD4ECwvcqdwXEdo&#10;7eU4IwN4dQ4wADDGtUIaA3hqmHhxkKB4iWHjn8KoLviDgJj3gNgPI9AUgOkXgZgOgUmwAIkVpSjm&#10;ICowjBJaB9q/h6rEIlFiB1h6kyhzh5kEQSHxK8DWB7B9ECB8KmFyB/jpqZC+NqieCbG7JcEqErpO&#10;liGhHxQMAAAVgNATAAAWAPQjgYgQQKALAIC1LPv4wpwqQqwrQrwsQswtFIrWwtwvQvwwQwwxQrNC&#10;PRvSKCjKkOtcB6k0hthxlghghoH0htkFkkh/lvB/FxgAh9oQLyFhE0kiCMKnDawdC+IoC8gBgDuy&#10;gEQMgFC6NxCnRCDeHflxFxmBjeNlr0t5ucvgH9PLgAAKiuqqgREXgSANo9ATAKjzominB1h5GzP7&#10;IkhohwJIh0LgIJO8LoFtCMANgKCwgfgWIXAXAQD1gNgJmVAHCksvvTNAnhQpQxlLCpEhB9lxhwh3&#10;m1EHEIBvh2hykkq2pTKRgFIGAIgDFBgIACDzh0B1CbBeBpG1BwGbjAiWn/rrAMAHihCCCFC6COBy&#10;hyH4B2B4Drh6h/DZADCtAHAHD3imihAAnfjDLrPjIyjdDhJaEgCdQni6AWgQMKv1kWAPCjAJgHPM&#10;KyIcJwLdDLD5pxjcnLvSPOj+yKD+HRJaJaB5h8COB0h4kEBnBvpIhbNIoeBwDUB1Nckkq9m6PNCb&#10;EPM1DpipymIdneiMEaDzgmAYAfgAAfgUIVrLqtgMwoHuoSLGEyh0hsDUBthhBgL/hqHbh8h0P8Ez&#10;GzAEDGLwC1h/jwACvgS6IxAAtqJ/DvuRoxHiJRi1xGCtyEC1twC1gFDmDEh+h7kkB+tzN1CWN6CO&#10;B/xqCKh9CMQ7krh/mjiHgOjzgHAaIXANAngnmNgTj1qARCv4FLQyj9OFHThrBuGeBZBfhbgABiBp&#10;qhBsh0n4B1B8Eyh/MvB/Diqnowl3J+tOlmIyh+wbsyo0qCHjo2PQs1C/Coo0QaDCsJCco2Hfn6Dp&#10;gAipK/DpumjmE5i1AZARl9gnAbghGSARlAAPAInGxkilIySSCHkumDhuhnhoGehjBimzhfheksBw&#10;qfnBCnAFDvCjkRAJlsANRPgINxgDO/gBpVib0KpskOTHlxFyQ/IviHmNB/pUrrx5jfjHO/gDgIIG&#10;PEkVgGAQEbAGAPKTgFAOF/i0C1C2C4y9ooxmyURnFPSSMzvTUgiJkxiOBuDPjQhrH4BeBkpItFDW&#10;B+gCjX0ST7jYopjwDDQzjMoyMzqZswm7wdKRHjyIoyQeQXgAGUChAeAVmVF6CIh8gEDQB5h+kLxX&#10;DWB7rpAE0LgAARAJkVgeAQpBAQAJsciGCHDauORoKasSi/hyh3EvBnBtnYBnNHAABpVMB0h3DQCo&#10;CIpqi6RxClAKPHGwAOKTgRgNI9AUALI9AMgGi1MaihIC1FDbQPCMB6GyECh5EEBvh3xumgkLh3B8&#10;mzB7N6NyDGvknAMyFkyJp/xEIyjJN3lsywQ2DrxzilM3l8ATgMVuALkbGvIGVG1yVy1zVz10V01z&#10;Qu11V213V314V3lX0xDEviDdszTqiHh4h5jWBwBzokhqBuv/hhhnuKhyB5GD0Vi4gEC4Ltp90Plx&#10;h2B1EEB6w2L1jejG1PuS1nC3GNCki4ttinPLvMDjRpIdCdNavnI2IdyZi+JXClALAMU4AKnGgPAJ&#10;JogAi6B3oNkth4ELhxB1RuiVnxGyECKmRBDbARgNkbAkAaAgQkAPwjgIC2s7vMOD0gnQDKpwV4s/&#10;Q0CHzMiYB4B7k0hvB3IkhmBxP/xrHdq9gECZAAALAFoGALAEiwgLgFEbBzR1vXhmv8PZoMqCPhEQ&#10;JTxkiBgOoGAKAFWUB6jQB2h4GzBuh0kkB7B/TzgImVRGClDEoySISJllKROXjMwPC/xkiHAOgKil&#10;ATgOiFAZASkUAO3EitkRDayZDIM+D6Jy0uM03azW3bFYyUpGXRLpEBEkB6Elkkt2ksB7liB2h6NE&#10;h0H4BkHbOsNFq3B6nxB6oRprjwB+JsTpiUq/oQi9MJADJ+k8nsAAAsAcAlgAAeAUHpAPgKkVgHgF&#10;UrDMnwHxB0htLlBxBmqhBuBgBfAAB4hunygCkjiqozUFuyngJRC1znH7IDLrDvxEMIDvVouTCdFn&#10;i6ACgGlrAGWQGtykCWh8iYB/NzB9wSjeWLN4oPTLwZiHl4CbgPqsAGgZgbAAAMgkAjijgSKsTVp/&#10;3elKV5xnMREQNbIdhxhzxsBqOvBohuBrGzhzFgxrGDh0E1kkzGlyABQaotMH3vXN3QD8oBWUXgsw&#10;s8miI02UF0TuibzxwaQaucw9zNFlGNARgOF8AiAageyrgVNWgbgRE8ANr+Vns/tEEykFkGBthkH0&#10;hnBZJKh1BsmeRIijsIAKHBD2IoW4ZNAGimiWzCABLsib2GNNkgiYEOErzG5UpxpZR5i80QrzFsh6&#10;ILI0ABFoCtgJE6AFoZqM0aKMgPkbAFgMJnJoCF0WC1gGi45QrwXOz8Rn0hPkPPjFJaWTBxEuAABk&#10;BpBukGjRgAJ2xujVjpjXE6REjXja0tmWjDPhIpjFzoDGiqM8n8SJCnswJFlzLnkkX4ilAiJCEUgN&#10;CIh5gBmDh3h9DQRXGzQQFxnBi8gPgIiwgdgQE+ARvzCj5SH+2uFR17CJB2B4nxBrhxLlBnBsnYBi&#10;hoIjBxHWCnibWPmNwnihgLivWZEVs6GVANVYmACjHJCnI5tN2wG12xktq4AABxRrq3K5gAB7Q7jG&#10;iMICmrjbCcHjRCuONOuUHNGXi+tPIdpbErgIUqkYAKo9ASgJ1Um4KIijPPZn6Ma1a162a263V4V2&#10;a365a566a6lV6NMQZ1I0BxYlgABihouKhnBsHYBshwnyh5h/ECFBEUAL2ZAAAQgMKT3wCOhvKfh1&#10;h1DQB44UrACYWNM0PjRJC8H8FsFmi15Wp9CnCGxEF3CcREG+KnD5GMjwJdjmAEJU0EiWwPEzB6Dr&#10;oMFiB43H6kKdiUlti5i6AIgKivAWARiDAjAYCBAUANF8ImxHjba0PR18m/Wva52rjEwQEkB0SiBu&#10;B2RZBzDUByB4GpEiCYRWMjr4jwgGiyAOgHF8B0B1iIhXBkDSBtBxmzTNCKjF3zAIHCl+AMCFARAK&#10;i6ASGlB47gMDP+kth4jpgHgIiyIHCtFronOSWs55jHsxPSI2oxMIAFuzbHgMDXgbgUE6ASANDXgI&#10;gGpQICqaM+j/56iJV6FSWTEOiMB2NEGHh3G1Rtz+GIgABxku1eHxcekEB32fIlDrt5CYZUi3DIsJ&#10;Y0rACYinAJGAgAAdARtUgugegnGSZAnItwp/JaB1JNGzhdhdiShlOKh1BrEIB9B3kLxHaVgCCIgE&#10;jbZKACIvonCt4Ic8lmMIDvlnF2ntF2TxbTbUikC3ESZkZzJ/Q9ymB7COB+WeB+h5mzB/B7N0uch+&#10;oni1r6gFgaAdGNgZNWgJAYFAAEbHOCFTYiP4V61lDMh7N6ksQBnzGDEI3oKhhxsChjyeEI7yDNB9&#10;vuHei9F3CauOItCJG9FXo4Mvops8ubxl41K/TNHficiIkgoBuc8rgBEgF0tbCJwFCvAUATD1gfRg&#10;gAAqgaAgwiGRxJDdPQkBkCEKkEBtc3nYhVBTHzBotggC7dAIHiAO0Fj2cZCfCbW3DwB/NxiFoEgD&#10;iFC1qGq/kORLdcJ0bTDeJ/IsibCLjp9MDrnvFsh/u9c8i9TFC1gGCjUVivAGANMcgIgRHsgIARkX&#10;gHASF8AERQiHu44vmZ3fD/LDE2w/BqBuRuhZhhT/1LmJB07EakTii3AEoGCZJrDL4z562Mdnrdj6&#10;lXtqNOYg9rkPymdkiLFxgRD2gAAjAZqTpmibHxRuh3h8GpaDkzEB9pgAAOAHlBgagOqtgS1XW4b3&#10;gFJqlFzX618bKyCIyAk0hxB0okhnhtNghehkhgkIhzjSNrCijXgJDnaWk6IFoGC4ClCGWRABadsH&#10;nhMJYSiYTHECB6nUkkh+O7IzS8GV+Kn9dEPMxJF2ex53DCDEjBVqFy6u8DgJCyASgJDz6xI9AJsZ&#10;8aa7fp/qfq/rfr9Ypafsft/ufu/vFCOF6ke8hsKigABbhihf1MhtP/h0B4mpPgCdFBD3gPf6QiAR&#10;qtjiiHByBwIkiAOV0uUAOZ3OsAPV8PQAAJ/gEARAARMAgKJxcAP9/w0AxAAgOLAQCgUAAYDgcAAM&#10;DgaUgaSSICAACAOIAKQRmJRiNxN/T0AP59vsAPt80J8vZ8gB9Pd8Up8U2gPwAP2Lg4IA8AB4QCAA&#10;C8SisAEEVDcACIKh4AAWPxyJTuMW+Lw+3RSHxS4Xe8Xm9Xu+X2/X/AXq526IPCFgBvu6CNt2uMAN&#10;Z0N4AOp5uwAPx9VIFgUEgANA8J1kIBwACMJCSCuuLKtiN8ANVwu+pz6hTkBgAFgmUBoI50VhwGgA&#10;fCasUt4gBbsZpgBuuiGZwLAADgkIgAE9eZAOYgGNXGLx7v9y7RO6xuIP6LhoJSgYiQIAAUh3gh4M&#10;cEHAuWeO7znA97yO/AD+r47qpn6qh7n4pJ8H0pp6QYAB6HwewAHkex5gAc54Msbh1nIABtw65h3n&#10;OAB0HidoAHgezjwcpqpqkiyNvQ/iMp/G0ZO6fp+PQAZ9qkB4EOCEazuEE4aAALAcCOAAXA8EqGgE&#10;i0dKkhcLnEaRpAAZ5XFeABxGcZgAHwdR1IifSkgYzbrAKmIEgEiADI6mR/IgAh/tuAr0JkuqZzw7&#10;SUpEhtBTejYCAM24CAWlABgWBaZAe4IBAKlABR0jJ7HuoZ4ngqcLQKqSSgQhoJgo6wRhOAAGhosg&#10;GBOFQAAUDgNJKBoGQFW9brnGsaP+u1eL2jdMQmdB2oQa5yskZBumsABpnIbgAHAeEPHYerZHozCh&#10;qAy8aowmKJ1AiLyp2fy6p/ciNn+fyqJ+9F1RnPQAn7HkdobeaMn5GVLH/e4CzSAAJgyDAAB2FYZg&#10;AMAeiaAAbBEFgAAYA4FLSAlvoufh+KEex6wmb5nzCYxUlOABxmaZqGnihgJXWAAQgXUQKgNNqLJT&#10;KKfgM/ID1EAQE1sj6WXSn7MqnCSf3uf+Kp+Abb6QkkDPQfimKUe8JnufUJn3B5+XkjOlomA2JgQC&#10;TogeDquAiETUAiFNUAaDy0AUClSgMCD3gIBOJgDNi/QIu7zPHX6MHme6knQddOGaaxwAAWJhGix5&#10;xncy4BOCf9/IaA1HJskkZO87kZp3c09QBOSZZoAmaNvGK63vdr0XnUFLACfypBGDasCUGyuAyDTb&#10;nWfbHHWex0gAdJ5ckeh80zdb0AsBgJK6DYTAAE4Kg+AAPglWYHZ6/tdLo/dcfF8fyfKvGg107iIH&#10;pqgAHKdh0S0bUslyYxew+cvFgCmbcAgBwAAKAdbIBU94CAGMTO0TFAi6iKLlJ+PwqhmChD6KCUNj&#10;BU4GEfItBpiiiGvJRIs0sixNjbkdg2RUiKciOk1RqXIuCciNEbR2VIBoBGJgXAYBUsoEQNgABYBU&#10;EYAALgLegm+EbpXAvmiVEuJkTYnRPihFGKUU4qRVitFeLEWYtRbi5F2LyAoYvfi/GOMkZYzRnjRG&#10;mNUa42Rti+UxTI6B4JlGkNtZguBji+AANkcK0B8NZIaAUiwCj7gAA4ByHoKwUAtAABEBp7x8MpQw&#10;Ol+I2hwmScOigy5VCNLsUEfouDNIUkeg+TdmpEybgEhUzQh8LDyF1XWVQoA+jLwVayVJ2i7ifE2h&#10;GzJgAFgLgABICRJ4LwSApAADkEILjRAZUGRGaE0S3mDhaW+FaAY3TZb8+cAA6x6qcGsOo1yIBwgA&#10;G8Owgg7B7GyMwVIBwBjOgdAjMEEQEnrgkAsk8c46iLCpGCtAaI30UD7XuP08oAiYgHb2A0BJJAXg&#10;dKwEsGjAyWITGEMwasexxGyHiPlURMjgv+OqSczpGnRygQBGI880CfAAAgAwkgIgMGdBSB44JXjQ&#10;gXN6t1Xp/IkmBpVEpAhPSNjzaKOkeJlhxjvfiOAdZBBzVMRK8dDCJ0SjxIQO1FYAB5j5KaPdbcEC&#10;pD7PEQ4uEJTvVkPRWaadBCMj5loBoBx0QcgkBkcIFCRwiAuBwaUC0PTwD2HkccdI4DXDfGWMkAA0&#10;haC1MmNgbJDWhyCI2xEiwCJBAAAQm8krNk8khH+RZPJE07EQJBCFSTFCSWnI4RsAdmQBgIJYASA5&#10;Mn/EyZwRFe4/h6qZHzVZeaegGP/AMBs0gDAVMPAYCVVACQQAhOkBSHTd2dtJm0f+oNPy+oGKpXAp&#10;I7h6DyIKO8hA3BzjisWOMbRjxzDdj2Oq9A6R6IoHqP4pJDk9M2hNSl0REoHNGJ4Rugy6SfADoNbp&#10;GbR3WyegguBdkvm6KOBiCZh4WgfsLB6CcGIAJ5MDAcAhRxOifI6KoOEaxyxkCtFUl4ZViiCvxAgU&#10;8AAIDcgAAlL6VRNWbEyW+SciICmfKTmgeetw/B8D1QKUIf1CCMk2a+SyohQx8FJKWU1M5TR8sZKG&#10;AKCZ4h9o5teS1RwCQIPQAgBqHoEgRAiAABYFEyDTpPAYB964BQHv/MEr2F81VfEYV4sQ440BruLG&#10;QNVxYwxpzlHIO6WgAwFPQterYlJJJrtBP+ANvrnaV4Ba+TRiFm7NSmYuqB5JUssrsdoQ2Bhtz0Ao&#10;A69AJwO82AaAwbccg93FjnHmiQc9Vh5D5yQ50CQCCsAmSICgC10ATgXugBQBZ789Z+LhSqoN142v&#10;op7NB9iExyDsRIM8bL9BjC8AANwc05QBEuNwBJ/4FgPzOAcBQ94CQEKL08RoiDTylVwAA8qWlXlM&#10;sYVBk6XhEZfAFa8SA28IkoQhg/Zy1l+0oSjyaRNKROCMQblgvdOKbTOYcAcwMGQGVUAeAewMBWQn&#10;UMWmxtbl3L+Ycx5lzPmnNebc32tGHnHO+ec959z/oHQeYjwvCtEdE5RnbhAALwZYwpzDmMdNckZM&#10;QDb1zaBiYIJQUKoAmBFUoAl6jt7FHsbq0B1rFJ/BU2Zb6TzRmptF8BEUYulPDCxGi6kZMsH/g15h&#10;GYMvfADuoA4DFRAazRD4FBYAXAfBQ9FJ8QzQngLsubP0YqeHh6FGV77QddGWGeOMa4ABtDrnKOWr&#10;CKR8IXgkAAB4B1HAiAmrMEYFLoAoAu9Mc47CIClF/ZEZ43TLR/KpgeVFq0/gGZsCkDhWAng2NIBQ&#10;BRUhsjeMlHy8o5Smj2H4ShUkzjc4hmny0i/bYWX/dbbIiwEwHkxBQcCZIKodAehxjwmsKppfiii6&#10;GBi+T0FFloIUUyeSUyqMUyHWHmckHGHafiHEHYHMOYHYMcqieIHYHoNkHeU8qMyQHsH6KEXCdK4Q&#10;ZoZsTotElglERqoMrWO6AET0309WBQAoLQCUBeCCAAB+BSSOBmBCmQp0NC78AAHeHMMWsSOYGQGO&#10;3KGEGKAAHiHKMc+QJYAQdQOsPyAVCiAQNus7BIJCH8TwToT2tMhQaWT8tXCiIctctgoUJSAUJQto&#10;VsJUJYfUXawFA4IiAWOCAKA0NIASBEiCAaBUmQViLQAOAiOqJUJQ5kdCV4u0fIu4TEHyKSHOHeMs&#10;GyHMMkGsWQsWHKWgG/AgeKMqAAHY9SAAQQlouCmwJqtC04XaMuwKT0XeXsXcwOXlBYrWH6POQMIi&#10;R84s3yASNuBOBCSeCaB4CMAACABYBsAABgA28eAaegmmXSJ2HOG6G2AAGYFuFmAAHIGQGQKUGxGm&#10;AYHiOOBAAYM6Ag3UIqIks4I/CvDQACAUUiAKZ2ycdogiHuyQSmKmpYg+tydGKIgmasykywH8lorI&#10;KEKaKkrA1MwaH2HuPMUMOsAYOCAiA4A6M8BQ8azcVeAkBUVeAaA2h6boKwtjEMv0mkV+qDFKrgKE&#10;G0HEfiGAGW9CGWG0IIG0HMvEHeHwNuczEIAKUclams8uJSb6InFqlYwCPQAUUOiEAeJYAPCirgKo&#10;eSKEfYu7FyXUKk1YLSs4BaBAVKCgB6NQYEIsHCHkMkHHCWfcHgIQ1+yQToI3KWVsA8AgYGeqK4Bg&#10;A68aPq8iLyV42ofC8yiydC2kQiQmHOHaeIGg6UFsGIF03KHOnLDcVS/UAAAqBA3gAmPeoUJIx2aD&#10;JTFEHkKaHwHuUyH2ymgxDMtWl83SJiYqUQ4IZsdQhK4etMv0JuIqhOIgIeXcRsW6g2PI40b+lYNu&#10;PqVKBgAwNQBCe0gAOoVgAJEM2lL/OhOjOlOnOpOrOtOufI51OxO3O5O7O9O/OtL6L6HYqsGqHEsi&#10;GcGwSyGMGgGUS8HXAc4QJioQ4WaSAg66AAAwBANIKsKwhCISHkIYHSHJAcU2U4MwloJ6KpBMLiXQ&#10;lcfBNy/CdXQa8ujEqGwIIoTlNYXFKGUtNUOkAiVsA+A6euBsBSw2BaA8VQBGh4kaASOCpQ8sIkP4&#10;2rPAihMDGeI2HEHifiGMG8ceG2HUnKHYHuRYauMuKKkagMAABMAsLQ2QzY2W9wHaI2FIGAvWGaG2&#10;eIQjA6XYO0Uoyc3wZaAuOCr2YGLMJIKAOOHAHKTKGGGcnKMoImAsAtIoUaOq7odK8sfS7oJ4vyZo&#10;swImBA/mB0BUVKBG/cpeJIJXCu8pEUpQfEO6oJKkq8m6qoG+HQIIG/PgAANjAcHKHeTKQyRRAocl&#10;M+QuHvNIKUrCJ8KSI2KEtcpYs4gUJ+TkJo3zVs0zNMJkwOR2XRT8K6A0SeC4BuYWB8BSYOBAr+9Y&#10;AUUcJ6PQHMGy98FrGuG6GTCMHUG2vcHyHgOOAOyYswIhKasuW/CgIgAQhQ0oLSUEAHC6AKH6UQLW&#10;dQtEf4tYUIIbXqlUJaJYAEx8JKPytycoPeAKAwYGAOzoVSBKemAVI8LSAiKxJ4c0JG7lCu/u5eMI&#10;QHL8P8ms/0deJ8j+locGQmMockHLU4Gy6OAAGaHA9CGwHQNcHCHcRJJuQuuwhULW0wZov+J8ggXg&#10;PMwOUrFoXYk9C676AIrclkKGAIPQA9RIAAB6BsB5Bqr4AACEBMYOBCAiYGJ1KEm6HGvQGsGI6cHI&#10;GPG2HkGWGWOkHWTLHEJQAeAKPzNqZsTug23UAFHccwM6SiJjQUMuaKH6aGdalOH+x9J8lvb8loau&#10;ywH6KarI3+X437Hwj+KkKQKoMyc6NuxAYmVIh1ScLQAxItMmBULAAoBYkYAUA0mdX+IiT+iSqCUw&#10;cKcOABMQcWFuGOOWGsHFVMH8YmH2Z4twZ8zChimtT7Y3Nwk+/CAgTUBGAuYm+QIhEgQmHeeSABcq&#10;KUgudmPQlUI3CgNuBcBCVKCoB+Se6wImMZE0HevQHLLTCVSOmvKQM6AsAWOqBKSIBuBAkY5MYGiM&#10;yGP88oP3RrRsigcIKaHYHeck3ASyFkGEFw9FEoJkASJYAdMkAoA+VmAeAkKwYq0pZ0J8UwUyHuHY&#10;vFcUgwIoZtQ+AHKSUk4W4QdMdVNcO2Ju4KhIJThks5a4PQJ6KleG4xVuShYq3yIu2Gf+BKAlIoBF&#10;RaBENGpdSXYtgFifihijilinipOpO1irixizi1i3ig82p+O5YwLwHUQ0sWG+WYGbPUAAGUGoTCHM&#10;HWeIYrhjhekGAaUcAeAyNCAUAeVtg2KUHsKaHhMLeqHk9UgvFVT0PFTFDgz9RpVrERB8IygdeGPE&#10;78c6PNQ0zC3rHJWaleRSHoQucsIghyOqBIA+zYB2BQYOBUA2iC8gNxHgL7f+hfgDi4VvWfFWKkG8&#10;HaQ8GEG6Gc3KHUMcWwarEcKUkAAmASf+BWAwzYBSAwiC9siCHMHYI2FKGCGwABJieIHiHqgmVATY&#10;JQtC1YT0AwAiYmBqBKVKBYA6VtfAIsHUHYIQFqGESyHAHSUyAcAjIoAUAUbtbhh/GcJ0PGTfeOPJ&#10;FbV0AyPWAAPaegBQpsewiGVSPwQC8o8sheLaz0XmKpZATEQeKQKaHiHuvEHWqpAYeJJonLU2Q8o2&#10;fiHTAPB+HsIYKLIMKG4w4sIuyYSjKwIk08AKJ2k5eQH5p6/GJ2dnktWAoIUKmhCsJiBsA+LADGB6&#10;CmAAB4BKw2AmAcKwZkacguHCGiceGMFQFK3KGSsUHsHWMsH9NKZkoTX0ZkIgATX1F4IsAOTkTiIh&#10;p8tNC2LSyXXWJCycJmtQI8rLVtCiJUZ2VqJSAfJDPuLTdSs0BCzYAWBCK4AYufRAOqSjsHRnOfic&#10;5jjC2nY07g7i7gb+migoloHgHmvEHDU4GjPOWaHHGmGkHLGmcieIMMQuWwRcgcwGJ5NxchHwJSwP&#10;FcAGXraCt0/HQ6tcH2de72J+UqgA8OBoBkBrGIBeByAACaBYB2ABfqNIMGV0qwTKHAGmSyHIGVPc&#10;HQGEGAIaHCcWA1haAfNea8dNdYI9YDSXX7b0yFlvcYUzcAKER0XdTCtkJwSlIVNKH0Y5mMKSHyAC&#10;3+dmKVCuHyLqHzFqTEXuKLQWgcAWJuAkAaf+AuA7IoAyBaBeM8B+CApczeJkAiPfX6JRoKQGIgHW&#10;HcOOGmG2vQGUGqNcF+GeWgHDSIx+VKUNRgzC4kp5NxeKuxQahGZsoaIgAqAapi/njAOYHPpHM/wy&#10;dfFvFks7rgAONuBgBGOiCvfGzaAsI2GsHXmxl0McHJVCq5SOlPKbbccymEgCYIBDxQeyh7zFM0hQ&#10;/Cz3Y3s7lqQEgoKEHn0XdmG2oyFcF8scGxtqIjCs9ZMuM8BCLQAhxfhqJiR3o2eUq4HoIYHrdkyM&#10;KEoQJitfHXPnhaJEhLCilV1Wa8b1heaY4g4g4SZtW+dUUEPAlFyuxJFETOKVDnQSYgAKYmA2AgmC&#10;9nIoBYAuiDOHKyhKhRUf0P2z21232527O/iv293D3F3H3Iiri90I2njCIkkyAAGoHCsjjQSyGSGn&#10;PcHIHWfjjjoAIwOmJQAUkcs0tqAQAUVEailoRGTKHuHmQmgXkxyXRmRpwk/uV4de78I9C6qGRugZ&#10;FVhSJIyAOCArgww4AimcliOYHQvRweKoAoA0mCBOBANQB2BIw2BISI9aUdPltG7cL3kpJ/3KL0rE&#10;ISKW3KHYvQGGG6Gf6GQ8R83/2PmK2cPeBeA28aBWAyiDfqevmmKEFQGEvWGWGxAmHnILm/Idp0gw&#10;IgpeJQBGAyOCBliRBqBYVKIWU4FkF9bSGxZiIyAIegAI2IVgyAJllhB82wlD4mlggd5KpeJiBEA0&#10;Ucpr6gBIpyAio+mkLdosPG/0z1j+UyHSHgRQHQvIZIHaRIHAHbAcG6HSMdAZpb9AHeHv1KWyH0H/&#10;wERsI6RmrNoIcmJyPOx2mhYqaDN1C6JT54lEdAtMJ3uahkrcUOJIArj0AAB0BJxQDIB8CiAABoBC&#10;YfDUVEJyQYKSG8GdbSGGFIFEnNvSMuHmIYk2JK+OycJGPRXMNwT+s2IsTiI3ryJTr3p8Inp8JCIA&#10;AAIAAEBAEAAGAX+AAC/n9DACAYYAwHCAgEAABw2GgACBCIQAChIJQACw8HpCGQyAAMEgiAAKCwZD&#10;AIBYYAJxN5xEpzPZ5PaBQaFQ6JRaNR57C53SaFP6FSp1SKU/n/D32/X4AHq+HuAHg9XmAHA63KAG&#10;g32yAGi5W0AGq5W6AHK73QAHc+HqAH4/HzOYlColVZwA37C38/X7BH7DwK/IeAKpkH7f8XCH3D3/&#10;gn0A4WEgyGAAMxeMwAPhgNwAUBcPwAJwsHQBUJ9OXu87C7HK5AA5GgzgA3F0uQA+Gw1wAFXreQc/&#10;H2AASBIqBQLBwCBoH1ZtGZmAgOCoQBgRsZy/Xy+AB5H1en5iYffwOB9iAoPiKs+PM+Hm9OG+66+n&#10;8rJ8oGAB9AOAzIAQBLYgSBYAH2AabH0fjDHu8wCnkd6Qn2rIIgLAwLhOFAAA4JIlgACgaBq5wPNg&#10;AgHJmwKmpwf7AsyABvHIdQAF2Y5pAAZBrG+ABrHGeC7HuioDAWCiYSSnaFxmiTqL8ojJyepUJJwB&#10;YCoqCYGpsCwIPCDMwgAe58sSa5wniAB1nkrqHsxGrIJwBABoOBgFIGGISAsAArh+EwAAsCiHmoc5&#10;sAAbR2nA3Z4HSAB5H0eyCAGgYCUu5wBwMEYJA4AAdhCF4ABGCbYAW8CBIKpFV1ZVtXVfWFY1ko7E&#10;MSfVbgAahtuMVhfFqABpnDRB9gIxIIAojAShIE7jgnJYBACg57Hyrp1HedqvHgdwAHoeCwqwrMCw&#10;MAYDuuA6bACAqB0qiqKXaiiES2gl5IIiSqIeASlIqg4FXIAAGgQ7wGyaBVUANSqEKVb01m+c7dHY&#10;eltv8xL3vCCVjgAEoLpQGgPhUAAPgmDd/ybg90VnlGU5VleWZbl2X5hmOZZnmma5tm+cZznWd55n&#10;ufVgzM5Z/oeiaLo2j6RpOlaXpmm6cpjZSmiR2wvRJyLiZxsmmABimiZAAHEdRzIIAV92goFKoGAu&#10;Co6BbvAWBsGKqh566pMp6UnDSsochb5L/s6IKBfLZ8FKKEphdQAAYAyZgOAUDPkg9bvMdx5wwf6D&#10;gABwJgk44KT6EQJZG/6Hm0dEgn7zIPg8D4ABQDySBmDsQg4CDQYPddoqkoalKc8XA6f4NXHufa+n&#10;ae0MGydRwgAZJvx6cJ3HOvTDvUrMNPSCwGc6GYPBYAAUgwEVRgpTxznY5pUmEtplGzR50ngvp8H0&#10;hcOvC+SBsSiQEgQmwKgPPCDNUgAApg4NgfBSYvhjjPWAN1HI6R4kSH4AI7wD2MHvQYjI2KNWok7I&#10;bBqDZB2+F6MQR0AxB1kHwBMB0B4AAdAqT6CADBM0tpRczCAoR6yHj3H0X1vBeR3j0HkAAdQ8FsDj&#10;HW9Mcg7C6vRLqOMdr0xwjtbGOkeaRR5D5LyxMiZOGykHUuu8g7ByDrQIkPuG5Nx8kRKAAUpST0nF&#10;ERm1EwBODEnnMK9YAAEQEEzBGBVTwPQTAyAAFkHISAAAuA6oFyJsTKw9L6N4ZozQADBFIJ9Gwyxl&#10;GQHmXk9RMFNEsXgdMh65yJAMOgR1spLCFEwRmQgfySClAFMmQh3QAWENlXadYgQCkEgDAeA0jIFy&#10;OAJBE+MBgIyQALBECQ5wGnbgPhaAQAyBo5E/d6UN3zwijwdIZN6bZUJtqunEjI2RCx3DyTWNsc44&#10;khFwLUOQto2RzqMHEWQAA5x5rbh4V0fJzJYGBMiYQhYATKnnXwZWgxlF8GOTmQtYhOAKAaI4DIF0&#10;hAfguBwAAJ4LgeAABMa8pA/IelanVEQbg3EbDHGMAAeY1hrEwHM2MBA70MAJL5K5/RFVKL7YCQQA&#10;8vwEIMIifOkp6EGj5PSY8nE1TYk1TmTgq5iR9j4L6PuVo/AEEDH8AqDIEJhABAZMKChMysELHwPF&#10;NY+h1jsMgOY3QAx6n6AYwgCgJwUgAA6EoJqJgaopAU6smCLiczgQbQ4eo9iujTG2boWIwJKDPG4X&#10;UdQ9SJHmPCAgBBLwBAFPDHYoCM40kEtDQ+qMGycASAYfAE4GZhATAefBwA7R4HmGwOJIo7B5nmlw&#10;UEhxOAFOJS6gYGVIU/A+mc5wh40hyqIG0OxRj0XpjyH2pNsq62EJbIOCAB5KwbgfBdSACZKAIAKm&#10;FVua03L1M3KqYZ6o2RwlxFqMQXgABpDeGqmwfKRQGgRIwDIFd4QNzEI6v6tSa7b0qHQOtR49jkni&#10;IfZo8IBH+k4XOQxxNnVLSpOsTZS6lmD2kL+Y8AlvQFzUABbGYQFL+4pAQA5xSCCBW9H6Ps5qOHpj&#10;LGwNAAESGxj5H8elB5NiZTCA8Bg2ANARArpABp8YHgIErAcAlF968rZXyxlnLWW8uZdy9l+9bQZv&#10;ZgzJmXM2Z80ZpzUzxqNhiJDxLA2AdI4yzDbGoAAXwzhigAYbO4oBPC/r1L+vBJJ8AGARhbNVAw/k&#10;NHDK2tweEQzyl9nLB4v5P42E6XylGVIBQEk2v850DwFlPAWAaksBwBEEjtHetsaI2hogAHePo/QE&#10;ALgTRMBMCqggHOdaCAAdA8K3S+QYDAESIbWgjAACBkUewFYwcBoEpbvCmFRz/YV3s481s8TcfocQ&#10;72xjYHUkEZ441EDmHnW4yCT4SmXKyBfU4AAaggvCCt8TIAJEcHMOwvorhh0qGSNguo5h2l5Hoekj&#10;NQSEShMTGCVIDE6gABgCEl4VgdutAxMIAA2RvPMGmNxsYzxsjrK8Pgg4EQKsjbdjB38GqCzmPFG+&#10;OBEjC7sXw2eapAwQgZJmD0FafQTAcxhWAmy54b5jpcVyfI7lH2NUYNMbqiBtjmSCOQdqj2qIYUiX&#10;kebxUynkQGP8xLqeaaZcyQYiXaFUt/huRIfRPB/OZIqvZzJDekO8tGQwx4Ao7j6hLjUrIGwHp9By&#10;CMFoAAfgnBoAAIoLgcqjAsyNwLcy9aNG+NCBgwRTikRsMoZKDR2rYH/VYgUobtSsIkuUiSWn9uHh&#10;qSyV4BJYkwdSTAfyUZXkIIOAOrxMAK64ASBwjgCwSbKAYCIkADwQEgASBVPoAgGw0s0TQ658uY7X&#10;20lPNNhii6VVnB33JQirnNHmPZSY7R6Jrfgjka45UgjIG2j0aQ46VDbHXnQeQ9YhkKoLQPvag4yr&#10;vgx6Wqgw9oyruJeziLyI2AGYFw0gH4FoGwAAJQFSjYEoCjySOQ2K34vY5oeqtTWQch6Yd4b4uIeQ&#10;aqmIfAb4bwhgdIsoAYeBDAAikoAhGomrDzGQAasYiYirGo5qpA/hN4yIfxDo2IAwmwfgA48If4Aw&#10;+Af494ggB7GAAwC5PoAwlSZ4lYA4BrGCopAatpbgao4weobJRAe4cMFgAIfQ5oA8KoAACAFhUQDY&#10;IoI0N4FZ74BAlwggBA+CHA2YeAegvIcQcpHIZoa0FgWwZA4wbgcqIYfgAol4gSsIAg+BaKni04nD&#10;260ZGD/jmBwJvxkB7Q0oFQ0DKYmwb5+BGwdCIZhosIeBaYhAgxKYxwhYBpAoAADYChBgGq4wKIHY&#10;ECPYCC5YtjjbcZGwdg3QeIfQvJSomxdwhhs4DoBpPoGoDZj4EoColDeBJZU6z7bbM7X4zIh4cYdJ&#10;sYYwaIZYAAZwbjO4a4dClSPpBgHYGTx4FADiZwCwBLGAdQdjkgYIZ5r4bqeoAAfKqoiYhZgI70Sh&#10;A0JggZx4mwAQ54jKpwBMJojJx4jJdKVhJAgRzQAw7wCoBrXAC4B5zpMDVABKYR3BAYvZSA/JIQcA&#10;toXoZgYIAAbYcsFjvw8wnqag8IDACZPoE4EZQIFoEJj7JR74DQCBPoiLaUb8p8qEqMqUqcqkqsqx&#10;VrMUq8rUrcrkrsr0rybz7zN4ewsJsI3QaAbqmIYIaIY4sQcydwrAxLX4hIqCEQnIAsW4BIB5BgBI&#10;BQ7w95AzwDSA/Qe6xJAapSPB/QoaNIv5fReQAwBI+ACj5w1oD6ZwEQCwlDoRPrVpbYYQZqlocweI&#10;uoA4CRBgBSYLFIBaFo6UJAyoDAB7XAGYD7JgEQCo2ACM1YjrFEPz7SbpGMDT7zaZ3YoL7JlL7hpA&#10;pRiBIoa4dIuM5sFh9xIIdgexIqOohwh5CQxIDQBzXa768IFQDJ8YDoCIlZ849IWAYgbZ5rgRsBNo&#10;rQfIhY8BBhSo+Ah7ub6w6YnAFgDyFoKoHYlBjQ8KTqIYbAbx6YXYZItIcodo9MkpkcvojAig6h3S&#10;1BOUcLmIqYnKEYqCO4AADQCZBIGoEjXAFID6FqGQmYCCVAoBDQ5oeQew/SKB6YagcSlQaYb44waR&#10;XYsQc7Ok5YAAexSQ4aVoghJ5ehTBSpcZeFIzQRVKLyNiM0WdDYngfhw5w7vTNrvKD60Js6PIxQzA&#10;q42LRoEgCg2AIwF6j4H4FLxYGwEUpICJJYpMIa34cQa6/IYwWIVo34Y8toeQcJ5gfoeQsJLY+BLY&#10;gYAyNhcq4A7Krb1Js4Ap3QxoiQAb2aNyMEiwAkLiYY0ABYEJ1okSZAEh8YBoDolABgDA0BtaDLlp&#10;wiwrlqOgqM4zLCcE5Dara5lFWz7onA9YrIepak9x6YZstMdVHMdQcI4wcIdQssQBDBMw8xwYhlL8&#10;AKO6gxvoyK9onBeQfhxbZYDwkAH4GLx4HwFTxYHwERUQDwCJPtXYocuI4YfIvoeYdJHIdobQtoes&#10;FZBocqdwfwdZHIrxDBMq6zGq0iMsvAiCETRgyC34w4zBVQAIBJBIAUHYf4ByFoAYBysgBrRICYl4&#10;A4CwC450ykPJzsS4fodrkkFRRgeYabO4ewcadwfYeZNYAL3oBIELZQBwFZj4CQGTxYBhFYgUJQgi&#10;VIoJKwhcQhbYZpXR5oap5gYwawsoc4eAxgBjXZTQmbl7TM3sTSEEuwqjmSURO64J8E8jxgGJkY6Y&#10;iQYot5IR6IAAcwd5SdX4xJdSESNjvwh4CIBQ8IEc2AAAG410CYG4lABwBw5oaQck9YbAdJIIbgda&#10;d0ZQvMG6np4ADABbXAGBD41sbKvU8pzRBaHFWcDU4s4ja9XUqqc4hYdiIwAAbAcClQZobZrYY4bA&#10;ZipoioHIGajYFIDokgDIBIjAdQdAusRMmobIc0Fj24rImog8vombVRAwALC7ChAyoZBIBt0U0zGA&#10;Bxxg50jABV6iVgmwByoY44BpzpLojACQBwl8isSqNkQAsIcKuAs0dgAAX7PQAEgRRghypYyJKVi4&#10;jBFYlAFwEx74IQFrx9v51o6ZfdCsr+CWCeCmCuC2C8q8rODGDeDmDuD2D7lz7Fo7arbQiQdkD7jd&#10;xxYAb5RAZYa6BkETOg/ipYyrtRKCDZvr6yagiqoY7wBwCFjEKA5iHYeorpyxIofL8yRxOKbNo5vp&#10;OxeZAwCICTXAj8YAFIECZwGQDrJgfpMxHwZyTayadweQARN4A4iS8xBisAjADUaYAAEJToAAFQDZ&#10;8YDM7qUUh2CJnYqCOApbTC0uPuEU4c3tW+P9WE4Am7u5Vx311IpU0TkgZgcK/LcUFjb4uoebWkTK&#10;3wyIDTwYAAGwEJ74FQC4kADl0DBY9IWIY6lQZQa5sYcMVKLIxkLZeY8IiJAVrgh4EwDYmYJwGpTw&#10;F67jZwiQcBHAAAWTPJRIcb/YBJJY8AjBitopAVbBGqplC4qYpVD1sJ6gh4CBLRkAC4mYFdE4AAHA&#10;FDXADlEI2InjrLjb+gAAZgbimIYV2+d4uLVhDGIovJCROCVofsWSWLQYnOKBeZVJzJs4gxvonlKT&#10;uKwpeyNkBAyDuAng7NV+TaOorJwhzC0gw0low7hoy+OYDDZQKqQ7xAFA0gFADMYBLqFq0uHCfIcE&#10;FgaIYC+obYYzPYcgZ6BgeodLkjT48NQ4mB3QA6nhtk3ZOiVYmwhYAg5ohFgyUIBDXRxQEpZgCAFC&#10;vICYFzJgBYDg2AA0KQmD3rCh+9JlVs32EbpEpxmt1NXIpqc+dk4r8M4GPxqRl7mQhYxYxNX48wd7&#10;/Q34c55gZb+IAGwhrYZgbq/IcrpggVbC39SonaO4f6hwntKQfmpAB5BIFQERQIKoGoIrxAEwGJ1w&#10;DGloBml5oFOk7NeI4YegsIfQeKIYfRbRModbkgewdB6YfF4kggdhbFQRNeMzSklrmcI4hABl6OH4&#10;lhZwlgChJYBMNwA4CbXAAu5KXomYAcyLEQ2L0gfAcR5geYZjz4ewbYtoe4dRHIfyqAAoEB8b4gkg&#10;CAExZgkwlG6e6r3qXFCmRowQhwxIbV+oAAWkf4AGVxsYbodorLromzT1CUSlDdV8pq0kT10wws7I&#10;ysUwADUZBgFp0IAAIAFYjh+Y5oWgYxIIaQb6txNwrNvUHjlvFoCjiGOeU9wIE9kQIYGZTwBgBdxI&#10;cgtIawdMFlyFyUZcid6ZeCOACQBQjAFQCokAFICkYFMolFvjjTQApCbGi9XAqOuzl6DUTnLZGAot&#10;0mtGQhlmtwoyN4nmIpSYdMfotWxQAAXIZoYBbmLwAAFoFq8KGTUoAKYW3QuoXgZoYhGwdTOkvAgc&#10;JXRMvojKXwhABQ+DKgmYCO1AAADACDXeOIjmcRzoCAAyYUirCa3pg5JCqB/pAxdRyD6zX7HFp13A&#10;Z4bUdocM9YdQeRbCbG/qhw8A8O55JYFgEqvIJAGoIIAAFd34kJVAgxAWEHZnZvZ3Z/aHaLbBoXaX&#10;ava3a/bBoeu2Qmumub6+biKzV0YgagcYtIa4bxRF4ouofAeg8zRgrMUHCWQxOcJV7Ii4jIBY8LIb&#10;yoxKIW2Ae5N7Ro/4rI9Y9gyoqtDxv4itjjGAC4DglYE4EKZwG4Eu0jCYtwbI41A6dwc4exbDt45s&#10;1YmYDoCYjjewkhPglE8kUt885PLQn2JqOOQV03M1duu/mfML6904nSbfMQp+bR6ocAd56YYobrWI&#10;bJ04AB45bYfDrzagnDwVkQHAEDw58MYGTw0B84voWoZAuIZOV5Gwc5bAeIfAxgBCYRB5BJaOizmg&#10;/4AAEQC5BgIgGIldEbXAEjngAAdnvYAAWoYCBgaQbrki2o8KWJBisYl46UJ2/qDiV6piqND0uVhi&#10;91u0/VFYm0/iFoIYGA0AEs7ggTEoAAdId2SIbLWIYYat3AXIaLPYbF5W7rShGpTQmwfyXizo7MWR&#10;aKCVaIm/CVCbteognZwAnLt+QGh2iZ31LHL5GujVJtKZGQyI895q0gB27QAAGQDxj4LAHIJIAAHI&#10;ExUUpRJbiHtTaz66KJsYbLzxROnJRIYXOoeIcbOjT4+Bg5AzEqMeo6NwjJAQgAIAICAAGAQDgoBh&#10;AHBYOAAHCQVAAMD4gAAQFYsAARFAojYmEoABITCgAAMKk0nlIAlktlj/l0xmUtf4BAE1mEsm02mc&#10;9m8ymsynlAmdDn1Hmc5l86n8upUmnVBpE3ANPqFGqdZntWmkwdjxd4AazibgAZTaaQAYDVZQAa7j&#10;boAd7ysL6e72lj+fwAf1Bqs7AU2fgFhAABQGAAEB4LAAzEorABjG5MAA8EgwAAYB4TAALBAJrVOl&#10;tYnz9fr8AD8fD5AD3eTxADzdLqAD2dbpAD5dTrAD7d7wlj1eU3fL7m8EAACBIIAAFBoRgoQCHNCX&#10;QBISkoJC0lBAPB+JBOgAUHm+nAD6d7u2rdbwAejVauxZzL87q3Ei0AFDYdwwtzAGBQE4AAaEAQgA&#10;BDpOSwKdJ2mKsH0fTjHmep5gAaBsnEABXl8Z4AGebx2AAeB/AY1IAtAAgDAUxLyL2vaXJOmwBK4r&#10;gAH6f6YH4vTMgg5gYhIiQWg+6ATg2hx2HgvBXmI9pqnCdrzn6lkbp4AaCRe3sdMyB7QBgEDOBsFC&#10;JB8FoOQOBB9AAaRzGyABsHQ9ptHWcIAHifR6IeArEAHPi+JUB4EAaAARAkDYABOCgPgAFgMBIAAK&#10;gW6aoUmpChqVGihp4qqmxslqCJhTMHNGn8aqw0iaKK0KiKFTkYK0pSeKUflZgAep7LwbK4AAXpmG&#10;CAB0ns9QLg8DSNga6YGn4xB0nQ3BkGmZgAHMeDaAQw8DgW0AFAZEoFAbEqGocCTNgADgIokDoIAy&#10;AEhgxR4GAkAAHgPEoCgIAqor4f69n2f0pL7F0cRs0zcn3NJvnPOhiGgZKxG+bAAHOd0Qnqe560ov&#10;S9n6fcpAHezOgbQQWBJAQmByIgABcECPAbQKC3vVWY5lmeaZrm2b5xnOdZ3nme59n+gaDoWh6Jou&#10;jaPpGk6VoUcYFpen6hqOpanqmq6tq+sazrWeJyp7SKMmEbykfWCHGeB0AAZZymotxxrKcZyHGuR1&#10;xCex5nw1J8zSk8Xp4wICVGvqWT4ggDcMh4EgOh7PAAAYDsQhVPx2fzivOfDjHyex7vOfLWNO1l/L&#10;2mCCAOBDmAYCNBA4/dFhIFMB22AB3Hc2B1Hc2hyHc3B+39R4H3iEwMg8AAaBCFwABACkzAYA8UAH&#10;wGtqenKVVXSarVAmNYVHV9UVYpil/ApqpUom2ve/7qW95KR74MABuHXuRiG4ZwAG2dW5HpO7e425&#10;KofGQMAAHQIruB08YAAKAMIGAuA0ko6B1msFuMkuIyRrjlAANocp6kkmoeaiVe5oB/gCXwXsgis0&#10;pAdAoaAHoKgLAABsCYzjKjoD6HwhUZAzxrgAGcNocxYhxl4HoPtxQEgJLrAOvQm7vS+kwdET98rX&#10;X0r7X06JHcADmvQBKBohwRwYqGBUB86Zi3AO0SgM4bA0wADFGmfQXQzhhgAGyOY9qEG8D7RmSZx5&#10;LADr4AE4cAwBHoHjRsptHRxipAEhEckAZNgDGFAKSofRhSmHGJsP40gBHpv+J+PxvzTioACcE6BK&#10;ZqDUkwAiy4ETygAA5BGZgKINAhAABaB0EyAzwmJeepQ0RLB4jrN4OEajbBtDHGKmoXAtQADtHAe0&#10;BDjiCsecaTyRpNo9kwAQ9ABKL3TGgAQA46YDgPEWAqC4zAEQTOvAcCBRQDALLuAMAxQUfTEFMVOT&#10;5Tb4SeqxU09VVylygKhl0z565R5MlYJgVZGM+J/vee5Qx7KrSilBH0Pw4w8m7AAG6OgchZhsDRbS&#10;WiHVHQADkHXD1jhqJLOjAMviITgB+x/TO4oBdM5VgjeOGUHgUAAA6BEC1Aa1orr4ZjPVGpL2BD/d&#10;4XxWkNHQQ0L4atvLnnOxJlISgg7gACR5AGAZxQAo9nJq4YmI5yZAEmT7Ug1A+1bnuG4Np2QwY3j1&#10;G3W4fw8TgAFAgdABYLz/gllqAkDzwwCgUJKAUBSK4ROAeoq6xhUB3jxQqN0cVGxljVHAAAXIyi4j&#10;cHU5tA68QAgERWSchFCSVlTUsT9wT3zkAABGBkhwRgZH8BIBhQSOC9jdWnZgZllxujnNgTWxR5IQ&#10;kIlIalLQGZTgABuCYiQOLnAABwCddzpTjDUHOWUa46S4jZTgXIe6FauJ7rLCEggDSGAAA0A0zgJV&#10;EmNA4CoAAGb2EmfMqIpCmCfUHL5f0pZBCCINe+2Ch9jXz0KwOzF6T2J90NfGUlgRpkpDmHW2gZw2&#10;aPDiHe2geoBkpPqMSPkvY7B0ohGuN5No7x6HAAS4whqJV4HTiIZwDIE13AfAosUEwFHhgZAfC0Bw&#10;CDGAKAKcxPjgL+NkNQPcfhrB5j7Yu5dzx5h8D6NYO9CgABxDogsNMbZ8Rx5cPcPVi+VnPK0H+PzD&#10;7BABVlxaisFQIpahLBwEMAALwQ3yAgQ1l882t5/0BoHQWg9CaF0NofRGidFX7abovR2j9IaR0lpP&#10;SmlSpqlK2/s1A9R8ubG8O+CwyRxxoHAOlDI9rIHnHpHUeyaR7K2TqPQ2Dl28WkVG9glyCzEgFXwQ&#10;xxRnzmIqyNeWpI/WyG5qgPxCCNsml8qS060JCACAIMRXk6AGwMvLxaece5rB5D0TwO0eJ6gEAFcU&#10;CcDKigVAbUcC8EF8gLgQJLQm0z0VUs3n9rhUc9SbsCNQlLXJVyrkqfK91/728DaZommkd49k8DaH&#10;VZd+Q0AADeHbRvNRxkbwk1yjI8gH4igAB8CMGKhwLEWAiAs6A5x1ubF2MyCY1oepORDw01Dpl6gG&#10;NAP6rd/YSpaAsBBxQNARHQBrjuVYKCSgLAIagbY4KNjQG03IYY04ejpNgZ0CCZnHol37f2/l/Epv&#10;+adFJgG/aD4Rv6B9SHIgWgXZSCA6AHgLGM2MxeyQ30LDdhyMkaz9BuDosvRZPCdmLjz2a5vf4BCE&#10;AKdKvIBagl7Uud6PjYx7qKI2H8aiEs0SYD6QWPyO5LLW78wSUtHa+fR4BJFrwAADgCmMXaykDqAg&#10;aAgI0DkExmMcLrStgCxb1dZGwHSN+y42hkTFGYLAVavxssQAPm05oAV8ADH+Qhj5BQCl7ASAQmwC&#10;SUANAeQ4BwGnhgUBQ68CwNAbgAAkCYjwDAMdwRV156nwcEUEXyUefT36itbn0LGvTNLuECksCpds&#10;BCsnpjSL9L8FXntKAlUNMCaGviWB1iwAABqCyAAO/EOhdhnBhE3FdB5h9C8B8AAi9gAqvgAiDEbJ&#10;EDOnml3joAeASjMAyKcgAAat3pcHADxrWlKwCCtFYwHmNHetGkZCUuPMAtdL8qjkdh9K7DYhxG5B&#10;5hpo0B4BjJih9nZkDgLCJAGK/F5AagbDDARgRkDgHjpwVM/JdonFOInkpqkhxOWAABjhoGIBlhsG&#10;5BmBuD1B0h6JGOVNdjQOvkHQfwAiYksGMmXiEAGvupZHkgAAmgbFFALF5n3ByiwhpBvDeBkBrhzg&#10;AIMmLpADEKrjjiEEqDcmCAOAJIVAVoWgcASoWgZgSIWteDWBrB1D2hrBzi4xPiyh3rwjmo8pAF8L&#10;QiCMiDmAJAEESgRgKD+AbgPHjgOgHF3JFvWQBwCwDIptNDaqnIgk8B+KkCHuegCo+iHkUxyHAPJj&#10;koAKEQHP8xsxEKIHtp7isuCtMMCAAB5MshwBzm5BwB2oLBuh5Ieh1NxgAB8NvnZB2EQhxhym5Mqj&#10;WAGAHlBAIgJDpsbO4AOgLlDAQALD+AQgJkzAQF1CLgEkSksKTyEtlDah+HNtWm8Igm8B5QSyWG8H&#10;eDUNWnNqLC8B2B3koByB0Ieh4B4jYGDDjNlE0jVDWMzHODWCTiCAErDgAAVAQs5s6u4iPAHFvM+t&#10;LSvywSwyxSxyySyyzSvmmv/yzy1y2S2y3S3y4KBN7iiDijWB3MshuB2kMhkBxi0h2i6FHgBshiHn&#10;GjEgAB1ygQMhvIch0h3kQi+l/jRqrOEJFidkrHGqyrxjEnDtzHIKyv8FSHyIQiUqDjkCDiEKVqhR&#10;xSEh6HNmDE0ollygKl1oVgagAAVgQEBANAJO4RHDGN6tAwJp+QANMuxN9wIjexxh8M0xuCEPsIAJ&#10;HrSv8GwGvzhDRNOC8Bzh5DeBsBzrLhjBwC0hyB4D7nzHqTKjEvGAAASJVAggSAaAAASgKlFDPDGB&#10;yh1i8BgBoLLu/ILBoLOTDn8j8FBKskVjEjmPSEsi9uUl8ASgMjGAbASjOAigYl1gNgJDESjEKhqB&#10;uoLBchkGIBthznNqXt5gBp4pBHqImr+EbqjN8qjsInBEdCYAKAHjEN3DpgYuigAAZT2AAAJgGHAB&#10;6OHTDh4EoBxB1ILT7xQBzh2DaKMm5OZD2hyh4kQh6HKEBvxFFgOwzgKAHDoClh4R+h2oeh2B5j1G&#10;9MyvNjWpMOBB+TLxjDen+iXCEErzTMIqjzVpERGudFygJIWgXgNQzgXAOiQgYAOEBAQgLj+AKgGl&#10;4gFwYt6QDilibNOnN0qjeBtBkhjo0hThRxQhpqPADJLHGueJoqsJFmXkpMiHAHmRlAMF1gNP4AAA&#10;KATnXiOHXgGAOkzADAIiSrRUDE+x2uDJ8nslLR3rGQGS5zhvTr81lwITinwTgVmEHTrR6DQlQMH1&#10;mwgnrJdh4tXstB3MLBuj4hdhoI3hpBwq3B1sVj3B+m8B/pHpBl+DzAJADlBSRFDAfATz4AtgdAls&#10;7gPCQkGrTR5VnP+P9KGKjr/L7uCFJ2DKkEpFZk0h5huu9B0hhBiDYhrBrDehzxQAEIiP3AeAcl5A&#10;Vr5AEnWADq8iTGPiBxDnwtMITFatugABqhuG5Bahgn6BnBujaURjEB7h/tgrDJFLFKIJLLUx7LVI&#10;omw0WgIPHAAAQrbHiOkAjgYD+ChkOEMhmBtjcBtncnZNWvtQeuerhJSibB9ktAOu2gggYRYRZM7k&#10;vpcDWBrh1O9BrB0C4hqBzBtnZDhKxDEE9F8JAHANytemYOilDAdAPDMAQgIuuJoPfv81ilVsmE00&#10;xDYB0JegABvuLja13nYESkuCHAJgFjvgJgFFxAEjpprnFVrGaEamulTlNOwx5uBKACnQICeFZjUT&#10;WmLhw1xEPByGIIMO9FmxQB2B1jaSgEoIQibFzl41YFDASANiLASAMkDIECLDNCJAFgDDmRFh4xhB&#10;1h6iwh0B5EQh2h7jgB5nMlatmh8jzRxEpEcN/opUZkojjB9qp21ONEtMmk0h8NYB7SFh5jfkpiYA&#10;GyugVyrgAAlAbs7IvkBDDjmPGHoS44M4NYN4OYO4PYPmhy04QYR4SYS4TYTmlXYCltVi8B0B3DeB&#10;th2EMhoB1K3DTDUAUAIj+AMAFjOE+F8B0XlAABmhruKBvBzE6MsEKh7B914JPOOHzmnRrnGpcqtt&#10;egEHFKtk92XE+iBidsGr7CWEdN/laNjX9tlsrDUYprDkVgTgPQzgjgZAfSqpaPIFBKVw2S0FUv/3&#10;bCenQjekIlatOk6h801DjEUiEYsDmAHADFBPujEPvU6nqFSy1CZ1vkKyAqN28i4hlhxWOztD1JEQ&#10;eorFPEFo/nASREzAdgRz4AQz5jDACjQYXC8BkhpkM4iKNodm0B1h5DWAD3VCCgDDGDm3wrQmBkpV&#10;ICEANAIuhgRl4gnAbkzATgNESl9kpBuhxjcBdhkD4hphwCwuWjQB8B/EVk9HIDyC8kbOzS1NGtG3&#10;8mOYFRHu2EVs8DoAggXF1gRYeHGvQn+FbGLh3B5DgMSkQvAk6Bphvk2xPu9BtyBDkmPgUY32pSOg&#10;AANgIIWs0kpBwB2KNncjcZeEQ3xkKh5h/E0vFO0F9JKnJjkJFjCjkNbToiEnAEuES1Gl4xZD+AZm&#10;VlFgNART1yQP3SKR2zpFT5KiWB921Dah6k8BuBmGGhghRhQMtBmhmjknKgBktDxjEADIAJri9mWj&#10;EFxiHAKgMFigLmSCLrAjDALRbSLnGgFkSjlTfo8rEnB6XaXwllPwXrzRCkYGBKEiam/YviCHnznH&#10;DxTCV1plVZK2lxtR4nql9mNGCDVjWTsDzvMksSokFMAJBJEMAnqEFxsWHbHJPGBRFl+l+TmB8vMk&#10;IjjaRGIh5D1BtTvQOBti0qMkMh2h6jgB5Nmh/ACEXFaNlG8ALjrpZANiPAggUzbAngbJYgU3snvY&#10;VL91lqCJPEGaiwgbFmBMoE8B6B0jcB3wrTDhflfB8BzWQAHPyATpagKghY5gGgTEBEVDGM2qhNMs&#10;DtMGKjWMSj1BmBrLLhZBgqPBrBxjYB8gDF4h/gCb64qoATQDUCrPrCZImkbicnBZlkVgaATu4AaT&#10;5IXEgERNVgABVhh2/BlhsxQB00xSEh9C9qtqupcpLCEC9DBUW1FDGAjAZl10IoWgVFzEFG8Btk5i&#10;xW9AABohyE2h2B6jYKs3BKVk83CT1DAibAPgHl1gcgPAXz14dCJ5fjmpc1r3KnpCWMsDhkQKNhvn&#10;4H3ciB6B+C8b1FBAJAGDpgKc6AAO6jOAMAGDOOhDvsiHFJG5R7P2DQDkaQBCqJ/bHwEwGCudGiWB&#10;zh4EQre2OhqBwWOhsBvK3Fmm0C7mLquIhgNF3APAOD+AVY6rqEDT2D+AHNtkIk0h3B7jYBzXOTtW&#10;f3ORgjYB6tmzlt/lKFQFN4vCTDyXJxzMAOyYxaknMnNjhEK0qj1JSv3XTlFgPEBAiAZAeT46e8wI&#10;+JBYUdv9wdw9xdx9yGj4Rdy90d091d149Vm1oCfh3h5jYBuGE3O0yAABwh6m0FskVgcAOiNAPRq9&#10;hiCEkCwhrGHixBwiylciyhzzHSE4mi+B/JKIAT0N6xsQk+MjxzLbObP7PigbTGCDTqUakksHnnAF&#10;tjGDNl4gVAQCQgggV2SgUAM6fHmZyqyyy6jHpr+OCuxiWC7yaB2jgHZkoB1B2jeYliWAIF8Fjjpg&#10;OuQ87F4gGqvCCvpVrx7d3iYh212zukmhz2/OrW/T8DYRzE9zLtcjyDCF8ALXIIDgPAZFygJj+Eek&#10;Vq7HNhqBrkMhphsuo8Upkh4m8HmvJZGib0+2zi9DUI/iCAIUg0eAQl4gpgcHhkhCHI/ibOWD1Blh&#10;qCyhnn7WbByuGB73DSumPIRolbTFSTzGu08CYF+iYfFCLlrgVkhgAAlgaFDAUgPc/6uVhvNEpDij&#10;jbKE695AAYXDaBnhu2OhdBpBjOKmzw0ESoviQgnAWge2pAJlDHNC8B1B3jeBuB0k6BwB3Iehzh5k&#10;Qh4RhH8k0qJ39nJif+zx2XXPXxmUfr6xWO4ATALFFARTZiAAAPBILgAJgwIAAGgkFAACgMCgAAxM&#10;ARWLAB/xeLRmNRIAP1/P0APp9voAN1ns0AMJRKIAN9lsqPvF5RWSAACAKIgkBgIAA4DAGDAoFgAM&#10;BQKAAJUgAAwJBUAAYFQ2NTmMAQDRUEAkAAMFA6uguigKpxIEAerxEBAaIgEDxF/w+MR5/xy6xyKP&#10;+egABAQBzgCxEDA0GAAEhIJ1EF4UBRC+AKfR2KxyNUKO5SLgHMZLOZ3JxZ9vx9gB6PV6gB0O91gB&#10;wOdwgB3PR4x+LAMBgSogasgjdVEC1nAxECAXcba/gIAz6J5bLP655qKvyQgB+Td5vl7gB4vd6bB7&#10;PMAO96u8AOl5+RzvF2AB1PN2gB2PDZvN76d8P2TPt/aN+v/nOk/ibg6B6Ch2EYZAAIAUhsAAiheH&#10;IABECwNs6zaLoyyyLQyjbPI9Cq6sqijPIzCyPQ2jS7gAfzpnmchyNQZSZHeaJoAAexrGuhwDrQCY&#10;cQYCIXBgAAIBOE4AAOCyoMa3CJsjC8NM5EqhHWd6amsbhxAAZRrNeXxnHAl52nyroEgiiQCoaoSh&#10;ORDMTuczZ/oo6CLJFJzjgAEgNAeAAjhmDoABeEbEgyCKGnAdDZlSYEcmcbZ1AAeZ8NG/SKogBFKt&#10;wjKfRAjDnTwDKwCUGoNAAGoSqSEYLz2vkxm8dhxgAax0m6ABnnHHJ0vGhzAt8wTer8v8SAADYGqg&#10;GwOBaAASgmDyDATPYDqwis5squbLrsfyMnId1HmUbxpAAbR0m+ABzHm1cxpMBgHKKqaGgYA9LgiB&#10;KwAuBakgwBaoA8ByCgmBCwLYiKer/DrJMpYUTs1E84s3E7OKFYUUQtOTJNimptHRMBpG6awAGQaZ&#10;lgAcRzxefp+tGBQGKKCoOAyAAQA4D4ABSDgSAAEIJz+C4Ggkvh/p8dR5PWch30ebx3HKAB1no8h7&#10;H209J2mybIom3DHsfNbk6yx6fAJrblyhFMVpEe58HxSB4vAA5/J8DQFsSFIMBGAAbhSGYAA6CWXz&#10;YiURYNwHA8FwfCcLw3D8RxPFcXxnG8dx/IcjyXJ8pyvLcvzHM81zfOcOu8S870PRdH0nS9N0/UdT&#10;1XV9Z0bMU5FQAHOdrVmgbZqNYdxzu0Ae0AyCQLAAHwSbwEII1JqZ6Hs05xHWcwAG8cswGsb5tgAc&#10;J06Udh5vW+jTn0fm0ZOkTnOaitsotFbJ2FDENTlv7mI3N7+07T30AIt4AAQwgAAUCADUhgSTMCkD&#10;oJUEoLAACYCwIAAALAMpcvzV3WuPU4xFg6KkQHSJEfcfikB+toHiPAmo8ByHrHkOU948hyHvHw+E&#10;6gFTcANAyQkDsNSjAVIKBZuD/QDFoWsnAj6IB9xCU8fojI6WhgAGyORHKjhvPQHYlkeR9ScLSWAR&#10;g6AATbLTN2Atl6xQVkKAcqQCACFLj5Ho2gcw3R0sjG+7scA3I2j0HmSaHsAABgHKKP8AxXG2tXOm&#10;Y0oQCQDl/BgB4hIVQcJ/BeCJnxCy/jyHqd0bg32lDPYyAAYY1VHjkHgSIAwC2fHDLQXU5x/WJEYU&#10;4nFib6yMj8RAmonBewTgbVCDRUgLnjAAAsA4tACQDLBYetYfhokbPLAANccatBbjOGGAAZw4xsgA&#10;HGPY9YGwKgYAAFAGYQ1SgfBUABeyZh9mhNYOxpQ5R3Dodk9w7xsx6j5TGPmYw+h+wdWEZAiswSIg&#10;KAKWgCACk9gTAcz4DgECCghQmUagpCiGFROG4J0DgJTEffUN8ag0wADEFKKQAA3BkjIRsOmNo/x7&#10;nZWiVkBwBDcAVmDLwBkAALgUMSA0CCZjBlgb8AAfcyCSpjZRB0viTAEFFADUUsyl39SlojUc3A/g&#10;Elwi2aMipIihMnOc+VFU+gAl+L4cSBoEU9gQAyqRfs2gGgWZeAhdalTlT6lTLIy5kkN0Tokc9SA9&#10;TwMkaUNkcQ3AADRG07gcxqqtlCIgbif6lzeHAAOVmx5WQBlsK7SwrtXGtj+Tap4uzJwAKSJMPUfB&#10;2R4HcPCd82A9R4WpJqOwe1qx8D6bQPpECby+KeP6m8/xH57kfmKspnQAAjAsB2AAH4KQagAByCcF&#10;4AAOAReCwaIDCq5memGXN2D7rrooWshqVi1SPj5bQeMdx4UcAAHKMAX5pBuq0ALb8BgH2ZgXCGEJ&#10;IYLIwgKAmVAAhW0oIVv/XNFJICMjhHMesYgzkcjKGvJccJsx1j1IyAdellVLqeI0cojVtkLtgtqd&#10;MBJVgIQOAAC4EBSQlg3ZmCMDaewAvqGsOA1YqhgzTGkN89cRkVRaIkAQrhfFgvpIthqWpYAng1T+&#10;qYxIGwKFgIy2gcQ7nnqyieMscI1TUD1PXSw3BbyIo7LQcaDBIgLgMMSDIC4KU8AUT+BlYsDcKIcI&#10;7BYz9VZ6EjHgmM1qLxjDbRqNgdqYB1gCNmPsAxIqiqXATISpZWQGShJ+AYwoGQGKoAeBy5wDyoAS&#10;f8/2f+AUo4Azmh67FdNSZyQ9ECVWo0oSyni2gdJ6gADVG8jkXwyxiknHOuSIZIgEkLAABQDk2gNg&#10;XZeB8CiFAK5mgbj46g+iTKIPWOYeJqxx7VUhGgioAjnGQTXV4vxPjIG4MgcefRkNxWY3SpVracU1&#10;l0OhMWDo9aTv9IcsO/UCQKMzBkCBZKhCoVygnwPgnBeDcH4RwnhXC+GcN4dRRFPD+JcT4pxXi3F+&#10;McZcKwi3ZISRPRS6M3XI4B4PPAGA8rgIgNrNCCCa5IIHjt+qvZ5syYx2myPKO2dg4nsgAG29Kag6&#10;2lDqHeeseNeqeTlt4+R9HEUQcROeXhv91shz6NuX+thRdKpmK+YWQhaASgXZmD8FCDASwLzgVwh8&#10;EuNMIrx24zRPp7GjHiPg046x7nkHIPc1Y7EqAAHuOA2YARumnAYNw0YBR7nOH2z4qIHYAANBU8EC&#10;wIUKAfA2n8BwDadIcIzKiz79B3ywAAPB8AAB5E3HQPCdg4Ry0awOa8dw9j3z0JMAUnRXYtnJlOXv&#10;2/qACFQHYAYESNgDGJANV4ATTyMDrPAPw9J1IVkYHtB2PJjCpIqXiio275yMgDMscQnwLAOJ7CmD&#10;ZCgMQRJmAkUCixox3DtNm7Z54thjq0Yydl/SZicFc6m+8wEzqP8KEww448+JEIEAqIaCABaeCBmB&#10;IZ8BIVAKUAYLgu4RERW8+OmPiPIG0HMieGUG4dwF0GoGOO0H0O6BQA+ZuBuBGBcAACE7KbyAiIKH&#10;utk8AH4TGHuH2bQHyJK6Sg6H4fotylVAQLmIeL+OIsgAKsYN+08UuAUziN4OEMaa6Q6rsu+u4SiR&#10;AVuRyGMFcFWXCGQ1yHeHCXIH8HmJqAa2cAoN6A4N4l4KIKaAgISXoISAGAiIS90p4HyHsp4NKOoP&#10;kOoHuqAU9CEfWJ8bbAIa+OpEYH0KyJGMiHylYHwfQUkJEP0KEH4OQI+OaAGIy84LAA2A00wA8BQB&#10;YIEBuQgAiBC+KK8x+rAamMygu1Yu4Yc1O1KM+lkHKHSd2GUGkJUGRGAAAGOGoJkhQUeogTOSYssJ&#10;03I9wq+auLkMa3ML+OSYjE4u+Sc1WH+s8nsg6nsJNG+s+Omg0JGH+P4gy/AI0AGU8M0RIU4fUqwA&#10;ABWAw+KCgBoCKQSBQbw/IboAqAc/4ukcMu3FoI2uy5k1ARGQ6MsHqHWUeHUGmo0HWGcGcNgpCIq6&#10;UAmBcWSAkBeSEAmBeBiKaA4QoIgKyi0YKcGMoYefGs+HyJMGqG6ReFoGCRqGYG6UeHOHqIi8WOAv&#10;6yAgkThIKam7iRUfQnuNGAiXgAABO/KAABoBKKgCABg0xIAUuHSHeO6kwd2FkGMsAiWPITiMismq&#10;Gx+i3CIREJyJ8BSA8T2CkyQAABkBIXwUKOoH+JMHGHcjaGsHQVoyso0HOXOMAL+LeKygeUuNtETH&#10;QKUAWTMBWAobpAgZmeMVI5QMKQ+RQMsHwHYOyHiGsUeHEG8VgGmHGesG8+gdkAoO6HwAaOcLOLQj&#10;M0UAWK4LYSYs00iKKlsoS5iBOAkZmAoAWVWYqQyQsMwfjINCvFnFwRG1VFkambIs+6UG2HGieF6G&#10;WGCAAGwHIsAHmH4OyACAUNwAkAwKgIQLAqiUu9w3IqpB4JMHmHsO6Hqp6AAHyZQNofKL2L63Ei23&#10;QIkL3LWsuL+/AYLE4OQMjE5GuI8OUQ2qyfUnKg6AQACKyAuASITAgT+BiA8nCAy00L5OI41RDRFR&#10;HRJRLRNRPRRRCc/RTRZRbRdRfRhRidQJAJENENGGuG8G0AAFkGKF2JeHeaUAYAsISBOBAboCCBQB&#10;uzWWa9xGsa2ammKNGHrPiNQHgNWNaVgeweeHKHWd2/kvKjTD8bPB7B/HHG6JERSREYIKiq691CTC&#10;rHGe9LuJEn+sgXYKaAmT2ASAYIaAML6TwAqWa7I7MAugYn8LQgjRG7cfaRJHkJAPCHqJqyid2HGH&#10;mUeHKH0NWHmHiO6H4HQbQAOHENGAgGyOcAYPIIcq8AQAsK4AYBQKgAiBUVIAwBSZuAKAoTND8OcH&#10;tUeaeJEHeH2JEHUtoNhJgO0OwNIHieeHoHUywHuHmefB9D8oqNsOLP0AEIyH3E4HqH8IiHQH8LAG&#10;6H8ZfW+KKAJG6K7PsMMHkTGAWHeJMAWtcKiJMIk+ySOKKKiqUMcP9JYK6IoBSA2MKCalwAABmBGT&#10;MAwAk0VEY5qmSG6nYFqGKGwAAGkHENmHkH+MKH2qOJwn0p2P6Ye6efkrpE0fQnKJEAsAeLQBjYPY&#10;KBITMBuVOAAA004WmYcuuKFB8JMbUJqGiHDYmFoGYvWGs13PqACg6BKA0gYCeBkvs36zUIPDq0+f&#10;YfQRWt0IyfQfWyEb6NsLVSfKJOWcCSkzqcOHMG4esGUFsFkiUGMGIPYGuywH8HgPIAm+yAyjMbyA&#10;QIiAkoe0kMKAKAdDuMQIqV4OqbQH2HmPAH2HWPeH0HlcVWMOrCDWIOk8/HaOo24s+AIOcHwxe8AI&#10;48WOcniIrPsIzWIOpc8H4ACJEAcLKBAAmIKBGBaSEBKCQCUnEBcua+CMSLIx+WqmGlTKK88u7bDO&#10;K88RAG2HAieFoGEF0JWGZBMGaGwGedkHhGSR2L4+Sq2Isq9Y6IqKsq6WCL2H8L2axQ/fOp2Mkt0S&#10;fFlY9E5QDfRE5OeqqI5E+QwLwI8BiA4SMC2B0CaAAB6BOQQA+Amm0AfDkoo1DfngXeIbFFou+/+1&#10;EM5KSJGHvD8HfbOXKGHbcHeGsywH0HQd2AUSSWGCEm9JCSEAaA6WapycZbGIrYaHaHctXekSyFgG&#10;EdwGmHEJqHwAILAbaK5QJQ/eM1SYfHewDETEMt6A4AmK4B0BUm0BsBPAc7OIcL2G2HEPWGUGwd2F&#10;2GYieG8HQJqq6YGfwx6K4aAJ8P6JFHWSPGgBYA8TMCmBy34BGKSAkAaLQH0P2XLSsmSHOVoGQHAG&#10;iXKHkjazEN0sgASggKsP6NGAeAMLAkcT+BIAmZnVegYAooFOaIwOkJGUkUgG+PIHcGMSyHOG8ee7&#10;2PWHGAUPIHCA4O6HoAc+sn0jMLQAUAaIaOGNxJcn4AAAiYAAAA+5iBiAsZuWIILb0zDCrbII2zpe&#10;HHgqyt29AbHazbCM6YiliMy4EOS3EIoa+J8HEHUd2GIGhBMwasAHSHytWH5EgAiAmZ8ALkWp5Pu2&#10;hHFdHByJNRs1LfCqGOOLki0a9T/MUx7oEJ9PXCsSaWmYiOYREYroXHhA0OcALTaAeAIKKA+Agm0B&#10;iA0BQucrIMNCcJzJVRlpLpNpPpRpTpVpWcrRXpZpfphpjplpmc7bHCEg7THYoG2RyFcF+FqJOiig&#10;aAuLABOBEgMCEuIAABQAy+KAbnkKi9yIvas6XPqH0TGnitIHoJq/kPeHYHivKHaHktWHbU29QjoN&#10;ImRJgOyU5Nsf6ziAYqRrgK5kWK5U4PAGuHCVoHateL4AQOKn8MUUvMQKa2cBM7EAACCBSQg7CT+7&#10;XCtgY4NCwuulemMNKNOxkReGWG6o0HEHmnY0MlOauAGH7GsHeOcAGG9D8AYHIIyAuHTQoAGgAAwA&#10;4Z8AWBUZeH+BqboHiT0NYfUHIJuHUHs2jXUHQUpXYPyHyJqASHwd2AqHqsAAYHyPWM0qsIozEMaJ&#10;8J6OcH0a2HiH6NwHOH2UuG8HyT2HcHwL/ByNOAK+YAVD8f0HqKEAcHsNwASH8KyH+AOIaLXXw+yO&#10;SIjG46eI4BIAwgACQzRZcZ8BEXsAA5Rl5UeG+hKAAGAGWmmGeaQJOHeL+HiH2sUrBP9ZAIk7dFyI&#10;8wxOgfRHGAaAQL+A8AqK5YMZ8CQBiQpaSgBQUb/m1FmWyP+t6hWjaGiG8Y8GSG5kIGGG3ItfOB8B&#10;UuSB0BKSEBqBCWSAwAgKgM+delTxO7eRNQXISureBmvsgckXGXIGaF5ecG3baAAHIGcGYIq/iucZ&#10;UAAAy0YAxe0AdDgK8MKAGAWISAJcGSOwvPuagO6H0HcvKH3ceOotiOpXUUop5KQNoH3cvW0g6TGy&#10;eNoHvAQHrXohbdJUeNGqyNopXxaseZgBOjCBCCQCYAAAqBqQYASBCZmAKAeydd/gkfcgvFvC2qyt&#10;6GkGyY8FMFwFeJWGgpEG8HUNetKPBJPe+MsrgL2LiU32jSerhGzjbfc++I9jaL4qruuQ3AIa2b7m&#10;2MmWpZtmy+8OcKCL+AUAGUvyjFQDIB+CiABycSEAiAWgAsi43xIQ93BC01Q4FbIMsrsvArmHwHkN&#10;mHbDMaWGheoHQF8GAJGHePeAaA8WaAkBUjCA0ByB1wcBEZux9v4stIXgUrxbCHehEXDwkAAGSmUA&#10;AF0GaVgG+HWTGMMISMaLRiO1WImRIIpQOWuQ4q0M4BMlsAACUBoWaBoBOKgA+AsMKbOg6GiG4W6G&#10;ueeGHYqmoHaNOLWLQJ0UuMhEgIpx5e8MNe0BgBAZ8CqB4BCAABhjsKbr90gJMaEvLi4ieGKJQmo9&#10;YrcR0J3nmpYL+WyNHAqIazcILkqZmBgA0BMnElFOUH0OuO0HKJqHiGknYHcF+VoHk6IRsAuKEHSA&#10;sbQG0AwtWHWAXV0fUMCNwXXT71N2qx4/ANwXyKSBaAr7bMr1ah2n8qUQ6Wzaww/Exnqt7EnHEs83&#10;kgxHdFv3Qu6QzP9ooa8i2AOLXjcLQ/kPIY4Y8G0NcJeHod2HwAEg7DyTNoCs+mRgsNOO4OyZQNGb&#10;DD2ACV4q63STWi2iuKwNwy4irCTP7Y8IAAACAIJBH+AIO/4HCIVBIWAYXBoZCX9BAE/wEAAyCwoA&#10;BeGRMABGEw6AAqCwgAAUBQPBZdL5hMZlM5pNZtN5xOZ1O55PZ9P6BQaFQ6JRaNR6RSaVS6ZTadT6&#10;hUak/6pB6lV6xWa1W65Xa9X7BYbFY5xVoRMYG/H4/QA9Xs9gA0W01gAq18swA23Q3gABwiCwAIRA&#10;IAAPRaOAAKw8JQAGwYFQADAMCYFlZfZpdC32/H2AHm9nqAHk9XmAHe9Hjpno8gA8XppXs+Lg+Hy+&#10;INBwMBgKAASBwRkQQCsiCeECsmAHS8HYAGM12gAHE73OAH3FwA/QHFQCA4ICQRlAoCwiABSGRGAB&#10;8KBqABAFA0AAGAozEIjEbJl5tCftA4i83qegAHGdbpmuchtgAZRtmeABznodYAAIBiWgGBSWpYlo&#10;AHuip+HS0IEHKgYKHIBrGnsBjAgUBzIg6jp7hiDjoA5E5nAIghun8fgAHQex7gAdp8xydx+IOzh8&#10;wgfjUgsfblhEfhxgACJ/NK+SBgI+QAAEAcaypLABoOzqMnqfzdngfrKHQfcVHqfKBgEfK4AKe7Og&#10;CeqDgCeb+Hm7h/zHLADMAAADROAU/oEATdgCfyKqq66KgADwLMAIQXsgGqRvIDkVAoBrdoc5B1ng&#10;ABmmscFRG3B5lnAuB0NKAELywAUau0hiHKtRyZzs66qAAfh/LYBABoGBwFO4F4PpSJobJKFljuA7&#10;gCSsiTLJohZ6HuuBznadIAGWbhpgAWBll2ABwnedCNAkjoXBCFIACOFoegAFQNPPCTKALaFPLPaS&#10;XvqmSG34gr7JjgDMrKnOBoIdhxyeaZimGABuGMYtyGMYiCHTbYQgYwAMwqAAIWiBbcywA7KAEBqU&#10;gJdMsOCs6Kn2t4AH0d53OoeUAH42NeH1HJ9n8gefyIAEN0S6gBxzIy2aVDJ+oqerOgBICCH0tiXg&#10;JowHACg4Ln8g4MhA84MiGI6TBuG4AAcFgV0CCyO2pgmBIRhKBsws+Boife9AAejSW4axogAUJalW&#10;ABjmqZwAHYex3rafp9L7aLtoyfj4osjJ/6xy7ryugT+AEgZ/WDQyHIgiyB9HzyF9Bub+ADzD97ig&#10;lb1rzFd16tgGAEloIgTFQdhKF4ADIIApABSwWt4AoDPgAbuJ3XdpdMmGEoLu19YP6iYV9HJ+HxHp&#10;4HGcIAHMaHEnaaZpb4a5sQgBLKA0HIdpMGQZAACQUXaBWWe0mHruybubchDXgADkHQO0AAyBojZg&#10;SNgcqohumlHOPMg4BUUvNU6r4gx2iFkKTalhfqfGiEFH6rtfB3AGgIN2C0EAEgABOByYQGAIgJgA&#10;AeAw3Y7B3lwGMNQcgABkjWHMAAZ42lzjmHkbYlhgFDktdejUlzXiKgGdGAmKgAAZAhhqFYHp54Zw&#10;uN6dwfQ/jOjuHmqEbBewADDG24kcA74huvSqbo3gCzKAEAKnsf6OQDgEN+BMBJKQRgSJKDQDYKjG&#10;gNAslh6au49kVHpEgAA6xpLnHlJUzw0zptej4C2Go7gNo5GmAsdUBQAM2HmPc0pCiDgMWGAA75vw&#10;BgGRqfRRpFQJAHRUCQCIGwAAlAgjAEAECSgOAQieKTM4ND5cezMfpnR8D8cgPofbkB8j7SMz1yA+&#10;IyNSLUryb6ilHNbYCvxRktnQJVSyq5y0tHmRWN+Pce5thxDpiGOVcyAR6ylNsjkBoCkSJ8kgPI1I&#10;9h6IAH1POW58F8paihHQAK+HmkZAHHlQIBDuKxRrHlLaV3OqeUZSFXZ81YJbdGP4jL1izpEgIP0t&#10;YAAKAIAeAAFAFQRAABMSQAAIgJS+AeAlE596hVDqJUWo1R6kVJqVUuplTSglVf/U6qVU6qVVqtVe&#10;rFWYAEuLMv4tSOUeI9gWXQVxdwADVHGNohACCMgWA0BkAAMQWAwAAC4ES7QWgXBCAAC4C4XEQpI9&#10;V7cIh+2FZnN9npnS1GdM292wzuCXrBIylayaWnmrPnWOQd62xijYGaAAbI6VSjvHygBNZcIyOQAe&#10;ApE4IgLgfXkBwkLyDGgQkWZl2NR6okGnIrgga2ZSjMG4+oag4hrsRHMXweI9zWAGO+fBkjk3ZkVH&#10;8PdyA/R7PMH+POGoFB4IkBWO+P6hR/AaRINwDJvxeAVN2NwBBBx7D6LgP8zZ1yzgHH+5ACA/0AAR&#10;H+akDY/2bInSMrBLp3KOOqc8fpPYBDhEYRUdgyABgBG/WIQUfBnR8jvcgO0dRcByjlNKPNABAlCq&#10;EqCAdEh8DdgCadANDcBANAUOEDsFJHQbS8I8CElIGAIROMqPE/wABwDkQeM6IwABdDPXON8dbkAA&#10;zHIEASJytjKvRiiQ966jEcp2nIAWcgJQMonCQDE94MpBmNAmYABwCYoWCYCVZpyOR8D6cgNocypR&#10;fDQGOqIcA1C8jtVKBQB8LglgyCGAAHIIwXEiAsB5KAC0VLTpWTVurcjLt0KZbt/pLx3DoXOgpxI3&#10;BjsUG8L8X5AhyJPBIAoygFwETvdHH1LYB0JgNRUAUCRkABALqC6wfptQAD4HbAgfZrjqD1R6Pya6&#10;vICM/IJCVopbB9AES+AFpcIx7UvHpASakApYELAkvlFRAwFzfAeBlGAEAbg6SgDZtAEQbnrASBo9&#10;5M7e1cYGwXTB+HqFWP8gAcg6ohjHGkMwAAphcixLiNzQFCIRnaedRNojlj4OzpO5YfqV3XuYpTOl&#10;zhBXWAGO3gvTLq3XJ73zVylREmtr+USQdqpnTJHCA8A6RYPgTgzAAGAH4Tq4ggXafE7ktib1RKs9&#10;Mrr/x9H/NaOk6Y6xqOBHGL4XhbRzQPAQA5EgEgSAoAAB0H4QkoAm7AAnXCflOk/zgWZXzMG9jZG+&#10;dMWwxX1DNG0g8cI8iMjyH2jUAgBkMUeUVld1rcqUkCV2rdRkYyCWrJaB0k4AAaAkMgEoGpJQUAdp&#10;nHkjI4BzqhF0MovgyYHWgHIzYd221XAHUGAU35GHn5XhFhQggCwCkZBgCGFwWAeAkrqpc3rlL6Gq&#10;NZGkvgwBtDLyIO+B5GCBksN2cQwDy0aqMowjUBmDjAy9AADeQ6jwIAYnYbuPfMh5JGHiNeUo6Rfj&#10;cLaN+BEtgFAdJSBIHWkB5tdAANMehUobQeAcQ6AdiB4ewfY2wBYBowA4gyg74ygAJaKTglSPwAAC&#10;yQKnYCCXwFgCwxgCIA4lMA5IweTppxQe5xod4fA0qJJAA2I2YfQ2wzaaawxn5RzwpPhOyAhRjxjL&#10;Cca3h1B1jkA+JGoA55Y65XoAA0AuAeqhJvgARHpoAg6/A3Z7wzoeQdxUJN8KCDSEBCCiCPDKZGoA&#10;cIo+AlYvqOj7I+B16AaDZoZHJRQtiZ66jwpogioA6iptIBAwBaB5h7o6ich0Qiotgg5pwg4BxQoD&#10;wBoC6nACbSAFoDIxgCwBg8arUSsS0S8TETMTUTcTkToibTkT0UMUUUcUkUsUwoEUBgywotg2hyAa&#10;Yba44WIYAWr/oboujbpHoBgCCmYEIEwxgFUXoAAGYDzsAD4CauABrFRyJ5jkA/gpZ/63ohJoiERq&#10;qsDYQcAdqH4ZQbp9QbgdMAYdoeZxotwuBx5yACwB6GoF6u4AAFkYheRegAACYBsSkaCq5u0QilzY&#10;YfJyAboc8AYYQaoZQABAqtRUCUpIBI0IqWUPELsaRyAiofAf44Q0o94BoeZEgFAcgjIDRPBtJK4d&#10;IB43YYwDoygcS9ggRQABAA4gZYA7gBS6pLAfKBAAwfZxoBIfhUIAr4sCLwDiajTBQqgipfAloBgB&#10;AlICABYyACIBqnwA6mb7Y7gfrDKU8cLIkbAAAagaaIYdodg2yWg4QAMZQf7tBXkIzKBmYgqMYioC&#10;wCA34GgEQ8YGwEqFwHAE6FwDiQAyogYfMfiU4eA0oaIbhc4WYYwbqs4couAfRlBzh5iwDfwhhuo+&#10;xOzKw/R0KERXwtgDsvQHgFRSpS4FoD48ctpDAmsfDxRgZUBmwaYcCtQY5BQAAXYaxi5qByAGIERt&#10;gGzRgAAHYEwGI9gCqX0O6jpzBfbfp6Ah4qEex2UK45YcAbK44bwZDPoboWwXAhAcAb4AAEgBA34C&#10;iWhVyKCPKjMIwAQBhE4AwCiRYAc87E0PrYUmZULY41IfYz5XkvwtZL5RyEotgfhozv7mRoxI0iKE&#10;SZi6Yg6WoyMNYChfIBYqwAQzgvoCSRYBIFZ4QB4GwG0CwIAH43gEDSDl57E4x6zTUVBhQdyBAaYb&#10;y44YQZwZAAAWQYQXIAAbAccw4fbkggRyw+IjJLJzB56lA7h0TjFH7jxz8yR1Z0qdVJClRoBNsNcx&#10;6VjltEaEIiI+aDSahI0txEgEYCwkoH4FAGgAALgHYJauoDokLow/LSwsicUI5HIeYc46Yc4ao54d&#10;R8xxQZzhB0KvgGDngC4GVMQDIGNDQBgDA963KconDOAlw2hIwdodw1guSH4Wazr/ocQ1LboygfUs&#10;RLrxIiJWYlzxLljlcQjOQqwDAv6LAEoyDHIyAHIEojoDABwlq0pIwbAcQ5YWwZ5UoZ4b6Uocw05v&#10;hqIlhEkCIlr2TfsoYs4BghYGIDamYKgGTSAF4EiGoBUC5ohToeSg1GgdIvgXwbFF4b4diH6lBKqF&#10;QAABddZVyOgsx0AjL3I3YDoBz8gGwDZtgELdNdS5w64eRHIeQbqBAeCTAdwY5UsqZyABlVhkAFiu&#10;ACYGRGAe4B4iobIdhUoaoc7+AaYcaBgdweo1KWKOo4TXwwCWZWS+z3L7UCrMaRYFICavYBpQoecJ&#10;oeC0qU4e5UIeYfA0LOpyAzYzqlwztNwzDpIyo6wgUHQq0HZfZozlh2Zl7LBy4tKl42JIxXpHIfQA&#10;7LpXYAIfIiofSVI0Qdo1IfUvtTyhg7kMcMSOhQ43YAbWJ91t4Ao3ZrFT4hDF5HDGJHMadpIgjMA7&#10;gBKWYACFIwACsehVwlhqTYJpr9RmMJIfxIybgzoBDKgjQBaGoE4Ci2DzJtgDIBpt8U90V0d0l0t0&#10;1091ApqqF1N1l1t11192AsZrxIiwwa4b5A4WgYU64aAbB9QdQeQ5ZMYjICgDMRYDwDrSAFIEIxgE&#10;4DSm4EjR6mABQ8bCltUNdEU0xXBfqELaKDQfCZ6U4ew1IcLT4AFX8AYa4cpA5bI6Y/40KapMDi4D&#10;4CyXwHQFdMUdwkIDb8dwkPRuETAelnhBgdyUoa4cJA6zqz4cAdKH6bSARaCilKAhc/wghHojIeYA&#10;wlIeYBi2AAofRE4DIdJHIEAcwzoE4cxIwBMNYdAD44Qe4EYlIAwFCGoBgDJFSXI39sw1IcgdMw4d&#10;YdyH40bY1xlujwCiUnp0466wxkY4QDoCKuEYzSAEoCw84CsSZVx0wesJhHQ5IAAbQaqH4ZYYQugd&#10;lTFwgASO71xXjXxvjVxxQ3o1qdYeyDQCKHCuoDZFUuaFwIQFz8gEICw4RT0VZmZvYa+BYADuqtQZ&#10;wb5UIdQe434eofsMSyxYLS8exgBrZuwfp0xRRIkJACkQ4AE0JEjHKGoHoFaRYD7yYmk5YmKahyAd&#10;4eY1gaYcStQWwZwYKs65NyBIwEQDS2AKYGgIkYQECRACQBamYBMI1RV7Z/2Vk5Ios05vE5YeYeJU&#10;K0U7QcQZLPobQWYWQ6gbb+AEEMZKCix5dBBaKhhCEBRQLXY+AB7co3w65vYfIeBxsnI1gfYeA1jZ&#10;hyCl7ZxIh25Xg6gAlsBowfCciEpTw7kZldR1gBUNdBwg47ItiMhMBlJQIEAxgB4GtDQCwJQJAyIE&#10;r4BzzfpXNEjf4tAnYcQc6B4YYZwYwAAYIZtF4YGmBcgdb5+ZQgT3JCCdbAxLAg9II66KA7A+Z1j6&#10;BQzj52DlBCBgSch1Ifh1iWyD2pwmDLulR7BNsGkGF6RFQFADb4AHwFI9YK4G4IwxIDY897EyFRh7&#10;Im+t1NaaRyAeweQ0odQawat8wXYWwAAeAbaBmQhkAwY9gIYIokwFjRspT8gAo4mtkUDS9/4/Adod&#10;744bpJ4ZQbCIYYAaJc4cErw65QrFjSilRu1NTcGTK3wgYElaAAAJAGy2AGYEA8YDgBYloAmLYdFg&#10;Ss4cJB4XocSUobFSNYZn2pyWZQdywhVIQypoEOywwB6+oGCFIAAJ6LQjwE4yABYFr8gAQCglrOxI&#10;wbKNQXIahigbgdZ8cKJCCPtwhjhCFuKkCrgjIDF0EYQDZdoEQB5GAB89g6gcQ0L9z+AeAaxbYflj&#10;6WACxEgCwIL4AB4Fj8gBYCxFQe4AgzqJBbYa+XYY4bhBazRc5LOhg7wyKG4vslZWBKsNZrA7j3A4&#10;QCgBI8c8Yz0JrDNAa+sMQ3kCrNw34A5WIvsPCKg3aPI3aKhLZ0xRhWlop0ohJWx27F7maZVn9CIe&#10;MFQAAdQeJxsEg2YA4zqxJmaJLYYeIuAegd5UIzgzo3KjaOkMduvEwAm2w+EMh17ovI2hUaWoQgRq&#10;xuYvsCNdQAgygCSC4DQBwjoC/QcCwCAjqFQloexN5xQeZmwb6OBBgeaBAdgfQ1iio7gDMdIAAE4C&#10;yvYHADp5K8y292PU3U/VHVPVXVc5XI/VnV/WHWPWUU0aV2YAAbwcp8YX4ZQYRUQa5wIbgcYvgei+&#10;SWEpKmACt415AkQDgwheY84DYCMRan4wABXP2nzwCdaWzpXJLt1qMfJDcfRqB8GupBg5QAAbodaH&#10;4cWnJBgdqIYeQeULI2m4wyKgCnADivYH4w48gDam6n6madzTqpOVvOxXZUCBCtCtQagb6tQaIcIu&#10;k1Q+BK+SpWA+bpRqyywf20URQggCo85XwwAfIdI1ICIb40oEwbJAADYeiVoCI4QBgFCRYBYHi2AB&#10;wEwyGeA4Q06BAZ4bw54bgc87QdPSlxZyD6ULyWpfIswfcfQB7KXnC2AFKvWUQDQE8CwBqv4goePM&#10;JcgcCUobORYAAaAXpb7QSBFZpCw48iY4Qe1dgdcBZHxkgdylIA5kY9ivp46nIAAJQGQ94Eu+mku0&#10;pXYcIc5m1Fsw4ZYbY5fAgtj1dHsIyySDYl9Jzw5rZ2huSEuTwg4BrNxR4Co37HKFwJIGaXwEy8yR&#10;h11p7fGZwiZAJAYAAYgayz4Y4bpwIZIcOvVkQJAGAHjRU3YFADCm/BIlMZqRuaGZhgn5AoeVtKel&#10;DYeLSU7qBAIZcgYbAVpwofIa644DQfxGpkIgaOkLxuqdZChEgAwCSGoAgBymYAQBQ4VvRmfrhm8+&#10;nMhXi+LZwgkJA6iDQgD9AECfgCgT7AT/AEIAIAAAEAgABICAoABADAYABcKAAHf7+h7+fcOfkHfk&#10;jf4IBYAAYWDYABwxGgADBRJ0wFQqhwDiIAAUNh0chwAAL/oFAodJpUOpFLf9PADbcLeACzYK5ADC&#10;ZzHADObTTADpeLshwKA8sA0RAYCAUDtlEhNuhr/tdEAcNfl3AD/ttwtoBAMZu8NwFzo+Ah1xvQAg&#10;sNft9A7+puMvdDpGTpT8fmMfT5AAZBwTAAzEYuABAFQ2ABLF47AAmC4fy1L2m1222oW3pm63NKqA&#10;AezweAAdbfb4AdDPZgAcS/XQAfTud4ACIhEQAC4wGIAD49H/UEQklkQv2zpO929z2lAqFPhTidFk&#10;YrPbQAZLYdAAZ7fedheiQAKA4EqI8jfIU9CiNooSQKZBgCrqBQDIyFQOgeAAmBoDoABSCaVgOeR9&#10;AAepzHiABxm2dYAGsc7hmIe7+nCfcQoQtp/AGAyHgMlbArOhSMqSfgApAA6SgACR7JGFgCIyI4Ig&#10;QAAThOCiOh2ECHA6BoAHwfqRm2dJyAAXxsuWcJ2nKADJIEAwDoyBoFyeBADIq9SHQYfyBAsBYIAA&#10;FoMBKAAQAQC4AAme6Vn6bB5AAc5dmy4B0UUBAJgUnFBgsILxAcEcpxujJ9n+gR4ReABtHQ45hmyZ&#10;YAG6dRxS0faRgCtKYAiBiJAVAcHoitiMpAhQCMCjoBRxYC2n4j4AANYIHAFAYGgOlYIANCwHAPSg&#10;EwCjoCIqi6zgLbdkgGiqfvU9COMwvaOH8fyFH5O7oS46B/RCfJ9nwAB2Hm4ZvHXM50HsdoAHmAJ7&#10;4EfJ6gAe52Ho4B4YYex5P7O6BARbCOgRJ4CrMiwGUoBQGyyBIDyen6MqKttQV8yqgp8AK2gRYYAQ&#10;jAYIARLIKz0AANAhKYLAbKYJAaCIAW+iJ8Hxgp3Ho6ZwHacwAG+d8zm6d5zy0f8Q6CBwABK2IAB0&#10;D7twqDEEwRdDdbRtO1bXtm27dt+4bjuW57puu7bvvG871ve+b7v2/8BwPBcHwm+vdBHC8TxXF8Zx&#10;vHcfyHI8lyfKcqpzfMqc52HU/RsGkABmmwaIAGWapoUWeHOQDHAEgZAYHgjPYKgtQYPgzDQOgsDQ&#10;AA8COyAqBmhgX1qJALXIBLVlyiNzA7Kn2fzNn1ecRHzgp5HvhB1Hk6Zxng/J0Hdzh0ncsjhOmep6&#10;UUzt74mAAGgVrYOd0AAWA+FAAB4FgZUAC0NAKRRlqP2ztvbM3CAp52VnmTQsgfQ/SBDhS+AAYg1R&#10;lAAGqOI+o5h3DpOAPhhCEiIgELegQvZQCQGbZGSsCYEHdgXAslYDwGQTIiLo6AcI4wADqG8WQBw2&#10;j+geHUQIGI+SKgjA8BVQgRgTkaBc2QAYFUnjjHofkYQ1VVDZHMVRUR/TNmbeMjhcSuy3oMIW9A6j&#10;NgAAoAsbIFIFzrgqT8AB4DQykDvHUiUbg0RwKrGWVQbgxhtgAHgOUdzRFgoSW4mshwCSVj5AY1sd&#10;gC1KDhASjge7NSYAVQGC8E0SAog1JeCsDaFiflMKaQodg8D+jZG+1YZiKAADAGsiUcA7jNtEZIAJ&#10;kxv4ElIIVGRlhuz3JoH6QoBCDwAAUAYRUGAIgJAACgDhDQLAPIWLSQ0jEvihlCXQZgjg9B8D2OQO&#10;5FIyxujUAAKsZYvAADkHlBwDgFWyAzBEToI4LDXApAwdcBB5C7wCZYUIhRkz2FHcqb9WCIX0qKHI&#10;M45Y0hUimRENBz4Fx8kCAgsgBTMCHgFIajYtoAgFKUAMzwh4DkLADklCUhw+x4sIpc+od5wx9j3Y&#10;KP2W6RYykETQW4zaNimLfaIAVJ4DCVEWL0AIzRPh+IhIWwUf9S6cEgH8AVHAAQFtDAYC47YGQphR&#10;fcC80wAwEoDeQRl5kpikwDPSumX66wADUG2NgAAphcCvKyM8Yyqx0DhkEPVRQAZKk+qEjZH5b4R1&#10;ATQXVlxc5SmPMIX0wpLFg2TKMUAuJPq1QlXQX1zBS5tAEXfRcgR0DNghAmBwAAQwXA5NOCk1QOwT&#10;gwAAB0CKg3GQHNvQJAxQTJAAHaOCPY3Rhi+LCNEZoAB6DeG4RYCCFgPA+CGTQF7+wJHWZkBGOhlz&#10;LwKebWs2y6CPkcH6SAbEEAAC0GMNU+w2YODhHgQIeQ+S2q6LtZ42phCOFGgRQK/ZHAFpyZ0A8ioK&#10;wLtbB6B1PYG5isJG3IUeA4jhjpHWoobg+l7jMAWSAcqOC9wAH+AQs6wyVlrw9ZqMg/UhEWSKBQex&#10;mwTrHAADgAZCgNAiaGP4IIIzgO9AAO6Mw3h4sBGgOY46kGAlFJHMchwEAEkRAURVZJC2iGUxqZ4C&#10;61jXgTJeB8fKewJjjMINhhA7sil7LqBAHAHgAAQBe7sBwJgLESAqpSxsCyFUXM2N8daYBipjAANg&#10;c5VB2tLMZitoStpGMZAMgMjBESBEgKKYm/gCQBlnAmtM7AC5ngcAbEhSbW1sKUAOuAtdIbES6ZaW&#10;0waCbxQKgQee/5Cpiq+rhrWHI8yyDUHKVQcA70wDnHxIUdw8ZCjzLEwmVSWh7r3eaxUiJKlrgPSy&#10;A8CDQwLgRiQBEBOokb5VykbQxZaUcLVVsA94gD34PuAQx5ARHZFFpXG8pdZAl60KewABMrTxnjgG&#10;uAAcw9EUqyIyCACpLwfAlBqoACLuyf0DKVd1y3E+KcV4txfjHGeNcb45x3jyCph8f5FyPknJeTcn&#10;5RylvLiJBPp30OZM40htlgF+M4YoABuDmj2rAkdlGiIRfcA5rYEgJxIAwBPOYHAKKWAclN96WajU&#10;kAIsTVRl7yU9XcSMfA+zPDzHvOId49kSjrHidOQjnB2bGuUxFhO+R/D5M2UWgdHiaASzmCsEL9wX&#10;AgBSAAGIISdAWAgaKMhvyn1Um2e1tdbCiGIsmYizRhPHau8oUdcxDh7mdXwvrQI5bmjFgoAAb3Or&#10;lD5nFeUgWpYxI/JYbvD5IAJAPSmCcDj9wSgZPECQDGbB2j6IULUb5VBrDgg4PMcTCANDlRCEUc5I&#10;AW3PZ0DYEJEgVJTHwCAs43B+OcGGNhVSXocdwM8Y8hyAkcEUIiYQypClPmbAmAlC2Bvpgon3GkCp&#10;19uNbpwQIdWfAABsvut9Bmo9h0hsmrB6B2FFCklgCGmYCMgDmNCHmPmEgFFbBzqNgAB4gIFKB/AK&#10;FKASAUDRAlAdjZAVAPk9gCpkC1jJtmjPHxjphoBuCyBZhlmnhrhzGCjPCziQFdjKimtJikmVDape&#10;F2CfJSsoiMgWEKgAAnAbrVAYAQmhgIgGkcADgDC/oEm0IBl1oTqlhqhyBugABXhmLjBnhwq6B2B8&#10;DhulAMkLgZAgAAAagPidEKs5gGt2qWJtw9JTjDuKioLyiQB8h9CRhzhqr2BqhZBXJBBnLkgFMKAA&#10;AGKbCYO6NSi+n/iiKymiAHJngCqUCWNqDEljOvDoB4j+h9B3pCh9h6mCiTiSK4B9ryiBgAjNi+CF&#10;HkL6t3t2kBpJFbFik0Kai9pwxgmEHoCRl1taCHrFizgFgVAWAAALAngngAAHgYjtgDgKDRKyEBl0&#10;rQPGQtDGKcO2mChlHPAABSBZhVoJBqFVHtEUkkEQkbiKh/pkQjCdi+i4i6DHLGC3i+JsDEDHiOJS&#10;i1RZR/LMLMKBqCjar8Q9L8lkF3IUFggGgBlKAUANseAnQ3sZgSgXkoAMErAJgGELG/FzK2RvLeGW&#10;B+xBLlNlh0hqJ0BtBdBawMhxQwgDwrJkgSIZgPAggipkgUCdGPkLOptwrdJtLQQsj1ihiTiBB7B7&#10;F7hphuGrBWhiN/hnBvGAh3h9CMoGiMoRC/jEL+OIjctXrfqeihkGAJElmuAFCIgUqjAAAVgFizgJ&#10;B5iRh6htmAh4h0j+h1PNBugCiBBoAJi2h0gFspOpkCEnlxFKLCHlqPjKsVCFAExYgIHpDPioARNJ&#10;gGgNGth8gZiXh6gNFbESiQB0h8GGBxJyLgB7mGCik1ABCQAGNSmZCeqPIvAAk1AADPAJwUjuP4AA&#10;AOB5CzgLhsjNgGBwn2B2GCgGALiVgLghjxAIAVFBgEgKMSsmNYxuOAB4nOSrJ0BrhypAhuh1lXS6&#10;zlgHFKAEHXFblbCeCKvECntIq4AHgCFbAPgGw2gQgHndscLVJlQUCeQjLPFzpgjZxvIDG3MKpCho&#10;hyFHBsh1o9hwB5GrB1B2oOB5BzGAh7h4GEF6iRpdC2nWizgGvoNtIkANAKQ2gQAKCXzmmhgFNLpD&#10;PWDLCGlyCLFwAGADEsw7lKHhqSKrC4P1Fyw9Jhl2K3iQBxB1GrBkhshnvRB2FXB5B+l7gNgKw2gi&#10;gVDXASALs2RLtVigw+uVUxUx0yUy0zUz00U0uSHD01U203U304U405OOOeLlB6pxBrhwLmhdhmhg&#10;K4huL2B0h4EUh7h8l7qrEcHViOmRmZKRiYGQRIAGCVlcCVmREnk5FiFwLJmWF2CDxwxBEQmjjPB6&#10;OvjgB6mEU7mEGkGCkZEQv9q3KOiIlrCzgPgNjZAcgUiZpqIZgPgJndnXFKIG1PCRnnjNoHCDiB1Y&#10;EEuI1lj1pSi2NWC3oRSutVFlCKqPDBFgifrJPEztOyGAhphxFHBrBwj6hqwzjiB4GApfxQmiTEUb&#10;UjUBFkpFAQALkNAeDUjXgNvpsnEshyh7GChdBwIcBlINCoh3EQgHBzmCgihwGCgYmCgAAN1IAEAO&#10;iVh4gWknhvgEjphlRCgAByh5uBrNP0GiQICWCMQ8ijF2l3mcGhgXANDxI1DrgRAKENSJEBuxJxBz&#10;BqGnhqBbp0ByteGExSjoSVV4rvlkAEAAiIgHgBVJgCGSWoktAFiVh2ALFKAJgVIkAbghPpgQgTEp&#10;gGTZKhvWNaIHGEl6q4hwiyBaBkjjhoMhDiB7CKu4NUUamzyT1mDfiBKBioD1ARgLlbAigYJ5gSDR&#10;ARAMksgITDVm0Cr8jcD2lkB1B4JChphwrmhkBuHThchrObh6h/iRgZgSSOAdATLaFMDtwomyOILw&#10;D0Gz0D0EG1O5K1Uiq4B3BxkwBuhkK9h1BmLkh7BoUnACUlFCMVgGKklZlmlKAB0SRNQUPoDAiKl7&#10;GCh9Wih9h3JCh9B5mECTiQRYWWGVCQHkCHVFT1CVgC2qlk1HMaiSO3N8mEmEGsDPQuCBpbnni2gD&#10;ARMeAJgigkRpgaOFgGgRvpqSk93HjzQgSkPXXHERRhB0h2kUhjBplVBShbBYAABmBtHPh6h9pxFP&#10;kfFZ2mLDiSLDjFpSifCMrIMPyC0gjGLJSwHlUbYZtJyyvISwjdieyztDr9i8QizcCQP3mtgRH+sZ&#10;3SAAAmgYAfAAAXAOE/gHJGFklwYF4Gm1JeXXj1XYwfVmreNdCyWeBrWQRGWQBjhiHliBAPgcgcDP&#10;gXjtgKAUAVxIALInS1GXSFyj0EDev1U7l7hzh1pChmhsj8hYhkwwhsByD+iRx5RktWrLqe49EErM&#10;jzigPyHlkGiHALF3AAAVB9jNgRKnANMVRpktiHh4F7h6qlhzADCFBtzGBngHiGh1S2WUEn2mWpEn&#10;ifP04rqeweCgGYCGgDMmABAHknh/JMB8gJEBh/gFjBACl2yUgAB3h6jhh7MMDGQiiC5mk54poAWU&#10;iJABiQAGigALL+AMB2iBAQBuGCgOpxDsFpGdLULazPjqAOE9lhmTIRyGClUOFFFWK/BrByLmhlhw&#10;L2B1h6GAmKizgEn3iNAHFbKrCzqAw/lQDqADmtgRgIrVARgICXgQAHiX5kmtvH4uY8aSm7rdDaMK&#10;jphrTwtAh0o9huB3lXBzB0mrUMGAmIIuW0VFAFQpo5ALlBgQ19gAASAMkrAVALPp3BGhxfJu1ljE&#10;VtlwjBUAiMCM6o1NvFNaF3vUZriCFkByh1mnhnBrHPhtPSWFjpgMulgAAlSMgVANjxEIuqIBOJU5&#10;67a768a869a96+G7iAiAP+BP8AQWDQeEQmFQuGQ2HQ+IRGJROKRWLReMRmNRuOR2PR+QSGRSOSSW&#10;TSeHQSEgGCwKWv6CON0ucAMdrMsANFtNMANhvtkAOx4u0AP2VAAAyykywBAUBgACAcCAADAcDVQD&#10;geqAWtAQCgUAAOxUikgCjwJ+0V+2l+vx+AB93EAPq6XB9W9/XW2v6CzCkX8BgSngYFAgAAoHA0AB&#10;4OB0ADYTDEACIL44HAcFAABZsAPZ+Pm5v19gB+W3SaZ+P++TCjwWl3+DWWWa4BUyxgQBU+nboB2A&#10;D70Ab+r1Krgbgcar0+WXsAON1uUAMhsM0ANdyNsAOh2OrOvl62HgYGp2LlWV/P631bDBMGhMACgO&#10;CQAD8WjTJhcPVDOOZ6vYAGMch0AAYh1HeABhHee6kHW0AgHS0YXnUfQABCdsJgSBK+HiE6wHECR5&#10;gAaB9HAAB1n9EACRSsIDLAAsWKQpyEIGszVAAC4GPcGIOBQAATgsELFgiDKoHyAUSm8dbmmccQAG&#10;2XrsHabskrQooAL41Mryqfp/NGAp/pYB5/q0CUxAACoAMMAQEK0dwHsMBARglCgdMcC4UAoAAGg0&#10;B4AASCIErC36CtrGiCm6c54AAXZmG8ABmG5AxtxMAB4HuggCs4ANCISgjZoQAKVL4lqDKMvi2rSD&#10;YJ0AHQUTOGwSzkGQRPcC4IsMhjWpUsqDtbGQAHwfLQHYeEDGYbqeFQZJcSadhxsOCAHAAGAPBSAA&#10;qhiINpA4EzDgNQCnKmhlQIVTyQ16hSXXLXaFHqeFEnSbpvxKaqeHUZhlNIbpuAABh3qIBB8nwAFM&#10;IIAyqs0BtogMB4IKoCb3ACrjSLkfR5nkuZ2KIfR4v8fR9re5h+3GpNLgHIwCgQwwDgazIDAWBawg&#10;VQCDn6ezvn8ez/Zxi9f4Ef8tqK0oAHyfS+AKDbHAeHYfgAB4ahsAAIhgFzgguC6JU7ccZNndaCne&#10;eMDGycd9mEZ98FYXxagAaZwG0s1xn/kywsEs25H8AaCM2lm773uTayMftCH/QlNSMzSWAGsp+AFv&#10;N1yM2qmXGf2uNnL6C8CgoBr9UC0oE5ayqcsAHAJQAQAoDQABqEQWgAHQRheAAdhN2AOgjq9dqUlt&#10;zthcqUrOlaWU6lNPr+fy14nCZ2G5fZtmAX7s3oAB7nOcwAAcDPUBOJYlAADQXslHALYGBLMqR3aD&#10;96jPdpZYcQGwbyaGSbPql6aKaG+dcFLErVNPLTj5yEuGKKbNwKRgCF+AMaYC49kJgoHgf4DY9S3g&#10;NQU9YfZLAGKiHwuEcgDUjDbAYSwaZikSgIKuV4wxgVAABAGVdwZyl0kuLMXwf4BCCD8fKPsBphh6&#10;AUMUAJgy/GPtRAMkYCwEirmbQmO8ew7gADtHyiAerRDSQsM0AgzI/SotDiAoMp7hzNEqAUW8AAEx&#10;4FvAwOhCYG2BgAA4BpaIHgQARAACAEKeAKgUZgA5uQCnEpoUIpgpRsx7j6YEOwecThsDkG6AAYI2&#10;RmAAHCO56pYSCxYK0AwCKfAEAJMMa9mjP08gHZgB0Bz4gRgPjYCQCYH0zAIjo4lI0oFcmuIW+kjb&#10;61OEGHePQeIABujoHCdUdC8hqDoX2OIc6zh4jmSSPYeh/lRykMyA8CsdAOAbPyC0D61QUgaBEAAE&#10;oFD8gTMQWR3ZKnLS2VGQQghMErkuH48Y0JozSlvnmaNopox8mmY+hMfJchzjpQENca41gADgmWiU&#10;fDFwNAYSGEsGwQwAAuA+CdpoCjFAGAIVeUDwyVkopFSOklJaTUnpRSmlVK6WUtpdS+mFMSKkDgBT&#10;Km1N6cU5p1TunlPafU/IfO5XjvWuu6IKPKaB2R1oCGoN4a6AxoDJAANwcajR5j3O+Pkfho1NFMM5&#10;GA3JtqvOPisUlwzlYZEGRmWZ3UNC/HnhpDI88MyCFiKnJ0wwCQGswAUBJaIFgKtXBGBg/IDgFmKL&#10;cW+rSEx7D7YEPo0SNJ3kurWqGtjkCyORKUptQjiavFPPIwMwJwUXJoYkAkA5hjLswVUw0AwASpj8&#10;HwaMcY6ByE1OmAAcQ6FnD4H0aCeBUCvGaj+bUp87yiyiAkA1PgJgMAlAACoDy3AYAiWqrVPDuR3r&#10;AqmO2Jwwx0xOFUOUog8R5FvBmAFmALkJAABMNNAQDh5MXHuBEt45QInfGqBIog6wGIKAEoIqJgyr&#10;FhKalUvprS+AcAamcGoHGqAnAvK4DMpy5v5SaMVfY4xlrOHaNE7g9h1D0KQAQ5bmi4ABLePsf7IM&#10;EEGgOQUCA/yrgfH6VoB7EbiG6AkzABAIk+ALVankFzVwFghPcAgC5igCAKLAUcc47cSDLGydAZY2&#10;yiDKG8f5RBozxFhqLLvMRBi+N7L8x8tIFgHlXBcCBPgNpWAAB6Ct8QHwKswnYrxcivZal/OXPRj5&#10;bxsDmXkLwZ4xTojeGkAAbI65hgUAke4KwNgkAAByCUyQIQJJDAeAnPFan0PCfQrhchE3zq6fTWl3&#10;pbTRj4Hod8eI5yaDpG2NgAA8Xoj4GgNEgo41nAHHwd8BBswDmJOCBFOQBgKpnACzIotcx9avekOs&#10;dhcB4HfkMaNLZfGTOPbkYKAwB0W7OdIoAAWzjXj/HwwIf1WCiy+LMPhBTPy2MUsgVACqQwFgwBq0&#10;0GzUAKg7BymgDgHDYkNa5Wng+pZnICGUNQZwABgDOGQAAXIyRgTAHNMMAJUkYFPb+3U2am27RfM0&#10;4ZQjgXgqZs5yMlvIyy8gzA3tySnnDOYLC5uyjQIyOHKfj1hqPuDAyA+CoAAQgU79BaB26AFgGpyA&#10;UVlUZsDXOVz08TUuY61NcIXUJXqoCWWONAPId8ThyDQOoNUWIrwAD0HKdACQHj8gbBY7AEAPWmAT&#10;BGCMqDBzc8mV0Q+XBFlzjkHUokYw01GjIGuTRRkvxzjyQmcg/SRkv58nXmRcreZ1FlrqVCegCx8n&#10;+AptIEA7WLgVM8n0fpVwFj+KmA6GrQwDpGHFB6hICyWDazwO4BJV0XMwhU5ksFxupgBrmQIt4+AD&#10;lvHimF6WazOrQAAB0fpYAYDsQUCu1CPQU3ZAWaMa4715DiHgTQdg9UDbzOCAxaI/gDGGHs3czvs/&#10;5lTHyP8sA+EynohOH0KuAQAGMMAaAYMyAuAeMydqZgBI06vcAYK0BAASLAAyASKmAexMKgcqnooC&#10;NAG2HQRIF8Ju0YHQUaHqH0P8iASMAcAmWifIAYKgAKKmrMNIRqOMKeAeAKUAA8AeSGBeAsW4A6Aa&#10;AwTQo6zAi+82Ic8GfU6yd+IKHoHuy4HcQEfmkaGSG+J4G6HGRJCmSS3kQUo6KmAW2MAiAwTOBGA6&#10;nCBuBAdYuclcAsAYTwAW/inYd6KPDsJcS2LSq0NGHqH6YE8k1gHuRAHmO87aH2QUHwsiHyS4Z6YE&#10;HqHoRAHWHMQEHCG0kaHcHeQMH2bwQoA4BAAACMBuWyBgBG6NARDkMwULDqXRCUqBFfFhFjFlFnFp&#10;FrFtFvFwVwrXFzF5F7F9F/GBGDGEI8hk6s63FYzGsSek3kmAHIRIGGGmqkGuHAKAHQHaSSY4RArg&#10;Ss+SJchoRozKLK7+uIkG6qb2NicmhmzKXOV2S+cQM4iKLAYNACMKYGAWMMAIAaUAAYAYMUh8TkAQ&#10;tKsgnwNQnoqE5Clksy6pGKNkNkUIb0LJFcUGceNyuEN4KmAVDoAcr0Kox1D+NGvCHSAAGrGoRKHc&#10;SmaAcfHILI5M6qJUcMA2AlCIBqBGBguiA8ugA8AqjYAesO4OHuLkykxIGSHUicFIG+JoG6HoLeAu&#10;ASYaBKHcLeBeGoJoAyvIIK3cHcAQRAG8A6xIHWAo+WAehoAUSMRYLAU0KmL86wjqAgSGByA+dgTi&#10;ldByZgHkG8USGqFuoQHOGcOgHwHIxIH4gkxKSMbuIIgunsACLSVNBqNWrZLGKexsK0Aui0esVEo6&#10;LAH2AgK0AEA6T4AUzoT6BOTwAUA+TkAO6cLCAYLAHiH4QmG8HUl+GcG8QMF4GmKIG6HUYEUGbed6&#10;gEzyuQU6XSeKJcH2aAAcAUKmBCAsMyBqBITkCQBmdQBKwqcOkHGMU+pqNa64IQQKKIGiqcAAGKGw&#10;GeAAF0GuGGV+RqB0BWagB20w0sBIaoA8AgfEXUpC1G666uzC1JFbIiV5OJCWKOHwZsAAHeoIAAHc&#10;G2KAHiGbPMH0G8OwAEHY2qAJCiYGM5B0W+AgT4AG6lMYLgHvESHWY0quKK3uRmNwtAj+ZMcRBkKg&#10;TWLCQwM03QUyLkZwO+H6YsLNEMeMZAioH23uAEAfNQBO6MAeBsBuAAAwCICIMOBESAzzO68ErYna&#10;csG8HKSYF2GQGCkcGaGOJqGqkiHLCmKQhNBjBnIc7Cj+zAbq8s5Y5Ws2lmUIcWkGrqcoeCLKKnMN&#10;HEXGcXInDvQyKeAU46ABDmMyAW08+qAnCIBaA2746IR4BsBEBYjcdswMlmzDUE6mzE8HCW66Lk9G&#10;Z0YCIKLkU0cyiwekmiRKHESYHEGckiG2F0FtVMNGBKCCCEMXSURsBYapDjPu8Epq6o8Id0smIIG2&#10;HIKIFyyoAAflJFA+NAY4LSo4tA88+QINMNWIrY6+eIcQOCLkvyRAAsHkxIAyHaRAAfEZI6KuASAC&#10;KuhCKmHsUEG+AaJYHBUKAAHJXyHnRlQ+WiKak/IrBpWwfMNWlEHuAOQmHgAaNAHuAaKmH+AeMUAk&#10;H6KeBqHYNGBZHqBMBUSGH+AaLSGwHimGHGmbQUHoicNALSr0MUYiMM/5VMcwHtYs/qKuP8KuH2ya&#10;LCALZdZ2RSK1AELAAWbkAsReBIAWK0A/aSjcAYKuAu3ETyOMaaboAecYAAQLJEGQG1PMGqHMOwHM&#10;HhJE/yLeAc+osOZgtSf4boNSeE24ksA0AWRyAwR4BDLcaiAQYbAEKvW21A4QIbU5P86xCcaHSEAA&#10;HkHmUSG0HOXkGIGyOoGuG+OwHSHMJokKYEAQAWMyAcAiYaeuTwBEAylcBkA3CDUxIyUBICUAONHk&#10;LGZMuOrYLuxXEaHxNeM6kNEOQUHi2jcOHuYuHo9GV/cNKANHKBEAHoxIWI2rCmO4WaQE1cwA9+AA&#10;BIA+SACCBqB8AABiBKBWAAA+Am4NI3Bgz7P7b81Aa1QBGHfVfXfZfbfdfffhFoppfjfpfrftfvfx&#10;fsXPf2qKeCV8cueOtmQmHQHgSSG0HIX2G0HKUaG4HKmGHQHc2qP6qyt+KQnmNOc6aA5OOC+6KqPG&#10;o4KRIqUKOYM+QmVPb9HEM5dQaiAYT4QwhXamH5E6QULeNySMAWAKMyycUAh2UBUQW6K1AmK03EOK&#10;OBRWzBW0XIs2cigEVMePIGLhEWPQLnEan61bcMxYLeS/MeriJYHvGYl6l/EgxIH6HuNAq2c6nXGK&#10;24tG9+MMsGlcB9PcPeAy75J6o2tKZormn6QmGoHaQMFkG8tuGWHcQUHQH+ZgAiHuJYB8QSPeHIQM&#10;AeG02rD+l+HWAuYEHUAuQmHOA2LSHqxmbnU0L6aAKYKgLG00jYB6BIBmjqAWSGAARAKCGmO4GyFo&#10;oQHYGrJEADZorobecBauVKSsSqcXMYlFi1UOcGe6xoAAfESNYqJYiSxTMMycM0AoW+jgOCBKPcAS&#10;ziAUBEjoH8VU1vMWAAGoHMYuFqGSqYHHEIH2SuVEs8M1b6nUrSayncJUnmII3EKeAqdHe0BGjoCe&#10;BuPyBZB4OCbpIS67fQzzPyIUWANAHaHiUSGeG+GqAAFgGaF4WYWcAHAKoqm6AAC0BqCKAABeA0ug&#10;UwrIlw1TIkI+qE1CfTpaneaEt+NAHxE1liHOOgHqHItuHwHEtuHyHQJoH42oIKZytEkGVERrD+YE&#10;HyHeYuH8t9IUNfdfnmU6rmAENwKgwKAIk6M1c0M0RUAGNNqmQVR3qlQwLzZXcNjQIKo0LCm0esBo&#10;agA0CcCaX4BOR4cLIUnbfOeJnqskOrQkAAFabSQO4pJHEsRK/UUCLAMDToXDTqi+bilmblg2/oKL&#10;Q0M5TtIVTacWcas04OcYrIIKcXniIKAOisAm2KMXbuA+dOQoAujYsGMcBKAsMcA5Uwj1b0YOo+pA&#10;IhVAz41KHyHil+HiG8RIHuHVJEZwxIK+LAASAwauZyQUHCGqqeHMoMieGzouwaTwBcCoCoMWBm37&#10;DiTPB0fKl1cFU7ocnYXO22LmiGGofxowGKKAGYUkRKHmL4tm25Ie1SXXHONjWHT0SMAhjMe7qiRs&#10;HiQUAo8kTyjIdCKpIrtWSMHfXcJ6AaL4HHLKRKUFXmUBq+T4KaK1Iilm5efMncXHE4YEHoAIxIH2&#10;AVk++k3ELBYqLAArVUAmAsjoH+2HQOH2RAHkiiaHEMZITQ+63EgNmG8sLCRqUKRnAsMNmujpICZg&#10;YK7aNTaxKA7aKMNILGhMK1muUAA0AUMyBEAaK0BNzWAABWAYMMAMH0YvKRgTgQRCOvQVd8MOZYTQ&#10;r3UOAY+EReLZsGNULSAkAST4BQAlFAlS4MA+AedQtWpBVAa3obuDP06vG4LSLjNgHSSYGGGokiGk&#10;G1ouG8HGXksaQVBYTkRxc8AqTkmuPcA4AgTxzWMy+RhudJhYT407bSYOPOLSUqO/yKO+HrERdyaH&#10;gqoCQmLiNA2eKgksoCLeHhEjQUHgicHWHUO52yicHqvMaDWpTQBCA6lcB2BoBxe0BIdYBKArFAx6&#10;T5cF0tSsqHvffz3x3z31333536ptfn394D4F4H4J4K1M61P1CTD1eEQmHpdwHnd4Hb3BawHi2rWU&#10;fuHQOgHWHe2qHnEgLmWCLNguxaLYeOMEKempg4hPICxLsqhutmelXKaHwUY8QnJUKiK0r3BhBajo&#10;tQMMZEnegEkCuHNYUBI2MUAhDGAAAgATBgh3UTDoARCNBkhPIq5CpDmUfMq8eCL8NKNHOOn4q2V+&#10;H6oB7FeMABBOYEUqYu/SicHgHwRAkKNBEY56ncaEM+NGLynxgueMniLe6iMM6cTwBSPizkBVlaBB&#10;tytE+LVRWIqEL4HIHmRAGOHKQEGIHWRAGGHmIIH0UsAABocsBPnQjcGeWcAa9QSsAQIIHkAqLSHG&#10;BALeHf9aV+ASLSH4ALgzTwN0tKTi4MB6BAMkAwH+joHoG+RAHYGeQEHEGCXkHmHCUTnk7ASsPMVJ&#10;G9mGH8AFmML57yT6L+AoisAr+wAATwSMAQLSNJy4Jgb2AKKUTcKgA2T4AMBD56BO2T/gLMAoMMG4&#10;saAAIAuGw7gA0HK8wA6Hm+gA930/QABQEAgAAYsAH+/wBG41G4xHo1FI0/o8/pIAAJFAACAMAQAL&#10;A8DwASxwHAAMRAEwAFAaB5WBQJHqFHJdIIrQ6RG6LJX9I37EG453EAF60mKAGO4GoAGq7nGAAuFA&#10;uAC8OSWAB0IhcAAsCgcAAUBZ9SqTRrrdLvebzGo7HgC/6XfqRfKTLn6+32AHw93rine7wA9HK6Ia&#10;5nNinPlHy6so/HY6gA/XhkH693oAH893vGHviQC/Y0AwIAwAAwFQdtFAE/5JvMSAouAwKBZQCARt&#10;QYC9rw9rH38+XwAH483lqMZGHx0X6/MS/H5vQJxwCEAkAAYMRmAAyUSiAAcLbX4QNFQHtKFfY1ga&#10;PTog+X0hhnmwrZSFuVoAGIaRlAAcx4HOAB5nyewAAEA7iACAiguA2h+JU2qiuAjaJowAaXH/EB/t&#10;tDyKH64KLwmjZ/L/CaLuApbdI6fjnNe2sRAQAafA+CIMAAG4QhYAAWg6EwABODQQAAEAKg09QHJ0&#10;BoEASwSjy0vShr6ur9S8j8unsdZ1oSaJpgAeRvG6zEHRKAAEgqCwAHq7IAHEbZtgAd5zHKjB4ngt&#10;gRhCl4nikAANheGAAAMBy3vDLIAqAioBNoiyiqLL8xS7MaXP0fB9MSdp5MaaBuTOWJjTcahwIIez&#10;EukpqKxowKTxewEwpKoqSJdDoCVoCh7IYEZ1oQDEIAAB58I0BEY0c+raxSAMQHUA6NGoByIHEBSX&#10;Hg5h9gOBSIgOmQBLk1EXI8AdcJAlQAn8hgCH5Qbbuif7jo2AzaH9dIAgPLIBga5R+gOoJ5gIxJ6g&#10;C7uG2mjQCAM4kMIoA8ZYu2LeJQ0La42BwCvmDYFPKB1xx4+Z8H4lx11EAB4IeyKioY+10AABeJAA&#10;CS4gAEQFOOFwIAYAAKgHHJ+HsdoAHOdRwAAaRvGiAB2Hk0ACgQ4gEgXLIFgiBqIgQucZNgjTvxyB&#10;oCuUDYFzqEQIg2AAVApJ62vK4CKVBMajItTiMU1XdPcCkCMo4khynYdIAGUbBoAAZ5tTUaZtmqAB&#10;4n0xshAoAAGgq8oGAkmWCOUBYDOOiSKH8faSR844JAZ0OtAAA4DJ8fp/IgeJ7IQeR8tWep+NWfJ+&#10;IY7aIACfj81oAjAIi5roHyAB3UFqZ36VM0znoeTqn5l0tgIBKfA4DO4Bg+AABgEYVgAFwOBQsAGp&#10;1Gqj02wq6775ih8BwX9/5/v/P/gBAGAUA4CQFgNAeBECYFQLgZA2B0D4IQRglBOChHCMt9grBmDU&#10;G4OQdg9B+EEIYRQjhJBKDDei/EuHqPo1ZCkzjnHm0ocg9EzjtHqPEAA9h7oSHodeHpp4VnRVGQwf&#10;Z3iNu2RgSd5SlUsOmAUT5q5PlLt4I6PgeyEh4DqMgPQdsOB6DxIQiE8wD2hgKAa0MBxySIs2H2qM&#10;uABlyAdAmBksAEAKlsAeToCICwIObAUcoBK6SJG0NyjxTC1VaqgMC3kjiXFawWNQxsppJCTEjkkS&#10;Y0LtwAD7H+jkdQ8EzjXHIN4AA3R0DhAAOMdZl0IGrdoUFiRxDbkicIPx4Um2YmIegBF14AAUgaBI&#10;AAFYHASpIBC+4DIEHNEWbwlswJ+DIn+QWdRxQ61BitHEOwAA2yFubRSBtY4AATDXlQB4cpp1hk+A&#10;GzhyoICNDrAyQwcwFTojzAUQwprETZHmZOCIBqUwaAXfUBEdpxxzjHHI9EaZoB5jfhwvV6EUyKvM&#10;ny3paBGJaj/IhRVFhGifEaAefYCZHY7lBAUtCTTfi+EnH+SkjClQAgMikBNcgBQNNfAOCECJCQHH&#10;HGMrQaLvJtjrMaPEepiSUt4V6agoZu1dzQcJRMwhJARAXOUEIF0dAZgkc0CYDZMgJANPm35LzgIT&#10;pbKIR8vjGx3DzhwN0c9CRijaGeAAVIzxeAAH1J0AARQYA9AAD4EwMQAA0A4ksDADjyl4Ls/l+z9V&#10;O2OMGmMjqmUvF9f1Wg3hJHbI5XkYkfaeB+D1NWPoexjR5DhlIOgZQyHKjZGwdIyxGFTERQuSgAZ8&#10;2QsUALIQlQAlaD/MQiE2M+3vk+AIAtoaP4pInjadJ7RoR6mnH+hE1Fw3bEjY4P50pcAVAtAABgKB&#10;7QHgwUaAgCdOwBHGsanF/R/noDwvkAAYw0xmgAFCLQVAABkjZrqPNpB0l4r7rGtKMSMVQG7RDIoj&#10;yIEZnSRAiQ3SLkRIkiOjJDNZDBGwKZJuvgCDbnFaAByYITwZhBSICJI4Ho5gAAnHxORzDbH2rVIu&#10;tFjJGlIRljqx59y9D0HSZQcYzRnAAHUNJNQ7bYGKHaQSQp2TojsvmvIhgDwEnHAwCBQwIQcA5aIC&#10;cE7sgLJDvQToAwEC3gCASpNahF1OH5x6l9MLea2mrG0OSbQyxtOJF8M6hI34YUYJcrgiauyTkXV+&#10;YIvquEYkUWCRoBURgNTdBQO01YGB6kQASR0+ZLjiKYwsPsAZGhzAIIgM4BqORxgJhUulfy5HaR9Q&#10;uT6i8jcdv40aea54GR5mnAsPg04EnenNIgPRg8OSWAAHyAo+Y8QGEUHUA5HI7wFkkHss+vQByKH1&#10;OIig4iMTaGAKCjlDqvyLgJdozoBTQwKOxAlmvFzOQIoi2fR4AREDWkQHIPZ6A5d+SpNaaEAhxAMA&#10;MLeBln4AAOLYNqPNBw5hw5FhuoA4BiQC7oZuBMmUcGBYGRlZtRylDzcXAATFIYMQL5hA6A7MjOcZ&#10;woI+X9vq67MwLcI9Igg2BxpuGcNord9Rk5GHvDiOcd3OU7AXGROTYUJoiKW7djRFADcDWmbhERJi&#10;SPCMTXsiDtiIJjAMP02h8zaafiTLghg9e1PRHiQQd981BQ4h2at1O5EQPfPmBMCidctJPBaCJ9wO&#10;QR2EA+BNuABlLovQ7ZCyePIS+P8h5HyXk/KeV8t5fzHmYOQXrP5rz3n/Qeh9F6P0npYCN9knJkiA&#10;6x7KDG0OsqY5B5mUHWPc6o+B9vQAKiaicFrOFPk2dzZXwh8j9iIdsjHwPeG1YmuVimyTZG0wcYs1&#10;Y8YuuVmsZHKRoTvuya2SvhIBnwLRQyP4igGgHR3BcB191VQPE7AdTsBsZk5bpPqfZL9lShJxsZzV&#10;LowjHDG4jojIkhsxPIdRBwZYbJxoagcIbQAAb4dAqZCAxoA7ZJgK5BrA+g2gp4jT4xHIxAxKxInQ&#10;GgEYtYFgDqYoEIC796Xgt7DR+jHkDyTT3AxIawdpQYWYcJBwZpUppZ4Z2TJqcQcBpwEAcw1YDodh&#10;oanY8QChhACxHIcgC46IdwB4hgfD3ZCbxA8yOBRQAyO4FSnIuAcwlwc4Ywr4eYbhQYfqo4jYfI/L&#10;CzHY+5wiqKqI2Czgj4fQlQlIjQBzUbFwooDAfw2gBZ5ijSCwvjDg3gpy7QwzY4AgCJLIBIDqPoeD&#10;goAAagCg5QaQooaLSzoQ37BokEOSMT/axsRBGBsqTQDAB444GIEcEgEonQHAFBOoDsTR+asopKqK&#10;zIv4pYvhGRUYxIeQehCQZAbZqQToYQV4AAbwd5BwEgDpQwG4Eq8AJgFTLwE4C4D5Dw+xdYvKZ7xk&#10;U6RzHzx0OayD/ytSxy0I6Iegd4ggdwbBygcYYIXxPoaZNQfwcxBxOw6IBA8IiK7pkI+ZiQ2ipJF4&#10;3q4Y1Akg26QjZJtK5bpgATqYjAfRHIfqagfoew06HJCR1J6CSo0JHD8x2QEaYoCoJAs4B4GgGg8w&#10;ED94ApSAvR/QfAfJ6Adkd6/gagZi/AWwVhxQbhxoeg1KvTBQAIAw+cQbGg/SRCR4oai5+RXQwR+R&#10;F5FR/ok51SSj5CQpkInyYYEQAAJgGgH4AAHawaXwDMsACwBpuzRCzUdTG5vI/SDEcMAMcbOCyYew&#10;dxpQdQbEB4dYbIbLIwbUwQegc5BwfgeiIAeA6rt5pSvQxICR2ZogCiO4DAEQEZZYDgmwBACosYA4&#10;CyO4A4ChzQAjNAiIBJcgAa9ko7sg5hShDKfY2ooLpooyDCVQhAZIa4r8BQygZgbRpQdAd46JEgl0&#10;4pWsYEcp+bRD3hXDOAfpEABD7oCiW4DoeYxIFAdx6CegkglIlzTolCRE6AjYe8P4cIA5HIZoBwhj&#10;VYigfZ76l45QuQmTWajAoiaAuhlYigCaIoAAEoeg6IEMYjkoeQhABC0JNZEAepFIe42YAAdpr5BY&#10;CoxIdE/h6ICAkge4Bbspq4jAAgnwfRH6pg2hZp1D3gfQALstD4uBk4npcgCc1LF0CwsEpAAADUDQ&#10;DhHzkIkgeUmpPIeY1Yagd46ocYfTrMgAlgnwDDjABYfA0gdhygfweahIApy5cojYBYCQt4BCNRiT&#10;shEU+ysiywDQBgnTlDMJtxKYCBcwlZnLN6qTHQpcdKBAjpUwhAcgdJQAZ4bgrYXgZ4YYhIeibQCQ&#10;DYsb9KPrdY5SWKjDr6qKlgjrDijEAaS0DySSyjqIlYfo4g+bbZFA0L4AfTYaK4057Q6oegeYhFU4&#10;xo6AhiToiCWZRz7514mQCYCxzQFIDyYoHoFIGqcQC0bh0hLIiU2hMDHqyT01ZFZNZVZdZlZtZ1Z6&#10;ELzlaFadalata1a9bCD0ukcofYw5NaKxPIeAygaIdJPj1hQYoAoIB78QtgA5K1DojEAqIzfg1Yej&#10;YZyw09eyHi6x34hkN4hglBi0h75tWCjQiCHUdrXpO0HwfKHq65HMvC3ouBLDFyxRJgDJQ0sywgEI&#10;Cszg5g2ZDLxLRLH05Kx0ph/lbZTxHD5BWI6IbgcxpwYYaK1znQbgABY5Qb3A6I2aQgiQ2pCsgLT7&#10;dIujurhQCRIYHgE49IFQDkzIC79Jm5k7G7HIvYkaTAdK0gAAacnAAAZYdJxIYgqRPtPI9Qd6hIC4&#10;dwhgDAdZr7TBoYCwf8+QA42gegCQhgeACQxIdgCI/pbxOVFYCIfVtoeKnYAwcojQeQbgggfUT8Uq&#10;FMvCtDAaSCjRspGQfIotBpX4lRkAigCoooDojoBh5EhYjiTlMMkRdSlatJS0g0f5NbF4AAcIDwt4&#10;awnq/h5gciJDe5XxwhF0qVqh/SSkVNT4kgBqQIAEW45QGirgAAJQGomwE4DYt42yRREr/KRKyMUy&#10;x7rA6SJAaYcNmwVYZAXIAAZwccwQdwAJCQFADZQwMQG4JoAAGoDwFTGNL7GkclqcXcmYvVlN7McQ&#10;vZwYjQeYdY0Ac4agaVm4aK+4dgZpBQfAcRpwAhYgiJWQlK5FFYuRikilnhjw3r5F0kppH44kiBCb&#10;hK3I4iTI1C6eFYxof+FheUkCTQ7wkiNoiAAoDgDpZYHksgCIGoG5ZYF4tYBAC5OscF/STa4YejtY&#10;aIbhygVYXwWq+gbTIocDIBl4fw6JgC3VBwuiyzCwodSKC5/KqMUd6rDQu5aBshjwjYfiJAAb5RWj&#10;BQtgCJzQFoEgFItAFIGQAAJAFoHUtEsBHzT9MEcOMpTWJBwSzGAMAeLy64hg0whD1pQaGJpSGJM4&#10;ewdKbQdgcYr4c4bIa4xQcgr4A4dwggBj5B1wmQBYBpr4AiNIiICKnYAoCRzQA00h2QCqO4BGXAA4&#10;CTMwCCnYAmVolCM4lC5Qio5kOcVQjQbIchpQW4ZFmzPRxIcYdVUge1V7jzRNV4kqFKMRGypi9w0I&#10;lQB9brkoegxIEOdIAAD4eQiACV0Y4BjU74jsPQjYeAAwjQb06QAAZoBjftHRfw5UiZoZgBc63NeK&#10;qAlU5z3g8ojQFCTQEwew6IEgd404B1IDZT3A6T4ojAfZb4BYxIcYDTfoDI6Ic0KavQCQlw5OVwBB&#10;cgfxnLcgxTr8iwjQfBFiTZRzCGmLNRCYAZoYwBLLsQ+YCyNQGoCqPoFYCBcgElHTe4xIcS+YbAeI&#10;04aIeI6IcLgOd5UAfw04CIfY0AB4zZ2QeybQBJowuAB6QD+b8E1TqmMZ2w3q4QnYBCPoE5uYAAEY&#10;CGHV2ZIYno5RTpvgweREccu2w+RIpIeqK4hJxAAAaIbpygXIZ4YKaZpQCIDiO4BwCiPprRLJDE2k&#10;OhwkkMAj5NSkhaShjY7+1SjaTBeIkJHKI8D10YfyIww6fCaQxZ6CKw6J3RCUmtgCTA4UQiNVLhLI&#10;BGZAEIDUblXdXoFADksACtLIuBdJ/t/1bO7O7W7e7m7u7274weMe8G8e8m8u8286DQ/BjeubZS4Y&#10;e7YZCA04dwew6qGZM4bAdoqYei0wAACFLhohrrkoBgsdNZSJEQ3jru91BG/Y6Id++ghIeSbQdQeU&#10;eAeoyAfO2x2TplD4+Z2eFJFKjeJIxNhpCQfJO6vVhw/xo8Q4BjdZRQCqOgFwDzMIH9XmdoCZId4B&#10;LR+8UZTkuRLe7E5V7T/4jQerYYdKUAAAa5PRA4apBQcAc4r5lQ7pjc48ptFLbb5ri447gZCyRADY&#10;CIscEt+oEoC5J4C4BhzUVpoa3tkLxbmDHQjpWKTy05p4c5QAWzn0CAcxNwAwegygBiFZnQehr4C4&#10;eZr4DjZxZYfdTkP4ewBQiAdgCBHIfJLJD1TYe44gBgddTgdhsodpfGnIitBw25TQ/JMJGK7QjY1w&#10;xSlwexDBB9n07wsBjYDQjoELAYB5Wm2wvm2STtSCteD8RPYAipWgextFB79AAAbJna+jhIcFnyve&#10;unU94Mmbj5wkDoiJaQB7Zh84EI8oKIHT94Fvb6fjRxFN0+b/IV/Ow4jocEBAAAYAaa1wYIbpqQY4&#10;c62IDACaO4NYHoKYAAHoEIF4AACPFzqZC1/VOd/+xFYyp9/iy5waTZPEdxQYdgbtmwcgZYY56Iax&#10;xoe4cBNwf6+ZZ4igAtFIiIf8gg4Vn8gkildJjxXpWT4BOMiY3HFolABU1Tpm2AjGxof2xsNg6of4&#10;e5fHDI7ZHI/+G4Db94BwHCwAB4G2IACQGRRoA4DHHMXjHg/R24iEYXPYqYYZBNrobxNQaQc5Nwg5&#10;pQd4f54muqRs47B4umMVRw/J/Cpg+6s11BGGb14cRYlGN2NoiA7xHIBdijvROoGQEpI4KAGoId+T&#10;FRRSZRzdqTmuRaAPy+AKFGwwoQp/pNUKHMxROwdkeAcQr4dAbGUIeQbcB4fIbsB4AQdhM4BcixR2&#10;OSl01cgjpIlACImQBGWp2TvX4LM2X4iIB4t7M+WYCSnYA48hR35Y0JdOdIiAaYbxpQWAYi2JVBM5&#10;3Nf22XLF7AkUcaZp/CZokl/BXJomjwE4eQxIEDAAsHDA810ZFz3ZiIk88ojYdIA4kggDbBD8ADPB&#10;T6ADoBIEAABA4OAACAwNiIGBgAAADAsYfz/jEff4Bjz/jwAfslCwGhgvBsMFYEAIAE74fYACD2fI&#10;AfbyfEmekIALzgjwAc9cQTeYAcQSeVKCTvAD5B8YBwQigJBUXAYIBAAfgBAVRfj9AD6fr+AD4fsx&#10;fT/hj7AIJiICiAHAYTAD0AFycT7jwEA1dEIRCQAGoUCAAIwVi4dA8Yez3vTheVJZbseIAZzseAAa&#10;TvqD2fFJlM9CL8pIGe7tvdlAAIBePBQNuWzigFA4GAD/tEmf9kfb+hANAwKAAcBgYAAiCIaAAoCY&#10;gAAWBOFAVghvZAMij8gmPZkHdj/f8PijEl8Hk80YfD5nrsd7uADTb7XAC3ZrAADkeTqAAHgywoFg&#10;kiCsOMAgCoYASSrQjyOrQfyOgAfyzoxCqTwhCiTQkfkNQiskKN7Cp/H24CzQmfaCK8gh/xSnR9Jq&#10;fR7p6ex6J6fkXO2mIHAUBYAAqCi8Nwx56H4nIKgkCwAByFAYgAFQOhIAAOgiDIAAc2D1y07r0O69&#10;UtzBMMxTHMkyzNM80TTNU1zZNs3TfOE4zlOc6TrO07zxPM9T3Pk+zekiST9QVB0JQtDUPRFE0VRd&#10;GUbR0tpGrx+oJGx7gAdp5qgcZ1nMAB1Hm+R4J2AB4H4eoAHef1LLIjwFocmwEIgC4GAoAAIgQi4E&#10;AOx4EMAAADgEhgDACAaIu+d55sybpyHCABunKcAAG8c1mngfFTgOBKugOBDdAJboAAIA6NgGA1yA&#10;LYrsQnCp+JoqJ8J6e7Ir2Aqug4CwOAAFoOhMAAeBKGUpgkC7yvE79Ay7L0vy/gr0y1hKMYZLiSu4&#10;dZ4NYaZwGwzxvY2aRwmtTx4tYAgBI2AQBoZlMvrGtDtoxcqNgKBLHgOBbjAmCDCg6CsrA8CTlA/A&#10;AAA0Bq8AgBCpgRctIO5LyQw2tB8w0bh0nKABgGsZoAGscZt1IeBzxQhDYx8Bx8x8CR2seCJ2o2Bx&#10;22KAh7pifawrK7kOo5FQA7ohqeoinKI6hdVgpjlCYn/YqdQWtPFnsmAAHqA6GHmBS5HlXYAHjczW&#10;o8Eh7oQE1Jpk74Ju5SaRn1lx71Z1bd70f/Yt4jiSpKffInwBSGG6B65GICiLm4BauneAywn066Gw&#10;k86IvA3cJ0C8GoIbBjerCmICZK54OqmJ4b3yGQRrwC+kAA2KGN3hmnPDhcuffgyMMwqGum8ABgm4&#10;Z4AFaahg1+VwAAZAdhPAAD8EiTgNAOQEtk7R5j0MSTSxB+LDTxsPPER5xKEkKFkbC2IcI0BogAHM&#10;NF/Q7BpNbHwOccS4R9k5AMP0sgB2oAFcUAAAw/yNslQUSpcK4wAAFNwRll4Am9EiRUP0mrJiGABZ&#10;uuEBSB3LuDJiAFeBJh7KnH6PUpqqlTj/RghNCRwSwgGBCCImwQQik2BsDRK4JQTw2AiBF9TCYIHZ&#10;UAbtCo9B7qnHSO8dYABtDlG+AAY43Bpmea8AAbI64VjqHqfJSxCB+ACLQykjZc4pRgIwARCRJ3En&#10;cJER5FhGVAvMAGhwfx30JScI8cEsgBIiolIai6VL2YfAjA0B9fwMAcr+BSDNfwJQYJTAikohsU0x&#10;QPTLMo9cEmJQSPPKVCJJnSD9HyTU0ZSR5jsNYO0cA3VPDRhCPUb84ABDqNYAIeRmQBLXIa6SSjhw&#10;BlhZQWFcpjwBxRAGVgjKPYbAPKmAcCqSgGAkSkBIGaTh/AUSsOgexGBnjfNYLMY04BsjiHYTpCp6&#10;HFLpZeSJlz7TxPYfURwjK4SSgMQ0Bse5aAXDuJqB0exZAFj8I8AhQLd5SEeheR4eYAyPDfAQWgbA&#10;CiCDTqMAAda4GZmJMARCH5XR/rBN2xR6T0COkeQqccCBcgdAiKmDIDJFwTgPMeA87hoyED5HgpYf&#10;g7iejuHuZ0cI/4/jhH8OlZw/2rj3AOQSBRUwFgNIoAR4hEWUxgLQh0slNiyACZMr+faPwEsErACE&#10;AFMyujLHWfIbI9SCDoAEcYDxVQABZA8XgGqtz/yURWTkc49C9DSHQOMAAvBsjUAAOUeB/gFgLWKs&#10;NFQ+FLScIIAmS8TyugNAkYlepXZQm+sWTqH5EgAHEtIA5KwMQKpSA4A45RC58MoqrBhhUzT1uJgs&#10;xE80dSMIwJqPMehSRqDhGyAAXAzBfAAHAO5sQBwJI+ASBAi8T0fAFAMbqyEn3aoNmmb+rUGkPIap&#10;shlBsMF1oQb0P5vSky0KTIIAGWRwiED6HyTlGSlo90PQmRhXRxgMgUYIlAErMCwjbHSs1cRugYAl&#10;BYAAFYHsagkAqB4AGAaoPPmTelR+TcnZPyhlHKWU8qZVytlfKKgJoZYy5l3L2X8wZhzFmNNRI1Aj&#10;yRqAAcY7FOjhastK2tSh7lQHwAMmo/ZLkOXJeSF5DAFrfAAAxLICzAw2c6t0x4CStr00TEAAA8tI&#10;LOHBIMbw4pBjfhU5syUNgEQ5W5DZ7RGYfL1W8uBcqCrIVVsXNezI9VTgJAMXID4FgO5AX4AAHQI5&#10;hgcAiwR5qYMzXtZfezX78NiQQmcltD6kiajgHVbYYw1GtsZY2OEdbVyfqnW6XKIE+ACLFQgSbEaE&#10;iQkeW4bJAl1wIEQ3WRACtzEpgOSUBoBgFQAAYAYXgCJDzXtMZK4uj55HqPQUjs4cgABhDSGQAAag&#10;4r7jnHif4nMMSrAAAUAEroCiiaBHYsUCI5SGAIbiuEeriSERgQc7Z509lw0nXQsVctwS7EZz+ABV&#10;dSh60PHbEhVABSYjzgAPYBhUx6z8HnDwCBwUnjxVOC0fZCAVPKAq4ssh5+lFRVYPdFSJyy4aRE7Y&#10;kZvapkeHGcQAAyAKkQGqBEuQ5NCF5AGumad0adHd3DeeCs06qzRI8CKsYAAkAxXyDUEytQRgYIoB&#10;EBkl8lQU2JevuztCTlkU+VCQK0RhDdGkAAVY0hfkZsSFsGgR0lghBWAAC4DY5AM1jBUlRDAGpZ9f&#10;A16eTIHJlfYd598zyPwtIQPQ0AAB0jXY2NgYD/h0DSf0PXSzfzOgKh8AmqkMiYw0uCW5cNVGTNyA&#10;MY/BBup5z2wwAFDW4iG7fIitrmhxmZo+7iukfJCB+x7J0PIzo/9NokRZgghoEC8AEgTPTgIggggE&#10;rgVgWjXgMGCACInqSoJvbGJryowCyB0B3jWBpBwL7hphxGvhphymvhth2IVhyJtlUB9C9HkuqiPj&#10;rlikFnDjejesWiMCwkHO9EJH2JUivHmJVppoYDem9ABixpZkVQhLGFbAJt7AUATAUAAAdgWAagAA&#10;pAZghAAAWANgRobCNCMtUk3EulAkdL0E+CYoNiyv4tHh1B0PhBsj7B5hwoVh+B0j/B/B2jWB/B4i&#10;oB/h6i9B+h7KHh/D2j2FLHZCau9iwHFv0ABgGCLgDgImjgVgVGiAgAgiygMJdBsh3iyBmBvD5Bfh&#10;nNLh0DOmSjvtUiwDyJkJlJkKQnmiQkvgEjegLnXgQLQF9B4CyALqWoflApTiPHFlwkJACuqiiCPB&#10;sqamuAEiyBrAFi0B2AFFtgEI5DcCKGUDdKpiGQYo7qQDdpUCMNZkfAhAWklAagSDCgTmiibNFCoh&#10;7MSh5q1h4ieh3h5CoBxB5mxBuB4FmhrB2BuHNw8krmctAgHCKCJi5EECNvyNwlWCTQtiGHdtZAGk&#10;rAaALxICOjjBihzD/Bhh2FLBhB6CwgICsgAAwgRElAgjGEpgFFioZCah2h6ioBqhyn7BdhqhlFpB&#10;2Q0jAIlntvyHbCCJOCyAEmaD/gJi8DYLoJVSFCTmEgBgAiGAMgFlagYALEpAQgIErFbjElejHk0G&#10;ErzFIDxo6QHkLMMB7sTpFByJwBdhmH/BuB2lmh/OaitjdFzDdPvofofSmKdFIiPuqjeMPjfmorFQ&#10;dFWERkRsOqNwhFJnXLGsTCvD3CyxAB+h9CESGkfkkjlgMDpAXAQo3h9EcJCBshnLMzIiZAQkpAUA&#10;PEpAVgMkpN3jCpkExtksyTZTZzaTazbTbzcTcsqMtTdTezfTfzgTgzhFEmEJplNmxBjBrmthrBxR&#10;9h0rei0ivC9gIsBAGsBAEkfAELIgCC/J3xViTHUQZHlFgiGHtCGFxjdI9lTh1BymxB3B1qMh4h5i&#10;mzOiaiNOYHlNhjtp6P0FiGVNQmUwWl0MWpWovkeCLgPgMsjAVtbgcgRknANgIJjIKpmmKJmjvr3H&#10;oUNNjk2kYCEM0CmhsSzmsBoBjpAByH7CeQ9nZIbNPyCrECwxrkLsOovtTuLPFHzt0gGuKgGLfnzt&#10;FgJMBt4t5gFt7ANSnrrmbIhHsF1GDlAkMFnBzlmhehnBhmuByBtFUB7CkncCMAFAJCKNETvFwm/A&#10;DB3oxqMobB0tzB5FiqcCNztS6ACNuQtOfIxsEi9vYzpuMgKjjB0B8lLBlBvLbBuFkAAB2KpubACj&#10;jNAi8B+Esi1ligKyyF9B3CmgWxAAVHIgJnjjdoeOBpZCxDICalVCyAAmpjdi2nYIMJptwFPCFgAB&#10;ozqD5gIjjO1iuh1oeRdnqxeULS9I5r0HpO9HVi0AOgJiLgfAVDlAbvCgAAYARDCgLrWE9ESr4h8K&#10;Hhus2AABkhvmQhjhvrdBiBwpDs/jHgmAUAdgAAXTMOLIguXwZMjgGipgSALpdN3ipvwmIr1L2yvv&#10;bJnGIEupQILoKh5w6IRBrGNhvBlhmAABuBgD9B4BwR9gBprDXrXAFVOmlyUi1xciwgCPsOfG5UAU&#10;8FxLxp6MWgBKtp4SliIjclwp+ACgFiLkEH0sMB+M0h9wLCTNNsPCMgKmCAEAWJhgGgXJhgIgZJgA&#10;FAOtasdmYH0j1UMr1mECPv4iah4B6ikznqMhwB0uDwPR9hjBuBoJFB1JBh1B8jMqZicodFjUY2oH&#10;BiODexswZKrwcpRl1p3oMKtoiwhM7CSzEB+CCWYjjNemCAagVJhgvgeAmAAAbgRwEAJDZlfv+Nik&#10;vSvEwLomDOBNgXLGDVf3LHEmEF2TGDJCmh8rZCdB5qHjUDMh8Pg20DOh8B4jMh9B4DMh+XZifC9F&#10;VKHprOJvyp5qoi5AIgSQsAPAegftHkqpCBxFTxNDWBoBtFOh1B3lTkEtUIp23uBnnCRO6kJmDjuF&#10;IgJTugSh6nPkigAAQh6CyAIh8wVQZiSxgC/jepOCYh2WPuGAGiEBrgFiyRiCMB3ygIfgElasEiLi&#10;IolliXvopqOQYKtHaAQALkfAh11gAAaASi8ATRzMAiNwyMOMPulM0CkreD/BrhzGvhkBtISh7D5G&#10;jCpgE0cAEjaFwtHCSXQkHSFSloxrrAQLwQmgNsfiVDEhph2i9SMlLBZB1ictYCugugQi8AgN330n&#10;diMWbr+B3GrhsBzH7BmBwBqoRB2w0uni0QuADvoIhCMIWoXHNAIALlalcDjLISuJS46CPUgipgTA&#10;INayqF8gQgHjnAHUlSt2Bn3Tvu93O0KDsqskNiyBvBzrbBghpBjAABth1loh6TuCo0WB/B8iCO4i&#10;wgETrYBsFXgrIHsGoI7vJzAwfTAkQl1iyWejf5YQhP9EXiEOniakjHBG9IaCGAMAIN7AWAPwmATA&#10;OwsO/MjB3PgAABdhm0rB1h6D5AOANgNgAATAOQsAYgPRIAMAHlazXsl3MTh5x5yZy5zZz50Z0kyT&#10;eZ1Z253Z354Z4lDsQObSyqLpwBdBnn/JAn7XAsQrkC9gKCKLm1o5vD/1Flfh+lijfmpTPGpic33Z&#10;b0WC4V9uCNHh4imhzBxrbB4h4DOkcCao7nEPHu9LzwwDtz/wWgDHFnlEIi0MCCIAOgNMjAWAQQmN&#10;cknNeDlGJWovIPeQHEtaejzB40ts1B1ODhqhwUshihrWGBxB1FO4cP3oelyNQqpkv4bEUCCB9h8C&#10;gWWZQiusBiLgGgKC6oot/rrgDEfU+jCt6C8APAGGCAJgEmlABmalxIfrEjupriapApwBeBnH/Bs4&#10;trMsOCMaV0byBNYCTLXSFCGh7xeDMlwh0i0AHB7CugMADI5AJmktAlYtGQtiwldiNgDuza6DjAEg&#10;JkfBvPghahmYvhoFNqlG7CogCRFt6iKiLqQgMEbAAAYjOQqkZnSiYgKVOy34OgCp6HpJZB/5O7Hl&#10;WVUC0kGulABJZACwhB30BhsEsD5yPgABlgJjjBzVYO6CSqgIJKtD1IMQvOUCxC0ALAHjjAYAQC8A&#10;bATN7AeAVklAPALVGOCQekNESjgXAqNJsOeCaEYh+CEB5p3YijMhvB2GrhoBw0shrh0JBhuh3mxL&#10;xDDAMo3rSklFhz+CGIgDdNZ5qgegUJhgQGevsl0tU1/vHtjGHPHWAyuwJNl5LFmhsBgn/BvBjhks&#10;1BmIUB1w0onjdPoFi2MZQXgqhnsh/Cw5eof4FO4zytHDADHvtnnVWLH8CRSiMkEonC5a1Rpcw4PV&#10;ACdQ9KsCG0ejXgPozAGAZAbNAgUvTgGgQLMACqADyoHmGJmXOcZjtCSj2ich2R45KUpJCH8jPUsW&#10;Gh2ODh0ZotHh+FLZOok7GjspKCwsQxfEGYHwaUn1hYyMMZXQgwf4yKbJZkQbmUBgBbvAYATsfgvA&#10;gICAfATpgAO42krp+XKwIde8ZTYvboLr3GD5CPG0NvdRtLFsMB9LiCoh5ikpsi06MCy9oCvXcos3&#10;dorivIqkcEVRdXggEgLElAJgUwEGxDjBeBqj/BmKJClBzioM0Ce3rvsqdEGmXxWQVnqwadktiiPA&#10;MB8C0AYh4i0ASh6b3h8CCAGVQmKX6X6WOF0lPJOCCgHCEBrAGZGgGCYh4zsYBlajACLjtqPOAc+G&#10;EdRAAAQN8DFAYjlYLi8ASAMvEgFvGNkh6h8qHxQD/GMr75IuFuID/UviIAFgHiL66MDofKS1hHoK&#10;SQWkpgGt7AcgNxIFzDChplROzh3iEBeB2CcgGWXAvgQDCgebVN7ufObM5j5hzx98IIVhzzoB3GRi&#10;82rwdC0a1JLm7oWia2mgHkkC9gGDjUApMccJpsKuLPWgNgFElSqZqgWAKIzU+jEpkQwdASw1gqr8&#10;ZHn6KnpByh2GxBkzQJAB1pBh0lRieFTlTCejriY+jIf4zliKPRTVeMWkIJpCSl2ENZWYPo8MNEWZ&#10;aEckJKgFi8OHfCKAPgJ/GAQI34ItagKxGrd4wj7hlPPhzB3w0gJAJjCgSANLMAbASAXAAUItfdj5&#10;wkt6hZ5fz/0f0/1f1/0Z2f2f3/4f4sx9glCstk2L3f7fK9hDRFLCAOh3OwANVwNgAL5nsUAOt5QQ&#10;LhAKAAEA8GAB+AwCAAJhEIgAUhUQgANg0KgAGgYFAADAECxh/P0APt+PkAPl9zZ8vx9Td+PsAPV8&#10;zZ7Pd7ABxOlygBpNtqAB0ux1AB/VQAAAA1cA1mtVp/gKr1Z/2GyVmwVis1+uVawWMGg0HSQOB4AC&#10;4QigADsTDUACAJBu0Vm12uyVex4WsYjD4UA4vDYmy4iw46w1lzu6psxtNCmN5rgBsuNuAB3PR4gA&#10;CgWNgQCgYAAPUgABAMBgDFv+uWCqvx+2N+vp+bbhAICVkEA2Vg8MBIAAvkADWS/Va4EgPXA6VAAK&#10;gqPhIEXEIAYGgAI8cAd4H68A7WivcANhyaNdM1hgBvOtxVeW68FAcAASBqLgIA6Xqqqp/wQrCqqw&#10;fTDnwqoKAMj4VAkkYQAgwAKga5gGAQlYBq26ABMEAiwNgjYBgO2prKSABVF8ZYAGYbZzAAdh8Kyf&#10;QBAWlgGgu2QDR5BYAAyep8AAGR1NOFh6SOEh+KqCICt0BjagCA6NuIsEQsMw5+wOfUFnymR/nw4I&#10;BnumQCHsmR5RGABwP6pgIAQABjAoi5xAUjarqqAUEsaxTCLHBLCraqh/LG3iqw61wPAquIaBIk4k&#10;BqwASAzHirqAmibHqfUjnme56gAeR6noAB2noeaGnoeCGnrV52HmdwAHVWlUnhWp0nigh2HfWp3H&#10;seQAHsfkjgKlztIqAAHAIBLZACsAFATHgJgeiYXhGFIACeGwfgAFYOhEljYNeAVDsRQLCtwyTDsI&#10;wjH3UsJ+n64J9KGABxmmaYAGaV5XTgZUYnocx0NsfD3AQA1p4YAAFP2BABrA1yrgOf7Vn8jaXtri&#10;bagI1joAO/zYStN7GpkAR+OCs7XgJjoETrIKLug2qeJ6f1Eqpl7UAmiYEhMEgAAYEoS6GEgTP+C4&#10;NOgBSVpcl7JXkxmpaqybhXnPsvgA4DgngetWHSeB1gAbZ0vyaBwm0phyG2ABrnQbyoHogijqAx8Q&#10;ai2U+rGAh/Ky3tFZzPsF8Gf+dAHraYqqAcoU2sYAn2mWuTJECqI0kASLwKgeiSAAfhUGwABUDCRg&#10;qBj06mxd4q7q3XdX13Y9kw92sgslCsfBCx5zA2Vown6qH2oB/eFTcyeAf97URAze6wtCrn7kGuAH&#10;OprnNVBZGO0ZpG+gh5nsnp9a3ibBMHIfyt1vcEK4rkDtesIDQSD57KqGx2qqER6qqBvJIpxwAkFw&#10;AKuAOAJYUrAAHOAcqoygHE2GsAsqo4wFlgHiApHgCAEgWNekGAxlStLxd0bZQqCQRgZIuEoGYGQA&#10;A0BKRMD4FkeAQT21deY9x8nuHSQ8go3xsgAF+NIY6+h4MHAQBAi4C4jEoAeeMAoCD/QjMoWJvZVw&#10;MAKAgXUCi5B9gDOYMkd5YBoKoPsg0AAIQGLQDGB8j4MwGn+AMP0mw6B4I1GMOEp46W6H/AMa4fY9&#10;kjjrHQ94eyqB8AFJkP2AThz9IEYfEth4DCVgGAQllnjh3dyKfcAcARriNI8A+A9pgMQMNJA8AyDS&#10;JUsrodlKtd0UV4NThoQ0eI7QADUIOaAdI4D7DzYOO8eyrx/D2JstE1ADU6oDJfIo2zOpLHCcgbWD&#10;yhUvlVS+TIfxvHoO7a2TA17fzoHCAWAUlaeCPkRg0B4CYGEiATR+REk5Fi4gGNUAAcI6ili/IWUg&#10;do5z/gLWgCEC4HwAA6BQDMAAHQJTqlYYpqS72pOsoXRGhcUXbUSotRejFGaNUbo5R2j1H6QUhpFS&#10;OklJaTUnpRSmlVK6NO6opSymFMaZUzppTWm1N6cU5dmZKiFK6X0adZS92DVGrGHHgPM043BzH5Go&#10;N8z4yBsDNAAPdUAAASgcBGSgCJcR5gFKABIB5HwaAZLwCACLTE6RMXNCFepwSaPhH2T0nZwR4tgR&#10;sPAgg2RxGjGKNSqQ5B2T8ACnwra714lZmg1dIbtCzmHUSbctCjC3pEA20wFQIgVAACACYG8ZQKAd&#10;NRKpEdPZYmRaq6syjkDGUUUDNUnxwRvDnl0MAaAyG3jih6Okd5BB7j8PcyNmQBT/WDI2tJ9Ji0/G&#10;TQSoV3gALXAHASf4BgFyPgMAceMAwCU6mqSyYcAzITsI8AcAci4EACwxAOeMCACT0wEKuPS+AABv&#10;jkHCnYa9UhzDxKmAYBh/gCxnIoAtD70je2LLQZSx4AANEmAApYFoAATgWoEBcBpEwGXZefRWZxji&#10;sjSG6OQAApxcRBqhiAdo9Uco7P/dNICQjhAYSNCtJS4R4nuBATsAAD0Qj/AXNCScG0rMOJcWk3Lk&#10;5uE+Kxb06A8yZD1MOOliEtQHJ1GCBJHg3wEkbH3NeETkHamTXWZVd7tDhGNcEVWSZGwIALTqCYDR&#10;KwdgqPGBsk5Mx+lHHuPtUg9CjAAe+qQeUg1Uj0WIOpVxpB6rEHgPdYj31UD1z6PquL0CZIgYoa0A&#10;CKr/LmYkS9FRLwHAKPGBQCUGgVggaMEMF7olMWgAMuZEbLV3KCXVayiVcSej2HmsQbwzBmAAGQKY&#10;UpSBnjOKpMI2TWwELJIoAcrICzin/lUw4lg/zagFH9tdjC52PgDNWzGDcqTBIJZUUCABYzZlmNiA&#10;PARWGRm2nmjsuIA2fEUA8XQBoKGkgLA+XQBAFZ1AEgtRLW3BMxSrXbc1yRQBzjvloNgcrchpNtX8&#10;OAazZT8AAHQPSWg8x8qky2gfcnCeSKEJin0q4AmtzNcWa/lc2GVOMTCVgfCigCFjH2lUAAKARNJC&#10;eDsIznwV2dBgBtowFwHEfLTaWDzWadO3ldUFQmGqiLyoc+yhrzjbdYmdn58AABzKzX8NhGotBjNu&#10;GwOIghvdxlhZO+YyViX0u562VdvxYwHs6BCPQqoOh2FVA+/oljzW/OMQXe52yWysFnHGAYqoxwHJ&#10;HGuAwqo5YZj2AURcA4CkfmwJX3V1vUisvuUOCfBYAAmA0aZCw5gGgJ3iOr0wro+F8GkHkO+WtuAA&#10;C9GgMSeg7mDgFmMf8CJF6wnpAPE4w3S+pu3S6Si8iRAGQqHkP85gxh5rQHSPo/zIyXgxAeSsKnpw&#10;Sn+z9ok+w7D8jHHEv23pNgSgY1cPwsA5xxz8HQO9sg6B+KvHuH8JsNoNqAMkYuyTqASAUTqOOJWA&#10;I1ey6hEQMg6LAOKJeA0AWg0BkAuaSA+AchUAeAOR4AKXM6o606apA4KHa9uPeHG7QHQl0GyHeHG0&#10;G9wH+OAXPAmja3C6scmXqmsUAzC+fAfB6eWmWb6b2AUAEP8T2TqAi82PIisAAAsWwAAAwAiJOA2n&#10;SPIAaPSuimONoMKHAKUAAGCiAKQHYKWOsJeBAAstAB4BQL4A8AohVBIomlcoeoY6cpQ4K6fD5D7D&#10;9D/EBEDEFEHEJEK6epdENETEVEXEZEbEcpkp/DylgdctJECMcqGtMoWHUHcloGmG8IQGsHAh6GuH&#10;KNGWkKyBOA+aMiQPGHgH8VQAmAaiuBqA4BWAAA+AgaYkmP8RKNqNukUQQQMQSwSqONOHGHQKWGmG&#10;+4uGGGoRiHGHWn4NYLAlUXYw0NwsOXazMhEoYsgASkgI4AyR+BYBALwCABSBwqsAqoEk0RRGqpbG&#10;sMahBBLEyK6qoj+HkVqRYbWGGGeiCtivqTGZwT+NQ3eROWiuKRCb+5Ey8meS2Ni6mjgJsOINqAUI&#10;skaIuAYsmAOj2ds1eI2kmu2RSfeLASmY2ZCH9BsHuHe0KHWHSPsHIl0HoH0KOiKR4AM1CNQgwNlC&#10;+cO5ESG4OLMoOAgnUByBABgwhHWI4WYyyuGp6UIdokUGkG4KWFQFwtsGSGyKWHYKOa4AEIvG+R+k&#10;2JWd2AAA4Sawajk52HgKOA6HsKAAdB49iJZGou+KxAcAEATLqSsSmKxF+KuTGNeWMJmLCHm2WPeQ&#10;6ISAcWgG0RKz80kzsKquKmjCAUMdxKhMwPUKyu+NqymKOAsAbJeZe46H29wHmH0VYmEPcHy9qJ+K&#10;Aa6AATMOCLIZAJeASwwQ6OSQ8xzN2AcAWPAusxy1EaHN2AaWqJROO1CR4AZI0I4AeiuAwIkJQ4G1&#10;iMSqDEoo8iiH0z6rwbIG4GVKwFSFOAAHKGkX6IxCMKuYkLAYWWmT4knM2MSYvJKK+Og2sJYPWOgZ&#10;CeomONiNnGo3Id8ACXqMMKBFONs3eAEAgI+AMA2LoAUBCqyAYBOBOP+A6tAAQAoI+v+PHAa/M28d&#10;ap267DpRDRLCDHqK4zJMyJwJ6HkVG7A/0AAG4HOG+AAGgHGbWGUG64uG2HUl1K4VeTMJ7J4m+Nqm&#10;tCK5QcIKuH4cga2ACmxQGZS5gfFMAN9L6H2Ow52BHQqCiB06CCCBUL4BYA0qzNA6UedD2MesOpsU&#10;KS46gXVOu1m6qMhEjTm6mLGHYa+beG+loGUesISGfRqG8bE8WRMWkWiSsMIQWMIZaXiSGyMAUeaA&#10;qjIBKyYAABuHYJkA6HqZSg6K85TOtG0sbIIHCAOJkGGAcPcGuAWLGHUyiHwASLi82g0AEnFL84RG&#10;0NyUCBQA2LiCcBsMABmBGI+AyPKYex+diOAKAVMVZH2AAFyGcGCvkHXDQAUJfJsPJQ00yu1VuKs7&#10;o5QsSb+WgH0ACI+HKH4OYGgHyiukmLiB6AoJWB0AoWgBwAkWgAaH6SOHDDO4xBkGqHVRqicNcB4B&#10;EBePI4FPIHKRrRmPyGqHWbkHcHyWI+SJfAaJeNnAGzYWaAgiZMOwTG4+aXacOKzXmiuBQAkoEBDF&#10;zLMR8aGOzTo+corEqoxEiIcloGo90GwHQG6bKHbBkHc/RSeKyNZAG+GuyNclQ9AckkPQIUQKpQIe&#10;ScLKgcIUUkUwuR4A4wqoOAeR+A8AkR+nIOaARLAugYe+SNQek0sMCdbDCKWGEGkGSnoHYRqk2LAh&#10;etAB9TCABa9DnMrRM6gsNRJZiy+p4otTTEfcRcTcVcXcZcbcdcepNERchcncpcrctcuojTrDvHoa&#10;rZnTYp4dwp5c8aqHQHaKmGcGwGitvZ4HAHXboRU52A8aEiQR4HezuAAAoAciuBuA4BZa2hUWSNrO&#10;rTnDwVy4eHAbWGeG2GqAAGWGwM4vyKmNYRQcsalKAw0T/RStSgNUOZfNsn8YfdywgA6aECABQs6B&#10;IAsBAJQiaREmhdHGtZizEog+aqKKvBSVeG2HObkGpE+AAGUGyM4HSMwNlBENfgMRTaRC+sQdbAih&#10;DG2OIRQTlPqKo9oMKQGNc1EJWAaAiPSWoTrGoNRRAu+ZJUOSgN9GAkUHyz4AAbo9wHiHc9wHe4cu&#10;cUCASWuIpJyOsNcuMmXIZcKK2KzV6JOBmA7d8BIAmA4O0AUOYvGWgY8WihBGGcGGmG4xAFWFzbiG&#10;S4gIaHsKyHyxUPER/Aa8+eTb3hYBvLUBOHcPcxgKAAXSYKpL6sGS3MdCSSsAVeEYkNldgJcS2ZOZ&#10;0ADSoH8TeH3MOG8AWNcGFMWlqMS0MKJSpYuwyfcLI1kzKuXMvc6NIOgH8bWN6RqHyH8NOfEPcShU&#10;6KzBEI2RURRAaYeASWgAiiQI4AcPSAoAWOZFiiuzWvVObliPGAZN+aHCcjOWgjOJWP6TqZHF4Z4X&#10;RUSMGorc1BMo2iiHyHsVIHgHVJeG0GSxJPE7AGoKfeym+ONC/WQT2KySxnQfeYq2rAnnWb3e8ZET&#10;qOteoStQCbvSczKuiKwAgPSAMA5iVQmsyaIaSAYBIaMAOAslO3iYnEmg/czTalWMFeKmcdZHlEkM&#10;KKEhwt2NAHLRqe0X6Gi90G0HTRqHSVwfErdjMcCMQZ05Ua0cYccIxSlppSWTEUUx+H4AiWgBaBKW&#10;4CuB0c8B+BQBlKSoEAlOC6XREtUMhfgdndCdtF+MpiDbXZosgMZmfqhDoUHAeHIHUWIGQGoxAGSG&#10;sKWGUG0/wHeVY29eENnJI6bMrTWK6MWH4UCAdjiA6Qe52HiKqBkHaJkA0TTThOtbWTeNsTfkILGG&#10;+AOOCGAAaKOGwU0HfleJuAVVkASJPVrLIkVb8LIKqsQK5L6dGA4LiCfd4AABjWHCjA+IpAcdickO&#10;Cj88kNFWeGaF8AAG6HQPyH+YcAO/CPOAuOZAQWhq0b+yNCCHiH6WgHGH0iuHOH6OYKmOYA+AYiuC&#10;xayoHXtFuyyJuHs9wGe90G8HaKWHTu8O0AeOYCIL3dwAOiuHTmyPff3f+HEKeHMHmbJGmNlsQLDB&#10;AWgAeAq+RW5ZBEvSQm2OwJXtIR+BEAfiUBPZQI5Itofoow1qdfshoLWSUloGkHG4uGuHPZ4G6Hax&#10;BLZrWfeNgJeSDAUTkNSuKlVaWNtQI5aZycmcchCUSLSQTSPA+IuBEL+qsAoLoBMArfXTMNfRBh7H&#10;rwIMgHDGQAAtoGMThGiNfu4BC/kAAB6BTDgoTb+ayuWLLonws+fzBHrodmhcLcxzRzTzVzXzZzbz&#10;XclzdzjzlznzpD9TrwqpU4K1tmjy4atdKKmGbeePeHFZ4HEHbJeACYcBCA3fXdoWKcjCiAgOYBtF&#10;qoPZaRRsIXklfcAABq8n4GSGmRiGiG5eY7Ibkl8WIOjyMLWZbAiK9Gze25EONfa+KLiQ9LJjzb2A&#10;wMAL0BoAABMdKAAToIuYkYrfhe3b+UBeIdrxsa2KSKWGOGsRjGUM/DCxA49Jq+UmQZcJeWksS+dA&#10;jG2fWNkZ4AIAWZJL6uaeSUIa2+SP9v+I+Q8WhBE2uZC2WmOfemma4eJNiJyKCHgWI+AKmHoHeNOH&#10;x4OOgNiAVW0OPifrcLVAeSHksMQO8Ljx6tAL8MAA8AinUAsAYQ5bLlSXYuWcGGqG6KWFYF0GU2AP&#10;g40HoLGRxJuOUOgOycSOCA6VEoHjUHcSOAqHoOCARjiY0fYLMctVrGo2YACAQLPj2SuZgSs2jG2J&#10;cSsASJeHK+GGS+KAAGiZ0G6HWVQa+KASngYLWshs+avCBqumdkCACNOfivqyylogwKBNuKuNSOvG&#10;+POAWPSAiLgJQOcxyAcLj77l0dQJRN3Nuu2eku+OlRAZBHdAn8XC/ihOrQPqp2S+Watq5y7zOdkh&#10;uPcHkHaIIG3m4TsFOFIX0X5k47sXaYZnQlVkSONMcARUPnYJbPoNXPraTYtgOY5gNxgKvgtkrAQN&#10;QAwnUASBRQqAYBQLwAgBMaSAUAwaYAJOZj5h47fHmljTdz7TedulfdHan7R+2an/GtcHw0nJYNOH&#10;J0OlqbUAAGEG0qkGnBZ06v0AAHfhWMKyNIIm6IAAQAAH4/oG/H6AAI+3+AH/CIdBQAAX7CQE/YM/&#10;gUBQAAgqEAAMBQLAAXxyTAAPRKMQAGwiFgADQQConA5tN5xA4bOYFOZ9P5+/6FQKFDX9R5wA6VEw&#10;DPaBT5zO4dOoFDZ7TpsAalN57RQA/qG3HI7gAuWS3gAymu5gA23K7AA73q94UBQGAAGAQFOr3A4F&#10;TazUH/V4G+wFDQk+4MJnrBhS8YMLHfDQq94NN3/fabf7zHcA/7uAMNA26B34AF+CnqAGyC4G8QTr&#10;n6CQeAAMCgnEwICYc/8vgp3nQABwJexaHQcACgOQ6ABkIgiAAgDANwwLfaIAIxBnw+32AG0426AF&#10;wzF/4HPaH5WoUDgQAAmGdyCQZvK1e8BTINp4G9n8gRzn01xpHwDAAHoADogiBAGgAGoJNqLAONqG&#10;IHAOAAFr6cp2rYYRsmUABxHidC8APC4PgqDQAB4ESWAqBLonceJ4LadZwgAZBxGkABwHacgAH0fJ&#10;8K+fbTqkBD6gACQMAq4YFt4oSEqmqjeoGsDTuJC4JAPBoQggDaQguFAAA0BYKKYv7PymwKfqwqCo&#10;swvybHUeJ2gAZ5yGsABrnQ8ZvnZH55HxBABgIjgCgK6oCgQjgDANC9HI4AVJq+oZ+t8myGqHKqcL&#10;3TShoKhIGgM1wPAfAwRgk5oVAoEIAAoBaQM2wM3TYn5vnMcQAF0ZhggAcZ2HOAAEgaBgABEDIPgA&#10;HYUhkAAPSXOVM1tTNavYnk1q2rKhr/aU42xN9w3FcdyXLc1z3RdN1XXdl23dd94XjeV53pet7Xvf&#10;F831fc3qLbV+YBgOBYHgmC4Ng+EYTdypK6qFa4Rf6asFadsKsnGHpudJ3HWABoG0ac9nEbgAG+dU&#10;fn60IOA1FQFAg2rbIEDIJSaG4NhWAAOAYmCtW6nSuTkgSjoMiqEm6chwAAXpl18aRvGuABznkuB7&#10;H5IYCgIAiOgE0KfIyibB6/b6vzWpjpZbZ4KA4ACZveeB+wQCQIuiGwSBgAATAzVwLgY3IFgM99yW&#10;1hio8GrFayK056HuuhtnI8ZemcYgAGwcZtAAeR7QQfYAtOBQEpoAgDI4ANC7Lsa/J3oa8L02wBur&#10;1yOAIBGsoUveUIPIrtHsfSFANrIHAm2r6NcA9ENtRNhgG94B62r6kHyfvecU1Z3nesh3HGdIAHse&#10;R558AACgS98zJBUj7VriOMJsBXlPgBTog0B4L2OCu1A6CEDb26IF0XaSvFeGuN4tgrheDLLSNdH4&#10;5B4mnHsAEmgBgHgZd6bwAw/DvgeHiPYAAOhzjxbuO8fJ0h7kJAOlJTpfiegChSAQv51yBgHL6Agu&#10;7yi7gBAMfgApAgBOzNskkdoEzXDUAyg0aI/CGjNHCWROkIYcppIGp4nCmyblgKkQ2KBvyjkNLskN&#10;CyNAMAPd4CAC51QKAPQuAlv4AAHAKQaBMBhIAIgMNqsVYwDQFx1juhgmZtmsF4eaxIn7QiCD8NOd&#10;53g+x9O8aIpWJ7rGsNZUibZR5HSlthW9Jdf7YCgPqJzIh3j3IPDbGYiAYgphRohGeM8iY+XeADUu&#10;7Uu4CFKN+L3DxtcKjhkdZgXsAhoCFD+l480AjpVDNZAEcUiZdiBlLAGAxYwCALIqASCBVwCwVJjA&#10;YCMEhMQOtqS4g1si24olBWoz0p7EWfrmikTs/M5IUFAkJAxxbJB1DlAAMkbaOxoDiGwAAao5zxjj&#10;HeiQdbmQAD3H0XSRg/5XnaIMAQiRoqHxGIiRlTBoItAMJoAkC7NAUAvAAGIHITQAA5BGC1JQCzkv&#10;FOqwM3zQyK0HHwkMelNaDj2g0PmViQJEHapirMA8kwEPiQwAs1wCqkLDASbyR7E5xkOcMxcqBCCD&#10;D1O6AAaw3h1AAFkMVywzxtLCHSPA1Z3TvqFL3CpTxW00lOKuTuuDYC9Q6I4AACxOwXD3IECYyAAA&#10;Qjpd4BEesJibHCM1LgvLQZcD3AKQ0bRCwAC+AWggbYCi9j1AUbUfxtDbAIOioVC5Ca4lEKGpMgRG&#10;y9gvA+SAKIODmgwOhGoBUkJkTnUqQ0hBCRtjmLQLoZYwnJjlG2AAeY/ImN+PgBxJoCgHGuLudgqp&#10;FKDzAAAOsfhHBxD7OSNMfJMAFgEOiDECSxggATQaEgDBIARAJLvImEI3B0FoF4NYYwAB2D1g8BsC&#10;6KgSgXBAAAFoGQTIYAOTQdQ9B3gAG6OtXQ0Bzz9HCOyew9x4jySAPiEJXkGE0ApfptYDDXJWJrXC&#10;tZRjtOrayAl0IAAOgNQMDMC4KVngOgk7MjjzGuMRcHVBcC/SfLXHSnUAAzk8ltHU0gcw8HtD1oSR&#10;2Psx4azMAMXdRCkpcFeMwtfEcupNRQKEfsfxp2/E0AyApM6qUwAuAoCUAAFQFnRbEnCKpQ5BW7t6&#10;MpXw5x4VbAozMAAJQNquBuCSkAGgJEwkBU+QDD30zhJ9OxKdUWFaT0ppXS2l9MaZ01pvTmndMr+0&#10;9qHUWo9Sal1NOo7K2H1TonHjuuU6WC6sx7j5TTDlaZxIGO0eBZBqDhGzVgcDlhqjkuGY2EIFwLPz&#10;AeBM6ICgFk0A+BRFQNQNYyA0AxJujtEzmni9ueY1hvuWFuMgXdWBxOWsHCGIxCTitZdYb1Nxg4rS&#10;aMxrUgyszikcZk/MFwIAVWdOqNwdo43wAIOqC8Ee/wTgYVcB4CKKgHgIxCuvWqa52yXJ84qDQ5x2&#10;scGoN9p4wBo31HCOrgmXYXPhPe1drJg4daPUtQxtbyAI5vbWAc95oCBMoIaPkAhCR8neSA4qPxe4&#10;5LGAVRo2yJjhyTvY8sAJHNaj4arcQemFh2jsTsO8cj2h8j1g0AJq5ttntrAkck3aF3vzhy1Owq5P&#10;S8wz6jm0BgEgAAkAoB7u4E0wAjAm2oCKxJ371scOFEgsRfDMRwNZH6PYQjzH+e8A8EXjm8ART0Dx&#10;coNjog8CMeDvAGkMbXYR1CcorHsVmQov8w5kw6hh60gcOSFALjOBRBo9UJgAHCCTu0RSEi+Gs9rC&#10;MGmuWGKmU7LBUyDRVJt8snZFS9pPI4BwCaFwVggQaD4FZuQQAWucpQu1tFFKGj41lQrWeWdFM9dB&#10;aTD5PXEHm94eP8y4juLJTiDR2yFfkmcsZuQkACgCpJqpZKDi7RbXDHiqRcwfymKRJ3gcAaAZoAAY&#10;YU4UwAAbwZYZI0QdzBJIB3g65C54ovYBL2S9ggaWwA51gA66iXovaGYhQzJ8B0j9SGyXgBylYC6C&#10;QBQEQEQAABgFgkgBoEJVwBQComAAxlzgo+yPrRJikBB0xODWbtZciThsjt0JzR4wgnCKgr6mIegf&#10;AugdoeRGgb4dbggaSfhO4cCfoZzXz3QdzrxIQr6QgvAy4iiKyiggj5YpDnQ7UEyzI2oDICxMBZhZ&#10;wMQHAJQAAGYD5MZ0TG6P5gSCw74esSgAAdMS4tobZkYckTgADrIuAegepBCQghIpQvZzwmgC0VRY&#10;8HhZ4D5ZQDQDZFQBsWic5f8AzirW4n8L474dIdpBAZ4bKewWgYyfoa4cAuDoIhKIwnaXD1MA5byt&#10;6KIy5Q0Ea75Z54wGgfw6oEQdo04CQbx7wBYeCEJ5iHTK6FgiaxAmpIxy6VxyYAx3gXoBRBAboBgu&#10;4fYBYmAARGAvBUiSg6r5Y3pbQ34rw4ogT2gu4GAD42oKQHLvQGAEI6IBiGR8C2o4DEwhqARXQXwZ&#10;4YafwcTX4dgezBIALFTNoDxAwBsG6Pzlomzda6ofojgb4fI5IcYfg5IdwfwkADwBZBoKCIYlK8wA&#10;AFIB5BoBwAIgwd4eZGgbAc5kYYJD4AB6A74GYEQFxu4DC/4CwBxM4fIf477gSewbodxH4ccsoAAd&#10;Qd5O0kh7wfYe5Ial7D4mgCYDp+azI1xWb5DehnwhIp0F4DABTuwFgCrAYEACBFQCYBB4R5BbzWUv&#10;jjDVJi4nYdBqRjocRp4bwd6eweIfJBDqg74w4gaEwfIi4hyXp2qJxsYqQ34m4zRrjET5y0QqYA4A&#10;ZC4CJLju4CBtTajGQDLbEBIrxS5T5oZUEOg7qEIbQcotAXoZ64Ad7q5Y4DRZQFIDqba1TGQCwB5M&#10;5KbeTWzeLH62yTEKadMKsLE8LU89M9U9c9k9s9098+BfDUE+M+k+s+0+89jVjRrVZcMXKt0JpeZT&#10;cA0KM85oBccXLtc/5jBf4eE6IcAczggaskJHAbgaAAAdweyDzZZBQCTuwCdD7P4Cw5oGgDM304BK&#10;syEBQADDCEIdZ6wAAaYboaoAAW4ZIXwAAbgc5pCjEdRNLdw9goR9TRjOgh8iw6omQ1wEIC7vQHAF&#10;IGbJwu4ZocVGYfFIoEwD0HoE4DMHoEoChZSIA2s8zHap6tkyKKIoYdgeIsga5kQAAaQbpPQZYbVC&#10;xOguBExC5RZ154qSk2B747DL55wgzEBYwEJ+qNQ+iiQgw/yEIyYugeofgugfYe0comwA4BY98AhY&#10;Zzw4YA43i9hC4vLqQqbDAugd5GYuLrIAAeAcrrzDB8DsoA7pQAoCA1xRNUS0Yrj5h0y0yd84YADi&#10;I5IExVTP4CpZQFQCy/5WBWSdpNwbTwyrgYAZye4arggbwdhIYeYfpSACDGp/oBSmZZ6sgAAG8yqv&#10;weY74BY9Y20ZosDLYAVdpa9BSZYziuj1deh8BCxYYDIkAfoEo3Id4F5+YaKV4WYZzgi3bCwryKAq&#10;qXT0s1YmwhMgQrRT5Ky6jZ4mgDQCruwGgEwmAJwGxFQFQDhBqSqFRh881M7VinR3geQeSDwdtmES&#10;wc5ElmBOz+J7ynRIb/QpSWIBA94CFoAAADADKCUARJoCNEDED76tJSjixeQryQQcQa1GYY4VgVVH&#10;AZC+oeYcjght41YuxC5RhrJRggUEzmaF6XAAwfovZSUOogR2IupSCox8ACIkABADSCQBgEIEZDAE&#10;ybYBoFDGQBdojgp5cJiTJa0J9MU9CdxcrRhalxsJ1AbmBTIhodoebBIbdHRjsNwZAbhkDxg8Yt57&#10;U6BGgfsOgigy6horggS65TyWTNoCA3IEhvIAAH4E4GoAALAGwIrAADcHr1Nydp4pEUlC7+xHgcBp&#10;AcAb4b8C95i6odarZxZIcSRi4wAvQvaOiu0VaahVwFN74loDZMABgBxBsR08jWbRpsQdoeIulZyr&#10;YtTghpQtAbwdAsgvJTw/Iz967SVhqQDWq3CV7Z46oDICpYwExJIGQARC4DYdaEIAgaAuAAwddr5S&#10;lXh1aQAw4gQfMpMTwAQ04awA53gXwBiDQcC5EHx+cfiz58JrRrNiR1L5RKddprAvZCxrIGEw4AAK&#10;YHQ5oFxLwAABTKYhR5hcrWocIdKewYQaQY9GENYAAcoeBYVbQvYC4D5AwBwB4kCYZrIhgvdbIhoc&#10;ofgmgbAfNf4fzEKXBComgLIDjuwHB4IADMpBofqnocjCRya3gAAZYcIagvApYHQEtJ4DwCiCSP1C&#10;4fB7wbbgYAAcweN0i/AAEShzQeZIYfYeqEJIIug2495VRAzN9kkdJWadYp0gohwpE3A5IEYCDvQE&#10;IB5MADryhBZYxwz5E9FMap1FTzhOyfZPQcGKRA4fqEIo6EghSiQ04d9SRIAAI78aprRoODp74rYz&#10;RoJbbE02b2IAJrJ9g945B+YGACzAYCwBg6KI04sZYiAhA04gogwfSCyg5IJEIdJH4ZYbYaNFYfZI&#10;bQF7wDabY45MYC54CXQ/F/V9QwOgzVCuFA1FTR47Kc0/GiGiOiWieimiuik+ei2jOjWjejhfWhFx&#10;tlBdtAWkOhsKWkuhmXBcrDBIdFwsgasNwXoaYYpX4dxYQAsihJVDpZ8WMogDNvgGQDJMYDBMzwYq&#10;dBCQAeD+JEIcxH4aAbuPwYGJhEIdaexQyGeIsdQmzEr5tFTOedsBkHziQlrQ4AAFQDoE6DYFYGzE&#10;4hoYYbMDQdp7gloDC/krQAAFwDWcQBru2kjbRNsWwowpAcGJIAAY4aqAwaAb5PTwxXWTA1apBYx2&#10;R0cJgzrtpOLLApACwCBJuH7f7Nw6KViEIdofCDwcAeqrYeAfg1cpLe4qcFxYbpknw1xz4miGRC6F&#10;mF+sAuaDTXTBIdwdguGKRjgfzoQBACA5IBC5ohRJLsQ0Iob5InQ4Ndozwup2iXAhIhICAA+VWV7P&#10;9L2soCxVwCmchr8LQm9Zzw4X8CQZLYcC9a64jyJtdbmIIAhC4B6nFcI1YGAdJBADoeg7494gQAxs&#10;Fd4g1d6J+10O0O0K9Xeyu8wAriJtYD46IAgFp+Yf0h4AAahTAVgY5pDXrBJxBSre71Cwo/+oxsY/&#10;iKVhyLLpo3klYkAGAEZJo5ZtQF+HUijKkdIp9lDLFIghodXIKrAatGYa4a6fobXJIAD+ZGhR1PDs&#10;atSnwhKmZIaYunLuwEgErNgGwG4G4AAEHMGIKpciyuuvpdQr0p64YZYW4WotoYxyQddqdFZ6o4YA&#10;byx4yW0EkE72SGVthsAAvE4Aaih0I3gAuvZDADg5oB98ABwE6bYB4EK/4BQC5+YAgB45M2w95raG&#10;rd9xBitxlAhN/HvUF9FAC0hcBbWh8BGdw74eYe41YdAeBjgt15oZwb6foYga1aQbIc15tBpGgfSn&#10;p5g/CPof9PYffMo9lfZM4GYDpm4IAE4GgAAJYGAHjP4C45syPMxcqRA76mpBAbIbCfoXoX1G4bob&#10;hkbbrZw11vCCQCBuRYdnw0ToQdt47jpjgdPIQB/fZBwGt3IFgFqlAEoEzNlDruzRRNuj4qQcodTC&#10;wYzXotNamPYbBH5jRQmIpSYvY/9BStwrqtJatiogwfaV4ClWmu6/oAD7Y5IFJ4wCYcg1YfIYhXQA&#10;IcbCwuzuVhgv4y4i4hqBohIdAAohIawBKEIYIBhIYcQBqpgBZAx2Q6If55AvW5x1EjMgZ5yLSFwC&#10;SNAkK2IKoHJtTfo2pRCGaXBwIqYcodZYQZAa0CQaQcBp5krggfTn7NoEElUJLKYu4ekbeKAfY94c&#10;Ifg2ob4fjuwsAu4DoAjBIGgB4jgJVvAkLPwCp957Yew1aBC4YbQdBG4bwdye1nw98hbf7/q+we5G&#10;gdIeYskyouHV0twfh3hIAgyCovYfQexIYeAeEDoAwgQCTDzurtA4iSg7G6PkB/7mUEg94CgA46JL&#10;yCQFoCqbYC43D9cKF4XUOW7tgmpOhOwZ8zBHgd4tgdwfj4gwACgAxYxIo76gSrfvZIf81UGIZcU1&#10;pwnq0Lgpou8FIjm7Q5LFpJogAMAgKAD5fz6AD4fkIfD6fIAfT8fYAfb9foAfkSiD7hDverzADnd7&#10;qAAAAIBAAfCgZAAmDIgAAwDopAAeCEsBADAwAAgBAcllFAkr/AFEotCoNBktLplNp1Mo1NpVNqNT&#10;p9Xo9Oq1Yrldr1fsFhsVjslls1ntFptVrtltt1vuFxuVzul1u13s7/vVRvF9v1/wGBwWDwmFw1vv&#10;lLreHquBxNatVEjMXez4e4AbDjboAXTOYQAbLpb0FAL8AANCAOAAlDwiAAqDglAA0DU0DIMCsm3T&#10;/ANEvT+pe+ozqdztADTbrWADRbnKZzdaYAdTx4wFAs/AfZoFKAVD3wA4FOxL9f/AfkWAAPBYPAAj&#10;DQeAAuEIqAA5FA1AEX4C+aTFkJ5nWAAIgiCT2guD7Zg8FYAA0B7ct0sjHqkrjztMe58Hw0ByG4AB&#10;eGc/xrnGbQAHgep5PyjAAAWBQFgAAYDp3Fzut4oC+OEoy+JQDwKA0AAdhOGcGAiC6IHyh50Hk4xq&#10;Ha0Z0nud4AAEAioKKfTgOsArTtSAAEy6AADAEnbupQizKHsewAHYdx3AA6k2QA4y9gABQJgiAADg&#10;dFoCATLLsp+4DhSo3scJKAVDJ4AspgEAbuoui4IAOBoABABsehICb4BWC4RgACoGAgoakqcbRwnQ&#10;ABYl+ZoAGQapyAAb52IeeZ/gQAAEAgDAAAYnQAAkeZ6JrEoABYdk0AyezTAMk6eN0AajAG8IBH84&#10;FpUK8kISipYBKNZcovCoqiAMCIE1sEkCgQGUegQH4QgAbiglWYrRmebqSHgeyEHyfbTUMlABt6kx&#10;/O6obwRTgmAJMvTwYUAkXp4BFJBSD4JgAJocA6AAZhHOwMAfWoFAOn9sQmr6jHyh02nieIAG3loA&#10;GKYZiXcbkOV/YACZxToKgpXQGAZFztIchB4HieAAHnX4AHue80AuDFch4HYd2GFoWgADusAAB2tp&#10;Nbq+nScJwOOYJfZYY2ZHAZZlAAex0pIBACoIBIByyA4CKIBKe1tME73+AACvCAoAu664D1sCOKAY&#10;EASPSEwUQEFcFgcETXAYDILb+BcW66p6UKmxquwkpirdFzuSq6oOFKFkfQypCDEqthCxHqfLLuId&#10;gAGgb5rgAXBoGMABmG8agAHEdpzAAeR8JBRcpn/RKigPLJ+W3KJ+tMEAIpYIQTPwH8gAAHgUBkmo&#10;KVyrOSLllWVnGcRxAAZ5nGfDpeF4AB2uKlIPwQEAPpgCCAAAAKAVNyl1cg+oEAAHWOskg34HHHGm&#10;dFpaGQOgcA4ABqrVgeg+B8pOAKi0xrdQk7I8SOCjDbHKcYXIyBsgAGUNYcYABtDjOMPEehl2cE/U&#10;Md0fzXnYw+MUU08hRCLHAA8BY9gPgYLtBeBtAoIXoAIG+0YeIukOD7G4mxWp3VnOpKWeEAa1x5AC&#10;IuOMA5CBqAKNMMYBpCBzM+S+5ZKICDVIuSy4Nga3HVMKH8wo8iVzrwCAW4YGYIk7BTB0xgFoHjVM&#10;4O6v0spRBzjtJIM4bQ0jjjgGwAAayG2lABIQBYESRFPnsN4Tsdw/lyDbH0ewc4/D2JsRaAwARCAV&#10;AEVMDAB53QdgWPgCkCKuQLAKNyO8eaJxmDcGiAAbo633jtHysABE0yUgXgu3Qn45x5O4HYPVow9B&#10;8D1IKRxhJwFapZAgANn4/ELkhHSOdFJpgGAYZ4AwCSkgESDJ4AZ5zCnVFFRnHsogBFDtwcMB0BpL&#10;AZgWceB0ByuScp9UW6ssbojfQkN0Sgdo82VjYHOaMbw7BygAHGPRAI+x/GmAqApSQ/R9ETHCOtUw&#10;9R+mXAMAxWoBk+KFJ+SdURwTvFHWpP5Gg/Y+rgUKtkA6YT0gFT0tkfVLiEkLaVAlfZCCKmmH6Psi&#10;b1zTD+WvD0lD0nDANASi0DgE3MApA24wEAEwNgAAwnRFQBla0+oo659JfUbFErwWCEZh7BWDsJYW&#10;w1h7EWJsVYuxlfE5WNshZGyVk7KWVLTYGy1l4glzhHZiwD6GCHliJUcbw533jBGi8Aag4oWjoHo7&#10;huKtQRgiU4C4EDjwagcBYAADgDXMJjKOUSPpwI/n5WuOIc9IxjjUbWNIbsmxxDrhiPAfCJ5+JZUW&#10;Uo7iUY+VAIu6OL55SMLTAABA1BqwOmuBeCI+gNnwEZNMMEaYxwADlHgOlO4DUWghAufAHYIgYW8A&#10;e5h1loLNnidMU8og9TLQKHemwaY4HeC9GgzIbw6H3rdAFIEA4CFyYbp7F5KigFwFEkejJLIIwLsY&#10;CEC0HIAAQgVYwaUog5R3qmGSOGTA40AFFAMZIf5Fx9L4J4zkByW6dRbWzaI8FYG2D1TQPAdyUB6j&#10;uZWPYeLzKJzEVAAYBpBACT8SioxgsJVvnAN7FxQ4BDrJRAESiHpwAHgFUkB8BquQSqYAAppTgFAG&#10;J2wKUxUiplUDMAAMlVqrx2EIHmP6nKuGtJSU6PBE4H17gABQO5DIFR8EXOyd0npKG71JULUdaVA7&#10;vrQxMUZGbAUalGH4cAAwEyCAIBSbkBoNa4gPCEpwcLehaDINGMobJJBxjrJA8oidBFCk+RcjYpdX&#10;8yuuUHQBP5A8YAbTsEYGUFwbAkZ4CUDJqgIgLSyhB2Nn37v5Gzu0AAzRmaGGAL8YBBUjGzBqDTTA&#10;KCaAcgqekB57I8b2IePRpC7mXDFGIf4eXDX9IIBcC8F4AAfhAB/w8qTXixWeKcOwc1IxsDKvoNoY&#10;x/huDD3qPMcbyKDK2qYAhgYCFlJ3zFUugd5ADV2Tu4hXoJjbA5B4r0FB9AFAWcwAcCB7ACAHcMT7&#10;EN4KkOrMWVgqLoGSccLM6WvO6tA4KKyjTjRYF9kTHk0xlg52xDCGuqoZY3JMDRRFfXKp+cycDqOS&#10;W8hGCEAoAsggJ4MQhcUBQkEFoHwTAAiQgXA3W2CGQLGOQcarhi8KOWNGZY3RuGbAl5sAAR/PGvBV&#10;0RzSdwEOGT9k04CRiHjl9YAAaXljQDZRGOD2gAAN+3AAFcKwVj4gw4n6VWoA2Glh6rk0ohFSiDVG&#10;+SQV4wHiDMGwq4kRIEMETSliFgfYetsDYLdoqjCgTAcZ4EsHXhwYggNyBU7Q/htHGHWLN3g+hqoB&#10;ASRMni1yqnhAJD0AA7wCDTBtgECEBqgFCJhmAHCiB0o4ACo5EXlJEXEpnOFtlCKgI+rRjgEYCfs/&#10;CdmNECgqAcmMAVgPOlG/HBilOsCmB1B3ncBpndvXBvHeBohvDlB6h/jLgMMVFbAIFQFZiCByB+j2&#10;Bsh9DclZlyAEACCJgMgCCQATACL8ATiBAAAUgJkEASAHK4gNgFkiB3GiAABgBrBkJmB2H3h9FnEX&#10;MxAGEWGCiiB4rqpxiHoirxlALxAHE9kGDcD8h7iEBwhyBwgAB6h9KbAJkWgFAIlJFPmfgDHpMSuo&#10;qAPGmCLgB/s3gAAMgFmKAYqGMYAHkegIgDxEleOuviDxKMHPQ/sGh0B3CSBuB1H3hnhypNh1pvFb&#10;PSiKCNB3h4DjKXiJgCgEidgCumCeEYCePhEXHWCLjvsziiqjqjDfLvlpkcNRP+KkDTKtKUiKD0Kv&#10;D8iKjwCMiTKokVRePEAGjcxFHDKaDLgDgElagLgLEiARpfD4gMvDgMJ7Eollq/nWiwOppIirmFR9&#10;jFR/rMyBSByCSCyDSDyESEi6C9utSFSHSHyISIrFSGyArEtoHOR+rgtoJ/qhKiIiKiDgMSE5Rjie&#10;HBm+qJJHogCuDvwKOpCUB0h3EAhnpLpMkRhsh0DNh8gAjgAMgPILgSgOF2gYgNgTxKAHGeQTo/Ly&#10;F9jTEjKYBzIYhkhqFVBvByDRl7kTh8qtmgSUimPuNSPGs4qgOvijtYjgAHAGD2APANILgVLbgAAb&#10;gTsAjwCUBlBsBnAABzL7iTOZJqmMAfgSEggPJgvGQURRDvh3B5GjBtSrDlhuHeIWFVBzh4G3pqAC&#10;xaM2PTG/MESWI/LxDrksmQEWgTgMlOAhgWgbj2gKj4FFS8h3kAhmBwDohvh4qRh5B/E0B6B+EMpw&#10;kMqCCfgHAHjVK7HDLxEUSQsgmlMoGjjiG2IbCKQ9EogDTQgKlQFIlyDsnPSTEJSQisTfkvs2odj8&#10;gAiLs5lJAPJ5jVs9M+IBFPvGNBFSgABZBgNDNEFXBwB1iEB4h/HDADCbj0xigMspiaiPD2h4CJgJ&#10;B8sTG/FGM1F/CltVNniiFoCSv90Jx/FoqjzyCjKUG/phldAXEiAHAbGMAJgflOB1CcgABhBpIYhk&#10;BsFTHdEAh1h4ocFDl/irFtiUDeDTLQo9Pioeifh9gBHDAOIkEfAViWAbgSnMAZARGKALxOq9xQk5&#10;MmBwGw0VhhDPhm0uGWN3AJ0wAAAmAnAmmMgZt9GnlcmfGfjeEyRukzk0Btt3BehdBdgABvU8Cill&#10;gSgTPDgmAmgmAAAT1Bx7IQqfivDvrwHSClh4B1r8BvBon5uSD/BrBeBckSBvn3m7HDOYG6mBnpDu&#10;m4DumQqxijgEgGFJM7q4gJOhkGAcmpgHrZm/qWEXRgAAnoCfFFGclFqelDjeExxJyMOqOuRQ1iyR&#10;ryDzshKqDfxhkplGIdFDq8FvtqioSPD81kMnVk1rshRrErRqD0EKmlB9iHxAEMoUr8BprWJOByDN&#10;qPBvgAB0B6koHqCUCJriLyABtYiTLvgZANlOAsgcglnwnwAQgLK4gIAFmfn0SAzDDgo+D0BrhsJN&#10;hYhYBYoZN3TxAU2NAAAngoAoVBATvD1hCwE1k2GaEOBqWUnghltDGtjVAn2YFhgWLdgEgFFyGcQI&#10;nTqkF9iLuyiJhohtnkBWhfjohoBtp4OyiHiMs0O6luoRSKimo+tRFDzpifgWgRHMAogfkFgX2CjT&#10;mghtHcByBYHiB7hnlTAEh4iEACRv09CTRJgCB+iUB2ACjTBrAEiHhpgGjTBpAHDuh2VUFbAFiWCd&#10;U2FDyvSLrwwLkuADQNAHCdgaARkCgpgclMgOj2Ls2RjEkJHVB2B4k2BspPBohuneBnJlHkh+JxED&#10;sCAIGeFTFQByh/E7BwB9meIejugOgDGjAPgCEoAOgCGjAOG8kGFKkGQtEGAEJimVAABiBstDBwh4&#10;J4AAuZh/tmEZD8rxKuCHlp1pu8CS25DgROlJGNoLgBUFAABwhxV3h2h7mjB+AECUADAHCCAIgLFQ&#10;AEAFFa0qviihsT3vDJEUAKAFFQAWAJDXAQgHoLgNQ8AGKdC2SLup16iNB5h7JxBxh2J4BnhxHeBy&#10;h5L8DLjTMGFgXPkoIECEEXkpgCS+qdMwTpkXDwioyRHZQ5jfYYKwijXuDwD0KwLvzjFuFtDdHqie&#10;B/ifgD3qlOgEjVAOgKIL2cD/jjFZjLtHCfgNnzD6gPgXMYAIoLwjkszvyMiyWoSx1jR+q/GSYxSJ&#10;Y041Y142Y243Y1yGY345Y546Y64wUpuvPHSVvF1irNyKMFKLoSrhLxIhmFriKjCMHriIZFB9h/jT&#10;ErCJqURqiL5GpzMwoBAED2AG4HVn1Cx8q9N0CSh6YKr6h2L8IZkOBmBspMB0B7jqgIiCAJmdgAJR&#10;mMAJAFo64YVkD0F8OCh6pxBzh0r8BvvMAAE1k4o+Cgs3qfrO1EIvrgmFiURflaukj2ARyggAAdAU&#10;t9G4CdhrBwkRh2B5jjB+tmP0ILnvj8APgJCWHOY0ONyOjgYLnkSpS8LnDlBth0GxB5pokuI4RFEx&#10;KJx8XN2HDgKUDgE+FyAKkHM9q2uKAVN9K3kexSiPGVhuJnJmB2n3hth3FXB05xiEp2vTgHAGlJTL&#10;ziqgDhDgB7B5FgB5h0jjHljL5Ck9nDAFgKMup9WGDgnPimvTuZHDTxI+iLiBEWgPgHCWFzD4AWAL&#10;jXM/FQEaH0hthxFTBaBgtDFWFXBvB0iHh5B+lalbiWAIRJLeB1jjAOB3FgAOB5jTAHB9MTKJoQG/&#10;0GFm0ICjm70J0M0K69V9j9Dzk7gMEWgH1+j0gbILgJgcCYB5AHHDBrhwncBlBtFTBfYNAABwB0mV&#10;sNYgqM2oohDHwJy6FG1blOgJD2L1nML3EiAegVjcgPqVizqwaDCNIIjohVhVhVFXoHgJEBwpWNgf&#10;OLAAASASDZR1TsDtChVmbYk0oFl3BtERhu7oJmBwV3kCECgi7rjVgSjZFErsXD4xVEog1FiSh5n8&#10;hxBtDlBtBjngBpBaBaE0htkOCcnDACqJuZkvm9AFOZgFJAgGulj0gIE7AIy2GtANmMAFt/gEAJme&#10;ABPRgBw1ABI4ACPR8JEW8HcKsPI7NzvhuBz349oTbOPGR/1tF8CEZRlgJjGVqjDTX8taxgOcrsRi&#10;SkxmlHD0CKshSt5egAB6B8k0OypxcfE25+h5pwk28iB45SESkTh2h6GjB1B5nca0oqZSRdU9PUmC&#10;qUrvjdAFXpmMgQEFgxAfAn5sgSgYgAALgHE7Reziitup2GiSr4CEkMH4Bnn5hShSBSjpZhWZLdgY&#10;gZcygbAbTUvbke2RivvVESB4GjB0dF30Bww/FEkpgUdJK5GnkvxgPT2dGEw/zohz60t3voz5BhBq&#10;pOBwCSaDxGU2ls0dx7kcuM3vilj0FbHoAJgHFyAZATEegpAfj6AVWsOXCfh6BuncBxhbDlB5hllX&#10;ACBwGVgBh5iJvhFFSTGEB1W4vXAGDLhqgGDgBsM5n7gGDVX8EiMwkWmEDFvuFvk5NYiiPSjugMgH&#10;wOM8gAApgcJfgOOBCk6e3+RGB+LxclkoLSn3vlJNhmBtFVNNFgAIgNnMB7qHpmABEencE7B6pVNI&#10;iHgUgDCSQlETldiH93ifgJT/LygCjVAHAAlJB5iPpOBzhtn7u5xi09M4FsxpLiRGUdRlXvzyAAAJ&#10;gElQAVgLFOADh+ifvWIYhzh4iSB2h9ETk5kpgLgNoCr9Y9mEirZC+aAGgEGfgQAHFLYEj2gJVVgD&#10;j2T37wTC7kcOs4LyEykSeUhyB3L8B0B3+3ptiQh4FTByB1FTIbpxB/kYgBxek52EwznnKjsmHVvs&#10;qMOtx8DvDfV9ZHCiAC4iFbM2E5xfldYHFIFJNaD2ALAGk7X7EiLihzB3J4XoFTBuh5p4AGEVgAAa&#10;gQYs0mD4AKFbkub/Y7ir/EY+/bMD4xuoY7ffff/gfg/hfhrLrH/ifj/kfkyCX9yWZDCMLxLhxGCx&#10;RSut+yfnKs1ryQ+crijyZKZdiL1wymZFiJiDZHh/CJ1w9+KtGFZNr9z/gK+efJCd5OsERHnU1Dto&#10;xuobjL+7iAOYANJutYAOB3OUAO4APUAP4EAIABAIA8AAoEAkAAQARKOAONgGOPh8PkAOx3wx0up0&#10;gB0uRyQ16Q4DAUCgABgKQP8AgCfT9/gCgz+iUWez2fUOH0Khv6hyKJAcEAoACEMh0ADsVDQAAmMg&#10;BuOZvQt6vIAAUDzcQBWsD0T1wPBIMz4A0if3ai3m9Xl+P1+AB6Ph7gBtuVugBgs9jABruNtgB3vR&#10;4gB9gF+gAEAwF2cDAajXugT9+v+gv5/ZcIAqLCMLiEACsOCQADMRCsABoIBS7gB5vh7ABzvB0ABt&#10;OpxABoOZsABxO/hvnoR0BRIF9WuggET4CSCkgB+Px9gB7PF6bxzusAPl7voAAHO2cGdkEhIHWcEZ&#10;4Av9/Umg/mfH8urQp4vIBgIjgEgMA6OpyAB+r8AAGAMqgOgYDQABKCYPAAFgLhEAAKgYCChRGoij&#10;rAcaWluYhmgAZJqJibBzsGeR9wUBIILmCh+p6Dp1HUAAMsjD56P2BjwukkCco8ASeyUs6kAEoYCP&#10;8AihgHACcSsp5+v2fx9vCBAMgYAAIhqrEyzOGsNH6CLsnMdyHGcbbhlgYzDmucR2QbBymJ8AYAok&#10;vERv2oLSKO0jQro7wApuCIHPqEYON0G4TAuAAjhmDAABGDExwC0CiqHL7wpm8pmmaZgAFIUZRsgl&#10;IAByHQdgAGlagAF1cQ+CwLN3QVEqI6CTHhV5ynKgRtG2x4CpqAAZBkGIAA2DQOI3A0FolUC9qVEt&#10;Qp+srJuMcAAGyZDFmaVxWpca7ls8jgCums8mMw7gHM8AF6wUCIEs2BwIgiiYLA2rqKI6jD2rQoTt&#10;vaqScAZMYCAWBqcAbiQBgXMYBgSqgBYMAIDvxZb23hQFsJ0oVAKFbCOqPeACZCA+NI2m0/O5T9vH&#10;uwc3vQch1nOg5zHChrBQgzSL5iA+PpxmdPtIoMHP2fcHr6y58n29h6n0fDePUAB4nssx4nwhx5Hw&#10;8uwt+3qHbChx6Hshx5n0357n89i+r+AksNGpTLoe/Z9T4AgBI4CAD4kHASBeAAxh+KIABwEYXAAB&#10;qvgLa1txHEzQKVX0+nyfT2Hh0IAGWZRlVUUZSAAe57N+I4kiQAAahqGwABIEgRzJfy6V9RD20E0z&#10;9wcy56+IAHQngoqKxE6qqQKjjpoly66ek9qgnaeTfm2cT0GWaxxgAXRkm4ABunOduRUVXy8ZUpHe&#10;wCnieqcny/P2B2DBADF/hqFNqCWHYJQAAnA8bpP5Eh6jlMmOUY432ujNe+PoaRwwADmIcAVLAAoL&#10;oBHQAUy4zwGmDGoAwoI3AIEaHkAw+oCQEgVZkVQAL8iiMqKIlgoR+zvGmAAAsA5HAMgSQUDQEy/w&#10;og2Q0CgDZ9WbLdbseI6JvTfjxHuZMdo9HkDpHgQwcRxgADYHENkhY+jBgFAmrweADC5jcAIB83gA&#10;WJHZPYBcAI84AgFPQBUAZ5SJH7XeSABQAkFAIY8Wcf5Nx8NZAAOgeKPx6D6Ice0pK2D9MlJ6gMjs&#10;M5Jn+NGZdToEwAAwA4ChyRXQAEsOG9sgQ3R2wPgskADymkQsSUA5lPpRkBmjP+d4roBTsgVASv8E&#10;IEELAtAq7gC4CpOJMJAoJQpn1FIlfcXtzhPlRgAewQ4dw8zJjpHiS0co7SWjkHUz4dQ809DvH4WY&#10;fiUyLgPTGsszxpjLu9fSUhpheCjoBT/PcvKVSOAMACRoBgBCNAOAOVQBtBV7gHM2alMYEkQpkNUv&#10;cBZ9WomXHUO09A2R1QMGSOYaR3korNBACyAIFgQAAA6A1TQDUJOaL0XZppTGnGnAAPg8BDz9MrIk&#10;9AkJPUmU7ZQXWe9Q1s1FqNUepFSalVLqZU2p1T6oVRqlVOqlVarVXqxVmrVW6uVdq9V+qjTXqVgr&#10;JWWs1Z60VprVWutlainPBpoPlB4+B+kmH0Pw9lcjwpcS6iNy5/Sf07KLDQpUyx814iYYM9bWh9D+&#10;L+PuxyDbJWNMvY2x6D2ol/H5TQ0xpYcFOMu3pEiHwFr/BcBVDwHgHKWXqVQAqBZmndW67s3Z3aYt&#10;PMA8UdY8HzjeHY98ag6DHjnHsQwfYBSggEAMRwBQA0FAPAQxICYCERD8sOcAc7PhzjoJiOQdJCh6&#10;j3PLcs7IA7zOafbM6WlMDQ1vb67sqLMwPgYWoDkFZXAEsMGuOQx48muASIqpsDJrnDuJA2BBTT1J&#10;o1Mbab+bqPxqDfGuAAYY0higAHCS8oSfyOw7LOV4jq1j82ALuoK0VMcRpAAgpYGNIzXgcgACIC61&#10;AIwoNCYE346B3J6G0OlcUDhqnMOcemxEsSu4gIydlmBGiiM4N+PUd5Zh5joPQeAv4BQGpjAMA0zd&#10;0SqMuI4aRviiHL4LfgzIjjSEFHTJ6g49gDgCmbA8hVTaGUNgXdwiBEVsjPjeHKS0Xgx6PjGGqTEa&#10;g4o5DxHyTcBaOEPj7KCCC7IAALDwPKA4kxmB+VASSygAyA3ApNXkTdJp3DuEbkclWn0jjLTxaqRc&#10;DSYwKg4pOBNMwAAHgxYEAMChVDAl/GiNxH4rRgnLGeN0lrZG6p8p+769mKYbPVKHTmwA/FGOSAYx&#10;IDYFzdA2UqAAJ4NkLAnA4xJeTvluWzHszgAA693AAGY6QAArRVCrQbTkKIUgpOxBsDUAAGALlzYu&#10;Zuppp2oU3dW2gekeF4EUREV47LJNnVaKUPl1hkCWGEGUMgAAxhUClAAOUag0yNt8uQT2HZIAGoMA&#10;pOoCYCl8sOhyA5EQBwJScAGgkoR30GyFAA3EwdnWDk3ABzo+xHSpntY7Co9p1gAsGMwRxjyCpBoK&#10;H8y5BrgSOszAI0hCAEF/gSA4tQBQEQJEb68AG2BRB00YAANEbWQRljYo+MkaozyXDyT0AlopUzsm&#10;dM8AJyrIn4oCO8oh4XP0vc/H6eGm1ebEWHbrTSyiDYcJcMvpBqBSy/z7W7X0f6fDvmXAWAUqgGgH&#10;QsB6CYGQAAwA+CcrQEAKiN3n4lNC0e6SiLbKeT3hZ5R0aTGUMl0wrxWrpqEAAKYVQqgABt8/SnAI&#10;cnWlmiXM2ZFEGnsql8opNib3mmSp+JMtKXk+HNbtFo1WgjK0OAAZA1Tjvmjk4IkGbPy7otiXnM8O&#10;CH2bAAAoAgYkBcBGLmBuNgAAB8BijUBCAwIsUUHyHoWEHKeQHeGoZ8HYGGLGHyGuPQAIHUJMAIbm&#10;WqJAHSAOP2GUAWN+GsPqOYAiM2HoAYIsvy7OQMyYV+kmr8KWkm2mH4KCAaASI4A2l4+cBIX+CYBq&#10;YEBMA0lg/GO6HmbcOAHWJaHCHUJiG2LElGHquMRGHuH2JMbIeQHkQGHkAUhYHWAQUsHGAMQ0623+&#10;H6R+YEfOA2AEjkKoa0twKWI6QGlkzahwS+JNB6nipCRMLqUC3O+stq8QKWiOUs1ociAocKeMHafO&#10;G6HKOOGaHAGoN4H8MGNaYEAgAkIscEUCno+ykcJ8eiKA9CXiQOl0AAtUU0BmAuBOpQpU6KAGJumQ&#10;V+O6UEmimetqL0eAhuao+4aqJMPIjkJQfOG+HSe+GiHOi8HcH5DqUcLOAUM8mWtmmZEI95F2KSJ6&#10;h8YkBEAcWoA0AWN1BcPqPiM2AOtgteJuuXHg6wO2I4r4N43WOIHWgYGCG644HoH2N+BQA6gABOAs&#10;NcBEAgKwAkuiqYNKpysgL+HqaGHWHoHePS+5FwzSuUIuAGPk6xHjFuI+tgp4wUrbJNJPJRJTJVJX&#10;JZJbJdJfJgrarFJjJpJrJtJvJxJyq6pjC6JMimeQbCjkHoH4MG8e8Os1FXFQtGc4gwLyhoUIIehe&#10;5+sQHoHuIcHwas8Usepyvc0gPC0gsu8ypopwPaH8ZUNLDyr8SwiOV4BmA2lABGAkYEAjEih26Ic4&#10;fcLtLw/0fi8o+4HIm87eHGwmG4lSJcHwIYa0L+AQ5yImASPqAyAaN0AC0gJcHSJa/Ou0HaOGHubE&#10;XiPwZQ+qttKilucupCkqP/KktuUQgKLPI2AyjGVuBElAZcJuG4HOOOKUBCWmAABMA2dwBcA5FoAq&#10;Ack4wVJKqOKGt2IY/UMe2DE0GYG0Gc3a70K6OsAKxA5y6IQY9yVAKcsAJ6teJABCAoWoB2BMK4iM&#10;zyAeX/LsprC8AAeueQHGHWIU2Ee+o0XEHUHofOH1KSw4JqI478aIYkKUHqHmPKHqHbKAouhqP2AS&#10;AnPaAcM2l0M8vMeipylu2imdL1FQJ6QMzSOwOkJ6O+JMzgzkjMdqAmjUBWzwQ+oez4W4G+HKPQF8&#10;GSo+GO0K7eHDIsHgHw0YAeLmAvP8KqHMIEAm0shySOgsnuJAeeI2H+Ik5OJwXk1CI2XgAKnwkcmS&#10;JwQCgwhs54AWtUSAB+NkAmBmWoAcBOUsAMAmI0S4KCGqG+PQFYGAOWGWGyIEHYewPErvSu/C8LNM&#10;+wb2cwskJuhUTGAoAkX+BkBKUsCiBwKwBaA+PqJq1FQ6tmHnU05CHKJidIGWAAFoFkFkMxREC6DA&#10;C+Vodk+nQo6xFPJ0qac+audEG0GWGSAAGIFMFCOYGe7wAEuu0+KCAYZCAite3+QYAkQQXu5kujFE&#10;YIWqQaHtMUHkPKHyHieQH4JKpxBwJ27UIfI3FuIePuJ8AWI0IgneAQJuH6PeH4ZCH6cE5/W9IyyO&#10;OyAmAyQsA4BWNsAkA+NcAQAqhYYyI0d6G+HIOOF4GWGCMQGcGO46GqRYHMHgPQziyUAQQUuU6IYU&#10;4lLNG+mkKRO+pwP2L+UIH+L+NGUIP8nmV8ZGXhSiIlNbXeSaW7FSscMuO+PCh8PqBEAsQ0CABO38&#10;C0B0CSVvIGtpVfGBRjaQqMHjaYOYHCOOdIdNVFVIANYsAAC2C2C434do7NPa69OQ4o92/uLxG6KU&#10;G+TeAAF4GSOWGU/gAAGoHAJaHaa86K8G7Uc4Lshk/ylvB3L6J8A8AqREB4BcNcBsBUWoBjTW3+Ak&#10;4IkcL8MuZwPYHiIQlGGUXEHkGiOGH4G0fOlGJMAGb4HQAGL+GWAaIcGyAeIkHMAgPqHtBiK6AMX+&#10;QKOyRJGyr8P8UMlmL8KCNSJuA+AuI0BqBK7OCUBkQsBITE4m/0IWHkeQG6HEXE/UOWGYG6GilGHi&#10;fOQSOy8EzDdAMAAKTGHMASQsHUAOUsHWAMhYAaH+PYBEHyaCAwH8T0AcACa00/Zsfk6EO62jQ2nw&#10;QC+SJ4P7f9FIkmfZbw/wBCAiQsB0BG9aAw7KN4HgMmGyHEMOGCGrVuHaH0LMAuBAQsNyIsM61IQY&#10;pinlW893FXbyXgA4AWhYBiAulABA0czgYlHfG8xJaVFULzCaL1bAmnU0PKG2HOaCGIG0VSHIHtA6&#10;AezWAU6IXlLPhNhyKed6zJO6AsmMVuAogABDLk0otKhyYY+S+SqLHsH2L6OIo2AAF2GwGIIWHyLM&#10;BIA0NdILjmAijVTdAcwXh6O8QeHskMHSHmt7CqeMHygqPeh2QVWGQViaRtI2LSM9ke9rFykqp4Sn&#10;ZeZMp4SYqJaO91h2Wyr+M+qJksp04mllVhlPlRlTlVlXlZlaq3JnldljlllnlplXJLhKfkm0T0Gk&#10;i6AAHGm2N4H+N+PYPDhPjGkqPySTNQKa+whtK4KWQArgahKys2UIkhh0b7ZEskngb62nPC2vFO9A&#10;pyheJ6A4AeUsBoBABaQuLYTJIYARXBOPaVdszKQGsKhwa8PKHIyHTmRgHSaDP2IYR3Qe50AmAaRF&#10;EKN4HmLMHgmwIWHgT1Wka0SiKOSwP0S6flmrBzeWxSpgXgmYvMJ6JqM8yzUSNyN3QXIsNSPqBmBJ&#10;nWBSA6tSAkQsAc75o2LuW2npk+UTCoIEGGGm44GeG9E0HAHOXEHrIAQgAbUrRFSoZSvTUKerLIP+&#10;j1FwQgAQM2BMAyjUB8BSdoUqjUh0I1jMPCHQHkPRbi0MHCMeOaZ8HkH0PKHvZKWu8IJwJ/aqOzoP&#10;BYJ+HkyiIaHcMnkDItNRha7OARQmLOvOOlKjlBQ3Y6+tSk8HYte2XkruJM5WKoA+AaLmQwQ0BUAw&#10;zyofdsW4HAHKT0F8GQ5IGOGsOOGjR4MgHwn7SCABSGJ8BAHIZ8AoHijkAQS4I2flEJrsAGH+I5lG&#10;6kJDSkkruMkrSyRMKCSZueWwAeBKN0A6CQgAAo10QgwOI2h0tGGyHGfOFkGKi8GWGuIEiyLNKqPY&#10;vMI4ZWKLNOPy2iULFNNTSkAMI0YiX+BbZ2ABUgKwBji4ImAWI4Jrb1KWJ8eOIOHAXEGcGYRYFyFy&#10;FxWWYkC8DEDCNmVsY/QtsUc3lqKIysdVCgG6GYdMGCFKFAIOVQJ9HwASKGAuPeAsZm5aJAXqJvOw&#10;OyAIYoJxpOY9GxT8H2HrmGdFIAN+foIelsNOza8RKlXeJ8H0nUH1uGPTymHwSwbmIlysKDrkP2Jy&#10;J6AcZMA4A8pOBKVkWiBi9aAaBS9ojFOMhsGsG8i8FWF9VIGEGiMWTwMOyiMmADngI2PekGJ2w5Zj&#10;Q8IeQYyMUUhpvfgDFRgEZYqAUFuOR3W6fmpC6JLShiJ/ZqQbPgAri+Bak+AACABQdoCiBqCCAABS&#10;wHb2q9aYMnwYXEdKdMFqFmFoMwxAC4C4C6+c36ImYIQS6oWzj0qknlhyempklmGxCpVCGEIM7saD&#10;CpIsbaa1vaOkejZTVfQ6ZUholsLpZfrsBMUkAACQ28diBUQsBCA2X+AgPiVC+yT4a+RnAmMgGuJa&#10;HYGSOOHqG0T0H+HYJMHOH2a0GeAYN+G6AeJuHUd0HuoePuPqOmzXirbFk8tEO+P2AeAWM9eQKo28&#10;7OCOBgQsU4U9w8NCHciui2HAMOGeG25IGMGvVAHMHeJbYsKoLS1JSyeNDK5CAhFoHcAUV4QWTIH0&#10;eQA8HoMOAkH3IsIjueKQR3gKZYSgZYO4ZNy90KLrue1Zf/6ykvNK1RSk6wBJnaB+BGK4AzHOeNoW&#10;AAGsHAi8F2GeGGJcHsfOAoA6UsAgArPa5gZkJBHs9y/qvb2QmWAoRuNetQAABAAeYEAz5y9LBtlB&#10;F74laS/xp3k9qoeDjPGYJiGIGwVSG8HgIUHyAOMuH8AO1KmTEOP50y90xSd7KhmjtoAU7OBeAqBM&#10;dq7FtoAYk54w4jFP2H00hwO+L+G0HWXEF0GywuHcHxjgAwNcBKpN1TjsAAAkojk4qNGMMhocG6HW&#10;e+GWHEyCHQHoIZO0LOZnMZQFMbngM9XSRtFdkQ6j/SPfCBkgYR/QzQJww4/stifjf+sDpyIAAAAA&#10;YE/4MAH6AH9A4EAAHDgABQGBAACwGBQABwGBojFwAAgCAobBIbJZNJ4LKJLJJVLZdL5hMZlM5pNZ&#10;tN5xOZ1O55PZ9P6BQaFQ6JRaNLoNB6PS6ZTadT6hUalU6pQX/J3/BKTCn/C3C63MAGI12YAG06XA&#10;AHc/HmAHwAX0AAJEo7FAMAwOAAQAwQAAUBb7EowBAFIpBBK0AKvV39B3q+Xvank7wA932+IEA5ZJ&#10;MbCn9C36/oTn4XCoEAqzHwFD5ZjYTiABd4oIQsHgAPBQNgAJQwIAADgQCozHsVI5lV5LyONLJO+3&#10;4+wA8nu9QA53g7AA3HQ4QA6Xj2Ho/Oo/H90H/hQA+n6/AA9MgAHs+Xt8Hx8+f0ADqcVyITnqufp/&#10;oSpSToW/KrpY86RIE1qHAGh4DAOvIEMAvUIIcAKHgE9gAA0CALgAGYTBYAASNqAAIAWByMgKjiUw&#10;G5cFpcfsZgAfJ9LibJyG8ABdGYYIAGqcRsAAeB7Mofj8gABoGRUAgDxaAKCH9BDEpGxiDwChYFAM&#10;4QLAcCQABQDYRgAHoUhkAAPgkDT9qudh4sobBym6ABtnKb4AGydM8Hcep4MUwiBLuhwDIozUpH4h&#10;MILyBwIggkx5HbP56HeeLKnitoBAIh4FAvMAEgYBKBpDUaUoKkjlP24sYtO9AC1eAAEgOvrzoIfb&#10;LgABgCOEEAGAy3YJtsFQMTICoGAi4tUuMcBynWABfmSaQAGQapxgAaBwsodx8IoBoHV+Cp9KuEBy&#10;nOAAJ0wjL1odF6Pn/DK5QukQBtSArzwuh97XzUiQNOzrAIeBII1ECgWAsAAPCOE4AAkFWDgQB7hI&#10;2iiGAAbrrAAXpmToZRrnKABrnCdwAHaebIonDL0STiqBywrqGsYlAAwoAgEUeFAPgqAAmBqDsQBH&#10;ZANAnUQGgRiiXnhpIAG+b08GaZqyl6XRd1yBwGgAL4wjDEAaBo2IDIwwrWWVViaNEhLnPYrYCbYh&#10;2VSjBbmJvsjlbhs70n06BvGgZwAGGVBSAAcBlmQAB+HcygGn09gOgXUQL7AAAHvQv+KSej4GauAg&#10;IAmj4EVErZ+HuzB9Heyh9no8Z9NAfj2PWq9EoS8joPIhJ8gEha3vYfEAgAerQvafKrnxGnhKuA+X&#10;zAkQNA5nwRhyHYAA2HIdYYHQctiDNf9GuJmmzaRRlsVQAGKahluqeB1eCzGUMUAqRQxBQBpEfl+7&#10;chX5o//MppJfrDkDIeacghhCCP1Xm3Bo7ZYAkNH8AI0bKzUoKI+lNww/j2D8H0ZEDYDmDg3BEDEA&#10;AQAUA1AAEgGL0QRgWA4VQeQ8y2jkHGtYZUMwACxFgLAuRcwABYh4AAGwNzdAUiErEBKojksyJQVt&#10;GZCR8OjOiPIeRJgGxTL0AkvqDjWKkOYcw/7wG8kJGmNxcwrhfjTAAM0bA4gADsHkPQtzeW3EYSiS&#10;RVEdD9EjbsQwfhyCJEPAWrMAALARIfCcDwFIAAYglV+BQCJwlZNHbIQ11pCR7nxOiONP46RojkSI&#10;Nd9Q9hvmUHEPBSwzR/p/G8oMd4EXOj7AUshFgDH9EcACZ0lJpSTPwP8AAfaNAIAMI4CgDUsgbAlc&#10;6EQGAGAAAiAtLIlqSR1jvHaAAag3RrgAGYNhaQxRrDKOqO4dJfnPtfL6REjA8QGpsHEBMF5lWBF+&#10;H8W0Cg+H1AaHmWkB4+1LIYIohgh6735EENW/KAKDjVEPfmgpBTcFSkfIYVkxBmmYS7I0RgB6oDdg&#10;VA+AAHwIk0AXAYBQ9o9Y3DVHCNkAAtxkjAAAOMeQ6DfgZWQA4CgDyKgOAWRFQpniFlKXmSZmJBjQ&#10;MvAeAhq4IAHpsBDUkAAIwIQrAiAZFSpW5NyVWTGqxOWyDmnAAAZY2hoJ1HbGodY/YorcPYq8jlA1&#10;TRHM3Q9lpBTkELNAaYCYC6bArAmCJEgEWfAfAer84FOagHGKwQI10vHWp1HWWkXY2xjlqHwW2QZv&#10;gTUaTCBKjbQ6p0MJmPYe5kR0DuWcNccw3AADCG8M8AA5B6PqAMAsvrYCMLwAKhgjpGC7kYASAQji&#10;hSOAHScXpFisVYJPLyAlCihbdPvNVBIgsFG1S5lxAxVBCCuGlIOSAkRey+gQAPTkCQCUVV3WQAlC&#10;xsGy0TVYcqSNbyq3xvlfO+l9b7X3vxfm/RNSkyRv3f/AGAcBYDwJfQ5BiyuEJHAOmTgxBpvnGsOM&#10;bYABzD0WcPYfZkX4qxkBTimwEljgAAvTRc4C1HuOOElsvpGmKHIl6ewcg7KYDSG4NTCg71nP1wQf&#10;14Dd4LQXQAYrIJXbtGLeBi82MOgILekCCEFQAAjA3CEmEDoJC9NtM1Qu/0SCeGNNAjQew+h8gAZM&#10;dRIqfx3KUO7NIAA5R3UwO9NMdo+FLPEOgRc1j+TCRZSkyw07LGYkLug3Sh6WDREftxcJURe7dABI&#10;o0OWQGQHs6A6BRX8g7NqNLrc+uVV1WVWqyPYfBmB1ZsGoN+a4vRnDEaWOo7g/gCaCAKRSKyoiLkU&#10;ogaZmCCKJxKM+5IBSKpmQrBWBsErPwWgAApXg6I9I3DdHMdwY41xmnZHTGoeY+jxy1c8YMA5g6dy&#10;3cXTojgCwJKPIQVdSLIx7DxjdhnMZc1OAWlgAycqVmYYIbjYhKxyEFGEIoq8jCsy865RsZgBqu2E&#10;ANV+CYCdGwVgXWKAzdBLxwjmOwMAZcZhj4RAAM4bxlB3j3IpsGZQFB9lXA+OYsIFB4qWARuNeh/b&#10;PIZtwvSgRqV6EiIooZd68V5nIADkHcxwgKgpYOBgGYG3pA8N8A8ELylAmFjrm0dkbhkDXk4MsazH&#10;2OlhzdG4AVzn50CuqSu9l2MES4JCXlmdNgQAapEEEFyv5i0iBSB28oDSMEw5epYcQ4Y1NQfOLgWw&#10;ti/AMpyF4MAYGuQkitFdtrKyTVZiSQcfPmUiNKNIkqKgCPQFyoMSG6BM8t1AK1oYhaQhrPkFgKxw&#10;QyLIj58EkoepkQQgM6Nt8jJJC7oKuEQ4BLVwCgPc6AEBRwlSj880PppQ/B6HzH6PmC6iYKkLbT9f&#10;dJ7B9moPTtwezuD4I0PcQJ1ugkkgLbgBY5AEwKM6AgCjJ4FAcA4AABgIwRiPgaTYOkdw7AYx8wAA&#10;UYW4Vbj4bRaQegfbMaPY0pQIuQkTWB+A9Afx/JBIzIkRWrRB/oghQ6AQ07fyt6hi3A4x3BKRfqnq&#10;XIhr8QkyJaXjDIAAEACJNgIIFL+yEQ3QHoFRNAD4CZX4qa0IyIdkIYAAZMIwAAVAU4VEF4uIJ4J4&#10;KAAAG6IAAB5pnwB8K4nJ1o9ge0LgAAdAc5cwa8MQxQzoE4FBhYDB7RXIBiWQuaOQl5Gw6AdweQ+Y&#10;aJHIAAV4YBaQabaB3wfCC7X7LJUYrS67fjtCOZVQhCCj0AvIDACKmwGQE7piQqQ4FaZi4zniBbyj&#10;tApUFw+ouIfAdo+YeAcQygdAbAsIawb4sIYYcpawbwfIhIeqkIhCd4vCnI1YjArcRImAzr6ghICg&#10;BovIFYDhFSYpzoIAFxD42iwglQkgdAdp9QZ576M4bKMyr61gdYeCaa2TtwA44QfYApUQdwBqFYcg&#10;CqdofYAxUQDQeiTgCIfCmACwfScIBQfwzBDDvqHRDAkhQL0kDA041hfsRA9BC8Dgk5+xfrXwhcYR&#10;UQDoB5g4FAC43wGgDpEYCwBZzofAfIzAa4cQbQAAWoY4XwAAbwdqTgAYCIvrcyWQB4CSmzginhUy&#10;gSwqnog7Ly4wvoCoBBZCpBNgFYCqvgC4BRzq7jRD0qwolzywmC96JKNYeJkYawcSlAbba5iweqmC&#10;KIyMmJ9rbkRI/RurTxlo/8m4f49kYSWQDzhhEhYIAAFYCxYrE0pMmbtAhBGgfAfYuIbYdiNQYAbq&#10;bwd4fQto2g2wEoCijYFACZnwCZiBU69cpoeYegtocYc4sIagckkAYocC1gdAe4ygBYCJq5CBFroQ&#10;g8RE05e5KKA6hA9DqgjpfJtrb4jhowvJQw/bL53aC0mQpRlaujBM284BAAhYBYAro0ogADqKFYFg&#10;DbKxLxZE1QhkpZVcsDLiuMpTAs7E7M7U7c7k7s7wny/s788U8c8k8s8wooraoULy0gAAaQbr1pOw&#10;tIcoeCcIeAe4to8htRuDb4vIBoBKnICr4xhgBpR4CVAhc9A4CQBRR65Tgo5EVaNQXgZRH4bROYyo&#10;fwuI0JDbQw9iCwxjHrIIz4xZ3ofo5whT6wA5WQAACoCJnQGAFAFwAAJoHoJIAAFQD7KzPcDYxUTb&#10;Pw5LUE8Blwq4e7MQADdxP4cAdRawaIbia4bgdI7gc4eaaYfIfzMYAz0JFhsKgwwsDJuB/806Ljyr&#10;A45CPYq6hIvQjxoqWQCYBhMABi8IvReICYBRq4DYCbpLSZhhL5CovIlpuk6SrIdoyZPIcZPFJgas&#10;IobAsoc475WK2QiIBAjjgQgcClHxso5RAsm4ztAKkQFoDhhYFYDrY6YRMi24h4cAc6TgagcBIYYw&#10;bDarNycLsahD3k4s2pCZQiBIhSOENwvwB6qYzoegdxSwfJ1IhAfI6AAT3gBICZFVW8RJAxNtS6wo&#10;q8gptgjFSgA1bZBZ4cvIvwAY4QDwBhD4EqzQAAFoDM5rENP4gQcQc5ZwYQZr1oY5IKM4bpP4dYe4&#10;kQBipgCQfYhYDodAsICYd5P4BUvAuU3Q1Tfan42DnE6KCZDLn4Ag1NHRFjR4DxMAD4HA3wDAGTpg&#10;CpYZWICr5Q4qLgghN4yIbAcI7AZUVBjIZotIb4dBP4iChr7yhxU7Xg/6BjXRBYjgfgAZFQDwCpMA&#10;G4FKZQGwE6kQGgEhMADUlQmLZyN0L5cwZaGiG4V6HIigLALILIAAGgGo3QCICRMABBCInI9aJkjg&#10;AAddt5iwbpOgkoEtutFYCpnVbYjiLDTqhtdqw5ssQokocwbrCYZQW4WhwQY4Yotwa0kABjl85BJZ&#10;hj3h+YhdND0QhwBUNoB5ZAAQBSnJmYij5g6CfRP76D6SSw55tFMrX6Sa7D7AAYhYfT8Qe5JIe7Q5&#10;Gw/o0oBQ9ABpuE55JQBZzT/hE9sZ6UJxw0NROw7gYQaKbwVIXwWIAAawcClECsDJ/JBx+gAgkkCx&#10;/IfqiUf8C8f7REgyhofpfp+YxcfohgfqOiiSChdxuRKZZQ1Dsz8yBhGg8rMYEYCiFYJQFwH4AAIK&#10;EdsIEZEYDYCRnQqZW46FqiM4ZgsoUgUgUpIh0wAAHWDRrgGddAFrZICwCxD9agl4euEwAAdQdCcI&#10;bAbKlAZIZBwtXwIIIIIAAAE+G438LBFiWgl4eIeozFd5kYZ0qQAAW0AIswcR9Q0IxIxBuDXKCSXC&#10;94kg16CokTJaWQEgDZnQGwFSFYJAHDKwEuBV8yuE6zysuYpQ0QhYeYd6Nwc4bx9QaAa4tIXAZ6a4&#10;bIdg+YfABOEYA5R4AKQAwrXBdsXp4F14Cg4AAAFwD5R8Y6jgFhnRnNkyOgk4c4dicIZga61gZkaw&#10;AAZ4biMwdYeRkZopFoA6WQeoA5FQdsco7oCtGJBwggDYeC1ACge5j4B4fotovJDaHVzJTSgp+ShU&#10;CaA+JsFagUgahhBTXKI6uQq4CgBKm0iSjYFIC6vgE4CyvlBRFRGY9gbQchPAXdCZPItAyoAw9gAi&#10;otu9s5xwgR4Ag0pYrLBFEYq594jABQvh6QBxD4GACrY4DgBqZVBptw1mZqZ70wlToUurXtIweiKI&#10;cbBgs1KAAAaIdZOgdgfiKK8IvptifuKIxirKCCI4rYxo9i4QvoCgBBMAEgCaFbpaQ4DYBhg8RFv1&#10;bqwz7IeiSo7KsZvwcJvo8IyIEY3pYA2wEgCLpgCQA5q8sS9btEyKNwctgZIAcckAYYb8zge5kdZs&#10;0Ry8RVaaW44qW2pl+QlNHRCYjjhJUQB+VSCbdUyR32nQeQfTd6xa9RuAzZ/uZIk8tBDgCBNgEoC4&#10;ENsIEKQ5DqkU6C9Ql69ywo/OxOg88+yGyOyWyeymyc8OyuzGzOzWza+4rYfFIsOZS1QYygdQ66Ne&#10;UZkhOBkjNTNIygewfouLRwkQBL5JhgB5R4DjS2GwDGwTSRD4B5LhpYcqNQWQYLxAaAbVRJIpSxG4&#10;uKthBA1MXY0oxMFLzsF22hUQCz94AAF9GBnYHQI4AAFID7Y4A41Zt0DM3gk69UpuhGhJsjzrJAb4&#10;dJawZAaabwaYb6lAcQdhj4x46i32jgibT+ZR+COhJLXOmkFauYg49U4dFJDgCRg6Zg228ZMkRxnW&#10;s5WJmpWJCy9AwKHRsQo4q4cgdRcwYwazatJk+GN7MmuYvyKlLCWmJyz2hbXg/OKIhgkQDoCZNgHQ&#10;EqEAFIDjY6mRg6NotoZeTWigbya4bAci1DkYtr5JUUdYvoAS5Qj73hsCfuKZGhBwig4KIw0o+QyL&#10;DIzEvI/BTYvQCMNr3k9Lf2Qgl6thV7gK44uiXAeyDAvwAQvoDIBJnQEwCI2wGADcNABxztv4cUaA&#10;sWIYADjqNQZcvZkgezWmo4AACLIIDLlhc9gw3+nIiJdcCBBaXWguYwgaCl+6xAkiPaKq74DSmwDc&#10;5Y3YIAEwAAC1kelQ4QwFXarL6IuIcodgtp7xcwWQYi1AbO/iXhl7fiCXBSI6uqtvVQjB+qWQCwCZ&#10;ZCROLYExg4HwFRnQDwClkwlzzLMYeAd5kaGabwUwUYUYyttoJoJoJwAAGsKRNID7p8LAnELg+YdY&#10;dRZwa3gAAAYPganQjAJfg9GwFTJ4BSItrjfYmz0+EmFAcBHYZ4XwXSloYwYw+AZ7GwBIdxkdcetR&#10;o1hiAAxDsYj+2guW24j9zYgdSQhVEwfoeCKItjd7URwz61gD81EI8hww012l2boYyoAY9hcSnpDZ&#10;5AgQCBWCWQggBEB1bgAJzI34F5NADgKwKw9oDJD4ZYbpIYYF54AAXAZUkgbzaPLKOXNTn5/EDJQN&#10;7G9B/Agl9OYkD8RCiUEEQbP986Bq+AhiXEDLtMsMFhAA/7X5u7pCjYKAGTKaERrwFwDxhYC0lwqm&#10;6xGgaXzAAAVQVIVJwQcAtPriZQFgF1GIIf005AEOwXiXaIgVt5ZwaoajGxp7aoYwY/jYCH3AAALY&#10;LYLQAAGQGeDoBYBcNpWE6Q7rNIAAaYbSGQaotIYOT6lodIyh+aLJin41nyqpJOKgxojACoCamwGc&#10;SXefWQHgFY21opq/Z1vspOJ2ZopRvOB76OT1lgAAVdCWigcNYoAxg4f4gAFB4AAYFA4AAACAYAf7&#10;/hABhoAAIBhEVAD+ir+fsYfj8foACoPBAAGAhCQAGwmCYAHgqCgADwUBMVikWh0Ic7sdAAZjXZ4A&#10;ZzYaYAZrcobsebtAANBMjfwIBwAeIHk7vBodADwCgnhICjAfdrWAAUe7mAALf75AAFAMYAAEAkIA&#10;kLhQCuULrsIAd0AUUvt2hMUicIAV9iWDhMWms0wcTuwbBwWAA0DgpAAmC4eAAaBwXAAMA8zfz/jD&#10;idFmYrSZQAazlbgAdD4d8XBN2CwbyQKBoLhkbi8MjMWh+KiU0xOLC4Jk4sCglAAhCAZAASBQQAAI&#10;AkHhEOiHE4WL4Xh4Him/f4UOhz4fL4ADreDuADadLgADHcLSADme9KA9Mt4CrihiHAE8rgH88ECu&#10;PASHH60i3gEuIFAImYQgiDYAByDgWAAD7orWgqusA8TxnwfS1HaeTZm4dpxAAZB0GqAB9gAfgABY&#10;DITAAEYJqwD4GskBwDAU4zzPEih7nw9h2HcpRsHMboAGCbhmgAch6HSt4GpGAQCoWtruIixC3QM7&#10;bwN+7bgANEAIAMBgAAsBYIgADoGM8fkSgAbZxG/Kp2rMdZ5ngAB8H2e6CS4t69rWhQAAOAgCgABI&#10;DJGAyDAAA1HumBk5A2C8LhGDLNBSDYRLGBzrImxczRGm0jIi4ci1ZWVZ1pWtbVvXFc11XdeV7X1f&#10;2BYNhWHYli2NY9kWTZVWIbV9l2faFo2ladqWra1r2xayIvKfzR0GfR9Kkeh5AAd55niAB2qSAB1H&#10;gdj8ncdVyns2Z5n29kaowAdMAACYHzkEAMR6CcLg2CDJHVhIAFuYhegAaahNheIAHse9DL2ugBxF&#10;M0CIpA8EtGtzfAOBSRgmCqXhaE0NiUHIiAAFYOq4BYDIOAlGWbIlV1XW8E2Y4j0IvbxunMcIAF8Z&#10;xiAAaRumoABynac4AHqfB6oJfaurw8aagCwDEOJrmNuFBqP26hwKAck4Wg+FGYBBHIWhArgMgmyU&#10;ALiwutRHnk0PDvjxW6jB+n7GZtHKbwAF4ZelGmcRsXSelBRrGoEgbNwCgMA0FvO8FVIqm9urewYC&#10;9IAASAuD4AB+FQcMuDAQUjkgAHGdepF6ZZhAAaJwLEdB3nWAB9H9cIGAWBtGgUg4BARzQAgPSFH7&#10;ww2cgHrq30zrqKH+faPn4fcZ3BcND0uBctwAiSIzHEUBVquq10qtfSzUhaGo+e/CUj5YAAwBCXhK&#10;BEzQMgOttAwA4l7QWwOzHQu8Ygz3HjHGo0YZY2ngDqHuhECQHAAAPH+XYCjCgJjtPgBEeA8zromL&#10;kYAwpxS7F+MSQ8xqjC4FxUm5oB4FSogXBIZIDYLULgeBoCEAAEQOpyQhC0wzfyED6e4uItQzxtk7&#10;FcMEa7uhuryHsoRGRGkHwwIQmNvpwCIHlIcPwAKkB+gCSGBICB1gUgfJeDYFBkgigvOkCMC5vERn&#10;lH6R0ADFh7AAGgM4ZwABTilFKbAdSWAWAsBaAAF4MAYAABkDMGgAAOSZauXx9ZDFvODI+OmRYABr&#10;jVLENAaI0SeDNGYdMCRJwtBZC0SQGMkwES3USXhr6vGfHFRGO0cg4wADVGO7kcoxhjlSGOMtRo6F&#10;5AcP8A1+AAQBkYmoX5RjyyZgDAeqgBabgBgJJmP8jwAB+jxXQPsecgVCqGH4PlyaB0aLeH8PsjiD&#10;h9gDI+PoAKNR8oEIZQCapCAFPWAiowkZgkHF6IupkBQKgVAAAuE4KK7ALErF+NppwxRsSqGSNhKg&#10;5R3JYIM5oAS/IXj/Y0ReldKi7Uqe1CuNJgoVs3JqYZj5gabxeIk9VIlKS7IHTGgM35Xov04TG6Ei&#10;zeEbAcOcFoGwRwAA9BMDEAAIgLGaAg8ZXSr5drBG9WEAAuhci5AANQaiMR4jwUEBoDaFwihEZeCg&#10;FJlpvm8APXmnSMo/D4YsAAcA4GjDKGUMk1g1oqjlHHMIDoHzNBaliSSSSlwDkjYwswiI4XfAAGIM&#10;414yRqn0GeNpFo6x3j0Q/SaFcvlYKsY8eNrZC4zOaA/GwAAOgTHSBqCIzzcSXgXAim5rsKokGAl0&#10;ASmiZXPEWnsR8ew+1wxQmEKkXZqxoDfUEPsApnh/ECII9h6z7FYnBi+b4jpHwLAQJmDIEZJwbgmJ&#10;eDkFBJwOgTJm344BDhzDrSwMsa0hRmjZPwNAbqMSkGzKY5ofgCSBjuAOBUrIDYNDuAmCQACQ0agg&#10;HaUMCo92pEjRqzcir5yFF4uQYS4xeKVmFLsX8whejERJxi38AyiAFAGN4CECYGgAA3A/REEEGQAA&#10;OASm4A6IE0DqHcu8aI3EYjVHCNuUg6z6D4AGjMC4HAMFnAgm5nJGFuX4OKYIxJo0GTkAABABBAwT&#10;gQM0CIB8GgPAPy2A12SaDu0/a4rtAsvW/j7e8AAeg9bUDbHUi0YaUwADhHmvIAgDFIRnLpn1z5wo&#10;wU3Z8g2ohFGNFxBAA86QN0NVXAjBo0BMy5oBVmPIezVqRFmRWOSYY8HEFwUgDEDdEQSZCAqAk6yE&#10;nNWtp+eZ76Mx56EPiOlowwxtzMG8PAsw/QD0vhUmE8snTzk2QSQ4jCaiDgPAIbwCmawAAZKoAAfI&#10;9ZAjZHE4gdA8HgD5H2Wp7KkQEEzUkSNRxB8bkzAYAhIbzCRgIUsA4BkOW6v7AlhADfCQGAKN5mS1&#10;iwM/LZ4txfjHGeNcb45x3j3H1arNl7yDknJeTcn5RylbSth/va2yRsjkfUZPfUHdCP4+VDDzHuuQ&#10;eC4wADsHkoIdY8SlDmHkvIes7yCKSTeBIl4KgNAjRlFoaQ0z8DZG7lKzSLdj2ohmV2JRN0ClugRO&#10;UArySlgSKiCkElEQlA2CCjZtkG3KqNexy22EvjyxK4n3mrpCOYPB0AAAbA4UoC3GWL+YY4IqjwHs&#10;uTQC4W85jO+d0iZN1VrOMSq9oKqVDl2BABcrAPQWOtBWCFtvDTJAPm+YeFpg+Kqyl73tIxFdigA2&#10;PCa0I2QAC4GUMAAA2RzOIH7PohCXVGy4AGXBzaskzM5QaRhRxcQH91BQBpUoQAWA5JgwSviNRsDj&#10;8OMcXkpBxDa5qeyahDgE8QUuU0iTzCCPPISo5ENrGO+U8mpguLgY/h9D2MwC3n4MWMxH1NtNsjuK&#10;fHMCDv+PPoviHB9OlAFABCZgNAFjJASgJjNAYAOCuALgHCVoEDjCKBxoFgABihnveBjIIgABlD5A&#10;AB0h7C4gFgKHUgHGsAHK2Dph2F3gLh1F3gEt1MYCHsWsxu8KXiEk1C1pxCzm0CQI4E3gSsIAOATM&#10;eQbCVk6njscKEjGqvtsmhCMQJCMBphvl5BWBgixBnBsmpB2B4lDESlwi9jBIlM8wBCGkxi4vikhg&#10;HgHCogQANI4gTjpAmAaDpQrLhPMnPp6IuBshsnHhahaBZjWJTFBq/DngQlSgkglgmkbJGilnLH4l&#10;ICLHvEakkFDBsBrnHqyqzOsspNNAAATgTkcgnAngngAK6jLLLvPLxQvuQvakRh3h0idhuBopChyh&#10;jhkOfhevgABhyNZAMAFQ+F+GNF9C8QCgAv4ABAGnjgBKuABgFjeDSCHJ1ITB+B6JAxzp2B8iPjfJ&#10;zB+IynBpzHQh9gAnugCNuR8FEiKAEnrCZiKADkHR9DtnBC3EDi7ABgPohAFAeAgLAPWPehwnHhmB&#10;yDXhuhznEB4h7ITACQCACi7I0sVIvqVh/KVt6oOyQIkqajDDAjDtMCCCah+jBnqmPDDCvCFp5CLs&#10;8jgKgiElvDhvot0HQtpi4gJADk3LdpHgvAdglgAAcASAXCxgFjrHntglaKvO+FfB2wepSLEJVkqB&#10;iBhhht0FwJKAYqrAVAVgVnTASOpAKAKMIHSFINCLURntZLEIqhkhkxlB6whgRAQohAXAXyogeAeA&#10;diYAPnUvJxeHPn0lvN2F5GGGnLQD6BvicgAB5GqFFnpJdNrthtKtLkyi4i2CDgQRuAAAggKk5AXA&#10;KCBrajeAInyiEP7AAuCCEv5Hli4xstIsaiHjuGuDBh7vBh3h7JAhnBwCzBYhjixBqwZCLgEMtlLx&#10;ulFIOi/H0rxtLFvHvCPrgCZgagSiTgbQNMegTiTgNgJL7zPiKBynagABkhqEqMAj8Qyoqh3B6D4G&#10;SiDh9MGAAMHMICrELh2gJOpDeEagSh3MOB7idnNRrDCPmEIH6KVyYOwMUC9EvDDSaSXUKyWibFVC&#10;KAHscJMGDgAASwbAAAXKnDNjIlFkvLwiKh4ufBxBztZBqvzj6hthoCsxzixgOjJFNnjuWi/DEC2n&#10;0NuIXiKoWjfoypzCzkhAAANgFDJASM4gAAUAJnYAKAFCBownPmduKUuUvJzR5ImC1Bvh1phBjBsi&#10;fhvB4mpB8yAiGEAzGRFm/PMkwIvjxUkgMkfjJtc0SEeF+z+Squ/Dwh2HIvCB0koNnhygABzh7F3v&#10;qiogbgNyogRAIELmaCDyPmtM9lav/NAEZhu0zgABhBuJWhth2phB6ntkaB/iPmxU6jvNKuxPMC5K&#10;VDrnnFGozCEh8iMB8R0T+h5jZwCgMAJrf0RzWiVqtioimkhmaEhgErKlGnSi9oaHS1B1ouBmalEk&#10;AvaNhOVVwVw1xVx1yVy1zOUORVz11V112V213FfuRjwu8FWjh1vCasvkHCOkZt1JAlzF0Bzh4F5H&#10;aGpBzB5ksB0h7l0FJzSgMisR8C7B1QTAABxWKD4hxMpB4B5F0PlpONKnODz1aDuIuABv6AEuDUSA&#10;RDnAjgaAfgAAWvUE3gGCVt+n0V5V7zPsxWPFcvOngomTMB5oTBphwv0PfPFHDEoR2C1PA0MuJDFK&#10;hvZHtO8FuEHFHFIPWHjgUAOjnAgAYzDgUAOMLAHPWlKxRjyFZu+IyWcLWOukqh0izBohvCxBgBpJ&#10;khxh3GpGSHNDsnNCCm8JqL8jtvMRFCLiIygnkkhgMgHiXgV0UgegVAaiQAGiq2NGlhuixBahkPyh&#10;uBzE+DCiHHMFIN7jeACumHlqTP6HoiJSPjAjAEGx3iPmbiFpxEh0Jh8OlFuiPnqqXmeDBowIxVaj&#10;GFLnMClgDjeFJGbKVgB15nQkJCZo8iTgPAIseQpnUzYiowRrWhyh0jZhkhpMpIIGjBihrmpQZXZQ&#10;NlIgDN8Tijph3D4ALhzCdgGlziCR5M8mun6FGB+vmM1jeAJAMjrALgQQqATstgMARsIAKgQCVgHL&#10;g3VUL0k20G+oyCbhshyClBZBjveBlBrNZBwhzl0Njj2C4KaDFuxGwHQEHKiCCCRgGAGCBgLGUAAA&#10;ZgTMtgoAcELgWJoGrjCPYV7CKhzYgQXLCpBJCGHhpihq8iRgdgeAfUqgUCuAJAJiTxw3aDij1i1J&#10;0F0BtYtrOSxNBB6LUASASsLAXpIrbgdgdJMJNU514WdVZWbtBK1j8hwHEBzLCWJhbhcJzBtMpAKj&#10;DAHDDFMC7HziJSbVtgAxQxwHjgBgGUgDBh9y+kaZIp1LUB+ThR5i7HuHBImiNmy3lC5DBDsVpiFg&#10;FnrAC1XCCQJIvl8ltiIpypzS4EZAUKIhssbgABbB1D6Boh4Cdh3B6jZt5FwlHkvC5kZGtKWqWnp5&#10;kqaIVKdyYPXyXqfJzPYHrTdUkSdIvydqiCMKjJzZWoynQz0HjgSAKoNAeASqrApgamXgWgOkcjsF&#10;IGNG9OMGLFDB2B1l3q0ChqyBdGnhy1GAH6An9gMMtzEnUpXiTy5GKX1h0aGj84ghxLFshw/LbgdP&#10;uAWgW1Ky/s0gIjrVviLHBiMN5EahphuVGBXhfJVBmvCj20YFvsQnrQCjD08ryDgqg5qkQAFABiRg&#10;RnZAfv3ATv5AJHSuCEvQli1i42SFIQK6lgFalvkCEzfqGCKLnkZ2ELUBoB1j4BchvNZBu1ViJAFD&#10;pKTk3HxrWPNKeGfGzK+CMANT0SnTxgagTE5AbNduFT0jhkzByB1GpBkBpJmBmhtD8MoPeB35fsLg&#10;ECDh9j+ufgECVh4AGINB4AJMLCZkagQh3kYgLh8KSUmGbkBnzgA5irhi9IkKbialFN65pDHUK7WU&#10;jjgiHAIgEHjgRgKINATgLHYAWgMjnALXJW1CEB8oUB2h4DZhrUbBehpBi1Gh7ClAIa3FIgIHj3Ux&#10;sEziLScsxiawBEaiPt9ohgDCogRAHMeAXgLjnQLiXi+w6WokzRfRf0uEBCKCPH7OlThD2B7k71Gq&#10;RndHHD8h5l3srHBR9bWUh60Ug3AH2Gc8E4UCME4CTgXgMCuNdisDIMIAFs7iK5OnguZOjEsBoh0P&#10;0Bzl1yZCHU9iVxDKIgO0+Z5P7peTHCMBvh3NZEpEqIKGjB5ZLEaOZPPO+Y2XsP8SZCEx4CGXbFBp&#10;1iJXXAEgCiRgLgICXgSANjNANgKMtgJoDMhjdMLlJlG1t2yJN0NRea0aP1vO+138zcz80c081c1l&#10;lV082c384c485FsYTWc15HOV7j0EHHBp/NAj1C1B5xLhzh3id4ODXh1h7lBAA5bP8gBB6iPh134G&#10;HhtsDB4ClWOP7uXLWuXc8n0CMMzCCHzgCGSkdAPlSgggZTDgXgRDLAOgJMeAHAEOImfECvLLXWzV&#10;Ccyk0DytBmrHaCdhp24gABfhopkhwB0phPLxgDG1Z8M2dV7mxGch+HQqtnjgQAMoNAXAQjLAcAU3&#10;IPQkLtU8WlZttu+yslah0B2ngCgpVBpBvHHhqBybCh8F0OIEhjstIrVu9FWtsGxiIp7CMVl0SHUA&#10;AAVQq4ZARENppCZhyT2smmnBdBmHc9jphHMiFrKiDjQkh8lqTVowBm8PkbRCF9MI+iPt04RFGOD7&#10;pnSh9s0XcQIUlIvTQ3AnN3dFF2rADiojOCXgI8s8lCDgEFEAEPljP3SMhu61Is0gFio1B74CLIFl&#10;BBoBrj6LQEWhghpphBxh5iKAEAIINACAEHLn8AGh4lyAMDTs0h3j4AD5IgCpyySlIT9khh62Ts3M&#10;IAVgZDNASYaCYdXF+gKk3OACDiCxr719yOQibhvh0l0BfBoHEBkhrJhXvF5B2h4mrC4GM75Dfs80&#10;kqACJKlLw2SP3njgGgICVgYASjJApgbisAXgQDrcLiKKbKeDxS+mraGmpOrChhgBfvFaIphHSNv6&#10;BAMgM0fZG3WaFlDB1h1l5B4Y5S+pAgNfiAAAfAgWW6MJHgNftRQHj42FfW0sxV5iaroFwh63KByh&#10;o0chrhYhYPcJUINj3shtAnywGwlsYlLAAvWxwCogCCAA4HgAAAIBAB9vZ7AB+PZ6AB9POHvt7vkA&#10;P1/Qd9vt+wx9vwAP9/v4AAECwQCAmTggGAwAAUDScDSKCvt9QR7wt/TaQyOewSfAB7AYEgB0BEIA&#10;BpgV/gBdvp3gBtv16gB8P6QR2mgIBweuQR/ASDvyugB/WV/waCWgBAGS22CQeSgEBgABgG3XigAG&#10;mwWCXi3P+9AS/RmCYe/YimyDDv6SPzHAACSTD3URhQNAAgigZgAeiUZAAcCYXgAOhILwUAwfAYjX&#10;a/YbHZbPEP3bRB9Td0Od0ABrb+pNptABwN9vgB3O+ov6aYi23m1QaDg0Gy4MBgMgARdsAC0WiwAB&#10;sNhwAAsGAuXgWT7SIR8APB51VoNhxgBWL5ogBpNxyUJ8pujiSLq1i9NauLGsOvq3LMALCH8kwAAS&#10;AgDgACIDqKEYCAMAAbQgDy+gMfaSACfqmqwra+rkgq1QbAbopKu0FsIpqJgAcp+nuABqn5HJjH6i&#10;xyAIBAAAMBjsgCA4Gr+2K+to5i+uYhB+KaDoJgUAAdhOCkOBMCIABiEUvAuCMhtfBbDnGdJzAAYx&#10;pGUABmmyaYAPobL3nqeAAAUBEKH4A6XHcAykneBjyHaCgTz0Aamg+dxsAACp8HOAAEH+faXgDEYC&#10;sIyS6tW1iytXBcWLU1S3r+1cV1Ary1JEprbJABwDPQEDMAAE4LBCAAXA6EwAAyBgKr8vK9Sa2yOn&#10;wfSLG0cZugAXJmF8ABvHjSYCgq9AEgc9AEAQooCAKuSfOavlxVQoDDo6jq2sIBUNAADgGgwAAZgu&#10;FAAA9eVKXBGK6sFM0mzO9iQwSnqmuaeJ8IWcZ4t6dR6KieCIuQep4gAdh5nYAB6HzHJ+05U7pNVY&#10;kFMQt0SxMf6tSixySOYkjbUvMiBhMCldBKCQPAAEYJvICIEyUxB8H2ix2nsqJvHdSZpnUbgAHqfh&#10;8V+BkthACDshOCYPgACgFqSvK54FgbEZei5/I6bx2v6YJumaABtHWcONoohGzrtGEVSYvUVQfVC3&#10;AFKCOIYfCLRxS8eUuCYGS8FwPXuEgNa2DQJtSCAGIGmMNgMAaTq7VkCWJ0LYL7JsYb1MzFbG12xd&#10;V1vXdf2HY9l2fadr23b9x3Pdd33ne993/geC9lXdL4XjeP5Hk+V5fmeb53ntp4uCdR6XVyX0bZVc&#10;n4AHWeB3N8cbhm8dhygAcx9e+fR+pACIBPQeR2e+ahrGoAB0ncdKGOaw64bD/j2C+MHOaWUAQCCT&#10;gfA21sHQMAbgABgCMFStwLggAABIBZA3pupMOXx0xsHWMEf3Btkxsx2Dxe+NccLThojcGsAAZQ2R&#10;ngAHO/guxdS3oqRU2BdCxizP/QWWldEIGDAATGsIF8EAARHgiC4EMEQKgQAmmaHRr3qwcdQ9mEUQ&#10;1jgAG4OVuQwBnDGAANQcCdh0D1Y0Pof5NwEALKKepkBgTFFbNc9IvpHSCJTKaBcB6WwXgegiCsDo&#10;JVbgZV0AUvQ4RzH1GcNxOYvRmjEAAOIdiawDwGUot4ACF0hgFAQhuAqFEJmEAEAVT0poamEI2pdo&#10;5DzngAAeBAgcl0ygELcy4hB7myr/izD8mj2lwmEAYARK4GQHLCBMBNnQFwGgSX2htCRJwEgDQohJ&#10;DYBwDSdJgp1FzeYqFNHWO4eRShtjihcNVuQvRon1HEPApoCAIAbIKAhoLBAFD3KqBIdo60KjtHaA&#10;ABw7k8gJHyRYrphB8nmPeBKZwEwTmZBqDoEQAAUgoAsvgCwDqAALQ2kuAJIUSsEJIyooBQTIlmdI&#10;YFKJPxzDrnGnFNY0htqTGoN1/NAiFuchsXciDBB9QcH4XorRF4eojIK5wuyfzJANiiC0ENFwog3P&#10;IDJMIAHFGEgNDYvRsYt0FIsOEcDchkDIGOb4aw10bDkfLV4AADVtybAOhQvBGj3D1rskQ9SkALLC&#10;BOCde4OQdA5AACGwkmUhgEsQ7d0qCoql7euSMx5t2mtOG0L0XTFxmjMLsNxZwB4TAAAYAMuoCJbF&#10;2Lg5wk4AmgF2AZRoAgEEvF2JO1EhZDSFj6HlOMihFh+UhI3ZEkBeCmoTJOn8ooCQHyzryiRS4/mO&#10;khHoPMsw+GpNle2326RbhzFwGkAMjouwBkWG2AQkA+rREXp4WWo5gSylnIOP+nl8L3qtp4P0uRbY&#10;bFwleXWkaZy4GtLumeW83mCtkpWYeUiEQDJXAsAopILAOAkAAEcFYOAAA0iaAAEAFZ5APAUS56Ds&#10;SckLHXiU4g3xwI6OAOLFgAB4jwTyPe6jBZsIUIFRoDWOQAAmBMomwiugOAdPIdSerrx7EVKNCUAA&#10;zBrNyFcMA/I1hwKTZa9tv7/kDR1YKU0wKDSGACQoBABStAJUaBOA1K4MQDIUAxEAAA97mtDcGR0n&#10;a631EhwPgUAbfYbGSg4PIfpNxwj5ukNbQOSwCkkHRG2TYDTsgCSK9h7bJkzspSgQQ2yjErAAB8Ct&#10;YQNmcAABYCAgYFQHoUeubBNKaxiDQGSAAZyck6DlOGPEeyeQGVxIYrM94BUlDuAbPIdgFIIgIvOB&#10;seJw1Iv5AYP0hYB0SEhU2Sinbn4blxNYdEuGbiDF5VCgVGA/7euDItAZDYFgHrCBGBhnQMZAL4Ak&#10;vMBgBUrymPWgmX5NIu4pF0MwX5Uh2TmH2Awg4AwHJDyIZIAynKV2Mh+qhg6CGAt3LcBkBaWwYAWV&#10;81YzOp0lbGJPLxk1jXosFt6sg3MMh6T/GwOpuQ540FCR+AAfLdHCEWH0TxERIDDGqRdt5v0Ikmki&#10;pHvlV5PjHKX3megDYDl5geAgZkEIEjMgSASS57Q8x8kLHMPFjQ5h5jqAAOMeT+VNoUBSBWCgI+oq&#10;/mPaAokWXhwe0w3YfI/VLjdHafUYI3G3Dd4Dm/mZGKjZXbHyJYqo0oD6JAPlwhJURKUSJYMCk8gc&#10;mcVuBiiYEK3Sbm27LiekjFNi5EbSKzsoP4h9V6v1nrfXev9h7H2TvSAggD/gT/AEFg0HhEJhULhk&#10;Nh0PiERiUTikVi0XjEZjUbjkdj0fkEhhcEgoBhL+AEkgwBgQAk0mhMwmEVgkDAD2fL4ADrd7vADd&#10;drjADRc7YADxfL0AATBQPm7xeYAbLYbIAcrmc4Aej4eoAfj8foAAYEAQAAQBsoBmcImstlkGAVpA&#10;oDAAaDAaAAxFYwvIkFgAF4eFAADAPCcFkkql0HglrhGOmsMl+IhUwczsdIAZjYaAAaDcaoAazhqr&#10;sebts1ksVxg10lOTkclyNlmwBf01tVmAd0DwYDYAHYrGwAFohE4AEAVDoACALBuvmOxg0k3MYkj7&#10;fr8rT3e2icLbAC4ZC+ADaczdAD6AcoAIEkwHAwGsW7hEoxtrxsklGy3EvAK6A6Cbfh0EwZgAFQNh&#10;IwgIgoAB/H4fYAHAc6hM+aYAF6ZxiAAcJ1nKAADAQBIAASBADxABMTgIBD5AG+CxAMAoAAIAy6AC&#10;AoCN0uh9HufIAHmdifQcggHgeBwAAUBoGAAA4FxGf7XHufCdH7KqXNytSTP2lMuH9LwAAQAkTgqB&#10;QIgAEcBLyDbBg2BwLLMtDVro9yTAHOK4xtLE9JgxTqJMdh3HiABqm6cQAGSapwgAXhoKEcB3oIBI&#10;HN+AVJOnGZ+H0AAFq45h4HgpZ0nUAAHnk7oGNvBwEyWegKgq5gRguAAXBmDgABKETDgyCURgcBL5&#10;MYfr7H27R/HysMH2QfTtH+fUIn8fb9n5LR+WHTR4HerpxnEnxyHLUBxnVQR6Jw3Sy2mkx7LeeQBo&#10;IdVgHgAiUHqASwn2mE5rMA0lgCBbDhOD9ZCUGQMgAGoRzMDgJgQAFfRlK6GJtL15nqrp3HY1Bx40&#10;qRsqqq8PnkeVBHzkiVzBEVSAgpwNAzgoSZeAAOZkAAKVcAAGAWBcdSuxzrMY2TK5NLlLps052AAo&#10;prAAdRos6d5kGQAB+m+b0SYrEh+00A65xBrazAVJYBgYpwBgiCSXPjBx8wifh6u6fWRPSex7gBYi&#10;CWI+zsrFHEwSdEAHSWBOVRmA0c2NHx/Horp+7if1Oy8sMhpcfyTHuf6THhL5q3qABdAPTRqgKlB5&#10;gJHYBrL06CgE1x/NUf3UrM2nUn+s6Uzt1SyrMxE7urB04JMfrXTsky4scAVpS4fqWoI9lqyYAcZA&#10;XsAAA+Ca8BmD4VAAGgQBTg3uuRNIFgPhnSxykX0IRKqw5JH2Kq6eeQgBkKonmeion1/LEIIAu0gY&#10;/8AADYBQBgAAuAACYEIzAI+cihBCoN0G+ZcAAyxqDgAALMYiFxtLhLEnskpkyZkyZ60MgzlEZOUR&#10;OBgCYEAAAzBMwUGIIU3guA0mYCyKW1HaH42srw917Q8WMhEfo+TtNZWY85qRBABEkdOSYdzbipDq&#10;aONQd6ghnFbAAZlE4BwGsFAGAZnUSz8vMaGWskzly2wlIIsIghyUlhEBcm8GgJWzgnA4kcCYDVgM&#10;/IQOIdI5gADEGg1EZw2kLjZHKNwo491QAKAOicf4BWGD1AIzod4DC8DoAsX8fwBUTgeHkooCg+B0&#10;KkH2qBEampIoyPajlKC+C0urdUXR4pq3cu5P+8R3RLCUD9OwV4fCPh9xQJKkwBQCmYgWVsDIEb3g&#10;TgZBEAADwD2CgOAQzqYpjCWjgHSh8YY0BigAGwOob4AB4ACJ0ptHIDwIpmfJJBL5tXLkJJaQdLZk&#10;SBEoYWkcFAEwQgABEA9WwHAGpvAYAZJ5by2TFJkRMgiPSdLiHchIeEgBqDsnKO8pKSEQozWlMEAA&#10;9R7sWHuoIfC0EZljXMS410ui1GuNY7dnlM5ij+iWiB6DNwDpLAiU0AAFwGtnATJJBxYEfj5K6Oke&#10;hPh7D6J0dUDFQQAAwAuCaaQDwMM3ZQXOBkIyFGKaEdg7Q9UeHlHYoYYY3RmgAG+O1D4+x/rMJaWk&#10;h1YJ7u5IPGJqSwm6w8AVURNqrwTAVBAXkED2gOARqyjVGTp68VgmyQ+yBDSVRnT40Ix9k4R2TIPV&#10;59Nn7QWhtFaO0lpbTWntRam1Vq2Ik2tZa+2FsbZWztpbW2xELKz0hJMUxMIbIkcjWlYfCzgADeHY&#10;OQAAxa1E7HsT4CIDYWD/iITscZmY/lZj8VkeA9lBD/VSWaJSeiGm2JK7Uf5qlXKvBOCUwYMC/AAB&#10;uCQF4AAOgRVkngxdDTH27swZSsBsI+E2MiOEdFyBgjQGOUMbjShxDrKEPIe48ixOlJc7Ugprp503&#10;MeTCe503l3edinNF4IQNAeAADo4RxAQVWA6BKrIDZrwfMXXVoJHKRN0HSO4dYABpDdaULoZwwkOD&#10;ruRTt8qMaUy0dqluzp+CUmJLcS03aOT4IjBIBgD4AAfApBwAAEwGJ/gOmOABkhOo/XIM+NRRYyxh&#10;oSQ8ACSUW0TJMV/nDOaNEZACa8AJwpqU8llK4Toeo6zUNSJQAsBxzwFgQSOAxwYAgCllK2d0r52q&#10;6Ezco/uNaX49TIA8BCrIJwKz/BmB171UTDwkSxZK/qlzogAHYPDCQ2RvFCGSNZQwuRmqKHCO4lAB&#10;1JliAQc+eZLsQLyO0A0eZUQKDrVGBUeBSgKw+TAjQrwD4WAOAymYEcdC6gYSOBKPSYAD1dILXxaC&#10;zx9FhrjL1YjUllkpWiSkfptN0IQzIPRHw8x3t0Ww3QdY8Su0iQi7RLR18QLsIKOxYA6QDEoHOAgs&#10;I88MO6H6AWZCJEGggA4g0IgLasg0BG2cFIGzngU3GxA6xBCek+G8N6crH9YbOpCPY7pB5js6vSAA&#10;DfPQAAhBBYUCE7aZpZs+n239nSKVObokBo47RungHUMytY9WOkuHMh8AY8VQAHH6TqVyMwC2NemA&#10;MCRhwBgIYZoaYCPh9DwZG3M9O8UHpbJQjE+QCAHM6AMA5I4CAIpHAFAslI+kfD9fu3XuBKR7FdH8&#10;1neiWyTFfofiA8BKBe9ex4sAc7D3SHvdy68srrSYGs9FhWM95qZGsd1B30ZuSzn3LgS+mWM6FnsS&#10;Yf9EHhAEI3AABIBSRwMASTeCcDU0QcAhL+giaKuTfgPenbe0J2TtI9R8hBCOT+xIy7U+U+nKiN2V&#10;IIO0d5URqjeMyMkak5RdjKaVBFo5c8lS4wA6rV5IwAnydewwEQG03ghgap/gapnsvAPDDtxERu6i&#10;vN1wFm2QGIhodO6LiDst2K+GhiyCyh1B3ilBpNajPBxsdhmhzilB1B9kcgEgGqsv8pkD1iVQXHfN&#10;WvtH9wZAQgLklgjKqGDASjDgRAMqeAFmHo+CDhwMCgABghnJwhnBss1Bth0JyitiopHJWKiB8Ivp&#10;zAFi8BxgKi/tIGdJRjMwvvfh8lRgEh/idNIGHvCJXsLkbJZD/nUQ3Dqv6DZFhiwqnFNOvidB8u5H&#10;1iCvCAKAJkGgUAQqrAVgOEFAVgNEFKolXrGE4K8CChzjMDNBsBngABrhzpyhxh8Gjh9uHjmAKmzg&#10;EAFEnp4rIKFQZISmiCvKUAHkmppNggSKBAAASAJDlgJwUKFiYrKjIMan5h7ClBxh2EPhtsHAAIqJ&#10;yh8q4ufgImCgIIwCCh8iUB3B5lBBvB3ChB3h8MJQ3sLiXq8E4k6qZxwNVj/L9RuspkkADkRgIFLA&#10;EwrLvG7t8B5qynzAAAKgFinNPqsgUgKJ/gLNHD5k8rfQhLOrNCCh8FMpzB7CohtB1lFBihvjOhxB&#10;3JAB+ryDoxIGhj9nKKwNiulHmEvlqiCFeCnAUgLp/gUSUAASVJogKR8rML/r9rcCMyPiHLPMaP7v&#10;pSdyeSeyfSfygSgyhCaLXShyjSjykSkylPpLILNLNwYiLSDi2yQiCNeishjBthnAAB0B6mjgFDnG&#10;bkXGbh9kZB1lRDNBrBoq2BzlFB5lOqxM4D6LHE4NXR4nbHiADCyp2GEgOrCgWARDBgeECkzgLDll&#10;fvvOKr9r9LgCCmJivG9BtBymqv2hgAABphwCjB2h5CfB7qnD5j/DaDqp5ycKFypiUlUnoMqHpOeC&#10;7i8gTAWgAAVgOkFASALMTFeEjiWIQOkjKSdCaCDNYifBsBxJFBojQIJhtjOh1EgFNklGuwgsAODC&#10;JTTEvCCAEKiI8kzPjARgAAfgVDhoZDlv5Cbh8m6Bzh2jMhpBts1BbhkzKv0ChH+kcpJPuAEpkEQj&#10;5M8CzM9s+nYzGiCCktBB3KJvHiwmwElgFvAjmAJu0TrqQzyivN8HJCFt2EHEvgJO9MvAKMsgUALL&#10;CyTzuR8CnJ6sZujSaTfCEIqyGhwpAP3FDBbBloLBvB2jtNhovKdtXyLiTAEicilh4sJAMioL6B4G&#10;6AKxlEkPBoAkWPfgHj5AGAFT8gEkcvBi6E+iavHsnjIozj9HfHLiZUqjFtiibI2DtkfB1sIEfh8I&#10;hHlCXHnADHnNMJZB0O1hpAHiwhygDqHnah9EViCgDmzgNgLjDgbgTk3gbRamDVEANgIu1neiMh9r&#10;iGKilB7kpMyTPQKISIFi6D4kToEERmcmdOxpWVHOjwXvwReiIh/krEIFNKSlBB5h0FRh5Bvpyh4B&#10;sM1B7hwGqh/h0JAABPFgC1IM4EXgDtsEZmcj5kcvsCbvFh9B6G6VIEfLvCUJWVhmGF9jngCgGmdA&#10;DgIDntIJXJfEHIoB9h4lBB+h6iosyG6K4nIo1TGh+CCBxKbhij1gABnACiCBsAEiUB2D3EQHapZG&#10;pDVT/EoCyt6jaJcMLKYw5PSnVPYQ5TGsLCDACJ5nKCTOxj5UmpkAJmxr6AHk3gRALDfgWANpozaj&#10;lgNgJqsyXkzAGR1qUuw0ULRSioPzSSiHmErDbqwCzniD6UTJ61STfvtDLsJBmhrrkBkBppyhihoi&#10;qhyB1KJquKVjYNVulTesOEsO0uxDnxBmCgngeEFIXC8PhmdAGUHGhsBCWzHIk0LD7MQVp0ssNiy1&#10;YlQBlBqjwBlBtJShmhvsJB1B7i6Nhk3ovkn0SLOEuDEiIgSgMjngkgZKsgZASkzAPgKjnvoIGLdC&#10;CBuhylFBdBkhgjPBtM1Bxq3Cbh9DukTLGgCEZB+M+JzAFKshxAJHtB9tgAAAIh/tmROR7h7ChAGV&#10;0CXOx3hJXHYHUnVkbS5Q4j/WcllFNB+Lhm63o1IFNN0kHErUKmcElgKAMqsgSzZr4ARTYARzCjmV&#10;itqo9iCh2h4ifBtBxDwBsBzGqhqpyEfgAidL7DDkmmGKFMBHej8tXMOnmRl0pExgEDDgQgIi8AXA&#10;LgSjCAFGz2bsZnl2hLMPylBBvhzlDBtKzpxB4lDO1ETgbAPC/x9kQJOyth4lRhlBwBpEOB4ish8A&#10;BIii3sACXsoHmHnPHyOCUD7Oi2Anbty2NUcAGOMKcT5qcoFkcgJNFnqAJGCtwQDgFIWK/kT0TPbX&#10;NLMmeiYKyEfKlKJhtB0oLBkhw4XByB4JSrwCTyCISD8jIC3o0YsLOiUQfFXgYAOHvATALJ/tPmCs&#10;YJsL+LcqGLKSoSoybzGWZyl5FZF5GZG5HZHn0iB3EZIZKZK5LZLrbymyb4JCL0SYaiHBzB3sdhlB&#10;vS1ByB5FRy4vf4psvNgh8lTDNBry1BsDvgAQQEPtolBFqt2MQDJxIEtjVM+CymxinAKAMFZARgOp&#10;/gZPlDkALlbAIHpnx1rgAot4k0ki4q6ZCycliEIlTClBrhxBtAABchlhfipTiTyCdDsCwpaujSZV&#10;UMPL/MZACvdADJHm/pkGalX5kssgTANJ/gVgLzuAMAFkG56paE44JxfZOnliDWoCshkBqq1hpBvh&#10;rif4xEfh9CumwGdHoJWUSHdj/GgQYCTiUFqiUPoDn3KjfxDYHAbASi+ANgJFZGIB7B8G6WolRhnz&#10;jhchjzKhuh0ILIviTZ7j5ADxSEQO1EYM8skZqpaUwh9CUKkG6B60hCBCwgEGcFNgH3LuiEVj5RlG&#10;2G9UCz/j6kusQAKAEkzOQTuATUNr6AJC8AINhvWxHj5iyizyNRdaFv7tZClBwByDM0XAABaBkmqx&#10;ilNADIuz9mdCZjGivDWADErAHUIAKB5m6ANB4jugKB6kfAHt5gIDcgJNylNq/kwAFEcovi6NMpsi&#10;0DGnUj/kbGuDViUsKC0EbDVC0C05gjVN+kfJuCfBzh3ClB57PEHB7kIgGkrAIB9iygKh+Ech4ADi&#10;TBmAICUBugFOWHzh6pPCU1ugAALAJGzgWAQDD1DlXgggWFXgQALOM2rLaWaqaKv6Q755Oze4sZ4i&#10;HoRw+vDEIh6OaB3huCqh5hwJyh9hxChB+yzCUuuU27FNrDdi0lUohkfRtilB91K1VCwjbCCV/vts&#10;4akgCoDM4AIGwm0ozkHEpm61zGpPEgAB7ilB/1hLvqFDbCTY0jPHjjNRPhmV+GkADCCImsLvRnUv&#10;T7diUsliZWFnUWGv7Hf8oSLmfp6xHJHERgLAHmzgSAJlbAP3ua4qsgRAKC8ATgMDlgMgHFXgGT7M&#10;4XWNWyDrT75IzZOSkTTBwhzifBhBnJFBjhqGqhoBsoLWoio4lEZvWKGzFjJEHE4ovpkGcCnAXgSj&#10;fgpgfL2gSlZPoD5HCjXWrrcDqcptXL85bbhpAhnGlBkhsEPhnhvCu3AQTgFmz3C25DKbWxUb678E&#10;6jcgTE2gAAmAaqsgZuRuePgFN0pD6kvjsEIzhjwBbhjZzhpTj0zqJt17FGvIFmHk4h4AEkGhygHq&#10;rB7gFEGkwiTAJh+FQAMB5j0AIh+FBVwQ/Hz3ja8jWZs67p7W1ivmpcVod3nyE0IlmEvkqoim9Ivk&#10;ZHBCnAQgNssgagUL5xEkFAPNtGGsYiVG3Cuhzh1ishrhyj0BkBvkLh2VyjmAMjDgEm/CF7Wq81TY&#10;BMnjtC5kZAGJKjkAIDfgaAMjBgOAGFXk7C0nemere2ZtosJc7rkRilFBqB3GqoEGGAeASkDLBsTA&#10;HgCDnuAqJhjBvxLBtB2lFB2h9ioh8LpErpaWLDEp4pfnIULZeZBDp8d7UmGALF/ClgEinVGNFRRl&#10;N2YAI2PAOAH9MEky40p2BTpr+P6iES3Duhxh4FRhsB0pyhmhxDQwRlRjq2gSnjGNMiWQXtii0HiH&#10;anSiygOAIFZYRr5gSgKssx8Khbvb8dcGTefaGPw5tya/X5Mfafa/bfb/cLTZJfc/efe/fffoGyCj&#10;ofWqHDpc6CDdpMeBxCqhvh3ish3+ux7yAgcgPAXDmGxAAByB1pShthxD0BnBr4XBvhyILB0h5sd6&#10;bm6Olcmi5Cy3WQT1tjmbxR7gLE3gNcx7wkGbw1jAJiAAsIgAJAkHgAIwYAA8DgwAAgCAYAAGKRMA&#10;ReMRcAxl/gCOxh/xt6Ph7AB0O10gBpt9rgBftFiABvOZxAB+v5/ROPyEBROKxuPxmhR0Av+O0aOv&#10;yjAACgQCgAHAmHAgGAmmA0DgAFA8G1AJBAACEKB0ADILigAB4HBkAAwDAimAMCRqL0GhRiN3eh3e&#10;jTmbzluOVwABdspggBquNtAB4Pl5AB8AB90wD1kBgIBgCez27zm75yORd/UucPwABQHhMAC0PCcA&#10;CsPCUACoN7IKA6Bxl6vh7gB1O11gBoNxqABcMlfzJ0OEAAMCxsDAengYFArmgisgEDRKI3MBgbMg&#10;LPAB7v3JPd8gB6vaS5qNggHAutAzrAj7ZSngAD3OOzl8n2yZ/n48yMpyuwAAsBSBhcDQSLCCANoW&#10;ratAO+QCgGzIEu+AAFuiAACMwvC6xEva7qAAB5nmkpxnOdgAGWayalmY5tgAbJ1PSAQGgwzQDIcv&#10;MSrqjoCH+nIEwAAAGnsfStHwyYEH20wKAKnoQgiuAPAi+QMAsqwFgWp7xgCAiNqcnruw+BDuTU67&#10;vPAiYCMyAIBI3OaNgFOjNRCcp2HiABimqwZpG6c4AG+c8/HueSSgfIoABAfCNhgeaJTwnprAcjpu&#10;ASjpxgQnJ4APSoDIOCIHgktIMIGGwSgqAAlhnCISgzH6io1Oq9RHEy9QOulc1/YFfqQoSKSBYNjo&#10;9XVfIzY1c16kKPNJRx9n09J9noegAH0eLHnyeFEnUdQAHodBysgdSUn2eB4AAfx33Yf54Hem1sXa&#10;3aLn4nM4rnPCLgHAT3IuAU4uaBa4AOByDgK6rNOddtqW0eN2H8erH4oeaL2qjx+p3gTPHcvJtzyZ&#10;oDPMYQEvMb4DpzOaen+y92wwj1+ztmaNgGvOaoozk85xW6gIqzOMgCzycY28z7IcDwJrYF4QNcIw&#10;UBu2YNBCtoEvkBusKgA76gKiTLvDOaQRJZtkbPtG0qWn207bt23xKpe1m0cSUloYhpgAZCVgAbpy&#10;uCeR6JLC9+X6iyPIqAVn2SnKevMp4EgU+QKgogYahOsgpB61wWBDVwDSo5s8tDZnD2Auyjr1XBvn&#10;M4Jfb2ABlGxQppnPJh3HyiTqoPga4RH1OWbJW0hWijucTLEAABSDauiaG4NLKEVUAuCC4AS/ahH1&#10;iB44qlRvJaWpiF8ABrHCbL1H0ksDKYAy58JPSOnmA6wHOBoQAAeQGQif4F1QCQ/iSghHkNYgg+x2&#10;ofYImM8LMh/s0bMsk0ROUBk5H8lFdr2mHnmH4gNdo/UCGjAAvmDUGyJp5AI9gC4GHoAtBOCs1ZrT&#10;VgXQcBUBhuSLIASYikx42BzDdAALwaoxwADmHqi5HZAyGnWToZsjA/lbFBVxBB1LvybHuJ6eArIH&#10;gGI8BqBgFQAAPgPR4RAp7YUSRQbUeQ3gAB0jugOjcb7ehyHFH80IGoIoXAmAs1YDQClXHoMiNYcy&#10;NRsDsOYN8eQ5gADxH4tlOhc1ik6SER1xSBjSNELqXmJzxV2j+NM9UroJQJgfUeBF6AGgHgXIQAkr&#10;qGCelNd0h5ECcifkVWWXxYMD0RjwHsxgbo7VzDXHSN4AA0RxktHUPOA4AULk+TqUGTZmiPmebW8N&#10;ZhFR/nPKYAQuZ+ynggAkhEHIHwXgABGBMDwAAIIVAA+0/MEFfy6WU6VXjqp6rKgfPJuE+5+T9n9P&#10;+gFAaBUDoJQWg1B6EUJoVQuhlCykK9obRGiVE6KUVotRejFGaFOoKGsZZs+p5q9l1A8jo7h5rsG0&#10;OcwY3B2LmHCPNQoEQGAOAAEMEoNi0gPLYPmnkQx1DoAANIbY1QADbHFD5uq5h1jwRcioeoAElnpg&#10;8eZsZmmCAKAadYBwF1UANAiWABYDCugPAYQc1FNAJgMLABMBRYAJIKIIAmmgDiGgAQ0dMiJ+inOi&#10;J7JGSLiAADtHkvMbA40ajQG7AQZY2RngAHKO1QpmZaGcJ+RZE88ydTQJsaSTdWWlAVA4VACBXSHu&#10;OAQRsfVp0EANNUC4CgJpzARQiBh/pWi3zOSCrlYzHT+j+PMk5Jg9R71PGwOJGouxlkxG6OgwY+wC&#10;oGaEng8KIWBGaiau0nU+id0cA0BNHgOQTAxNmB5BwHQJvQKifI3RJI2DtRcNE4hxjkHKOZNyK72A&#10;CAKKsW86wBXr12S/OoBdNABMcXGt9cY9VsjzjWP9MiHKyH6OxdZm5TSmX/Q+RsfcHpOsso4iMhNN&#10;ASATtDDSJAAy4TcO4iEBoBirASAWV0CCPrbFWSofls1ECikdHpcKIZJ3YjXJqLEYr50bnpACAtHg&#10;Aq6wQZcUI8bh3FPGw4ALDZzT/gAAuAkp4LQNFdNoV0EwHCugSAeRIojDUypvTRCdsACIykQQ/M1P&#10;CdbKS1VwRtuqfhhXwb0jEAAzBtyKHiOxjD/yLgnHsRsHw8CngKga+QBpHRtgKJyN5lBjDtnNAOQe&#10;sJYALATIGDIEoFgABRBtaEFmZDms+zrJKW+Op7rEo1QKKZH4oz0sxR3XmtDRYcWqZMezEkUDoqAu&#10;Rcw9hyLmHuOAwY9xuo1H4Oo4IAh8pMO8Uw+6IDOD/SYeJxqtgBJsVIQcA1YTm4u1+ZIehjx+jzYs&#10;PVeA9zIoCmpJQzw9S8jmTyNFkphNLAAGwpwAA+WYR1M2AG6JGx+M9LynRoHD06tBo9bh37a5PcFw&#10;4A0qgAAOgVegDgEs5QqAzCGWUD5aAHAKIcU0p6zSd0kbLrXmlFLek5SieYaY3JFCtF6M1F75TfDv&#10;YwejbCIdXtsWRNPhUVSsgPAfTQEIHFXA3BXaEJQNgRgAzGqh0ckaIF0pBbl4hQhuDjqALcYdjRkj&#10;YqAN0d5PR4D8LgArjrA80TwNE6Y0OO5OcQP06EFYHSDhRBwhEGIIiBgSAYVk6TQi8qLWyOSYFQRv&#10;DYAAMIZ4yAADiXKnpM7NGZOGMyTkeYBCrDmARqYdYCi2DyAdaEBgAjTAjHk+cCo+1xAJACaZ5JE4&#10;GOGbkUtoh/Sbk2w5BWCiSJPHmJueZR2HWN84H6aY0ZnlbATAmq4EgJbYAuBGWgG4HgXAAA4A7U3Y&#10;GjIAMmNocsPhcjPJiOAeShQDVvKYAwuABf+V8s21klwWGV03EOaAAAyAWVcBmAuNcBAAgegIYPkI&#10;gIksA74WOKCI6/YRQHqqeG0HUOYGEG6GckWH2JKBKA4lIBMAufuBOAilI2yHEHckUG0HYJqGkHUR&#10;qHUHwXYiWtwiiKWMyQOgaksKAk2JwL84yAkPgAABOAsBEAABQAofuValIreppAqWDAA1mdK7CKEH&#10;WHoXYmEjiGsHOh8dmRqHaHqT8Ocsm721gH8NAhAbWIyZwM4eSTGiur2y4LgBExIAAB4BAnKekLIA&#10;UhOQ+uomsJAbM5kV3C0RII5AuVuns5rEnEpErEtEvExEzE1E2oKofE5E/FBFDFFFGoC1lCydPEkj&#10;Snu4rFO7IzSWZC41ikWHqYwG+HUHIqKHUHGfIHYmIKqOsCABMBqAAxGLIAOYcH1GSAAHcHkXYHQH&#10;YXEbrFwG+HIJqG2HGjiHIp+AAHeHqXme0PSQwMyAUPiIIAwlUQUK6YWLgAQAUKyAWAOesPvHcKsx&#10;aPkAc46IKporeLAAqIUreIO8aOsm4KeTIaEI+HIHWUKGMGqGUOEG4gI54jiHcHpDUcM4cxzFeWIu&#10;2KOKWwMAAA0Aoi4vCAAcoAoMgH+N6HeYoAAHOH4XYdAIkBCAcVkAknSBOnQAAAmAWLAr9ArFOI+Y&#10;4PMHuH4duHoHcABG0kUGwHAG4ReGyGiJMqYQ+ASO8YIJCTuItKxI2LyjQuvI+PDEMMyBCAutCB+B&#10;YBzCeA2QcrSIOTU7yI6N2JKHWHagOOGOKFwGQOSuWMG/4LmhPIKTYckIcK4IOu6R4BLBUImhAG4H&#10;EjiHKHeJSHaH03cSIQ4AiK6Ti9KHuMmkixcxSew4Ur6qqIqfWKKPNGOLmxaOtGPAmJA0ibWroPkA&#10;6AgVcSyLYBAtkIWAQK6r+bI76Wgx6JKHKHSOCRhFwFeyK4ERwQ+AWLYAE3ObINAd+pHDc+OH4yuA&#10;wAeKsBo8UAABmBELABlJmAAVUKzFeaCsoX6Us9AI8Z8r8ms4m10I2jaYwOHFwGO0AGAGijiHUHMT&#10;8AoNNCeHuJ6B8Him6k2GeAcPMG0AWPMHGAMMmHka+IuYQK0rgAaAeIGBiBI1MCmBqtCBajCQ4AQl&#10;eZhCvFIo270uyRMim1pK7FSV4s4L8gsH4HyMiHuHdKQ/qXMHeGqqIHSGIMOHyG/L6HyNMSofcckz&#10;mPC4ywKg+PMO+fcAbHUAYIcvyPkVwH6uGXaHoYwH2pOXaHsWyMkqoUckw4KIwHkKWGsAMI6F3CsG&#10;mAUI2HWAMJ6H0ZgkgcQTvEQKE8AH6gcKCTPESI2Y4eMH+PMHyUcL+naAKKyS0K6Bc5SAACkBmCEA&#10;ABuBG/KLELZO2IcRG786U19RTVIWEYygscEJKGaGzF2FWF3BEGcG1F2HsPQhCw5DpB64qWdK0mYM&#10;kxRPKAmLABiBKegBueWAAB2BcLIBAAupoiimxRi6WL4KBI4AAGuG+XMFeF7IcGVA6iGHsOsHuH/I&#10;HHaqsPy+ingNAWafWXaSGTyTUJ6NYIOCmB0LIBiSsKhKqnaYIIyHUHkgOGkHEgIRjKc/cMGPYN6A&#10;mARLcr2KUgot8WSSYHlDeiGH6KyHIAKNUG+AalI4UI2UhF2AwH0qAAeH9JgH+QCX6kolwk4JsQMK&#10;UJsg4gqMmk8+tYgJwt6PNCNZiL8+O+eIW6gjABGasBaBIBSAAB8BGBoUenCOalsJAhAUPF2F6GiG&#10;KqKHdF2H00gObEIIe7sgQP4WgbXCCkzN+WSP6iqI6AoASLABUAlCcBGAeQieY1MxaKtVENCQOVxE&#10;hZ2g2JyG7F0AAGAGxIcHQHoRcAczMAABEAsLIBuA2hcAk06sDC+AApYJqGSHKOKHEHmJSeCmuM+1&#10;w5idTbRYegiJyzOIcnAegBOAqfuBcAwNkAsAaVQonEgWAI2HQHigOGcmOfIHRKcHAHXFwHgHuYwM&#10;wkgJ+o4hBbOeIMuM2dAOagSZgncQ4OpGIAmLIB6A/U3N0QuKfPZRXdwWfEVV3EYdJAG7HVLfXfZf&#10;bfdfffhfdE9fjfpfrftfvfM1gnqo/WlfPCxAtEin5bJf5bM10WSHpS4T4XEG0HSMGGaHOJaa+IkB&#10;4BKBlCeAulIAjQte/Xa9NTGN8vcAAHAHRF2G2HAmIHAHNF2HMHYUKsFKQHqHyJKO0MyAYAoLAK2K&#10;63OxSTYa+fc/6/4KeIgKzHcLhHwzKQmAtJ4QQIEnVN4QoOsiwQ+k2HDhIAAF8GcJiGqHC8wHWHfh&#10;gH0N6MwZubHN9NfVGL6k4IoMzg4BGAyasCIBmB5JAAqLYMaT8iIOCGwHjFwMiMniUIGBCAgLZCga&#10;sAyAcVcAYYWnaYHEcIvUYH0+qMgH2PSHoH4JKHmHyqeHSHeODGokOJoUNhURRk0naASIkKaLmWiR&#10;MxzEkfXUQI6lgSSa2BOAzCdLOamBJjetsKzM1ebLkABLpLsviFuGQF6voKZQoAIzgwuIkAcAcLAA&#10;wAm1MBCAsnSBWQahDSOAAGaGuGgJkHbeIPIXaAMI2K2OtVwfSPTlgm2O8wsKckgmabY8BT0AQLkx&#10;qnbnuIyqmMgScPcMyvS48AmlUBaAytglQlUy5l6RDCzA2N6HMHURdOOAAFaGK8w7cMiAJOcIvOiy&#10;eNAJDFjV5UKM8e0JyAsSuAABqnPUxBYAAB0BKIGA5CSWTgJZYLoWhbNI0WWWa6IN6b8RcGQyEAAF&#10;qGQ8xgagOAyHyI2BSHsJ6Bq9OXaLyGSAeNMG0ASNMHSAIMmHuwsnbHUIUKkNUBWBA1MCkBsehPGr&#10;cxaP0Ten8x1FbFDrheaV3fUbct8g0SQHqXCsCG4fOHWGisaHaGOiEHyHFF23/X2Kev9IHeikrMWN&#10;MAEH1sgmaAKKqYKIcR8R+Ydm1S6qfTAXmH6wUYySZVtK1ZcI6PKJyGyAOI2F2LAqCAYMy9UMyHqw&#10;eX/UHULTQWDVwH6VttuV/UMWi+c4wI+TzGOm+AuLIB+BVaWB4BOvEBsBEBaLSAi1MTJKyZynzfxF&#10;EbW3oPSHUHcXYRgOYFYF7m+GqJnTKPHZW4mZyWOaAZcyYXa9QVTJOB8NZUwBSegBhQ6QQ/w1zrrf&#10;61oSKKSw4GoG5FwFUF084GaG2OCHaH6LBqUlbHiYbIOQJT9gCmmgghAQwI2/0LmBgA+LBXoLIBeB&#10;C08fadFdO87BiAARosaG+HZj7GUAXmWAAeYlUTAKsXyNNx6NEMmHiyyHLKI4EH2KyGaACNUHkTyA&#10;uXjAMH9qQH2qAU+qe+Ok67KWGSKaKI/Zg+q+sgtZqY3ZsI6Y5COgowNOwNNAypmIcA2BAtCBcBIi&#10;+CCBOBxcWAqlJTs4S26I3ISULPyGYRsHWMGHaH9S+U+LaAdswQ8SLWoiodSKLfKs2gkhCIWrqBAA&#10;YegBGAgtClELJYVWcsqSBRc7EngY6WiI2HGHaqAGSG0saG8HeXMHqytJBmmAAB6BDgsLUR4g8NMH&#10;AHekUGIHDm+G8HgXNkiNNuCqqcVESszqiNCL9Xat6IuTALgAwAbJOBMAqnSBqA6BZxwAaVdJ9wCb&#10;hdvjPlWAAHHMiAAGMG/BEh4jiHOHkXEHsHwMi4UlpWoKIJ3eYeGhMwtUcbAm5AozhUfieBGLHpd2&#10;+pyR4jMZ3ptgNrlfQt14jkdFRf9K9u3434547494/Enfn5B5H5J5Koiw+IppD3LgFWi7KcP5W7Jp&#10;v5aWSHwHyN7i8XmGyHSjiGMHDKigaI2BuBIBhCWAyfuAuAUVRKqLgdSQGPNGTkqHsqeHeHoXmHTG&#10;gUMHKJqG6HGOZMamIHYHuXYyTSmKsrU3MYMdFL/4IPtlQ/7nhbAr00eALiMrqlAIJQwAGv20iHMH&#10;QkUGKGjIcJnYP5sMlYg6Taelu7I+cI8aMIgLgAewGNfUmCQBoCDjoR4HcHtKQG9xcGiHWMWHcH0Y&#10;wPoKtJ2LAA6R248AcR4LUlUeqpojNZ2HxGUHeHwMfP+XEHSHsXmHaHuT8HUHeRcHOHIkUHdi+qhR&#10;vg7mSumsu16r612cPzMhCg4KqaUaYNmA6tgBxueLT+xeetwKCHuHuJKjaRcGgG2bzmKfGuWOYO2I&#10;kOoKyAMa0IIAmVQA+AzWWAstCBIIAEA4AHk8XkAGIz2UAHA7nKAH6CgGAAECwMAAOCQPFAEAQA/H&#10;2/QA/n0/I+/JNHn+AAGBAJHAFIwHMQMBAKAAaBAUAAqCweAA0DwqAAgCQcAASBpu+5KAHg8XiAHW&#10;83gAHM9ncAAcDAWABcHxSABKFw9QAZQwYBgSAJWALdb49bnu93yAHU7KyzGu4gAqmE1gA1nM94oC&#10;wzbgNXZjbsXbADbbfbpW/3/cQDHn6/rdJc0EwdGxgIJ+NxIEgAPxWFAAHwrO7dccjsbfkABKthcL&#10;Zstrurc9nu+gA53c9AAy72AFawGldm46gAJHlHhK9ZiJnzMXoA5WwQlIm2CJE9AC+wA+pdbALawI&#10;CKOAwXqhQHgsACcMguABmIwjQAlOwWBKXt5ATdNouECtfAcEwVBcGQbBMDt3B0ILjA59nwfAAHod&#10;6snabJrgAcpimAAB3mqagAH2cpzrceh7AAAoBJeA4CIuAwEJ2AYCpeASJoofyRAGfLyAGAaPAGBA&#10;EJYBadgKBwGoopTasotkLogqCIHo4h/nyeq2H28i2JEzLNSEtxto2ABeAkmJoAel5xAYl55gMiYC&#10;H6jwBQPAKIACxrNMkli2n8ts8o8ky3UGyR/M07SRJHRSVzGAAIp8AAPAyDYAByE4YAAKobCIAAXg&#10;4E4AAYAqNxhHrLwXCcHVfWFY1lWcJN02B4nnFxvHM5xlGob4AFoYkTm2cLnMqyKPVYilktvQDXrj&#10;Hi2AGtYAAMBjng4+YkhqEYABsFDDhEDajgiBiN2VWlYx+zR9S+ABpGyvhUF0ZAAGcbysnmADVH2A&#10;kngFVDapnRE/2SxrZsnKdFpWAsYUmiwABiEL9imHCBhYD6fgQAsen+kR8HywhtnUvhgm4ZoAHcey&#10;Dg6Cb7g8CDDg6CIMAAB9rtyzTKMnRJ5yqc6DAAZLhuQdcMG4lAAAsBCJg0Ad9hEfyHgYfaonwpsv&#10;pMfp+JFj+d0WtkfrczK2a6iGlH8fbNXYkew54iGwn7uaP3epjgAVJYAAwDwNAAFgShU04UhyAATg&#10;qECkJsAACADVaPHWd52gBX8Pmyc9gG4eRyQyAS6gczyMSRsSYsfRFHshPLJWc3KVn5j6MAGjYKgO&#10;CAABCCG/BgDISgADL3opPtmNgy0FQOtp2HirJrnGbgAG0dJweeeOqAWrodhKGYABMCyygeAtsHUe&#10;nJmIcBoAAbZ2L4eJ9y6fJ/JNIt02VP/TLZ1WdrZKe4bhOibs4KOCUCpAwdggBeAAEAEW/EzdK8JB&#10;DrECGyQmbBArDCPt0G6OtzgwBtDLeeOgbxTh8EHS+eQAUJ0ENiLeokkZK3HExPWTeGKLwDLoYIoM&#10;kQCz0tLAYaoEoEyyg1A2CYoADShm1YQhFWyr0CwuQFBA2cS1Wm5imbVZa6osRZi1FuLkXYvRfjBG&#10;GMUY4yRljNGeNDPEIRojZG2N0b44RxjlHM2JtC2m3fsZFZBsS4qDUi2Mfo/2DQSdazpKb+o+G7Mu&#10;kZZkJ08PCI7A2KEEUBwQJWPkfRdR4DzIONiEAABhDdZSPp2B+QXOGAw4kDgDT7gNLUY42UFG5PwA&#10;Argg45B0joAAN4cg4TAjeG0AAcY7BzFOH2QcfQBTNAFAaV09ZF4TwwPOAVKLsibsBImjx0rqkYE3&#10;AQAQjcri1gPAQT8BQAiLgEH25AdJzhpDbROOgdg6WxNsLgqxZcdoUwpMmRB2CiyRANAQtgDYFDDg&#10;wBECsAARAZA+KABQ+48R6EHG4O4cYABlDkMAOcew6yWNNKQAktYEQDFHA2WeBDuSeAKdsAcAJFyU&#10;EiHePYqL4isjjHkc4dQ9SsjvHuvsdw8CsjuV4AAe49kMEuJe45OpHTXltj2smNaApAqRboBMBp+w&#10;Vqkb+B93pXwUNLAeBNARkC5mEHSO2jw0BuDTAALcZIvgADfHTRdGxF6BlrASBJJ4EgKVkA4BdmwF&#10;ojE8AIT9yRWRljVGeAAdI8ysgGAkV0AoC0ko0R3U6CxJCTSYOARAkSPCJyLT4W4BQBidgZAZWRmh&#10;9wSAULKBerJGADEXH6PokUmyDjfHYQ8aA5hsnlACZoEoHHEgnAwCEAAKALOJAqAl20VpEluZCXUd&#10;w7ionGL4KoX6JxqFXNqAlmy1lsLLivHVKRKzNGWMwokzgAK+EXBYBtJ4NwSmmCEC9mwIQLFdn3Hq&#10;QhuKo4CikbpdxIh4j1QwM8bJDxWi9GcVIakugUjrM0B4epHgJD+JiOkA52wIEmHAeA8pHyILSACw&#10;IjDAAElDBGBwoYSAXnzBsaWBAGEngQh1HTHkXlXPGQSSpuTdB6jsHZY4bQ2y7DSwiOkYwwQAD1HB&#10;CEAg+DyAELax0i6MyLqoPUw4ijHVmEiAIPl+KU2AkvWoTuw6TydQ2QCPsuo/VcJYS0Pcg4/kqyCP&#10;IoxFDAhuMRF6BAjwzwFkrHCAYzQ80AmPI8AeQaiDF3rNiTElYAoWJ/UGnhKcgYVs7kOolrqjh9km&#10;AIkQAACgGLYBgCNwQVwdhJAADsEkBwPgQZsZ8neA4o3/QKumssd5J49jpE2RQAC8EHGmN1zgyBpw&#10;hF6Mu4I4RzOTheTBKTq0GSRMYTda1lCjAABUCEw4UQdLeBkCY+4GAIn+Y5EqNDXCRD3ZCAAZ42Jf&#10;CpF2QsZ43yqj3AIfcfq/8wk3T6Yt2Eh4kQSYVepsICCak8Ackk/JpgoA3UyCwDubmCJCLqOweDkx&#10;sjpWAMYcJyzyErBsCChQJpUgAXIfNc5roqYAAAyE4A6x4DvAAMUc9HhP7MXuPYupRifgZAOeQFQA&#10;kVgVH4VUfXUTyyYRQUxurW2lNc5S2lpQ/B9M7bOj8kzsHUNuJM111zduqAJAYTsshhwWAkLCD9wj&#10;23EapYEjCpZbx5D0X2OIc7nBsDnG6vccw2GVD+X2A4ChPz0pow5FGfpkXVR1QoW91+ZAAkvnORsD&#10;wDzDg2A0WHz5hwDo5eDaM3mw5CD0Hul0dA656SeWAMocY1UUI9oQWEE4F7lAhAe37BSLhkDjrcNk&#10;db0h0FYqMhbbD85B3qNuwqp/DSOETAPOgAAIwJwEBDAcEgEwOlIhq4xGJuPWLP5tCnYepSTDzqOA&#10;AbI6npDAGyQsbo6pfalLqj9RyfIlQ3JdKbJKAl4AhiJVDLrMAyIkI8gtInYDr0BwwCYD4rwDRbwC&#10;4BY0yJxZKJ6KqCJZz1iqaWKsrmpB6B6/7YkFUFcFkFsF0F8GEGMF6NUGUGsG0G8HEHKLJ451iPI2&#10;cHotwkIkweIfBLrr48gy76S9Q3IfhsZtbPpsMAZxxF784Az8704m5GYjZpoi4mZHr9a9DeEDo3hd&#10;w4AeQepfaTyEIYL+4AAewfo8gFyhK5a5KBECScgrrXjbLyRKcIUNxKoeAgoACeQ5wcIdCi4bQciE&#10;Ic4eijw7IkwfTTAihghIgmJHJOoA4m6akBTNTVDU60ZIoljVBjom4f7r5FAeYuoeQdrngc4dCXQe&#10;pLMPbyg3B1cAMMBaCfwkQko8gCgBg/YFIDp3oGAEihQHIFR7QDACQ+bqI4Ab4hwAAY4cBE4cQeaX&#10;QfoA4kTzYmhxYBxnK/qsgCZnIBgARJIfMc6YQeA5wdYegqod4fRLoeofZFz/kNyiQggdRyYfjKxa&#10;wA5JKbCKzybbUEhQCe0WjSwtqQIkQDQCQ+7GpToFoDqIgD4C5TLHRJ8FIyAer+MfKjwaIbhE4XIZ&#10;gX6uYdYh4A4BQtYBYCBbD0A/arIo6ZpJ4Awf4iYfwejBCoJEAcwh4e8OBUwCon4A4Bkf6py6SKhu&#10;B+B/IyC9RKcJolYCLcIEy2A54CkCoscCo1on4AhaRSUMoAAcIdoh4Y4bixodAegrInxbAEACpTIG&#10;wDoFgAADoBw+4jq0afA3KzwpyTYAAZobCi4VQXo5YaQchLopA+4f58AxhPEEsPSJwzJ10Jq+BU65&#10;YDRbAGyH6hZ3YAAEQC5bCPSfSPBZxVzH43UyDm5s4aobYh4WQXZ84dwZ5zgFIcQ4ACQeYzQfcKwh&#10;gBQlYZIBwkwcgAxRyQSKwxZxYf0oYkYBA+YD4DQoYIgFg+a+w0wFECJfiVyMc0sHRBs7UMLmp4g2&#10;IkA8io5FwdgbaYIbwYCuQdYaKxoe4cSEIf4eQqojYmKa78wicK0BQ9QA4jaawlguIAhdwihuhZZa&#10;hVIB0rYrhKDbyWkm44gfrvwiAqgtgexFwkhDAfxG4kYDJvwbwCIo4XwBglaxpFwboe4rIeQfpDBH&#10;kA0UMSTXsDw7QzE4iPyFR/RQRsjUKFxuiC4iiQ5AIEYDMCoH4GIHYAAHoFQGlJAESA4DoCA+bhUH&#10;8jMMT9IyTYUGRuBZtKxWRCZKYcgdQqrZx5zZyEIYwaiEIcwdYqImoiZIqJJBEPTTC9RaRxhJI9Jb&#10;ABq2cYhvwKYHpbwF4EY+YBwBMTTU79iLc0prTKMjZe5eQADfSDwaIcJfYfQAxmwfsxVFqfbhQyEE&#10;J+xRIkIlcogm4DiyYAAGjGwJoGww4E6k54IjweAegqIbYcx6TkZ6QaodhYA/4tYHwElJb3q5UqJJ&#10;8TIi5BQlE8b+IZYcxFYTQaq4IYweRDAe4BwoYC4iQAAGoBDngDZqBxkfYkbqQugupC4usc5DCTJD&#10;BCwurOTPpd5tRsBQ5P4ygzUJte0yRtUSBd4BYBrtwEBjAEasIIAE4G77YCsCoBacAlj842Ec4uod&#10;7naD5YAYobrCIcofByYBICZbAArd5+6WLSKWEH0gZCA7QmIDKwtVhwQEACBTLiYrp/0MVGL9MyIk&#10;ys4AAbodKXwYZlDZAfBfYC4Cw+4EYC8CoGADB3oiAtwaK4AAAbD5IhgeCYoeUeEUT1RZSQ5QVkk0&#10;CF0phaAmMCJmwHID4Fpwx7q+ABQ/dQpNEE8ghWYepkQ4IeCjwwTwoYwbp84cQdqYpPJrzTMDof1A&#10;NQ8fzLoBAjYnSdLMEAhtrqJz4xMzgCr8YEzu4FICwEQnhStTjIMD6KiPDID9RBU8EpFz0FE70Mc7&#10;d1N1V1d1l1t10HUGl192V2d2l2tLrApQDX8hM4jMw8geFoA4MVYAAedq1eptwzQzMSAf48gfK294&#10;5xhZgl8TT1ApQi9tjVJGwnABArq04tYBD7Qmt6bNSFC85+ZATUo8j1xFxy7aAa4Y14YfRDAFYEBU&#10;pcJbw0ogbdsjA3k7o2L9xDIer2Ado5wbQcbwocYdqXQdIfQqoeFqwe4fhFx97sY3JGM/LiBayahF&#10;5xbzYyyft5BsIfge48gewd44imhLoeyTgj7MzY5BFOCWBBiPtUJrh3wCIoYGgEyA4GMYpv4ECsLx&#10;qshRYzQc1ugAAZgcJD4b56gghDIAA644Dg5az7QBZI7VIAQjYtYm8vQdIeJycd59wAQkQlBrZrAj&#10;5XMNwd7PJtZa1w4ig8508DhhN0yQtkRZAy8SzVAEACwgYHwFIGrcQDgEhfgB9tcf0Wo3UjatAdyt&#10;YbpE4XYZrKFvYh4BIB5J4BoCYn4B4C4/YBVfxxlQ8eY8geIdIqpDRfYeoew4mCwnACo/YxJJKRC6&#10;cElrRuU4huEDI0wFwDd+oCr34Cciztjhg2Icod45wZYbgaKuYdxzgd4fxFwCoCA1QHYEJTo0r8YB&#10;Vj0/CKIpg8geYehLoZwbMwEwQAAaIcQ4k3IobgYrqBko5AYya85t0yIzQB7HblwrszCsgIwGRvwE&#10;YDEz+OaPjYc0l3E7x14lYbyugAAX4YCtweD2yBAa44gAYeI4AcwBojwbYBgzQaQBQkQdQArMhKaK&#10;5gIiBnNDQ+4DYDIoYHYFIoY0g0wGgEQ/YC4CFtqMF/t2yKrhS9mWRQBlgg59Si4coaLCIb4XgXYp&#10;wbQwAAT15xhtQjA88LpF5ZErhGQAk/iy+N2dwARs4AeGpMIlhHRawBwo4AlBYAQBQnaCj+NCIg4f&#10;mLxKg4EmomIASiBF4FChQdAC41QZzEgaIexya77wocweZyYeofzOc4hIsEaJRIxZCQLTVHRQT6yF&#10;psRnpP5s5j8bWGoCYCKsgFJwLWYFeQAKQGAIJv4DS5ULzbFTzAlt5B9LEGNLSe9LhdVrRKaXjI4X&#10;gZQwAZFNAADZYh4dse9NpF54TSI2yWKqD85xgneTzo4CqsgGdVw+gHJxJjKshjqbMox4qLU0rqOU&#10;bvsvo44VQXx84aYcdCABBm0xMz6FCQlriPbSyfxSJ14rS077awlbQEw/YJAGYw4EgDDXZKY4Q5wZ&#10;uRwAAbgdii4dQfIqOTisgIAEuQCAUCpAE/zVGgqQTsA8gZsngAAUAaA5YYwdpfYcwBg+56wjYGoB&#10;owgEQA5DAn4wmMRDCTE8bqgfLet+Nc4fAwhkVdLemFg4E8QkZuh/hst/5ucpolYBoB4o6VLjIESs&#10;IHwEZ7QET8QACb8/zFAt5rgk1c1nIdIvgYYbAZksAeiXQf4B60b7M4pZkgbygf50sEZgxrxgppdt&#10;RiQC5UoEQCQgYCwBSsgi2WMEuGJ1jyZ/bTwcmBJoYbh84cIeUa4AwjwDRl4AAHQDyU9hQnYbodhz&#10;gbIdiXwbAdSEIdwfAqKE9NyK76jstrkMJuB14zS1QoYGYDiIml65QDgCIw6gS/ySkD2eDAo4YqIb&#10;IdBYAaocp5waIca4IdYeTI709rFG8phHqcCbwBRJMf0/xKImt6yl4keNgeJlgnCV4Erl57hxL8MC&#10;o/oo6ScHkFLAJBby+yzms7rR0WsHtz+nffvf3f/gHgN192PgXgvg3g8G8gVrwjw35DAdCniYQd6X&#10;QbIdwvgdhDXIhFDqSEo8rrwk7sZZBIqppOpxaagm4jQi8ognZcwn4CYBY/awg0wCQBgn4oon6HSy&#10;54WPFmc8OGq6tp4czwoXQaoYZEkIq5YDuQd+wAFyxxKyYn6LlGxuZkHHd4YexLodgebngcoeCegc&#10;YdyXQb4d4h4dfiHhtpZhrMETYjGDT83POMgthrKpGJ4eQwgfA3w8t+K0BQ9KsKYyLSm+p06Ch1t3&#10;YjwD4CxTIH4FwHAADVosMij8YBwBYo6fodweYqIbQdCX3sQh4cIeqYoeIfpF2VkpIkJLxrzTzUfj&#10;4kZ1UxIl5+A8gfGExFD1xFA35MIzQmypaFAyr6Sp8EmuyFZ1BhZKZHQi4BuYQEwDNzAIAFgGwsW1&#10;bVOQ7U5PZAY3ytAd7I7Z73AXQZ7KAcmUmVo0y1Yo/mgrvblWCoz+AqQcSehlhLtwQtzx4AABeTNO&#10;wjeIdHHOIx0xggABAD/gkDf7+AECf8JAMCDoPDAAGwdFgAEoWDwACwLCYABQGBAAkULkUlkjvejx&#10;ADfdDhADZdUuazscAAAwJA8SEYwAAmCwfAAXBIRjwEnMDkT8pQAe74e4AaDacoAVa+aNQcEqegCj&#10;r+AQKAACAYChkCktntFpkT9kj9fj9AAOBQFAAjCwMiQlCQAJA0DQAEgZvFqwmFklohVqs2FkcldT&#10;kdwAabIbYAeLJcYABrMdQAeDwewAaoPhDZBsIcAJhbwAVwAUHsMlhtkfwFBwAfgJC4ADAXCwAGIi&#10;jo2E8dHvFAAdCchxnN51ItOL5/T6nV63QxFqw8ms/Sg0Lfz+uDscTiADcYjEADjZjLADqaTOAD6d&#10;bpAAIAgDAAHAUCAr9AAAqGwCr0AgC/T+JyAoCpCAgFgSAABgGAiwvChLxLCfh8wjCUAgZCEHLwAg&#10;GtvA8KAAfZ8AAfp5nm+Z3HWkSxQiDAMgABISBSAAIBqG8UA2iJ1ACuBrHacwAGIa5mgAZxyGy853&#10;nOyx8nksMBoagQBgCsiRSygq2JEfyCzEkh/IEtiFoJMqERWhABzBIc2KWfx9n2/YFQgCgLRsG4Uh&#10;iAAvB0JiJBEioHgUBabAIujruagqGUbSNJUnSjCPChZ+n6hBsJYABYGCZ4AGWapvvWdLInke0VP+&#10;/UtMW7yzn/AdYgEujarwCVcgAFQQRsGwUL+IQYg4AARAwBsrIFZUu0qtLttkkqmw2dp2ngABmGw8&#10;xWGCawAGocyngEBCIn+AqwVlGTqXQtMxRQfiEAkBichSDa8BoEqOiGGDdhACsIUyfgAG8dDzF+a5&#10;mPWeJ0RuBSQhAC9iB0EKeA+CK/v7ZUBoWxeNuggs1NEc6plYZ+EGEdJ3tEAiOgFB4ABaCCyBGBR9&#10;AADYCnoAC8Zrd6kwtTKEH6fWAnye+anueh6gAeWmAAex55ye57NDoUVZA8S4KUhDDgCAkKAeCQIA&#10;ADQQoyFgPhMAAeA8FwAYqDabAGugBbohKTTHTQAHCdeFmSbdQm8eByaWAkNn2Aq4a9VtZuykUAJI&#10;ANHqRMy1n+uFNLg5YHgAFIJhAuoIoyEAHr+B4ErxZ+O1hrjG7ukaFncedrG0c1Sm6dnBm8eapgcB&#10;dkB6EYZAACgGo6dx6Sqb53KnJprgAdB6xjLSySwtGtzDZ9lu7L6Cn5ywAAmBPNhUCoQ84C/zBP9A&#10;AAkBexVi5vIunZ9mJEc53s6ZJumkABrHMZUcI7Spj2aKfcA5IT/oUTYQNLg/wDkCAIAYsgBwDE5U&#10;WAYsIAkKANXMbwA5RC3FwHM/hAIBUKAlAyUAEgFSgAiAisQCACFkPbfiuo6713MIrY+YokqXDYsZ&#10;LNEFK6VzuHdbss2JESYlRLiZE2J0T4oRRilFOKkVYrRXLQmp+kWIuRdi9F+MEYYxRfdSd+I4AB3D&#10;1JUNsdZmRujvMyN8eKRx4PIIGPguA/mhm4TqfMfTNR8SBAAPkfSdh9j8Ts9dLZZFFn6AMAYuiD0I&#10;O9c2BUBzYgKgQI6BgB5vwMgRN+8QogEQDrIASUYsrdjvKZLhIRmo2BzDcAALcaYwY0D2ZyCcDgIg&#10;AAoA2CN88wAKgMffE2LZZymoqHSPEdgADIJSG5G09Y8EpDpHkO0AA9R8mhTsl1LQAD8n6AIgdCJs&#10;YMH6JCfofRTQADtHZNgeY9WctDZqeEuBCXWKyiDA1dL9Z8KYNhEcsRdAStkAAEcGYPmXghR0BUCJ&#10;ewEAHQgWceg9ynv3M6N53C3h2yyHUPZlI/UTsAkGPhDY+R9s8LeWhVk4GvIRkgAAf1KGnDsJUPoe&#10;qKh/M9INBl6iXHKQ1IEWSHyYYdKYQwAsBCiZPkRBUB0EoAAdgoBm24CzF0ZsYMYSRVRT2UTNGmOB&#10;5wvRojDAAOUeiMSIAUZ0BI24CQFQWPyQNC1IEXDpHAwtqSGwDVxJsAwsACAHqJbkrZCzIHGRnWUx&#10;82D1UJF0YqX8HYHwXkWAqRkB4B1En4UYdiIo+B9IqpsykbQ6iajIHC/wfL3wUAfqi+p8wIgHo2Ag&#10;AcwZbVMnzpSAAaQ2ypitF+NAAAzRvEqHkP8og+QAzpqyf1aBZ3rlnepUdFdKwGgJsgBQsANy9AAC&#10;WDZuAJANLIVhEmLd5TGDyHOlUcIzSXDwGSeYAAx3BjkHalUZIEzSmnAAOlxDTgBEINeQs18RjarI&#10;H8Ao34EgJgVJ6BwogNgS1sCMC834IwLlgerEy88Y4l4dfg9ldZapEJ2aQi4cw1BqreFsLWZwzklj&#10;1HMZkAA+DQgLYafeEyAUuIUIWAZApdEKQWQDI9ANcKYNzXQ5E1w+0NljJEASiM4AFqJAIA428Gi6&#10;D/j+isfSGx+j5Q2AQCLYgDgnBUzoFRFQIgrbaAUC2Dh9PfHEO5hYzBt4rGWODPQ43nDgSMAAeg+W&#10;cj5Ldjw2iAwCLtTRT2HRClHrtYCmxCwAmAlhby5ZrdKwAyEIGf9AIDl7AnbaGAHwUW1AoeEBoB9b&#10;F5HMMJiCLLkL0Ye1sWkpRcFVJ2GiNozIrRenyGcNklw7h5NKpQwFuiWUBmvO8YefSXSyD/ykisAy&#10;yAOgXwcDsFYHSJAoRsDMEuDgMASQg9pR0PH57qmyPYp46B0zNGUNcqYsBjDaAANgdCG0bm/ADB0x&#10;tRTsa1MapohZSiFgUAcTkFwHzb3cOMC034GwIwYq6S8c6pRdjXGPO2NQAAPAXL+CcDL5gYgbR0Bc&#10;BxHXWuNOw6kkg3R1JSFyNA9wwRzP5H2oke1S1igVWQCUBpcASgHJUBFwpSNp1BJLTtTEfWpIqHii&#10;1pw80qj4HmaEfI9TQyBKfIRDZb2AtdQQ75HYEyiAYA0jYFAHJgA7A4RUD7pEA0vP6lx1bdh1Dvmw&#10;NEb7zhuDtPMOQfczR6gCRVI/ITdeWmLRO5BMZSE0orplTJDADQDKJA+A0iIIwI7eBUBSXgFH3T+l&#10;VrG58xyS7uKeOod0zSYE1GWOUabjiBA2BFZUDgEiIgDH+WQcg8DO2oKuOMeTCzoQ+6Z5JdrkYgaz&#10;oA1ny9tnQF/BQBeXiw+U8rizuyz1W+mmw7EADQBUzKFXG4TEyw+EqlwIXXHK1L/Jj9NabgAnY5vw&#10;mLoAgAqEAFgCCwDlmxAOAFK2MxENhrh0BvKZH5KCnPgRrLliu6AHAELbvTDCOCExCEC3i4B9tDwP&#10;GAh9qdjcLcmeEUB+k7F3mtn6FZnqpxmMqiLnACEZj+IMP+IMJTicixkKOCNbwfQfwgQgwhQhwiQi&#10;ouotQjQkwlQlwmQmsPvumQCDiFhyh4jOhmBxFuhxGFJsh/kVEhiRAFh9pxB9kuEwOvAAB3h5iVB2&#10;B5jIh1h4Jmh4h8GlExOxkBgDIIpwMjJHoMAFMcgGNRHhgJMHAOgLG4ARCMAAATxEiNi9gCoNErIf&#10;Ezrch8LdhsBypZBbhpBgJ2mnxFO3JepfgAAVgMJgAKJiFoQejDMQlYFlocpCk7B5GkAAB1h6DIhx&#10;B2mFhtwFD1oSB3usGnMnPLCEIHj9AIEHAAAKvSgNpOimKTH+hwDKh0M7GnJ1kUQRxJH5QLqhvTlI&#10;Kel3i4EJD9CcEIAUgPgSAAAkgaghFdgPgTjNQ/O6rOiBJCmah4h6kXHbnBhmBxhqG9JqGnEUQSQQ&#10;ilnLP3CCtlqXMhK5m6CyB+GjJsh2iVB+FVCDDvCGk0tmumr0CzF0OBHXmsjYAJgGi9gVgOR3gVrX&#10;AAAWAPR3pMiOrEyLn4GnCnL+kYDRBwhsAABgBqhkAABzh7JmvOK2AFAIC8EGEKFXKZB9C4B5B3Q1&#10;hwmFo/k7AEAIjboZMrAEoMQZtpnJSMxuHXtoNHCwkTgCEIAQPPqpAQk/gTAKG4AIgCoMADsoRVk2&#10;i4RYGBB1nBhjBuGEB2xgAKsGgAAQgLFiOJJgALSiloDxCEJDk7BqBvEjhYBfirriFrB2B9jbinp0&#10;kOnpjCrooem7GQQPCEF5D9PdiQgaASCiAnAbiMpdESogvujGRVFmh6h0EXB0BnnBh4BlDzB7hiCa&#10;huyJEkAKiFhsgGCEB4gBk7LlE3PVNPi8B/AEiOssK2ANJMgAAaATMHAngakbAVANlkSEsNlmtZQn&#10;PUDozZjEMQB7mmh1jym9D2lvBaBbRaBsluh/sxJwH5AFgDEERHkAkAC6CBMgCyG5kAtqG4oMP+kI&#10;ABqYkJj9MBiRRhEtCFoIkKMpEGgGLyG6qZt+IKiwzBADgRKogIAZnhAGAQpeADAHnNgBADiciECE&#10;B7Mvo0Q1AABtOMgABhhslQhlhvluhpn/nnh6mUyuEIizEwEInuSwrqKZCFvfCFF2wpKZG8gAqVgB&#10;h9E2KaB/kAAAAFicgWkcgAAsAfAnAAAfgUgajAAKy3gFDBxUwLuWjoLEz0IyCmKaPXGchmhriXBW&#10;hfD5BrBuiptkvLCSLnRJJjyMtpxICbLCLBCLOQgAAlAaHzAan1AAAQJOEdgFrOzzvv05y6jCkWml&#10;Bxhzj7BmBrkjhZBkiarSmagBAEq2N/iwDaIijCtnkvl2zSCggHzUgRGxAagTCOgdAUsHJLD9SJGU&#10;hsBzhuydhtj3B7mhAAAXAQAUFdgMpgARgJiMgIgFIZ1QojjtnUizByB2D7BkBrFQhgByEpBeB4C4&#10;B0gCC8AOgMiIrZCyAWgEJmgLABmrPfrn1cDoJWF3QUyIB9usgAB5h3iVB1B1D7B5B6EXSmGagBgE&#10;iQgHgKq2AIAJCiMsHNifCgAdgOgW1NGLUBG5vGO8iROpr2BznBhth2CXBqB4lSh2h/EXWMC6RxHX&#10;loUo2BHXPJmg0oCFgEgBicgJgDjboXFiAZANVsANAGDfqtTy1cRtDuNailGAuuCnhth0iXBgBuBl&#10;GlyKMHigAQAJFiDBMHCUCVBghvklnlCpjwmAi2E2U7KevnTPl22iRwUwNqtWDfn1JeAcgQvdRmjn&#10;nWVRjDxKmaxZEXRcCphoknHnh5psUvIIMdqI0HMoC2E7I8ENh7WzQVJwABIMLajbgOgICIgNAFty&#10;VInjkqhjBwH+VpkNgTANQHgKNvLZHSwK06IajCmhk7OskXB4tCDPRgB5JtpsoCh6B+inh7k6IdJ7&#10;sljuqhtmsoSE0JCiicgIgEDbiNiiTxDdl5MNU73031X132X233QgQkX335X536X6lIotmsD5pECV&#10;h3HBhj3ar+qQR4C8AIK+n2B/lEgEt/kwx6T9h4B6kqu9pmhxh1kjh0h4EYo6iVICCnnvW8UosoWk&#10;EKP+icgIAHHNgLKri6gMiMgWgOKogPgKC/nwmxAECQJyj9CDiEJCE7VVjKhbBoxOB3B7EqgSgOpg&#10;AUgNR0AVgMpeJhiiFmTajtRWT1IjCzwOCmLQj3h5pmhuB0DMoAkjhxwqjPRZpEGagGWkAAAMgFCO&#10;gMnixkpNDPB5CVBihqj5Bvh0zfkUjcQRlZxsnWSwU5Hrl3mAgDgC3vxUAVgQ1sR1R2ASpdqXYcik&#10;ClE7B64tB44iG9B2kpBohzEnhxh4GF3Rmah9nvk22fLHMoUMKfJ8UKSKh7NjDcB7pun5WrDEU7IF&#10;i0nqHJDokBgNgKCIruHhAVAPKogOgKEbC5HUOBuXDoB6h7mlBzV0DRBxt8BiBsmEB0h7jIvOC9gF&#10;RAijQeELB9ICGlziHlpm3SgGKHD9i5EIq5ylAArDlX1dZdPKjZMfABiwJOEbWn1sVgjdgK4bXAMh&#10;TOxITPO7krCRIRkYhlhuH+Byh5jOoHD9ANzBAagOAVmbAGsHDZtHX8hrBvkpBZBgzKhuGUhzB8C8&#10;B7B/StkJ5WvwT1GQC3iEK4j9JOIMTVCOgngcvQAOMsohyZ1coph7TcD3hoCpzejzB6TggAWZFrBg&#10;gLCEBtL+B5AAwUn5PfIivJmuqJgEi9nTiOgHgIGxAZgSDfgqAcm4OGjboTUJLnWsYrN14qwi1QXg&#10;1RN0n6wqmFhvhorhBvBjuOhsheBfDPBwCapIS5JxiPEBD9wZm4oIEBgCl0ADEtkCEKIJC6S4kG5D&#10;kI7PLnCEh+VYm8ylWkWeFECwgECQ3TshTBADASR3gFgTx3gHAV6NgEAKaPWfz1jGh1B4JsBnu/gA&#10;BkhvMVhihtiriYDzXmEXB7kNIzHIuDiS6tkwtKKAUpmNl2gBmek6CEasC4NOmA3MjcAFiyAWARs0&#10;grAfFB01U2PriMvSDbwMW83F37FnZepUlJiFupjQ1CJsBlBqFShZhin+Bthwj7LplZtoiz7qroPK&#10;lZD9ED7WXgU4GxAWgRi/gpAdpgAZQIHwQKD9z/2B2gwnn4B4h4mchvByVUt6AABbBmkjnbmayzOW&#10;EGJ8IFiSLzyOjGqkCF1egNNzAAAcLuruC91htXAEiEZpj7BrhzpZBjrUnHCyAdgSHhYkpeY3sHAG&#10;Cbkun6MRqtizB1h3pm8BFuhiBwnBhZBylrFSiQgIANnPy0C6AaAEjIgNACDQtnHrQWl0ohIsqVxg&#10;jLB3GUhxhzCp2GiVQRE7YSC4gLCO0ODbq4kIASAJliAeLKTBgIm4GvEKaFIzi1Cminh1h3JsI2CX&#10;Blh0Fuh0B8DIlzSt7HU62AsBRVyxDoEyMeRx41AQAIC/gagN6Nu5kbS52VSP7eikNa0qi3CEBvB1&#10;DMhght2yB0B7JsO0CiZkEbAVgKR0JAkNhhBvGEWZTfh+EVZC05KtumPJk0nvocy5oMAIgFi9vrnP&#10;ngHhAQgIkbaP5bmrvKjwzGkMUtyQi4ZLjQh34IL+pmG9B3kjh5h9jQkFoMINUMkO6aI9QSXQMuYc&#10;CiiwRlCiAQ9eiNAFC9gHZ9gABzB4kYhfhuD3eGin3cigARgKCM3fAAVflEzZtoDYIch8395LupRg&#10;HjlrYhiVB3kqGl3m+fCmB+kVM5k7B+55kKwYJUixCyCx8FELiRWji6cuV6gHDdgUgMcsgGK2ITdP&#10;bL77+0e0+1e1+2IwX4+2+4e4+5QiXiGlx8AABu3+7iByPah7XojAREgPAHCI6BnNgG1ZPKiBd/QT&#10;mA8UkXKMG9BzjMhrhv1nhyh1ipo0iVeeENvGeqCEsoIKicgGxACggKjfgRAPoVAOH0gLHzFjq2AE&#10;lxesJBo+t6VnhbBpbDYhkXATZIgTxRAWAMx0C74oFGzoWfIjtatIKkCERKkNqKmlL14uh2fMh6lr&#10;B/pD+aufARS3C4rNY+i4BuByiahfBmhjDzhzia9zLEahRUmOMCSNqAbrGAgGXgANZgyVgQ6NghiA&#10;DIdgAQBYOgB9v5+gB7Pt7AB3vZ4AB1PR3gByvJ2AB0PF1xx4ukAPF7vQAPx+wt/P5/gCXS5/gGXA&#10;IBTIBAQBAABgQCAAAz8AP19PyTvZ8AB8PB5yd8USaTmfzKfS2X1WrVWYzIAzEAP6XyuWgMBzkFAg&#10;EAATBkQAAfiwc2gNCMAA4EgsAAUCz2XVKX3wAVSqvJ60txOlygBrORtABjN5ogB1vmJg8KhEAAwG&#10;3YCgcD11+UR6PCTPV3PKIO143uWgwLhIAAgGgqdUCrP/AS5/X6Z7ba18Azl9gEC5cDg4ABwGhUAB&#10;sGZYNgoGgAJXUAAoD7IF9fqgXZAkCga72OIPTUtdzN8AOJ3OgAOl8u4ABEG8YciEYQQIhoAAabz7&#10;fpglptHCkRZmGaQAGUbR2gAcZ5rOeh+OGAi8pmnKqwsv6gQwryvpalCFgSAwBgACoHs6GgRtcKId&#10;IOFYOge2atL826rp9GsbxxHK/gAep0KWdBnHIkZlHGAB7mMcQAG4dqJmACqFmyBivHkAR9oQradQ&#10;4ATeK8loAgI8AAgQywDAU1zoNcFwRgsAAqhyDYABgELLAYBERp4qEaL3HU+T7P0/0BGs9Rsq9Bt1&#10;QLeHWcL0GmYBfSUYxjAAchnGhHh0pEA1NNeAqczsnIEgGmQDJw8KcuGloDH+nIDn8noDS+nS8AAA&#10;jOVoBDwLGnIBH6pzPpcfcrJpEYBASBNaArNgEBCELqhMEoAAaFQUgABIOIOA4HssANbL/Lyq0Oqp&#10;8n2fQANEpZuHRIpkG0x5lG+agAGccRsQYeSPqIhaqgGqitpa2yqJYv7c4GryFK8AaEp1hR/H2hYA&#10;4Uf9OpOB7wBYElqCyHgmgAIIUBmAASgqg4JAWBkdqurdD3DQOW5dl8+4Aqyo5gqp0tQABoGzIpjm&#10;mboAF+Z7FnEc8Fv5YiaQy3V+Kvgy/v6f4BtkA4FuMCYJAmAAZhQ/QphyuQXBDrNcRGsUMZrtCXpa&#10;dylAAbZwHPBBs7iXZoHUABwHaogCAS40vs7b0dqpQ1Dqofp/q8z6vA2CrZB8FblBuEmsheEAILuA&#10;h8gAbx0SSbBzm9nJ0MWBIDrPjwcAAFAMrkCQEZOA8wbTDKXHiebUnGcxwAAYpwnCABUm5JJsn0qA&#10;NrkDuSgAHIGIuDoDHvLKvNo3NdqrgSoJmrSuV4lp7HmpZyHU9h5HopZ+cQAABALEfXtlXCzgSATO&#10;8mDgAB6EYZAAEIJTgp5/mzp7UIQhYIAB6QHSUOxJIxxwKWHGPVu4AQFIjS+XwrT6i+lTJk05C7an&#10;Bm8ZoWMnoHAHAXAADUDQKn9gQP0A47T7Dho5UMyhQqACWjlHgSIZQ3THjjHkewfYBSvAYAimwHAG&#10;gXF/X0MYcAzwADaHUkkeI+DTD3H65p7KWHtG4QAX1f7AjbMGJWrRCgDGqFoAsWsIII2QAhAoQdER&#10;PSawBcOQsfI/UrD2H49EeI+R6wGHy9Ehrmh6D7eiPUfUhx9lHXG5p9DDypD9jGPpccBErD8XITpp&#10;ICwEmyAgAw4wGgGHKAsAsywEwEuXASrVgZLhwDuMOMEbgzYDEOLQBlZoJAKP2csnAB4CC7FYbUjs&#10;oceR8EPHWPQ+A4h3kiIyR8do9TUjyHwSYfEVyED+XyYBLA/QBkLLGWE/6oiem/Kgf8nqIyum4YcV&#10;0lJXUOAaAeBSE4HwWAABGBQDx8Wqmvdk7OgFAaBUDoJQWg1B6EUJoVQuhlDaHUOYAoOh9E6KUVot&#10;RejFGaNJ8HtJQAA7B5EXG6O5JIzh0L1fUS0GQHAUT4Ak/YCoCTLSrcAbSAZLh8j6XKO926DB1txG&#10;wOAbjbhxnoHAOh347R5HwHyPyR0YypyanShQBoDzjAXA0mwEYHVmgwA/CoEQFZ9gWAUZYBBwgAU5&#10;SseZ0IuBpC/o+PY0wJAOgiAACkuIAAWAZBIAACxzWYUSRqv6ARtWWQ0cDFMkw4x3nsHgPcpZQSFg&#10;NO0B0CIGUYkcHgR8aY3l6i6GcMIAA3xzJJQ5BiC6Mi+m6JkYBf5X51ksK8bE4wHQMJwBOB4EwAAa&#10;AoBeiQCM9B8SLABNQkw6x6kXHSPNBY6alkQmkQyW1OkrD/cOt5LxQGaABVE+oAixH2G4Q8PdzQ+h&#10;6FHH0PMh4/ihk+aSf9G0AU+xagw4clpKSvOlM6BNbQAAVAdWgEAtwAARAXIOTiCjSUbozKuYIwhh&#10;jEDkG2ACBiBx1GSAAZRGDJi7AHO+QiSq9yLjzbaPcezmjhE5OSmQBZZ0to0Jal1wdNphXyKCVwoi&#10;dwAngAWAMzoEHTAAApGcCKZTtlnjMXZOrJwGHUMyWclJCzSlLHKO9u42x3u/LKscG4Iz7gjAmQcB&#10;YBizn8L0S8bg4yPi3GKNMAAyRtEbG8O84Y8h9E9LxHI8TKT/G6ZkzIfkYzvE5AkAw8AMswAACkDq&#10;fYLQPHGu+Tam0M6GEtggUsdQ0m4jvGWkIe7vQAIDImMoCZRBsAKIWOkAiVo/leAIbxwLMkvnDW5p&#10;CVJ+wFnKBWCEDAAAog316DIEUp4XHVRETCwdG9K7JKwbxmRKyvSUXKPUe0f2ZFmLOZw8BPCejpG8&#10;z8ZYthaAAG6MYYpkBsDZKQO0i+HjwAH2OAcmpr7uuxJyiImV4QAKtVGq4/atCdITjIZ0ArpeAq7J&#10;Q+pX4/+EtSNkAUCpygEggLWAwFYKwAALBOtABgIlmgGAgZa9ygqbwDL4norlICLjYHKz8Zo3RrgA&#10;GGNoZwABqugI5MoAA8x9EPsKwFgJMGBTfQ5oEnT6OFFEIVMIfwCDhgHPkAAF4JeMBcB0Ex+4JT72&#10;WTYA0BBstkZ8oy4hxM7x89nIYPYh7NAGdt32ra7eNGW6w7ky8cQ6CLjEGcYsYw06hjMGu79m5qVS&#10;RyaSVkqyGItJdaecMfgBGT1VcuB8DJygbV4AAE8GxawUWWfVvNmlGyWjrHeaYaw3DDjMGyewXw1U&#10;FjjHdq515Pp/7OsRsyYWNyvX4AAB6UoAAiAuTYDYEs9AUQkW9H8ao4zFjaHQ7sbg8DDgSqqAAIYK&#10;C3gnAss0BQBjO4IRxjBG2fipD4mOAAdw7m7jJHC7sU41RrAAGaPUhY9gLlyNaycHoDSlgfAQc0VU&#10;SsL87qYIJyKoAEWIR2xeIYHueiHWHgIuHqxMngYMS2JcPEAOrQgmLO+KfsB+BKBoAAA+f6z6gywW&#10;kineWCSsHCHaHMwoG6UsHAHlBcHyAKKIH4AGemu4/GtQnW2QenAUgw2ai4KuAuAYayBiAwBOpcTg&#10;AsASNcO8cA/C2Ym4hsW8K8HMHibuGcHA5iHCHjBcHmACeiAwAcTYB4A+ZAJ6J6GYHCQOigd2HOHq&#10;I2kQKOnVB4T2NutOcE2cfSK6S9AwyCnyIOB+BEZAl0IO6cpqJkKGXKHsH8KOkGgM56JGvSkAeiHu&#10;kyHuqcAAH0gKYcJU6WM+KIWCkcH2XynaX43u4EAcAUZOAonmAAAuAeNdDKayAkAOOjCigyHwp03I&#10;HWSKGCG6GYR4j2lurtEQIIhYwymAKskkjsjwXMHqNMHQHgbu9gJEHAHfBcR8PgHkj8SMH8c0g4KA&#10;JwnKPEJ2K8LyJ6AUb4WqAGPBEUPCM6AQAEPBD+KDE8JGMGAAHOHgQW68LsBoBAhUdWrsA8AmP0Ae&#10;ASZO2VIdIfIhIjIlInIpIrIsNqZlIvI1I3I5I7I8bS0oRqvOei7wI2G+HeSEGoHadCLwOGBuA64w&#10;2Gfshc4eJ27CsKvEK9FONAHuj+KUNSG8d0XkGwQOGyHIdCHOysR4kCk0Kg3nCA+8OGZMZOA0Awsw&#10;BUBGpav+WgBWAwLXFwOMXI1MPOAAFqGmrgHarkAABIA4rsrwLkr2r6r+5E9yvmZdJCT4Ko0CKIo6&#10;c0YcSslbHMOqyCvUIeqOSKGiG4XiF+GkUkHCHUSEJqnSu0UIKAK4gzAMmHD2mGsmMwAAAwAwP0A2&#10;AyP0A4AyfsaoWOHxKYHnHAJIKWHpKYKMeiuoIQkkiU6KX0tWQqQsAIJkLEvAVQ4SvSIevMeiH6o6&#10;KC4SnMP9DyZjCEXAQBJ06MAeZMwIAyn2BWA/CWBqBIPuA4AmhM7ita9xIwR5J6I4HYbuGqHKqGGI&#10;G6icHSHwIuAYAoOMAUAW4eVmHyHseiHYHKbuJKIe8QzIM6pkZOU0hjD4vvB88SNUhke2g2YIusS8&#10;ewN5ByLCX0V4JdHqPALKLsPkRgWSNcAgAUcuAaAINkHgHqJMGuHWqGfWJ6BjIInwIMRI1vHbCkJc&#10;G6HII2F0GQ/iGWG0I+GyHWRGHiH0RGzyfULEZnOi7CtdD6VSVKLoJ6Bg2GAACoB0A+AABaBARgdi&#10;bK3moqUGIkj/RebuHgGaSEHoF6PQMMIuG8AaSgASKIGucyMgACKcYEsIKtJsfWNkAGAQRgAGNYLQ&#10;A+16CUBk16BqBGMsA4AoLsLonVLxI+oGX+N4V6IXAaKOHZU81Cd8JOV/Ks16AoAoayAiAicugUSS&#10;GSFoFkbcGK3OHcGy3UH0bY32+832u+Vo3mVIJklWJkAOu6P43yKAAMYIOHWUfWLuw+AILMk0K0gK&#10;hoP6AOA5IUBkZAAeWmMuBCrsAQAuTYALPyJcVnJwmGtYT8KomK53PQHAHXBcGcG8GqAAGQG6zcGM&#10;G0icG+HdBcKIsPHwJOYfNvT0IWAIuvD8vgQi3uAbFeAmOUBwBMt+C6BuCUAABuBChULoLsVJQVUq&#10;orBUR4HrTOHWI+HEHCSTOAZCWeRI4iVoJ48+xtLuX7YAR0G9R6AAFw77Xqs6MQtIAANQj+8LV7AN&#10;ZqRqH8fmKCAKOiAlaaAABWBAhMBwa4+ABifs14b8NpaMom8GAAGiGyd+GUGybuGGGyImHIHgJaM4&#10;Nku5Y9M0Kki0guNs5OuwxuJaBAAwLsCOBchMBoBKayBKA0OMpyImGYG4QOG4gUo+HyKWAyAiOUCE&#10;BOLeBIZGVoPEJqgshote2QtTXROUSsxMJMGiHGd+FOGg5qGQseQYAlS4v4ZOB4AeIeBEASXKAU4Y&#10;VoACIWYe8SVXDxMtduJSKJF6KOHoHuKOuGXLeDNtBuV+bKOkAMZOBOAvS4B4BKZAA8PypvMsRuNu&#10;xijHH8I2GiHC5iG6HeSKHSH4ImvQ8/MmXCxjbgvi/GKBCAjCJOfSpiRgBS+2wIAil4Aaswso7A5I&#10;7EhrD+IXL+QYHgPYGaHE/ih8JEHySqAAA0Ag16B+A/BCM6PAGeHI/jbGdCG8HhDCHwj/N8Tzcy2a&#10;tccDbqJWkgJyTAOGBBBIByBAt+BGAqfs0MNkfQXKHSHqImHeHwKWHsH6kPE4juXK0CX0S5NvFOIW&#10;HwvIgMgQHmHkKXGmImm0K80MLsAqAcnoA+qwOOAqswAwAmTZOqONF2REbKP+94vIc0G4UUAAGEG6&#10;lo/oKOBQA2rthvS4BCAeswhcmCKouGKPLSImHDXgAAGoHIqGHFBaIhcYSMmwUJMuajN5V6nTV4AG&#10;vCOyWOApUGyE1uAopkAAAhIYWjRTB7E8SszUbiGXcOSMH2c0BCA2n3jyLkBgA5CWAsAeazUtl/mB&#10;mDmFmHmJI2ojmLmRmTmVmWsCmGsKN0Hk2qQYPWtGlgSUHkMOOsLPS2iSTmTgTsOGLHDvmdSdc0fS&#10;IUIWHMHYJEGiG2Xis6XqGqHAMWI6I3fqIXUwem3mu+OGauayA+WYr0BFCWPqBaOXDMK6YUG2HOPQ&#10;FuGmGDaAmqdUA6r6a4LkBWAursAmAYcu9ucFDwwWT/Y+ZqsET2NQIuG0HGqGGaG0XiGKGsGUQYHZ&#10;BcJwQkwUgzbgtaZWT0psKkZMNkAoAyhMAgAmayAaAjUI2O7OKPDqR5EoH5H0V66UH6kiK0tOfTT6&#10;cE3mf+OEbLZgH+vbiEIeH6HqKOKFqnn0QtfhpHfdD+vujHl4aybChVS8t2BSA4WhPs5E7lUrhVNW&#10;c0HcHiImGyHMdCGCGyGWQYHsI/CeZO6+LPZUmqIeHYfFE6/MLuASzKLK32xa4CRGz+S4sGvo2RCq&#10;S3AMcGQ4jxd0kzqhiTF9qgKIH+H2Ja/Ay2LmAcatVOOWAihMBGAeftZCGmHQwmH4ACK8BKA4LkBE&#10;l2f2AehNkCKsG+HKPgF6GW5jSEI2GqJEXMHu3yANnDSbJvSeN61gZkLyLJWGTiBCcuCrS2AAbClU&#10;vCbMosUHhIc0HiI7aAGkMOHcF4qGHeG8I/bSIWHCAGXKGgAMKOHIYSIYKDE61g/HARSYcAAQOMAG&#10;AW16BEts+ABe+G0TcDaYAZQVnJfdZpmZIxnySM7VaA3YtGG8dCGcGe5q94BaBcnuBHxxM/NA52HX&#10;C2F2FybcUiPaGgMeHuHYI+6czLSaJoVGu6lXQ4VKP5XKP+VVXKJ03+22dkVqM6J3ATN+AUWOAKAm&#10;noAXZYAmBsBuWjZYAQAsTYb4WPe4N7hQR3XSULwgKvRWKWG+HSSFcMzcFqGgGGZyHGwmHbiFliXK&#10;9CjA6W6IYGJbAXDyu6H8YnVUMsBMA2WaB6BKf0CoBkCHS6ePcsaQezpGoQz+jGHmgQHR1XxcPQGp&#10;1eOqAUNkB/1owIBGrsU0VzvCoptAJaGwG+PYFiGAicGQGoPQ7uQWMEKOfYnTTGJfqoKubOP+H9UE&#10;K7aWAAAyAsnoBoBOP1am16ByBSsxUgmC7q2UHPAe/kGsPQGQGw/WG6JMHMHkJaM2WOLEzPp5Cqdp&#10;e7c2nWJaBJbyAACQBkswRQNcBCAuOMmoI2GJpgbxmsm8JkA6AoP0B8BKBsIIAk17a1c8mFhVczcy&#10;2gM8XK5uSEFfdO5kHaKWGuAS17YaNkB0AiKOBLdoMuJOP3dzwci6JeJy8Y1gJSStE8c0qaXKWCKI&#10;H0m0skKIXH6DF9N8RGAkAMOiBQAtS4B1esPwP1PGN7gGUIHcp6bmPQG6HaSSG6HmMOHjrIPC8MQw&#10;xjo85MqjGcS4fSRMZObEP0RSIOBMAkn2AnlAtSKl1KJfXYHksh4eMPTWXrh8PhHsJkA9BIB8A+f0&#10;ASTE5tuGMQ28ABbGd2HeHuNNhNB6T28XQX7ivsYGYe3mJ2OGAyAgTYBgA6paA5t42MM6HyvYPaNI&#10;JGHyJMjv6CKFNtd0neskKCqaSNiiHteKR51TE7P7HyXLxELsA2AmswA6AuTgBCA0IOA0AnVK5CNe&#10;zJXP7iQ+KQo8G2HUd+GEG5sSQgeiBNuTLWrEwIAeThJoskykNCSUij80HOd2IA13K3QA6Xk6wA+g&#10;A/QAAQEAAABIkAAGBAHEAJD4lFwKBQMAAQBgOAAWBwUAAmCwgAA2DAqAAwCwoAAoCgcAAeBwaAAY&#10;BQQAAEAYu+34+wA3nQ4wAv2kxgA54OAAgEZWJA2IgAOxKMQAHQiGIhYQDY7DZYg/7RZrGAbNbbdb&#10;7hcblc7pdbtd7xeb1e75fb9f8BgcFg8JhcNh7taLTiMZjcdj8hkclk8pjH/crY8Hq8gA33XSnA7n&#10;OAHC9nUAAcCp2OxALwAIQgGYjDqBtIhbLnl7LurS9Hu9gA63e7AA1nA2gAw2iygA23K3gA8nw8wA&#10;+H7CgHZIfuKAAAUCwWAAkGZeKhEJwAPhSNgAIgoGwABX5D286XCAFw1GH0Xy9wAF4QhQAAUA0EgA&#10;BICgPAACKbAAf7uQchsJLM3S3wfCrbt2srcQgvcMLdDp1ngdwAGqcBsgAZ5tGmABkGsZinnadKIg&#10;IAqgAEh6Gn9ByyIgh8crFCa1O1HCQAY8IIAuCLvAgB7vAaBKgAGh59KIhJ9qMfUtAAoqjS4fkHH6&#10;y4An/IC2LYy5/TUhZ+IZCoBSmhqMobIp/TbLh7HwhZ8IUf5+x2f5/N1MkJIef0OtvMcJTI3EK0JC&#10;Mgg2CrZB0FIaAAFgPhKlgJtkBwEvDHkM0gtS4MuflUAAe58P8bZzPuXxrKccB5RmAYHI+AYExstb&#10;qns/x5HOdsuSsnSTgIBSRgEAoCTpHK00fUcKABQDuw3INSTXNswH3KqF28f59TBP0P2XZoEgUn4D&#10;ASn4EAOn4NgeC7/grAyLrYax0Ogex/IUCoJJeEL3gAFQKBCmgFScspwnOd4AGEZrkGSbSEGoc0dn&#10;Y4AAAOA1mgHOK3x3a6Gt4iFBMvj6HgSAyLhiD6VioHYOv+EMl2TZqLSAv0MUGt9EQjVEdt+hR2mz&#10;GZvl7FB5ms0YCHa/x2n0fIAGyAyjG4Aupm+AaFHhakIzQ2iM2bjabgCBawA8Dd5iCFgLAAGsEAAF&#10;uXgACtcLjnjb5+yrIrRHdtgAd53RIcBvPuaHEqWYBfopOIi8gAAZcmAAPA+D6Fns4BsmW5htmOpx&#10;tmFxp5HGciQAIkaLIui6IZYtgFAItmOrZZnXSKBB+ofGyLgIf1mgKAWPI6iIEJ+AYGp2BQOZmB4Y&#10;BcnAUPQBoQYOA4KpfjaP8dCUP0csMzSEuS0sVCMPqJME8z0bRzvuX5pmQABjG4aQAGkchtgAcp6W&#10;HZsPpgZ0RQAKOx+lkbGjxwBCwAAgAivMHwJVLg+BMpcH4KQZwLAobJXpDUzqkZGZEfw/SGJVKMOi&#10;EwABrjWGs/YaSLBoDPGeSgChMwshaCyAAGMOWNgHJGx91plYQo7KIQwaQ23TitF2MsAAyhrjgAAO&#10;0zQAB7LiPikWDaEVqm7NolMi7vyTj+AMk4Dx5AAA/BeBwAANwTlgQATMCwEEomXQ+3x8Reo5Igjq&#10;OUdTXhjxFiWNkhAzRwJ6HQPQiBHoesfLch9IaDm9KkUICUDROwmA0PgDQEYE1OHhHYPQcwABdjTG&#10;IAAcg7yEAQAck4EIFkFA3BAC0AAGgIPZNyhZUq147t/AANwdaMxcjWRYMIgwABmmoIirsAAPQIkK&#10;BGApMADQBFGI+tUhiYk0m6H4tofqYFxFGHwPlqY+R+lGhEUYfcIkuJ+IXOibaYACgBWaA9ZAAASg&#10;WcwDwEYMjXgTjQRki6OIAl0N0PIe49QADjHcOiXY7BxAAGoO0gg6x8teIks1HB3EKqAQeyRkygiF&#10;prTUjtaKEiSknAyA8mYIQJnwBYBdAxMSZzvn+WSRkdS2jzHwcAco8KFDbM+AAaA5zkDxOmgsBYDE&#10;DgVQUDsD8+nYk/kAfca46CCDSHMcgdY82HPBO2bRRjX0xqBrAyQtk1iIJ/R87MA6NgJANJWB8Cp8&#10;AHgMJ2nAh4/J1D0H2f4fY/0wADUPR9HaWkwU5T0PgeMhh5DxHi4IdzDh8D0Y1NkAADV1kwAmvMEQ&#10;GnMAqQCSxSdlajkkASlFjrvEi01QnEFK6YBtjqoaL8bT8R5D6oMCQDQIEDz2noBGNADLLxTP8N8d&#10;RShlIrAANodETpOteHsPw/xFTtpxngzhOLwiOVrO8AhKIEkGgYAaS8DgDl5mwA0eIBSSwEEePjIo&#10;jJ2ywmLHAOgcoABiDUfiOAdjpx9uygWBdmYQgVA4PawMh1XY6PlQ2j1vuDcHYPwhhHCWE8KYVwcY&#10;q1WFsNYbw5h3DxiKax0LviEAA7h6WNG2OmJw4R3mjHMPhEgEQFk3B6CAGAAGXmyKDB1n+Ii5J/hG&#10;t0o45ylR9iUNIbw2DSDroaPEetjcGG6UEWx1JHyVVIBIB8EZ6QWg5QPgA7w/0bDlHYaMXg1xjgAn&#10;EUYGgJDXApA3lsDpsTUAIPDRuW7eS2oXzzB5Dhf8SFvHUcMAA0RuwrGcNoagABmDYhiOgdxp2OrN&#10;KEjlQmeEyXwz+otkhl04EXANqGyoDibgTAwvOtyTl3vbRynZU6d521nZFWJe5s3WRbLIPhLB0R7S&#10;GHqPtPRCkwJub2tRKw/U8rEKNAOa5bKArUUehC+CPqNx3UEQyA96yR2bt0EEFuBATgcQMBABZO61&#10;vbzxfFRGCVqJrhEQwcA6b6jFGyjAbw7XTjyAG1O/qO8dpcHyQoew7jqUhAAAYBiUQBkhTk61Hq0E&#10;KplLbAMukHcFTamrNtB1lOKJCwOQ0A6zSRO8Is+ByoDV5g3A2CwAACVlwouXiUfR1ACrsK6BIsAM&#10;gNHoA0TKDhbByjpa8MbQ0SxtHEGcOIhQ6x6mXAM7aH18SzMi4mo2a7KCg8tAKRcFwHknBTB0zMF4&#10;IgJWVAS8DkpgJH4+e+tQ3VaAAUMRINsZL+R3DQdOP8bKwx7juP8PAAqOxzHyl2ARqY5wCJgHkoQf&#10;CjbUgGJ2AEBRYAOanbgCgl4NwSkzBuCTsoGQJJRlshqDpg3y6xVWnpLCXloJFI6jb158XiFlVQmC&#10;1kd6AeyRshOESYHBsOHEOA+4yviAAFiLIWJZgnhQCeAAHAOMvAi+kRE3Q5RuDcOaMrNI0Raiy7iN&#10;o5ABOJOyR+WQA/WQENk5C7NsgBk4MbO6AbiVgC2HZ9gRMAoDyVgLA3b8EjLYBgF56ABADpmZ5CpA&#10;fp2wfCEKBRHbqijjdIsjfxIZQYh6jItIfZOwhasRQJRQjAsjQZEgaAcDJQZ8EiYgcTJQcYqIs5Cg&#10;2iwI2pwDhw2wsIA6jwFIC5g4KQGIIaZIEwrgFTOI8QBpJzgz2o6ofBPSEJMBDIipZp4wn6irn6Rw&#10;y71bdrfxIr3J1btwy5LQhQdAc6hQasMYAAZwZqYoYsNImh7AAAMgMoMgAAG0OQkCHgigiZCyRjBg&#10;xKjyj5VQepPQeQdigwaIbKhoVoY4aLQocC+sP4oxNpHY7KrsFpNKRYoRKR7YAw8LhZJwEgDwsAJA&#10;GpBQGqeo9oDAm7cgkZ7ymxbDqTiaRjPhaZ8Q3AcQdBhwYZiLow04aIcpMAdQewh5jhGzT4s6msPI&#10;tikRHRnqDgy4FADom4J8UIAAGYERJYC4nIAAcweApQWwaIYQgoeREgDYCy86NZg4FwDgEwAAC4Br&#10;spDUVzPSOaOrPgcIeBhwYgbZ/IYYdaxoX4e4kYiJHYHgCJqYEoBIowBSaL6ickBjIAAEDKITjRLC&#10;bjXacQhSc72ykCsRMUBydRNQy6izloAQn4D48YAAGgDwFbAquQnTrRZSr0PTPYiDXRqYdgeaxobo&#10;dwpQZocyFYcweg4gf5sghyjEYhByjyESAiditBOxcavBkwy5jgkauYnYDskoFAC7ORJInAA6pABY&#10;Awn54KmaAJQUpIhgdQephwbTFS5KhihZ08ByBYCI2QFACy3QFzncloAA0I0YbAdIb4AAZYcLRYdA&#10;eI07f7aZ7rKRr6R0xgsxIAirUDhgBZUBBaVLlsOofzVqsSbpMIhgAMJgfjXSKQepqYeweagzE6xo&#10;fIeY4BVhPRXKoxJwDICZt4EIDRmYEQq5A4DwrACoCKTSu0KZMkVSPEoxU6dC4h04XwbI5gdyxCWI&#10;CosAEYCxmYFJgzloAZGxhpGYbAcYggYwbIaAAAcTMshwf4oziQiJ2xGp1qRQAbp6HYj5KCpACgBw&#10;lYC4BwmYD68glgBxt4DQBheYBgkxaRaMeLoAdhGZFyYobYdEv4dgfSQwDYCheYIwFgHgAAEwDC3S&#10;LhG47jHzD9ENEVEdElEtE1E4wrDFFFFdFlFtFx8c4sdyD0VlEBUyPAdoehrwbNB0vQeKT4dYfBrw&#10;CQBZJwHgD7G8/aDTrMPTHovB8rgwdweRrxVw+4agbwa4AAZIa6YocbeRLhfrtyjRH52wnxZptRmY&#10;GoFpS86ZzACBXQAAdQdw4gYwbqGIigh4HgFAGoADODLYCoBjsoBQAsf9GtF4sodIdohAZ4bZFhFT&#10;RYZgbURIdAeAhDp51iRQuMxAspQ8B7g9QayoBSpAC4CpeYEgDrLYCwCKmIAgj5Xr3qRzWatJ2Z4T&#10;g4ia9Yj5lhjyeAAE1iQwb4dgpQcoeY4lCCxrX5PSdTgCcweo4A65Lw7qkYs5RpQhDpH43aOQtKvB&#10;MFQRKICYBzsoFQDsdKMzLwEYDBBTraf5IpUSLTiZ8Z8gtMfZYYawcQ5AbDmIbgeC+od4fIzk4Mox&#10;b8Jh8B4hcwihlhH0CxSBaFTpaQzC+ItLg0jwhpMRG4jQidViixObj8VZkVJKZIDwrgBgAhKNe6Jy&#10;QohCQxqYCgB7soHIDp6Drw2Sd4h4dAdo6gZwasv5iY4gZQbw4AcweQy4jx3lTFGc4bqZ7th5HZ2T&#10;9gh4FgDpJwKQHA+AGAEZJYCFAdTyH9QovjDNhUVqxw6gcAbo0YcIZ6hocIYgggfocIzgC7MUKYdI&#10;A4hgcYAoowbbwwp7xJVQ3AfcTIhryYmFUgAAFauEOIEwl4IQFomYEACwk5DLiNGlGdhqgVeAy4eV&#10;zAAEMChVzCxqbYhgjwj4B4B4m6VJJwCF1EKdzAzg/sJSsQkQkd1AlbUIj6XUJJqaxaxoZd3YAAUo&#10;UgUo6oe4/wJIJYJUOMOYEL6Zdgn4eIdxYYbgZg5gZQVQVCUgaURI6ohQASyifzg43B2h1AiD9Zjb&#10;ktVo+KjYAQhlO72Cy4BYDS84CQFklIBAD5BQAICZJYfBjoAAeI346IfRYAfRPQe8DQfYAcKrrJB6&#10;srrIfQ3A+ZNBM0Y5IofKsQe8iLjSbIhgAQ3Sd4tgfhLYd8m1zQeRYbFihQd4e6QyaooAtIfLrNiR&#10;kxkwhivBHZ3iyqeYHAD7lgL4HgJoAAHIEo11bwlbrZZrgIhV1buIdYhAeweqgxXo8CpACwCwl4Br&#10;Uj3UhzXYd+LYhJLb2MKAngBipEKTd9/geCxocuNJFIZwZwAAW2N47w8AAAMAMIMMaQGiC5dwj4ix&#10;skeTdbtrPUhwhgfYehrsbM8YaqT5iIpQXIcEv4bWLiszBZn8ShRMY4iojETUyg75JwF9cwAAKIHJ&#10;g4GIEgl6tpdt/bQEd0mEKhIcohSAb4cw4gXdLUwDo5qgdYh85x3Z21f9hSO6XBDjPAxYsJj4y9wt&#10;qIHC3QGQEAlZT4tgcYdo+8bkbwdozaelU4AAE4DRg8q4rAClIguq1SO5DpNDqop4eaQwZwc40YYI&#10;dQzgWweAowe4f5qYH4BygwEYBBPQBAAIo19JqbXQhSEghJVJ9GgsR0hidWYlacFos8PhNYsqf5Ba&#10;9KpI+A9yNAEACa84CuioBM99O6H8StL4hib5PQb4d6+oZQcJFgb4eI0YfOfxLhr7WpP4y6caczjU&#10;IyKgfgfL200WD47A2gA4BYn4CNlgAADgCq84D5gZgS88UyTQCLyBjc7JIMzinCgzFiT4Z6q8vTFt&#10;XigoqQBIm4GADUdIE4CpmYDkuWkLuNHIAAbAc46AYQbqYqUqT5U0okjeVoxa94+M+FQb2EOokQj4&#10;kOPeTA7MY5O4fMJLNTZKyI/zJ6g15qxs01lIe5qej4n4CwCSlIDRBQFYEJTYDzMF/BJYCIBhJwBl&#10;UNTz3ZHuYTPeP8SdWA0gdqT7ek8Qc8n4kg1LHACgsGswFIoAhSoAbzRYag4+uI57ErE9gx1jksyE&#10;Ox1t/a7gn+MQnYDKWZA4ChzADwCBt4C9QBBclj9MKL98VZUh77SAhAaAbbRYbAc0v9to0c3zsoJA&#10;FwH+bQDTLb9Jj29G9JnYu1rlQ3AvA3A/BHBIwVFXBXBvB3B9FMmOc+9VoyjZCHAjElHBrxfI6AcW&#10;l7uLGAlABhJYHdkDHAB6DRDmVlsBDPAgsJPhqbgixoa4cR/IYQZzNMQp/Id4eprwe+ASDhHJIuTE&#10;dQCw2QF4FSWADgC6uTyV/geg6gaoc5/MyZKIIAFTLwFADDLZT4k5lm17QPBIdId29obQasMq5FSE&#10;8VSdSp4NisVjTUVtaJQ4y5dI8ICYCDss2xzAGIEaWADZToiNWi+BMU9AtOxVO53YAYkZZhGy9ZGz&#10;89XQi4eGFMvUtobgdopQbwd9H8tAhIfKcxVYhJX5B0DMKdylTbju2Lk2GLdshxNbchJ1cxBRum4Y&#10;G4FCfVCZeehyW43jdYvWEKxobwc6Jwagcj7AaAcZFAdVYYoHN04JXoxaELTx2wBBZIoDkNdji6Of&#10;FeGLTz0YsYh8SPQS7Lkhe5OYsuMsDpHQiAEIB684IAEJS6yypAbodA+/DyhTF406uYlYHVI49oCC&#10;NDkJZqx6gwaQbIpQZYbRYce4zgcgeFpZ4jqPXhRJD8Cda8SA3DrYh4FIDgnYKAGw+HPrsoCca4kO&#10;PpRGQDtXCVdtXgezw6PaFAaSJwY4XMRIewbI4gEofIj4CR35Ogtgd7wIo4AohQcYAgowdNu1/lAg&#10;fQBYl9b5t4D4DDzlxAAAJYGZt4EwDKpCDfbtpNdw3ItJzQ4GJYhHs+JQ4mxpPRd5dU+EJwnF0epI&#10;DiNCELeD4QAAenKCHYn4CXv+pIDqNDUgm706dBqQhQZl3gT4TwTw6IeY6gJHyUkwGpS95IrB5Ina&#10;cBqYcAacRIZF6gzoZYZI6odg4gfzZJllXDrPN1WoiC9bUA7Lg/1hCR3x2p1JjbOyyoC4sACAE5TY&#10;AoCqTQfTrIemnqJ6xYAAzSQweYfI4AeqcbNWDch2BwsgfY3Ae5HI+as+F/2S/oi4e7iloJMCg2kp&#10;Ql9Q2qAJMhHcmf5X52gohRNWGZQhNQh4hkB0hjjTWIBtkYgAADIMCoAHomGIAMQ+KAAGQhFAAAYC&#10;AYAekXADljQAdsdAD2er1AD9kgAAsnAAJBAJAAMBoMAAQCIRAATmwAe85ADangAfE/AAUoQACtFo&#10;NDBFJAD/pkfez2ADujzOZrOACvrAAA1bABdLxfhwzGQApIGAAEAYEAFrANrtwAttvtb/t1xulzf1&#10;0f8lfrvfAAfLjeAAdDddQAbDWcYAZzkc4AYjzdoAcT5qABAVtANxAVyzz+ur/uIDsz9A0wBALB01&#10;mQAGYnDQAKY6EAAFwhCVaAtqAcTuGe4HB4XDt1NuFxpd6pYAbrjdYAW7GawAZTbybed9qeT6isnt&#10;WY5F35dL5Fxu13f95AACztaAltF4fCGyHe1FwfB9kAj9ADfdRvgAWxomEAB4nwkQVBEE4ABQDQRg&#10;AEwKA8AAIgU1biLmt7xLmzbirhDcMroc57HuABoHSdwAGEdZ5QCd0Snqfh6AAHQEneAAQAJGYCsA&#10;pZ+H0wB9SAfR+H2AB9H8/iSH4kZ/NAkjQPWuq2vYzrROQtimvS0DjSiAAFgOlgLAcmgNAeCwABEC&#10;QNgADYGoKCgEvmBUwpMij1swuqlvUfskgAch4nQxhwOmbp3nIAB1n3Fp7n8fL1n+ismgAfh+yMfZ&#10;+SYvLQR+/h+HxS570efh60e9L+ACArOgQBSWAiB75g0CgMzSDMJg8CbYg2BwKJiA7VgKAceHsfS/&#10;nSeTnm4dlEGmdJtgAdR6xu3gAA8CAMAAHIPBcAARgmDgAAcBSYM0AB5nwqBsnUcAAGAbRlAAbx1n&#10;EAB9n9Jj0xA5IALyvTRzyAjdgAA4EAOs+BAC3qJLQiWFAE9EkXqoB7Iwex5Rni0S4skWKJEAJ+Lo&#10;BgEJgDAJguAASA+EMGA+EoABUEOXAyCmTpUBCzgItTxw1LC2OBfTfuK8S6HKd7nmWbpqT/QMjgK/&#10;gKgg3IYgvBZ9nvIBjGmZjEHHZ5z6Mn0f4GBEeAKA0eYSioCbOiQE4MBoGtWDIJV7XE2BSCuVg4B2&#10;TgiA4FvdHmfQxDLgnUd7Jmmb5sAAa5yG6nZ2HCAAJVgAAkhiIGXg2EiU7Ms878HwnR8K8Wez10nU&#10;9V1fWdb13X9h2PZdn2na9t2/cdz3XduGpjjd54Hg+F4fieL43jw0z0NvN00QrkALRM8uzgdP5S1n&#10;aeh48a/4AHCeJzUSe7JgiBiaB6D6xvxWjM59nrldLcrzeT6V+SdesigAcB0UQZJrKsNEbh0xuDlG&#10;8VEeZgzMmaPYllygE1egkBKCYAAFgJkFAUWcnyQjCD0RSBcB4EwABEBWDwAAJwLgfJMzkiT7HfPP&#10;Q66J5DrWgFtcOZMajiwADPGyNMAD/RmgAHMO1QTASKkUPKeRKhEmfwuLaA0BZMAMgWVoCsD6CwdA&#10;sBmAAD4FFwGZM6uUpiXi7vyM6lVPBnSJxlQ6uUe4+1HjvHojccCyzGDhcYf5REcEbk5KgP5TBS0+&#10;pSIqaKMpcl/H8cK0E370C6D9PQlEC4ESCgyBGCwAALQQERBOBxB4E0yOqd+6d6r1h3Dze0NwcyAB&#10;pjhG0AAZo3IeDpHiOwkwBy1ACWCXCBalVPD2L+WktQCgKHzAOAwlhFD2lukcl4tieXoFzd+v4tYB&#10;IFloR4AYtLByKm9IqZszULy4pOSeSVfJ6x/FtBABFNgQgRg1JiAYBr3R1DlP6O+eg3R6KIAWAlwA&#10;OFtppAiB1cIBiWDwHkiUaw3THjLOsAAYI2DBjiHckwtKPJkSKQzMk4yV19ofLpC9YJbTYTxCYDVc&#10;AMQRk0AwBEljbmdPzowhiGbo19PRSCkwdw8ioDRGsuwWIumtjkGrPQC48y1gaHwRUEI/WDAOH+Wo&#10;7kNACpMGwAcv44QFo8HSA83I/molEAkTQGoJU0BTBsbEFoHZ4lojK+yQ1MC3vykMU0kh/BxjiXoM&#10;evUQByvgYCjysJNAOgeQmeCIA5nwAHK4CcE5EY+AAGMMUYwAB4WVTaBtNgIwSIPBYCwFpRALEFLe&#10;P1TJgB8qPGWMoZYABPCfE8RYeaMwkWzAADQGs7gQgiZWA+3j9TQDmG2NkAAyxbCzAANwY9kx3Dau&#10;EPodxg5bEsANCoiZdGcltAQAMts2C2qqLWAYAJapsTBAMwYBi40vgLguAUBJLFIkVH2ekwBJR8Wl&#10;HyPpI190hj7SMPofqQy9r1mePlh5gC4j5TyP27RgMFj5AKW0ed4AAHZNAO0AxnR3XZAAPLB6lGFT&#10;nRAfwvSfiRl0VNOYuhoEqTMnGky/iTAKgJPyCcDCDwfAoBoAAKoOAigABSBk2qmUmDeG7AUYIwRg&#10;KJHXLQDIGWTgSygABuBq1Mn8HYOw58TyYAuBdZ8edsQAC6zEU4qAMczQlsYAADua1wgONXC0p5UB&#10;2jsMmVSH4sSslbLMFwLwXiwxZKSwaYDvXqIgPEpY/g+h6KPHwN5FI9RkGLHKNtQQ1MsImHu9oZ5H&#10;wADpH+kw76UqPnjSxEdwawlKAFni3EmgHgMEFBog0AAT5/QlA4fM9k32eyjd4785cYQADbHEYcWg&#10;xDpjLG4jcceHFzD7bUwxPM0JmyLT0cqFt8nQFtbcZ0GAISaBTB4ysFlakPpAG6OmAqAkCaLKgC4E&#10;oKkGAbQeCMCVAgJAJnicJDbzWgvvdQck0Cm0/j1KgMccxgxhjtqMMBAyRx8mDBeAOeitDBgDH4o9&#10;JKlySzi1+vwzh6I14Lm8Uutxv6NJao2WuZLa0eAJAVBcB0/HKaqAABpN7KN6kCAar0BpqStaocGl&#10;pfgAB2DyMmNcc6ABtDsXoN4eZjx4D7qMw9Kx6uOP1JHIFe6nkiKUVEkcehf0f9iJKZgzpW235utA&#10;ycDoFzYgjAuhNMyaN7nzl8ukda7BujtMWOQd5jx8D+SABMBBqwTAVhRP4F8WgImxLQpItw+1LbBH&#10;W5MXw2F4DaHS5NUSJfJYi1/yg0EuOzgGZuWUrRXC3j5H2kCZ7AwCsGj8fwfA8CoDzHeYMeA7paD0&#10;HmSIfDVy4SOK0AJgwGQJpoBWCNBYJwQIPBIBxlbM2TgOJcWS8rDZuwvprKKJb9Dgl0HWPFFI1Guz&#10;1fAoq6H2QTARQmPgeRIhktae6OgxY9uL8eNB7Esza5bmAitClAEvrAAALgJE0ASgLqBARAKKBJ0j&#10;YgKAED5sLoioFnah1h4HEhvrhDFHIBsh1oCgIgHD8gkgZAggAAVgNmXAFCuJqKXkPPwHZN+IYwaQ&#10;awbQbwcQcwdQdweN9IWwewgQgwhQhwiDiNfNpq3oGJEjitTQmQYwkoWh2B6DBhrnuBwh4HwB1B8E&#10;bgJgGD5gegQosn1IlFynrGhKYpRGgK4i5QMDJhqhwLhBoBtGlBlBrtNhyB2FBNeC1gHAID8gNAPq&#10;BAIQRiJB/ovtopqAAAQgKlwAggTgbEcAJk2Ncjji9QjuRoYQiwlmdh2h4kbhrhwlnodIeGsl4Bxh&#10;2DHmcq2jzPti2qOIvtpJwIFxBj5gQANEJgXARt4AegWRIItjYwywknCRXHSEnD+B8mxByh2HwBnB&#10;vBrnGhyBuHul5kCnsk9sVEojRJbpFoXmdkmJEmepHKPk8sLizAPQFAAAeAUp3AVAPIJGSiCmRILp&#10;QDlH3Dlkkj+I2lHh6h7kZh0h4DnhuhzF6IBl2BrByFnh4B6EWmzEeABpbC4G2FLEmNMkWo0iWgJi&#10;aADgHiYPTEeKnlJH7EvRYJDMVEOiKDuwAAEG1vUqLRErDNrj1IWk+j+PPi4D1ABJzxFAIlwAhASJ&#10;3AJgDj5hzB3B0l4h2DFhrB4HIM9Lap/gSlvlfDViQkgBshwDDhmBtpaBfBqkUxTkjLwjvjfC3pkj&#10;hi2kvJGC5QLATAMp4gkgZjYpKDcgNAJoLgGgEnBKZnSS9KZHlC4lKjQB7PWETBsl6BUhdhkgABrB&#10;qHJgBB3EgALh6i2gUB+GDAOzKiYqnsBC6BxgDEgBxgFC1BxRBsNzSCYj5gUgSFegpAbFwNuj5uey&#10;Uj2w1S9HTr+EjPfKjBqBqBqgABahahaCOCPATTiGUASHOrcgRDki6BuzmifB7i/gKCbh1zqDIBiB&#10;iEjr+AAAYTuAAAXsuQUAWpLCirRJlLSiflHhmBlrVhPT2lzPfHLgkAkrarbxFLdTTj5i3h1K7gAB&#10;qhhhgtghjhinuhlLJh6hyyjLFLpGFLtC2rrj3C1gDn2MLttCUAGACmbgFlWFwgFnALwMDkgL/r+k&#10;/RvilmGB+E+OuuLkhrTkjvBEetEgAjQFHi1lHi2h9C4h8IFh8gCC6B7D3kCgDi2h4sNB2zQrKAEi&#10;1B30JAAB6rvB6yXn2IEi5D9sUi3Sci2xxRCi6UUElI/gOkzlsgSCxggR1oQgXgcAAAMAFiaB1h1D&#10;nhqBpoeBeBdhdicCgAagbMcrcmViXjViLiRBuBuxpRjEcAPjah3B3kbhe1GE8C2gi1ITvTugNVKC&#10;WgGCYC3s4uiMljGBms7s8iuAuivCHAaIsmCNBGGRMmdq4xLRLC1h9B4x9hwkbh6hrSjB7tIjKByD&#10;Dhnh+kZhpUmgABsgBlHh3UZCTHopkyzoYIjjNjOh/DSNUjVyMjcgTgPlsAbgUjYgjAZFwARS2nex&#10;xw9ncGhyRE/SrDDhYhhjphmFDDCB7GDEYjeORRui6VlNowzsSi7j1RVFw0jgYE1MdD6kGAOCYEkk&#10;gNKHIBbkBsNjLDbASCIgUnOAAASucgGgDoLh8UWvWEgFMF8DlozGgpljkvQFOH7RkEjBxkYgABjh&#10;3kmBnuGhqPhB/h8paAVB+l2AKB/EUlKF8MAqNjzI1yTjfLDLtErIWDOKYl9oWvXuRlhCKvTGDGck&#10;eADzNAJk5EcFrs1AHFsAOUwgHgFJ4lgqLV6oDDBhshzl2BtxqBsh4nJh2h8ntJCjxwfurL5LSOAv&#10;JOvFHtFPPCdB9UWq6tp0MGbwvDVrQk0AQgNoUANAJGTvCDch8XANgnJIgGmC/EWpbEeAQgIDYgUA&#10;LTlVut4AMFeOguhDQBvh2p6BgBsrVukF2I4EW3JC/kPqMJnyGiyLziTHPpkrSEmB83JIziWgFHAA&#10;CzNCLEjB7I4Coh1yjB4svrTEgADvYigoPlugOIUAXgUAVkIAPTlFZGTrz1MRuwjHqHci6B4B6qjI&#10;8SjlEBth4FEL6lHgLsZUm3ngABphsjph1h2jnxDUHUgOWD1rFCzm2Wwp4gJPkkcALE2AWAMTlAQl&#10;ciiAFDcgFUMHC3yS9t/i3QMPyhvpWjFFnwqnIAHxCAmQTGXgOIJAFvspqPIQYN/JvnYS+RNYa4bY&#10;b4cYc4dHkHfQ1Yd4f4gYg4anTPunpGhwYN+wmtC3zIWl+loB5kUukHIBxGmW4HtJPHzAQn0gHn1t&#10;qRgmd1xkNF9JRi2h6B7iRBzh2yjBohujphehlzsBtoCH7kjNgRYAEgGHAAJNXmBpjH6i6S7jVgPg&#10;KjYgTgMzlAZgPN4AMgIFe3yYjwY4wwhtrCoh5DBhthxoChnIdgABhhohkDKB1K/REozDMxWuhuVQ&#10;nDjkqGFVqWKXvTvRdAAAbgTvFgOAIlaVVNeimuBKc5LhzHJhrI7DGBuhogAGvlBH2pFJu2lVjkQj&#10;RjfoWr4j+LpmDAHgFj5gUWJgfgWgc2KANGVmRGbmcwX1VjQwZjPFKkmOwioB0mwJUEABvv7CMh1w&#10;sujCLCQF6o/GFm1ADmDACr1H7yKB3HtOt3ciWFfnAADnyCz4CWmD0CmxiKQJs5/PTvs3ptBMPsCu&#10;BXBNgUtSaOspEPiABB+i2jcJ1p2oJgEoQPxkUu9jFhpB0nGHQDXAPJLASAKqBMYj5h7v8DmDnJXB&#10;tDJhdBqDnhxB10bQAD2FJK5HCDjS02gC1gSALiYAiAYFaAYgSIQAQgLp4gIAFmdYaS+wnt9RhJoJ&#10;Gj1BqSBAABWBdF4BlhqF2COuph6EmANMFE2h+C1APh9EeAK69Evnoh8m2BzAGoLhyavn8gKp4gKA&#10;RlegkgbqBAYtvOagHrzJsayoxw1nqh5h5KjByByDFz1GthabSpdC2gnAngniHAZCxihFeuOB0Bzj&#10;HhxhxlEBv7cDmVBtghtFnsoDcrZgkM/k2gOE2G4N8zzXf0WrUz2T3MvqjAk7oz6LcT7gIbrC5SAD&#10;DhwU5CdhjzsBqhdBcMJ7cgD1oprCTC3C0LujfSVi1yVi2gHClAJAGDVuYoLmyZxj1FSCoFLEjaPm&#10;GB/r2uPDOh+zBmrC/mrPgFPifCRkjsAh8n7GIicPiF7Usy/j2h+ABi6B9sLl63pkC6wZjgIC1Bzq&#10;sk/gEiKh6MOqMi7mH17EokuJAVWi1n7FKDQXPjagmgZAhAAAfgUIsj4oJB/FQAABohohoAABqBpI&#10;eDEnGAIgJjcgmAmgmMfAUiI2pkCh4pTznCNJ6COjJh0h0SjbQFEVKDYgngobVgW81kvuXmDnBC3a&#10;ekSssDn1PIfhYBXBXGB5/AAM+CwAZCxCyAECzJuN/1xsUurCSh7BwDBh2hjHJh7BqjDh+ByDBhxx&#10;+oegEFHhqAAioBwB9ioB5F7iJE8vIDRC6cNV8kpDMCKh/ACIL8OG5TpAAAYgS1sAUmTgeAVjYgPA&#10;KiYN91xIYjxOOEikjBq55AABXKHjGBvjBh3B8mbvAjeWg4vjwnqUs19n7S8DOgJWLiHFvAAAoltM&#10;fE3Os2EOkkAhpMkh3B8EZgVPnoSt5EGAKGVmbkeQ8FBB2YoZ8KjF7D+CTmDIXkkEgUUEjMqicTtD&#10;tlHhxcOcih/CaBwB/keRkFHgFB9JaASB8EAAIB+EbjjuVC2iJjORDtdD1oFrDLDePtSxg4mycDxn&#10;2CT2qGCmGjvnogCVoCU70S2legXAMmXAPgJFabDJ4pbCzS0h2PyRoRpBrvKidh5FEB4EZPtYvH7e&#10;WuAutW9FPr+uCF6pfGJESo/EmPiD1mGLymDDVYELQiYnLOep46QHsEblziRL/EjAJ5sAAAWANHOg&#10;U3QGUPEHKDVRNuO9KyjBjhu8kBrBynIBxh3jD4zEZ0pjejOmAjOr2GDXiHAC3h8B57+INNR6Kz8I&#10;JgFjcgNgCoQACh9PxPeECh5HtYzCoCVILgQAMlwAPYGE2u3EKLegEvs9C+VWlK4YNnb3JFHh2h5E&#10;bllF6Blhxjphzh4DDyci6bOjBhzjHUmh6CRdC5yCTbMACeZgBk6Ca8oRFANDasaGVgVALEHubCC3&#10;NE8amZday/4i1w2z+hwHGBqhx+lh0xpCAA8HBAAEsZkIACsNiYAAsDAcAAQBAQAP8AReLxaLgGMR&#10;uNACORWOyOSSKQR2QyWVSuWS2XS+YTGZTOaTWbTecTmdTueT2fT+gUGdv+iR+hUekUmlUumU2nTi&#10;jRgA1GKyGUyasSV/xyP0UAP1/v0APp+vwAPl/vsAPx+2p8vyzPp+Wp2vN3gBuupxgB1PN2gB6P98&#10;gAJg2CDINigABoIBYAAaJ48BRAEAMDAACgIBgABAGOZ6MyeUUaNVeMVsAPu2gB5vd6gBrOFsgBcs&#10;hggBrt7ZvB7vLU2WIgSKAcFgmGhAGgADgnjROKBnGgAYB3FCYNCAACIKB0ABEFcnRaGWaanz+Lec&#10;AO55PAANtyt8AM5stMAMNnscAOF1OXMZqQAGAQAQBAKNpWzyQwA4LNgsCYKgAFQRBKAAXBAFQABk&#10;EQWAADAIwdArypId55niABvnKcQAGmcJrgAZRsmaAByncc6QAFAMDoyzcCAAfzyIufyQKsk6iSAf&#10;R/LEBwEuSDoKg2AAWA+FIAByFIaAAD4LSdADPtAqjxPEjS2LMfB8nwAB4HqeYAHWeK/v0cgAG0ch&#10;vAAcZ2HMAB3nku57n1MytosAbQRtAIBAQiACgaBaKqIAB8HhNR+HyfTORsx4FogBIKAfS7jM5HTT&#10;n9ICOgHQQAAQAiIAYBVFgSA4EMeAjLyC1K1tSfyzH64B+SPRiLH7UTfrVHiLgEfiOBECMnCEEcrA&#10;wBcHHkep6Lwdq9mUchpK+qYABiD0NBICwPQ2BQIrWfEgG8cp2AAZptHW2hpXgcB1TMANZQE/1AM4&#10;8MfSBUaQI0sDzn8i0sUWIIWgyAAZhICYABKDYHAACQGsvHyaS9jCRvQmRsnCdIAFoYJngAY5pPgb&#10;hzXYeh5nsAAGNACx+M2Dh9AKAAO5uAAPH0imYsufIDogdbigAbgIuMBQR4eGobXGFQTgpK4MAYAA&#10;IAXnEPtPjbwo6dmwNwaprAAZOzAAXm0gAB4IU4MYyDIAAbbnmAF0XgqLHkeMSGua0WF6XpeABscW&#10;Hgd67hCEQQgAKgqCrboYhjte2seAzLq9I6xHzzYAGWZRlgAT3RNYec1CT04ABoGoagBxPFgh2CRn&#10;pvQAHYca9m2ZJjAAZhYFcAB0b6zCxQF4oCgDAKJQCAyKAABXjgABzM4o5mKAdcwGgRRbha1YDUnr&#10;l62rVgqxH64SLgXqx/AFnB/H2sx9nwe7U5bR340cf9KLQsR92DdBFh7rDHyPtgiPyRI9I2ARQL0x&#10;8ALIoO4CJEBwAQMuNQBxlx0AIJSV0iKowBMFWIecsBX1egCNQAoALODppSC4DoJQAAdgmBkYsCZj&#10;h2jpZC2lwQ2BrosHipA7IIgRAACkFQKIAAURJKk6RNQ5hyn8GoNUaoABjDFd2OaLCp2hgABSCpCw&#10;TQmhMAACYE4J1Ko3NAR0e8a01jqXgM4ZqMBYivd+5YiAXAvBeQuDMGapwEGXVKZtApHzPscgOWQs&#10;7LjWDVXgO0XY3FHDhLuAN6Y4QCFqGCAE3w1B9LUHOtMAA9R9lqQGZyNJUlGgBhAZ6QQBGcD9AK1Y&#10;x6nAOgZYeDwFjCwbgmAut0EZjgLtJRATQuBYh8THRSN0dAABWjCNmM8cCJB6D9AUakf7ODPEWM6T&#10;ZAJXlgFiVcRSYJxgaAjamFAG4HIxgbOSqIsQ3B0jhAALsaIxAADnHouwCwFWHgiAwdwFwGTFAFH8&#10;RQbg4xwJ1HSXsc48F4QBMGodWChFbKULYWpMUoR+EWHcP0zY5QBkEG4AlcY8gBqwAeP49gEx9DqA&#10;ABwfCcAGj9Wo+szYAVSkRQSjYkKlnkSFM/NszqXCuEpNBBtRqoptFSQSAWpwAFXEQNEpMtSflKD7&#10;HoYMDoDjHA9BNH0EwGYhgTAYQSP9UiNDtT2nEcqdBsDpoSNYd1CR2D7N8AV5kZ2AkZWCkRHkIC2p&#10;AH7AMtY9kzJ+TMPxMhF33rEI3UenIBFXVQAc1YAwCjjAHVSSMfCkq/liooBwCAGHUgfQ0CcC52AM&#10;gPMcAw5deyVjpHiuwZ44myDUHNJAbQ6J5DvHqb44Rm3LHDASZevFxq8GplGAAeyeivlyM4AZnD6V&#10;FgSAkw8EAEwNITAkCNq4AlFjxHmb4ehrpQj4ZeAi9TOQK3bAqBACTdWrAFfOaEqNQCWMaKRRlMhg&#10;xwjuP4MwcLZBtjnoSOoeFLh3jtHcmdw5qR8KUANJQ4JFK8M4OJZlrAAANgYu2CsD8ZgUgXiGCQCE&#10;6gIJKiWR01BI2upfa6Ood67GUNkGqOS3Q66EgSeuQUGYQUHgbQk88iBEiKMda814qmLSZYvmHk/K&#10;GUcpZTyplXK2VyWlFS9ljLmXcvZfy/ITFhGSqJdySVwlpHGCpAo2WIeo+mXjsHwb43iah3D5N8PM&#10;fBrx7D2NePJ0pfB4YNgCpQAQCUAgPAY1YDQD5egUrKzAAxyQJAJYmBUBd8QH2XMxZF5GKyTsYv0j&#10;wf9gldF4HMigYQzndjRG42QcQ604D0H4y8BQDFFgFaMq9WGuGrVkviCJcSFwPmKBCBRJwD9bqxVm&#10;o3JEhSUNbzATAi1ai7jYHKN1do2BqAAGKM93Y4h0p4AGAQzcpXkRoI4jdjiCKcgDAOzgDQFJeguB&#10;EhYFwITFAtA8Yq97DzzElycRYdeC0UjfGwikbyLBpYDTXbNT6OlLFZ1Blux6P1Gq8LNe9qYLgPgr&#10;SfvoAALdigAAsBBh8pzTmizFmRRiQB4ppAAOYdqNBwjnTgypFA4h2zLHYX6874VcV8SCjskgAq86&#10;TUWZpANg6LWLH0PdMz7CKAIAmpwBADlFx2U+gFI6QKfmYfOAoAysGsHJuLNVQXXiRD4MEWN9xXzV&#10;uZ1IRajb8FepHUCP1AIIgH3bCECKPrErSD3UmtUvYwxvowgIWYGHHwAAkAquMDQC2Hj+H0RYcQ58&#10;GjMG1S4XAz2QjeHSYN9is6cmh3ZtIjDADzmoK8rxIAHAKTVB8CkxzDUHAqA+QRTZEMnEv1H8L4hF&#10;xwc0AAMAZSLBjDTToM4bZex2XOVQgE5rzu+MUH2ZsDI+vuD7IoBofhlAAmXHtFukjDwMA4OwBwF8&#10;vQOgnXMA/SuocV8tJcOccyNBmDMdA/8GYd4/6Q2AwtIDEDGDGdSBqSsqca0IwLmLUGmGkPoFYFYF&#10;WNwb84uBUBW5ACmCoCm5GBaBawqr0m81OTKMG/8dAE8E+E+MA0CCRBjAUSscSiGdgIII6H2c4HoH&#10;iLuG4GbACGOFWFOTqGgZKMAXsugVKZwMgQCAOAGIsAeemAuryAkAUmqsqU4aGU8AKIg9isWH6H0M&#10;GLKLUK2m7CuIqlcK+NQ6cLGfqTIZeHyH8TM7cfg1KUcVGHqhGsIN+SAgIIuYGSCIsAIW47KIoAEx&#10;STqgiAAGIAoZwHEAW686MYJEGeIWOsYe8LSLUASwo9qviByBIBeAADEB8CeAABqBGQ0AWAQOMG6G&#10;4kgFgFeFeAAG8G6TobsasBSBQSkCKCMCIdaiEJEIslGLUTSWoGeGcZKFOFRCIHRGci5F2W6BkckB&#10;2B4B4ZyA6O4RwJUHuHsfmHXHAXbCAAAFkFeFgcqMujwC6j2hmvUVg3KeaKMqKvuJOzwfmHkHEwaH&#10;mGiTwHoGAPgH6gCVOBetIG8AULEFuicRSHUXYHavEUcH0UoIkpuNAYAJQVGeQIohSVgH+AOasACA&#10;QU4BOA6McCQBinUBoBOQcBGAwIIAgAYVmzBGIdIWoGgG4mWFYGGG2AAGkHETUH0ACasWOZwR2zQI&#10;6R3IsJOR3ECNULMAaASZwA80hFOBKamCWBqnUBIA0PAJEXoTwGGGsGUaOHWnkNefmAwAkQcBuBGh&#10;mOMMuG5FcTiHE20G0HMPgHiHwWoAUvWqcIokE5WIuLMHoAGmqHUAOtIHaAUu2HQAgcWemAAAyHuP&#10;gAwH2mWAiH4RIOMUopsIup2Usp4SCqCvw7CqHNCKqS4S+UYV9NM3KwwfOwuLWuWPWN8HsHgWoH4z&#10;0SuAmScCQBoCAISxCauAWYm3iVmJCHmlAHEHURoGwHO20GYHGimHQHsL+pOyKwmX4JIm8r6o3NiL&#10;MUkotIiIqH1DKhAoo3SP+3WpyhTEOUspuscK+JEImM2AOcsdaAqnUBwBCBgAABOAsA+au0sVOXwJ&#10;MKurSLsAAGwHQ20GoHIG0AAGgHHQeHUHoLuVeIgsxQwVWr1DEf0HqfmHwkU1KIsALL2IasqAAAou&#10;s8i2GBsAw5AA0AUQcV0Vye8f6LEkCecVeOVPtRyM6R2+Gyy4EKRO2LEHcHmPYG2niNwHEkgGiG6i&#10;mHIHOP4HmfrJmAKsjDU3gum0UO6AwMcBKA4cWBqA/BGBK8meoOSMrJiNMX22i+CUaxcIwHQHcpcG&#10;aG4W0GutyAAHEHeZCveviCSBlN+BSA2u9TWXzL++C4o9Y2nUdUfUhUjUlUnUo+EK9UrUxUzU1Um/&#10;wxYzLKNTlO1GEUas6UoHizwTWHqLuHKHkL+HSHlIbQqAAHjB4lCHqz4z6ABG6MGXuQCAUrIZgASU&#10;WVQIgayaUAMOMAmAWIIA20cAAAq0ixSUXJgUWs0uMMi2gK0NI1IsEWDOURoGWGuGcAAGoG+NmG6r&#10;hVmqwVObsIij+7EIoAoAcamBKAvQABOAwcWBUA2cWAuAaYeVLEOjS2dVC/s1BUhW3EETzVqngRQG&#10;eG026GGGad2G+HOL3NURxNIp9KUJCxbHgMwUOpeAuu2Qw5ABaBAMUBQA4BIMIAaXMySKhSGY42dD&#10;uHIHWRoGSGtXGGkHANmHBSWHgHsRJR80/ZhUYKm6MR4lU5WK8A4vahgBQdYBYBCjMA8AsO4AefSv&#10;zVAI6LlVMt+nu5qTiHIPgG8HOnkZATw5+T4H4Uor83MI4UFIoNMfIQEfPMIVhNgVKQDbbGKiBNUA&#10;O60MeAamqO+as6or+SBb3R4VVFYejQFKgomJOLAmMsGfwUoV0ow6Gsc7uLG1PRGg6M2BGAeScCCB&#10;EhmA8AetIHwNUaOds+SG4GSuZDCOk36YgArQAA4AaMcLWI4HMxkPi8+ZEGaRomUTMIiqk9TPka4U&#10;KI0V/SGqU7gSAA2/qByBMamBpKqAABeBEYeAuAgVgJ5SDNSlRZlMA5m4Kc6GqoSGQGk20GGGmkgH&#10;IHSwaOEUKp8VGASgQAiH2I4+6IoBGHwMvMoZwAaH8MuAcveauBWtIAqBeYWA4BotIAddSJAukP+Q&#10;JfGJGHJg4ioisPijjXIGoPoA5hKAAbebiBkj4r02gUaGlheAAFMFIFIPbLiAoAoQcBcBfFECQCSC&#10;QAABHiCJeLKTGsXBUdDBbBeTVBjh+dVBpGDBuJG7oH3DEAAHAGmPoGQFfAuG8c9V0HKmWH6z8p0M&#10;vE4IoAaAKIsAk3NMgs0avccAQ2WVSUWH+IeJEI4LLcxiqH6sW7AIqeqmufafZNiLUH20Cc2Nes6f&#10;mLQquI07cIuHsWGHue8LISAHyhGLMWKhAhQSAtcM20WmqHJEWF0AwZwGyAdb4m3ECAIhHKSIsVwz&#10;ZPEgiOSBEAqO4B/aiAAC0B2heBcA8QlNKGtmEAAFSFSFQTqHAnkAuAyu2BZmcAAB8B+B8Z4A8XGP&#10;QVEsEsaGWGXACE5m8PSbCB6B9mmdUdYBWBY5AArnUJfG6ZfHAXYjjADHLHOcsMuC2C8C5HYqhcdY&#10;+9YyQQKI4HuHcNeHZOaNYGcP4HwGJYvEIMeCCOwG6AYSAFoGskgGljAMAHiZfPILM3RIqlQPIMjj&#10;qe2xUVYviBWBCMcCeBuXGBmnNWfESnDUcc2UoHgHiN9YeRoFYGJQYHINeoKas74Mum6SGYCPO5VY&#10;MIwWBD81PayMuBIAyYmBrTOAACMBiu2BGAylkIwwQL+Gi4QNgHKkgGyHY20IeIgYaBcZgUMAAHIH&#10;CL2G6HCriHJJ2HfNqVPRMulCYUHaKm2HmAQamHIAeQkHmAanUHoAYQcIIZeBEHpQeAuH2ZCmqLUM&#10;zlep9M+m2lNNM7CqAqEqOS6jSg2vs5cRsM2qckA3eJDnaPSHQXYqwTMAQo8jGAyu8CMBtN+BQA9Z&#10;YOKmqvoeaIwwiMGHch+TiHMToGGGydAHARmLXCgIvobRy7DU9EoIqV4LWLhuqLE7oJNNBYzsy9aJ&#10;K9WS7Pcvoi0MuA4AktIBeOoda2QYoAUIJWMp03O0+M8QCWkN8G8HWRQGuHOkgtq4SHYHqRIAPRMO&#10;YIgaHC9daZaWoHyvKwgUps00mmqMMOSAmAiXMBKAsOwB0A3rUA+AcYXblNNTdqS2pfNUe8MTMHUT&#10;bQSHDQeGAGgGRLkkhVoN8LklIP8VkZwAGsm5QviA7hMBTl+ABpYQ0BAAiu2VRx44myTn/xMJXYSJ&#10;SHIHYRoGOGtACt2PgHcHsTUAyAql6COBhGvXwcW3NYFKLxOJIW5zXU3zdzfzhzjzlUyy1znztzvz&#10;wKBTiJQR84tzbW4LWOAHYuaPaHaTgkkTwRkZCHUHcXYh+Lvy7waHsMHb6r+IsARQ2WUamANFWLWH&#10;uLMLSLE1Lk7WEQ2AmamA0Akl7vQScMYQcAy8sAAAatfvtygbws+LOLmlCT8RjTqNgHENmG4HUoSH&#10;IHeRpLwNfPRtK06M2A9N2SmBEckBQA0iGAsMMIbccvxYPa5yhU44EUaHovQeA4hfcRYF4GYnsG2H&#10;CkgTKfmV5Rwpzu6p9s+I5x2MeASVgw6ScBsBHBG5IjNqgcWYqU4KxUXzVTlmwNTbaaOHOPgF61YN&#10;hQkAALqPYUmfnEIkFsyKvgzKShNqIR/aWRqQE0/qyXGCIBfGuBUA8IY6uXMolfPY7a4UaHYHkwaG&#10;yxwAAGyHG20Gv5wHQHeXhIiosV7leQ+ULs3qQKIeIpwJAemAKsmSVjoWCuaTVB0LMM0I4suVgAUx&#10;4IiAUIgSBEHjZL2OMeymqAZ0wViIgVAm+UcsVcv0Dc17CqSWCLl6uNQAQoKOyAkScB/2iZyActIg&#10;GLMG0HYnkF8dyMAH2ZeBWA4jNTPQABCAeYXjSZwHRIcAAGfSUZEWxQSHMZfXcIqP87ZoBOy5WeJT&#10;lKYe8MYONqmYeBoYcYZe0Q4U8KcY0v0S8HaiAGyG+mWGQGqToFuGSimG9ZsUrWyKm3WIwgUI4AWg&#10;QAsZ2A4HyIoBAHyMuA7MIQ2AiUWAwBQl6AuCAu8AcBWMcAKAqmqqga1g0I6HIHGTgGL/hhARgGph&#10;GZ4A4O4DCDKbij4j6IAAoEAACAIM/4QAGm0mmAFQplMAHREwAJxSKQALRcLgAMo8AAwGQxBpJJZK&#10;/X4/AA+Hw+QAzGWywAnpoAHpNwASJ0ABoNRqABCIhCAAhRZNCH+AH+/n8AHM3W4AGevFwAG2x2PE&#10;mk0gA+Xa7gABwIBgADgPZAsBgGAAoBbWFAMAgADLGAAEBwXdgOCoICQTBgFa39KAA/X1Ln693sAH&#10;9SYMBgPjALkX6BgKAH4/aa+nq9AA+nu9c++sW+n6+8+Aaa+aWAHq+4K937SdNq37Bn3TAABbkAAm&#10;A4KDgLlwWCbI4Afl1uGLI1gdcnpwJJSQFs7tjenn37t34+tQHAYFgANxALAAPxSNJyMx6ABIFw7J&#10;ms1WqAFSqFQAHD+wAGg2DgABZAQAB6Hz2g9BDssG27vJUZxmGaABQwm1x6tEnQkI6GYZgADgOwAB&#10;0QpNEaDHtEwAHYdZ2AAZxmwiWJXlcACxrILovC7DUOAQBC/gJH0SJKxyTIKex2tEdJqnOAB4mecz&#10;MGOcilLWuwewAbIEtQWRpmyABrHQdTPnwlR/usAMzLsgjCoLIchAGsh/gMBoAAQBgHLYCIJAAGIS&#10;gyAAohwD4ABcEAIgABIEMuAgBt7IFG0dR9IUaliXHYdx4AAZptHSABXGMcAAGwcrRH+Aq8gAAbLg&#10;ChKkupIEzyCxx+OwfbNLYBrIhWDwHgAGoTAo84WJGD4LVMkh6nwe4AHSd52gAa5xG0ABhGsZAAHe&#10;fLPA8DkAAUAq/n0d0jnTMBsnOb0lnuec5x2AADAIuQCTWfwBgIz4Br4dwGA0AByAo8x6gVX4En+l&#10;QKH2dagHrc4In6d9TukwK5H+gYAgFNeLVPNa7LliqC48gmMYtj0zn/jU01ZRoB5UsLIIIxx8MOmx&#10;3HkAB2nNTYEn9eoRAtQIXhEjAchZDgPAuDa7ZXi1GIMzSmn2fjUG4c1Pl+ZxigAapyG2AB3HtmjW&#10;JUyF6x9euJ4+wDHSE2amoTl201ZISEtUpsg5DleVXqAOV43kCC0WuQGgVOQMgnX4Mgk8QOAekYKA&#10;ZQoGgQvIEZbRTLnpbCnHbJRvHWcVnXNrh9M8BAFL/v7Gaez57Jcex4s80CXH8fikgIAt6gOCC+AW&#10;CE5AmB9ChGCwPAAHIMhaAAPgdPt3rWgSC5LIWNbPR8hJLk1I+x7PtJIzUGH2lxtHIqJcmUYSFG6a&#10;1lWY1x82Td65AKBDIgPwLfAu8QShAEYABWDgSEdA0RgDYDQKsbLk0pNKI3qkkeu9sg5SRwDoHGAA&#10;Xw0GrjeHSlEfoAykghPgAAIQLgdAAZ4fFMzI4GwLOzAko6rGTPShZA6GUM4aQ1htDeHEOYdQ7h5D&#10;2H0P4gRBiFD4pEKohxHiREmJUS4mRNhy9UxyryjvYZQmIfQAB4D4XUOId6ShrjoKiN0dSURzDrHQ&#10;tYdxYB7jyXUPlY5mB9JjOxAgBYDgGAAAiBs8QBgFgIMwPk1A+SWldWQjNlZRVdgWAlAUDgFUAAfA&#10;kvuSDjAGK7N4ZF5oADckqVoah1ayXLygHyYsdg82HDlHdGccw8EwDqHmiseZoY4EqLcWsBgCi8gn&#10;A0CIAAQATg4AACYC5QwFgHMiopKZSkSPXKS9eBsToekJjiageQ9zPDbHMN8AAxhpIRGsN5aI5R0j&#10;lAAPMey6i7EFecyCA5A51gFAMWSPhfAPgZQADYEgMFBAeBKAAEAF3hgQTqQeZcCqCpAiMQVp5qJz&#10;GeGuONrYvBnPmGyOVc7MB8GFMGqdNCr2zQKoSUpkphZlFuXrH0v4KgNv/CIDEHhFQOP7UO6ZRSaZ&#10;nvPVWdgcQ7ElDKGwhEaA4BrgAG81NJbrZDNjMDAYglHoUEGVUUdujLilJnfiWQBAD05N6LkPwepL&#10;h9j4NQP4fUVwBFqUMBNOxeI/D/XibueAAJil/AUAYv5xo/O2mOxWkhtx81kM+P41CtCVGNNuQggq&#10;CzPmZRmP4goCy7gABGBJAAPQQz6A1AQrp3gADaHWOGCg3RkzlNAAAFQHJ+glAoCCEgEF9gHACZcd&#10;g8F1DQG4mAWIx7QKhNEP4AUfrHFrTNVOqCaEgmMSGmc3UmjtgAAsA+PwMQRJ5BqCQCYAAbAngKBo&#10;CZfFG0hhrQmkMRh6RvHKOphwyxqzaFcMMZ6XRvpKKY3BtBBrHX2TWASkYC7fXOH2ZEEQ+i/ggH2W&#10;QDt/QOAZAgf0GrwwJguT6AsFKvwCrEIMu8wDH5nkGHMOVJwyRkrVJgMxFgzhnAAAzikAAZAzBlV4&#10;T5h5ayllJHzIIAA0RoDRAAKsVIqQADyyAAAHAOgcqCBcC+yQJH/gRAjgspFUJ1EDKYauQZMSZCeE&#10;6J0mxOAkBJCTi89QIAQlDKLguhBJB3DnnINkZYyirDHGMVYYIwZyjkgmAyuIE64gaLEb5dwAAGnS&#10;LEvU3cfgA12LsX4glcSllNsFFcfiJymWHTcYws5hQDx+OtJpE4+h8Gi08687pqa/EJHsSoAA9jbm&#10;jKarJlBSQFEDAqW4AByS1gIpqN4Bq9RagYMuNMBxax3gFIKPpNYBjrJkSE2xWpmCm3WPiEkFp7Qf&#10;goPUDQEoK8USLges4a9QxWCrFYAAb+5TfATTyCkFQKoQBDCG8gEFrHnldxsO9SxUhn3vFbvukRBg&#10;o7/T0DEGJRCjI80MmeE5Jh78LZqOxFYzUIAAFejFds8QABdC+F4ACG0OaZj83iGMylHJEHeskdkY&#10;osDQSUPcYjnh7SDHsCpQo2QDUZF4OBT43973LNbR0o9UURseAHpoA6dgHu/eQBlX4NwUEjCWDR4Y&#10;JwNq7ZUxyKU0FHGOHsPclw6R2sOGcNtTYsBjwTGwOcxYAlvMg0JcjkSjYGnYo0QYzJTQL3QT0CNQ&#10;u2Lrg5BSBdDt3STHbNuPdmI3hzueGGNK0Y4R3TkH8Ak3qQh7TUHgzQcg60lSfLDMZdtb2LG0VLFg&#10;BCvx2gNeGOkCj/wAgEL+BMfCYAKj4SUBofKSgHD/MWzrQii52N9wyxup7HabfAZFVVkdBCDsXpsm&#10;eZHnzLj7+kTZ12qR3rqHr9cAAFXdnjBLwMFwIyMAmA9Lx3yhegqRHGOlJwxRorVGeNw+o3B0Wgiy&#10;Z7TKiXbMbuFXxjD9IkhiSqJVSnBug1o1SFydT3z1otZ2wy5h6qrGQ1pgg25HwuQBQBiPwCIBrBYD&#10;QCDwACgBpPIB4BROwvwvgywsg0yK4d77JZQeJFYcgeBTYearxGYupMgzaN6NxZI0JZIwwlQ1Qgwy&#10;YyIBACQvJxxOwCABxXYEYCh4YGwDI8x5IkYA4AReqdZlCpqgrDbt56zrC8DrI7JqRc4W4YwX5Fgb&#10;YrgcodhMAerhheguRyJ3QCROwCYC6AoD4DBACDxAAE4CZQIC0EQsIuo3ieUK5U6pb44gQuQ4Bjj4&#10;pRzKYzA04qyiwAAXYZpq4ciVLQABxOQEgDS1gHIE4GQAADwCZPr4hj6BB6aFSZ5VZ6yZzuDrEWkW&#10;sW0W8XEXMXUXcXCIsXkX8YEYMYUYaFagyFZNZkykbJ7J5roeIqwdyCYbiz6zodBT4codBKKVKWD6&#10;o7qK52Sw6Bj5ogp0gv4Bh3xQwBovIyAsh2QlQegeZmhp4lQA6uIBIBQvgB4CCRJwp5AChAACwByA&#10;oB5+jnzrgxYeAewzwdwegsCaozweisLVIljeijJEwzzy8ZxCwzx9olx0ovIDIDQkYFoEAFAAAHwE&#10;4GyEgCp4YtResR0YsL6456LkMYhEikMSQzI24dgeIsBqRT4aQbZ9IZQabEgcSDKTR2SqogxlR5r3&#10;wgQtYyEIoBgvIEADQ+IHQE0UoFgD6foDgCho4B4BKO5SCkcWZ6i46UJ9RFYawcIbAAAYAaRq4cId&#10;Bzw2aZqkbq75bM646B4pJWQpoBQvAkACCAsrYE6XqESEgDI+JiKprDUcJWApMSQbodJzwXwaTOIa&#10;YcUtwdYdphDrg0RRULCvjhKdS75SMAydSmpe6Y7zwsYy404lQfIeI0RphOZ+oAoBhHoBIyKeJ+Yy&#10;Y3bSotUBpekG5KY6QfgAI7hMijSsbnguQ7Zpz6aDgtYB4AgviyZo4Hay4AAC4Ba65Y5ZIbYdhzwY&#10;QbxCLU4lwFgDYEwAAEoCo+JXRPoBC2JaweY0QaIbphAWAYxc4awcZdTYytpGapopqF5pYg5ukZBN&#10;K+axYpoCoswjID5QoGa1QAAHQFQ8QDoCi70vZIaGyKDKEMQkxBqcoehZIZoa60AVAXgmQZ4bRzwe&#10;qOIwpWr/5Rix01NAgtbWIvgCAAhQoCwfgsgD4eaK4EMRAEkEhDoFI8QC4IZ/4Bi7RU9CLz5k6god&#10;RcYAArbHTEK0bObOhwq64MwM4M48YG4G5lgsgfKsrhrh5FziQVwV4z4faK4IwIoIwAAGDgQAADpD&#10;4uYBhOQzIlURjzoyJjSsqK7NrK7LLH4eZdQJIJTL4nwn7eK1kfLM0myZQeoeBS7+pT4bgZIrIZwW&#10;QWBawbJaLBYtYC7P4DbiwCDWhlQ6hijtQvQyIASXAghlowAxglIzAxVXiwqvgyoshOYv424uQfzG&#10;yQRZKUdALTwzEIQfA1oew7Ae7VAe43L5TWIgoB73zWak7hAxwboBYtYXYC5eoaFHwAAdU+icpKbZ&#10;AwB2bZw27oA4BeoGIDkw4LYHAJRAgFEUoDoCpPsEhUwhIbYbRrYWYWgWYqwbRaJRgEgE89oJgJoJ&#10;o9wEs9reaNIsAbdjrEq94YIYDOgBoBiO4LNk4AAF4GCfSYwsh2oy9QlQkpglcicz1NxCIV1nJdrS&#10;4L9nojoGjjplowKZKqBttTKhTwycodgzwdoaZJQdYXKcIcMGIBglQbYARZIaAfhdQdbUaDkmcpRN&#10;kcM0wf4AYv4fgA5XYDACi65n5PrphPoHxYKfwC6O7hMYgx0N4lyMphwZobZMAWYZacibAxb1oshi&#10;ryZEdBC/BtML52YpJWgpIDQCIv4G4Eq64Gty7jc94kACQv6gjJ9BodoeJhwbgcq0AbR0AbAdJc4d&#10;MGBMKK7T4xYecd9YBdquJHzGSDg1wBK64coB6foeBfQroBZPJnJZIDgeabQCgfJhAB4f40QuJMc4&#10;sCCdb4lQidMxxjL5ZjxkJkhV5Ncsq4tQiWpGb/xNYfFE5rgdBFYfryquQAiPw961gHgF0lIEymIA&#10;EOpXYs9YksyFQdoeBZq9ctwZwbAhoYwahCIcsGdnZRJH8VidxjE0roB60R8L5MwpMl5vUBQy8OLR&#10;bGS5RWJ1KQSjIpcCqtB+QyIBssSuUDAACXCO8ewv6YyP0xo002Qfol1awlyOKsCQAz9NbTglwfmI&#10;E2IpRWs5UIZQ6uQChOwBkJbWoBpOQEICae4DZ455JPouItcl75UmDhEWyI1TMyEmMvkMYcibQXAY&#10;4XgqQbIrgcczw1yQqeCk6rSPFtYsoCJXalDWoBaO4CZx1/SgdyhQoCJwQuYAx3TRABIAZ+Yupdws&#10;h08R8ZIgw7yK4eQepmhUIbqCjxhmoehS4DYC7wAEYDK1gFYDp/4C8wk4JeqkxdpVBjK4SBJjWMcV&#10;2M9sCFkLsmuXuX2X+YGYOYSIEX2YeY2Y+ZGYeMcLygrwgldOgAAcoeKM4aKMEaibQcAc60AdgdBT&#10;YeQdRS99JZLRq4oghlcVRNIyYy5OgvOP4vkEovLhLhZZMeSdKdT/auwsgBsT07oB6AoCOQRW4vKT&#10;LrkHofF2aWQfJqAxhi6kZvIm12gpzDprgeJS76Q1EfUJrJVlIEojAHQEcUoDwCJfcl+C57MLSKMv&#10;OYEMKFZmAlxmZS4bAcRrYYoaC0YbAb5recBhDypZJvloaQ0qBdkDEqkqzIUUi0yfkUwCcsGF8MRk&#10;sWUs5RshcZwbsaoAAagb6oYZKn4iWbgwDqzqzkdEMsplEu1Gg24CIBZQoEmU5QQELdjpkUoDYCjw&#10;B6Fscmg6YhMSQbyCQAAXgajOIaszZFAd5MGgpjclyjmDC4y5ELRR9A0AxijDF+M3sdOxofYej3aj&#10;ZN2dY4rWoBzBYBeP6uQAovhRZso3SwyvtaA24fYAQpofsIQpLVaZRVQwRWdXuxU6wvKycq4EB44C&#10;KrNdeAQAAbk8hTAc8t22QpIFwDcw66xAADoBzwEKxyzrdLTlAV4Ypc4agcRmlaTTSjsZGCuqMYqn&#10;A2hWQ3wBgyIFADZO1CpX4HwFpYTC2lkWqFUSRp424aIbSCYVAXS0anxT90dZizjqt7NBLt0AJU83&#10;JGYBZX7BYv4DIeY24D414AAFFGSyRXSfwIk9oClfBQ2kRU7vDeb9IeAd5S4bwb5c4ZgZQmQWwW4W&#10;xlgyIKoK4KwnhDbWoo2eaogbs/w+ZFgZrE8LZDcUoELMQsro4spEVQCO9kqO+0ZYogwzo0QmLNwT&#10;4T4UCcseAAAI4I5DNSdi5/4CXM17V0AhJ74lwedTgAAboZomQZAVIU5FAhY32hT7YkgDI4zQCmuu&#10;97Jip5riwAW0YuwAyP3Q+JA7iQqsg1Gs4fqmpQwvK3xeolCTiQt9MZysuIgzAro1oe41ofLVdXpG&#10;akYB43tHwtbYMORiakSCABIgoYICZeoZwCItYbyyCLDYhGY1AuxWueoA7SuQ5XYHAEZ44MAHgJzI&#10;QEY8wB20hd0B4xwcfagAAYna5LvIQdAcqcgDXbwAAJQJ3ZYFHchh4uQdAc6noZbEgbPdopzD1/XM&#10;4HxAyfzeMRItYvwv537Bce+05lZEwxYdIijEYAAWAWIWNNIAALgLoLjjYGg9XKKuF/yZss4golA2&#10;5ZCK4eAbZhAcoX4qIbRZ4AAaAdpFYbWzIAAcYAyai/Q3aKOvVxcIVXZMzQgAgvIfu4YDoDCAoHx/&#10;o8YE4kYGQEhX4C9ymYc+6jIca9BTHjgAAWwZpJzxAxZU5vKvkLaKeMjt/iwx06I/rwQHoFCArbBX&#10;4Fy6b7YCHRMWdNYl10cZyDC0AZgboanN4c6bQdYd5FYeV2rTwlxVQpLQYpSuIfXRCLABhPocoCbd&#10;gfF3pdof6K4CRcA/oeibQCAfhh3YVAw6XBr397JRbKI3qdxKZ6aqGCb/+lRjB5ipL6CkQzbGwe76&#10;ub5S4BYAIyIEJnoAAFOpQGYEx44DYCokc0SpmL8mKFWzQ0SMpJQaAbQhoXAZDOgbqbIpRRg6RReL&#10;pij3w4B55M5pd8D5JjLKIwE4sK8LDDDtWLs4pdwyIwY2m7CQGIgf41GDPqgy44Yshb03pdnRCPx2&#10;tYggADAQAAIBAAAf4BfoAfj6fYAfT3fAAfb3fUUhwAfr8hYAfz+hD+f4AAT/gYHBYHAANCwSlYQB&#10;4ABwLBYAEITDgAGoaFoADwODAAAwCAckgkHpFJg8jo9Ig1KqFRqVLqNPpFMpVYpNPrVWp1QrVIbj&#10;kb4AXDIXoAZ7YaIAcTrdAAez5iYFBMqCATCIADAdDYACGBAAJAYEAAFAUDhMjAoFlQMBE1yE1B2R&#10;AALAwKAAKAkqBGOAGflQGAYFAECgcG1UJAEWe4AeL2eQAcDqcoAZzeawAej6iYcCwXAAbCnCDYSo&#10;IQBYNAAEwoAA4EA2bAoIwYE62c6wH0vNokkAMDqYBrEj81f1Vfqfr9nt93v+Hx+Xz+n1+33/H5/X&#10;7/n9/z/wBAKkn/AiwwFA8EQTBUFwZBsHQGqr2LCsKDHsfR8gAdx6ngABvHacYAGgcxtAAbZym8AB&#10;0nMcwAHgdh2rkeJ5ooe5+KaggBIMf4BqK8CjIPHiigGAzTAQBTHgYBihAQlTDsMokevCggBoMAgC&#10;SrHjmys07usRITToOkDDgCooGNAB4ESUCAGL2zAEqFMgAHKdJzgAYpnmWAByHZFgBKGAAKgsCoAB&#10;UFAUgAF4R0OGgOhWAAMgdQaDvSrz3POrNJoLB78Uu9CqUmg5+o+ih9oedB3HUABtHBEhom4a61Gu&#10;tpyHauJ+H+jrEqEAzpgOBLrAQBs3g8vqdBIF4ABWDwSgAEQLA8AAIgWByoqwp9KvXaz1nSd51twb&#10;hqAAahvt2apwxIdp5RhKCSV0glsQJT7xIQ8ilI+kFRIWCoIgsAAZBEF1EBFQ4Ug6EwAAoB6XIJbT&#10;2wLT5xHbOpjGyZoAGmcJsAAcZ1HI2DZTAgcv1BbFMQgrMJo8pQBAKwzMusAYDtNdiEVDUSVgVJQP&#10;guv4LgeCgAAmA4IObOJ6ojFp8Rmd56HeAB5H0ewAHwf6Hn6AaQO6kiBIO7+uoYf6QOmooHAHN4RA&#10;knIcA/gIFAC6ZrnKbgAG4drbm+etvATvd/AyE4ABKCicgwBmgAPljWnxDBqG9VJXGKbtxHC2Z6n6&#10;6Z9pNdtQU69KpMUjSmH7m4HgU6YRgvJQZBJoAhBiDKbAw5ipZLTap4fh5rG/OpXl+ZgAGRca3HOd&#10;wAHme8MStIVNKo8iRzEkgDTeAQGUGA4DWpJU3gxqAABMc9vBN0oABSF4OuGGdoAkG1oAQDVqdpmv&#10;FQwd/6AAaJoLaWJYFhp55tmDMGYNFCAqBUAAD4IAPgAHrAsAAzYHAAHUOlVICIKJaMMVZURIFSkP&#10;AsoIAAMAYAxJ8B9aADYTEMH4jYdo6x2O/GQMgAApoZPFHmjMIENwAA3BwDcAALAWk9AvEFdpqVNO&#10;3VGPxUoABwjSLaMYVQp4IDMTyBAd6HAIj7RsBV8RhCBufIKjpKj0CVNmJqAFXxCDQO3HwRMfo+SL&#10;wpRsjsxSRo0GGH4P4gw+zfAAHyPIeJEI9j7H8Q8fI/iFoYJAvE5qYAFFMAcpoBKUjEEGAGvEAZHR&#10;zAIIMMoB5hhnARKKM8B5RR2gGIMP5GxJIsEej0tEBK1ASgYBAAAHgJ4BBWBwEVRAHVmHOKKjk8RT&#10;B4DwacN4bxZRov3AAMYYYw0tFFCEEYI4AATzVM23wcg5DbjAGCMBDI7niAdA4+YB4DlqFJMSyJLY&#10;GAMHCBWCsFgAALztiGbAeMf5jIoGWMoZQABai1FsdBIgAAsBWCsToG8PDinCAYAtJUX0b0RU+SE8&#10;zNx5DqRmOVuIABpDUHCAAXY1ESDYhY08AJIB8klNOjlG55JTr2Umj0AZ1ihHMpmTEEYHV+hIBktA&#10;GwJjhAkA0TECIDDpu1PyPAehExwKngaNpVIuhoDpQ6OhqS7DwmpKuydeq9EDFHkVHchYHgKk1B8C&#10;p14NHAvjA+cwChlT1USXuRSJAAB1jweIN0c44AADWHANt+w3VwjkHWnUfCF2GELOiUUfKwUWgMOE&#10;O4Bq0B2ARWYQUwwGB7IgAoPdOoEx9qpAWP8iYAQC0ytRPVzRAiDTpa7F1KJRzwrXNUVZ5ZSDnMuA&#10;MSpmSvTGkQcUAAd47oWj3HkPUhA9yRgdAeUEHQKIRAoA6CRQAEgJgAAYAkzRBUovwPbCkh49R7NS&#10;GqN5jQsxhC6XEN9jQ9B9tSH62GCzWzU0smAu+1sRVNPLUoU9KhIzwlFACASLqWzSmGAaAo5gFgHq&#10;DASdgig+UMD2HxcgeQ+R6EQH2hhsJTF6lEZnb8zp07TGGS4R4f6NokIYH6RmQaNiNkLI+86+JHnR&#10;FIJAmQgaaSagPAyS4wJewIAJSUCFtIAAaAZUcBsljRYuvLq/V0pV3ipIGNYe55p68pMlyoesbg5a&#10;Pi6GSL43BbAADfHQx5CxrwD4JYQcEmwIQRHDAoUEDAByYkKJAOseiMB4j4wyPUhpGingEZaYe350&#10;TTaKNCZ06GhknGmIKQN55HCHj3w28XQFdh6IcXySu7Rl2+JMM0y002BCTpDJWXYAAEgEExdjdcCg&#10;CshJpKE1papW6vskqRr3X2v9gbB2FsPYmxSwMP2NsnZWy9mbJyifBlJBjY4ZHC3ZVQ6qPjTHRYAc&#10;Q6EQDxHRC0fA8mpABVuaePBhznpBSBpQ8UGSKEbIZvLK5jiinVJUdhmFAzwpPpUSU818pBYyZqu8&#10;0IBjrAQAUtQC4DS9gcAccIDADrrgT4oZt6JSyRqrbmLQYYvEOjpHEYN0hw5xAABiCknoLQPgoUIB&#10;YELCAFtEVAfdTpW6JbN2etlTA9+fIpHct4bQ4bADGGmxbobcx1LqanK06Wiy7mDWEcNniiAPwFBY&#10;B5v4KANgjaCA3mnBSt5donzghC8XRELNqbcYw1U80eY0OUdSLB5D3wzuxKSmdj5TKcVrgJI+CVkJ&#10;yDwFcPAWAh5cB5wTOElc5dsw0pA6x4owGkOMbK4hxIkGsORjVd3iOgKXa22VW2HUwxzldXHZ8c0s&#10;M7qdJhzW+YDKLIYkC0iYgkAxAkEAEy/gdAacIwhKjetSNibMdY83iZ/RmPbFpFCGEeAEQtGxIB9Y&#10;3HzvK5RFzEGmaEkoEAEANcoAwwdXBIBnDgVgOSi5cgCEjAqA4lwMAMsHbR+ECYCFqJXKKQ4h641v&#10;BYBiHIhohwkOB5h9nLt0jEtdivl5sql4o7iRgGgEDDAOAJjNAZgRrrgjAaC/qhJzlrvHNmiDhuhy&#10;FUhbhihpHfhpLAHcqqB3NyNEN/DUpFGakCExDQB/AGiXDsC9i7i9gJjelmhvkWATl6gVgQjhARAZ&#10;JZgMgilmAFsjQQikNPh9QqgABuwsAABgwtoIB0KqAIgJCXJ2CggOwypACLhrhrjdosEbARM5NEDT&#10;B0h0C4h2Q6kWp7gAIOlBgdAdgdlmgRM5gFRBGpo1gAB0Bzi4hpRFAABfBei0rxmpAWgXGAofp4oC&#10;FHJ5jhErQZOxOzivhyhslYBkhXhWEUhkoYAEhxGPAHIGQLCVAFrTuDRZEfABDpCCNQgBI6IzE3sc&#10;iEI9sWo3rDiPIigEE3h/rfh+ldI9CLh9h5EZi6GpHMMYJUCGKVMBDQldAFExJGiDDTPQrWkxGsM9&#10;k/hpgGiBhnAHCBhigIiBhxgEIutzgDDWJTCigQgInXgaljgAAdATIRAggVoBPdnXnbCDo3EMJhkO&#10;BshsGNJuhfoFLxFCAWJ4gNyKDNxBrhniJkwUiqRJlkADnrMzhviyo/DZxNjhgOCcgaSVFHgNSBik&#10;JwK8wshqBphpgABkybknDDIbggAARJGAyKCcgHAHiYjUEcH4OdoaGpBzk9gABlngwAQUhrtuvnED&#10;DxKIKuwaGVCTMSACklRcjmAClplkwkAAAngboEgaARl+gMgIjNAFQJwRCpB3HjG6BxoWhmBtlvBe&#10;hplUhwh1DXt2EqEdLbuNDVjzMPscCjnnsbIDHUAAAhAXCcgZnVgAASANiaqiqjqWqImGnjiJh1rh&#10;gABsFzk7BohklVBxnIh3B7o/pCiHgCuMh7nqEUgIrqB5AGPwh6gDiXAGB+rkAPB4rAAKh8i4rRrk&#10;DEQbxvDnsdEcDxFdLWLVKWKIDEjVL7L9LWqWEqCBgDNHEjE3wJmxksh8h7DXh2B1qqB/h7iFgJAD&#10;CYgSgLpZgbgToRAQOqleEnksuawpOyivmHq5htBxHIhcBii0hnhtQUh0B4FvCLCJjpGxjnSjL8UJ&#10;SrldLbL9ikEcsACuFdHrE3gGITsfjhJYpZlpFqB+pVkLCJjYkZ0GCNPmq5sAEpp1DDEdiDFbiQB5&#10;B8GpB2EXDWh7MMvaEwuAiDN4FcCHtJjTjojQgHk1AMrrgIgIQfv8CbAIi/gYgMOXANTZkclKEJEI&#10;lLCwOCzCDxysioHaOyD2hwBzkQBfBmhiIGhrC20AG5h5mojLqii+ANCcgTgSm/gSAMloAQAFigx5&#10;Cih00FK7B6mnB3tNh7B+I2KTiNQaimQbVJExF6kyILl3CjiFsZPUh+1IuCKIMCJfqWCErapKFNJT&#10;DDQJiVAI0pnYmgAMgGLrgLAGCXAIgDlqAFDQCBEeucwQS41hVh1iVi1jVjthECwF1kVmVm1nVi1l&#10;imisOlmnPNqRh0EUBuh3ORh1LiCIB2zjh9iDAJE2AAHSElS3jNFeDpzqCGFRh6h8jXh4h6EZh2Om&#10;B5h60WB9o2PnsTvZDTtIL7l7F8Gq0JDCjDAJAImgASAOs5gTAMuYgUvci+AGmgGWiVK5h6h7mpBp&#10;huhqgABYBfhbjaB2GPCWLrgRAQOYgcgUAZIegOOvANgHjhAGgDjNHNlMFK00VmykUw0zUXCFh8NM&#10;h1IVgABslWGLlXgABmFZAABzh3lUh/sCDDsHjLiZi+DipqANlmAWAOuXAYgQoCgLgIGgCqMrteUv&#10;WfoUEbKljXhtBynIhfhohilVByHI18MMosCHl3VTwau+WfKJ1LlNRaiDARgNOYghgYAeoeutNWgH&#10;C9jRT9GTEBlsCnnjGpBzB3KqBrhyLABkhthnolGOsIiHiOCFzBCoiQTFmVzEkBl4sstkGanltDDT&#10;ABgFE3jOt8mZXHGiGdloASlnlCAJuYv7iYpBEbW9I+I9jXDeLEDejX14LkB3h7kZh1B6HiB0tOgA&#10;B2B9I/yTAPAIDhCfl+1BCgsKCJhmqNEW07AKwwlmgKPwgVALuvANMmgEjQKtI4AABqhwP/nIEQhv&#10;kOB4B8o7VQF20NOcCvUxxPDzo7iDgEjSJ5AHDpgZARiXAlgbnzAT2ZUIqIXJQRNuniBhBmmNBjBq&#10;LABmhrORh0l0jTsRUKjWXVGGI4tIB/0p3bQegElBgJh7CQAQhwk6gRr5ASgOGgARqegAAQAkuXAI&#10;QMlLF4q5h5YpWnBzE6h14rp7I/u0jLgFjNN2XTYuCayKC/t2B2B1FvB240pvniShFqIfIgIhKIB6&#10;Y5kUw54qE6kVkWQ2DADBIgl+pxnzQwiXIKGYEstniRh0hvHIhnhdBcWnBjhjCNBpjdgFH6nCDrAG&#10;leCCEr0JCttIIzDrABAEiaxc2bldJUMYLEB+CJMUDzIzh/RkUIIUvpB5sM5VmpPqiHiqNDCDJTCD&#10;ADlRv2iRgCCREfnQFK5iCRh4EehupIoGnZBerrjaZnCNCBgHCUAAOIGgAX3GgigVgcl/AQICgPgK&#10;HXgHZR3AF6q5lSkbTzIWwsG540kYJEkuVWSPjm5DF40PjmYxlSCHhuBtrAH6EOSTALoOpqAUuXZB&#10;QzrhH6psmPBz6Iq7Yzp6gNSKgM6MDhyKiYSiWprXGTq42cV8DXhyHhgABlHghXhhXQhsKmmVYE4F&#10;3ZKvmYiDmhihAFCYgHAGlqAX3gAAApgcJZgXgRGgAHVeEnQG1iUeLkX+C4hmhtIWhghrIWhzB2EM&#10;RakhFdW+z9DViknnnnKJGHgR1ZgAAjgZHzTJrrjgMe6j4PnaHQpDCIK6huhyuRhihoTThphuDdhw&#10;h1q+B31HiEAGF+h5gIoEhzgKJ4h7gEmiAHXujAB6qqANh6K+AIB+EODCsAaPTlkssAt2l2zqinld&#10;V2r+L7bRr9lNEeGXRbZCLsRBrT0aGbzxjXmmkZpOk3gUX5lmgLoEvFHX0mH3ow4PPRsqvSW/qwF4&#10;tumPBiBoBjoGhryohxm5qlDZt8L5rZmu0NMn1gkcpfijowlJjyiNN0k1iYgPgNFoATAOuvWwOXAL&#10;C8iQiDPqpDokh9JBkwiHq5o73V7PB9t5B6sKi3E+YADdlTz0GbsOnQKKpEpVjCt7gGS3VyDAAMCX&#10;AJUomEADC9gQgIHXgXgMFmALgF5pbiaQubO+xOqJWd8UYP8Vz9tcwSk6hjuj2lhqi2hohtwUh4Lj&#10;DLv35sgPFoAXgUCegVGDAAAUbDDASwmptB0Uni14jW8ntMCJi5iJzPLhB7I/3slvB307B8CFCPKZ&#10;bRzpSrbRbUL8rajFL+LakgCnVVHEDPjrP7miAOMGgAPfDhLmFB5rvGijHOuzVn9AdA9BdB9CVk3Y&#10;9C9EdE9FEA1ljzt4GIk6hkBshoG6a/LhRmiGIkgFh9DpgIgDDmALgIlBk1nsDLDGmZlNXji5cnmm&#10;DZ2iIWh2B4niB4PkEW3qDeUdDWtBiRCOwGGGPAPUqIDSiigKgJl+gTARmDgWgQlDgZur5sgHl+kq&#10;LGQrV7GncbyahZhjZHBx2oGEAOC/gUgQFmR+AYHugLloAIUpzwXZNcivWz8S9F7i21Co8AGpWiFv&#10;BsBvvLhhhoJ+huTUrhMMcwCQacCagKAJGgAOgKnzAVAOGDgagSmAgOjkZ8Iiak8/ONOA56WzC5RC&#10;9YmnSpESBghqbnU1EQYt1KiCzDz+WcEIEdMrmbkrDTYujNAUAPOvAiAYAfJqAOLqHSjrLc8WeWwp&#10;Xkh5h7LkBuh0qPhjhs3QhtBzEUB3h5EOcrak3V3V7i3YVKMrDyiFiiGRZNDsCVC7CVShGiANM6ib&#10;ALCcgWALOvAMgGlB92ChkvtKFRnjkMV4CJjesMhyh4+Qk6G6dvBwB7kOVeCigYgKiggNMFDQh+CB&#10;h4NNhth4k+xYgUgNpZgTAKFoXwPwgJJXqV1fmbCFhsBxkYBZhjnIhoBvGnM+CDkaiDsCL8uzLvCr&#10;Kwl4rFmggFjDahrrgoAcnzebyiUKrb00Mo2e+iGSudh0B2kOBnTRwVHIhgBnESBxFuN1ILkpF556&#10;CQEbbPGWE34IacgDGgAKjXlHh1IWgQ0lASpYibH0IDAeuvAHXwD7Z1okp7o/w5i4iAPV6PQAQUAg&#10;ADQkAAsGAsAA6IAAJRMAAKLAB4vB4gB5R2OPKNgiRAAOBwOgAGA0GAB/S0APaYAB3u53AB6zcAPt&#10;9vwAP9/v4AAEAgIAAkEggABClQsGSsD08AAOpT2C1WDVR3uhzgBus1lgBzMxmxxmV8AuVzRKfyii&#10;AACgOCgShRWD0EBXABAekAADgmKgkG0ECgWev5+gB+Pp9Yh7vaWP5/ywCYR/4OWAUDYh+zx+vZ7g&#10;B+vl8Sx+YcB3UCgSiZnIgN+vuK5uq5GfQXIQcA0Co7V6W1ygaDtMHgQAMINAcAOUIAqi30ABYHBQ&#10;ACULB8ADIPCcADoSC8ACMKycFXoAAQB8SremqeqDvn3AB4fH4O94AB2zMAYp827JgAFP+pKlgfAY&#10;AAbAwAHvBIAHIcZyAAeZ5nkqKpwGB4AAyDQNP8oz8p0AB6Qg+yaJsgbNMO3DysxAqVAACcXQKhsJ&#10;qIoa6qC9aqxQqzInceR6gAbZxnUABkGqb4AFsYxpAAbhwnSoKhorKKhRqqygACyKeyg8rmH+BAIR&#10;WCIAAwCkLBmE4LAAJ4bOsFgOzC1KiIu9UsSe9U7TvPE8z09R0neeYAGibZ0AAZhtyEY5spqcx3MW&#10;AwCOIiyiH8uarxm9KfN09MqSeyISA2wImBoDzrhGCbngm5gGAQ9E7U22ccPUcR0LSYpoGUABnGzJ&#10;RsnMbIAHO0oAHyCYRJsCNinUCjtNOg4KniboAAoekHAsfMnAWfzRn/Ry4uIANHoqu67Lai8aIq09&#10;w3I3C5osg6pKIqS4NU4gDxUA4DOQkSkKOpABSgfydp6fUTnyoALASCQABWDYRgADoJAyh4FMCwbC&#10;RtWFXILOj1tzOy24uqp0HbIVcmgABmmvJRmGuaIAHSeB2LcqDJ29f1wtouahTjKF/IPnsnxq3S63&#10;hMQJguAAYBIFwABcETtBSDuGzJhKrtq0DIJYtbC6yoB+pcyDIxQfJ9P2eB6wkbJym44pqmSABvnT&#10;BzDMOfuvMK3WsJ+oACgQ5AGAkByF8AlAJ8CBwG8CCgCy+EAIAxpgLhI54FYTKcbRrjM91e9jaU1k&#10;HNdBS9W9DjQAHUd52gAahuV8ZZrZMY5omQAB0HpmIGgrCwQd2AAaBUGWmA+FIABMCTrAmBPA4vry&#10;gH1gJ77IAB8NEjB6z+dZ5pqcis7ed5xZcez6scnh/AGyLzUgi6pZ8i4C3LSiq5+f8octz7aatOwF&#10;gKvwLcoADjXHgqAsCFMQCzpAHAGZlfxcHPOkgdA+CEEYJQTgpBWC0F4MQZg1BuDkHYPQfg2T5/EI&#10;ISQlhNCeFEKYVI3Ks5mCTG1YJ3NKYc9x+xtDlSMLwaIxAADiHgVsA4DiHAZAgdIEwEFRgbAc0cB5&#10;KTmlIPMXBZilzaj7H+Yd6B+x6GNJkSAAA7B3pCHGOsrY3RzDgLBGEmTZycj7MWaouD9Tap0fmQcB&#10;oD3AgbA6hoFYIQUAAB4CYGh3wKKjAUAU5DZDFjoHcOsAA0hvjVAALsaIwj7D3QkB8D7kgVAfBMAA&#10;G4H4/geAi48A4BDMgDAEcRsMDXSlXTnDGB8MGquhhcnuWieJbp2ly3N6Q+z9jmHSVsaQ2xqOqG8N&#10;gAA1xwDbAAO4fJBAEgQJWA4CBgQKASOkCMDR1gbAhO8CEChJwHAJIdAhVieR+lrH2P4zhLnmHwjY&#10;OQdA45ljhmcMsbaShzjuSEv5GaVyKxzKopNVxtWPx1ayZFuphwFgIIcBgCTRwVggO0EAFwNwAAhA&#10;uqM08cUtS7dCZBrrdSwT+keN8awABrDlG0j8c73x3jyHe3coL82MJUKBCJjRh4Rm4H+pKgSeyhNh&#10;KmAIAxhJzEOAeBBMIGgKNHo4ScDkpQAAVAWl8CQCULANAKcw4BcDIN0JcPs2Q3x4kbGCOIrYzh1M&#10;xG29YiRbwABIAyqYDAAieDnHaWkeA+0/j7PQBYCQFXegdBW/8CKGgHAGrAAMwjlo6G1jNTUXQy0j&#10;DPG6zEcQ7jYD0Hw+eVRUX4EHpwjdSiNWrD8NqAa0c5TCAvBCwkKAOyTgsA8l+VScWbSwlwjog0uX&#10;MSvR0xm4RBU/I+G8kEAAyRqDeSOMSY42hxJOqCz5kBdaBE8NalAhxxAJD+OYBgfxDgKj6LgBCLgH&#10;gNIWBUD87QHgYKjAmCU6QCAIl+gjTyng/EPD3HwaMzZPIWkXUecRipCCFFWH5g2NpsCdGwlUXABI&#10;Ci/YHJ6bWhpOTFGIWDSRjSWC5rxwVKmo777TOiKuPggRGB0KDHSNmZQ5RktuHnjI8o5y0gIHohIB&#10;ptQEl1NUu4qYASFABOcQtwIAZEXBJZG4/JnjQYOqCUQfpUx/Iqp2Sx6BQVgr+u6QVdBQTXkFmAQU&#10;2VNzbZONs2FLBnyDjvgYOACpgRpAoQ0PUDwGwAAXAqhqqYAAUUdAAB8CbjwLnRQKAg5mE2gQSJaU&#10;DCJ+cOk6MW3UoCkUJlwISZnBOJNIkvJjg0njlsEr8XOXBvSJlhYdNebCnidWdIpXoQrElqX4GzVc&#10;q4cw6z6uujQMgaa0BhjQmcOQdRNX3RSTklF+ZkSgNCXct8uJKx+AHS+i5hIKQQKmBsCZx4RQXIaB&#10;GBcwOuE9WnhbLlO9xpbJ4r4QRXKDhljakcMsbp9WXmwLeXhOWuXLo3y3UMgtAcxPm0EBxwITQbqj&#10;BeCJUwFQHFIb7OlPKdLtJ2HGOlWg0HZjNGyNN1Q51oT2MyPMDAMEPgSBAfnbBRR+kbA4OyY4FB7l&#10;pAaP1RoAjdGWPKt41S4+CozXLaO3ZFegl3RQ+xeBU1VnIofxQ8mnS3GWLuW2oJPW7AKyMtFL0BUw&#10;gYAidKraFgEgEihkVnMDd2YiUyVZj6mx2DxJqNYcNLxnMsAArVtw5B2FbsgcQ8/grR6azU/PZhbV&#10;2drSwWuKLMi/AjA3y0IQLgdAABYB8Eq0QHqmASeS31pqCGzfvDBzuK3ojvHqRsbA46Xi+h2Vwc44&#10;TQTr9qYcwyVksYkAU4ciQGbDAMAiYEAgCjMr6AAcMwIHgHJoBe5GAqpi5KQSjK+kWuk8/XhW6QyI&#10;88W3VUGrllouRjC+AAOEdw5T/ATJWCIEDDQdgtBq0wDsfwPgQsYAch1qqCm11Ca8MOewPqG8HWe+&#10;G4HYQcHAHa/UHYHwPqH4ACMOTq0c6uXTAs6Oim2eLotMfoXYcutKJYKoMiNguwOAOIA0AY+cAyO0&#10;BEAkQ0AiAQcCVWMyt8+2dAuPBtBzB1B3B5B7B9B/B6ICgD/gT/AEFg0HhEJhULhkNh0PiERiUTik&#10;Vi0XjEZjULgkJAMdhABhMgkYAkUijcFkkGkUrgr4mAAdbvdoAajfa4AXbOYgAdT2moVDgaAAiDYf&#10;AAvDQnAAcCIYAALBAJAAHAgGqoDAgAAoCAYAAYBr4BskmlD+tAAfT8fgAej2ewAdzzd4Acrsc4Ab&#10;bkb4AbzmcIAcDpcdyebwAFsfYAtEdj8qloAggHBVUCAVCIAEwgEoAHwqG4AFIbEYACgJB4Afb6xb&#10;kvAAaribQAYzdZwAe7+fQAFQgFW8DgkAArDFICwLzICAICs3MgkolkKl0mg8g6EQ6eRiPXinThfc&#10;hkdf/X63UgrzejzADjdDkADWcGzZTWaN2d7oAD9BPMAgLrAGAiBoAA6CioOIpgSgqDymggDIAAcB&#10;AFLMkaOnwfrdnefJ5LcfR7rUfjFnceK6nGczCm+cpwAAbK+MMeKuAGr7lIKj5/IQfyyoQgQAOYlq&#10;zx2fh/H6AAIgWCCig2EIABaEAUgAGwTBepoKAu6kevM8CVIVLKGngekNm8dLAmqcZtgAZxummADX&#10;HSxh+sWxkbIK5kaIM8UhoFGyPvLOscOhOkbslIU6oLGIAAIA4DgBCKqAfRwAAuCQLUgCIKAADAHA&#10;mAALAZTQKSMAAGgMBauAIrcYuZVIAG0eJ6AAWxvvwZ52w2dJ+SGDICJEIoJgKAAJH5DZtHWbrcH8&#10;xYLAoCoABCC8FhiDMnAzTqwLKk6GpQcJ0ReYBoMCZpuHXVZ0HwAB4HtIYDUMAUZ0Ig6UPHQs7I6f&#10;yOgHGYEqsAAUA2BwACGGKiBODjUv85l8q2qVfAJe7JI46qzOy6OHR1LOJNwfDdnVWgAGWaxvAAVh&#10;fGe2BunMtR+yHeqCSvK6xgABh/K+CZ+K+Ch9V8CucKisFDgKkQNhPKoZCUFgABAFwOKiCkJAMBCt&#10;3clOpanqiNpJPh/VutR83KeR0Lyc5rGoAB3m22Z8G7kB+nNk4BHid1DnueqwH6tqsJFUyt0QBEeA&#10;VAQB6dHl2Titp+HxD0LrblbGRmf/ATnHt6x4x+GRkxiTLYyTVskfVy6zOAAzlOQBTliiBrU6h6rK&#10;eANQcdQcBakwUBQAANg4pAOAuDYAA+p8iAXv6vLNLmq+L43jztHTzYmlyCecjsUHYnT5gAY5qZAa&#10;ZuPcdp4PUA2GWrQFAIIfvQ8nHoB18f4CQEfoDyODIJAkAAZg/+YcBNSYdhZBwOgugJnqNHiMUJCR&#10;M7jzoCklO4dAco6z1DIGoOJjo21xDRHCeodY8i2qmK+qiAidQBPNYc6Uj5Il2EiAK1AFQHjUhOBw&#10;gsGAIVNARAYooAwBSvsQh0dZa5CT2DlNoNEY4ABlDbJyNAdJ7hwACAY2QDgNi1ANKgAgfpcQHj3P&#10;wBkeBOQJj4JqAdwaMYcwpIKqYkwBE6MNXYj1wbgiwODjaWRH0ZXhAFAOVgBQBkJAPAYqQBYB1SAF&#10;hw4IraOCVI7MYQQBYBG+AXAY/M05qQGmUQeAhUgEADICASohyZJ0ckkMic88kBJEK3SGPgfjGh6E&#10;1G6OeCT1xsMdGiMwuw6WTunOWSJGJW41qEl7G4sKPoTEojkVwA6vgEvAX2B80oRgXg8N4Bs4UNUJ&#10;QpV8R48MOniEEHw5seA9UXmxGyAAXgzhggAG6illCNmUo2H+Wl76vpAISAaBJfwEwLrLAUA6JoAA&#10;DHMjyVQCYBjUgeAalUE4FGlAVASZlXUvEeQfMexY6sPWovIow8ofM3h5nqGoNyWItBhi6L0Okvo/&#10;wGFfA+B0EAAAgAvByksDpTF+pVVEVRLhKB9t1AAPMfDcxyjwHUe8czIBwDuiAOkejcB6D6bmvFwR&#10;J1DHLVSjNe5zIPTFRyQc5SdEZlkR6WWEJzEcQIMWkFwrWgLAJU0C8DAJgAAlAkgsDYD1JyTQlRej&#10;JGIEJ1gHXuwFgbBWDsJYWw1h7ENWdPYmxljbHWPsMdli8Onk0WJLNgip3iOjvHg3AbA4RuAAGeNo&#10;aRtBpjLLkPxuYHARoLA6B0pAIALNKAsA1TQCgCt8AZHpIkyVQoRZgAVUi6itwlR05JIKQx9ubHm3&#10;IAA7algARQYEZw22xzpZAOgdxNR6j5Q8WGsJKnJR2K2AcByEgQAcpaDcFgNQAAsA67QEIEUHH5SG&#10;N8dRhRsjoRUNIc1oW8gABqCF2IJjiu1AcpaGpVFCVbgWdJLbD69WQIy1ezDEDyrXLYW0ezhwADil&#10;sAAaQ2mxjav4XYfD0h7ADMXI9UiRTMgYASpYElcwAAxA4tIB6mpcvLJAO4e6GxujugkOeVa5qnAA&#10;Hjku54502jsHa9IddnQAD2a4+dyaNJ34XINCEka8F6ZbMwssFhvjhgfM6CcDpwgMY7UOVrLEBDHp&#10;awvX8gtGx8mGMQNYcloRfjUGRdIc5gTVrlZSniqBDE5I7T2oE8FW7KErJJHAATC47qLAU3wBoC8X&#10;gMX8BQByRwKGXV/I9ImngAAJcCcor42qfAAFmOQmo4B7FtAfJRXKNgVgBQ2AYfL0hwteKqAhRV8C&#10;mAkArS2FiDtbqkOVZbCxBzXHqGONWIF1SajTHGeodg9G7Pgquw7SVYiDQ5UCQSYKh40KbAeVQFAH&#10;aCgViaBUBqvgMgTKoB4C6/gHx5g+eLR+jK/6JsvXrOcpgAD1HuuUZw2IJCoF4MoAAzeHAAHllZD6&#10;Q1dEiAY45Ig/FfAXH0VsDg+FfAPH2cwAqQzVAJV8PBpilwWu7B8ElJwJQUU2twqVQB0M7YU6AQ+y&#10;UhyCFoRsPq7xah5IvHoOuoY8RyHuHYNw2Y5BqH1HmOIwIAURlVNYzB7+qSrqLksVy3JYKp5bH+Pt&#10;xXbHOOKmI48q6vobq+cBDksKPGsucN2P8mI/srpCMWvXlicgBj+OcSgfuW0gkiH3IYAQIjhAJCQE&#10;ZmAMQYIPAyURIyR4/t8hxcXSHQfSERYkd47Cgp2OSGqN4vIr2RgAGSNUvsDW4XNzywyrByyTaJ6K&#10;fkkzwitN8H8AaJo/QDJHA4A1I4PAKICBsCJTQMylAAAywQk3O31qATr6jLnqcLkgkQu8lA4ltgAG&#10;CNBFQzRtPSGsOcuI7x6o2kFVX7nvV550PN+JHe4QEF1L3negAAoIXklgQn5gGgFCtoUuesIGKiGB&#10;xokjaBoBjPZBukzBkh3C6hvgCH5h7gNgZkeHAgIB4i+gIh6oJAJh7i8gFoqu0FFABN1gApBn1oOo&#10;zAAt1oPJemWLjp3IPuzJ5DKmYAFImgJgHF/AFADiqCwpeCypDHLjnstl7lfQFFFOXFFADs4KGEjg&#10;RAICiAJgEEjnKnhjJCXIepRnFkhEhh4qfgABzh6lxByB5qhhyB3FxBwETC/BvLQunD8B8h6tDGtC&#10;tLio4Cyt0o3ITjmiwHwACJBCuAFiqAFI+AAASAOElAfgUIoAUgMElNbomgEH0sJnlv9HlRRmHKNk&#10;MB6DEIIpxpypzhtByGQJUkhh+nJNwgEo+kiFImYAJPPAHrhgEvQABCsQwDUgQgIEqvllJgMgFH5g&#10;FgCkJKujotJRTRSDqOfvSiIujDVHMhuBxC+hehkBgCbBxpxh2h/m5gLAMEqgggYpoAXAPHaANgGl&#10;lqbnkwHv5MhB1DAhskxAABrh0C+h1B6iah+B/k8CUF2JeN1ivKvITKvEZiuixo2mKFrM5nBqqHJn&#10;LE6F6HzSDjFi1i2gIgDF/ASgJikK5CkATAKAOkiJ9xsuCxsSYSZyaSaybSbycDqrFycyeSeyfLBx&#10;qLLQflsCHDpxapTnNhxh1IgBnhqhoLRBsmxhqhuicnVDdgNL0lNnWlIAKx6gEl/ACvEAALcFFAJS&#10;vtTjUgKAGEjt2omxnlSGnisF7nLDuSjkPjdi7j8PWhrDYBwjZhtBxi+h0rtgAB8h+M8mUi2mKCvI&#10;TGngAANAMCiAYAVAYjRAPK4ASgKHdk8i9JXE1h4E2h2h6kNgIAFl/AbAQAVmjgKndgHreIcH1IeI&#10;EpsvvpDmJyZDusMPRzcOhLKGJsMDoyhCDh4Oli/BxjAsTC+hqh2Fih1h8i6h/AEDmIblFAHomDNA&#10;KikAdASQQwDkHNwkJoEBzh5FxBmhwrrh3D3B3B8D1B5EvuEnuAAB8OLuEsruEFrl2wyjqPvJiCWC&#10;XQngKFKjRAQCmAPgMEFgMAIFLIaF/AGAEImuXG+I8m+QslTk6KwTfjtTZlbi2h7srhrs+gABcJzF&#10;VhymQB9B+zEKeMtiCnS0WT/CVwfLMF4Tfv8GKPFnnnnqwiUFdJ/IbtUtiGYRcgIJ6kiAHDMoaEjj&#10;KkJI0FfBzJUAABhh3G5h4B+CRRmImgMACCCAMB/D1ADh/i4jcjdgJAGjMgXmgneAJTWgDomyJDEn&#10;MjVyQC1zCkgjEyxLtEPBqhwCahrBxkXhrhyj1TRF0yGF2kdwnoQMutyPfweE5iyl8lfIaFFANAJE&#10;JARAMEJATK6jRH7DTAHFFHTE7OAmos5qKyiShveuikdp2ibBvIgBWheJaGPEVB1h2ENh9h7DFgGw&#10;ZkiB+itmbmbB9ivgIh9CvywiRB7svB4gGm+B1gMH5gMAWiiAigfjSgWATFl1LCtuXQGxRSfyaoRT&#10;/CEHOkPB5h2iahvGxIiBhBejBBrk1B7h2E2gBuk1QFfAGOxy4yxtKmeCvgFiOgEvHuvE9KdwyHAF&#10;fLcobAFRo0foAjEk4B7kPB/MPELtDB9O+0WHJFriBCRHSi0RaE4AEPJFNgjgmkiAar3AFARqWgCg&#10;Hl/Rq1wSaPUDnxS2YktC2Ehh6UPAABokWAABVBdpaBnBsjAkvEPSQlDyMMHVVCDHRrilRiTU2wRF&#10;/AOJAAAAdIyAZN5DRNkFLgQDMgCgNDUgCAIqcQAFqz9sInju2EbB5B7i2h8KNkPkbQIkXhks+D3h&#10;xEXhxB3DFh5h8mWUexErjDnFBTdP9RtnvjmI/lfAXIZAAApAcCkMykjtiIOu8zcxpmHQIogBihoI&#10;hhjBwkVBih5DFhvWyjJAKDOgDgAi2gLh1j6gJB6j3AGh+FXGfi2wcFFRBlDuwwYkZM4I3PeNxE4n&#10;nE5NGpe3gXfGFgDCsAF2GAAUiF/AE3qis3eI4juKyiEHLN0mfivpHDMgWAKDSlplLGGQmjnPxoBT&#10;bJEkbB7nN23m5ifiahxB5i8h0B6m4MgENh2h3i615k2h5h2C6pwENukO+ixX2SNqvyEu8l7m9Ufg&#10;Bv/p/RIJ/QEmjrZgAXJgXDNALikALxmiogDVQs7JQsI1TCDGMlyh3RVAABphwichdhmhhAABuTAi&#10;1LlkeFDWGJ6J7FfgMFly1kBJGCsNVDLACF/ANNTAQAICoYQjMj/Gm1+1vuCktMH2ZCJiOhzB1j8B&#10;mBqGSYYJYhsh4IJAG2XgAAdqYCkgPCmAPAHKbJKWcKeB72MD1h3C8hohwJYhsKTD1h4D8KmlypBG&#10;9IyJd4dkZN1sso2o0KsI1XiEcyEqJ4FCvGXiWsLCQRtkg1drhCmgGCoMayWgWgMDhFODMtITeYs5&#10;VZV5WZW5XLCCBvvZX5Z5aVwX1jJDrniJR1UiDh6kOgAB0B6HpWirQhlBoBmi9BvDZhz15jEnzK7F&#10;NAH0AgAZpQxIzB+MOu9CCtiEJAIgHDUgNgJioZwn+gJEHN6H518kJUKkdVEC0srEPB2jDrpDAEzh&#10;srShsBxrQhyYuuLB7FXN0pioAgKAJllgSATCmARHb01CoKdjFhth0DCsOkPAIAEF/APZzCkgPimW&#10;xlLS5qIvEzasKjIaRMJTZ523ijxufHl5UrM0ak+CHLljFh6B6lXBxB2mThohxJYhuh1siyCDEyDr&#10;ejUgTAMqWgfATooAQgKyWp/ixiyoEBvh1ogBghqIhhsSAmyB9j1B8C4TC5szDjdmsxaOBNzE5iOo&#10;QnnVTa1IFuBJPCvtPF/ALgMHd3po3iREIEJAKZpFL6+AOAIFJgJgFUlHAo0azJSYUE3Ehh87GD3h&#10;xjZhaBlBfzOlih+HSHLp3U7EhE5OWJEsIUZKJksCGydvfk9DxOPSdkhl25Kt1ZCobQlCq3rYSUKR&#10;HB8HBh3k5C2mDkZgHUfgLxgjTTTN2FLWxllgPAIkqgIxJJ/RQ6ZGyB4DEB3h4kN3/v4h6jFh3h8C&#10;v0piCB0h4jFh0B4FyhzEMsqh8khqs0aPf6ziPSLMtEbHS1FaVn4iqAayTCkgRH5gV1Pa91Qnm1SD&#10;tvTSh5bpEBvZ+AABdBjGxhoBpPahuKhi5SriqjTOQGYTFHSEbB6gBC2h5Jrh2zHB3p+C3AJCoRLC&#10;oAiAZEHAZASjM6lomt+tzaW5aqMjxCWKKRqbN2IDFhrBsS+BXBdBYoiBqJaB0D706kPRIG+OXCvm&#10;+CCgIzFANk4ANh8CRAPEPFfzFADmZGfG9CpFD3rAB4LRhmoHSnNsqi4h+6ujEh8i4jdTFFBp3tx3&#10;E07c0jFgDgMGlAHAdgfEiAbDQgIgZPMgDgMioM5cZrHxqF3iGZd5e25ZgZ5AABmD4AABXPYhr1Xk&#10;PjF0cQyaBJsl7isB/rzJjImgCG/Cm8tgaXAAAATl4gPUHWvoZgakFgFTMlDuYgAgEtzGJKLLJzfD&#10;oh3qmi/byC7B2G51blyhz9IPzENltly7xCRUUHIaVktMvYqk8D8i0mnivzSlfAYgRFLApAdElIVj&#10;UzGMs8BK9Wahwh0ogBhhoNAhghyD8Bih8isGTkJB/jUZqB9DEANh2mxorj8Fdb0O8wYwFgCisFEi&#10;qJBIOvePFs7pUxuC2k3jFrjLiCuYKUHlSRGitrkxF8mXrAFNOEHgF0IYSHJvRZLvxICNnp/HhFpl&#10;NAWAKs2AGFll1EZXibEE6y7TDC2ifi6hvB3GT1BE2h0h7iatvc2i02MDdh7B6i4h7FWuEh3j1c2F&#10;yi2HyC0+WxExEkYoTRHI7CsACF8iwJjiCiulIAGlLAXgMimAUAKCkL5tmQiMJ7/iVqLDuUPFyh1B&#10;5Ns11cEYaYbUTE3CCAE3ogJgMll0FQEEAtMQls4AJADjUgQZP5PFLFPkjpqFDwcM4iNde2bdFSck&#10;+T3ENhxBzD3BqbHgABkBvj61fiRAaAVEpNjAAARgIGlAIRcHkrmqgB3Khhs/BhnBwGxhyB3k2h8O&#10;93t8xxFqsHhJeixZHZHXgyHv7RFSNiUXuyKCCh96hF6p2ZbqIyxpGEiQw/a01n6ANknAN+akJwyY&#10;q9D/4f4/5f5yeZY/6f7/8HkfPx7ktCAP8AgCCACBwWDQh/wiCQuCP1/P0APh9vkAOp6u4AN52uQA&#10;NdwtoANBpNEAORxuMAPZ7PUAQKCAgGAsAAoHg0AAsJAwAAMCgMAPp8PoAPyjQaHAsEAoABQIhUAB&#10;wKhgACIMCAAB8KBoABsIBYABEDzwBgKgAIAgKGP9/QuIRJ0u91gBqt5sABpN5rgBot1qgByu11UV&#10;+vyGWW1A8JBAABkQB0ABcKhcABMFg4APvNSd1ukAAkBgcAC0NicACYMiGqhYNgAIAucQzZbPabXZ&#10;Q6FQeEbrabiGgB/cGg4WgvyiPjjUV/4bDQsBgECZ8BgbPgXRAcB9Gy0DfwTebbewXv+CCw5/+cAO&#10;15O8ANtzt8ANxzuH4ur6O96vDgQcQawAB8FQcAAEoMNUBgDASAACOyl8Gm8dJxAAXhnmIABqHIbI&#10;AHc/IAHqfJ7Ief0QqQgi2vEg5/rUAjfIaAMRIS/aBvOhcXREga1LSgYEAWpgHgqCiegI6J8nqlwC&#10;AE6IKMUroJsoEAKsgDIIsoCYFAkAAGrGmoDOjBa1IM77dIiiR8n0ohrHCbYAFoZJePadL4H8A8vo&#10;Ofp9okzMRTswzgRE9DyuA3bZACALzN+80xQbF7ypgtiCn8wy2twhaYUCga0rOAjqJ9LqygBJDuAE&#10;tUuOiBIDAKAAJAdK4QAuyAPAo1oOgmDLIgcCbXJkAACgCoEzH2AB4HieLAHQc4AHYd79HkeR8Q0e&#10;iFnQeronce6gHifKBnmi0OuQ4cROfGTeUohSCS/MDdIXPyXxYACIIIzURA6CimCCF1ahkEsgBKDY&#10;H1SBrqLW8TZ3ahjxu68DfPQtlKH4hZxnEdgAGQZMMmyaUInSbTBn+dtnAsf7RKYtR+n+iR6gCwx1&#10;gMoh2AOgZ3VMAB5AYzB9gbWoNA2sAehPIAbBGxgYBAxgLAg0TyaTpWl6ZpunafpVDO9g8WYLS4AG&#10;scBuAAVhelqABgGoZS6HTrZ2n1YgDAXBIGJ9VJ9xEDR8xEEaXAAEZ7oIEG8qafq1Ze6IDAO6gCAY&#10;BFPgUpgBx5T4Cui4FKTMgh6xAfp9cqe6XH8fVgcgl5+olciBNxGR+REfiKJ6CErgQFIXtcG4bMiI&#10;IgJqEKsUIg9Cah3ne993/eaq2sw3Khh3nklxtHGwZkmo+BcGKab2+XT7x9zgfRoZc8FaQAzGASBd&#10;/Agm4ABAAtUBie1gA8eiiAWeG8gcB0EgoFwONcFbKAUFCwAOCxNB/nPIMWhgZ312qVN3Acgg6x4r&#10;OGqOBiQ2BxnsG0OVYg5x3ogHmPYog9x9IibgUBGjAzbsGRgQddaM0+oiAOAUtQEAFHUBYB5K4RgZ&#10;P3BQB0CJNTQAAhaipOjuzvMENqOAdRnhgjUGcAAYQ5x2tgH2TQdA/igAOAERICo+C5gcHgmoCA+1&#10;iAFAM4cAjg1dgGOoAoBCCQFPgAAAZBg/DNjzHuiAdA8Ynj3Hw3k3ULSgOJJ4AoBcgQGk8V6WofQ+&#10;W8j6OIc2N4CDRARAev4BoCyaHYNEdtgRD13E9d2nM6gGwGK4BWBYEhjQFpAQWUBQiOEGrkXYSsiq&#10;yB7H6HGPEuY2x3EqHMPViQ9B+D0KCP9YELpWHojkiIfUeiVjxRA5ciznFInCTBNWaxZi1KcQUqd7&#10;iqJDydIWWIzAJAJP3BKBMDwAASAWnSlVfyMACFpV2khT6olAIwiHPkgo9R8IgHOO4wZeRrAAF2M0&#10;YQABwjqJU4Nw4DQJL+NYVRW5jCluHASAVw4DACk0AwAqHYIgHFcAuAlK4DADoJQW4+fDwDbNWatS&#10;ymDSXSEEc4UQeQ8x5AAGwOYbwABgjYGWAAd4+iXAfA6ZAEgGZ0gpAqCIAAFkrPVIIOyPCFk0tYHG&#10;1sbI5hunpHssQ6aqACPnIIT8nqnizI3nsqCs7gUhK7QYkJwLbgDqah8dMAACJ6JHKAT86MKh8uWA&#10;APk5JFFgD3lmPcfpFpsJYAOTQEIE37g4A4CwAAHgIK1J+UA5652D0xtBaG0Vo7SWltNae1FqbVWr&#10;tYwmFVrbYWxtlbO2lo6X2ialPkekigADnHiYMcI7Ry06HYfAbg46ejiG2OCoQ64nxyc6QU6Z1Clo&#10;JAWa9Xba0FVkMKRIe8GzgD7MNWNVAEAHL+AwBgrgJgNlYBgB4FFlwJlUo0TSOE3nirkHwPlZw7x5&#10;n6TQSIXwzRjEfHE1seA9acsOIkAkBFDQImYAiBlICO2Rp4IqUQfQ9G8gdAgVQIYLgdgABQByU4Dz&#10;YK7rIbSz7UGCnletER4pCSKEWHbV8AA6x6nsIwex9six/LAAUAVBIGaHGRAZDsCtUchtIQaS83Tu&#10;mn0zacQ4fRyXkEugwYMbY5aejdHQfAbtCgAAMAYTgHwLUBArA8CYAAGAGJAAXGPJ4AIjXDGANMY4&#10;ABpjgL2OUdixx5j4pzXyTyKJ7p4IKiomD11Km4H8ig4Ry08aTgIAdxKWGjENIXb89liyiaYcOBEC&#10;EOwMgVZzZIroDisAbAiVQDpiwAYocOWVS+UiHnEg4RYa44yRC3GSL4+I6yVACzmcCAQ/h8rAOMc1&#10;1N3V2OhYXSs70BzzYvzqefSUsUSrqUCiRP+2tuRDRMQ0iREDDOgIlGomgGQJlgBMB2U4NgUgwAAC&#10;EDQH9Zq6ASAdw4BizETKGsgdkTxyjmWON0cNzB4jzHmp+saHR9qoHMPI6g6h7qoHgPkoByCgIiUW&#10;ua25tsWwpeKoXThBAR5wAAEYGZrQYAjSuBsyxOaLz3NyoNpik+cZRRbtVd1gSVjvbyOgbZgxrjGp&#10;6Ocao6AAD3HIsQfKzdkEEHmAUiQ6wDrAHaAQww7gCrAHpC4oJ1iggIMYAEBZlAKo/AAC6HQAAagl&#10;SuD8FauAP5LITi22vfbT5UagOIdFwxgjPGRT5sQABejaGZnYefTm1GiAfPIEzdgSj3LUCkehAwOL&#10;OVSyUnN0p7VjO04wAgCUEgCkE41gKL1IFEIm5qfq7h8EuH/fsgzpl2FuRciVcqkC3SMJeAksgGDW&#10;gOBmDMroTwmazBUCkgnES02e799W0kB+UKCxZb0dh+hmkgYmNKrowhoJqHIOkjQA0GWdU+QldZuU&#10;aG69OcAA6VwIAQVwCADKVwWgXMwBsAmcOAkfgQ0GcI8H+x01mS4MqBMLAAqCEBKSwBOKgcWaQrM7&#10;4YQ5GyeIOPUbyG0HEPYGaG8YkGKGyLmHKHURAiGAEN8IG0iRkxgXMeGO6lgleOESEIGpMOiVgJwB&#10;eBESABOA4MYA8f+MqAecOKUKAS8lehMXSIYHEHaieGGG0LuGEHSWIF6HyKYHUH4IkNUWIA4H0LmA&#10;yHwWOAkZSAAAcAWh2AYAUMZDUJ5DUJwAcZqIYHkHopyHAHQI8GiG+oGPwpykLDikkMqAkVwAaAcJ&#10;wOscON+HxEcAAHpEiQ0qq0iIIAbEIAefkSwR2ryowhIIKYcXAnkAQ4iA0ziAABYAqBGlQVwk0euI&#10;UUcZKMMHYx2p0HWQiHCHg6cHQHuieHiH2cqmI6ALQRwmQOEcsWAj2WATs3O9AtegJAyXQgGrU1uR&#10;kIcOCIWyGQSAwVusuw+nUAonSAofCJ6ITFI1GAUMwrqYDA2+0NmHkHsmEHIHYuGGeG4oGF6GcGGA&#10;AHSHkI0AuAyLA3eSAAgAoooJmQUOg1mAOJwA8AcKgA0AWKgAspISwAMKYSORwnkyqNm742w6A50+&#10;sabGuUdC6MMHAHWHMAAGOGyGeAAHEHiWOH2AQIWAuKeAABgA0NMA6AcLBFIVQHKM6AAGGGm8agqp&#10;6HeHoP0HyH+KINCOoAEm4/UmyQWU+gEV6O4jgV24iNAZEzoAebVIWJoAe+JIWJ4pMKYoucOOwOoh&#10;UOQIsjomEHcHmWIjuLmHCHe6cHoH8bykGJoBEAqfuB0A6BcKqnKJyQQrgVRJFMZMbMdMfMhMjMk+&#10;sRnI/MnMvMxMzM0PIUMIWvE7EjqxyHoPYG6uEoQHeuHBAuGHMHRJVFvJVNGmELY5CgGs4jQJqpMh&#10;8cYJkKYIQHwHoWcTKKIIgWAcEQSAe/uKyAyMgBmBEBUQGAw30AyAeSAYAJ4nildCcOChATsPaHMP&#10;gF4Gaz2GoHALuHUHgiesCWA9QosAWNEAMAYQShGjqRAAJEqAhLCBSA1AiCKBkB8QGA2NU/UlZGhI&#10;6pitvA05xJM6eHyIsHYHuWIHGHk6cHUHoieHcHs4et2mekSruVQAqySsu1exIAsNUAoAYMYLQ58a&#10;unzAwPDJAhMhKT+2+eQ4eHGHWWOGsHELuGGGw8aeyBqBQBkNGBANNB+MgNeMwUrRuWOGKGqqCGkG&#10;+L+G+HMPofgjCre0Mau3CzqiGO4hONk9Ac+OYvERKT8k+u0AaAqMYPORFF0Ykn7BUgIwsLCAkSuA&#10;qAiNaA0AcqcA4AkMgA+AkMpOmMYAgSyJyrqQU2Sk6g8Wc16TU2AF+I2I6U+AccOH+rMyCOa2WKK9&#10;wOMWA0oT604T8Uq9624PQUKO/NpGsdE92IMRM5BCY3EYYT6UoRMdA5AUg72ry4iAtG6BGA6qcBWB&#10;CNMBiBNMKA4AsKopSnqLUT+HfWgPiG6PgHAHDFwHKuHQaItEQX8H4ACcOIwVQHSHqOoHQHsKAsUO&#10;insms+yyi+yUA58No/eUYIIlYjenixIA4X8CSBqfuBaBCSuAjUOj85xHcxc5wak3Ec2REHwHmKIl&#10;8mEHkHIP0HYG6Yk6YM8HeHEI0x2g1QaqEALFmAMMMHQAQ6/ZHEgAEmUnsUJMWAOMwACAUSA1ISAA&#10;/JsAABmBIVwCUBmLABRFMk9I1RdM3My8Axm+0HaHigoHEq6GQGyJMFyGmwKGyHQp6MKRAAmdSBYb&#10;sBMHsLUBCHsOiAqH6R0IcSOIWXOOnXUjUQUKWcQJpKiOo+yZMWA2Uby9ubzL4bs9wmJVAUcUWeyA&#10;DGcTwKMT8rszKMwAcBhSGA0CsCm1mBgdejLEYren1aJaLRePGhU3KHA0AbAGYLuGQGop6GiG2JUH&#10;XKSQVSy4DXeUUled2RyJeo2JeAQSAMkSABknWAABkBAVwBoBAX8AYHgRAHEGGPgHqGmWOAMHO4ew&#10;mvQCessAiBiNaAKAsLIZkplYLE+XGAAHiQ8oRCuAAGYG0YkFwGhJUG8WkjerWnkgEmsIkXFBk+wN&#10;qXIUkQUgJAWVTNyK0JwX4X8BaBE/yAuJ4AjNycHWdQMaoJOHgP0GIG+QiGEHY4eF6HqVQWcREBwA&#10;KRABKAG4eAsH64eAkceJnEPHTE3LO9XDgMyOI+6YkayJEGCGk8OjuMGfkMYAm7cAuA2K4kmMYjFM&#10;WIKkSKI4cpyHTKETKWcAG36SwzMVTOQM/bchcpUIHFDISLUouNEA4AaSABXFUMiqjGJGkIRM+AA0&#10;G4eHEHkM8GmHSq6HIHmM8HmH6WcH3KaeqIGXCyhVUOEUgIkkS3SXfRmxhCctezrkGUCUcc+IIvuz&#10;LbdROMZX0LAAiAMJwjgKAAiJsfKAkNaAgASJxRY+1c2OE+6ieGwHIq7SiLuGeG6GpEg2UK6BAfuA&#10;oAsVwASjaM+pOOkQSqgh2BCAeVqAuJ0SwAJIwQZaHRfBnfpQNe1ctM3fmIvPQAAGeG+LuG2HauYH&#10;GHwMG36NEBQAzFWAylSrzHKHMHS6cGMGoGbJeHUuGLaTxXxKeJ7AXQGIMrMAErMOsVQjQNEQOKZk&#10;4JwAgAQMwAlk6VToCLCV0AbbdPcKZFIQShcm8IcsIItLmltnWAAG0HMuYGoHKJEHc6mryAeKYBFO&#10;WAAB0BCBixIAuNUSqh3ixI5JDcvpjplpnppprJFMrptpzp1p2tMYWUceOP1SoJUG/NMG88exyQ5i&#10;QZngYPSHK6cpw4eIjXmnqrOr7KqAIAQuo0yowVRnsOiiETGe04CfGh2A8A0MgBK3zFQAxm/J6ruc&#10;InlTaXcOIsQItY2WOGYL9O8uYHQHgYlUbK2pUdOckjqItEimFoGMwBZWJJwBGBWAABoBMde3cMoe&#10;uiFYPpg53mUYQIKHkcyAAHGHdJUHAHcWOG8HlJU42pyAKH+r/TKQ+kXTKXIA6AqK4B8BOdkBEAsM&#10;gOxXVZY2puBBrmZXopXgVkDipC6JWKEwMQyFwGQ2EQ2P0BMA9AiBUBAzcBaA6NMAqAeVwUqHMHa6&#10;cGSGwiWGiG8oGG3O+qFKUrgLOnpBgiFVaiHXi/ahU3UXcTvvwKJO2XMb/DbDSAsh2VELUIypySIJ&#10;cKMIk/UR0KUJrDWzKZwVyNaAoAKK4swLABSA+VwA2AqJwkqNELMIXrqp018AAFuGVUlNKI8ADLII&#10;NFI/aIayuMyHuIsH84HU+KKbgc/VI3PkQQbXeUq3LRiUY28XIdCRNkRc2PRGwT62kPKLUAkAUJxW&#10;SK5CCKwBWBENMA+AwnSMWSuKUZHsvVYMAHO6cGUGaiXWqQiHmHoRAMQLCAjwFIulkVRQqKAG8HgL&#10;UHe44YHNpfkeqRZfge1uByIXcIcjgIGfmKABYA+MYCSBsKwBSA8h2AUTnUUXPQTs5E+xmpnVpyYH&#10;qHWRAHYGyYkHaGyMGHYGwMGHkHOP0HsmYHhuWHOH4byM8xsAIIkHh1wQ6ceH0IPW8peJ8KYH+AVl&#10;pG7TsSvdyKgCgBoVqBaA8JwVNCVXX0Jp5MepcNuIGyupsHq4fKOiYGlKNaeQ6LsSwHSYkBTa8AAA&#10;0H0KAAfUwM+RSJ6gJxCU+IcJ8LUAE38J7bY2MJpnhdiMIOAv4JfEeH8JYOBEeACH2KJrlbJVsNvE&#10;qOWIdI2zoAaBdMKAuCuCq1mBlSGo3k9Nv2tMu54n0hQOEM0MMGqG+WOFmGEJMGUGuuYHIHQI1HgI&#10;ss3Gl0xRm/jWcreADkmIIASSABAA2MoCEBcKoBrgCAABOA0X8ASt3H5ANe6GcuGH0GYuG0wOoAuC&#10;QzcAgBoMgAVB+QUAiQTM5FgYNsuNkKGWAHXAIGhBGTWGSQiGwHK4edMO+pU0e2pBgUP02nxvhkPv&#10;rV4nCAWOiBNT2AAB2BXyqA8VwAx7MJrxf015M5TjcmEGSHKM8GAHamEF8HnGyrIC0o7sgAcKAAkA&#10;G3WU8S4cOJ+VQmNdUOiccVQg8byHaHgI1SioGF0GYGDfAuGowNEAkApw2A9y67ckgky/UXcOEj2b&#10;yPWifDu4eW3zcm4ArhxDTEQh9E9OwcgREhdivqw1WSABbi8yWSuavS3s6HumEHBNQI2HeI8G5/gH&#10;YHwP00jNonilYd2IA/wEAIIAH8AH/CYM+4O9n0+QA/H4/YRBYqAIHFo1GoO/43BYVCH+AQAAwDJA&#10;IBIGBwEBQACQGBgACwKCJfNQAHwkGQAMg6KgAHAcF4wAYHJJIAADHn7TQA+YeAHA6HIAGU1mcAG0&#10;6HAAHa+XnSpoAAyHA0AAYEQbRYGDwKDKCDAsAA0CwmAAwDbvbrgAwFR6NSo/g4JHsLGo9ScFisJj&#10;cdj8hkclG8NFpHiIK8Hq8gA3XS5a066613a3QA9X89wAFQfdwUAgTBHw/AA73Y7QA3nC3gA8Hm8A&#10;ABAMA4wBpcBAKB4wBQJSuZJQPzQGCpkCwTsQiCLWFwZdw4D6IGe6AAkCweAAaBgWAOjzQKA+l8JL&#10;gYHGcE/n/B3S7nWAGqbxsAAaRuGsABoG6aYAHWergAQB7YhCDoPgAHQWBqAAWA4E4AA8B6zgcBD1&#10;smi6NMZEcTxRFMVRXFkWxdF8YRjGUZxpGsbRuySEpDHEeR7H0fyBIMhMoj8TI2qB8NqeTgHEdKqv&#10;+bIAHEeB1AAeIBIg4KBgmBC4H4eyIHQcxzQUdZ2NqezOH0fZ9qUAbiAEk6CIylL3AOmQDASmwDgU&#10;2LkOIw8dIMfyDgOBCbAcCQJJyCqzhWDARLwB4KAABABuVOKM0IAB9n7NqHIgdR5HcABvnUcYAHId&#10;0qnceZ3gAex8HsjCFIefQAHueZ6gAh82gCilGA3CgYBsAAXhGFYABADAOAACAGAdE7KqSyrByNEd&#10;qssgjFHUeLcGkcUomwdRvs6eUyH0f02gqBIIPYALmn2e8knoe9ZnfXK6AiogiBcHYABQDQRgAB8Q&#10;gA97mqQjcjI6jT7SJhbKI9bOFKSpJsnE0xZGIXAAHKdh0gADYLp4E4PYGGoShgsgJrmwQAHOdsqm&#10;YbRowEb8CmucZuK8elSAKlq2KUpeh0DbaLJIkL8aSfqD082h/ImACmtpQSi0rPqZgndyYuafh8Ig&#10;fdYqfMCDKcAaXOCBAFYOBYIpuuYFn8ngNAZSgUAzRdl3dke3gYBjYsCrRz3KWxkl8ABtnbVABggm&#10;zYJlN6k6bqZ8VveVbn7sp9zXqZ+IPQaRYag78W2hT8sSy+j0FQR+vzqfYdQpSFACf2k9fHaCgNPO&#10;CAZRYOAoDAABTCQABKDYQAAEfkAACgIUWAT5JOo6QIVQiPG+cZxAAYJiGM3JwHDqaGPZQwAAmCO3&#10;uu9fbOadp7uabh3IGdJ7JIfR+uIfnVIK+yTmJJAQUg5JGHkfUE58jwCgDnEAy44AALgQqLCKDNZr&#10;xzzgEJMUUxS2WjsQRLAYkRhXSj5IcAAeg7B6AAHcN9V46BpjoN6N1Ug+B1Fhc+bQAgEDlDtAGRAa&#10;6rlSj4hSOgfqtywkdL+QhixhmkuzgGAQmxL23nqfUA4CoAAWgiiuFAGxPAZAgXceUlwBz3kFWukO&#10;NCNIOMvg80iDhhlqkKHMOg0AzBnjKVKNGPA8RoDMJeORMgHh8EDAgP45oBgAuReiUoAkBE5JxIOA&#10;IlRxSZGwJsAQBp6yYkyXgpojo+lbj/bKP0e6ux/D5NUAEqJTSKOqdfGYw5GHyD7MCPaMoCAWAsLI&#10;FQKp5AZgzLQA9RYBQDRRjPGmZEaI1lJTWbQeQ81ZjQG0qgV4vhngAGfNM3o9TVD5akSYwC2jDtET&#10;mcQAJySlAHWjMVSgJQLqLCSCcu4MQMrRAwwUAABh6q3HeNw3A9RtH9HuNVKp6jlAUCIwMCAMVmgJ&#10;BEXcAoEDYmDWzGtiKJiJEHHo5YAA1BwKkFkMh8VHlSD0H0R5TpHpGxmMUiaJpSyPO2ovLAixAyDy&#10;NVuAgAhHj0kkBAdwAANATPCBKBxt4FQIHrAcAwmzuzjl+aGoBORFxyj0V2MkdB/RhDthSL4eJFAK&#10;HXAAGgERcwegULgBAApJFLUtppExpBBB8j7Igb4eIABpjeGuAAWoyBegAGyOU3h+CDgMAaWssqwg&#10;JAViuA4B60QEVieiQMfY/E2j6qsb0eJwB2DvNw1Vgj6QAAOAatEBoCj1gGOESIijQCXAKJwBsByl&#10;AWgVYGuxt7CmmkHH1ZYAA5h5n9Gu4RUo8DQDmHwbgew/UkyNPrEkk05qpv+eqRFqTliINPam6chT&#10;1K4yxIMtYkBSHSn2IFTG8LoThkyAcAYuAJQLAeAADwEQMgAAhAisKcDQ0TL1VmOlkBWhxmmGWNpB&#10;I6R6m4AKA5tgCgIrRAgBZdzgD11rJlWFaIIgGlnPEXsA5cIFtpR2xYx5laLEVrdMeZKPZl3gIKmB&#10;JI6B4G4G2Ot8QzByjUAAOoexuADNZU4QcfA8DVDzHcq8/h/SoEQsiTIAidzgzEOCAY5Sl4xnWPQA&#10;5aIFLHFkAbFcDYDMwAPiuBXB1owElrOi2lOUG4BKbImRQe5UXLJJY+mQaY3K9jWG8NpxLGYVD4rv&#10;j8mQGwMrCBkCoF8DwQFABYBgEjzQGqLWwkXFel9MaZ01pvTmndPGNR1ifT+o9Sal1MiS8eLVrsTx&#10;2fwAA0RtjVo6N1AI1xwZ+HsP8iAEgPE8BCBoDqGAL6RAMP0kg3RwviGyOE0w1hxZ+Vaq9OpGE3lK&#10;Iy9ODRJdqnCOITE44BSXEt27tvcE+U9HoAWWs1jfgDnrJUc16igk2JtbBkUequx5D0M5NBXY+F7F&#10;PlQpyUBT2wAA38rcBLvANgWJ4CsEIKQABABeDd4wGwQkzAU2w5jaZxGESNi1F8a1pkFHGOsc4ABj&#10;DWj8NYco2wADjHuf2c5xAOgULOwUuDUyDq6hSOYeB/QInmAADsE4NHhgbUiXku5NCbUug6tpikH8&#10;XU0MtqJpBJBuDjXKLQYwvOXjrTIBC0QJQOqRB4CnowHAKvCIsOkd5/Rnjdx1XlAo0hwpRHYPI3EG&#10;HImBJI6AxlcJYH5JIP1qREmoW9UH4ApC1E5HJOaAeTJ7AEnK2nZY2mQ4UucSS0U5BLgCgJLhMRaJ&#10;zFFgKH+bECA/CSAcAgu4FYJeLge0Ms716Uh28npD16fz23G5VLG5IjjlHNK3H0PI1S8k2+GNoQbk&#10;RER/ytU3TApVMnQKDpiU5QhFGmtQxQAFOBhgBOUPqpUARygKgUZKCVZIJGTvKAu8IC4Dm32nbYcb&#10;Nj1ETEJIO/sig3R8QX4YQYo3IbwrpTwjxO45QCS0QBcBxg7KQeQfYgYcgeI4gdAeo4gd4fA4gfIf&#10;phLEhbbj5l6Dj6h1SwhTh1xZwBgmQEwDY84GIEYu4HYFYogD4CxEUEIxZGwfxyhNgigdwcRV4cYZ&#10;orodAaqGAd4cI4D6Bghuq0YDpdwCIEBRYdBr4AAYAa40waQciGDnwsIeauYjCJJOJpJogAR2iV4m&#10;KdJdwATM4AgBaK5kwogJgGgogGgEQ84Do8o9AmDU8P7jq768Bagi53MESWJ2QdwchVAbYZAYi34Z&#10;qPAeYaqa5mBKoB0D4l5g4ko4JLQgZtBOBOIjB2CSROC1QkryokryY4RTCMq9If5TohDgq5iFI1KU&#10;wfIiB2pqB0piMNBOZz4AAeYjIcYBJpIFRZIDwKAKQugGDowDACAogBhPjp8QEaoyKioAAeQerOwd&#10;Q4AZqjwAAWYYIaAADWzk4fJ0rkZOYip/jFAkJoI9jNQAwtcaQ84FABI9YIq9oAAE6SYA4pwAKEoe&#10;4dxWaUj5pOQBInQAACwHxSIBoFQogAwCiTQBLjkbBE5hQix64iJyhnRV4WakSbAbw3AdoeZW5yyS&#10;KqAkyY6JpozwqJaAgioAr6JSoAZNoCIA5JICIBIjwCI6h5pB4sgCQuBrY9ax5tgCKx588pImcB6D&#10;C6Ta4ggcpXQAAZIc5kKraFIXoeIg5dg9YNAEiswCotYCI5r8ytzqwxTOJWAfRJIawcLlwWwY7rwa&#10;wb5AIeIewsIv6QgB6MICxSgC4DQnhRJdw5JTBTQiQ04eYsIdYdQ3DOY1Q9glwBkB5rZdxQ6KIgpo&#10;AmS2AmwDoBouYFi20hZdqWAe4fZJIdYehV4b4doqoagcxniqpKofAAL5ZoiRrbrvyR8UQ+a/gjSV&#10;hTkMTeZqb7R2iqYxxhrEwwIAZ0oA0WKEIf0UQfojL7y1QmQ7ItYEoCpCYHgEIGJZQCIs8lc36AAc&#10;0xoAAZoa6a4bAcJnkJZMgfaRAAAC4DkwYCT0sU8aQtYCzM4DQBSK8z6K8nAtYlROE5BIzFSD0dSN&#10;iAIzDS1BsaxaQgiypNoegexXYbgdZVAYob8cgcQeRkJSo2Tf0bIdBV7IwzgeoeaFIgw2hQw5QA9G&#10;TKImT0I5UeY9b14u4Dz9S+4CYs4EU8UhYBb06YpSrKTd836DsQyuafgzYAAdIeRM887k4cBJwrQc&#10;xcsxw/oezf9Joiog4CEvpZQD7i6CDiAHYEq+wDwndJSihFcdsalCVOdOlOtO1O5HzUNPFPdPjTrk&#10;AyCN4i7FUtQpzOZJIbgcgroYAZkAjPLWQcQdg0AAoBYmQEoFTiAGAEqXQHYD7RYBoAY9YcAc4qpA&#10;avYYgaYY4AAcLsBosMYo8UQk5pK8oxclQlI4KBbKIlw+BOCDBNzbrcoBB3Y4NW0T6NiA8xJWxXjg&#10;ZzhW6yxNpqJy7xUtpJLxAkQkid4uYFoEoFonoEyXQGlbYugCYohos5EtLTDEzwZmBmQAAZYbBmwb&#10;IdA3iqo/s6gggCwCTpZtYkQjy/wAAdFKQACBQmxDIExZQCrYIDI1pZxLpg6c5LQ5sp9VzbMMsTgw&#10;Dxpisa7qEdghQbLrQAAWwYrrwcgdiGACJRQAAEwDxSIHQFaYADwCYngiwdbGbV4cCvYaIbxAtnLW&#10;QdYeJM69cMbNxIiOIggpojzzBzyVpqRaaqAoy7wkqlbJ5PABQmw7Q9acgfEbRTgfBJIf8xIkYlDc&#10;pS5tgAbNNEYmwBIegkgCrD6+5kgoIDAogCoC4ubHhV4XwalVIcYeKGAAsnY4IsaSScNfgiI2ZTge&#10;BWZsRy8MU4rawxT/q7iAYyp0EXh1i7s3CSQ4I+QlI5UYBKwfBNoAZdI1b5oEwDJCYGYG4Hh4wEtg&#10;wC554mYBA5UlrqSAx60mgcERYAB7wZJxIbpcrfSFJOI4lMTCcyhSrhIp6Qxnp+gew5odAe45Qeof&#10;bcKJJo6AowrNowz676gw51ylB16pAmwGQEYud8pRYGQEgu4C47Lj1CIwlP4j5zg2geoeI1Qc4axM&#10;gbAXNnobI/pTingCxaIDgGYs4CwFQngCMhQcqUoAAXIZhAoZIa58QbocZKoeD5Bg7as8kdoxL6Zo&#10;IAS9wggBBt8NwogEDtQAAIoFhSgGwEhRYE62R84BrjlPrUiN7wIwsEokgfhztrQsIdobTlwcYYgY&#10;KFQaia4fIcQ3izQ9gf444f46UTovw4jcDbtWBX4jClY+FXSBQkq1EVDKtWxhVr4jsXFw0WuBwf9E&#10;pzwgh0rFK7Yj0Dwigc4Aog4aUYpXgFBDYEwIwJdlIF5C4FICp5ICboV+GG7UxiaOAhQdYd4sMLTk&#10;4ZQag3gXmCZUoc5M7bU397KJRih07J+Ehdw6gtYCVSZ4ZoIIAgoEIp0WA2gAMYAgQggAcaSfICw8&#10;4BgEovYFws4BQDqC8iqRmT1BlOVByDtobVgbgcwzgXIZZ8QZobhM9SA1SjY2lXY+cMx0yADVkMyl&#10;+HY4JdQ9hXBZwApW4CwBhdYBYgYtQ2LBltN2Yl+eJQ45QB4B4uADD9JZ0pQBbjNYcswpIc4eqaId&#10;JKoYYdYsIWgdxNpEBtgMgEZ4QHwCwtYDBoFgRQFN6Y6A4pwboc8AIZsAgaLuRKSOhWCEgl58zsRt&#10;4Cz2oCUv60KyBQ837fyuodtFAeqFIesK45ImQCoCZRefptgv44k64mb0IAEz4omFq24BI84w4dtJ&#10;4bwdZ7agJ8QbDGyFQfKu4lq54gc3IkqJNWJOa54pGLLv74iypXhNhTmtL/kQ4xDVl7WHYjwAZ/Y9&#10;kMQBifcUYggeYBY5QfA4ZTkX0BR8+ptlIC07oEE8BDp4U3tVowQqZMgYYZ576wI3gd4f14eWwDYD&#10;pD7LQ4L8AAA7JaIEABzDg8YCgBBdwmAmV+UQVQFCEQKNpItBVPt7hTdCpKQdyGAZYbzHQbgeBVAe&#10;WzKFQeg4Ad4cg/oeod5NTgo+zKiptYN5NGN5BBw7ZfYAEsLYIEYCRZoD4CInhxwtYv8tB18ja3c4&#10;o2h/A2ijZXYdRn1f7t5VIdpMgc5VdKBb2kxWZTIhFyutNGQ5QCOn8fgDhgYIAE5C4EYCq+TNcMej&#10;C6sjJHNQeRXCnCvC3C9Pxq3DHDfDhFm1zUFjcEL/YjQeeBwdFdgaJAgAAXYZIYRxIchnghjXYCgu&#10;4E4FYoAF4E1bgHQD5lYCwBBReSAzgagb6vYW4ZIX4AAbAcTlzep0VqOsh/tdVjBN1V4xJi03kT+0&#10;Lak397yOEdhTZpr7hqIhBqW9B2UHr/pqTaYBV5AEbsoAAHwFoHCLAEIFBkQCR4QB0fAxu2pHO2JG&#10;wjweQeyFIcgdRkNkhMgcIdo0EDau86gg4fZ1+9ZXCU5WDXWf587M4CZ320QBbCABQtYBzyQtB3jh&#10;I5QBCdBSyMeEQ9htCfKReKpoVCb7a6wikurlwWIYoXVKAdxM72hZoFIEAEoAAGoEzRYDJlqNlnxU&#10;gahcLV6vRAwbjHUbqgvV5wUQJ050Bqhz1pC3xQiAc3YpCqBotivc0Xz0ImwBUpRrog1aQqBTmgYh&#10;ZNoker26Q7QuDBg84Ctv9gQfQlwfxfGDY5oCBvKEzgywBckbKUhSsPlSYmWsE8qARzofYeRJIfab&#10;hsiUMxKDOT52Axx60FVsIko54BayJ8/T60fdbjA84dwfQgYaIdyFIf7vIAAFQ24AAGADAngGwIYI&#10;RDgFFgxEKTQ5/P2Y6AIjwdHQ6bAabHQbIbLlx8J7Ye5ea0YBxd0Bw9Y6+1poLOYgYr4mQcoextge&#10;gfY5QgXiG0Kl8QhiJ1ON56tpAhR4BtgHoFR4QGEGVlI748g9IxzFUtLFpXI1VSJUgcMIscoWrHQe&#10;7HgvAECK4DQFhYQDwHK+QCSh6fLLAcY3wAAYoarlwYw/4AAY4aZcodAdiu6BdiN68HZ03cJOAnA9&#10;i3IBQogDgDBSgHAExRYGwEpRcPAu4DV93DrTOHPL52dCE1ZUgdPqC34aAZpVIYoYA04b43gA4qIA&#10;3NYwTYo4iRtXSRZhGsCAgAiAcURN46VGcOEihx9YTbD6NZ4qIf+ByUhWeNhJM2xNu/uvcUYjw1Aj&#10;wgDnAL8ADVAr+ADEBL/AD6EYgAAxHRBAA2Fw3AA7EAtAAdB4VAAAAMhkklk0nlEplUrlktl0vmEx&#10;k0MkMMf7+mj9kLiczvADGaDbADJareADLbThADndzyAAFAYDAADAMjkNWk0jf9Ykj/AoKAD+BQRA&#10;AKAwNAAcAgGAApAACAA3rdpuFvA9SAgNtgGCgJAAJC4OsobsgKDGCBATsFfAsiAV1usnmkkkdWyc&#10;iq8oy8lhjfdTzADBaLjADObbtADactOeD1ggDAlSAePq+ThgBhFhzEiqUlnE6A7+eoABr/eAACgH&#10;fIADAQqQTBgIAALBlgBQJvwJBHSAndq9w7HSCYRtAVCYSAHmCdl7QAybufD4ADddzu0LreIAUzm4&#10;YBtYAC4EINAAHwLMEEgFKkCACq4lCtN2zian+hh0ncdYAGkbhrAAZ5tmmABmG0aKlnfC6oKkBIFL&#10;ABwIAe5AMAsAANg7AYHxsqYBsafp+oQfB7vkeR5qcdp4PshCEAgCQIAABgGAWAAEAM6QEgKA6ygK&#10;vwOgakAWAmErkAUwR/H8nRyHgdKjnBDbTnEAB1Hq1B6n85burgAgBAIt4Argx64T2kc+pEqqp0Gx&#10;6pQmhh+H4nR9H4fYAH3SIAH5Mi3t3Cb3UxQT3AEkYB0bKB7PkB54Hs9LPrC2hzg29B3ggsB9AIkY&#10;DgQvwLgVJYTAuiAdg8F6OgcC7MwcABzHYdAAGQbBnAAbx3HIAB6gHR4AgQqUmrQBoErQBwDrADIF&#10;PWEIIwGCgESWu7GqouDNtrYiZJVdqspgycG3he98XymibUyhh2nk45sHQb7UnY0hvHe0hyHWcwAH&#10;ic8LnqeDQUcfSSLgAoDMaA4FysBQHrRj+QgewQMo+AFxwGDMtgACNtrKA0rH+2lEPcfqCUbnFJHq&#10;fR74cezQHee8hns/J4nuegAHufOfHwfrloIgh/AChiqN63MxoQqq4KjPIPAkDK4g+jgSgsD+WgTF&#10;0qLZeLbt3eyU3luF87puu7bvvG871ve+b7v2/8BwO9UReXBcNw/EcTxXF30zatwbBqbUwdh4vsa5&#10;wqEZhrRGYJnGOAByHZhrtzyDAMWEEoVLcGATI4HIQBlGQGxifNJG6cuCF6ZxiAAahvQ2dJ2Queh8&#10;aTParqsqre0szataorqRU03VPJNqba8lfaEQmrHsX7TKdZrTliAUBawAmCwKAAFQRhQAAhhaHYAB&#10;QDQRuJWqnxymrKbzwv98CQwfajloj2Z8O4eZ+RzjwWQO4eh+R6D7VNA9nw9x9nyHiPo4Y6x8HHH2&#10;P8ggCACHSLMk8B4CgGJMAQk9jp1gDHZYylAAZbADwvhAxuGKUACGNAMf8AxsCpp4Usnx47+iwkMH&#10;0Pk5Y8x6FOGwOIbgABfjNGQAAew+j5AtdSAAFoIwTvqA+l8CgDz0GVAAOweRPhsDkKENEbw2AADN&#10;G2iMdSFgAGxMqbRCJXSbD8iNAEsKi1Jj+IISUqJUlAp6UEZV5JMynsaAAAZJpTwEpWNgnmDxOh9j&#10;0VNEdqCii3mzkedFloECyAdAkBuR4+CpDvHAOxSA+DlgDAilaVSjx2j2OOPoAZDAFgTLQxw6TM5F&#10;POJCP4fZOh+PEUgPSCY9T5D+H0tQ3Cmz3GYXk9sACPCEQ5MatssAFwJEgBKBUDjLQFvpH4AMsA3B&#10;7kMGGqgfw6DUA6HGsgGwEElgyByDYAAGgTAiLeBWE4AQEtsJooMlbciQjxHiU4cA4k2jZG7E8ag1&#10;xsgAHcOw1CeGNgFY2ActlHjpJ4LYfIsA7R9mCHePs6Q81YkNH49xSxNW5m2Uyg9CIIgMQnCIDCVA&#10;LwRHoA2BVJ62jGxEQgvZ/qw6kElJGPYeSph1jjlcOAZg4AADXFoNRSA6mfAgBEsIDgK0BgaBlKgB&#10;wHUlgCpAm4erPhqk8AAMobNWBiDRG66AdZPmulvNoTqpCE3tKDH/Dk9wBkXD/AWsICoFH0grA8ks&#10;GwJD1hBBWjEEIFiwFVjI4yz1nl6x5M4VpMc2WbxlHBVgbgxRigAHGMwZNGBpDPmyO1NADK2gJACV&#10;IApcyDsYH8nlO9wjYo4T4ZBPNfmuAHSsAQBKTwBnYLslYAUoIAHuiOWGt5YR8KmH+fEkKkgAo7my&#10;TcAA+XnpoIYNcAKjxpEHRAcFSYHZUAyBhPwH4LyMBKBUDkAAJQKSos5Z/AjjFME3JteSZLFh8jvP&#10;kNwcA6gAC9GmUIZo3zSDZHUagd8BH8NcoQZh57+3HmOJGP6SE2QEHoAkAtFwJgHHSBaApKwMQDp5&#10;AyAhdSVCpgPSsAmzSUALloyAYIA8oo7SJiIvxCD/jJL2bnaIkI5h2nDrosiOEro2E+HYPBiyeLjy&#10;KcdQcuZW3lk0mMAA4JoAID+wkBMBDFgLgROkBIBxfkVZERSlABF1IgKUIYAaHYAAHAMVsBQ9YHAN&#10;thAcA2E5mWeMWHQPQ0AxB1H5E2OE1A8x/lSCQBxAYPgLouBmA8tgGQD5RqZTgrJNB5j2aSOQdI5w&#10;ADTd+AAYA0opjdHNVgfEVjHEhVq+bRCMgPzlApY0v4Cy0HdR1eQemlAADpHThJRpy5vHTfKkx8h0&#10;8jnEAKdIDYDVhAtAs/VBaTx5j4OGN1gyyRvjSPmO4crSrvzZ3wbA2V1Spx1r8oA2if1CSKuOVJ7U&#10;f5MSegCo9HZOm4ZMJI1MkYCB6nLAgfhlo7zhqkPkPqgoABxAfJAPDFpDSqFlAQWAw56AUAVoADkD&#10;wK5+uzJcT1C4zBvIfHCPFho9QCsWkeVIBYBYTmKRcBkBZ6ANS9n6AwkADADWbM0g6hTdKl5NwL1k&#10;zT0pFxUHyfIdI8TUDcHSm0aQ5o3DbHIwQdI496jyoZNmQHAmYlsAQA0sCWzCgQLQdVJ4EQGIuAv0&#10;wCACYTrWkoVF8RYbSyCII7XBg+mLcVZ9us4Y8t2AApccMfOaS5yfU8AVjHilOp5U6XAnBDGs2mIQ&#10;BIBJggTAWIgCQCQHQAAgAggNV5gk7yGxDUzrXwfhfD+J8X43x/kR6el8n5nzfnfE6q9C0JXF9vPH&#10;GOlhoxRpDLRA5vWo3quL/OOrU6QFwMEgi4l8FwJgWEZBCDMjoDwMEitLl01A1hwjad6N6i40BukN&#10;hyh1lkB8h+DlrBE9Ljk/IhlBuDqnFNFMMRn9HrDdCQgBF9sDwHnoLyibFKvVMlFDJHjvAHpSJ+gP&#10;pUAVgRi3AfASgagAARAKPbADDaPTnkG+PonDPVLzEdiEQCPHtgJolHh9pBGlB9FTKomkhwh1t6hm&#10;hxENh2B7CfDti/AFoUtCLnn8EdFMDcpqE9muJQDureLDMdC2KCjpOhjsoQkoIXgDogQLCRlHCdKG&#10;Djhyh0N6hwhzDSNeClAHsXAAAggZAdAAAXARgVEZAKv5u8EnjMoDDjjVK8hqBvhrlkhtBoNprbLj&#10;MlDMjLnrPHCGnarTCdGpiGFAvesTFBKDphqmFMFAkcjGrnGPNHC3ioFJpopsmlrzrtlFJBk7gAEb&#10;Elr6APDiABjpB8B1Gkh6rth6ACGfB6B+j5B7xoCRPREmAJl0QqQKi6vfo/iCIIDlpMj5HilTGnjl&#10;usJqpilNDcnwiSPDHzAMlhATANuXgPv2jtj0Bth5GLBmKoooMOiRB1inAihyifAatOn5AMGwgMgQ&#10;v5gEqyI6gKRFNVCUvqLwoBNomku3GGhohqENhwhxjSB3h4oOB8mLK+kVC/AIp8M1AFiyMUH0oNEr&#10;OyGLMqmtF2vPrAnoCcRUrin5AODBAkAaJygXgQj1jyErEonlyJDJF3ylCTiRkfGLB4x/gAByjRgA&#10;BshcBqmlBtj7AKgAkrAKFXmWgPklgFgNDBACkDGlLkuwjQBtB0ELhmhuGFB3mkh9jaB9irGoFIJp&#10;oOlGCrB9Hjh9gDi0B+AGEYgGAIH0gOALCyAagSH0goAZEYgVtxoflARtPnvmLQiZB+PJGlB5jQBy&#10;hqEPhohaBZilhnlmB+B2E0ACGetvJuvFADh+iRgDB/E7GZt/LiE8pCq/QKlZN/ippHEsC/ABLpFq&#10;qRxZwLCbB9mLB/Roh/LwGlDhrzjlkyCdDQCEBygBCEBszuDSgBidBtTvh0zws1ALJxHVECAXAcAA&#10;AtAaAjAAAVyExMzMvnyasTlQB9B5Dlh6hxjjh4BrNaBrBvFkBfBzN6hpozk3IKoqQhnljIsSwHCb&#10;LdpPk8h/OiJsgDiyKhn0gcARD1gaLIxBALoTjAjpLdjZTlIQCpi7i7DGswMlSJiVyIiZJroyh4jl&#10;v8D7BnBuJXBjBrELljFTLqzLjvqnKbqEjch+lHgDh/j8gHh/NaAJgDmLRqknu+EnkmoTjtEnjtjp&#10;TeicCQt9C/oZj0gKCyARAQPbJ8K1lBlFiEHiD5BjB1CfBMBttaBwxyAXPzAAAdALklgjgLC/ARgE&#10;ykSlqmlNCrRdForwBuO1tcBnrWhpv/lih3E0PKJGk8tGjBAKT0D0gLFhAKAMv5oTITlOqnh7lTB2&#10;h1MJFRFTCnlZrpEbDBAIAEITgHMUgONyAAAWAKH6w2DGhyB3taBsh0ClBnhyI3Bzh5sJB/JdjeFA&#10;JQDHvTDaF1k9OAGuOArCLCFMGbidEdmopPPVl5xT0kxzAFoGAAAMjPDpt1iwpJvNAIITh0gNCyB6&#10;AGmZB/idC9CwAOAIP5gTgLAQgASgC3GVn0qmn9hzh4pXQmENhvh4t6h3h+jQC1jGgMAFiQCPFhAR&#10;AIGwgLgEiyIQJKIgOHo8zMRzCVSIl90kCXUaz7CWHHHotWDdkeFGRahxB2taBmhuquNbENhshvCh&#10;B2KMiaiEJKkoDrjpjyRegMD1vAi0NBRXLDF0ofzeMQitLzPV1GVGJomosFFKkjiwnnl+MQjIQZog&#10;FZCpMBkIiGB+rzIQC2AINvyxkBgYgLATEZP5C/jtugrksnWY3BXB3CXC3DXDjOR1XEXF3GXCOrnI&#10;2VWXHpCGBuByilBchkBgI3hrkRhv1jloh7jhlaSvn0AAAPiHxBASOZAdwWGUJT1YiRmlj5K9uxhz&#10;VkBtysw9AAK9nhmkFIFKlM0ZKETMQIQLntQtScCZvPsDn9k7N+ACrDW23gRzJQAJNigRATASRBQU&#10;iKgPAYC0gHCQF2JqG3DM2YPhG5QbqEo+lHh6B6mkhsBzq8hehqnPjVkLmQDBDyEXAKTEM1K2GlQC&#10;qYFHh9Qh4CpkIPLyjcppiovRoZIbodoZIgDZl2EeFJoKGHKGtptZvNTQFJt8APgLPbAggYr/ATgP&#10;XtAHgGWpIXjMh4IlgABwB0KsBpBwI3BjBrhmnQHRTg1UGLqaIiJBFGSRpAmtHkpQYKTfKZ3yUKiS&#10;vUHqlLIQputCinkorlCwpjiGsPIrGLFGlHkVOVAMmwtDC0ABB9IjTPB42K3QFTRwjeC4JekXGOC/&#10;Gtj3FBqEGbiCB+h7sGJmAAB8NXpsokJGHu24PVO5qERZgJAIj0AOgP2CAXAQ29AeAPgXFIABi0Be&#10;hzD7BlONCCwCNCB6lHglGjxBB6CCAKTqAIAK1agbRggEgOEXJERzV9msLAV9uIqkFOiQjvB2h4jQ&#10;BvBwk2hxhzGGh1B1mIh7TqTcnyi/LGj0AGgHiyIQiyBzinK5x7gABwh2OOwhPGDbnkyJrAPGZeRe&#10;Doi4AWSxgAAlAaxggU51GOxXJQWFPgKkUaqFFHCCGkD5B2BvELhxBkmCB6BtJXADB1jl0qiEM+re&#10;V8ingIkn0MCpB7oBNLjQBvh0jUQnmoHjzACGS9TACEGLCdQDIqQLY/ksGlAGD0EmD0AEkW1egRzI&#10;AckBgXAPkXAFRZsk3GsC31CWnimkh3ZigABvhlhlAABohXhXXdhsENgCpPFrCGMaCpAFN+AETaM1&#10;Tbo6i5zeC3rDDY1tE+OTuBC1rhD2oQi/B/j2oYzeKDpPY9pn1VRbFTY+D5B3h/mLGGiEBuABiEBs&#10;TvhrTyJpiCaogK5G3sgAAgAXz2gvgbglgAAXgN3tWU6drPnu19ojD4IqBwCfB4BtE0B1BpFoBqBy&#10;k0BfJcSrB/a56+FIaTTl4l0JDKLzE9pLACCwJQiplzgAASAOCQAiqfAAAagTCQASTKvADpUkXziY&#10;3Hm7H+h5meZtFUBnj6IoBnmG3PGkxRQuWUqlDaxQh+mLTbDjgIh+t6gIADOLAHCwGQITtHDBDsCw&#10;Eo0wDvQt4ktBE8z0CyASgSWCAKZFwED3UxFFidBmsugABQu1CCh5oPgGj0AZU0AAAsAOITgXC9ZZ&#10;rTCw5BjJxW0xjeisDLC5h0B2MJBnhtN5BpVKxIVlh4ELlFlHqPE84V3+VPgMAOPbXrD0ADrpJBFH&#10;yQj7SLIqYBIck8wRkl151asU2MlxAHGwpBCEBuh1FoBvN3t3WJh8D8k66u6w22OTlAwQJDFCE/PF&#10;W3PGCEOGiwryZyGaybMR5doPW37ngEh2jQALBwDUaraR1AGlAJjBB4aH4/lrGbCCMfEngQXXuWiI&#10;AYAMn2shiyHooilE4LBxh4k0BmByo3dJNaB8B/jlgGwqgRAIpUAQgHkBgPFgtCGOH/bJurCWNVOr&#10;ykm41EWY6e3I7YiQh1h4DUBphwqLhnBtKuBlBqlmQAtaJipHsbjpgHEXcGEXWAH0gFgHEnrql2Cr&#10;Cccy3ivVUxdqpswhlFOExQ4sma46k7k/ReFAiq5wJFDZUK9zY72XH9KEQaANFwotALIu0QPbDAj1&#10;mO46XA7Kd/d/+AeA+BEJPl+B+DeDwbSmFhqa9aWtHJa+hxq8haBhhdEOBsN5B0ES4/mmThE8kkkX&#10;ANAPPbItxCgfAUiMASAKmzlrDGmqCGB8FJB3h5w5wBAAVHmCHfRJBwu2qMYYY+GfH9ZdpP0YHj81&#10;QMHtds1vej3IiaDHiRioC4YyD0gIn0w2ErGmD5IqlTE5GfeqD0AYAWZLAXARRCgWgMW9ALSVxypq&#10;nIT7dZl7zr4ByrBzmCBdhqLWh0B5jUALtkgAAPAKmwgTAJmz1bITwgQiGLIqjllRPK3fB6B8lTB7&#10;B9jhoKDlh87viGrT8BFILyWblJ4iLumfIKjlmniCdOjBAQcaAAATAO2CAVgQn2gMgJiQDY1qjIiQ&#10;wjnQB2mGhphvo3BhhqajBwh1DSXxsSwaPFpqwdlJ4skyQtjb20LjxRl5463zHnuDl6wvtBYqyjAF&#10;UwXodirzpYFoolYlgGtGkmfzi//1KPDGkyFHmkDh1LjUFKCdAE3+yVUUHjsBwJiAP5+v0APt7voA&#10;Pp6PgAPh5PUAP18wgAgB/AB/v+Lv6MxF+xd+PuLgECAMAAYFggABgLhcACkRikACsOiUAC8LiIAO&#10;p9gQAKVvOcANN5vcAAMDyoTAYDgAmAUCgAPu2GPRqUIDAOTBUZh8AAwOhEAAECyaLPyIweMPqjQJ&#10;7ACLQh/3CxgcDUcHhCIgW7vd9wR6veGPJ5vKGviGR0AAW7AAHY8AAnJUcB1FwumGL1ouUANRxPAA&#10;O15vuEvqCAQBAKxxWMayOXCB3MEAefBgIU0XCGxEcaBwACUNg6jgKTAIA6y6cnlXO4AHmcrkcrpX&#10;SNXOBwSHUZ5ul5gB5uV4gB5OF3AB7ujuvx3RB+PR82ORXB9Rd/vmQPm0QeGQOL6mfLGuCLoI55/N&#10;UAB8tYewArQeICKidykgAeAFgY7wGgaAANhKCgACKHQOgAFgRgkAAJAWqIErK6cVxZFsWOe5Loxd&#10;GcaRrGjnxgujkRlFZ5HWdYAHKappgAbZkGQABsF2XQAHebxwMiArVROioFNoyLjAABB/IqAx/tUA&#10;5/JMnzVOJMjUMWAMygG1TjoqAYCJ8AjZqOBSVADOyjgMqKTIqASBrgeyGH4fC3nwep6AAcx+qMak&#10;FgAa4BtIbQBrmdAAoueSNIS57UgABoKw4DwThGAAfBcGwAC4GolJuDVSuPG1ZVnWla1tW7kn8fiC&#10;H4/AAHsbryncYpwtCaxzAAdB0HaABqnswxggCt5vgGhB+wNNS5uNbUALhNqOoyi6jqifwDOEAoEO&#10;EBAFgeAAWhECwACiHCvBgEkOAqByVLsszpx5F1/xy5rpOe6McrnGV/uSfFfHaeSGGmb1mFqZRxgA&#10;bLwQO17FTcAEDOpfyMH/AZ+oQAx+NAB59YsBwCLeBwGgTT4GgWxwGQwBAFQqBDGY8rWRLgrSTATn&#10;iVgwCYABUEoSAACgJxI4+PrgjK5m0eDDFqcDOGSd6GG+f2ahICEMDM3QABsCWZAQ5B7ree51SAiy&#10;5gPp7FgUBWgwNLLnsQ952Hg8psnGbgAGKaRmYucRtWSeVmHwfb3gMpgAAhyqVgyDOmpaAAKguCqT&#10;8k8x70SefSgAdx4NBLi5gaCN2ghm4AAeA7hAaAuZAYAaVHrQoAHGdZ0J2eLynefLupE0jKzes2o5&#10;9MqS484jVz7NSjgDfrYH6tCBII6+QY+f9YrncUszUkx9ns0h9HQ8IBPWyKFgApKogADukH92EDyk&#10;iLnIjXQAAIgIQqvcDwAAUAVBAiEC4JgAAWAYXosZcx9EhPEPYow3h3tbSEAAdg9x3qfAUzUDYEF4&#10;gsAlAkDgDUOAMAOhUsp/1unQRswKGLIDpMKhowpFyOGQsDIxD2GiKznQ5hurhGcOTmDzHsokcQ7F&#10;kDPG0kQXYyRhgAG8OUb7IiLgGSs7ICiJFQF6AeBMsQCQGN4Z8c0uZGUBj+PoyNkUa0uAAV2SCChI&#10;S0D8V2RgfrCHqmpT8AQiqajWLYeuas1QA3qsdY6caQaOzkHPIIA0AyGAOgOAwAAEgEoCgrAyqUCo&#10;CixSDNWcmIiuJTxGlVKuVkrZXSvlhLGWUs5aS1ltKhqkt5dS7l5L2X0v5TQ/Ri+GIp02DoAlzG4g&#10;g1hwuLFgMEXAABnjbSIO8eRoB8uQjSV9C4AAJgYXiCgEQJwAA8BUqkE4GgQolAOu0BABC7nJH3PM&#10;7w9iIDlHUUIao4BsRWHOOJRQ7h0gAHiPU8I+h9HvceQgfcFHvH0OhItWMinqJ+ViahMaDn5J7AAn&#10;YpoEgGFiA0BQDZGFxDnHQUIdg81mDvH8RACgFkOA5BcDMAALgQEyBGBBEAEAEoYamwCYEqIeyqly&#10;Roi43R10AF2NUY4ADuLMac0gEYFoCgyA1AwCwCkSR1ITPQg571BFGYeokejbQAHuUSPUtivyDK/o&#10;SeZQlXzSH4IQPmvBCYLGwLmVklQFwIIcBMB0nQHwLm+AyBNeIDAExoRcQst46B3JAGqOGfowBpDG&#10;AAN8dDFo2URJ9JFTFJjYD8I3G6LUMZDmrlIt5jyADWKxQCa2oMN6LuhhazIAydABAFJ8fxA49C3q&#10;6NO9AA7NHKKhdkZABwAmZD3HlEwcLFh6j5LeAVtJiwFlNkUm16qXyKnVY8PouY+TAneHdQce5RrP&#10;kae7H1uTUyO27JVVw4QHgNQFBiCMFQAATk5AAB4By8RtD0LQJkbY5AADgLUCVuoNAIHCCGA9vAER&#10;ymGHEL5xY/B4kMAsCZeIDQMl6AIA0pqX0BT2IsPlRMdDukYPfa8o7sQDubAGBJpAB0KEWeqRM988&#10;zSRuLmnAkwCDJpxT6gAcg6lEjCGoZwaKwUijoMMPEehpDjSJfEa45hfy5gQAWXcEYGEMAwRGqYF0&#10;mQPwOthEaVKto5FzJCYAeBRh4Dlg+PMcx4R7ncIKO0t4/R5kMAAPU0gAT7EFfSea4SBx7EIJCuK1&#10;BJshqxyzMIgtox8KeHpb6ghfEm2NcoWEAAMQaUlBJg6BoF0MAMdmXArJY0sy0zfUNWkPJiw1YIXA&#10;d45sFDaGPZobewQADdGGMU7w5jOEpKalYnwDJ4gJekAeYhTTVAIH6mMkj0TVGokSmg1KbUAZEAAn&#10;Mu7uiVACi6AJOMMSBloH0PislbR2j5guP494z1JAAG0n9IIBC5jyIEfBcSALek+Ak5sEwKyZKnBq&#10;AAKwLwhkvAxAmHWtuMSvUIaQew7i3j0Gm8EeAvBtpNHAOxCQBSCDaAIQgY4At7nvMFj9QBJuCnIa&#10;kx5TY/wBl3H6AgsWOl2gUAecIGQJnMhTB1AkF4IUSAHRUVo1Ua4ZKyYDUWG0EUX66RjMGOhHzzTZ&#10;WaOCD4tBlUAGmeQ8Q+CCGmIvd3NvU2QEjtfkPfwCh/ndAmP4oXeDDSKLQYwqICwFoYMkzLqBKitE&#10;+MUAgBBdwIdFQyBolwKQSzrae1C2WuhzjzIgModA6gADEHYokX48CLgOhCAALy8AAA5gCAAC59ST&#10;uAO8N+gDHQGgjJ0AgCbSDF2hU9KY15HyCZLeCM4bI0TOjfcWNwco3qoDwccPshgBDGxkRIBWcAAA&#10;NAcN9q44Vsr1kQR+kCCZpAEXI8IzWny53pD7H0aQen9QADrHcsyspESOxzY8tk54IwH4Y+J8TgTe&#10;AM26bW3KAKeWX6fGtQe4I8LQlyY6VyNeyELWIuH0YeISHSNAH+0WAOAOJMAKAgbwAIAwLEAEAaJU&#10;jctOe6jgAoASOEBKAqK8BQAsnWBWAqVKAmXYjUrS3kAAHO+oSKHYYsGgHUGyQOH+NIBEAoN8k3Ci&#10;AkA0aaAQXaNSoqR06wh3C40whwqERu68f61yNYRgYKtoRqI6YS1yl4OYHw3ig4Hkg+GimoAAFkGE&#10;F2SSHE5KI4IugEZkAgAyc+AcAqLEpCQwAOaI/+0oh+XCpMQGXBAgXEH6oaQO/kILEtCajeOYU8kA&#10;Z8kGb2Sy7gea3CW8Te0sfKtfAqh+I4IIAMngdkhaKkAjCqBgAwnIA8AekyROJUNQP/DI6qVmiDC2&#10;4zGNGPGRGTGVGXGYqMlzGbGhGjGlGQ6oRyOcR2h812iKI4OsUAmZCWFcGCFuABDqGoSaHoPCnmIQ&#10;+HEUJUpCXaBAA8nWBqBWBiJmA6gYBDF2couPC3BcI8IIIWzsHkPCHWHiWYHKHcKEHUHe5QHYHi5Q&#10;HOsnCGeAoIiWh+IITYJ8L4LuRSZkStI+QiAWTmAAAWbuU+dibGOEAiAYOEAmAeLEApEKdOdSAAGS&#10;GiGUisHUYs06NIAwcwVMBaBwRCA4aYAuAUaQzCJVG0RY4vGSOYRg4vKclMMUOYPIWQGGGycQwu9E&#10;i4JUA+ApCqBsA6BWQyAaXimFEeI/G67bEq6+LQ+MIK4GJEjzLcPwfVEsj0NIoaNIe0LQTYIqLsdw&#10;AS/cAUQwJSbwASt2MoewtqOSHuHyIYHXCKmYn6F8Gms0G6HOWKI+LQtoTKtYIwAEogfGIIIstQI1&#10;AmXASy3ET9FXNCtk4K61NcmHE6LgnhAKMaXQKaQcKjFMlyJCNJN2cobqNsXiwEXiH00GAAGkG0Gq&#10;/uHqg+ACAe3SRS3KU9FKSyKaKiAYucQOvOpQKEMKMM3fIBPMkIMW6gK+8kAoAyJcBGA2J0BqA6BZ&#10;FpCrBGKaGgzqAAEs+gg4H2LmB+8oAAB0AqL0BgAULuAMia34FpHMHoG+WYAiAUZkAWAmZ2A2XaAC&#10;AWNUZLPIH2MMIiNAOM8Co0AQAk6CA8gKxqJdCuL0ACdDH+qREdNCOIeo3ELmHdOWG2HGPCGgYkAA&#10;GQGy9EHGHYLfGzGxOANesAJUBkBEc+v2RIXsRIAuAiZkqG1qvkjijoPiIMoYHujy7EUI0g7EUYWs&#10;HsLQHZA8SKGyWQHEHESAHSHWMM3sPe2kTAKOflTyAQS+MiOYbwNU2kOK3KIS22XYZqAyBAL0AsBO&#10;XiAmBYkyAYA+L0AK9iACSulk6o67KnGlSy0wOoIqHWHCiyGoF+F4AAG4GKs0HEGcGc0KHU9ESs2a&#10;aKAYkEMiTQAOVjT4J82xBJADFMTY26TZFA/+aDWGKQ3O8eKPBENaIqmUO8IkJ2+sAAHE3wYuAELQ&#10;G9WxWoUePKIIHymIj07eNNDSH4ASJMA2A4RABsBiVSCABYVSCMBQBoAABGAmpLGzGnX0OUHuHizs&#10;HAPKHkGiKEHwGGiyfQPeH+BQQ4HOAkJMGhOUSSHeg+G+HI5QHgoLEgOgekfCTeOYH8AIZkH4naMc&#10;AcL0A6AsL0BqBQJcCeBuK8BSA4L1E/FZU4VvGJCBKYvC64X9Y+I7LiG0HKNAFyGWwUGeG+PLCIKM&#10;MEIIkc25NCMVH+TiNU9UJMAoAUIQA2AMPCAGHySAsmoGoSciMnBEJUclO2MrWacoAcXaA8A6N8A+&#10;vwAABFbcgAwjGKOmHkImAAHCHiNAGJIMJ+HIPCHmLIAAB+/A9fVqAABmHw5QAkHSwUHgG2G7WWJU&#10;AoBsBvJLbqJI+E5zGqI6HtMig49sG8HMSgGmG0GsUgHFcqHAHXJ4vMo7EXRQ+2A3CqAmAqc+cqL1&#10;EeHaHY5QME0DVsKSKawiqAQAuidI/sdGIg/k0OSyP6LOLuIMLuHwHeKiH+H0OKfoXMLmAYAoLmp/&#10;NuTCMoR05s+KgoZGtONgPjL8IKd4QOHaIgHyHgUHfiMYJ8AbQyMXB83KAWZkJI0oXAU2j6IuAmAU&#10;L0BTBygNgYBOAoK8RMXaqCHdHQYuHOSgG6HaYsG6O/JKyMbOA6Bak0AmN8AgXSS1FitktbGFKYqD&#10;hYmCIytjXzU/C8OWYI6uhrZ2hvDPGKR5U8lfZxZ4OYgmIQIeO6GgG5OeFiGAmisrCXFcS0uRhKJc&#10;hUjKX03LPUkU5xY1KqOYuAH8L+NKIQvWKMjwLG5vFCTbWHE+OIkMeiT9E8fK3AU9FIViebKq0meq&#10;TgJ8AsAWRIBMAqRABEAgN8wEkyAcAOjQ821vhrDZX3khkjklknkpGUapiFkrkzk1kjGqOgmIh9DA&#10;iKlzLimYcIFiGHHGGiGzHNgqNAcePfWC3Ko4i4KaAuAwkyBSBOv6BWA+gYzSaYAzfATSTIeqW7lG&#10;7AsgNCHkPLA89EHMHY9EG4HGiyGkG5HMHQHgbikUK/JOAoAic+XyaRQuRIAejNJLWYsYZqQuQwzA&#10;QwAcdiX0QwSsZqHCHQM4FyGQF6isqWLHkSAABAA2gKB3XmAAxAgSAci4MW3Zho6y67k4RtGDhzMc&#10;LgHGHaoGGMG5VcHEHkeCJPXQm+AAB2A8BewCAcJdFYRXU0hlh3S3H+I+QEUAL+e3NQU26kS0cmyQ&#10;//NbbwmMOkmyPevSNAGsHGcWF8GiiqG5dOITLcU2teu8QCtHLUQIXFgIOYOiTfTyY7k+60Oku8lI&#10;0lGyS+W008MZN4Mat2KaeuNUV08DWYLyL0AyAiJcBKAegKxYKMGaG0+YPQ5QMcLuACnfOuyK1BkS&#10;QroQbwAcAGbxIIPCGw+c/vd+6/NNE6SyKYKigEZqAmacAAA4A0RA6Q6ZFwc5KQjoNeGQYcAAEvqS&#10;g4H4IqCMA4cyBqAcZqBQH/L+G8SAG8GBCWHsHAWYAgTEK+Asdqk8MWAqJUe0USIEIgIwIgOMIINo&#10;KiXMXaAMA0cyboxym7RgnjhvonbwkiIaV9IMIYmYg/qMKFTaPDdEIuL/ekh0A8AoQqB7UgAAzMaQ&#10;BCAyQxJZezhslZKgR4YNDC6zdBLYjogmjpDgUUHMg+GgGoWKGoGq7QG0YsHcHcMMASVjVzuloWAV&#10;FjoQZkA3EWBK8cabcMAC0JNGIrVso6zYAjvoAfZZJKQ23KAngCkglXpVhhk3DURYHSG8+kGiF2mj&#10;VSs0HIGkGkPMHW5Q8cJUROJ8zCIqASTQAQSzT4TAH6J8ANuDliTYJMMq26LoOM7fNYKgY8ASu48I&#10;IxWZe2JMHOUYM6HuWYGuH4IgG2tGHO38g+e64KvgAGtMLGj2H+egH0dsk0BCaYCUBqCBcOBTXoBs&#10;A8BQAAAyjHp5x3GUHqyYJ2GkWQHn02IjYG3LsCAUCCJ0HqA4ZqG+d6G4HYPKGwG4KEHCHOWYHYui&#10;V+LVG5C2kUJ9ZAbxZG6GAkRIBUA8aQBvUaQ6BipKBHmDu/0rxxwFhrpSRphgXAh+HB0yGAGiifg0&#10;SKHOyqyuOHFQvCu+Lppfm4J8zWQxvgJMBCAa0PcdWoHAiyHfJqH5soNVFgKiLsKaKSJUVCQ4BGBC&#10;nWA9s69kAqaQbvSvZ4LgHye07WIYGUb+AAFGs5VQ0J4MkyBWtGCIHgoABCHaKEg4SAASAiLEAkBv&#10;c0AWA6RBfMTU5ylNDNZ+UA/w5QGzdaAAGsG9CWGmHAGuSCHaeCIOKMXQLvs0c+AoAuXjlskzBEKa&#10;3kLed4LfdE0ITQAafyogauMMHq88jpfjjDEit+H5eoHwJUH0Hteo06LikG4AMWASNIAWAiPeXSLQ&#10;gELgALw6Y81AZGLmH3fi+soZ4YIjEse974oVfmjoPcLOIIATBMcoxAMiAsQwfNGL2ofGLoAr7eRC&#10;AwVKgOnXXthNfGOSfY5QGiHD57aQwUHYH2O6XyRIB+BCBln+AkN9ARc9oazaRbpVU3p6MUlK67Sz&#10;KhLSogvlhm//wBodp595+JSx2jlBp7LePNDiGoG7dWFcF/HGGon4IbWiAXne9kBAN8jGRIduT5Vs&#10;IIjeYIYKIqe07bMg0cIYus0Cj20ueuLMZ+OGeiW9E9jZ/3WEIABAACAKBgABwHBgQBoMBgHAgEAg&#10;GAAA/wDFX4/gA930+QA8Xw8gABQFAguDwoABEEw2ABUFhEAAyDgsAASBQOAAJEopPZ9P56/4rP4v&#10;F6BR6RSaVS6ZTadT6hUalU6pVatV6xWa1W65Xaw/7BQq9Y7JZbNZ7RaajYqHFaMAKNb5/bJ9F7DQ&#10;6E2nG3wAtWMuwAz2y0gA6He6wA9ny950AwKAIlEwFJAADQgD5kHQ0ABSIBMABwIxeABGFA4AAcBA&#10;WAIdj7hFKFsbAAH7tQA+n4+4+9HmAHO7XUAGm3GsAF8y2CAHA7XLIwVOQyFgyABeIxUABKGpiHQk&#10;GAAEAVmAKAQFOgJAgL5/NjwL6dhF9y/QA23NfFyz+S6Ho7AAGP8AATA2mIaA+64Oge7wBp4ATyIo&#10;uS1Qgqy6J6t8JgAcZ2nQABjG0ZwAHEeUNH6A6Lg6CjvB4DoZAADwHAuuC3rk2KlqKua6NlHCKtnC&#10;ahADHzIQbBqiNfByon0fbdHkeremscZtAAXZmuS+i+Hyfh9Nof6NImicZn8fp+AAf0tTFMafojB6&#10;6sgAAByDH5+ACjUiRq8qfPKuygzXNSLNhBjIPUgrHgIhjWIWgYFgUAAGAcBoAAmBqUg8BLNnyejG&#10;GqbxqgAdZ7HauAGMeASbp0ngJgWCTsAuDoAAsBIIoOfzynKdBzQ2aZkgAcJ01qu9BoMBQG0TRdGg&#10;YB4HAADYJxeEYLg8lQJ1WD4JJaBwDgYAB8H3MJkHYeIAEs+gAHKfahBsC8XhWsQSnKxAFHGxB3m8&#10;xABHmfDvgMgQJg+moJh4E6bA9VExN0ikwoqjUfKEiM7gJUIEgRNlCACAiJvJOsiLmo80qGfp/I1I&#10;6NG4c6RGCaUNGob53Qudx7ABS0wx+kc/AKAaJuzY4kBkloWBFVAKAenIEAOgUizUqELKTjafLZpG&#10;jTzp0cy0oUvo0dh3HoABtHAc4AGVTAAF0ZFNHAcZ0shjzITbMVDAKB9iAumoVgwmokg0moSANiAB&#10;HjLB8nK3p4m04IAnq3QHgk1YJBWzYLCIEtFBKlKdJ7P2i4yp2lQjzSgaZCgAHUb5vAAaBeFxrJim&#10;KABzGgabEnWxCF4gBOhgABeKAABTxpttQEz4AtYtYfyJgIAMuIjNnboEi6JvkAS2edNgGNWAgKAq&#10;2gKJSe4KgmABsH6eoAFydBsAAap5MQdsrgAesvrgsTazkfke46n4B1GftHgAGATOuLYbhJAAD0Eo&#10;MAAAhAmdMB4CVruWc3A1zQ9ByDwAAOQYxfB6DUQ0AMca3gFgYUaBIJgKSdAme4+wjQ6R4tYG6u8A&#10;A0Rvq1Q4ONcRvzaGKIqfIigBCcmTWuiMCAAAOAWe4DcFBNQbgnetER6wHAJqJIuxdzJUkLJ8SHFJ&#10;GZYkfoPiiUMc47jGDMG2YgZo22VDOG6p4dQ8DGEIiej8fwATZGwLEBoCQCQAA0BQSkFoHDMAgAqT&#10;kAA+3wDfHCOA3w6ENDuHgt4fI+UsJtPK9JRoEwKKoA2f8D4HlVgUAnD9oRBiHkTcsngiiYyhEZPk&#10;Ngd5IhaNbAAMkeRjBugCWuBYeRvQljmG5HcfjLQOgTMwBQzTuATuPAIBNVCPkYsZLi08u6R0sJKa&#10;wOIdA5IWjcGoAAaw3xtnzHSXweqlXcKIAABECL3ALgZOmBCcxNgEx2H4mAADVh3gAHyP9LABwHMQ&#10;Ng+seb4FKstH0PUxg+h7HyH2Pcx4+R6x2HwPU1bHpQAHTCRJhA/Wpj8MYbeeoAwEJYAaBcnICQIE&#10;5ANOQfw+iND2HWt4e7VzEj1ZablgyfmpMFTk/RMRFAEgSWuBQFJ0wEgVWOncn6ci5p+AwAx7gMAM&#10;r/BMBVZwHgIHTAaAg1c/RzDwbMMsbrrYIoaHwAMjQGQIk1B2B80aLTvTKRgnhCaNXONPaS56frS4&#10;qTNaQXYthRktEaNqfJMZGiwFFT8gqJ6fq3VyrqU2vZY0b12i2WKwZtDbDXG8k8V4wnTDQUyAAeY+&#10;msAKActcEAJASKOAkqgkjzB/nyHmP1ew+wAswbUwut4AKaT+fAPoeVAh6MtaomwA5BjJtEZqRRtT&#10;MTJxPUAw09ZNgCMQAhScAAEgESTMsahaxIyHmQLEPs3BhR4GISak9lkEodE5A1Ad/QH4RAnWaAAD&#10;RNFFAGjtAyu7S00xbgdf/AGAcBYDwJgXA1eDZ4HwVgvBmDSlRTaM0qKaD4qDeHMOJKByDAmDOUOm&#10;GQ8x7NYPPcYnhcCNAGAUxABswICgdBAAAGoJgXGcAyCNZFITv1YSAnev0zDXjyHo1gcKtAADOGyN&#10;FKAyhfIfHc1wBoEjMAkA/akHgKwbAABYB5x4HAIHequokoEzSkj4I6AAdo8YJDYHO6IYg2xmPrH2&#10;R4FQH8bVBJi5HF7iDMRVwdn1pZFByjtbMMcbY0Fcjxa4PsBBQgOASReDwDwMwAAfRc0VmM/bHtOK&#10;PplCSNHL58W0mEeo+DGDXSc+EZovwADZHGN1bA+7ZzyedKKN6Yh+vDeKQMBBEJRPyN0Psfpup4sG&#10;T5JAiifrBaWR/UaLaFc/piixFknZOgDmPAQw8g4DFEwKNXAlV4FwEkpH4tlD46RwkfH0b0AQCiJg&#10;FbYAMnIHQIIvBcBxf6rTMUJI8N0cu5xhDTGOhcdU1ninlAMAdiFpFrgQAYo0CgC1jgcAUqgEWODu&#10;HeAsBYzcClj0VAAM0eDWBQDfa4N8d7WAK3JA8PJewIRzMqAmPIjzxDygINyd8fDWAJgeesBoIwNF&#10;FAjM2xjS8y7/af00U9ztcTCxe4+Ns/gzxun8GoOCesaV7VIXweUBrtAVrSAAEoGyq85mYxSQJikU&#10;GMX7ikUGyhdI2oOjga9ptdu3FF6OjooQ8x7keHIOuCQzBryGFkMIZoABuDha4AJ+g/gDHlHw7ZMQ&#10;EVjj74y/oDpLQvgmWcDDhpkOZPrHAyodYzIZD3G+p4AY8TdAQBCSkD4UcZgQBcZsAoDWiEO7ts8t&#10;ufO85+Kq0goQ6xx4YGqMIYB8xjupG+MgZT6x0NmuKQYm5jwFO3dyRcBbvEGu/4NrUAg/zymSMaeV&#10;NCbEfkJMeAMBbEACAVJSAgDwISKAbUoBhF42R9tYFwOEwgZ7NZcQdoxCf43oAiHDxiwCeQnxmr8w&#10;Bw1YBSIQAAG4FI0YMIG4JoAAHIEQFqcoBRa7aogy/T4EEgAAeT1JD4XwbIxIa44IAy0IAAB4EB7g&#10;CoJwFZ2qIrY4igeKGwcAdSeoZIb5DQV4aR0QbYcY4IBDEBNgfI+SjAx4f5+wuBtoAAEBZIAAIQF4&#10;6YGwEh6wFBFoAACgByOyxj37TaLDTauzpjCTP5GYuroopodj0Ia4cSCSMY/gYgaxswcwdhlpmjuQ&#10;iijAoRmoi4BJfBAC+oAAIELQAAFzsADACRRJLRLD6JswdIdY/gdodyeoe8TpIAi7bQ1YCcUcMKTh&#10;Vh7B2rFJGCvsQBIruooQc6mQAAZYcw4IYAdprAW4eZMIf5bsLAdQ5oHYA48oHIE4D5FgD4zYAgDB&#10;6wAIBTMD3qfpjaxgpAtgdzNAAAbocR0QaocB8iMZ1ocod5sxMJMK/AnICACRV6ZB6wCsdxNi5KRS&#10;lyjQipEi3R9qjRLC0R8Cl4kQkI3QfAeYgwjqeAfpY4AK4p3AB43TeCHAfoi575loe4eBTxMRewAw&#10;Bo8oA4BbawBSOx+AxKmAkJlrWAxityrBRLeAgx4ooTYIoSg0cwBZxIEaoTh4kZ34uCUTBIiyww8q&#10;+p6wGQDSESqJVa+omoBbhDvSCccYAAZAbZDwcweYxCjwnLRo6YG4Do64DIBomruZosNxzxjZzopS&#10;ZbTBIbChjUe4+RbJLAewfQxgeigaey8Q2hMytwAw9wBTg4mwArbYnAg65JBiUTPkNIua/or5CzS4&#10;pwu5HRrMbYAAWgYYwAZwbh1pThlQ8I1YFQFIFhZAC4zYB4AhRKwKeYfBbwekekcq3R6CKgfIfBew&#10;eca4jaFI264Jg4ikc4yDaouB25Ui5R5Z2hoQnJ3KOw55RICIBBY5VqH5VpV8MRV7rpRJfBojWojp&#10;LAboc6QwYYaTgIbgdLDAfIAI+Scx7gFoEJf4FQDhx4FgDbGyDwlJBQyRITCCyUEs+0+8/E/M/TBQ&#10;sLus/c/9AEEsVjpD3bZ7uDMIikJBWoYoaT54ZgbJ1oawcJ8gdoeaCQ9ogwnZOo2aUI1h3IAACoCx&#10;F4EgERx4FIDwz72oz4Di+wBAxz9BOssQoQdgd5lQaQb8b4bB1oYwaj54d4fI3oDIDgloFoEgFAAA&#10;IIFIHAAAE4DL+iq41Y9I10atAoj4ew3ob74kbIdSGQbIdaQ0vAgwGoD8G4EgCxVZxBVAm6QFAIsr&#10;TgpyLoxAZSr5D7RBbAAhLAC4CQmoHoDxFYDwB46ZysMwrtN6ugpBzMsBNU0jMgjzUyboXAZrJYa4&#10;cKboxRrAfJJBgZO5EYnQfha4CLiEzxVC6YjQdofJTyWIkS4MkjYJUjvCZcnkT7tYp7WpM6KiZiLK&#10;5InAhScgBQBZa4BgBMg5BoxSmYAI3QAIBEjUpIB4Apa4DwCIzb2pf4BrdwAAdIdwxA+iQwZ4b8yw&#10;eRTyHQ9g9q7wiYCFZSIAf5iADjxy+gfYx4CoCB7gCIEq1IBYDQ6YAcdI+dTIAAW4cZDQaAb6awdw&#10;bZ0QA6lsKofgx4DoCJVADIE0Y4CEegBAarJACKBJFgJQIScoEzG0eDY48phVAtQiudBD3lRRIbEA&#10;+Rd43tG5lTf45s7FTBOAg8P8MQgwGAEJV4JIGxZwE6PkeCNsaj3pHkwhzzBJjooQe5M0HQhAigyj&#10;ulWgpivllBjIoRbQ+RJRewa6F5KAZCbIcIcps1Fwo1ZYjdD4dcvRC9a4EhuYAANAFRx4GwCZV4Ai&#10;eJbAdhrAdk7yeYaZWod4Y45ra4nIEoJQ64CoGY04BQDZRoAYBiQFXBCksb31NorRCYd4dRDQboZ4&#10;Z75R1Ia4XgXgAAeAcLc5obawgsvg8p2z7RtVF0jUKIkbW92h5bWpNojQiRO8hIAqZAg6TJ2oEhx4&#10;B4FUG4BADg04AQBpa4c8gIAD0yXYY8yoAAYgahXDkjDAflf0e4oDadZQiYBYCKH4DadQAAHQFLoA&#10;L4HAJYAAGQDtI5mgiB49y7BweIboxAcQXA4oezqB3DWoB40pRwJCEQBQEh7hPUuI3QcpJV6qGgUY&#10;bZsxsqCQDhSx2oegj0f63V2oAIAxa4EgDp6wJAGYloGIEZ7gDMSJRTXdKsaOFs+gollRNSODCkrw&#10;oeGkw1AY15jYeBwpXI/Tp4/gXoaI5ocIdRrBtUpSlQ+QBoBIgQDoCxRoF4EJVAHwFo7wEgDQzAm5&#10;ohMgfCRqe2MAfWMayw+Qt4h4gQhgnIA+Ngg8vEeBissTMT3gn0uJLAcrIIAAYqNIAAUQcY/gcgd5&#10;8AFjYAAAHdUIAAJgEw04FESAyBoSHMwcs1BFouSb3o3DUQep8DxSGQZrI7VY+p1Qeo/ge0eixEGI&#10;BxY98o04Bjz5j0tbWAj7nKe1VwAROQe4eJ8AeIcQxGUamYfBOoAZRIAqdg1k5Ag4Bw+SHUHQ+Dck&#10;0w3ofGQRbAdx8ClI3QnBojZBMhPS5IypRgAEz46cjBRIfQARMI3hewdwcKmYfggTcJV4BYCk4YCM&#10;cyfhjyZb85A5F4GoDszoEoCsY4CwBhV53Igwu4cQdxWoYgbTw4dIeZTyBRa4D4CYzZnRf4C4BZ61&#10;qlRENLpmjk/1pCx4est43x851QeY/mPA4MHg3uMY3So0QwnICgBl8gCAzYDABwlICYBJRuJ0EVA+&#10;jbCdq4tbaNrEsIpiyIbwcjDAXYZD5IZqbBXId6awBQCA1YGoGLoDr9I7Sg7z8I8odIw5TYehlQd1&#10;IBlzcZbAfxMKaQAAdwdg4IeiRaezUcpQBMjwnQgiHIiEQ8hAiYBGvABxYEMIBaH4DDiY/oBglIDY&#10;B56xxCH+Jyky6C3BjwjSRxLAbAcCboWYYYXIABlB8kuJlqrCOwDYDhVYFgEZf4HYFDoAEgC8Y4Br&#10;FC7xolA0tOFt+u3O3W3e3jAk/u3u4G4ItTBMxTtm3FQ9KodYd5TwaYb4a4wIbR1oZIbFz7QJsw8h&#10;5eHZPm7BtIijiBRrjQ6YEYDj+gF4DyESPwlsSIzG2RRN1NGAn4ctzYAAY4ajN4Z26Oz4cUFYfisg&#10;AAEgEYz4GAEszoHwEgGKAoCglpmp5RITt0lptAfSeQe97Zz+kwbQc4vgdGlGWhMICoBpV996EVhw&#10;6ZoaUDEpo+28/avdQ1KgigdAeA/gZwbw4ocQeJWoeoARewC4CAlKtJFYD9QNWa/3Frtuoe5EEayI&#10;iyx5j1rNTQbAciboW4ZbJfKCXdTLrKHAAgfxiABAAJY4BoAZVAColEKuEOR5MJkZWocoeBDQdIdo&#10;/iWJrEQJM+HaLO4vF0wxNR5z8wsQsAjSwkpQko8onCk0pIAp2YnQ9xIBP781qB2MGK7K+krglQCh&#10;Zw8YiYc4eA4IcgdhWob4dTDGDG0bbAAZPgfwexw2dolQAhY4Dof4nIDC2g7+u4g4C57gBACpF4BE&#10;z5z5NYZ0S+z4bsIwaQwgeWHp2oBw6ZaA07LUY4CokI1AZI5ICuvQDII4I8GIFBf6jyOxho9j9JBp&#10;ypipGEEYpNN7BIoOGxIoi5JAjSWJMLViCWIaGQaocKCSlpMI84iZfZROEx7gIpnQlSD3crtayJ9z&#10;T9paQJtAejcgdrvut1fweNvJWLrmN7rogwB+N5UF8JP0Yb83O/JFRLaCU4jKCePgZ4bAvhqwkQBK&#10;UQfT8Keec0bKeQZbcgEFh4AANYFw64HIC4lMey3WL90odQkQc4ZqGQcIWJTQAVpqAoHjGwDN941C&#10;PIg8mwtzMOkDpO4TpRlweCeo+sIwZDgIaAWAWBTYbMFZ4mv544ggib7J2p3QBIniHYkZ4AAofg8v&#10;tfRRQWb4AsCQBO052oEpx4Bl4Y1C1AmwC0+F1fhoxgcIdhDWqCbIXYZwYR0Ybm54dHyJlwe58E3w&#10;kYgQf2Jy+gCZ6wFgD4z4HoFTK4KAGIH9JgDDF5zNk3rgq4u4eQbgxAcAW254fDqYys3YB8LqcoIg&#10;z4BOKhBwoQehbRcWTQAAYYdYkQUOhBz4eBewGpOoDMJoipeoihghiZRIDok8DQFVEYmYyv0g9Ji/&#10;PPreF3rCu7ubuootyYvDSyvOS2Sgn4e3CggAAc7ue4AaDddoAW7NcQAbjmeQAfr/f4AikVAEZAAW&#10;CIIAAvEgSAAzEQUkYkCoADASBMaAMZf8vAEymUajEWjU5mswm85ik8mc5oU7iwBmkZfj9fwAez5f&#10;IAZjodwAULXcAAabwewABIIBYAGIXCIALIlDVgCYOAAIAcvAYCmsVnsuoV1n02u0vl7veFTbDibo&#10;AbLmb+CdjhgTxdYAer2eYAAoEAYACgSlIPBwPAALBgKAD+f79ADuekRer3gr9fL7pmkADxcTsAD4&#10;eUFjOTAoKloHC2aA4QjwGzwAAYHvQEAUSfNLfL0fGzdT017hd4Afb1fQAAgJ3AJAuQrubBctCANB&#10;oACoVkwdDgeAAGB0teT9eoAdLseIAcjbqbvdx+Jwr4EAayYHA21gEAcpYApimajOIt4AA+CAMAAH&#10;APheACUPcCIErUBACO+i4AHGdxzAAYhsmeACIHUAADt0AAPAos4Zg6FQAA2BiUwcuyMqIuq5x+u0&#10;hJwjCbp+paKom0SlNEpKlnaex4AAb52nIABwngc79HnFx2nq/J7norZ/qTF4Bu+DAHJME4MBKAAR&#10;guD4ABECcKgeBQGJgnUhyDPi6KHIsgKEn8eruua9R9P8SHTE5jmiZgAGebZpAAaRzG0tYGJaHIah&#10;sAAZBGFoABWCgRM2AaPHWeCEncerqncfDHnkfSCnsfzWHeeLqnKc5yvsdh0tGdyEn3Y61xiAwEAO&#10;AABAM77hWaAwGs8CIHAgAAMggC1tAcCccgWlILgYkQLAZcAGAQzy2uSoyiH2frWHkez6mkbhrgAW&#10;JflsABqG6awAOc+tngIAAHsqAATBDOAhBeHNShAE1tAalIFgOltGLvQNCUXj2P5BkORZHkmS5Nk+&#10;UZTlWV5ZluXZfmGY5lIMR5nm2b5xnOdZ3nkfUMoNF47kx6Hu+pzHbYZpG9gJeGaYiHHKwp9H457P&#10;qWuDv3aoQB2hF91AACYKJSEIOToEIMA6AAQAqDcc25sAFLGBgCo8uDknAcxxgAXZkmAg2AAAcp52&#10;GBYGz2GAU1IF4QxwF4NhOlVvwcmiapefh/NEe59qegj8nOeTZHAdtgG8dCGn91G1RpOoKbSEoKvc&#10;CQGWyo13KCnaZUHQee5t3S85Cm51VaABmnBfJxHjLh6gC+oLggkwdg8GMZAfCu7dvj3d95kSerlB&#10;nfn+0CJH60RsnKbiFGUXyHHOq4AgE5IFAI84JgSlIJgZboLgdboLAkuYCp5x/ABNYOgd6XBuDnMQ&#10;NIcQ2SBDtRcPgfRzylIALeckuBekip9UKT4m7tiXu2IsXInCSkfkVXes4AJk34QYAIwZNLWQCmTA&#10;IAdgwB1mAAAUjArhXgAAOh8Tkpp9WBgAHkPU+r4SKgNAOV8AA90AD1HOfkBg/1mglAu20EAEyUge&#10;cKZsfh2R8DqRcW4AADAKAgAAPqGoAB1K8SyOxE43WopZACwYcoH3ID4Ait0BoBADLaHYOhhQ0xkL&#10;aATIEBQQAiGbBQChF4DzNKcJaA9CIC34Q6AIS8AxyTiOUg5B0uqQEjkue+j51CS3xDiHWfUZI2Vh&#10;jPG4VMaiWihAsA+WMGYJSTA6BUt0DoFSvoMSAoRn5dYoIAK0dKWaVBkjjRcNceB0h0D8QAPyF4AA&#10;IRfA6ZgAAKAIljBEtVtQCyPATAMZM7hLwCoPaBKdjSfC5EYHuPlAA7x5lbH0Po1kngADwHyVsbcc&#10;BmDtNkL0dBsgMANLUG4GSGQdgaQrOldxSgAFONYOkaSWBsirGhRcdJ9QNAmAySoFzbQKg3bSAkDR&#10;aicSje3TFmZcyKj5HwQV0BCRuDLGUAAZAqhUOBGkNFZw+DWMGKWWxgx3iXgMAMS8BQAjJgIQaAQf&#10;5yQCD+MmAZjB74uGbBBGoBwLQVgAAaCQElZj2FrAoSYAoDE9rPkC+85KTjGD4OeOEdSJxmjaUsMc&#10;a6KxiDSp6iVLkVoWAGYMP05DagLAcAAEAFQNwAA/BODIAAOQTgwAABwCJKSXvaaBTK0jMp5kVHkN&#10;w2Q4RajYiedSs1TptS8AABIH1aQDy5KDaifiWR5kRGEfgAAoxxn5H0aIAAUALrgBhOYAAETQovJ0&#10;d9TkgXnEtPjDAuCzrtsgtEouDZGHclDJnBt37H5SqBI0as0U+CntKISLMZRVxrXFjWPy8RLwEAFO&#10;SCUDJagfgvQq4tcAGwKFfAad69ReEiQnvOkgjTqWrEWcwTN8Sh0HwoQdJ5CMSjlGsGuOQxYtq+gA&#10;GOPA+o2wJGaA6BolIXQR0lB2BUtQFr+Q6LayO81L0hoNvIRVY5rB4j1OkOUdywxrjlMCNwdRiBwj&#10;uS4PExx2ilniJaBcCyFUYLNHwPk7I8h4GPdGi4eQ7UqD7HiQWEgB8Enva+AQBizVVQwMkRnG8dzJ&#10;mfSXUaNY7yCj0HKREfs1qvEtAYA4r5mC1POJMCECbbQOAVpLi5CoAYZgAHQPYhI4B1ZIG63ocg4j&#10;6jvHTUjPIEwQGsAUBI0SITRACnae8ATBgQASbaDwEFnARgTbTOYz06WDTEcC0gAAxhtIrOoicfIB&#10;EAAbTuAC24NEZAQLOANBs7lAXkZRTSEZFXUFLKUUu46AB8D8Ke5ogo82ikCHmQkbo7m9OCMWO9WY&#10;AB573YEO0iI+jnESH4ayAJIgVAdBSAAFwIXIAxBFJAsRJqYXg2zaMl1370PelCXdRTPiMDtHeQka&#10;o3VNDQUrsUbQziLSdAADcGe0gYgjBYAAFgF04ATAUWqoxT5+HZH2rmi7qZ7GiHUO8xY2zAGCHCpo&#10;bI4BtgAHePQ/ICFlnvPCAZi5mwIFqAnV8D2kmFAVToBxt79SxgNh8iBrNUnsI+NOfUqSLuRDUIUM&#10;dvw2RxPoH3b2FeduoISA0e4HALlQAwBKjgFAGVUASAatlPjQuL2l8d4/yHkfJeT8p5Ui+O/K+Z81&#10;5vzbNS6FHZiPvf7Ah8H1GwON9AvhmjGX8N9fI6zFGzpsdrWBQc8yhk2VxTjYGwraAtSUEAGLIAdd&#10;WBtt4EQFmaRAs0cY50sC9GSMIwT52BD/OyBY9NmQVWYBWB1iYHQIUlPiV/b51h/IAH1+cxitp/j2&#10;OkOkeNqx2LAHP0IAG+kqYHLUDcEdnATANAQiNgGiRAFOopjk/MeOJMHQEPOGTibp4PGmQBzh4DZB&#10;mhvBqgAHkJCB6gBjnltnoAPEMgPgHqSnau0wGmTFDHvlEmrNxFkBshyH0Bchmm/MjEXMVixgLAGl&#10;uqWm2n9lugKAICRAJAHDzjzCPClDWB2h4iphvh0iGhoPXCHQngAFWCEh6h8EyrooRlnL1CKp/Meo&#10;OsNCawwFBNvEjCfiKDRERpToWiZpAFnJskQmDFoIaGuqpDJiKCXkmGrILABp1OqLagEjNALgGiTA&#10;CDWN7P6jPh7EAFODPAKgIlsgRAMqSgFnNjZhuBvCLMpD3gBixgBIrDrIJIjB/Dnh1gBjHhxAGCvh&#10;tAKE6B3RRB/h0ipgHB0DEAPhzmAgGOyKLgbgfDPgSOCgCGxIdAFtErtgGtLpLKmrGgFsbjuDkpOj&#10;kjjRqNrNZJ2EHoUwIQGRuKYB3B5jshtByEqBnhvCEhjBrlhprCliQCRAYtHAAAYE7AACxGMsfPGI&#10;PJ5iMjojpBrB1JCBnhzJCBjBxJCBwGiDrACkRADJAm6CWn6k9gOAHlsgQQim1AHE9gPrnANuqgKJ&#10;0lUxpJ/OKC6LviMHPiIhlhyG9BjBykThfhylhxCjzg3gagZgAAdANqSqKQuiMjQCKh0hqkThqBVu&#10;TB6BxDqgMAMiTALgVm2gMAfI1AFgPDNGfxtQUPKLzElkzh8jUAABwBoOTBjBVBUyvhmBljrB3Cpo&#10;1jsi2JAgEgDjkm5iMqor9EGgDm6EXuaodPfozgRQAgHASnIAHgVuXgGAOm0gFAJixgCIcwGGQp8D&#10;8hthzCGhjBqhml9BkhdAAShRNh8KrDPscn3jJgVANlUArAZgjAAAeATnpgSgMEODzLdrzwFSsPMo&#10;SCKh4BtrVrWjZhwCpnDJAgILaAJgfk4AELdCclajshxrfgABglWAABRBxEqB/PagtARNbgKC1APD&#10;jJtPckhwTC3oQi4zaMGmPGOsdievQOIsHzzIPHfkoCmM+BqhwDqhYhlDChpT7N7B7NWs6gMDgAAA&#10;WgQCxghgYG2gTgOC1F1JAoXwyrwMdpjCYPRAAB+SvB+N8B8swCLPZoUiMmDCZq5gBM5ABiWkGDkh&#10;/jViBB0jqhnu6AABkh9CnhgAMxQMDAAAlgNlugeIA0BgGpAsbPbzHmfEgrQoOCiNuCMh4h6DHq9G&#10;9BtwqR1DChxh2EuB4B3jqn4CXj1QCNDjiJsh6J8D9BtCGh6QlkHCKgCgEqlgJCv01jvpPjbl3NZ0&#10;QIWM6jQtwDsULB6Cnh+B4jsyGpAgHrPDKD1FtAICUgNgIgLkJAJKSgMAHlui0lsoBiKh1h7Cphwl&#10;hAABrhxm9BsD+AABthpiCnNCngJASDWAFgKEAACgD1XS4i1o2tHG0getck4gJLIOoFmjkNgkG0Wj&#10;ZBnQLiHB1CGhyh8DZMVjNAeASNpARnYIzo2pO0QqXtsSfMInUjQNwHUr8VuEmh/jWCkv0NBr7tyI&#10;wonxMDnCtkyD61MDqhzB6jFh4h8DpGpjWB9QsDrB4CC0LjskzDRHZCRATgOq0gVAQK0gWgQmJgKg&#10;IFwUiOKr8lBT3ngGRp4JSCMV2kWB1EuBqBvF8hgBphkjGB/iCgVgUkcWFOCgXgNHIRC2HwEihSfj&#10;PiJo3HhvTulhohtO4BkhrTMGjlhloJAkYCWgEJtiNvsgRAOI1ASAME6AUAKo1AMmKjNoeIZ1qzzn&#10;uiKszCEr6ulhn2dsTBpFJK9FgMJwVCZAMALVGgYgVHpgZgTlSAZuXR6rPsGSSzaR8zbW92+W+2/W&#10;/vIvL3AXB3CXCnswD0PsdWKQWiJMKhySAAABlhsqPhohtwMT6rXD8Cpw/oWH3mOSfCZIXr9ADpAj&#10;ODzgHgJCxgKAJweAKkKgLWHLngEDNUsiphnBrKPh0h4DFgBS4EZAMG2gdAUSbgRTYKzRAoUoJN0v&#10;SjRjaP7unI3B4iEiBkXSBkuB9suofxAqSFUAfPAAAAQgMj3OzDiO0WYk/WtOJGO29W/wDk/X2HAh&#10;3EXBkhtqiBwnko1gDDRAMgJFugewQkJAHQS3PXEvISSGSQVE+17ojB6jHhsPqBfBpPWU+iCpcHIX&#10;ij3L/1GgIy93SSHSFjtQ/oSjrFkXNEqh0jETJirhqBxjAiBlhh7180LPRnroRFFl3J4NuHciXilk&#10;FsfDPigWZwuPMCLJPSri3EHiJsgP1HyEAMPH8FsgRgOARgAUFYqAUAPK0jgDzh7ojiBBzEuBqhsF&#10;8vzkAAQgQlUAKjwgCC+CLBzCph8hvTqh401ACC1ADXYD3gTCxh8Pdh0HlumByiEh7hrmAh8B1irh&#10;8gAt548hxAVtpB2APmJh8OuB+gFDznbAHEIgIsbgLLFR6sFAKy8DKZPgKDIiNkQLayQG5r9LtjJo&#10;NGNpTPGr2OmB6DsvTkqBfhpFgB7Lj0BgPiRAUPwENL/rarZFDr0Vsilz5BqoyAABXBrLXBlhyksI&#10;pjpIbGDJfiUgEZuAAB2UVh2rkB3TrCZoeC0jNATAICxgcY8gWk8k4n5Tvw8ncTa5kqYBvj/AABfh&#10;tjAhkByFgBpB3EqJcixg3AbAakLSdIVTywzh0hrkThohVkVh6z+AL3Vx6gVizgMggSpEJiik+lFX&#10;2YD3DMGwWLQkknyESBrF8hkhYhXAABuhkhjjXhwDC0MjHy3CuZPxny6JPFmiXgFgJFwAIARuCgJA&#10;VOXgKgXkMgGqwi151DIRjlnNLoVvb6Q27i6h6vZv4CphmVSAABWBkhcniBwl8h4h8j6jljRS4jvg&#10;aAQqygyAfAoycASnpwiC1S8K51rQI6SLSzcOmBtjFhwBal8h7BujZAHNLgInXmwAiuCgFR6GgB6F&#10;kBz4GkUHhAABOErInjiAAApAPizgejegAAUxlDKNLseEHrupRNtJ4icCiCdwH7XMGC4xuOM6sMFz&#10;4Ch4eHxCkjRZcAABahlm9BniED7FZIdMFAZARCRAZASFwAZbGPiCvw/i9NsYiT3baCMh9h6D6h7B&#10;zpCB5hwjEB5uQKLh3DZEGQvgAlmi4C1Q/ixyFuHB/CPB/5eon3slajnhqo/7gpxo3UAgAJuixgaQ&#10;iUclyGFAFoYCNQy6RGPmhISCkVywsCCv6jFhrQYgABtBzxN8NjEIjj8p2jkgFgFCvgHH/o16tD9B&#10;rDEDHZr53gEomGvCPAB0Qp+DWCekQ0wJAtYDk0LjWB7vYCLB7qk1XjKaLgRARo1AQAOG0gQAKLII&#10;AiTKnCWodlmyF2sKL1yh20mo4kXBohsJCBhBiksB10OAJARDs1WDsm6EEIbIdADE9iSj3AegQrOA&#10;RAIm2tgJPs8iZRwD8o6DEMk2vhzoHB/scuDpIASALo1SJjL8431LQiZK7B8B+jsjVoxPRtyinh7B&#10;9iCoJDnh60LimXsDZ0ZimV0J7Dsp9jWK8OdMKqtDRCagBh+RqB+iXgDh/GDAENLIzuogJgGix0dk&#10;KgLgJVGiOCRS4GM56nuSrZkZY34GUkhMfJrEADUKBI6hfho6ZpWjqgLANVGgTTTAAAaAPKygMgHk&#10;eQxGNlDB4h5j8nSirhoWwhfhnBiyvh0lgcajvgEDOozztm1cmlQgSOXgUAMYqAPAHEKgIcY3yoMS&#10;ekfCZWZnMClhwh0FgBiJDFJhtu4RxxNh3h5DqlCtvHxDKiTAWATOCgZgTAXScXhrOgKEKiYzy0ju&#10;H9ma++cec+dedwG3Beeef+gecaRkhMw9ABziGhq2PgABlBr37QqDsIKVyuMp3CdkFiZE0mDDciWq&#10;GDNXViUwiFsvkDNUZq8hzm9Cmjnk9CvgN3XUBgPOGAH2YDkvRDWB7QsjXh8D88uEqB2eQ2bCph40&#10;sN7UmGDjhJvgNK09ElQgUeWgMXWGgvMC4rxbZebef6RsGBxh2pCBjhtkVnkEuB+9eLOtngeAOkMy&#10;qEKzw1rqZMIebdo7cCiiKmiCth0IIVOj9uSEVw3AeAWLKAUgPYqFyQCOotsnKlGdQZvXpEsh1ksB&#10;q4Wyvh1G9HhDFl6DpPREmv1Q2cGJTTy5Y2ZpTsqlnEGwzkRw9MItu3GMPHw7eElKLK7Nwj38dOyC&#10;vutrIAXgSqygUo9GFAOiACEAA8GA0APt9vwAN1vN4AMBiMMAOZ0OgAAsHA8ABEFAkABUBAOLvWFA&#10;RzPUAAV7gKUgQJgAEA8IgADhoHAB+gOWPF2PcAPZzOQAPhvtcAPJ6ucAO4GPiJhIFABxBYQAB0hQ&#10;N0sIhUAPkGTN+gkFgACAcDAAEgSWA0CSIHgORA4DywJAUCx8D3cLAkD3gCAAKXcABMAv2Nvl9AAG&#10;SyUgaz2UEWQE5EBAS/gDMAB/P9/gB+P3OuBzPEAMNm0J6PSnCUNxoQ60ABwNRoGgy+5gA7jM7vM5&#10;3MPl+Qp4vanMlyOUAJ5ntAANh1usAA4DXcSBEIAAdB0OAAIAiPOd7z5wPWfNp6PsAOiFV0C30Jgs&#10;GAAWhKNCwIzcWg6PB4F5G5L+Bi4AAAzcgAAYAwK3jfMyzbOs+fwAGqdJ0gAWBpmqABooqAB3s+AA&#10;UgwC4ADKGQYgAGQMgwADcwSzrOsMdBrqUaJWOYehwneAALgimYLhUDQAA0ISqgWEDrs7BMWRXJbe&#10;N7J0FQLBEmynKkqytK8sMxBbdgDLctS63klQUzB0m+hxnl6XQAG2YxjAAc5omen51OgBACsiBICp&#10;EBbBAYBC+gaBybgiD6BAuGQao+FoYI2FQUgABQKK4ASQt1BkppZBLds+hR7H0fIAHaerSHIdx1AA&#10;aBwmwABeGmYoAGmcpuKWep5gAzjcgmBKNB2E1GDKIApgAGwRBYlICr/SlMypTUs2dZ9oWjaVpypF&#10;1bw4bh2AAcBbGsn5tugBjfAgEYKAACwkBVSASq4f4BNyfB+oUd57Hs0p1RyTJtosdh+tyIYOAyAA&#10;eAymYcI4AANgOkVrybZtbs43ExSnLzdQanDNq6fsIHqhAAHreQAHvkONt0llkJE2y/rYv4FJ0lIA&#10;sZaLfQXKTORdiJunPWxdme5BoG6doAHHUTBtsAAghbIAZBIl4QgyjQIAYwWKYba+Jy5Z7On2eqUH&#10;oigAHocBvgAeJtmyrp2VOzTDS6u9KJmnSZssrh+nukR5nS0h/Hu9ACgMlhyAqyJghMm5tAsgx5gU&#10;gwSgijQsg6jQZO6AAGsYA8pN0f5+sMf+PZuzDLRXSnSUzzUq4rJZ41rbZ1qEbhznCABrHOboAHKd&#10;iLHqeR5RWtSBgomZ9nuhRzGwcyfnoxIEgcsYFcqBQJL+AIBwgfJ6qdzsIH+AdksrFcCn8eyFHydR&#10;6UgAa+g0DSsg+DoOgAEYQA+AAPAyrINAhFQHAQ+K70WOaTAw5sp5AADhHS0IaQ2ilDBGU7MdI9Do&#10;AOA6SgAwECfABAKegvhZz9HXBIVQAAPQPgvAAkZICByWQAUs9knw6x3LaGyOV24xhunMHcPh3wFA&#10;JEvAwBIrgHX9ncAS/96qt13m4ReP4ww+mPD4H2YkfA/D0LxMSPcfS9h8j9MSPsfp6B9D+IVF49A/&#10;B/oQACP43MTiFD4HwqBzxZGFnRO8R+C53ACkGAW+oxQBiPANAQWMB4Cj4tSI0AsBRUTplnLgwxJi&#10;1GGs1YezWSCznVIFdCrdCA5HdAAGUNg5g4x3oUH4AczoFwJgWAADQDwK37ARSAAgAhd0DkiH+ppJ&#10;Et2Pj3JQOgdqFBoDcGoAAXAyBfgAG0OYcBODMxFKiBEDJLwTAgBKAAHwJwZgABQBkERHwEkzTybd&#10;1TVTMD4U+UseZpBsDiduMIaCbhsjhG0AAdg8h3MiHyT43cZzOj+n8AACQEAJTaBFNUGYJ4TA8BWD&#10;YAAHwKlZke1aS5mWHyVotRejFGaNUbo5R2j1H6QUhpFSNm846R0npRSmlVK6WUtdSZghJ6B5D2Vs&#10;OAdBQhmDYGkhEb7aGdTLHiPQeAAHSvhJEpRKLMkvm5UoSJv5ZwFAIMjVKqYCSPEhJZF4xKBjcgHq&#10;k5ZxhgwGkaOmX2MUTR9RXHyU57K9h5j3d8PQeb6J0q2IOZ0BcfgAAkAyVUHgLQcIfBACYAAGFJEX&#10;qs1ZLlJmHWMojS6yFL0tGdHEO8iwxhtDOKkPIiwAk7P2AmioHIHgXGxAaiJMNFUrWqSxJdBdE1LW&#10;Kook1mi15bmdHaPGe42RxKzGtb1WA455gNkIAAI4NAgIfA7YQ7pYwDOjsfbNqyBWNxNijAV3w6B3&#10;qnHAOo5EDCHDjHWUodw8ahwuM9ExiBnQCJSQQkhqr3EtyYNyZxCCWmIX1N9AMzaEL+yac8u4nDnS&#10;Dj8q2b5wBd0dlcBSB+aoKAPgkAACcDwIwAAZAowK4h8U9F/v+OQcjyRkDKGUAAaQ1lvDeHC2Qwph&#10;gSPswmBo7YKANv1AmAwl8TCPD3HYYkdY3DoD0HcraML3Cf1EAC0IfoBSUD7ARG2Zg9TgFHAEXceI&#10;Cixj1AkiIfgHiqj2Acdc0huR53qHi30obnEDRJWQXcAwByPARWRhdhgIx8r2BgO4iwHkwAQAsVy0&#10;6IgFAaYEAUBZY59pOM6OgcppBpDKHEx8dz6AMgQI8BkDhMwLAmlUAthF+HwpZzOU4b470cjDHEOM&#10;AApRpreHmPlUAPAPnbBubIAALwLyqApIkoaHh1D2VAN53syB3u+GoO53w5onFdAEX0CJ8EPo8PkB&#10;M64L9ngABCn4wYBTcgIiSlgfSHjhk+0hqoUYzBmAAG8O5HMPyZg0A+B4AAVAWLqBSBRcyCL9M40W&#10;NYiw0xWo2HBUMCoFD4gXBSkBIRAgGAgJmZhmTWEx6g0TbGR9rLI20SnAOfbD5cJNHaOd5I2Bl4lG&#10;2McYgABuDCGCAAeY49VMLLOnkkQCTGRAXMBgFK6gNAuUYBkG9gQIghwsAdQVRM3tXfDa+6N0jMjy&#10;l5AcdxShrTKAAMwcK3hrDkG2QtMp6R3raHsPdUAEQDkGBGBh+oPgU0MCwDkJB8gO4SZibpJXHuM9&#10;5o8tYeA3ltDgF2UYeo2FTgMHuhACAIaBgUCWuoBgJ12oCH5P97KoBjDpnuJi3kBx8IQBQiE7EPwA&#10;BKAw40BRZ1b2sWtqFrLFGKpS8mhAeY+jDDqHuU4bw8TSDjrkAAdTXWPoeH8AMu4E6wglAmTMEZta&#10;GgKLuA94HqYCTk46mOyg6yUDEGshQaqOE3r0R1pYAASAYlZBWB+gYD0+IDT1xQ3vHICcYSvF+Mvw&#10;B8jwqGPgdp0B91zJwuujOgCI8QOKiXcI8s4J8HCGk0iHwNGUgPWy0MiG+BQI0GqAyIMGWkCI2PoA&#10;ACuA2oGB6AkLGA+AQLc+iMyH6jcK6Hanuc4MMAMAYLGAIAWI8MaRWQE401AvmM8wIOIJ8b0aEG8H&#10;W1UHAHSKEHEHS1UHiHyfQIuL+HsY6VCG6d8HsHiMMLgMiAWAg+eBANyAIAQMMh0KcH8igJwl0n8R&#10;cjMN+QgALCaA4AmSABqBkmyBI6IMA2kAcAYPinCLIe8SWSiWcHa/AGwG4IsGuHAOgG2HEW0HeH6a&#10;EAIAsW0H+AWfQHyH8MSAQAMMi9KK4BOAsIEBuA6hMA6AclUgESiSkc6MMiwKcHEde6uG0mGG8HU0&#10;iHhCYVuYZD0PiqiMiLgMEdKZi34M0YyiYv9GIn+dCLgq6AILOlkLuLML6TsL6AUAII8i8IUvKNIH&#10;oH4XsH0AGPQAqAcJeBeAwsIA2AcK4LOLOAKUqw6LIdGLsloUqWUyQ/lBySc4kYg6USZHs4qTCSut&#10;hB0M6HeHod8G+pu3UHYKFCmKEb+LuBYA2BO2wAqO2AyAWXMT4MidQn2M6icPQdYd8GmG8W8FmGKF&#10;6ABEObQPOKcAPBosKA6KyBYBGBQAACABQoYBMAuKqOkKjHYMuoqYqdCHSHgW0GiG+VWGmG6KMGmG&#10;4QwHOk69oPQiYbajPDMQgY2QgPoJeBQoKROBMtKoUBuoaAsSAsU6Y+nI271LVLXLZLbLdLfLgZmk&#10;zLjLpLrLtLupSdCvsnoHiRyGyHIIcGsG+66GoG6QwHIHWeSU8J83CMSYiTGkmgC4gdKe8qOznIcQ&#10;GMcMaJEMskYeALalsl0IQjG2WicVAMQJ81gjgQ8AKH4JEV0JuA6AwfiBYBCsIBsBUmyA+AyfiAOL&#10;MQMQFICtksa43Lwa1OKWlL0n/EQeSGEG0GWTeHqW0iKPiBAArDiA4XUAuekKGrSAA3CPQH2vVH47&#10;rNAJglmJSfAJ0hW7rOHBy/gS+ulPgYsn+IQPQHsH2VAZAXsHMVMAAniVmHEHO1UHPKIwuAiRECOB&#10;qCCQ+A4wtGczWMZKA7wtsN4OCPQHoHuXsb0OgZ00iHCHUeSHK5CVCHkRyHnCgZFPyVuwJL2Mwvuk&#10;iWsZov00SVxH0vW1An8vlGMIUZKk0e4n+T8KiAwAgREBGA2IEBbJmfkA6IEA2AoREw2tnR0wGMMH&#10;GOOAAGWGYGaxMGqmGG4G8durWKcAwAmJeBYBOsIB8B2B0oaA4frEuL+HeG6RyHAF/JUHSd8AMAtJ&#10;6AiJEAMAeIUAGASPWAMvurWMw1MJ+HmJQHe1gY+f8IOAw3kHsAiXMHfJaKW/aHWzNKqHzKqeKM7U&#10;QQGHyPQAuewoaVGwmHiKUAuTyJoA8IEAmBAKqBEfmoAOsLIU2MMzuMSHaG8aEG6GOmWHyHeJ8AqA&#10;yJuAoBEJeAmBUYEASAq0QsW6cSeHQ/8Ga5EIe1SAAFqG6dmTyLuC6BbJoB8A8fiBGAgJmAeT+1Ae&#10;WMSHQ97ToNIGiTpJQqCTWZAY+QMctA1HOLGBgAmJuBK/UhOP6m8LuAcQELnReYy0mfQG6HYW0GOG&#10;+dmFiQuZEOCOwBIm6B4BEfqB6BCIEA4AgI0UsYidCHQ38VgRqbCHCqGz+IMAsBURUA0CAwsAa4c6&#10;c/kdVOFWrOMosYqnsW0VUVWG0GQVeGoFoFpCkVmAOdG5sZWAGM7IofcBooYA4BsBywuBva2AYA2f&#10;jH+tkvgn6YjFUY+nOHg6iVKIsGqHOIcGmHIVmGiHEVWHAHYOQHgHsd8H0PCJxVKSCAeREBuBKUYB&#10;+BUoY/IB2fkAsO2RWkoS7QpaBLsQWHkHCaEHAGAnmHsGuQoAQHaKcAgA6JmAoCYUeAWBUREg0L+l&#10;0IOi9SyHUaEFAGwbIGkHmKcAUAeJeBgAqoGC2A7HGAeI8vaqYaqv2ayQSYuQeJ+ISbLRWHciwAAH&#10;W7GKkHmVsG4HgNJXiVsHkHwJ8ZGRej4AgIwobSgAABW+SRPBEoaASLOAWiSLVEA+o9aZoYiHKfPS&#10;yGoeSG+HOrijCwvWkAAB+BgKyBCJtQiqI2+tqooonH6StL3BcM0Y8H3BUi4MTgtReSQADdYe6M8H&#10;4NyHXEXP+GLc2HKqGLrBq/WHaAgQgGkAgLOFqUCMwh4/G0IhGAqIMBk5sR1O+IOHkVsHy91BWnuA&#10;GAMT2A0RUAQh6qIjqQNJ+4qnGtYykJ8HUHiaEaIeSG4HKmWZ2VOHaH8VsHeOGbKHEKcHoHYn6HuM&#10;ijyLuAgBEq6ATPDUYIPb8ioVAiiMSH5cAAQH8MiAsAQJmBWBBIkB6B2B4r3VsLRN9HekcscSae3O&#10;/O8HMHOnuGiGq1UHSHYVsH6LKJwASVAH8AYVPjDekrgyQJEAwAcXMBEAoO2BaAsmqPeJnKuLIiON&#10;sKiYXieABeyNIG0HIbIG6HS0ilEORCWJQg0JFg2L+e8e/QkM6hYXfM47qqOyQZOfAOmLuAWAOKir&#10;zCyzgIur09OI82AKck4KUJ6qGHsAEVAwWYGBARMBAAeSAXedO9USu4+4tHuvxHzZQU0WatVkdZ+/&#10;doEvwMQVAyGd8Wy1UGWHIQwHmH2XsA0tCoaAkYEBEAgSAArO49OMefAN3KnO+uuGwHCduFwGUmOG&#10;iG2QwHQHiOgAGs+Ay3i1uBMXUCGBSsDE8Krafo6kcsmn6n+nMMSreVsG9mFSyGwGmOaHEnmHG0Y5&#10;c9630QUzVSoQWAoAgJeBUBHIkBkBKBaAABuBSBoNiAoRUlxLO4vnzcnrVrXrZrbrco+pLrfrlrnr&#10;pH89a73RjO+ioKO+BMQIsGsHBaMnY3Vi299itO6e0vUwESWqO7qorFORYiTPWdNMnHqSXp/ReZKO&#10;CjGuvs3DMIUP0IMA9DgAABKA6wsBcBKlcBGA4KqAyiAcs2hHpqjgbrraDoGS9qiSxSps9mC0iF6G&#10;wGQnoHsqG1yREBIAu3kBcAwwtfeI9pYOgVFf8J8v+qeMVA0PeJuAeAOPiAar1Hc+kTDKC42Rasm4&#10;sNyMQMS2Re0HmOgHCHiIslEIsHOHWQpQ0gtg6BEAufqCEBfcWBFN5stt1B2SrPmQZbMwIiwVBQyX&#10;sHUnsdxbwaHMSgPwniqaEKRErRXReqJKqkzZQv3dbgXDNbKRcYyjPGMMMOCibr3mSj6L6BDv2AAB&#10;mBWmywhHMAqREAkIyUhkWLgMuSXPsbCHoJQIYbIGQGTuEHIHOKUMsLuicMS/wnuA2faAACSCMCKA&#10;ABMBGmqQILuHnZeAAHIGEdvgoPQAmBeSAAYA4INk66QYkn7r2H4HqfQHuHWW0HcG+bIHsnqIOH0L&#10;OAFO4AKA23kADSeM8AuLGHyASJEHkY8hifRi2W0H1qaMUHOKEAIHqyUAGJ8HoAkJmHUBGlcA1y2/&#10;HtMQ+AokOSWH66hl2G+nuHYGkeSHOGMbJO+M6AsBjoyBcSAAlZoJgAo0RoAtoNyG8HgRyFyIaAAG&#10;IHGKUGYvKwu6ODYBalcB6A2RUAjXaueYYN9Kw17QxO9UdFaKRJREEdo2LXuXsHcYiAYAMKjWSJuB&#10;dhoBVx0AABUAaI8AmYYioKcG4HUQoF6G0VmNPIWHWaEAwAecgBiUYB3VuBBiWP0Mic3MeYiHSdqx&#10;MFYs0HqsqMAR2R0BWYEA2B6wsAYA+OvrSZmtlHzrfZ8SwVqd8HY5gTXaQk8FYFY98xRPSNyj2JEz&#10;kNyfwKyBABmmyAyBpLEAmBtkOASA4fjt1nwokwKMNduPFP8GgHInmGl6sdoHMVncueTGyJ/Q0Y0P&#10;Rg8JxY0BMAqfqCWBkB/JqBUUSBqBGWNteXNPcdRgdtspaHkHIqGHGGUIcHoGmIsAKG+NIAZ4OR0C&#10;e8cBYRVUGLue6JYYuGvBYQqGyduGOHapqACKi8UoGDQBIKyByAkIMLYMwcASevxdagI9oMMHkMQa&#10;G/8GoHYOgGx3K3WqGHMNSbKXqwAI2LsJTD8H2dKHyAMLGH4AUK4A+3wAACX0MBoAkPjBILdHYkgn&#10;5GGQhQGqGGiGSmWHaaKIxSGiFtLdSMB2AfCST5PoIkrgXL1ZQn+bZR+Uxg8jbBUHUG8IsGyGMmGH&#10;30aSCIAHw8AAKAH8AHY424AGi/HwAFkFQoAHgGA2ABWHRAABwEwcACKCH2AA28XWAHi2WyAHs6pO&#10;/H3IwSFQmAAmLxYAAYHA6AAICQUAACBIKAH+AKRRqQAaTQqRR6dTaQ/X8/QA+H4+gA7nm8QA5Xa5&#10;gA3ng5AA23g4gA5JdKHC95Q56Q9XcC6QAwMAAWGQIAANIoM93lgXcAHy95O+ns88NWJsDQkABaIR&#10;UABmLBeABuNhsAA6HA4AAEAwFQgDTKlSqfTqhTnu94e7Ha7bG37Uz2k2qXfRcLcyEguDwA9a2AHO&#10;9XQAGy67U9H1DwmC+EFMgAAuDQrfgPeXzzwADgNQREEtCFAVwgJowA/aoAHk9noAHe9K86nlJ3ji&#10;6vMIM/6OALSNEpyDqO9IBgAA4CgPBACryAwBr6AyiL8Ai8gOAkFwuvICgIvoCgHA4BRE0URnYeh3&#10;uUchvAAcx5nYAB7gCfIAAwCKJh0D4YM8BwMKWpjUNTILVSEqMiSMpKoNa06pKPJSpSBIcjyLKUiK&#10;OqirH0farHAsIAGQbxoAAcR4uSfgCKOCIGAgAASgmi4QAgDQAAyBwLAACAELsAQAtKAKoH8/0xHQ&#10;coAGIaZlAAZxsGmABrnC3R8ACfiSBCnoZBMnIhhWHQABOC6NwevLSNK1r2Ks7qtHSeEXm2c8Vm1F&#10;QAG0cZtuMdh0gAeZ6rgmKtT8plAKPQCrSaqQLgnOwYhMFwABiEoV2aEacgvG0nyJKEqWzbVt25bt&#10;vW/cFw3FcdyXLc1z3RdN1XM/1A3Xd94XjeV53pesqyDbFzta1cmKYeB6MYcR1LMbhym+5RxG6tZ1&#10;LEd55RQeh7uIfR+pHLSrH9jKjUDjNiXcpQBX2pCD2xYp/41dzSz6pLSqRDq+gSBAEznZAABQDwTA&#10;AFQQ5yFIQhPGgJuyA0ORJlcpSBfN7aXI992LfCl2u9b2KufMZm0dODl+bBkq2fD4hCDSeg+CQMpI&#10;BiJn+firG+di5HYex4OGhyDZaBADQWBoFLs6IIgACjpb+BSPvABgAAQvAANJEMltO1B/3zKEm0DU&#10;yWH1GZ24fhdCHCd7knCebknSebaHjgC/H/A4LgZvwVg2EoAB2FTOg8CuzX4pvISNyWoSFd13HqfJ&#10;7AA+x1OMdtcHCdS5HHty1nc5OHbke7DoMrKnx/QL/QJkWNqQfmOY1YKnySpmQ5EBZ/tKCYAoKE4O&#10;BGAAdBuIIABIEWcgb/UEAMvMipLNMSwerwx0ltGyNo3QyBlDLVyPMwYGQMpycqN4cLBwIQXAAEEI&#10;IQAAApBI0ACICgGgAH4OouA5hkjgKEnskgOwRHfbIaJAKfDUsnKsP0fikx8DtJOPQbqKx6jjMTCY&#10;0Q/kFgIAej0BAFyJgFBAcIf4DC8j2hyVsdRXhzDbVwPYcyuAEjyOSPQfhjBwAKKONoB6axqAXheB&#10;kDpAwtAibMDYBzhgHmOH8OU+o0yxDwGw8YeY3UXgHAaAhOYPoXgTBanIBoICagFAgguGqQXJlIGq&#10;OtF4qBrDYAAMkdJJx1D+KYCoCREw0gsBQRyJhPgBvmgA7k1rIl2nyNgWMdxhRpjtRQMkdRtBtjyL&#10;gOsfZR0IILA2A6EYIAHF2BUA1BYEk/AAH2xIAA4B2PGGMN9g46B4mDQuQWRacgrgxWYDIngAAGsx&#10;J8h0qTGVhFVAAOgapYhpisGcSwchXgMAdOyBgFicgMg5I2AsDia0ppId676hLTF1vdoOlI55Dx5j&#10;uNoNwZTXRjioFMWsaQ0TRD7K0A2aIGGiI0AqdkDYJnYATBUC074MQagAASCAEJPgHHCAGUApDRUC&#10;FXH2jNExXhwDrLlPNg8KRqAAGsOZhQ4R2qEHafQgw/ZiKAKSkA0oByoAsA47ALAOAkgAB6CkGYAA&#10;RgYNCmmEbu6r0MrdW8AA9B0GDHMNEsw8xpFyH6NN4zrCggZCctABoLmzAEAfJJCRUhxDyK8MQ2wA&#10;BhDpNoL0eJWgIAKcMFsEhGwegXMiB8BRBQIofQEyNk5V2qD3irFQkY7h7EPHMPQ4g3R4NyGmOsk4&#10;4B4GDbgrwmLh5Wk2f6Z4BbhopF5UmUcc4/S+jSH6gsBYCSPg/A2j0HhwSOARQWBwA6B6FGpSAydK&#10;zVB0jeNoNcYStTkHxAmBEuwFgQk1AzYSdAGCPupNRK9pR/ymyvW/Q5kqTKHlSMO8MeA6njDnG2is&#10;b4yqkgBH8X0EYMkdAJSWO4adHhoDvbkLIBxHxxgWTkBID0qQXAPhGE8fxgwRDuLEPQbytR+D1PiA&#10;MBrhgFAcTkBMFYKS9AaTkXiQyAC+rfaUkIeg+C4DpJMrIdg4QADQHSNcsY5XjDwG+jMeBclcjrkM&#10;VQvoCAIFMAIAgrQAh/HxmkYVy5yaQGMH6Poo4FAHETBWCBaAMwVo6BwDYGhngOpyNGn1KF4SnkHS&#10;vCQfakzZGFG8N5g44RyKEHMOhXF7Sag/B2DsAGQEej1H2cQcWWwADPHMSsdY9UUAERA/yQwCqdGi&#10;KYPcfRcAHgGLsCcCgH9Op1AABEBBH7QoLT2aXRZIz3mMySXAfA+SHvgUm45lj5HFIAL83hBCFUKI&#10;enYhqVhfUDQrwCyY4w8UXjOG9Ukco8njJmIOBkCKdgcgdMyBoBx2VwYAaZQ6/t31rLsSYVAcw7yT&#10;jOHBUkbWT0WD4MKUNA4HgII9A/xEAFBQLt/TUAABQA5DXdQ2AMgo7R4GFGqN43QzxsjSk6NQZhFB&#10;9nxAwB4i4LwTGVCIptNinyCIQe8YZ65ziHumMGOWogABsDkIWOAdOUB0DtOSPN08ONEFWqnO97nV&#10;JolDL6B0C5Fwcgqz+DAEmPgTAaheBIBtBq279rh23t3b+4dx7l3Puj5GP917x3nvXe++GqS0pMeu&#10;SitjzbkOgdyuC2PMHQWYc81wADrdISgepg7XkPHzT+aTVD/KTZC+ZIppSDsjng+N7esjSoPIKAoA&#10;7MwHgJLsBQCBNQMAXR62EgYKKukkAqj2OpHwEHbgCaZH6VGk99dzQtcjT2pb60WpM95xBtjqygMQ&#10;bnLR5PCrMBkgd2iPj+HuSPoQABwjyVwPHUJRgD5ktIg0vICQCyGAWAhwwEoRJzbQdYBhkQMOsO+A&#10;aEZB4vqVq7zfRKJQIeg+AtYdg5IbwcyFQawcJWrdZ4w+IrS1RGan4rT+IuwDwChswFgDpnIHIE4G&#10;TioCLi7ASthdBdwqhSYfIfhGa14uAeIeo4gch6DowcZhQbodDKDxouUA4+LYrgJjC068Tnqdw/py&#10;Y/5JbVggqKRmb+iEYCiUQAACwd44iRwi4FYHIH5GgEKF4AYBSQwAb4B1IvpPhPqFgdwd5FAbQbYh&#10;aTaTgaYaYapGCWoDwDgi4pocYcoswA736DoFYyoEwEIEh+wCwgYA4eo0odipYnxBLToHSF4nagy/&#10;K/Z8hjAfQrTUJ4Ye4dw+KuTygc54YfUUYoQfw0oBQCooIAgBQvKnofYe0CodI4hPZSYBikgrYB40&#10;oaAAgqxRBA4YofhmaZaEYLIDRvwGx9QAACocwwYf4bZF4dIaJQgfAd54YAgBhBYB4Eo7IDIIB+IC&#10;AEpOwAgBYgp9plpKKhB35jQZjSwAATYaCpIaQd4rwCDtIywDBOwLCzYAAFgCQ4SADI7fh3AfSeAe&#10;w7ohA14tYeQ+IbUeoAC242gbw95FhLI9ZjSkQo4AxugfkBDApGDZxwQoIGKc4GwDwgYGoELXgD4C&#10;JvxEDQkdJkZqg7okYcwaQswaoVQZ4q4dQ4jEoi6+Yi4C4Gg0IBIDKtZ3T4j4zvgqoqwhxGYb4Z6e&#10;4YYU4Uj8QZaBjNJFAByKoD0QACzWA74BgoIBSCKmQEzHwBQEyVIBctJBADQ0KSBvwey08Zw2gawc&#10;hhQYYbKe4aQcaTgcYdQcY4wegwofETSEhjSGSFY0pEJBDkA74ApmYGbPAAALYHYJgzQEhZgCwB44&#10;Ru5/xIb4rfztiSZfq8EphdIo4ewdp4YdYa45IeAaAuQe4ZcwgBIBIvIDYJZoAB4F5OQAoCpwymQo&#10;op0a4uAbY2ZQoco5IVAbxQgeB3QHYD7XgHQDTi4HgCo4QEMMQghJYrBSYdYfB4ZFo4gcIeArwbkN&#10;ipQdgwocYeYxgeQfAh4AxJYDIBQoKZRwwEQCI4QDrD5OZ/ccwgptYqwaoeB4YVYcwwocQfY0oDgC&#10;QmoGwCpNYKrewjABc0TtcAgoyqw9gg4dgbh4wbgXbKjGA2jMZA4CaGIC4H0QwBgEYiYAUVxl0dKS&#10;rQ6tpPkSxd75RqJIweQdgk4cwardQakOoc4abKjWAoIFQHyDim44Qd4bwhciQAAWgfRSYbL+4fgD&#10;4nIEgA4oIJ4dYsQFMTwggAQ4gBLtCdAEUQwBYDBswA8/wnydRPhA7aU0rtZbh4LJbJobQ5gAAZoc&#10;6TgbgcJF4dphQ9wc4o4fIeApiqgqwATMwnwBBGZvBGYAQAkWoAQ+JABX1TTjQAJwwCYAji4FQD5n&#10;IIAHYHBNgEQgZmQgpDsdIph36042Ah4dy2r8QcDKAaIaJRgeM+Jv4mgAAEAEDXgFwFInIiQmtSI4&#10;weYk4abpD8Qd4sQdwfIwbOQkYAtGsZaaS35xBBYDIBYiYDoB5swEYCUoYBQmoBDbRPYphtZSYfae&#10;Af49qWcpS/oqDaREREKFkIVfqGleL4VH41dWwpAcZ5BLwbie5Fok4BD1Qz0DoywDZaEpAiZI1Ds1&#10;TugrhuQbgdBV4dbKAawd5QgeIfx4YBo8IAD+lUgBRNZwA4QCYBJNYCK6SdDYKaVLLx4dZ4waobga&#10;wAAX4ZYYRFgehF44A7IFIEZnIIQFtVoEcRBxR1I/YrQdgepuTJgwrgZXAdId5XAdYdwk5f5uSiIA&#10;ETUTaKpirRBLR60p9e40QAgpj34oIEgDqmoIIGBTgFwEKVIDACDi4BliNjlwtw1w9xFxLvhdsglx&#10;Vx1x9yDuBJwqVLIkZXQ+IdYeIwrogsQc4dp4wdQd5F4dxzUGY+LwI+LWhGY7sC5y6aQ/gfJqlgho&#10;hBznjcJoi6AA4uwCABcKQB5vxY4iYDICxHoDYCwi6fhOQB93tPaWJKa/xI7I7vNjbfMFF5o1hqEx&#10;Fq7wgAFEbKAZAcLlQeIe4+KY4iYAwf4vqxgwYdwe4rwdzl5GAAZSbXBBxC7nZCMMgghBonV3UZgB&#10;V4D/gDT+4CY88yTHD94v1ULaRQAg5LIkZiI4gc7w4s4cqFQbpg17odBg8K8Z4AxUhAI1SdJwxY5O&#10;wFQDkQwHIEhHULInw9UITf5ehkRjLqYg5VUvFagapR4AGHVoQdgd42lO7gJAhlEIpJMIo9REBA4o&#10;ggpu6QwCoBxvwEgCg0IDBGYvU6Am1/QDIFAyoBj2g9axIfoAogofS4ZMzIq4NsQ2gbAbAlbSBg8P&#10;ouWMh9wEkQ0/JmcNZFEFwkb34vIDQCQ7IFZ+FlovQlkZxBF5ZGgGp+IBYDZvx3E0z481Ih1ywdo4&#10;gegcxuQeobg2gfRuAqZSYf11wfwfA4luYpEbQoIBJGqmQFJOwcqSIAAYCWoZIeIh4aIdorQB4fgp&#10;gKVGoF61RO4cZuRFgwYeJFr9A0oBwE5OwBwFRHoCU4Agj/aEhQK5MjAg58Ag58b5ttC34ZyAoAAU&#10;gaolYcsWQAAE2MAHIDhswJgDxOQE6Zd7BKlfSGp3iHIqwehq0hgxgaodRF4as9gtAxi2J4a18Ukh&#10;YfofI4gBRJYCoBYoIE6k4AAHIgQjADRswDoCImoBydVHwoQqCkDwAeZ4YcoaAswa4Vqjwfiyqs0l&#10;QkgGA0ICQFiJUVdDl6JbV6lyNjR8LRCeGB78QapRgZQVgVhMQZZRAfzooCDZoAAEUsVUpA5BYg4A&#10;ssmahOQBAEGRoFQnIA+rY0QC7i4dYAYo6XIuQZYcglYYgbcngbodItTOIuA1U3RmcVxmb36Qz9mB&#10;RA4BEyZO4BJw2QZnIJIFwHpmwDamsV1WWEJqVPVg0dV6yh96Wnj44wQuAdwcBFAeAZ9k4X5hQApJ&#10;YDYIh2ACAGBOQA7iBxSQrAjRYAGS54YZodB4wVgbIhYbRiLjSm+p8lwAAHgCxvwEOiIvw1DWgrRF&#10;o+IcgegwZMbodYYc8A5qYq1lYvIDIBguwFACJNYE23oEgCZNaY6Eb+gu2D5A+GghjkQAAUYbswgZ&#10;weAh4eT/wAAFwCRNYMiGIGtm874pi4OyChBjbqwlAcU94YwhYeQa54wAYdI+I8694GwjYBwFDi4A&#10;6+wnyw4oQAr0F2CBwg0xDz64YAyOooTbFPN6FjRJlfG1whxXgeg+LFwswcoa1oQdQbpWuzKFTWAu&#10;wEoGAzqm47IfMiAa4eQxgW6agamAwdwDiVIEOv4Kod54wGIAQrROqQwBwDY7IBoER+IA8z6IpAiK&#10;ry4ka/gAKkrkGxlPBEeSRI9PoAAdI+7owcswgY4bzKgbZtorYcTWYd5YkxIo4h4ggh8MgkYAwBIo&#10;4AoBYg8P4qz1b09wnQpwwBAeiEYDgBw0IFwFTHxSpswCICW8mD9ndRt1zZsUG5YrbkZMQcUwgaqT&#10;YgyqwFAFBnIFAE5nIFQExnICfXAqQdgeTkgcpWrhItSxZXAegf54cyeNNSA9tuYgscxmYC4BQiYE&#10;oCInvShOwCtmt/pmeJQ0xo53ES81OyLAZbMJVDwpioYsQYIbJREnxF4CHLoEICjmYDSVJ1Ymqh+k&#10;D4eyqhjwKYNsF7odgswZ4dJWo44wq5kjadkcyQySIu1m44Vm4j6Qoj5lVtAewuAbwcRg4YwZ4ZA4&#10;zA7jQB4j4D4DklIFCl2QBsyaIlk+h4lrIhAeI2gc4eA/BE8Ox4akBX1fA9omJSYmBi12JqfntuJm&#10;JmYCYB4mtVFVQGAG5ToDZ+OjyEZDk43fXqnqvq3q741xnrHrfrnrqSlPZIOBqEhqltIlkkUGI4eh&#10;g9w/S3Yrw+eY504rhFAdeIDwYwsa4wfqTToCbi46hv1wZw0Yox5v0/wyI6hNaZYuwBEQD35mYBb1&#10;bnc41xuSWyj5JbRx75HcenJpopVyYqNfkFDQquM8hFmCgbL6TKIc43VzIwoA4kYg210hBXjNApEc&#10;wn1Gr95Cy0hxdNAgpEBCJCeD4vK0MYllksJv2AYms4ZvySIj+8t14kYdXU4bsBt7ocrKAbQc6FRV&#10;SLb7DaBxQ9I0RorkBBzbHxaQwEYC7XgHgEysoEjnRPAoJUJH3cPypbsglWwo494+IsAgDmADVcDZ&#10;ADDajJADhdLkAD/AACAETib/i0UiYCi8Yf4CfwAAgGAwABIMBYABAMBUkBUnEAUDYAGwdFQACr1j&#10;72ZjTAD9dLrkAEAsTAoEAD8AIBAD0AlGdgHBIAeoHoz+AcSeDyeMLcDgADwsEPjoADVlAA3GYysg&#10;ZDM9f8fdbrdQAbTXa4AAb3fQAFgaDoADIKB4AAr+iQNC4VAAUF4okgYCcTpMYiuUyWWjD+fsffz7&#10;foAfL2fYAfbyfAAeLkd4AdDVhztbripbibwABYNowkG4rAAPFYgo4fDQAbIBoy1cTuADXc7zAD6d&#10;T3AAbd3SH7x04g0wAAzzfMRq4AfwWlYHD+RBwqtoGDwQ8QOBAAfAGiT0fmjer8fgAez9/bRP2e5+&#10;M+ep8NOeR6noABuHc5RhnOuZ8gCAYABkDgPAAHoNraJQNsUEwGqiyqlMujESIgzDLIhFaLs2iEBP&#10;2eJ8u+6p7NYejnHMeTnHCdytnge0bH8zoAAkBL4hOCbFA8CQJAADgIAcAAIgSk4FAMoYCAHCjKsq&#10;jZ8nq754HOeQAHMZ5xwWWhqoifSIBKIbHA2GUMAcEUnAMCL4o5FM+z8h8S0DP9B0JQs/xRQkTssf&#10;tGPkfi9wK6R3nxBRyG0bC6F6XwAHYZxoIicDZAjBIABABaVgooq8ACz4BAGowBywkAIsGBAMr+AI&#10;Ng454NpibkRF0eSBGaeCBHAeB0uefbRguBT3AwBoIgADAIMUDAGScCYGMHEMrAKA7bAQlYHAUBgA&#10;AsB8nSY4YINuiIBKUyaKRIAF6UFQ1AMteyK0REl93xgGA4FfB8r0AB5nS5x2mghx0lou4BHs/YNh&#10;04AJhkmIEBOxQCgmld4vFIbQUacR4K2ZBwocZafgAZp2ucnCPg6B1zAkqiUPE/h9L2c56HqAB3xn&#10;kL9gWpoAAuBaohECD3BWCjFA/plz6TKYEPiBQD3ABNVPpCl4UUABunlMpcnEhxjHXn5pHvCgNgbK&#10;QyhIDAAB0CVzAgkaUXhesUgDFlEIme54xsdpvnYAB2moc9OGS2QAHk74Jgy9wJBIxQIBcmIFPPWd&#10;wHwe0yngbZtNAdSgAE/QAAPqQHBKEiUAoC16qEjKJMpv1CH8fC9nydzVnqc/Fneb5u8ecxy6Adq5&#10;q0eCpHrn4Bn8oYIAQyIGAI91wSkcACpGXQEtGaIHpWdoKOHECVjAAzPhwCCogeDIKJICbBgLU6Io&#10;uf6tPlHbUHgc4fYASJAEAitIBAD0pANAaScAsDV5u3T+mE6Q6R5FAGoN1NIvRll3GyN4uY9R4GcH&#10;4acAwCXmgCAMdI4xowBFDMIAcoYBkruqAcuBt5J27HuAcAJJwCh6QGH0A0iIACVtMiEB4Dy0gDAH&#10;QoPAd6CnfOHHcO02Q9B6DtOeaFg48znDrHbFgkR8QRAgBKAAFQKATAABiDAFi0zEmUHWPE5Q1Bxu&#10;kG2OscIABwDyHQVI/jqgGHxKaUYfpY3cQPAUANcAE4DnTAaYoEoEi/rQfkAwA5KwDADhdA8ijgJO&#10;GUk8vpgaKx/EQUYRAbw6yHC/GwMgAA6x7RYAukoAAIgKl/BaBiNIFlsJdb4vmCDA5hTDmJMVQaA0&#10;AoGIWO6PozxxDWj0sJx4ATTwBNGSMoyWTuKvm3DEAp8QBThImyIdw7IsDeG48UsEJ5MgAAgBE9wH&#10;AOAfAA2+IQ/zNnyZ2VJz58mCmgH2d8fc+z/H7H+gMiY/IRGfH26lZZox+0EnyaMpQEwHLSBOBoEQ&#10;AAWghBOAAGYJgWgAA6BU4YBABFGnC7ZQ8oJfyfmNTGmVM6aU1ptTenFOadU7p5TYixG6e1BqFUOo&#10;lRajVHqCigixH6FGfHwPk07g0FIIQUPMeyCh1jwcOOMdRAhxDsIcOAdZAnulDN+68D4FC/gUAYtI&#10;CNbTerbN6u4B4C1zAGdoP+Q6gG/L0XpKGYK/18WAsFL5QbYJgp+lDYCX9hZOorRMvuvdLSIDuHoV&#10;sbY6SvDaHWV4bA6jZDpHeUAfo8kbURNGPwAZEAAwzAWBJKS4io1lO40YAqri8W4nDSqcRl6VN6JG&#10;A8A5JwLLRaOApbMjQCFjRwmUcw7I+jYNoAAb46CHDlWQUtMC9bV25IlbciULaVEiLxA44yFAOvmA&#10;ADkEgMQAAoAyCEwADTIgLKhXymFiVCWEsXY4fFAQADuHkasag4C7i6GcMEAA2xyleQGR+QsniNWP&#10;XqiRV5SgDNUAaBI9wCQGrmAQkcADlkMA+BEDNaY/CRjzGopge45nFj7eeaSgZR5SsHb2OkkLjzwl&#10;IIgPPGY7C4k9UaA8B57gPgenoDAFsbQNAZbmUIow5RxGyGSL8YDBxxkOBCAc+IGYCpTAwcMCQIqN&#10;gQBTR8BAFTI0vl/YRFNjCxTjxuO4cM5xijbNZBcpY5BvgAAcBRcAKQi3uAYCQ4BT1zDYHgfsYg2S&#10;gDpHGVsB51Wj6WA6PBn4Cx9H7HwAUpQ/QKEnAGCZJwBE7korSQ+Gp/DNFSP8UuhpUtZj1WWfLW4+&#10;HUj2HudKqxzhzj1OkN4eqNgCLiAAClW4AAdlsAAE4DRkQWPjJQlwAhk7HSdsUvnbCfz9H7HpP9tL&#10;PxxjvK2PEe53x/ABI+BABTSpaAVrsSRVRV3bL9T4nwiA9R3M/HUNsuY5hnPIHKMF4oB1ZApCZk4G&#10;RfwEgZiEAQBZI85Ux2zUi/ahUUD61uPAeiZWXvNjjFgdg8ytjsHumUdw5XkDtGkNQo42jagMHI4s&#10;CmwjptWN6AVChSSIFVMJPkqi4AC5GImBQyI/Mnl0T2LcfBQCDGnH1wg3q6QAAlAuhitJMQM6BXPc&#10;YCS7gG4hiIAQqLWD4pH7SAY+NeLeESshKJe/F84mYsLnDjFRFln7HrVbAI0XFjiFeTwfw7EbAaBQ&#10;3MCYMDhgNBoX8A4GkpcX3QafO8WBnIQAALwcTyBtDxQUfsj8h9QGfPEZ8e5niQHhSofEDgDFzAoA&#10;me72STgUgVAuWSBRJFZJapYUrvBlB0M+AAMwdCyRhjqTKLYdhe2sEnC+CM4YPQLJSA6AkpQD9rt8&#10;sEihf6jz/2mwCNwoA5BjFeHsN6LABx8GfWjDjxM9QQvyASBxKSAXHjkNqPUdeMR3nmu2D4gHgQqN&#10;gFANFdgDgJGOCTCJvtiIkTiIB/NOjnh5jRh8h3jlB7BzCBB7KuipB0iBKoGfrVCJB9nbB9sbkiCI&#10;h6kSB8ioj9kpBulvgABegGCIBtgGiRh7sPgAAVgEiJAtgCjRgZgIiTgFgOCYgEgJFpCoD4h+O+nH&#10;hvs/h4hzlkkfHmkJCjAApaQlK3EogAPYMQAEiomrD4oYCRktkuCKPQEyhwBzk0hphts/hhBmjahv&#10;LnllPTABmfpLjVpFIVMJkJkKFXoYwxiUAIFzAIwljpgJvcgLuHlzh+G5h9B4ChhwhwCtvVFploHV&#10;GbkDDTh7h7Hfh6iBD/EypMilB+J8J/DviLCjOED3MnldgXAWKPsnjFISiJLLI5hwi7huB2k0hzpY&#10;j5ABjRiUj4nuuKCxqfijqDn8CJD6ChgKgElpARgIjhmZm5gLr6NAADq7puABoBEVL8l+RyETDMN8&#10;NtEhqmKFEFh0o8heBrBinEHBKSMxsRgLp6AVgLHXt5FpJgJOl/u6O8yCONCLkhiIB2MBjiBznihv&#10;B3iBBxh8HlsZCxCPxmJCiMiKKVl6pxG9j5B6HCBzCgB6OPCjlHjuMRAIgMQFiokhjPtvijuOCetX&#10;iPCKsbjxEVp8gAx2h+tZyYj9LUtbiJEKIGj4gNgKG5gZARDeAVAPoygRgMp6AIgGjBq+u5O6k+LJ&#10;SCyuSuyvSvywSwyxE+qfuKyxyzy0S0y1KbyzRzyyO6yMGREBqGD7jSNYn/ithyB1HFhsByBuGWhx&#10;E2AArbiZAUgYAAATgNgRjpgHPcrhFzIGiRpMijEtOerenALWLCvgO7KZSzSBpirAKlKYK/ONEVSB&#10;N8iOSDi3kzIKgABnBwE2BtB0M/kelkv/osB9B5EFCPiJgDq6oaCTgEAGiVkjlwKUpsktjCKUi8Rw&#10;JuLbkKLliJCkmQClKULvgCFwJEiRgIABiTh/EwgAB1B0lkh0HlAABzh3nlqrjQB/KDGcohlVilGv&#10;ruHbRwiJvegEFwDIHZAXgOjHAUgLqNgRgJiYt3EpLWKXFAzPrDE/tsqGjRrTEFBrBxCDBchlMshs&#10;BxnivUqBFGzpRyjNCPlXClLaAEgHCTpHknAEH7pwilAQ0CAAAfgRgaJagGPci8jvp9Cep9j7i9pk&#10;D5FGh5p8tbNPMAN0i9h7qnnVLyAKUmgAAJgJknMODBt3iVl4CJLOivBpBfhfnEBqCeADB1I+p4D3&#10;AOgbgdibAXAXNAASL5E8j3SsOLlETPCxCIB4ByHmhwhkM/h4KuCHh+jTgHlmjpgYDgB+MvMFhvHm&#10;y/ORBtjlB/h0mfgIEBF6tXh4ACCPh2vtTwgMlzB5DAjn1Bh+AHCRh9EtDnmctdDRh9NYkBpTHUj9&#10;C9jND9gBnUgAsayfDTj+iJh2zBiHsPQwAJPcgbI3gtgNnZAcFtGjomOyyBs5R0xzCOMbjNqnFGh7&#10;UeFGq9CiJuAGIlnVTk0WvuJfTSKXU7B0Q2hmM/h0hnnkB4hpC5gGgKEpAVgpgXlpgYCYgDVSF6p2&#10;u4oH1nTOS1qWpRKlCIB1B4IsBpBvC7hpBviDBpiCgABxB2lkh5h9DTh/B5kFADB2CtgJB3mfgPDs&#10;RIiPgInum9F4ncAECLgHDDDbTlmtzJAFiTgBAIkpBzADiJBlh/jpB22bUngSDHAOAQoygTgPzFjI&#10;PcmswyWTzJvVlYRxKURBrcCrl4m9zplAVoStttSsR0WAxx2u2BJhx1jSS6h1BqnFhuhYuYB9BvjV&#10;l0FUD1EigjKPgE0Xs3Pv1rSZhyn9hph0C5hrMhhsB2DlB2teMKiIVSCRlrlzAOOjAQJ3jAIEDFr7&#10;Gqj4gG1EAEnaWqsK05E+h4UkrqQMAABgh1CthSBxvQgAiRgmgQCYgfl0KOAICJALD6CKmQSA0FSb&#10;x2Cch2mfh2KxGgBsi5h3hpnFh/vDNAIHAGvqp3ATDFAEANTvAIEXh7opBulMB9HfHVAAlwAGAKld&#10;gJAXV7QjldgC19iQO4QUCpB2Gfh5PyDUBwjZB6hxs9C3kbAFAMDBuHjFAFgNCYgCQeScD/CIWLi4&#10;B4i9o7kFBlh6C9helWGgT7AMWci+TcgAAiB2I8gRIXABIkIiEL0ngMjhh8iwhthihhjWBvDah6Ne&#10;ipJuB9AHDBgBm3jevdgLUnQkCYgMAMPc0oDIt3kRCKPjo+hnBpBogABpBty/htByo+h0kcCjgCDP&#10;h/gBjTiJkFCki9jwQHzpEJiQIYCUNqAK4xpagNDgHLL5ATAIqNh71egABkBljZGzCtp8CIQxijM2&#10;CVkmijEoiPgHjcNAQeCmkKB8h9Dvh0B1jnBshtHD5CijENi2i2DBgMAMlwB6B/IsBnhwk2GSlkh6&#10;B/t1ADClCSxkOeDJTNybpxmciNMMJNJ6gClzANAGH5ATgIkMG3HZF2rYsdy32s5Ts3Ssr9EvPTiP&#10;uODRhsh0DahdBqx5lJkygRgODgATL4ozAJqNgKFnF7s5kS0F2xKjm/qAC9uPEeB3nF2/M9ByB5nD&#10;h7B/jTh+ABPTZgScwH5fjQUlB5sBCpB3jnB7yTChChgGykCUTh5U2yUQmQzeTeC3jOSMqD4pqEKD&#10;sIS6lGD9lGDPgEoSibAHJIZqAaqRJagLi/q6ohTIxy3cZuvg5vaVaV6WaW6XJiSy6X6ZaZ6aO8y2&#10;r8xmRz5u5tNeIJh2igBrI6gABfhriFB75QC+ATCagUgOHXgSK1CbLkTlGvRxTURz6b0ES3KaaUqc&#10;U50G2vmAvgxmRmB8sah5B7kFBvh2nkBnTAgABvNJFOB4osEEwRmhJNChgFH6CSTfsQu2lZSOEtTk&#10;FYTnTltQRB4vKWMIyaDPh8y61bjPgCIAwKGfi5CgGTHmlIjSRVspC8VTl5T5XOjJQIq+ZTABAEpF&#10;gIjIgSgMDgPEr5AWAMKNpeDIl4Oel5awLBzTWwqEtYi9DThrhxM9BcULiBhwnSYWGfqGj9qXmRaI&#10;iIlVEqiVgF2fwFDIpvlwNOi9gOgIPcgeARsUXnjgAH0VzlCjC3jPyXsiDR7ljSVWDQJ9qnjvy555&#10;juOdAJp4CSMRUr7RF6B4ByiBBvBkCFB0hnBmGDhqYjgFgHIhASAkAlmjgZC1QjiYgCvd041yoITR&#10;FBF9h4rsI9Bjs/h6Bzitq8ClAF7yJ3ANDBthDPhuhqI+h2BvjlB9meiHtwohjPh5AEClBwWTEzRH&#10;nEG3GDgLD4h+19h/qUMaaJD9qFD9iNCIChsMPvbOGcgFRVz2jR6eivh9iIFkijB5RvD3n5AZGngA&#10;AwAODFAfgKIhAPgFCjAHzCZ5aravlDVoUEk+l/zMJOWtUGVeBwIsBshgC7h13jCehzDpAJEmNkgp&#10;zDgLAXC2zBzpEuV/bR1yc9bc6WrAFli9kEZFByHihghoBlAABohvJoBwQPN0Gf0RmcEKAIh+iJAM&#10;LVAAAQ530nixgEVT3OKWADsb3qEKAFzeH1iP1MFWzVh4KIkF1ADnmpAL6lDpoyKSAOk6xFT7ihqU&#10;9sSPSPJuFXNrKVGjLxLyijbPSOkuNsbcWuc82wZhd1ataaqWjOTVh2hvHDhuhdlMB6hri5gGB5DR&#10;gJNVgMAmjeAGAVG5oWz6nbNsh65DDWH99AIsBqB0nD1IkbK9ClE9D4mZkpXIDB7uFpAJ2ZjuTCN7&#10;SAVxbdRxvUjRmXkFBho4gABMBvXC9bggOlge39G6AJiRgOAEPfl66vJOVyDKqBtwHBmga1AAcCk0&#10;h7Rfl632iURxUbDBgFgNrYgPjBh+gCEbQqM/h8B3nDgAh5jpLhlpE7Ca3/DhgEAJUrK8Dn733ret&#10;hwnDh6h1C5h9h6CBABgGClAGgSi/gFAQFd3ojhh/gGIhB8sbwKiP6zjRhwon4kBzC5hq2QC6B9CP&#10;xUI1AHiRgWB8itgVhzDagGh9Gfh5vYCjqLxDlpRRHmhxhoBn59IsAFYaLWiVh7VEB/HaT5maFzAL&#10;gLHZUmn5AJUob9E9mRQq4iYjI9QPEykA1aiHnoqAGforcaMakJqVDjefwGp2gDEQlz/etkgPqPgV&#10;gOKPgXgMoyh+h6Chhl5NI9fHHnC9z8m2gNlnmkGjtBEigIlx8GCgiAAQAPx+vsAORzvAAM9ouMAO&#10;VzPMAPt9gEAAgGAIABcOQJ9AWFN13N4AO18Qp9AOLAMEAUAAoFgcAAUCgMAP+LACdTt/zp/z+bv9&#10;/UGdRaBBIDg4ACIHhoACAHhkABoIBUABAEUoDgMDAABgKNUCdzuczmx2e0WmeTt+v1+AB8Pl8gBs&#10;ueSLpqsQAPB8vUACYPiMACgMiLBhMQAAJgkH0W1Y/IZHJZPKZXLZfMTcAP5/T3OUN1PF3ABqOduA&#10;Bwu9zgB1PqFPN+PaBgF+5uhTrO2iNQN9298vR8AB7O55AB5Op3zcAxaohMAAcHgoAALl2ehZ7OZv&#10;cv9+0N/P2ev+CAC3bXv2/yUObRoDgSBBMGhIACEKh4ACUNCEACwOiUAAsCDnACsAAOWsyerMxzHp&#10;6osGLPBLMwjCUJwpCsLQvDEMw1DcOQ7D0PwWn8HRBEkSxNE8URTFUNRGtMILREUHurCp+RqAB6Hs&#10;2RsHGboAF0ZxgoeeZ1AAB4LPkEANA6AAZg8FT5gmpwHgMrQBpcyEWp9FzKxfDkswLCjwsfCEXrEs&#10;cuzBL8YKCoaCNqdh5oUbh0nCABtTouh1HA1h3HSAB6nmvy2reAgCq6A4FASl4HgY54GUUA6aK8mo&#10;AAJAgBgGgQCvcmYAoFSyBJUm1LN26byO4AB9H0uZ5noekbnkiR6ngiR8Hovx9Huua3INBx/uo6aV&#10;OnAicJtAyirMoaiQGooCJsBoHqUDILKkEj8gAGQNBQAAPAeDAAASAgEUqASbTAtMvzQ6zIwOoDON&#10;qfa3LocbTlsZJftIb5sL2eyJHyfZ9VM8Lcn88aWXG+IIAACIKOcDAJApStN344oKPiAAcBEF6/gu&#10;/QKMYl9DKDMUGNvGLsu0nq2vMoCxUwjQDANUKvqLUqLLMep3uSdZtx6dBpGiABzmQYqLgOmQTCSJ&#10;QAAyF4YOfhqvATRTIQOzV03PLVkLOeBxOSbpiNOeRvNGBB9J6AzwJm3Z9HtgJ4HQ2R4nqe69gGgx&#10;1gJgJzgQ2p0gcgR4Am6R6glcZ+AdcYAgYroG5FxyBAbZyX8mA1Mcom3AIEBmJgUASBXCjQEUsAB5&#10;n04JuHY0Zqne4pjHnup0n8rp/AeC4ABgCarC2Dj5B+CdGhIBaugiAqyxRLKcQVrTNeXLHmzAAPlX&#10;PMSxp+ix1m1IhploaQAHebE/b6mwLhMCwABGJwVgACQT/PAfj6vB/pzPNa0XVFcMQcdh4NGa44TT&#10;jKGsM8AAvBmjGAAOkdw6wAAVAifIC6AYGgSOcBEBhSnJKKAeAUmQFAAkuAS5d+CBTqgCeUARBiii&#10;jD5YCAFW5Ax2jsAAPccw5jhDrT8aI0Y/DcgGWgRcB5jQFAQYVD5RoAwGHSAGAlccHCugFASdKKAC&#10;1KxRAAAYBSjQCgMAbFcB8VADgMUaAYBjCmDk6cudN/DWF1tVTUWR/L+UWpiHiOk4o5BnEOHiNEcp&#10;5BpJ+AaA6KgHAmgsYWC8pwBDFk6Ja84tB3Shj4Ion9VQAB4j5OCPktscFnEaAYpwBTIgEsxiu5c6&#10;jNy1oOlQ/hNCviBybHtCwAAxx1jxAAJcbg6CDnBAAC0Cr5wcAWKUEUCx0gQgKWMWpNTVkCnYZVDy&#10;GY8m6jyHQcUeI4TRjzfCXAc0th/F8bWRo+KjQEgRXGAYCJuwDm1H0Ptuo/B7lvH4PNUYAlFAMgsg&#10;VmRcF4qpbU9MARGTngWK6ANj5NwJlKH0AuKg9ABEuHcgwdI+S3jmHuwEcxwAADiHo3UcY8jij2Hq&#10;XMBw+ShgoAcdIIQIXzgqAWRoCA8x2nCHYkQbY55dDfHQn4c466Zo5NkAYnIHAMrfBkDFp4FgLrfH&#10;2gweo9m6jshi6Uea/pZHgJ6e5cxOS3FvVoQocA6Y+j4AIbUCAIHzgJiSgUfRQx4v9AAN4cw4nSr9&#10;iu5NTBAoTM3UpEsmQGAMFSBcCR9YLAPAnl6BcwQDABxUqkbJVxwVBqVdJQxcbUyXNHIsAefama9L&#10;MRjU8uY6x1l+G0N9IgyhpjfgSPGmYBQIlzACAtXABFBN6jQRpcRXQEgLik5YtbWpXTNIsso2xPQC&#10;0PAA45RQFwFsRBIBIDgAAOJGP+Ao+QClxHKfvKoyUbC0o1LfU82Q2R0EkF4NiBA8B9nBBSB8/wKQ&#10;MGGBKBI+xi4utZjjfu/lwnmoMbc3WWpoxyNwTsOxOo6B6mjHiPsvxcy3rMhIRZX9XCesAIMcM4o7&#10;hzJEO+T0BoFWFFJOkzFK6wDvneOzJA7R3h+HhPGjU2p5DavSJ0A9RAAAMAPYifRJYKAOGCA4lF9g&#10;CzGgIAMTKEiD3oP1MmWJBL+L+5TyplXK2V8sZZMqiKN+WsvZfzBmFFOXb9IrM4yqTY4R0R9GMNUZ&#10;QABujsroPMATAYglKBSB0Ej6D6gAA7dYCJSSvLljUqXMiEUINYu89CNaW0JvVzLlLJqDNG3Bh4bW&#10;SRwaRt1Hmb8AA5h4QypunUcI64+joHhAweA9CUK6QKzSLM5AGxUrUooAwCCZKbZmTZl6lXLnuU05&#10;9SpXlKgBPWgRlBFC5q3L8/0hQ8h4HJrfLZ05wXpEWLAStTKwyNYSJwzfYxN1gTNJ8zc26WlfyMiY&#10;kUCIEc/AWA3L0DJ/gQgT3iBYBZzgGgIioV89aM8m6OXRozMpPl3YrYKvNeoyRgAAtWNd749JbQsb&#10;rXtNh2idRkioBIDD56lO3BBxzJZBx3JEAWAhRQMAQvrfMfYDgDXbgNAO1SVscDraSuDjZ6zWZUE6&#10;ndpyqRJRvEkHSNAZ1lCBAfBwDcxQIs9xbipB9K5l9IGO56gzFJ5KKAAHdnE1AwmxDahkAUe1WTur&#10;DKHsbCg/iND4AORYeADiejpAYT0b4CC3jvk+QMCJ0gAPDOmpEl4BiXAN22BFTgEJSALlApIBU+3H&#10;E2c4QKUNvNtsyJsOoeqrxlDkl0MUdMDBeHEAAN8fhAgAAMqMBUqwXgO7uCABKKgIPGJFdJwVD+Xd&#10;FmUjmlvRJmmClDVWbUdA0zVjVFeNBG445bATAuY0DALSnAeCFnsB3IdyXdRgi/nGYkIoOHBmsAAv&#10;xoQIGMNQZoABljZGmuQjQOwUgzAACswJGwJsRAhD+UZ0iWkylCJcuSJsH6N2QQeiK8QYIEQYkqH8&#10;HkVwHUSIHsHIroHwhqAAHytIImVaIGPGqwPJAIcmAC8EoeJcXK14UkAGs4UqAOXGXEio6gOeAcUa&#10;KyMayM3cAOAaiK1mJmAai6SoKUAEySJ03GLI4Afsfm0W+6+8MsjeHuHkOCHWHEpmHcGgHIe+F6R6&#10;AMxeuoByMMAkBi3iAUBKYiAGcGOUTIye4C6s4GaqeYlSLW569w5suEPCNuxYGYHYOKE4G4hsG2Ho&#10;LeAsAePkBqAoYUCaA0ioBQAWJcwpDWeoRcawLaKGLkIMHoHSIkHeG4SIHkHApmHuHClsH+HiOCAQ&#10;3SAQ1wIuAoOkcWIEH2bSOEHsOCHaHQIkdOKGiwOkH+lIHyWEH48AAEAgUUAGAsUaAOA2MaH9GAT+&#10;uAHmNykuIMHckkAAHWna64YAOMpMT/GsHuH6LmAaHoYCBEHeNkBeUYAAB6BkMEBAAqKUbuOChrCq&#10;GWGe+UGqG0G0o2HHCqooLeAlH4AABUBUBSAACKCCCCKWA+A+M27OHoqqgSHST8HaHcpmHeHglsHk&#10;VcT+RyOMHmOKHeHcmyHwL8rIIMAQYsI2BMunH43cAaH2JkHaHWhkGcG0e8HOHcl0RmlOK8U8Om8I&#10;akK6AyAuKcBgBMkMsMW2BWY6ABFSMaLbDoQcKG2yWGWNCGawM6KGZWOELkktIyGyHCNWGAGW4gG8&#10;HQhsH6AQVensIM0EiuAQZudIs4K63436n2J0xmM04sTOeUuMPMfmpgAMioA6AcdvMAW+z+duY+3c&#10;8eJkVEZGIGO+LgH4IMH0H6YCsmJw7S2GcsIE/6NwKGHrM8LoHStYF6G0zeHqH4YCBaBDICBQAwP0&#10;BIAi3jGAUbCVNoMwjZKuVULmTgOSG8HbCqHISGAAHYHulsHmwdAsIKVSIGVOJ60vISNqHqHiVeHc&#10;HKSJMgLenwi6AQAaikASJkLBAEXk+CxaZS+y2u2LM022XCJlGGMaA+AkKcA+AqKcrQPsgsjM0IWO&#10;ycuCyY52XRAKfjNrQFQHQJQLQMQ4ICCAP+BP8AQWDQeEQmFQuGQ2HQ+IRGJROKRWLReMRmNRuOR2&#10;PRKCQiQgCBgB4PR5AByOlzABvOtxABtOxvgB5Px8AAHA8GgANBMMAAVhgSAAOhALgAGgUFgADgMC&#10;wWRwsAx2pwKDQSq1UAAGuR+GVODV+N2KpWOSVh/v6CPN8PUAOl5OqVPG6OJ3ugAOt4u4AO15yl54&#10;MAPV6PQAPd8zl+v5+10DgQAAsIAwAAkGAoAAgEAcAAUDVEBATJAMB5IC6YAATVakB6sAa8BAEBAA&#10;Bbfbap9vp9gCUPMAX14391usAPZ54h+vt+Wmtbjb7Xb1vaySv16ugHX12CP6IQSSgIB7UCAbJBCd&#10;gAPBYOAAQBcPAAVBgRT4HUkHAbNanJQmzIc8CpK2rqEq4fzHAAfkFAAbBxm2ABbGSX4AGmb5rgAd&#10;yUMSxbuMeqrato2oGAgCAAAsEAMgAD4MA6AASgm9p/H2ghsnMbqCq4EoPBDFwLhAAASAk+IJASBy&#10;zxw/8jrQhqtJFJyuH/AaCwOx5+n0fLEsIex1narrcAaC4LMuBrLNi18Qo9KCEn2ep9MKc6Uncap0&#10;riYqanmbq/H6e7egIBSogSDwHsmDlBgUDCegECYEwSBzXnqBCqniATvH2AjagKA6ogM0LPgKyTzU&#10;w8QAAM8dSNwyTyNm2NVgK7DxtrWDVuw2aqnAeDhl+b5wgAYRzHYABhnmuBxH6zwBAYpIcguCgADQ&#10;D0Sh8CamgqA7agTUyELJJKFTUkiDq4slvrDcCFJDcSLIIfB7TceJ0MQcxnHGABtlkaoAH6ec3A8G&#10;r4g0GUWgsGANABQ6egC/90XHbSwYbhyDpGapxm4ABVmCW4AGebhqQwe7gBGC4NgAKQcCMAAWg+E7&#10;NgOAzPtI2zR1Y8jtNs7B/XRhEcLHnK1u8AB9sefx7pyfR6OAfJ4ngxJ3r8e1cAAfDk6gwLEnk4Z8&#10;nsxB9aHn58ywfeuH6fCcn2fJ7gAfzeIMx7o1IAqogQBTLAWBcjAeClmgiDj2giET6ggFIVsuC6kt&#10;W7ds3O7CK4Th/GousUmoKfh9Meep6pydxpr0cZZY4fpyuACoM0GCQWqCCQfhGpwQAi61wylAmIYX&#10;xnYP9Jys5x2WcwLc2cPArCDmmdzgFObpygAah5Tcf4Dp6FoJUGLQOyMFj89irNzSOqfFXMtR+oJK&#10;zmn1fTEniezfHUxB8LkAB9HKlJ8/TqB3Lg5qDAopp62wAByn+nI7B+uVH4ZIfQBzPAAAiZYfgEVG&#10;D5gY+0BJUR8qXMKAE7w8UFp8OaPk5jaIAmrg+AsAZVQJgIKitU14GACFVAsPAlIEhtl6A8AoBCQA&#10;dAvgQB1ZqMzHjhHETEYYxhjAAHBEV9o+nlrfAGyxIAInVBCB+D4AAIgPo/XHAE5rQ2iRIZ+Ps3o8&#10;h5HAHMOpOg3xvjgAANUai9x6D6fOBIERSQGgbdaAgChlgLAPAlFMBbBB4DsL8L0ZoxAADZYmcdrC&#10;CUDqkZeAYzpnwFqMAyBhggMARgqAACwDzKgUgXPq/hEpaTnJILQV5hRWiyFVOYc0eQ9y4DtHoX4c&#10;Y7y6DfHUS0bI5Xjl8HfIpLB2iCFMNkAZEBXDQMtAWAozR5TJM3MezpWJCmfEIOqWptCszJLYM8BQ&#10;BCJVCpiemikEAEGCAMAMowfg/ZWSuL2PYvw7mPG+HwYidJ3jzMtAc3IAAG27mbAEy0e9AQADcHSr&#10;wX42xmAAHyP8x4NQRgtAACgDJ9VBFBAc3F7Dt2dPXcdR2jxH3fndLZQqLxvpEjuHsSkdY8jjDqHm&#10;l0dI9UujvniPGRI9x/puO8d5rL5x5DoS6PykoCJImXqKAUBpmlWIJg7AGZ5jTbJRNiP8185jNAVA&#10;WoMCoDXWqIWaBePSJgHgTAABABSgwGUYNYVE7J2VxLicYSNyB3HasKo/XevFea9V7r5X2v1fyJkD&#10;W5YCwlhbDWHsRYkilg6OWMK4cw3o9R7PnHKO9Og1hyIPHIPJOg8U9mTmUj0D5RgJMEURWQCDzSnA&#10;CKirJnUqSrPAW+9x69diNWOcWWc7pa20W8aAc2VdJEsJtbOhlpQ4h3DnAAOcuwAKXNKcu2ehhBWw&#10;E5MC1c3aCVXGrgiZeBJl4aKeNKac3JrzTGoZiaZUR0jaVuNibYgqo2ypYHgO1pTTJejwS5QqybNT&#10;pHQNUbQrZ2JTHWXOzshE0yDnVwS8ArFOynQGKUA9QYHgKsiBSB0ooIUYAAq8AAB4BzLHmVTe22zs&#10;rZSlRwuKpz7WygAGuOFB6ERfIUG+Ngk1KaFIcXGac2oB6MAMAkiUCgHSknrRSCMCB7TlmPG2ORG4&#10;+B/HNA7JRFwGUfgtAsCVE2QnbSkdkuVJlHHsu4zIWM8Ei4A4KTMmc3CSsxUaziQnKZ3h+j5OaPUc&#10;5wB3jVL1n0vQ8hqEtHyO984AgGstAO6PEAJyggMBHHsBahSnATM0P8BRrx/QrkU5GfxrynmvNZf+&#10;YrryGVwIcugrA3B2l+FuNpG4vhznGGaPU3o6QAqMJ2UEHqzAABmWgAAHAEoagLgoAVVbDKMkPqlm&#10;Gjec2FlS2aktArjMvvYLaOwxA58/P8GaOS5YxFeGhMkCYI4KAAAZBoe0B04ynAOUYtvamziqWKry&#10;NEcA2QACiF8LEAG+McD9AEQQFwIWVBgCAFEAAMAPgmzPtFAmJ9ru4LEgMteaTH3zMSPU4DUTED3H&#10;i0dqzVS/NIfgPQuA+bJPtHs2cfLUuXnDH1xypiWG0puiObakZomCgKUYBACUewKAjdUBkGQNqygk&#10;y4AYC1ZAA2hte7HiWct572KsQua1IiCDtG4sAcQuMcD0GunQBL5AIFHRMEThwC5Om2AfDUAUJjc4&#10;D2vxW2p3+ILe4eVgrxI2FSnW6gweJiBZDfJaM0eFxWCgABMBAnoYAPolBkBDuC4eqIBOts9AiATr&#10;ux785KDphksDxuYXEbxdBzjdLplA4w8h8IeAmoMegEDJDpAT1tb8rSCKWZaAUCbB4Hj+7fQrZFJD&#10;Hj6qEcf5IAYPgHJCU0qoET+gXASy0DxmT1AKZaB2YlZR0pdAIMxjgDbyAXB2DI1YHAKgAHe16QsZ&#10;gADEGHIQdo7VgAWAqs00BUR50CA2AyRSCAB6B6AABGiqzaZgwYIaOSXgHOuUGuGuxwGUGSGUJs5m&#10;3SBaR+AcA4j2AE+03SAgWaBaAmKKHuHkfOGEGeGKQoG6GsAAHGHWJaHkkSNCKiAOAWhqAQAeMsAy&#10;AuRSk0ZUBWA2KKPmdUjudaYQW4P+JKLYO8H0ymfa+SHmHyMQHUHkl6uYOMHIXcucHkS6HYHqOGHo&#10;HufOzu5wIMiWKiACNYewU4KibkM0NC00XGwJDW4ibQZyNqO8Q+O4SmXwt6O8H+H4IIAOACZaAoAO&#10;RKUERSBWAydUtSJ7CmfPDAl6HKHiOMHWHoS6WGOAQUOarWgQRGAABCwurKMwNse+JUHcL0TsGlDw&#10;IKBwBIBgAABSomn2AeTEAYAOM0KqJCsc6m6tGCzGJFF6KyJCHwH0JyHeHol620L8HWHmL8HUHsl6&#10;HaHqMEbAoURkJsQ0HaHSWAHxDINs+7F2UYAawoM+AMM8McO84GIKMkKqmIZagiM8AgSKw8Aaq+rC&#10;AwAcWaAkAYUGnyMsU+rYe28yW0YSri2xIQ7pGFIdIfIhIjIlImIisFIpIvIxIzI1GGIgxOrk1S3n&#10;ISt6fAg+HkcsAAHQHiWAHCHWeOG0HWJqHiaKM2qKAqrGSAAqPiUKKCAoASRK+qhqTOZq703qJAzK&#10;82YZGAsY2c867wlHCaZ+nUOOSuAAX0fOfoOGHZGiAAHMLmL2HiS6HUL7CiN6MiM8AYAKhqAeAEKb&#10;HCbOHEHUJjJkLgMmNQrSM2AaKbHUZaNuIIbaK8NkvaNuNkVGhWwHD4XKSiKqbMTcHoHjDEafCuOG&#10;H4/cPGvMZoH+OqTQviOzL8tpIOYgXCrkRAe6pEOawKKgNeJ2SMA4AsZEA+AuPaBKROn2AiTEUXJ+&#10;PK6qo1GALQnUizHCjSHAG0AAFoGOF4eQHAxw/6fqcmraM2AShqAaAkdaAWegMmJ4AAAlHOAAAuAa&#10;rIQSMeHMHWLpKg6Cj2BIAwtGBsA8BYn2AaTE802lOfPk6pPqzgP8d8lG4gxWvccc92XYMKHSMQHc&#10;GuLoHYGCG8OCG0L0HyaeAIUXO0BotGAfCFO1FIYKAqSMT8VSVKviKqH8mqKwwZNIwKVqo2wKZ1IU&#10;Ia1VGMQYHYWAFeGsQuGEHOS6GgSwbQAMJ6BAKAAAB6AwWaCyA6UGBcxCVZIa6jKNRZPwd088QE2Y&#10;2XSUzIQCQCHcG+S6G2F4xwHQGiuUHuHMfOAejpFoCckwAuBeYJESM8AGPM4fP4IpN7IuW4GmHEYo&#10;FOGEFqYzOUN8aEKE4aAADGB+CmAABkZSvhP7N3SjTgzO3kW+O6g+McOaymOaOXUq+SRkN6StU1Kk&#10;RlUu+OHyTc5mMQbMfObKfOHwjAN81aMK/qOOHYLoH4He/AHeaUAiAaSMA6BahxTRFmAeBmBiKcAy&#10;YIK6O2cU8+QA8DI2cXWQt0JCHoHSjEGi3AHcGe3AHuGY3A+chYBoSGBYYIAUBO/WAOAuMsAGAWrY&#10;goYhINUa3ocSXJSkXO7tKbXgYYG5JMAAFyHEL0GS0MiIH2M8BEAcMsDE3cBqgemIKqhGzG4qLNMU&#10;2UP8t292qgHQHgLgGuHML0GpBgAAGaHCS6HEHoSwHuU6H0U+OOKeZ+OwaAnsvggjDe+qKUAaM8kc&#10;x+ZyAQOqhE+i+KAqAIM8AsAQZaAsASUZJ7LUke0SNeASOwH6HEXmHgGEkIAGbUAuBrFmHxHQJmWA&#10;GiG1OIGVAmO4IIBwBqBoMmAYMsHGHIeOAdbYAAB4BwBxAKBCR4mSKaAJZPXg5abO/qS6G6G6YoGc&#10;GYGa/ZVSJ0BKKSASrAM+vCA1Ns4WAu4cAKH2NqG0HEQeGkG3BcGUGsGdK4HgLo7iMkeaM0AYAoRK&#10;AuAqTEBJNok6R4BaAyy4AqAZCRSezgwOkUMeHsuzBmLhEyS6HRC9BfC4fSL89cOBd0bOQU4yg4Xx&#10;VCJIZ8tZHgzeIMNAmynyVIU7CSOymKNrYe6kINAUdwp2QQN5U0HzHafO3TOsKEA6ZU58M0HRK3Cs&#10;WALkWA8GaUHtJPMoN6JGTISMA8AwPaAxBCAAUWSMHmx0GgHJOINIKiBsBJWCBQA0R4A4AdFynPDv&#10;SaXBTlWWsRWQKuIKMaMeQUN6zwTcg4TdCnQIQ0foJSHiniHUHe68HMXmlgL8HwpyKc58w9R8Agqy&#10;n8bhZ8MmUyKUqIrKbqxAAUJ6rMrQAOUYU0M8MivGVTenSXYhWTF8xXg5g7i5i7i9i/IdItjBjHjJ&#10;jKYbKXUU2WtxPuYWd2ewKrE8N8oFYqLoGwHMYos2L0HgTYNWU4w8Ae/WAyAgTEA0Ac/WAliQ2MM0&#10;ATN02RMDKawIsXPtKTg1jctzF6KxhFKifE+SHwuyT4JzZEfOLcfOHgayOCOQ/YHqaVGcnkfO+QOb&#10;Ho3TgsAAAYAIhqACH2O8Vwl69UjRj2OAAEAeUYANLuyBifj8VKMkhWvMVGbahHmaZmmKNeJLSccm&#10;N7fyLg44OAasaUXWbPl0OaJKwLRSOwSimicg6mK22mmkzSp2t4SqVIiZIASMA0AkKSBCAyPiA8Am&#10;YIA1kHgLh+AUT8M+vIhXRLUSdm8CiQN6HgHmOGGmG8QuFoGQxqGuQci65wZymYwmSMAqAwTEJ2jq&#10;iYU0ZaPHMXeYHeHil6QCbqRKBNPVbcBFFmnGYINmTPM/Do8AIirtjRSY3pjSXSwekWS2le7GQwGg&#10;JaHcGWJjTAOMqoLgAYBKWaA0CTWCAqBcPqPuUGAKAUgPKOlEe5jWd5IrJBXWpEO8GkHQL0FMGkGm&#10;V6qAAAHEH+2KAcrIB4A0ZEB+AwrICDXKRVXRJBg5rHSkzQSXjRI+XK86eAqEiyHofOHSGquUG0Fq&#10;QuHiHCaUASmSRMBSKCBGCO4cAqBK/XDWOlYW6xqBTe2hi9sSJCRqjQFjoqAAGSG8Y4HGHqOMBGyw&#10;AADKCACkAABsBDPcAQZfoPoTSWSS8scfWVXrYiKqxaSuSxMpulGSSyOApfeKOKfQJaHoHIV4HuG2&#10;RuAOv6AuAirIAqBWcEAsCKCKKUBK4dHTWKP7WbubqDjNvoIS5UcxEsAAHYGmeOHYF8QeH4XeMmAm&#10;btTIAcBOWaAUA0UGAHSOAGT/WKRAVMPEzdGKd5iyo208rmK+O6tmwINwNONku2n/xKNqRmgvGQxg&#10;HcOGF6HIuUGeHgJyHAH6ZbO8MsCfwckyAeM0KWNehMMk0yvWM+vau2KcOwUuKryWZrw0SOcoMeHg&#10;/cG4Hgl6GQHMuUGkHWl6G5Cnv7CeOtekNLbuNsnSILDGM2T4KVhwxAiYAhdkrKAlx+oviOKiPyNe&#10;AmbeABEQM8AqkeSI10wkU/miYWHoHAJqHOF4F6Z/ofO0BM4cHgM43/G+Jkl0AAHCG/QUU0KiBZvS&#10;NXZOG0G9QUASwkBsBkBnAKBAR4wpJ+keMkIIO2qiIJColfRgJUHI3AG31GQwH9Lo8iKcAsRLbOJ6&#10;A8AkRSBcAuy4AcAEUZy4S6GyHDOIGIGlAq9OJiHsAGmeARaUu+yGdbSIKDtGtHW+KKAwAY6c82JC&#10;QOzsQQRmiybEJtOCHax1EyWBfiL9fiWAHgfGfaSsbQQR21D0+QfaHwSwoYO8vPe2mumCU0MvevDc&#10;qixWRANwK8OqwZkjM4QEO9jibGJzCoSwfGSwxCJ6BEA2tHHUM93wL+HmaVJMOHmyZ+5aa7VE+TKB&#10;z4Am/WAqAjqp54XwumHAHYePBwMsBqBKhwokPqA4TAJ1F3ubuVjNGDvxThksIS+QTdBOMRBOLhhe&#10;JSV+L0GwHCYoLwuUHeH0JSboKaBSA4y5n+KDXRHMkcMv7kAbiMAeAWJ7BxkX7lMtp+IxsI4mtntV&#10;6j8J8L8N8OsDmr8R8X8Zi+8xiv8Ge7WVKVPnSfkxhCg+ujlUl6HILyXoHQjQHUHql6HvG2yAhqAu&#10;AgrJkE/X3CAAqwRK0TDiKgNiZpnJtVCU1O6wdzuasGnSzykSpsOApQpVGYLjeCeGOHOYkQSxN+ve&#10;ILmV6aMsgTo9rtNqTEbGTd2jOIG6HQJiHIHmTopwSwebievDbumQAK5+AQJ6+1if9oP4mwcMNeVL&#10;DVnNF8mn3WkXUoN8IA9noAHW8HXBHk7gA7npCny+nyAAGAAEAADFwA/wFE4s/wBGYrH5FI5JJQDJ&#10;Y+/o9H48/5XLo8/X+/otGAGBJOCQUCQADweEAAGAmFwAHguGwAHQiGQAGwfRAmCAeAAUBQOAAIAg&#10;JHwDK4zFq/XK/J3o93uAHS63SAGg3GoAFwyl+AG46HDFgJEwMCQQAAYEAYAAoEwrSQwGsEDQiAAa&#10;Aqu+X2+7Q8oO6nm8AA8Hs8QA/pPfgaDQAJwwIQAPhGMwAJAoHgACQIBolG7DJK7KM/JK9I9zupFX&#10;t7uJRLOFu+HIuDI38/Zo+n2/AA7247AA5l83Oi2HOAH47nrGX7AwAC8wERTRBARh6AAkJxFWAOBY&#10;oA5DYJHxt/YvxybFvpM4b8Nszp/JofJ+ugZRyHIABOmWZwAGQdSFHkBCgBOCymCuEz3h2C4KAAD4&#10;GPkB4Coq/jjvzFCwt65LdpWjD/QFADipelwAHm7y0G27ZzmbBZxmEu4An2jwNhsDoAA0GSkAyFyk&#10;AYCzRPsi7PxbFThxPK8tS3LkupQryXpOb50nMABgmiZAAGGbZogAZJyGsAALAnD4zCAKQAB4EwYA&#10;ACYFAc16rOIrksxjLEvJLALePvFTgphAaaJmmkCH67jIgAfqHgAfaIUwfKInmdEynUa5sAAe5uG2&#10;ixwnAAAHAsCwAA4Jonp6FwXAAArQopQSay5ANC0RYVh2G/DgJKfx+QKyDMnChRzmZVp3msdQAHwc&#10;R5o+e9KgWBrZASB6+gQCTAgOByeAIBbZAGBTZXS+QBRK2tFuNGyMuBYDOpFSKLPoiT4gAAyqgAA4&#10;HquA4IJ5caeHafp9AAaq0gAZZzHQABenJixsrLG69qoBbAhIBzRAuBYFsEBCrgoBKrguvj2YACDY&#10;p6Ar5AmAytgcvK/PlgIBJOi6PNy26FnqewAGwtQAGUcpyrgcC7nOep8MEBypglkD2J1VwC2+AKtg&#10;Gd7vgAbrtgIctsgaeLJYSBU+hKDAAAgEm4gYEtYgUCmTgKrNcgGiYDgCioD7/gl/Poiufyq4J6HA&#10;b7ql+XoAHsdGLAMCUPncAitmseqzne5gAZTnsCVOswAHYdx2gAcByHHggDNkFoUBUAAQg8ED2ArD&#10;4HgSngGpn0R/0qBHSnseDOHUccFnYd53syfrJHgBatniDuTgMCwJKaCTChCCQOAAFAJ9yCADZO5z&#10;JHKdbtmgbpqgAbR1Luch7IOeR96PwSTgUBC+gTAaBNEAFDEArA0CQAAFQHPbImScmRNDnmSHsPxq&#10;g8x8NHHiPogY8B7rZHkPlo49B8kDHuPsiI9x+MPH2skzrwTlnQhYpsfBER9tGUwP1SrfytkXIqTM&#10;jwA2ALgbcAYA5smiJUKwVoizP1+lciYScjhvVKj6io5MeJZx9D1IipkmjNT5ANAcoAAK8h7wgAAQ&#10;8iJDzJD8U1BRh8FGqD7dOgQjzmyrsgNEYOAUQD5D1iy1WAQNASAsAACkDAIykgObiA4A7J0AHJWC&#10;sSSUk5KSVXmchGZ/TjqKJS8EfiB1NygH29E6o7WLDPG0W8bQ6HHjjHodQCJPwAA/BSDYAAJgMAfL&#10;8AcwICABmyAEbQvLgACHyPoRMAbgiapVS/JiTcmZImfk4owsUkZLTXmxNmbU25uTdm9N+cE4ZxIq&#10;JhNOcc550TpnVOudk4iWnCUWl5fKiF7G8SypQ7koB2DxIUNsdJdxxDtR4PV1Y9Y2MEYAA4BagAMg&#10;PQ+lGASflAO9MCAsApPDYF9RKVtn5ISXzxSwvY/g/5mJaJUTST6lR8KccmPpqkH4Nj2Hk0Uzg7R7&#10;vPHePQzg8B6LZam1SHClaOmvZmA0A7bgIgIUABQv8CQIQCAiAoqYDADk8HQO0g4xBqDKAANkdLjx&#10;4D7pmP0rbogGNuAO/4rABj5VJKAB8CBRAKgJMWAkApfWcHyJwRUrJW0SwNIwmBGpuSaG5HsPks8+&#10;3njlHcxYbw6lWjuHm8+lK9yVxMN00NX5YCTqPhaiksCj4fKYeHaRSoAZksBiKYyMIAAMgUKYBsCj&#10;cQPARKQBgB0AgHgKNFVQnlG2AuFcQRS1BNSKjxHmtkb46HXjSfeAAYg1RknVHctVgRfQGRgPYBR7&#10;YGwKtxBCBd8LJXtgNACX1qZZxwjsTKOQd52xzDwOpCgs4AgEHyA8BUxAOQRAxAACUC8umVlAKqVe&#10;obQJJLHmaoM+yMliTmpASVTh0B6wWAAO0aR2xxi1fgPYcRCm8k8AO9srAE2qAOBGYUDQNQZGMAyU&#10;xLajpqG2aFg60Ch8FnHgdDhaw/DJDIHG68TIyhmAAGoO0zgCq4gABmBtJAWATmmBiBV7YCqygERt&#10;Gw6A/R8KVjcRlZRLMEH6wdEhwSJkYJVsw32ZUTiarGJZC5SpnXQsOUqPmlZmRymYHGNRBY7RuEHH&#10;qOI76r2QhFgQBoGBiAGgZKA+cq6954JWwZSCa07ZLL1JEhJ1Y0RuqmGANkZoABaDUGGrllgAAtg6&#10;CUacE+LTWFIAhbxRqW554PUbhCZ08kU0kP+AAhpCh1DaGyQsaA0EbjEGEVRrYHQnhQAABEGGLQDA&#10;TMWAN32u1grGUdJDTElJ3m81ufkk7xzvjrG8Qcdw2VqjuGmtUfLaCKD4ao4orACF3Vs3vRwA7YGA&#10;WoPqmBXxutfKPJpPAry/B/k4Ilvqo5sk/lXVfRMET2x0AEMkMIc6CxijmacMRioABwj5OgP8BpUw&#10;Ea0T9UitLcmul+vuT12Krt9AOAMX0CFq2blXYMiNeSIiKgJX9lYiYCzaU5pmNV1wABijiVaLgbrj&#10;x6kqAAC0D8ugWAYKICcn1rgDlXATMoAI6Xnj7GmN4zpdSJDiIH2EvoEQQPhAeCo1wEQZmuASB97Y&#10;Al2kfb6fbXSKB7DlQWOgZSaR5jjHFDcjzoFKjjOgRkCBUwOAiNNagibTUyjh6W63xY/PQJJu/AkC&#10;phQJJ0a0TwB9pQHWlATjysS2R2DnO2/hh4+QGmBHiwY6oFCJgIAqYsE4FzXcVfCCEB+jKjz5UqOg&#10;eJ1BqDjG0AAbw7HX9sOpTwzA+YbG5AUyYAAF3ugABEBnAQDSgRIJkpWUeFIKI3gujf7gAI/NHpWR&#10;EfUoKT2cN8R6T4mhhw6AfQexqgfAeYgZA46ArSHYsA5YmiYorZgp7DfA2ZxI2iYKZCJ6sqYI3Ijh&#10;fZTCGQyQe4eJo4fYfBh8EAj6zDfojIjh4byKT7Ogj5A5SofwfTLaMoAEAY74iCFQ54iiIgvwCBQD&#10;lJtyJS1wCgogGQEYFaQoDCBAEACAxBgwwLHTb8K6cLcZYpFDTRKYkR9ZiwYwazIoawc4boABqQhT&#10;8RD4JIGAHx8QDQ95ERtyvqS7X6bpRQ/bHDwLG0LEP0P8QEQMQUQcQhL6z0QsRERMRURcRic8LQ/K&#10;0RG0G46Aso74doep54c4eBaq+Ig7PZaoegfQs64Ixj76BIB57YDChxWRV4wSpoCBXRwxnrXw+7bz&#10;HLCJLZAwySCw74yx1YcQdhiwcwyjC4ex54zRbLeh/Tg4BQAQ2Rgxk4CIBgxZcgoACT9BVzWioxk5&#10;dqvDl4yIyQdweAhQa4ckM4YwarUYcQeBpxgIk4AiuxgIBSIbbLr4q4DzJbRYE5EACBuIBaRpgheK&#10;Zb/jeyTTSqZ8BL+jPAAAcgdhpwZgbgaYAAb55QhaDpaylhoI44+sg4kED6epGwALg4+5GywQjwlU&#10;Gp0qd43Ktg+QBDbIBgBwoDaxD4Cip5OQCB7cao9kbT5YBhjzfpdZgLC4egzAbIcY7AbAcspIcxVQ&#10;eQfA763g0QCKBYpoCJD4D4CYpg1g1wCwBaARwg+Q5w6AhgzAcIdRBYaocL6YcgeAtYeYf5o4BgB5&#10;QAFQDoEy/4DJ3IEoCQpACoBQxYA0gSZMDyTMPo2o3qczbaeCZo4w4KkZU6LQzIc6mYdQZ7woWoa5&#10;bQyQDYGqXQCB8ZgIDoq4BBKIqgCJ7YAitRRKeizsXDBsxBLsxQkg5ilRS5HxBYUQZhB5bA75uApA&#10;GQDh8IHoD4pAEQB40Tewfge5h4eQdA74eodBbIewdQzAfgeZh4AYf6BosAAZ0pn4jxEwiRfyYpeB&#10;eQjZoEwQiSiwixwjvyBqYI3UlSUY7hAyM4eqCUEgAAeIdQgYdocYhSr51aHAmi2wxYDLrIAAEAHg&#10;0wCgESAQAhgArTgMjo/rShAUR8RqzYj4eYew759YtYYjUQAAUAYoWIAAeUUQAAIQGAHTVw1QHAEE&#10;JoDYCAwsLkxjGY36kpLTBTTTS9HCcjG5GIfK5I6IcZpwd4aIZ4hYXoXa4IrYDgJIJY9gF6/wAoC4&#10;wpdht0gyehRKSFDMQRYE2Y2p6LO5qZU4dws4egc5bJUIzAegdAhQeodY74fIeCGk/AjLkhTAfRSb&#10;/LMDhMFQrg3c1yzolbqgjJohFad4lqaRvoAxwo0QrYCoDYxYDju4tACoioWoebxYYoeBiwaQdI6g&#10;dYfwioAopa1gqYEJdTaI2iz4ezHgd6FgfTsVCJXLl4qqjDl6qgrYCUCgDLloDTVIDgBQq4f7+Icw&#10;dRpwaTpYYIbxx4e4AY+QGwE52oG4D5JAHjKh2x/q4gjwfYdigoazYoeQa5VoeAahiwfg6h0R7JuQ&#10;EJ8IDNBgnoFQogAwDRQAASozBkxNICd4fAeEY4bhx4eZVj+jwj+geogYeyYoqgDQxADgGLFoBACa&#10;AQe1jAAAdAdJjQbg7AdIdRaqGYiI+hnJXbnI2QCZGx4BSoBJ4IAJTQe7ehyZfwfEIYggBrzIAws8&#10;wAqYF4DMvA1i8cr6JIidDo78dY7dUUtgeVkVPYe0A9FFUaM9mYf7oQ8YCA0QDACwogBlr1QYr4mM&#10;kQ7h0qyqfFs50omQlpF9Q435GyoJTaKqEYs4fKnI7j0MUg5Q5w+YvSs50Vbyi7AxvgilwhGBv5oT&#10;NIia0R0oyI6EExh8AIjpZAjDhR4Ilzg9zB0MG0ABZiORqkUQs4fEHJR6u42S65gIBYvoDgC4pgF8&#10;JgAAFSA78gCJJACQBI0RE7BVDURlMEO0K131sMLzBocAdJpwYAaQYyrodBVpo5h4DpDAAAIgFtFw&#10;EwC53IA8wa4tLo/93rBcWjHF3d8N8V8d8l8sQKct819N9V9d9kP8R4lcE5qgdaycNAd4tYb4dZMo&#10;dIeY6htY74fY25/ovoB5bq10VYC6AJOQBYxZcI0ToSvAm42awDMZRJF814kSyqEoiId0AwtAeYg4&#10;cwd4g4cagUogzAfCFJTA5YrAsABpQQCpCqBIBh7YC0m6ACqCpoBoBJ7BmsgduFOIg4awcDYoaYcD&#10;6YaYcZUwd8EY14BqtABZdFbzm5g5mYDoCQpgGoDp2oEoCZ8KtxQLSMQ0k5GyFY6BZSKaFkADSSyw&#10;zsGIdIgzI2IZsgdTxYcweJ1do+FRh5SQjrwJGtt2NgrpMONkk6FtteQ4lJSOFa0RwqIk0kmJVy1s&#10;qgoACi1prCibWkn4wKuyjSJQeLCouif4AAcqUx1F/gj5fy7hWIDQCJWIDgp4pOVqRIohhM5JwqOh&#10;axT9jQdpaobAcZVQbWUQcAeJMofYAgmj0puID96AEwCleQBowsKg8YAitFaeCVIVLl31RTG9HZQ1&#10;frGRGZYIgRqgdy9wAAdQZzwoWUzU7wjwEgIgFKBIGh8IBAEQxYAh3sgd8DBl3VHRecWxYVMYlBAi&#10;CCUAbIdYg4XobQ7AeCGa/4Coohu6AQE1ixuTVOglFE6WUYaRModobo6gfD5wjKCZ2Bd0C9l8kLqi&#10;oaY4ik+JwU8M92ag+S86jhnels+QmMGKEwySEBh6mQs6yYs7CuoUUIqgCowIDs4JWRJxOQFcfwCa&#10;RzXcjtQmbNG8O99pGKCJG4eo74ZAbbZATYX4VkiYdw7YEwDwEoAAHAE5PgJgFgHOh41zM2b2qt7t&#10;Dbckw+bWu9HI2tIhbIeNI4zNJR1AXoXlJ5WQJYJraIF5Ph7JD4ATbLGuC6Suu0RqebW9Mpayw7+h&#10;HIeAc554el/Za1OhaweKOKPw7ge1yCgwztP5QYATW9xRfaj7Grg+bdu46CEAyQAKDJ0QdgiICgCg&#10;qYEAHqBAdYD4+QW0NDplOYAAaYdJ1Z57SICqXQD+4IAAG73gDYAyzrHlFJh4c0E46J0q+o7mFgfh&#10;r9RIji1IBBnYCWawqI2QDBlJgJh1FGOAcQdVULxRTCJQFAEUfYHYEB3IJYEAxAFka50Rfwfod51Y&#10;eIbOJQa7tAdYapMoegcwyQf4ei8oCmVepQCgFwpgBWpwrEv8W9f4r8E10J5pG9g7dwaSM4eJ54As&#10;uYxnAb8IGQ1QBTrQjLqh5Es2/gc4dItYdx5xTb0JlIvp6grYCAlZk5SoAxG22BSYlYegkIdZwItA&#10;Ae8BG5uUmW7ADkJoD9VMoLHpqgdAeB1YcYeQtYbsdhU6ORrhKSEujIhQd4eR54dwfpbIfnLKAIqa&#10;o4nkI975E+Ck7jBrgqzjg7g2DD0IiD/AeRo6gkBFvcgLgZZK04jA2I2Si6vABgvtCOmbsQmwkMjQ&#10;lwk9RGPh4alDHmjG2BFOXCd8kY4ieomRTDMIf9P7Lj/EAhU9DxTZS6kgk4qwraqQ0TF4xF1x2oFQ&#10;DetIE58hPpP82GrERV3pAJY8x2PqzIk6T7Cl0Qul5YAAYUMeUdUBghl4EYDJJAHoE4GlBQCYpBsC&#10;4kjlIMg+yXadH8w2yfanfnfvf3f988Q/gHgfgngt9t98GeFerSLQs6D5o6yQzDsg6gdIeQ6gdQeo&#10;hQewf1kkFmAihgCBWIDIBwwoDYBxD6pKqau6JMBiam26TQ4IeQe478tpapZxMobwd519+Z58URh8&#10;wQrYCfGpPwqYCKhZPvozWZQCqhcrl6tl01hwrIiaYIir0DCnmQugcxx4YgaYZZpAc7tCDnPk7R0U&#10;5BgmHS1SY1wYrIioC2GYAAFYCyBAEgCRJADoB6Rb5ckmREG4yQeKEc/aGtFCP+FCN+FeNRog5xh4&#10;elhZ1FgWUYdgtYdl+lDpbKKhh8kWP8kmfzcWQFy+QhfQlRoXRckpfRR9sf0GQM+IiQ+RroraIgvq&#10;qriCtVYxtxliIbmaYcjBh4eAeamdmQs8Bw9gBYqYE4DY94EYC5JADgCQohrAxcbpXNV6wJfZ40ha&#10;5Azgbh+ZiYbhNocqV4zs9gB1r4DICPknkwoIBYwoC4BiAQC4BTKvlXfOffzJKcyE2PFDGfe4sSC5&#10;h4gDxdLyADpZziADkV7VAACfD/AAiIAkAAXGYcAAJEwUAAFCYKAABf4BAEjAEnlEpkkQlMpf8mls&#10;qiEklUxm0niEsls0lE8mMvnMvADzfL5ADoecEfT9fwABwJBNOAwIAAMA4FhsofT6ozmazmADSWrT&#10;grVc8ler9AAHAlYB4VBtrBAGAD+pl1pcnfT8vFNf78poAfeBf0QAU0toDhoDxUhAUlkMooM4kWCf&#10;1Nvb7uuVjOPAoPkAJDIOAAUEITAAaFQZAATDuoBNPhtsyM32233G53W73m930/nGSf9Nfj9tTPb7&#10;WAChYSwsLlbchA4HAAvEIpABfHJKAAxDgmhoBxQB8k738tnU3n3n2/pnvn903ezudwAdjZ6LwZ7O&#10;ADyYphrWBgGAADgpCqAAIBgGK1gg0gBAOuiZts9b2Mkm0KQrDMNQ2nDCrqu5+n2vh9HwfQAH4fC1&#10;H6fK+H6vcTn2tR/Refi8rslyUMCrKYvWoCTpow6SACAScpQfB4HwoZvnYAB7GsdcTmes4FgMugNB&#10;6ih3hIkBhgWeAAGMfB2gAZBynUABwH+qgBgwErqg0DQACuDYHgAGQHKoB8iJKf7NHgfLNHifMTHk&#10;fdAxYAB3nytR3K3RKigAdtHHefTNHsy6QvEusbgAfB7yaeJ3gAdZ1rBRa1AoByOBgDwPgAKwXhQA&#10;AcA4DAAA2BSogOeZ4v6bTonkcBxgAepzygeR1LUeh1LiAoAtIC4LwGCgVgsAAIh6ES1g6CELOBH7&#10;3xwnDjLqfcTHmcBv1GYxjsEeVegYDYOqcD4QAABYSzcAoI27PkTn4zR6nsetOnxJNARM4aZgGAgA&#10;AJIYALok6sMMlMPJSdZ716ax3nKhJ7TGeB/4IuCOB0DwXAADAFtQeJ9HoABznlMZuHahB1HrL69x&#10;MB4DwGE4J1cCACJAe+BZidh0gAahxmwAB1H1XoBAaugBypiMqgBhjHpOx6Vx5rzKx0kSWKEl8hJM&#10;fyaH6fi+U9JONZgex016rjNAGAysAFh6G65fzAJOAYC4aA4FuoAkIMXhrxa9v0cw9hSQ7M9KIR1v&#10;yeJ0mFwJ0AMPMuiCmMDGK8M0fZ7xMfOjq5JMXL4jvCAeqM4TiFoRBWAAWA68AVgrbQKgXfrbPi2r&#10;ceGn3jW+mz3QxHkOeQ38ipr5lveVC/NMoiB4HrmBunXYZsHNdRnnIa4ARZJLTziE4M20GQQVkDAH&#10;WtITI+m4P7+p5v6Q5/n+/8/+AEAYBQDgJAWA0B4EQJPYUB4cCoHQPghBGCUE4KQVegfE8pkH8noJ&#10;YP04YAB6D3HsfYd59RzjwaUOId5Zx2D3VEPQfqSR/mHIyAgBYAAJAMNIBsBwFQAAWAaBI0oDFugP&#10;AMXEBLiGtACb8TMnxJHQmCYAUceZ9RrjoXUOEeBYB1D0PqiIzQDgBkgAmAlOoGQHrWAuA8CMOAGp&#10;1AgbFe4ByQAFcEuA3ZLIQsEHKOwdAABqjgGyAAYg1hkgAHGO2P4AQDmKaIVQ2JcQDALTXHZ17YSS&#10;M9QGB0B6cQRgSXmCkCqrgJgINIYUpqLGAooAAPAexBB1j0VEO0eyvR3j3S+PYfKSTilqJeU08hJE&#10;gsOa0+ZRw7h5pfe0PMAA8R7zMH2PgowAFyD/g8XWD5QiQo6Pij5yqfDAuTJypibx6CcFBJYh6Dzl&#10;Wyk0SHMIxjWpLAELbPJqs8XpI7AAAoA0ZIiAABABMDYAAUAeBGAAD4FCMAWAfEIBJU3mm6R8UwtQ&#10;4h1x/GWNoaAABtjrHAzEfavR+AFIgBABhcQKAKTqBUBRqANAMh8BqNJrXgL3iUAgApWACN7PC46i&#10;MHKfm1m0/aPEG3MvEJKSRcxfB6DxYIOoaBYBwCvGoXUdySQPAsTiBcGFAwGg0oGAcDJcaknoQo18&#10;m7Z3qwZqC8KDS4pgoVm9Nonp5a4kpOMWqaRRhxDQHCAAZQqhlAAHMNAchDR5kQAcAwkAGAQEcAZE&#10;AkM/C6w0L+i0vKKC+D/UWSV0YAkPOXMI2p+9dCaD/p3ZUk4/gBlqAEAhwgESogLAwXEBxp4cAdja&#10;BQDsQgFANJAplTNRILXFQ3A0mI2hy0fFiMwXgABjjdLIN4gVAALkYDGD0J6swRgtAAz2G7gysE1Q&#10;zchCVxH8XEefWlcLySaj0HQWccwyxmTNGiNIAA+hr1VASBRawHAqBUu+C8GDEQElUAC4Ot9RcGXH&#10;QvcbCB8JxKbKacadDwoMVunMXhGRREmjjV6PAaZYB6jWaUPkbCTIbHUAslhYgJi4jWAYwQYjIAAC&#10;5G4Qgbg+jFD6AvQcGgHF5hjBCtYHwFEBgbAMSQBCex8IiWIo4eajh4zSUTk8+zBlRy7IKPZT45R7&#10;QjHYPgvg8UPIss3lAfsz3zDxTGP9SpJQBnUBSBk1gTQXu3yCnEDoCyQAHHszAeY3RvLEHMWcfMJS&#10;hjqM0O0chIABD3OoBUBJWAKAnh8BMI54AEgiiFexHj148HDKaZdZQ4a/jqGMMYuuXjSgnVkAwD6r&#10;gCAXWsAIBRIHp1HvYTy08Tiao+MuU0co8koDLHDVUcY80zj9c7D8BsbQYAXPAAoApVByLIITsxmI&#10;8UmIxRMBAA6dQOAOAuAAFIFlXASAOaRtpfB0DvSgNMcD5RxxbUiP6EePC1AD0qQ0AhiphgDJ82G1&#10;Z5SR4XbJNtHrEG2mahEp+FxBB5DoZ0PcozgisOCYaAUAzfjHoxLUuAAnH+AcCAEeOJhjjKNoMo4F&#10;iB4THONSFWfhBPOVl1RzheD2pVyX5RUoO/Orh9D3U+Pl0/LCOgNKiBcDCtgUgjVkC0DisgYAYPAt&#10;LT95H8Hqw0eaDdEbzG6PWhSuldev9cehg+POGydkmRiXwevRSEwoaWOQbgABv6OsIPNKCVCogtA0&#10;toE4FwQgABGBUDy1wFGkwae2DkGH93twj5Xy3l/MeZ815uCcDPOef9B6H0Xo4DVD7NevyBEJegAH&#10;uub1g+YRjzHwwQd49Evt0PqOmKqox6JjIeZoBICjqAT2iAAD1vAASc3OBoBUPgGgHKjr76SnSuH2&#10;HmqIb7HSwjo7ykiZjVCQAUAWnUD4DjWO/jaA2GwAC5lUbyw0AzDIlsNMO1wznYHOEnHUO5Jg0Bui&#10;GBpBvmnGmGnFBJmPGkBojrwlcmIirmHLUjGJMP2ACjqGei4gRAIqBgZAMlZKWIhEUijB2h7iCByN&#10;uBzB4Ezh0h3Ezh2B4Exh6CkmCpeMoJsKkjDJ4nBnDqciGpLJvpVEYDNEZi+B/Dii6wiprHQChHOj&#10;JkLEVJzptpgChEZF/E+JviZnJlvK1Jfk+CVmzDICRkdH8C7DMG2v2M5ocJ/gPgLCMAWgRgTgAASA&#10;OPDgOAKE4gJAGlum8uNuUnisHptEih4FeE0BzLDhsB0NChoB0BtFIh8kvpJiqLYC6DqQKrfofgIC&#10;OI0IfAPAHiOIgI2txDSHBmJPKPUGykLr0NQDzD3K1NhjBEXh2IrqOBZqqh9BvFRKWCogKDVjSgkt&#10;qgRjUKkOwqkLkO0u1K3Hlq2H+EfCVRkiWxWt3pEBqrDhmBZBmrCBmq/mYlPrZEBgRgViMAKgVE4g&#10;EATiOACqWCTm+HIkakVB9HREVQiwiEZHRh/MoC7P8khjHm9jxv4mtJGiOtrC1rKACnDCOmrgCyAi&#10;oGquAkfxUPSPORiBzwVrABthogABhBsj+Behrhlp9tck5AdjuAegTkFtPE4o4qyRjO1xjkJjayHD&#10;eHjP8u3CUh5hvqPhwhehej+hrCGABh4D6gHFWjUgoAoLvgVHbmHOVDHnlxgxhSHPUSHvKxlwvnMy&#10;ZJzRiHiHPpqHAB9B0mCB7hrEzknI/h6BpCzh9JbiTrKAGASCOAKggFtB/gRE6h1ACCjBkKLgABTB&#10;oiGBnEkL8gIKBgSANqBgugRiMAfALFugRgFGGgHjGtSpqEPEYiIEYpUkbili1B8prEmlDChlHB5F&#10;IJnDNCiETB6lIB6lPEmh8IRm2G7jIk6Fun3FXARAJjUAHi5iTswihhxrDm5o/h8B3ExliijB3BwG&#10;9B5CsAJN/gJgTlrAJgkCKNOutuulxLhHjiTzXL8oRD+hxiEB3hoyLJhquEFgGgOvFrXiqLUHFqJD&#10;cQuiWP7iaookSjNIVGPBlBxqqh1h7FRAGAEEBgIxKtKI2lFjNLqLDzQpmFnDFNKIhASAJPFqZNzq&#10;Uk6tKi6JUIQTuB2FQk0B2LDhqvuGYh7Nvslx0iSJ6JhIaABiYOEQ+CRuyz4EPP7muGAC+MwoRveu&#10;KSJFOh7EkuUjHuSisQKDqOORnFMEXETC7ORnOCaOCCQ0nDxJHSGC2uNsFSkmuiSOCEhIaH9ubkMM&#10;LwhiSwikTtSs4kUCjB9pdHzTUwvyAC6AJALCOASAQCKAWAPQ3gbANgWDUgGofEJteSm1AkNSsHlL&#10;1HJO0KgPHzsK2q5O2T2kLB4tAu9O+BuB1CEBqh0hupWs2AGACiogOAIFrAWANk3KEk4gJgFo2tKi&#10;qVHq0z4nJJ3So1ZVZ1aVa1bVbpzuz1cVd1eVe1fICHKLzjdrTnqNSJqG2UMmCB1h4kvwTmlBwh2G&#10;PGMj6h6h/FPnECqAKgHKXAIlbARAIKtgFohGqCogDJ6LhpmmBk0VKB2nvh2xsudASgKPFwMCMAOA&#10;HlbAJPGykv6K2Hon6yGuwtREihwB0mPBiBpJDhpBwGnByB4zgDBCnAIjSN2obuSi6KcmGuAjHgBu&#10;coaKduOp6gNqYDqgLE3AIgEC4spkkh1Pdhvh3GPBxh2Czh1Gkj+h3lRGjIRh+FIG2C/IPrSDFjPO&#10;Si5JISPgDHEmtVYzsnKnAC/sKx4lMRWwl02jCpfQlFMOFpfQq2uDgq5ifmyrSHIlNsKUyDNPVvVq&#10;1OBAAAKgGI2gRANF7AUU6AAHajsAPgMiMAII3i12kD4T3K3lBkTB31mAABuB0KPhjhvL8ItCwB9r&#10;WjNpxiTi2DqAGgFi4qGI2gP1QgADRofHf1xmfHXisOPuOw+WO2OQ+K4q7n6yX2wEePTuuihTjD6h&#10;vhgpBh5hqI/gDhzxtgNo2gMgoHbgHAWNzmrGJLUsFvKTrQ+3lu2rhMINhFMB11oAABrhjGnBzhor&#10;Dh8BuD6gEh9CSAOANXPgRlrAGgVNzgFgPo2gDqUiGmqC6yGCYUlQjR5kVDBiSs4ytCSnG2OACx9V&#10;zR/DFOPOO4BImKfSXVf1ZnnqnJmWCmPBihsD+BUhkhcihnTAAAfgXAcAAAeSSFZgQ09k6COKIynj&#10;e1/xmXXO2yYqzrV2pFyB3hsDlBwhYhaEmhvtCgF4dkENYGVAjAil7gRltLhUXsH1Fzq3oYF1bpuq&#10;zrzJrs4C+B9zQnzT9vWBwFRB7SzFOu9jBB1mCABN/gDNMCq3ikEAYE4gCAMkBlPi1Boh0o/hUBoq&#10;qhjh0kxhxgBIbgOgKlrArASqDgegMiOAUz/DWgDom1BpsPVFyHTjNB6MrB6OhB6PXB7M4kUjNK8m&#10;tIPk8CorejUAJAFkBnBjFM4CjB6h2kxh7h2D6h7h2j6yaiCB3BolPihjHgKAJkBgJAWFrAJS4P2A&#10;QFukJVExmkepqMoOioRh7FSD+hwqPp6GGtLjsAEgKofYjTryrVG2vDzMnjNB3h6iCWXrDhnBzHyh&#10;3h8CCUAlugFtr1+PWB9ijVpm+iSWRiOPyjWRflXALVUnXv6LLCUKKDBMoByh2mlBohxHyhvh4GPB&#10;2h9mCB8AAppgCDDOVmH0UyluViRjGieiWE9n7uYlDOINXB5h2iCB4hzPfB6GCIZ0T1zgDgECo0gu&#10;TzJDiMtEQrNihP6wH2NVzmGOBSGAA35m+HGHAmuUVK7IM6juWp9C/OdCWHAQxlykWuhHTCjGjIZT&#10;OVPDqAIAJFugNgNCMAUAOiKAbgOU9gPVwGIgBQ9v7VCXnH/a2qzHlT4PHsF654nVHW/qJNfnKlME&#10;RUbO6GZEzhsBzyb2YLCB6EoP4mGzal5zaiMMiqFgGDYQKIl6NXmv8Hra8Yl7N7ObO7PVavPbP7Rb&#10;R7SSooGwlVBRipxnQEbsyFLGjFEqmijtjVJouJcEmkZyPCQDTjWAQAJE4gQzAocAEi4jDjFJYkvh&#10;qBzDo5wmnh8ygbiAAU8gVCI7hCrLwo73V1/ELZhD3uzVcpqTOBuBzl1BdhmBi3rBzO8h5B+GCB+G&#10;Gl7rFmIgFCqC26duOp42OiV0uaKFNAHHC3O2SMmi6B57YB2B5FRByB1I/h1h1GlB5B2Wc6Uytwgi&#10;7uF6mIZ0sQJR9iOwdipxJwGcPmtG810AAx6FyG2EVWpJyWsprwaqJjIGxw/ig6mWfuXrVicuR8X6&#10;nEbkRETERR2vgKIAMgIIfASqDAAAZgUgXw4AOHfAIDUAHZQ3Rm+4EjfOxiSRnsoKLCwBmBuL8BuX&#10;qCCh9EvwQDwp3csjIKci6E8IbvxFugLbJW2VxFr3LinP1kqCqAFmiCM6XC12iImOUP7Db1XqzHlt&#10;RSmptPemYB0hqiwB3Hxj+hjiEKcCsAPgijwAJgZCMADgPI2gBzcbVWARUyVHq1GPLEfNAlPh3wTm&#10;nhumlB06DPWaEmHB2C+AFagLv84lrqAlrgWFbTpmtANi43jn8GymzJyIPjOJgCskgOa0t0U0tyGm&#10;vnp5i9T7SoCxTFwowChh6mCBmBuqqhShhhZXDB2mPAMALk4gbASU9gogYAfgATnFXEJxUVCZsa6H&#10;nSZj0vJq8IpvZmYB2hoqNhyBVhWDBB1EoRwnbgJAYcmAIgagai1gNDWZrDzHmHKXYdsPR4m9rrVu&#10;kh9JYkmxbD+hozgBtkmB9NswbdhIkATcogYqBgFAQX219DZisG1CIYsEvhhNCLoByCzhjUNv2c7A&#10;ngTjsAeAOlbAWAIIbgLKcdTVW9jJ0kPDijiFMerbwjiIPwqDIOPjFPhHDp4ph1jR6ijZzmCbECCB&#10;3hpGlB1BdKPihimgLgWlbAJ+YinAaiMADKxws9p7L7VkPjiPq6GmCOZbiE6m8EI+L+MbNPIHm1Im&#10;YYsCwBvB3LDhsh2tClFGCAFAB76qeJtOAmGtrC6ALvi0H0I0+inbooki6H6K2Nf4Xim1IpmByB3C&#10;zhwVoqOV2iCh7j6h8ABLN0VmI6eJ4jyZSZiDy6Oid2oERvWpmh2leh3BxkoJnmYDyCmjGDFEqiom&#10;8KdR+6Vzs2ficjygEG8CpM/p64EETjIB7k+r8/2NnCcOQUs/lRmUsV0acmvLSp1CAP5/AB9wWCPl&#10;9Qd8gB9PaFgCIAADgoDAAGA0GAAHBIIAAQhgPAAYB4VgASBMOAAKAeOgkCRUAAGIzOaTWaP+bTOZ&#10;TmeTiagGfTmgzGhzGbUWIUCdzmlzynTenxF/zt9v5+gCEQl3PZ4gBxu9zgBwu1yABuutygB6Pl7R&#10;YEAgABsIBYACwNCYAB0JBmNAcFgAEgUDgABAEBTEA02oz2bUDG4vIZHJZPKZXLZfMZnNZvOZ3PZ/&#10;QaHRaPKv/TUjSanVavWa3Xa/YbHV6ioUbQzurVeEQt2vN4ABvu20uN3OgAOR6OoAPd/QkGAkFAAM&#10;hK6CsLCMABy5xoC392PSusxwtUAOB4OYAW17gAMA8KAAeh4YAAPg8NYQAgPEYqa0XUJk/ifH8f6r&#10;n2fh9gAbJym8ABcGYYUEnScCGAIq4BAOAiJAYuADAOwYBgI/UQwyAoBsOAUUAAqcAMSpKIAMAQCg&#10;ABoBgSAB/H4nB4noeYAHeeB3AAdZ0uUeB2t+e54R6fh8ITFr9gAAcnxSwzDyegbaSiAsMomwYDAU&#10;uADgTGwCTK2yIQGAB+n4fkboFFTTRVNIAn7AScRynDTIGgaINOmM5zjPcVRvOCITqnx+z2q80JxO&#10;s9wJKNIxhGQLgeCYABKDrsBSEISgAFwSJKDYKgwAADAKioB1U1L/TOpKfHaeR3gAbZyG6ABuHUcb&#10;yni9B2HueU1H/Np9H7BB7n6hM8yjEAAAVMQAAkBCOgkBYGgACIFgcAAHgQv4Gr8i1wgZaAEAMuEt&#10;xkAyXgAAgAy4AkZAUwV2gE/UXKaxynP4myGoWeJ02CdZorKcxamyiB4vWDITVKCYWvuB4aJSBAOA&#10;eiESpiwtBp+p7/49jiIwA2TLqsgZ9QMAB5HQrp0m2tJ4GydYAHqbbfn8da2gMfKcW0uAIhECsZpO&#10;AAF6IBANYuAwILgAIEQywydyfkKdMg/8spwxTFY/kmutgnypqOnCrJwa9bAAWJlF2ABnHFhB2n4e&#10;tMA2EIAC6HIlAAGYOhQiQCxkAl7ZEyks320SkbBVyeH1HgAHicqyncZxmgAdRaFsmM2AADQhCEAA&#10;JhkGWihKEl2giCLH35qihcHxWvdfruP8QmShzif9izUeaEnydVgnucFZnsbh25obJ2IJnLEYwC6/&#10;gQFq6AWFILxmFD3gOCi/sTkalpkd57Labh15maJ0OUY5yrCf92ByEQRAAF4L+mEoHL+CMMZAzHVT&#10;6p/Va4o5UB8DxLaPEbyQR3jMLKO0XitwBp1PYEF0oEAaAbdGe8AoEjov7X08opxQXZqDdo6t7ZtX&#10;9P8MmQIgaiSrjpHmkEa46FbjdHeWkcxyWaJMAAAUAK6gBoyQwz8BC1wNAOPexZoQHgIF8gwttEx+&#10;ntP7KkUlfhOGUIIHkPYegABzDyOUNwdI4gADlHmcod7jAAD4H6QsfyUkVGHii2FG7UoNpWMcYdRq&#10;iSDptHkO0ro6xxHGK43Iw5V0TGHS2RUl8iADL3XWYRVYBpIAALejYCICFtgXAQ6gA8PSsLJLUPw9&#10;Y7x8tyHtGkggAU2lBiek+ViLUVmERSu4/QBj8w5lsAUASGYmpuZOPohI95gM0HrFlRKbQByLMIAh&#10;dQCDBgVAiXQFAHG6gkAoB8jwD4lRBSjLWJ5k3authK6xfbhSplFimTRADhXXGXcTClN4+U1nLH2Q&#10;kehDQADwHqsEdg8kgjjHgWE76sx5D3bkYEwYHAJvTBCBQlIJQKzWAoAx1CUo6E7f8yGcLsKNUbo5&#10;R2j1H6QUhZIaedVIqTUnpRSmlVGqSmPiiaVFzg0/D/TePpA5ah8nrHYPN4g4R1FlHEO4dJXh6szA&#10;OuYAAJwNTTAqSEEID4KD1HwesZQ3hpFeZWVgAiCAMgRemDwDgLwAAeAaqV5U3TaFIdVRYmo/J4j3&#10;H0PgAA2hzK3F2NAYiuB1llH6AdAD90uw5b+u1E1hGoKrRQid1ZAzFADT4WwhY8h4Kzp4rMd47Egz&#10;5bkv5G8DkQIZTKiRLdhocqrieUEfhVgAJsQQjkq6y5cn6AQAlMMzIcyRieblQpSYnMiT5TSdybbU&#10;ypdsnEAKaVlscT1Ly1abyBR3SxalKC60MgQAYxcDoE4KAlA4CBT4JQU1jAuB1aIDSW2zlhG5qdMa&#10;XzodWq+DsJSCkJHiPVHo5R3nGQUN8rw76hjvSTJ89Y+Fh2ruOTGNhhZDLvtKvBGTf0ZAJQ6YAAqN&#10;jAlwwkRVU5FQFgGRsA0AxGQKgKI6BsB5dAILhMSlYnRS51TnZMQwfKbR3DaOUOAXQ2D0jXOUAqLK&#10;2APuoAwEhTwDAWvTAIBA6IAX7uEpc/9wxpE/YtoyT1OKiScD7Hyghxh6x6jsbkPAcpXR4jfeOO8b&#10;Jyh+joiyAcexAwGgORsBMEr0wHgqemA4FqpQEAZWuYCw8bjNOznMTyc7HaV6JlUf25VLxzjtZmM4&#10;bo1AADGG7VcYI3XKAMWsAALYPAmAAB0COsWfgJNFWhOLQ2qimUw0QYxqlbL4FqHSWEdAzBlo+GcM&#10;49Iz6rgJAgR0DgUQnrYdCqYCilwB3ovZs0mdLaX3r0TtODuT6MJoTS2Qhg625D3G2zMe2aT0jVOU&#10;PsdhbR+yxxGYAEp7wFghdQAgD5HQEAVWuAUBxFQAzIa0TQfY/SrlrIWOqYZYh3FdT45sCTqAKgMI&#10;yBFU8klVuwouZxZY9RyMtGOOFlQzi0j5GszMBAEzogXCgSUB4Mj7vXL/stGUUNnv6nLe4qTW9WlG&#10;g8YxfjI9WODQMggedBDynnAANAc42ixDwqGPQfm6KaSSRi58BLFwOAOVL1UulXT3gT6m0Vc+DUoU&#10;xauY+FFq+AM0LYj4e7LY9nHqE5UeqQR4z2HqPwhdwk1YHH9gdP8bSdsbt6m61buB6R8cqOE4x4G5&#10;P7SkTJELGEzQ9cBbYAaz1uAQ6oBQ+4HQIKlPqXzBQAIWPEHSPX0g9DfjzH3ZtNSg7GERjYlC3KLf&#10;QyI4kRUCABi/4pIzyRbcOkZEITbfVHo6x4xkHxFkewAUED7wLCowACOSgVLo0G8gLgLPuA6A1oRg&#10;TouBQyZJrE69X6MNKT5qXNNnutMxclwcGzHVuTaPUfdch3LAAAyxII6R4PHHM+OnunyjOHyrkAOs&#10;GAuAaPeLkemBAAqgoAsAa1OQ2OikW5eRaXybE1mnWyq5gaq2pA/BBBDBFBHBIg6ynBLBRBTBVBW/&#10;a2s/WUG/Qyqf6a4Ka4qveNsHo6EHSHYqGVyjAfIG2ZUH2PWAqAkUuBGvGAA5Ub6UgbYG80oHCHiL&#10;CHuAGTaAyAgaEB4PkrG6s9kxcnC/Q0WRU5sUMrerirmrqAAF6GiGKLMOEtWASP02WtAAOw0TMRKR&#10;OcEPyicRSXuTgTyTi3+Ku7sISHsHmiyHmHWeCHgK6s0TUngXqQyaeLgAWW8MATGklEwMCw0tG9CQ&#10;Gyyc0IcPWHuHwLaHoHwbkHwnm9aT4jYmPD4jcTiJqROMM9k5qJmSwTeQIUbF1CabAUDF6RZFoMOr&#10;8QyWeLgAcIuAAAuOoAABEJAAABGboUwA6u8AmAe1OsUm61kvc5yvYhCygrXA6KguWHeHmWCG+HSV&#10;2HOHeOUZy9SH0bk7qIWWQIS3/HsRwuancKuTqUWjcXsRIk4AQk4RKQyuoWcS+6kYuiQVKekfdAgd&#10;Q9CJkvU562dHGayZU/+K8GWv4gO4+GeOVEqIqA0CAbqAiBmPuASBIaEAI5Ig4g47GJu5khLA4nZF&#10;kMa2kKjG8/Uy06AnwR8OIAAHYGuqGHmG0ZmH2gKSi7qaK4cAAAgA8dQAkBmgoAcBMPeAQA2W2AIW&#10;6IgY3JfBa/Wf00O/VBYdfDE/M5iLUHsbkHJB40qG2GeAAFOGUFuhurkCKBcB0AAByBMBiJEA4LwA&#10;uI2KM5tLQ/K1VJqxeasJs7KWGKuHgG3CCHGF4FyccGuPIAIvqI0BAbqA0CgCcI0BYBYSiqOMITNA&#10;82qMWuS/TJrLMdiMacQIiH7FUjO24OWG+SCHoGePQHwG6eOH04IIg8eAMyC3YUuAYBUaEARKiMAA&#10;kRsAHAMM+QMj0e+WEIGtoS8XihycExY/INccSikM2RwIGSYQQHiGwOUHSF3CCZqeOAKKqIsmoAAA&#10;qCUBOIsBULpOiRkly0Eg+0YKG2lBqvjLFBug0dSKkdsUIrcKvFVPO+ScqHkeOHE6IGwHajAK2WCR&#10;QP0XmRtOeIzAQ1OBAqgc2+4JUvMkkwm5hLRG45q0LNS2wIG3/POvsjDHacqHmssHwWCd026k8HwH&#10;8IWWLHsUgjgm2PwNwT6rcABRyK6HMHAPQHiHcVmpsQQuW8eXaTMXiIqAQAYOiAWAikuAqemBIAwu&#10;8AyAeemaYIy3+TaHGHkqGHWHoVmHa7WOWhwKu4SKLD8sTDG/SMJUBDkMAmOI090JUASW2A1ASL6I&#10;yh0IqHsHuLaHIOKAAHOHoZmHWH0zInsy0ScRatmRsOmLoBYAwbqBAAiPuewdQxAWukWl1FrIqijB&#10;lNXVovem6NmRvGAZOnjFUrkHkjMe8WCd6Vm/+Zmn2N+vqWCueI0vQAsAYPeaCgoA6AiL4AwAiaEA&#10;W1SKif7BgigvWe4fw1XNfXHXJXLXNXMpJXPXVXXXYo9BtHHW7LAatIwZFLJA8xejuKurgIWHMHaO&#10;UGmHGYRQoLCHg6aOlGaCEBOBqaKAIOiGoHA6QPMLCHeH6WCArMIB6BCdE3gPukLSQpknXF+VcanH&#10;ATcQLFWG2HMv4F2GiGMVoHcV2H6ASMPDmVMVQhy8i9iSoSpFqXdFjF4KuH0IQOXOsHvHMccHUSC+&#10;SPWlQZ6wrPoPdPoAgUuAoAgPeAkAedQAeAaWuAaAUIymUIq9C+hFUISHnEMAAHcHmK6HUsui1X9U&#10;qHaOMnwR7H4vgXexcs6IGxYtCtuw0toWYP0AERyTVSWWLH47OQGt+ayT4RGMAw8I006AoAadQAvW&#10;uLiAsemAuAmaEAoiIWwuuI0AUL+XTMLMQvbMWRcdlVqJ5OoLVUiOXAIPTCGZUHuR7bUK6e8R6gE+&#10;UH2LaHyH8QQHw7sOXDOWK7xDDO4RkKWQGTbEmWiAUYuBEoZCUBAvDAWm2idVhW5dOKe+SIWHeHMN&#10;+HWGghoFu6Q7hGWaSAAAsBcgoAgCCfcAWBKUvO5K8osP4g3FvJ1fyNbBOilNcNrG6uYQPaCHsISH&#10;1V+ZVHYSEGwv+3EHuGySCANcIvG1OAoLsc+B8JCAWBE1OVM/CsLIsvaMte5LLXapG/YKeTYTbByP&#10;WGbCeAAFAGIFiOAHYLKA0AoL4BqBGJKCaBeB8AAYau8hHXrgFW3Vi5u/EMiWMQQHyHmR6HeGgGgA&#10;AHEFgFcjOHMPQAcA2vIAkBaBdPoCAB+aKBBiItNJzMTMY0LgDhQNGm/JecSJwHwHOR6Hg48LUfIj&#10;OGoONNoQQAHK0kk3aW4BeL4AS3mVMaYXaXmMIYySrhVhJkhFw6e4AtehA8BFrIm/ff1ZBe7NVXE2&#10;erU1aNQH2LXSYi2cdfKAAHaFy6RYqIWAaBWzsBgL4AiBkJSATfWajfvLKrTJlXtklDFZK1dE+uaK&#10;uHjFQ9En4jCYA4MLS9KeIHiHzQ0lqAqAQ1OiGLoBCAmVKAsAcUuaYW2XIOjdKRNbyyi5wje/U36p&#10;nEDDMIWIQrkHshwIcLaHk7SoGiyHgHvd6rk+dksikorUAMOHiR+OAG+G4/yHSOMHdAEpsISkWP0V&#10;QRI6+vMYuAsAyVKA8AuPuBGAmJCVORk3OeI3OWC/uR6/ork7wf3T7VvImY3Q2g40EarZoH/ZocEA&#10;cAPRAokOyAc+qAgJSY4HEHYPQHEV6PKHoLCHaHsWCy3Hsy2IYpvnGLjh0rHqqBKAkvIaSaEWkJaX&#10;YNfjhA5JvXrmAcNXeuHeKN4wCHOHieOHOi5mYZmHa9RSYiwJiH6Jk9zRBUWBEAsJSA0meWiAWYuO&#10;eeakil2MsVag1SNiNBfVllBjdsjslsnsoM9XTsrsxszs01hhPkjnVT/NWazjTscKPf7s8KNdwVxZ&#10;UrmHQQmGqHWv4AaAWIyCIBUBxsEI6HIHQPQK+qGHEHsOMIwW2B4BFL/qwvImUwecFdVZDsfXAJy7&#10;K4ATaG6HOQmF6GmGOrnZgIYMGIgk2kksGS2QyRQ7+StZ4MPZ9D+tWpuqmy8HkiySSiyHqHeWClQI&#10;gQ2L+Pa+rCThyL5c81OAeAcYuAftmaKvRDrbFFq+gKyLVFLACYESMi1LeHCHMLK0eqGHhTmLUnte&#10;A+ak9eCTbvIhzcAAdRQApxORmATbAwYuPjmZQ7MTa7KJnUFAMIqAbxVKfdDm81PGYaEAuAoLoAkA&#10;aYvErnIWbiPklLTQSnBDJsfMYY6a3F+hS7OqkPXwyWCgEzI6EHqpyIYH/eFeJFIPWnhgQtUWWxWT&#10;7RlHylwQyAeAOWuA4AkemBUA2dLYvGzD0NthNQOJ0a4TWIGHwSbKE3EHCF4YQHvKIkkHmTaAkA0I&#10;6AwCKLwz0VKAMAseyIonBtIT7mBsYXxBYnJiNqYLaHUHAeOHWGqLCHWGUV2H2HEWCAXrwWiiRGWC&#10;AOwAgz2MAAyW2AFWzPFiSMjQGvbtBs3f9yTyWTkJwGsHJoSFUGQFw6KHAPIHjdoBNGmC4ByCWAAB&#10;iA+BUWcXpcds7dSP7BpLCMWH1ihSYHKLSHaGaGY/yFmFmTVFJGWB1L2AoBmBoW4BcBaIkAsLpNdX&#10;ef/jZ2JhTdUZSHzlMHqG0eOHcGEv50QZmH8wASjkUARKoIt1wAcBTOWoiPxgBQI/NAxyeZC0WNNX&#10;AMTJ2hDnO/f3Hk8QDBfHE20WS/nlQHeGmOMHnj4PSGkOMAIAYRkAoCIOwAeBgPuAXWmhyAaLg2vs&#10;7XhW8hDZFmLmKUdVyWWcQbGUDko+ejxkqKwpuHqH0PWHbAFreeOHQp4SF7QWKIWQ6Rk64YuA2AY8&#10;8Afo0AkVKAjdDIKlgXuQDFkMc55gGf3RecV5eytH2IZFXFPntnxbQHsy1mM9b4/zQMKe6HeVmG8H&#10;BoSG8HIv4G8HSLKYUR7IOqOLhS6L/CMUuA2AygoOnc7TAIYk9QoV8HsVmHrHzkscDOGsK/APxGHK&#10;9DzoEjs7J2PZmRkW6WuiQemBaAqdLIGMGvxt8HkLCHCHmPQHaHwR7dcriIWHr+6cGOfRAUtGcAmP&#10;uLkVLAQUuAjUQ4kMGQwh5vHkzz0/PnRAy2bnZ2B6rZN9gTbFUIA+QA8n09QA8Hs8gA63m7wA5ni6&#10;oW9IdCHoAH2/H0AAFHAAEQOCwAGQaFgAHQkGQAIQqHAAFQcEgABwKBQAA5wAJ1O52/55OwDP6FPp&#10;5PqDPZ5R6PRZ/RgBRABS6XQqpVatV6xWa1W65Xa9X7BYbFY7JZbNZ7RabVa7ZXn/b6hbblc7pdbt&#10;d7xeb1dbjQKZVKhU51gqfRaMAcJgMLSatib7gwA93y+IW8HaAGw528AGK3GeAH9RxuJxjIweFIw9&#10;oE6Hi6wA1HdmwMBwMABuIReABKFQ8AAkCAaAAQA5tkONi8bWrhT38/QA33S5AAwGqyQA2Xa4gA9Q&#10;M+6eBKCCANtQLOY5HQF6aj6gEAY6A/doH6/gA+Y1kXs9gA9nfCnwej9H2fLvAWBAGAAD4LA2AASA&#10;wEAABUDIRJGByTJomyawwAgBpunL2w4xCguWfx/vofsTvqfjvH1FgAHmeyDHYeJ3AAch1HKABtnG&#10;cAAHC6KHnedIAHihLQH4fgAAIAoCOEB6RAyDANAAFIPhNBAKSkCoFAcmYBSYfR9u8jMkH5Eqoo8A&#10;wByY2gDgABgEwOBIDASAAEgLNs7NqBADgQAADJqjkPMQrDHzO5TAqEo6fUKyDEp1Qqp0Qp630mnz&#10;mucfZ+u8+zvH4fskPm+kyp8fp/0wfKNzLTtKUXM6l0XMzwI6AwCTaBaQgBJzgpo2qoqDSK/KarAA&#10;0hR9KOanx5nahR1mydAAHaaMcHiZDpAMjYAA0FkpAoGEpAaGSXAKDTgo4pVHKjRiiWI5DGMTdC9q&#10;/VrGMUAFPvofLJIGdJ5oWbqJHea1nngZscAIfT6AzBqXhfBYKByD7hA6B7BqUpFErJSlH2Cqd4Xj&#10;j+QUkquNHEdZzgAYxrmYABjm4aAAGScJpo+BoIAALIciYAAdBI0oMgg1AGAPOif3hYrAaOwmjqtS&#10;CiHqdVnnUaDPncZ5nSGZWV6GkQOCXnQIhmGc6g2lQCAZA9gK/o1hXdkG3be5QAH1Ikhm8y55Glk5&#10;6GMcN7HigQDpQAAFBOkwGhgDHBg/mwDgdOgBTTQ1grcqmLK4qDHn+xzj6Kwq+1+oePKHenRJ2fh7&#10;O8eh2P0eBrSEdxgm6AB8HGhQCARJgGt2AALCHCYGhO1ABvEjgCI6xGlrDWFFn8+lMuce59o2fJ+o&#10;36YATK+i3qD5r6H1TT6/AfT7nsfTKHse57oGe9+neeZ4AAd57X6eB8QC5qZyU3wFuCDoIkmA2A8C&#10;62QIQDAmApmyt0+nlJsiFVzTG0wPKuvNyZxyiOac4xdeax0zKeecP5Min17PNNAxonZoTjkdJ0+5&#10;+A4BxDfAANIbo2AADKGuZ8cw8CJJKJsAoBpIjTkyAqBQkwGgJkmT2nR6JAh6D5P038eLch/LYPVA&#10;4nBQT0ocAGAJDh6T0HxXMTdQcDnNOWJ4fQwaJCfxdAABQBIEQAAoAkg8BYBU+juHtFF1ZDhzj4Ro&#10;PQfhlCeKfSQPge6AUWxTOcAcARNgGgJS4BIBzNgLAPAmAAC5p5MAOkuBUBbNgJuNTqndM7x1BwTd&#10;CoRtjFVhOfgk6Mn4/IQOzfMAAdw94okQNcRAdgAB0DyMu/JfsTX1ADgwA8A4CjfAJYoBcBsQgHRw&#10;AmA2OADwEnBAYAiZStCbReV8uiCijS1silW0t0rcJ0TpnVOudk7Z3TvK6XBRk8J6T1ntPefE655s&#10;YlRPwrJfSnSwc6VUoKnkkD3HwZQbJmgAC9GoMcg4+CDAkA6hMCxMSZk3fjHkAA0x2uyQyAAGIHgU&#10;gABMBRiIHCSpuTnBVi9A54vLRqOxk4xRstXG0Oxvo7R/kGH2AQ+gCTaJJQ2euLp8ZvHwPeR5E70B&#10;9ECkOfoe48l+oCO8P89QDgGJcQSlIEgFwQgABcwoAAG6VppSYe1V7laXNxexCIeq+SFjul6NwckM&#10;BsjiM2NUcQ3CHjtZOaog0jUOANAmxQEAHKwg0BKbkE6DlsgONRHVNqYTvKhXsmY9pHUNocT+noAy&#10;fUNpMKk5Ktjl7Tz/WGUyVzm16r0c5Bdys+3JPcjU805yJXtFInmiKB8WTzymXOu0oDmV4QRtgVR8&#10;xGyGr9HaNZk45hfGbH2OSKIDzZm+BAagCQO2IgMBMBVJIEplABdwcgqUJoKzhrZaWfLGynrsuSX9&#10;opQTJkbmAv0dY2FnjkGE7IfA4H4ALH8hwCgJCTAcCOCgAAEAUkmAGAtJiSYVQYpg5RSZTWOyvvfh&#10;1pilHQWmKEO4eUURtjmR4MYbDVxXjQF29hMwSAXg+Z2CcGVYgOJWJgTJR058PscoFQSVSj4SD/Iy&#10;QcbzshyjAGAQca41idDrMuAwDgHSThMZ0A8FoLQAAFh+VFQEqystrK3j7D2HkRooHrdYhYy2+j0G&#10;qkIfw30aAFAUm0BgNmIgLBY4kBYJCZAIAgnR0GISzNJcuuswFa74Y9WMold98GR3zpgqZS2Rx7Dp&#10;IuPAbMvR4N5SGwUnSpVcgrcSBEGJKgJg0JcAhcmkigXywuWAnyYL8DzX6O4eceh6kOHoPs/RGznG&#10;htzBh7JGHqn1ekZFAUtHzyGAAPTaD6TKD7VM8Umyb5lAXowBtCoAAQAScSBiTQFJnnCjtBnWEE5z&#10;zgtST3RVbC47xzFGa1RTClj0HqRdGzJxoDaGoAAXQysmjeHWONPyewAALAelwCIF5LgQAhJeA5wT&#10;QlBHakV8uwSMEeJ9Nwm8XFAnoPYR6pJ8R/ocL9GCMpTz2q+c/Bh5qSHn8LAHMoDgDIBnDNqPgfZl&#10;JAPqHiP1AO17NqTOcip6w+CBP2fUp85x8EOZ3mUBGagAJpygAYxQCwC4hSfAA45A4CJSAHAGm0A4&#10;BDyJqSTUiU+FrUVtnNvDUcs3o3MP/LYez8B1LKRqRFaA9Ioj22gpk+h5XcgHQOBkBklwNSck3eIC&#10;QDUuANAVMpJZxcRLy3fOO9eksN5n9F6P0npfTengmcv1Hq/Wet9de95M8ZW3EnFobIipH8DeHRwg&#10;Xw0xjAAHGPBZ8PkDgKAQnROybR7D+IEOYehru1G1weg94KDwSgTYjAdLk/dZ3s9to8dA7zXDPG6N&#10;U69Okaj4l6PcARGwEpyy7mEAMXT1PGi1UiFCKnoSHdmZMjBFrCwAioROpPhwbdIDQCAkwFgC4EhB&#10;ACDVQBBijnil7Sj2SEpSx/DnyJjfY54c5voZIawaI64cZ2SHJIQfQAZJACAComQEixQAAGwEQ0qx&#10;5B6ZyS4Ba7J5pVpWCVib5cyLCKrli+aU72ifr0K+kCppjzsJBzDIDekJC4ql69xM45aDa2kKBRpi&#10;y4bfBoq4zmMJZdpyx7r/5JAeYc6KIdIawcwgYahZ4e4ag1wBA9QCwFolQCQFxb8PDLoC5A7uC4ox&#10;8I7da1qtqdi4zdTMUKI5p5x8ZfYhQdC/iWwahk4eIZxHABQBJPoEYIykpbpBYBCsxJIBhXrzbDh5&#10;MJsLicT16dygBdIwheBVAjbEiKIZIbRl4UgYQWIh7wAEoDwEcGAEw3IIgFoHJBg3kH60z2K4gpx0&#10;sUy05Vp6ojYfDXCWwaTgIcQWYWR2YcxZ4BoDIlQCIFYFgAADAHwHgAABoEJB5Do9aFTSafy17IUV&#10;T0xUhTw+rnwgYa4iQc4XIbJuT4JNybMc4ESS4BwHBiIBIEYmQAiOojg8pyZRS08ZkMEd0LBXy15k&#10;RRUQC3wuYpYfo+w/aPAgYbBIQdYYB2QeobZGgf4e45wBRiYl4IcXwB4FxxIBICw4IAgBQ2rR0Ip0&#10;TeaVgdoeIhwbQcB2QbQcx2QbYc6GAd8aQnTtJQLlRzwf5UBFBTJMhFSt7YY+bkKHpXACijADoC5K&#10;QDQCSAYDcFY3zq4BxXCBTLp/SLbCsV0eBR7WUIcisREZC4kKcd55UJZAYjY/ohQaIbb8wWYYQW4A&#10;AbodCGAAgBxPoBThrsICaOABD44jj/KWYfCKZ7Bey+InT+xPwAJJiBjkJDh40donStQ9ZyzYY0DC&#10;o+E1RX6FU1Y+BESDqEgAYfwjoAof4myNiU4foAQnxJA+iFDtp44pEqpURMJ7BTJewfbw6jTCROgA&#10;rkSWQ+g8Q2oB4BpigCDyjrDhiNoBaaQBiOAkBLkUROgAxLy+EZMvsnppBZJ+0XRZ74IiQcL4QAAd&#10;geh+ChI/StDrEyNASOACk8zBtAYCB/kc6lpXh/M37tibws898CkQje7RsJMeVDVDdDlDtDSeVD1E&#10;NEVEdEkJUQ9C5dkJpRD78uwoQcQdkNYYgawZYAAbgdRvoeb5gnU2IBL40zo+iW6KNBwD4CJBZwpB&#10;4GIDRKwDABg1DQp0QwT70UgnTEh+AbQcozYbVG464eLhAeAfwi4BdHztTCb+c0zLonI8CLofooJF&#10;gjZAAgxMAgQyBL008AYnAjsMYCJAwAAEQCTKwEQCIlwEIBxKQCKa8Hz74uamQc4doiQZwbIaSjoc&#10;Efoa4dAzYeZ07sICRigEwDZB4HIETG4EwC5CYCbraUZNq2lKMvLWByxR0K9C1CrdRYtCigUjCecn&#10;7mC1ZjFKQtsjDuMiq1wosI4nyiQgQeQdB+Adoapk4dS6YjDTQ3wB7qoE68QCgHpCYBQEZ4UUTMDl&#10;RjUQKl1KTMxt9WwracIoh+wgQd4dSKIc4Zo7QcQWL8wAUzZBgHoEokYGY3oBYFCS4AyA61L21VcU&#10;6mFctEotRpsiYnUMZMJJAaQb8foVIYgWoAAaocobY0AAwoJKhKwKwG4I6sQDrBh3Am01DddWlhjW&#10;jdgnwfMadLo6QdgZ4z4dIXIXQ0AfIgQDAHIHbrAGI0scFkoCg1FX9XlhKfInyqzaIeB9Qd4aENYd&#10;AWLKAf5+p3isYj4F5KQBwGJcQDAkVlMUhdEiQq5jxzJytYdDMilhRRbUge4dggweQbg1weAaMNYd&#10;5vh7AeQygBIDSatrACgICsIB0hMhpECKrEUP0+CDSVIhYd4y4agbyGgaob0foaocaGgdU/om7MKL&#10;ZXw+hd7EAnZWSog2oByHyTDh5bICYlQEIDAlwDd1QCaaJNybRDqo7RjWbzhYppVC8Zy9FWVhDIKt&#10;pTypwjYagbYa4AAVwX4WZHIdB2QAlahP107hYBgkSLhJhFQ7xEl0FzwAl8DdBNoBQApOl8hNp3Dt&#10;EuDkS+TCw9ygra5hBFZ/BMjGC3ZUgAK3Y5xUrYZMyEB506JdM0F8InDlVzypS4KMLlxYy3I5w+RU&#10;URhNomwCYAxLgASNFvdOKWZJRJkyzPBODBoBZLgC7rzrABhmwCU8QBpXEOQ2rs1k4nIxB46cjIZj&#10;c6JJCYgABfiXobodg6S6xIVzR+BMBAjtTrCSAAADwCIlTcg1CT0gmEBPZNqztWdxNlculE9sMnzI&#10;Le1pGL2L+MGMItlEGMWMuM2M7Q4rmLeLL7kiGGgpMLyXwdwiQZobhmckYzYcQeQ1x9QgSHyZUMYe&#10;IeB2wnIDEsyOIDSsIG4DzLhxYlVjitLlEud4QoQej/gdQdw1wbIdZvoZoc95QdIfIhzy+CRP81U0&#10;7thJZJitIqJJA+tnQgYepfo+ZJDtRNqwjlwjpUs4w+7sxJg35ilQIlwGADIE6soByAdALo9YStz7&#10;owoeIeghQcQc46Qa4cqvxmLKDTRGj94mwEYDBiIHwEoGgABwtwd1DkAuOLppE+MudE13Qsds8KNR&#10;Uv2NlYVcIsOSlYMeOerC9XK2YoJE5URVB+IcJGgcoZRHgeJ1wnWPRNxxxbIHhB4CEPQBDcJJN6eA&#10;VxdD+K7DBI5JAeoep9QdAaDhAbAVBl4fgdgyg3A3oDNroj4GcTzxlo+KptlFo4+fWNBjOmpYxSxS&#10;gb4dBHAYIaQZQAAZAbxmYaYdKGmQy8QLoHYKAAAHAEY3ICKraUcncZNc9tgnxp5Z4dAZwz5aNSQe&#10;gaVSTQRmwDoJYJrrAGA3IBEygm8y1WWfttWnadI/4ygdwiB+IZ46QdwW9jQAhMpbIIMXwCQGJBYB&#10;NPxJLQeKrueLWGtYD7mfgvGriE6WRuR6JFwbaXodIYNTDOJ7B1ZPwCZOgCIHOiYFyAYBoEaS4A4C&#10;BPqMEixYi0txUvVWZpQogeOWT4AdENYbrFA66vqXweCXra04qzRQbqRJJJYmaUjshPuFZOl04kQC&#10;QCCOADQChxICgB4mRxw4KoROlByLZECU+d2Guu9Ved89yDIpWN4sWzAn8HTZA5waobsfoWQYViy/&#10;h2TsJNp4dCC0kIgn18BJhW+6uJACjsC8hii8hLhxwkV8hOi0cusMLWp8CJo/XDbaIfZ9QegfSqXD&#10;7aKQI7fEQ+ofw7wjhUja5I5RHA4m6oo9MIA99Mzt+N09yC4ogCgAxigEoB7KwB8AQyIe4gwhC5wh&#10;ogYfYgwe6WbkI4QA5NqrRLhn6S6Zw1GEgmW05myZAkU0tKagKWBVp+Qi4b4d5HDOkNbOg6Qec+gB&#10;gAY2oCSZgk8B6TaS7cyOGFaZTtI2vC0uMHz2UQddGjumz2e99KevHRXRfRlDeMnRvSHSOL9WOe0C&#10;0LvQvMZdgdYyyjocKGga1LAzAdyGAeYfoyiSY4N/Inx1QhREon0yI4Ob43oHQEQ3NbjKwCAAw4JN&#10;Im23FRW+IqgjJ1MDgbgdjhBvkEQcYeYiQAYBI95yInBNrkHPszB7kj59Npwep+E4Q+gBfb25wm06&#10;NpSERI4yl/InVjg2piZxIGgDaktPwlwCBLY4WI0vAv3SlxJSgeQezfgdpHAbAcyGGbKX2PbLo9TB&#10;DKwIAFAHGcoDCsKR/L44mjeLA5OZuu++XTCfG+dCfjIsvSnXwnTXogwdIbZIQdoacSYZThAAgexJ&#10;ACgEImQCQFSAYB4GAlwBIDpmwAQmk0Edpo/YHjWnos63AjBI6XwaA6QagUhq4fQchfrHLcemACgH&#10;Ug8l+yW9ov8nnSQu1s5deegnhGR+AbCvQzgbQz4WIagX25xJlkAJRnYErG4EICglXeRA4xdcTzni&#10;YqxS5eyp6Wwbh2QcbJhFwbQbQjg/LBoEBCYDgJutrBzBmXA90dunXrbM/bQ/QdbgyWwZw6QeQXoz&#10;dk2JIJwFTrAGRBYAyZwqNb1W9geKrH3jc+IvW9hSop7UgfQeYgQeYcqKIeENs/YYSGAfQdQgwA9P&#10;bsK8I3wHhiIBwEi8XH3AJyJjZSO28VxdRzhzbpggUWWHSuhGodZHDXR+EwCEY+k1eKiHl8ROq0Lh&#10;YBAkXCQ3wBxLgCbiZNwBQkW8zDllXvX12fYgAAgQBgUFgz/g0JgcIhUEhUPiERAEMhMOiUJf8ZAD&#10;+f0IbLiboAWzGXYAa7okL5A7+AD9AkEAL/AQAAoEAgABIHA4ACAKBwACwOCQACoNCYACgKCIACYL&#10;n89n4NA4KAAHAs7AoCm8Dicaf0Ofb8fYAer5e4Aez6ewAej5etktVsfVneT5eYAdj1eIAeL4elsf&#10;dve7+scdhgCmYEAoDAADxwAxEzAYBmeRiYBh0xh8Of8EigYBVHGAVEgADAJocbftoe1vdDwdl4vQ&#10;Ad92wD4AD3fj6yAEmYOBgMAASp1ABtDCwLoYU44AB4HBoABYGBIAAwDm4CzMPfr9lj3fe8czydYA&#10;abqbwAcTwc4AeD2u4Hx4dBwWAAfBwXAAbCIapgFqWBYEAQmjsIvA8DoogyLQSzcEIFBSIoQiiLJh&#10;B8LwxDMNQ3DkOw9D8QRDEURxJEsTRPFEUxUi6Mo1FcXxhGMZRnGkaxtG8cRHCaKs6iUGQuhh2Hkd&#10;yTHGbYAGocpuSQdclnofx8gAC4JAoAACH8mZ6nWeTcnws59AKfigAo+wahIFwABUDARgADwHgyAC&#10;pKpH0IIKzSGoehCOJY7rVnCdr2mObpoAAb54nKtACN4f6tgQArqgOA0CASAadn+1YAH0ei3nkei/&#10;neeZ3o2AaEAeCQHytSIAH4fqET7TLdpbViBH9MQJgSCAABQC4RAAE4JhAAARgmDyeAS6KLR6gsIs&#10;9ByuIOjUWgBLciGoc8jmucz0muc5wtpULGocEgLg6AAhhWHYABSDM2AaBIFusxURQjZ8c3te98Xz&#10;EB+n21Z7nos54G8doAHMZRwLYbuCAMeDcAc5kpB3YIHTUqoMJ+ALp2WAEfwrOt631BtmY5DqKQoi&#10;aJo4lrugAdJonMABrFIZwAHwcS9g0D8qguGINqIH9egQD9c3mhWTztkOkxwhkd45jqLnyfTeHeeU&#10;uGOblCE8YZYgAdx8S4HgVBoAAdhKGAABoD4VAADIHqPlE8ZJPKJWVBd6IqhR9nus55na8p1mgZ71&#10;FuW4AH2dbYgmEQSqQFoX4iHDpA9crMJnp2lcxzMZnodq3nOaz2neZpyLYYuEAXAQABCKIWuGGQOS&#10;sCjqpwAukaNuG8QXzXb7jFkHbvH+4H871VnysZ5nDUR1mScb3GsdAAHy9crAcAymBqD7nBY+wHBC&#10;o4EqbjgCMYzCDobj0XQX4MOI41awzEe58yj+LcH0sSN5UliEcsy6CMsS8yQAjGPjMYYuAYBXrKOd&#10;qY4m5mH1u7ggjJCZGhvDneaL4ZwxGYpKAAO0fZdyzljMW7UBxPjTJUTaBM/wJQKLlYulUBZUwAKO&#10;esTV2pWTGGTJnA52zuFaEaO8+4fqYlWJiO8mIfatQADyL8y0d55RxDtegNwdo4i8NfJaVl8RMzrw&#10;5MeAMxDTnLHaacTAAKmDIMoM80wjQF1cAABaBZxgIQIAYAABEA5PyXmMeMbwspuImF/HcPMeDBR3&#10;jqa6PWQo8h+FrLGasAZNSeALOiBkCR+gOR1Tam8pgCSfxdXCj9+KUR0JDUKO5RA0x2EhLqX8CEeT&#10;9gOAqACFjsAMgMSqAk6hVV5RgfI+WCKMWjzBmJMWY0x5kTJmUstaUy5nTPmhNGaSM3gMfIjA8iQ7&#10;R4qiGwORJY1YODRHQkctaUQOgWP8A4AhVB/DxSiPAeZexyj1kQAgBh1QVghBSAAFgG3GArAwr0Co&#10;CihzAQsZchrd0gECHUPFggzxxDYAAN4d0Vhzj6VEPgASYgFgJKpLo6oCABnVH8/Ytg8ZCjuHeqId&#10;o72CD/MYcMDL3wFIEH4j2IZq37REfuPs8J0gCoEA4fmWgFVggvA2CcAAGj6nWgFGIhaPGjoMjWQh&#10;95bB8FrHEO9mAzxyUSG2Ohbw6B3SIHqPctYBowgkAw9kIYLQeLqA0mye68D5O1IhNVubvZp19r8j&#10;YeY7C/joW410aaiB7DQPaAZ4gFQUn6AiCpOADbJMWOiTQh0YGSMemlQqHrdK9skQmyo7pLB1MvAA&#10;NkUrNB7s3NMB05AMD/AVCCmxoRS2ip0r/MVCi9GmPqbkRhaJGlWU6akAAZI3hpgAEyL8VwABxjxH&#10;SuoEDjAcAjTQEQFAM3VASP9D47buZrJ5TuQeg9fCBD1HcwQdY2qJDpGaMxlovhfGNZIB4H4RTTA0&#10;bGA4FBpQDgSNTcF816Ld4HRKeQu45RoqIHeM50g9hkukAaA5AgIQptnAmDJnwAwJIEhmVvAhGMCt&#10;ymw5mvWJVloMZG7p9JGi7G4HqOYvY7xryIHYMdbw+B0F3UeYwBgIijgWB4r0BwJpcgQOqAIA2IkI&#10;IKIRDxkEPrP4IytlehY4h1qIGMNZmg0xyDaAAOUeciB7D9N4AZSRQAHpVrYuUEoFnsgnAssEC5zT&#10;FnZjCgizzcZqxsdwPVL0TjYjcHSt4Zo4xqZjHobEf1aiBGLQLAOzR2oxw7fLQYzUwCEGMWknsogC&#10;lcxxTYCMCTsANgNPsAwAyc2SKvfot8vY56ystPIAAdQ95CsNS4PIuJlCCAMkpmxKuQlygbAfLMpJ&#10;PwFFXs2bQehdxtjqisN0d6iBwD0ZgY4mYJgJLBBGBFnwIAIpwAeAk4WBssbr3Zu3d2794IaRbn3e&#10;O9d7b33xiRjeBHg4pHaPKbg45vjkSOM8cw2VMgBTECQDyvQMANSqBAfx1aVpEGWODReZyzgcA69k&#10;FQH02A4A660Dsmo9mQMohB4OLN9O8cuPMexfxyRSAANwdjzRrjuYQO8fhf5KLwAVLtSiBB9tRg6O&#10;3HA62/jnkQTIhCxI7AMAjZcAJjCOEIeNI+nzhn7mTIIAqkbqgJs+BuCFNCw1ygQnsTReTcKqW+mt&#10;qA95d0/swG1tRJA5eEDmUAWQeZbyWksQGTsE4GwQgACDXBXS7AAAMAQVTPKElncud1vny2B+ipiH&#10;sPIt47hsyIHMMQkI+BwJEAYWM5wHCjgXB+u1XZjcPkCARiK8948qzE3oj/3JD3hksp8asdQ0lEDc&#10;FMoQfA5S9gXBAcgFx/gKethmB5onl7d2+XpVTlTcdQXFLQPpKI9C4jNG+NUAApxjuFPXdMDoFWfA&#10;1BGCsAATQWrpBMBZYtCELN18m7eZtwPam5h4BxIrBwBhhgtcBmrWBtMxAGgKj9HVgpigAZLuAEAK&#10;ClgBkBsnqEvJsTvqK+iKMFMxhonSB2sIGahkFEAGNzgAARApnHgKAZnYMPCdpeHbM+v9Mppnvcmm&#10;m8PdCOmVjVh5qtmWhkGEB4BqLph6hvkiACAEnagJgaFygJAWD9AHgSJZgEgKl4AAnxmOIyGTEHP/&#10;vbQcQOwyIItaJEBlhuhomYhzEjqKFEB6h9jcF3l4D+I7AVvDJaAKHsmhmfMlFkNMpgEMHgQdspvd&#10;HcB9Oth4lPAANpmEBjhvnBBwj2HDK8DGjEibErLNHKuUCCOvHLn+mQH+FXCNALAFFUAVgLNSgIHY&#10;KhtVtWtntPnhuuCxh7H5GavvCyCzIOr1Mxh3HoJSjYh2B7kuQtjGAKAJJZgQAKD/AUs5EpKCErQt&#10;gADXmCNEvyBxh5Lph9ABCxjmChgYgLqlE3E4AGADjqoDCLwOQyx2R2x3R3vLt5x4R5x6R6kat6Cu&#10;xQMVNniBJtJuJvEkBxEjhnByhrnDABiWAUgQnGARv7D7gEj7B4B3pChhBqBlMxsyiqienVANFige&#10;ARgYgAQrFygHgDDhIRvsrxMSMoPKiwRFB6u6JUAASCMxBzh8QlgEibgEM1CcACECGpDeB1ukNcBz&#10;xgBwlEIgimAOD9AGFTkrKauUCZiwjVohixqdiJmWFLiEANAHj7AaAQm1ldvDgOpOMLF4MqFntQB9&#10;IlB7h9DcB6KsmWh4Dyhth0tqh1FvBvh1nmh4KUCJqTICPGgGjhAUAODSgggWF0gTqAgAOgkCTAx7&#10;TIt1tPh/iWB5PkAAByBmOdhpj2h9hsDYoYnrAMgbnsgIvmicM4krFbiBozR9wxpjMUvbMosRm4LS&#10;noh8kxB2rUBuhUnBB8pSjTASD7AKLZCmAclggEAOFUOWiIR1zJEVm7zZPskdlpB5B7i3hyJDlph5&#10;GCB2vNgABsB0BvgABghsL5ImC1gQgLnsgbgRgWAAAlgWAcpaALHKG6jPMTpsGmH9EFodsRzKk+B+&#10;ExB1hryDBshamuB4BrqJACxbgKASqlQHjhgVv4MmHajKT/jNsUznzoHdiKLAkuBzFrC8QSh6BjHm&#10;zBjqgRApE0QXnYACAJkCAAvZrxuVrOv9xCM+T+CBB+S2jch2pBBsJEBzhiD0h7HpxPgHAPihvWFe&#10;gHgUD7KCCqQLxLRDxCx+LRP90PUuEVCKBzonyZhvrliTiQhwB4FEB6B+EonUF4AMG3FhSHAQtxAA&#10;SyI7MPlcvZoFqnprMT0dGRn1zqiNNBCzh0h4EiNplvSCPyByh5JEB/ACrMxPEDDfDKowoeDJzWiH&#10;IyR9JsDkilgWAKk2ARAIpbAGJZtWDqz9kHNQFXh4yYJDD2uZrpnknoB4DbB9CtgLFTAAAXANgTU6&#10;yujpABDqpSkiBkBxFCB2h7i9gIMKj7gJE4AXgLnGALgFEqnLu30t0u1uVu1vVvkSx5VwVx1yR3x8&#10;G4CGRBSVIOptzwuBDzBxMxBmByBrFVgBCWAVgRgUE0gNjSgUgJvDlNC1hkhrBmiTB0D0h0h+VmgI&#10;FcgcgTGzgWAMnGU7E4gDyzlosTTYTXiDCOiWPuPkJEBoBwqJRswkAAizxpDpRznDIhmuqVmWhzj2&#10;hyhtMdh7jcCjCogJFcjlFUDqECCWCBSkxEixqfJHxEljDogTANPDrJE2LZV9gLymwxiGB8M0D3B8&#10;C7h0B4jYstFEBxB2FEBwh1mYB2DYC2B5i/vvEokdkBkCAIAIilgVgPVgAggVT6Fxlgq7xLn+Vy2/&#10;HMMoOsCyi+Tgh2BqmYBzBgElh/B0C/gLGIAKAU07ggDSgFgSVsDfCBVOMETprQCMCCUBjvjwGuho&#10;NsBVlCB+i8kpWJCiKkDnQYCqgMrL1z2N2/kUXOiCvtmWS6orBeBqBkgABpMwxqHOGWh5kiR/I7gF&#10;lcgdASHHgdGzAAAeATmzgPAIj7KELzEfSWGPryiDH+EfjdjeB7h52tHArUhXBViyBzlEQ9vDgMAX&#10;mzgOAfAgE4gPlgxBNMsTFk1t3bIIB6B3C/hzhtHoQSHSB4BglvEBCdgQgnnWgKnXjrRTGOSczYUO&#10;reHfqFk8HhlXB+CWB6zMB1vhGuhqVbPPmOLNAJgWk4AJKACmUojpALifsmHyLNK8x1HcLfnbV1X/&#10;YesniETtLphlBvQ1htB1mEBzh6mCDcCxgEADkCAGvHjnAFDos7kqo6GfRXEpDlKgECQdkLDOPbx8&#10;iKz9zKvAkxBzh4jyhpBwkj1EgABwrpIlh+C3gCMmjGtKowjEDGDLDETXQuiYVLtOXNLNuUgMJcVe&#10;gMSGD+ikDUHaCduWHfGTLiGWS2jcB4j4C8Tu44O+hrh1j0h+jNARgMnspMo7AKgDlch43yAABlBz&#10;V6h8KSlfAKnsgRAJGfPpNzADt01A4xYfZf5gZgvLVxZhZi5jIILfR1tAV1LOCGN/uAklhpBxOEBm&#10;BxPyB+FSI4ASG1gXAPV9gX5FDIS1gABqhvOEZpKJBpYBiNq8AXgRm1gWgO19gWAMDSgLDmv+vbww&#10;3aG5YAi9huKxAAPS2Zh7MzB/CzirnaqbwgK0C8OmMxhszyJFC7yfHa4qDhAHAJilgEAGl4ABJJB/&#10;VM4PCWDCIjOjCcidgKgIpZgSgMFggagOG1gNqm2OmVB8olB5l/tcYAMxuaBvy7Mxh2HoWzYlh7C1&#10;lasokXVMgGAGjogMALo7OP1gAfASgawVgKQYqnjtYwt1Zj6vEH3uPelMiwoOhuooBhEjh6hrJEAD&#10;h3CzgIANClgNAlm1gHgVk4ACJXmOY7po0dTmk7ZeloXQF+i0B5jcB23SzMhWBpCNi+qlwoCmAYGf&#10;AG3WADKB1t4L6vrQvKkMjvWPn7hohwMxBThjHChihuHBBxRtFVh/kxAIo3gUgNFeghgUgbG0ARSw&#10;gMvDgJwUwxQbmOXuO3EDrOCCi/C7h3ByGYByhmSLhuhaLnh+3yk2gZmxgLgWmzgKgUG1gFgND/AB&#10;gFCqAAyeDKJf7M7NGlr05MFphwG/yCIOhdElsmnagRgmG14IHYAEXZDIAGnrQxTa3OEQh9i0olh1&#10;FPhsjyh1BkorB6TtCJkxPG6ZjTGJCmM6DpALSTgFQZ7A7/vJYxnc4ebzzoRZCWBxB3GYBjBuGaBt&#10;ubjaB+pHABDVoaDrJJIGDnZdkpQGJYj7APNVCmAECfvZnrDr094+OU8O11iEnjJ3h6FRBvB1HSBm&#10;Bw16wlHoU1JHAAiWIECbjHY+IyY+6tIyIeNgZAIyrguTjfCbgOAGj9AYgNKlAQAHp0u1296/t987&#10;R9F6iwixh6jWuatDgABiht2DB1h7C9gLAJpZgLAIEqgOAFJZjdEohph3CQ8uAAAZgNG1shHYAJJP&#10;MQ7+8Q9QdQ9RJl5idR9TdTkPZkkWMory7iN95nxGhyCQho2SZWhxNF5sCEAXgTHWgXZ5VegLjSgG&#10;ABCdh0m/EkdahfBqBjIOxiAAAOAMnYAWAQ19geASSQgOgIo7R9NAHdLOXvPbiGI+muh6C9hxh3D2&#10;nniQh0B6jYh7ABixh+cYCWmUKHJCh0BslvB4B1FRWjErQuCnDoljl4J7DqyfZIQuG5TKpIDHqaiq&#10;a4j9XJKBXlwM9xh4B6i/rBJCh2Y1NcB33kB2mCB5bpOijcHhjV49jGwuABjro7gJClgQgOvDgVgP&#10;19zSnWtkD7cxWObOdUdRI2RSCEcmC/h2hvDyh3LUB3hhlvADOqk2raimGejpU5nqHZ8OPcUNmNn0&#10;mkcNuVCCQ5ExcmC1wSFEBzhYNFi0CxgNAe7dzjAFoWDrDiFnbzdT3cEIzaFaGVPuBohvsxBUBiBb&#10;dABs2DBuh4HSAEAEkCAagQz4AcASyQgegTAZAAATK2gAMLPIRM3ss+M/Ut5ejyJEBxhpbGBxhlyL&#10;0iheDGlZgRAaT6AKyFzBFUAEgMk4AEgRlegCgKEqjsIGs9y0er+fETCGF/izh2hypCh1BnHmh1Ba&#10;sxAClMAPgiqlAL3YAEtyErO1EM3cJlUsJsEfh5hzkuBxBmlvLTmYQjJEIwCZgLzjAKZ6YXj7AFs7&#10;jGgDjs4bft7N10nbmn/giAACBQOCQWDQeEQmFQuGQ2Gv8AP5/xB/P1+gBvutygBgNlkgBtu1yAB8&#10;ASLv8CAEAAcCgUAAMBgKXyqXgICACWgcABEDg8ABkGBMABoFhSfgwJAAJAifAsDAgAAQBzeExCDT&#10;SDRB2vJ3gBtORugBsOZvgBrupwgB0vh4QKUy8CzICVIAAIBAOZyq7TIAzG63YAAHAAHCYGaYXAzI&#10;AAYBS4FAMEgAPBANAAaBsVAAPg8MysBy6Y4qEROrwSVROrYWsRN/AB+RYAOF1RtiNdlgByvB0XWW&#10;AAGgsHAAOA4LgB/gKIOF67sGAgFgAbh0WgAQBANgAEgUDVG7wWrQWsQ7xePyeXzef0en1ev2e33e&#10;/4fH5fP6fX7ff8efUd/8/3/P/AEAwFAcCQK/7+IGmkEIE06FvCgp2nirptnIbgAGgcJsAAZJwGm4&#10;yqBkFAYAAFoPhQAAWAsESdgKBgAHufB8AAbhyHAABhGmYwAHMeR2AAB4IggAARg0EIAByEwYgADo&#10;IuKwyBqs0jTMDBiFQQlSsH9LQAH2fh+AAdB4x8bJzLCcB4HMAB1H2tp5n9GR/MUeZ4nmAB1m8jZ4&#10;nQdoAHpOjjH61oEAUqDnAUAAEAayIDgSqABAO7appuASaLumSbJvRUXA2CALN8A9Doi1p8H0fQAH&#10;ceh5AAeFUgAeKuAAeZ6Tqep6HsAB9VIgUttCnDtJWBLtgKBadAtYwABQEEThYDgTRIDASAACwGAj&#10;K0HQNbFs21bcCSi08Hy4fR9z6eVbnWaE0nCV5qAAfp3nu4QWuuCwXsqCAZOuA4MAbBNuPJBaBO+i&#10;GB37LF+4Cq6VH0ex81cdFVHcZyNnWWsNAEfqIA0IoSqUGLrgSDyfAIBqoYNKsqPK79wX9lj3QQiG&#10;TSg4zwSgf7WosiBtnKtJcmaYYAGKbJmgAZpyGul63hmEoXyOFAZgAIQUhsAASAsDrFroAbBYRg6q&#10;5PmCG5XhB4HPNJuGWZgAHGZZkTAZJiKifMZA+EwVqUCrOrwvAGA+DylB2HLfBDFYCAOnS7qoAOAb&#10;FlvG8chx8YZVZ11UdRmHG3BXmqwJ8NaEIfhGAALhnq4FBPTwDAmyLx8Xx+va+gjU3Aiubn1L50m0&#10;dKvF3DR1mt3R/HhUwHg3aoRCJjgLhczoGAvfgCgU7b6SllFwdb13sez7VrS1m9AgAbx1cwXpsGP8&#10;B3TSfgDywxlfJcu0FNbXaIuOlfCgACADuCCwEp8DQDAKgAAqApIQDgEouAUAQqBMS8EpLwpRxhFk&#10;vu2VMOcdpuxojdaONsdJaRyj2HcAAew/WGgFAQdsAgBjQAEJkTCFrWy9kCL9DGGJgi9EDUowE5Ci&#10;ACGRAmAdaoIwIgcAADADSJwNgNKNBAwzjDjGpIQatrpowADkHWOcAAxhrG3G8OtzA9h/pfATGMAA&#10;GFOlRAMTcd4/B6AAAmA0nwOQOtMA8A4DBdYYGIZkaV7cfY/R/kBIGQUg5CHpP3IWREiZFSLkY6wg&#10;8TiGMESqVhCJXRtDjG2AAZ430NDKHANBD5MgagsaeDAEBmQUATBAUoBJwSKkXHYPBPkl0LDuHmW0&#10;AUKo3ARKECgDToQJANSE1w70j2UR7Zkg9gxqInkQHo5FOw84QjkfQAAbI7C0jnHpCEeg/EZDxVaO&#10;8dI63Jp8HmOseKXFdRpJvCYlzhYUG9O0TqFKkQCwNAIS4vpbipkrJaYYvErzXLiAA3JUw+G5UDXg&#10;PuglDCLkWfkzMqZMnDKFAYZEBUwUlgZOuC8EALFkAYdDEI64EIDrWj5I2lVK1/MDSlHorJEjXGvT&#10;sNc3Y2hYoeHuOAroEwHnPAoCkyoGAiOhAWCIpLJ5AMAZm7Gpp4WDIKmMSQeS8B3jihCO8Z5Gx3i8&#10;LCAUuZwgnGZAlEYnAFjngCOyYEf64JISRim9eli2mXzHbAzWJ5Ah3DxLaNkchZRjjYGeAAWQ0BgA&#10;AHEPGcgFQKFCBeCNuwTwYA/AADFE0rDgnZJdXlKtbZlEHqZU6Y9oyBDwHSbsb4z5QDgGU20cQxLD&#10;j+HRFgDACifAMAOVAf9YEfgpbsCEKQUY3AvaZAdfhjXpOKqnXO5h6x9D5XGVyNo6BmuYHCKoaRAh&#10;4qmBCDiVYFwZNXAavUxYFzn3NrhSkg4+x7qmHkOtOo4xoOYGsLVdg9B0xtAmBsoQHAWGVBADxFYE&#10;gRFCAGAdScLJkHvesweuV6MIVze6RE2EXSRi/Gw20bo700j+ASTQuJUZ8x4NOP8i9ypjQPMWAM7Y&#10;DQDIuAaqAnYCEXAOxeb4AyhwEv3LiXgwmJSIIwqsPIto5R1JpGuONCw6h5p8HuAFL4/i/AFUgVG3&#10;hfUsT3JwTAv5fDAF/L/A2HMOWZD9ACa0ByiTNANMqCQCTfgUgUSMBUBZPsf0otHJJmkkGBRVHWmk&#10;Yg1mhjdLQrEfaMp6wCAgUYBCjTXAENaBrRZlgNN2A2AxT2d634R05p3T2n9QahYDMzUWpdTanvRS&#10;/TcVKnMGkrNZCoABpDeaOMYblgycEqByC4GoAAXghbsCcCYH43W2a5QhGQ65ZQiHxG3E52FBrSl4&#10;ABYhkc9Vws/U5lVpEHwSRePlho6h6J8i65hHk5F3xtHenNU48KsjtR8O4dKfB7TgpmuPMxEFLGBL&#10;pPmdqv58vvLoYJBBJ1RPeIu7RdtNIwvyNgzY1uJmBmFLmXgAzhjsAKUPbZQ5RTgggAy1cGYHmmOn&#10;u+AspJTioOvtJqjl2ojSSSNVMWpRKh1jdnINkXCHh4ln2orcAAFARqeA4FGkADwUQBj1TB7B/Iob&#10;axRMdmNTWaQiHePUAA7XcquGemkeYx3MAJAWVADoUgXI/rMAMB1mwDY+5aetxeD+XnxtCQ4lQ+VS&#10;gAHfkQAA1BwjaAALgZ4xQADTHNLWNkbgIFJSQiMGAHQTgABMBdvwGAHFCtwVCFjiXGMr7itcAA8t&#10;4RVGs0cbwyiPjdF8LsAA9RulhAePw1oC4yAHArAECoMQZAABKE8J8AgXdnUGi4xtm+opT7np0fiX&#10;U+j1XgOtiSMxVSgH6OtW4HwVHXvBEQB4NmrgHA2cH5JDZtp1HMNmLA4RnFpG6MNC2ZyBAjBwxwEF&#10;lifgqM6AtaZV+68s+Q6q/HACkEZsIoIqIwHYI2GCGwi4HcJGHyAKS+H+fanufeMGqeqcYwIgIs4M&#10;JUAKn2wQO2AWgUAAAYeg2pBMgS80O6IiIES8XGHrBgVOHaT4HUHeHUAAHO3k9aVyMCAQb0l0xYO2&#10;MaUmL8M+han632zuLsgey4fgJmYOH8uUgGKSBUAqRWBIAiauM2M6AcxkSe5pAAwWZm2ymKNYNiHU&#10;JGRwI+G0HQRsm6YaACt4AcAcJ8AbDs2oAWUOA8AkjuBmAw8ivMKM/+6pEHAFENEPERES1CkPEVEb&#10;EdEePa1UkMqclsLaG2LIAAgyGsAAGJAWOMLwAAB2BeBuiKBEbsBMAolWAk2MZQUCIuH3FgS4H6S+&#10;qaLuLwhOUjBXEIPQtCSuraX6mYS0IuHw+W9aHw6wHiHujbEqAAHYHkhCHUHihCHWHcnIHYnHGaHY&#10;nIHQHenIme6w4SOMMKKmgeMAUoUuMKfrHESweo1GQUpc4ipkfo4ONdAM4qN8AS47DugIsyAgOets&#10;OeBCAuiIOiaYqQauAexkLis2ijEhIckI6cYO+OmMHcHCT4GyGEGyVOGmiwAIg+6CA6KMBCCsSUAk&#10;BcSdFAtG1WQK7kpc6eZiqkj4Hq3ETsGmI2HkGkiwHyGkN25QRcA4CoRGAaBaM6OwJoa0SpJWPE8+&#10;vVIeZSPE27AMS6XG2UhCG6HOcwGgHAQ0GQ1ubUveJe4wA8AwauB8BOaeBi8gaoAoXsAUX46orcP0&#10;qmHsHkVUHWHCLSHAGYGU76FmFnGaG0Q0AGpoAgAyM6A2BoamA6Bs16BABm17CyiIcQMMJlF/DDKc&#10;kKogVwpoHTJs+ksGH0HInSA0A0KMAsBcMqAkB+RWAQA+mHDEruimj+7kmIIMHaHER8GsGEaOHGGm&#10;JGHeHKK6AeAuJ8BeCQOmA8BWb8AWAiOegVIZNlOjF2IUz5KhMxOuZSSkNJNwN2aCaGG0HYRsHiH+&#10;6wH2AGNaASAGgWt5CMMSIFHCmZPjF+OQSiSmAETiSoUumOJkH6+YvYRk2a6wT8nSciXgNfAihyAC&#10;rWACl0rAUmy0UkLqayhmwUMIUuhmO6MFHQ30MA82KGOIMsA2BSAAqQOuAkf0h4+M6nMtEKtAWvPk&#10;NaG5EwF4Z8LEHQG8hEVwOM7aJWAWRcp8KSv4U8BIAqiIBcAqY4AqASWqcYevKVOxShSjSlSmZrHb&#10;SpSvSw0+22Ic/6ZmVYTqHCHScwGiG/E2GGGrL5HUB4BdFIBcBFRGwKavH8/EkcqVDBIaKyKyQaQS&#10;z6NMP4KwicNIXEvcHqTqHgHqVUHa3q6yQk6yHeR8HKHSiwG6HKRtG4R8HmHsjaHyH4VM6mLqYKOM&#10;zIMO7e88rYINCWJwrCp+RcAoAiKTLcRcw8JcxeMiAep+M1SKAABqA2bsjqM67aNAa3T/TsIXNpSz&#10;WRKXS5ImxQw4LaG4GSLCHWGiI2H4GqhCAiAsJ8BOCuSUAm7TBELcNFSeQFJaj2ZVUBNqYCJoHoHK&#10;nSHOGQRsHqGqN2H+sSN80kJ+7NBIBXJQhxRa7gkfWPWTTvDHWMZlFgujBjEuLSGKGubSGcHEQ0Gw&#10;HWJGwOJuBcboiKsuBkA/ThV0KWRdBBWLYONG+YH0HuVuHmHTBuHWG+kyHIGiuyG4GMR0vfBuJ6SE&#10;6E/oB2B0OEBYpAAoA7OXDnVPEI6ZXJYIQGmYUCIgHWGypuFguyHuG4T4AoAYOeAqBQM6AqCOY4AU&#10;qQdgtFT4QTaSQMrqs+YGS3M0aMI2GYFoNuHQg4KiN6AyBOM6BkCORGAyBKbyy4zu7fcCZkdbJWYB&#10;S3cFaVEU7iIgHMHbBuGQG2GiRnPCLUH0K6H4ACIuKdOcrCH6AGIoh2OOoiIIMUNIS0yiS2S8NaH2&#10;S3GEXaIuwpdWckHyHlU2VsVwHsVuxMNbQcysn0N6lyhWJvQjCGLrQhCK4HHMy/b/QSZnZGAeAMOe&#10;BAAkOuMuMzNcM6AQxGV6NLImQY021JVIJVQOReRiLEkwAAF2GaGCmsHQLKH3PvR2gaUIWkAkgCBO&#10;A2RWBOAuSMBVFSgEKZNkz0bAMPbNcTgPgRgSkHEZgVgbgcpbOk1ZXUNKHoHu6xcad0Gs7+aAGmbS&#10;fmB014AABUBCY4A0AiM6UUvOvTcDcMa61WQWraz7DJheV3AM9kS/U4XGugXGHpZQVdUWHGz+LMHA&#10;8AG5UqsQHNJvLq4WJONINEjwy6iaKq5jIieqa2AYAURcAwAkOLJCjuBAA2iJPUO2HKHwT5c8JUAw&#10;AeKEBEAoiIBWWgdE5QxJKTHFKazxYBgfgPS7IiMQHgHULak+myaKViGSiwAcAaUOBQCgOmAwBo++&#10;zoMCeij7YHOnRYSsJoHiG8T4HIF1I0HqGzZxGIR/jaWkCYbsAWBOgC6lLljvj0PNgG25GAZkwmNe&#10;NaHkVqTAHcR8GkHDI0F4GofMGxfc9aH8XgAuAmgCByacAABsBC7OBkA4ROAyAcqTe9RYNStCHwHk&#10;TqHiHCRsd8c2HEGYbaHaG/RxUKVuAMAkKMAyBkaeAwBWbsAwBKWdOGOKxyUPQis4NNU/gNlePgYE&#10;NIHcG6R8G4F0c2HkG0nIAaHyJUAmBEU8AyrGN9FQa8SubFn/JZYEIg+WIvdyXgG/TIaAFW8IHkHQ&#10;LaA2BMOuBCBeRWBMB08iAov5ikzu2vjrTytDU/ZKa5ozoBERbRF+HTUek0G+aOG4HWHFBwHyR8zM&#10;IugHSYMKHaHyTrocXGlzHKUufraYxMVEofdSYwfpA0poH47woLUyReHenSH2+cpmIuOQL036wUJs&#10;get4+LeMJvDjeG37PZCaLozAH/KQ6YfxeiSWAejuBIAmb8BWl+J+AWKFHPC+rrOpVDXPLiIEHsHu&#10;XgT3BuGmQyAAF+RyAAHBDRHE30t4AI7GJ+AsOKBaBEMzsYdC2Eb8AngDWLbQITo1p/t3t5t6P01J&#10;t9uDuEQPha5qoKoY703ZTCJGGqg06oBUBGWcBAAuaumCSEUgJ05YbFuLABhoj3KUxKYRo7FmReH2&#10;YaHyH6VMYwS+H2ZtHrGHU6hE0OLUHgR8G/DbtGHKcwHGHKTyHgnSH+H1HiojJcZm4jOmSoa0b0O7&#10;HuhUO2cMJ0AoAcKMBBLIJ+AoOKAmAiWqXgVMGyHgcwSeBLV0qQiIBAAiOuAepPktsuIeuXuHSwqY&#10;QWqgmcVYR2G6N2HQGcJGHMF+LKAMXGaoBslWAwXkN8BGKEAM/2AGKdXEkS7rmws4UCNaHeGxBuHE&#10;Fgc2HyG+T4AagMJ2BSU8AmCIWcATbDEnXVNjp3xgryYFaQihmymMS1o6H2IuG8HQcwGGGpL4GUG+&#10;Q8GoHO8AHujCMkAzsWA88iB4BGRGBOAw2IAoAUOCWIgWn2NXq6H6HwXhdonSHiHIJGHYGvE3aeaO&#10;61I0ueYaAMAvNSBMROA6Bo16AqBIWdwmKEAKjJNiSiZhp9ZJzYPwO/xAK6G8GIkyHkGod0AGHSVu&#10;iGKS7KOmAgBUU9ihC/T89BNmKtP7vYHoYbGejaHaHTKsGmLKGmF+lAH89kRQB4MyBKaUOEBUb9wm&#10;ztRcSu7fpukngnkuQZKZMv161BtwJUK2LaK+RtqQ/YHkcw3yM0AgjvWCTtUWHnrYJIygXah2L5js&#10;ZnHgwpA1daplvMVMHzduHy3sHuHgVUVzyCQTQ6MAJgSwLeACrCKmfen+M/rzR55nQlHKwSNOMUa2&#10;jwLwtqKTX6dDsSb8BDeoR/xXovYLWKZNS26cK1GkLEHCLCGnK2QuHCc3kAT5rg35MqAQJkAwAuOK&#10;BiBK7OBaA4Y5sSavtqJ915gljz357h7juDgZ7l7r7tp53qX7zmpmS+HrU0VOlua4AgAcSFiwOerA&#10;NAy/bHu3RdldVMPK0373FcVcHuTqHIHnBvUUnSm6XgHtrKVxuRU4VMH1P7vKXg+c6wVkjaTmVUH4&#10;HqXGALyCACH2JUwmS6Yavbw7vImYnuJuAQhM2opOAaAYX4AjDo6CAeKSAzfsSXIGJwl1UUK6HKHo&#10;nIG8T0AAeiKgBsA4MzxKfx0iUQxYKrxbhX7f7vEThg1WuUueVMHm3XBxM8G0FsaOHyHAnSAs40Wk&#10;A8KEAqIAMw2AAaKAsAAQHwiAAGDQQAIhEYlE4pFYtF4xGY0AH/GQCAH6/H6AHw+H0AHe0XOAHIrG&#10;kAH26HoAAoJAqAAkMA0AAiNw8AAMHAdEY/G4vHYlHaLRKNTadT6hUalU6lSKTFqXSaVE4/Ha8/46&#10;9Xu9gA6Xc7QA2XM3gAyG5L2o5m6AHA8XRQAQBwALA+JwAMxAKQANxCLAAIAlAwcBoeA4i/X0+AA9&#10;HO5QA62o1AA7Gs0wA6mu1QA93g8gABAaDYIHxCAAqMBlOBIJgAEA1OwYDwhDAMBgAAQHjohSKQAQ&#10;DVolS6zVOZzedz+h0abyOHRXm6NM42e45Q0nMAHy13WAAcFQZhyqL5wLp2AgLjgCAgFEKz1Ipy+l&#10;+Y5xH9HXud6yHabx1AAcxtO+bxqnAlhvpWdx2HcngNIWG4lBoAASBiEicA2CYAASBgEt/EaKPtEi&#10;jowf7lxU+6LKs/D9RjGUZxpGsbOajp5rGsp2PGbJ0m+ABmnM0R+I4AAVg42gIAQoZ7x2dx7HgABx&#10;HodIAHifZ6o4Ar6AGj7jPhFiwH8kB+zKkKRnweyyHwdh4tGeSZnwsQAH8filAG+b5Mc+SPz8AD5K&#10;UAjHUJLoBgNLoA0S34DAJQIC0eAdCUCAU+gIroBTK4LHASAiHg+B6BhsDgVgAEYJg62oFtUBACN8&#10;icTVi+iNPw4kjn+/sqHSyxhmqZK0nGbgAHaerTHuyKGKRI0ynuAKTgpaIABkE4XSQDraBMCafgmB&#10;DdxvcFw3FcdyXLc1z3RdN1XXdkZICIA/4E/wBBYNB4RCYVC4ZDYdD4hEYlE4pFYtF4xGY1G45HY9&#10;H5BIZBBIPBJIAADBpTKYS/38/gBL37CAEAgHKACAoLLIzJ4nPIXPoNJ55QIg/aQAHy+nyAHK8XSA&#10;Gm5m4AHI9HWAHw/33MQBM51NwDYwBN53ZJrBpnMX1YH5BQM/JuA39KZdMHy+30AHs+HrSn3XZhBA&#10;KAwKAAUBwSAAYCgYAAeDAaAAiDQeAAmDwkAAkDMvkQcAHm/L+1XM3gA43lUXi+3sAAsDAgABwHRY&#10;AA+EQ0AAPhgAAgDZoPRoxQp3IuRyeVy+ZzedCONPqM/6BJn7MMDXXW3qy3GC2wA8GtUQK6NeDQMB&#10;swJArkBN7QaJwsAAQGsuBAX6gGCcOAAInTfuI5bjJQikCJSfZ7r2eZ1noAB3GccoAHUWRrIKequg&#10;uHIQM4GINgABYVvaAwKAWlSNQO58VRXFigoU4kDxS6CBJi64AHQd52qkcJtAAZpwGoABjG6aQAHO&#10;ekdMaBQABADAPNoEgXgAFYLg+3AEgiAAGn6gh+HcdwAHkcJwAAdJpmi8JwG+AB6y+/wFxMCQThSz&#10;gUtuCoXykB4NA4+gEAQsoCAIAECUIgiyIdAUW0XRlGognyTLIep3r+dRtKidpnnMAB3mNMgEgWA4&#10;ABEKIWswGE+gOB9AACA9BobGVHIWfx+Jgfx7q60iun0eimnkcp4RubJ0KsbtNnEcNNnoe6/gGB9R&#10;A2E4MgAGIfhcAAOBRD4FAdEwCgM/sCpbF6JVigtzVldN1XXdiPIIfTAgAeJ6HmABtnTMhiG6ZoAH&#10;ofimhODoSgADIHPaBwAvUei/AAbp302dZ7nfNlbgAva3uumEuY0l6vqSft4L4ea/nsdeJnwei/r0&#10;waSAHlzfgGnTgJSAdEAEgibLCAb1AIwqUAOw4BXAlAC0GAYCLFmKUZrpaU1DQALAWzYSApJ4Zg0F&#10;QAA6B4MAAAuvrKnKOgDdFCIKfh+reex7nuABsnIboAF4Z5gqcdqogaBjQgKALDqYpp6H2v52H0eL&#10;KAlLIaBQGIABcDwTgAEYIg6ygEtC6sT3bzXN85zvPc/0HQ9F0aFIHQvSdR1PVdX1nWo4oiIxokyE&#10;JWs/R9O46JsDBZ63rYc1mAbV+HHBmvPyygFsmDIFAmzFuMYA0TP5UVXMO/9Bpqm4CgFQYEAFoLfo&#10;QpC3n0flcn2maYILlydVc9WgetnoAXAw4DUFQyCQUfAAHEeFiDPHONhTg+i/gTAWZcEIEUPgtA0C&#10;QAAGAFvNLGTosainXQXgxBkka5yWqIKCSZjo9R4uDHCmAdw2R1AAHaNJCQ+xyDyN4PgmDeklgTBO&#10;e0B57DGAjRGBg+4ED1PzOERNspQ4jEJKKRofA722jtG4VEd4zVNjxGAmtcCgwMhLToBEGaHwEgaM&#10;mAJ48GoyRlQMudGheS9jxHsvUcA6xzgAGkOEa4ABojjR6NMch4B6sgYIBVroKQJLTB0AproHI+kx&#10;HCOIvg5Y4jwHYVEf7YAGAgBEZwEgJgAAVBQnQBwHXKAHAcZcAoCTFsxLEWQoSh4PO4XFGaWCLJVl&#10;KYWpwczhh1DPHIkYWsdQBkkBEEYFEmwYp9AUB42YBAHKAdyipGKiUZtnHmXsew5WJj2f6v0cKwR3&#10;DiTAOgcSOh4j4baPoBhKYvmPAuCgC8DwRztAyCCdoEAJGhe+WItMsZ9T7n4REmQAB9j8LeNwdUjB&#10;hDYGShNSZnAJHtA+BQ3YKgKJWAWftCY8lgjoHkOwAA5h5RxHUPVHQ8B7wwNG219LFqBFKHsXsfI8&#10;zXj0HcsEflLYOE4Zkf835aSakrLIWKncFGlGGaM/Y37Q2hKDAC0hQhwCytKAJUYC4DD2grAyCEAA&#10;JqJgAgSn0CDz2Zk4gsSg6J01FKHOo7keo9jXjmkjHIb6FhhDRGMUqPwMgSAwAAA4BRkx0juKzR4q&#10;I4h5QpAaBAyYPAWA2caB6YYIQHrTmWiY4ZJSWVjn7ZmzVm7OWds8iggdn7RWjtJaW0yjJZlGsw7t&#10;frvQADYHOmsX41xlAAHAO+OI/nvGYM8qMCblAPtcgeA95tXzJgJAGoB+z8WeP3AMy8msFCho0KQr&#10;Z2RJCckpP+zJREqkaQcHha4cI7UJDbHYOMAA1x2pkfCAAFQF5LglaqkyBRkAEGPtPfm/UzqbnSgs&#10;XYhD5iZj2HqU0eKwAADrGqhIeI2Ssj6G+sEAY+CZgPAgoABgFzLgOBEBQxAHTNgIAyZMAoEzFn4P&#10;UP+55BanQViO7QhhJ1Y2Yg+QUe1HkbjLkYPEaKmx9DVKyApEoAANBTWuA4GBuwCgOMO32Id+8oWo&#10;pu7keQ9UHRvQkNQb8AqDjMAAN4dA4aAD6NeBofygwdgFSyBwexMx/jmKyYAgoDDHgLA8lYCwLwZA&#10;AAonMygIErAJAeZds2MFYHEOnB2ZuUbRuzIOv8t8IlKqaAAN8V6RR/Dvf2B4GST88ofyQbsAwF0T&#10;Yu0WRV2C4yHXYXOjYf4+iYU1YxLUe6R1+jdKyPQcawR6DnXqPOcZoimExAe90ECWQIgkeaBoE7XQ&#10;IAbNmnBJdUVX6M2ttcj+qbv2hHGO2OIx3hAAHCw8AA/G+ZEAnO0HYIEpRgnaPkfBXbwwwlvHEdNG&#10;8E0iXkPlBw9i9JsHwa8eI89fjvWCjliY+m2Fle5UFmBZqhlop/xIljTGjk3e+0Go1SSUP34YAABI&#10;B1RVfNmCGiC1FopMAmh+Axl1XKiynWNsmirLarJMS5CaOQAZaGzzvLcchwIWAcqAAARgZhAAABAB&#10;iWRtjjbiNsdWYhvDvQkZY0IPQXA5AAC8D0mrgtdAaAdJdlSh6I2x2ftHae1X5dN2vt3b+4dxUdEU&#10;g8/6BFdHEOtCQzhuDVbcvijqbSynpq4BdPoIgLJPBKBZPoFwGvNAUAS5TR6cIBp9ZdGBJPNaF0LZ&#10;dAupq02hJeQSj0KRmjh79hFCQ7syZ8NkAAG4HE6AkAkn0BgCTJvulf3L3mjY0O2UPzEkvuyhvqur&#10;QBBRWh4tto+sEduuE2dTYsORwwAlcGMAQeqqhkwHgjw8A3kxvIEteyGbxpKAIz/DiQQxAWjlDEpH&#10;kN5HQ5Rc89HoNZYgBR4l7AcCEzYCwKIFZLRKggqpi7L3sBBR5cjcptLgB/YdAdyFLppuIbgbJIIb&#10;wZ4ZAlAcSRgEAewpoB4fYlIuRUQBgDpDgDoGgG42AFUAS35DgBYCpEYBRJZ7g/rRBGSVxzDU8BKD&#10;R04fxGwfRkLBRTYbYV4aYrSbYAAC4CI0ICgFQ3YCgIoEYxAEQzZcTUz4hWDmjshR4ggfoe58gdo1&#10;4e6F5fqghNgbhHQeob5MBlBi4BI9QAICgxYBAEA0IBQEA2YBzY4xgC40IBIBi5T7JQKfCsbukHsR&#10;J1iso6AgwdaSDnYcLnpS5MgcAeqOKxA2YHgEwGgAAEoCpKwBSizmYrThQ0QfI14d4ehYKEZeoeCN&#10;rBIeBHQcYdZTYcodRTYdAdCOIegexBx9inZ7C6CnjFosgAgtBAAnLiBmg3xvpABVw35sBr49QCoB&#10;ozbxBygEwCxDgFADSrADEaw/zyi6JzMBbKYh6sbuxWgAAbgcxMgYAZyhJt41AepXg3AC5D4JQGoI&#10;QxB6IAAZwbJNAawcYqocDA5LQCAy4HgF4HDraxw3C4QBwA6yhFz9cRUi8jEjMjQh7tsjcj0j8kDK&#10;MHK64mAd4eZYIb4c7qQdKXYbi840QfZ/YBbOiTYCB5oEICpD5grDwCIBQy4BiUo3hb5ry6A4KsR2&#10;hQq7BdAgRBAforqmAv8NpCQZYcZIKkJYJP4xYEACRroGoDaYZradomxoJsTGkkMs5djzbRYljbTz&#10;g46Cz9wgqkqJochMAeAbpHQeYbDB4chYIAIeR/YA4mwxkaoxgDQ2YBQER5qL40IAwCKU7sIsoBUO&#10;Rnwf5phsR0scr9SV79or5WqgAfAt4eAagqIcwWbvwfUJQ2QxYB6qwzAI0KgBIEaCULUtEjAf5j5e&#10;IeQdorK2IqocIahNAbgZAYRfocA1ABIe5/YuQlIdoBpJYBQEqYYFIH4IhyIFivQD4DRJ6xAy44Co&#10;DzzVTQ0zY4cRE2xzhFL0TnAdj6AboXKOoeQaoqIBYeAmYCQD55oDIJ8AU1o+YALyLjq6SzEHRQz4&#10;cIAwYtomIe59LApiwdg16apwwe6bIegcBHQfAdZeofSaZQg/hrzaDkD/xLQE55oBgD42YB7xx+ZU&#10;LmMsy/pF9F089GQ5B3D0IgyEZBwcjvRtwc41CKSOpvolIGavIAAFADCrADYBo+YBwAxJYnigIt5Z&#10;Ztoeoe414eUWAc4d4qIbYchNcCZewcRuMVRYJnom5QQ/R+8cgsZnEsqy8YolImpQZpAuZoBrwBJQ&#10;ABcGivYBQ2YDgCI+YEoC5DgEACo3YDYCLsABBJcuMc0Hkc9RohIvIpoeAehiYaocA8AXQZQYhMoe&#10;CFICYCQzYFYD6TRawHQ/x8IZAajLyOaAQb4d6XY2QyYHwFwHYAAFoD6YYEEiIBEilGdX9YFYK00j&#10;tYVYtY1Y7KUizGRGigIrtKgv4dYeKjgcMWo1IdiOL6hYlBYrpOBEwCYBwzbEA3cw7DwCtcAygBC4&#10;4ApURmKpSVzzsHIuwlkV5eobodiRleyRgbQdiXYg6HhPs2Zyj2hPoCIBZy4sh2tR9R1ZFhhFEc88&#10;M8kzURpAhWgmDMgvYfD5ZfodhBwekvo8MlwpQp4mMMZ+Z9QzwxbDIy4BsrbkADxLIAwDY+4CSU4B&#10;bJp7YjyCyAgpoeaW48JCKFQW7nof4eYroCKYrpIGRD4B4GTUQDAx9GNhtYYhQfofB/Yewdyjgd4b&#10;oqodAZq2od4bKARX5TYetqwAAe4BpQAcYA4ggZ76zcoC7DwE4FbPYGIE5KQHQEQ24EACZaZ6rhgs&#10;1d9iULci1qRdMpZGgeIc5wwcL06FQZpCQfgZ6FIyRJYDwJ5OgCSLp+aqYstmzz8c7VkRrzImMIDc&#10;qmwfYdptofLXwrVV8JJYIeyEopQeB/Yfqy5Z5rwDkQA3KvYEDDwA8cBrzC43gBQw9dcYUZIhbRMz&#10;b4MLtqNw96VhSIxBBeIeZegAESgAAYYbrLweAfIv4DgDJD4EtI5xoC6BwC4BRLLQolxLt04pAmbW&#10;At4dNaS9IcQ8AaQbqOoZoa4Z5CYeArIBDkJ+YA49Q9JUUsZQx9Rsw6lOAlSn7yj3T25E0JpLIDFP&#10;5rVvxbDdKB+DVgsQAApQFOeB08dwzVdSAhAeCjEdi2KOQbhCwYgarLxjIABxRxgGAEpOgFIDhgYf&#10;DYYZAaxfgaQcCOobQdZMgyQ0IH4F9U4F9XK+g3ayYi0816eK+LGLJGa7+LWLuL0i+K1iMHjGRE4g&#10;gvo14dQd0Wa8hewc5MgdB4toovZ7hQYCgBw2YCgzTIgBzDwCYBpLICCA56BEwBBnb8xo0Ygni1MB&#10;jAbYaW4qIagdA8Ap6FKlp/ar4y4FwDJgYELlYzABY2Z6eFOFGL+LCZ6I6DzVEt10MRpjwmYfIvJf&#10;odRetrZHQeQb6jge8Nor4dUX80I3iowBYCw0IBYDGUIDuUOYb8jE93QAV44soBCpSphAKZpGB9V9&#10;9tAdJeodgaiOIeYZ5CQeoZhCSUo9QCYIqYYCAGI3YBVE5r1JmUq070R8xiytgvgdIqIeAb4qoeFs&#10;RTgazvwfgd5iYA1Xor8hJfoCzDwbgAwmYYoesXIAIvYyRLIEYDJygHgEZUwFgDKS43JroB4xxANA&#10;WUmeJ0URCEWNAbyjgdYZiXYdYXI8AAofIggDwHqS4CtpQxhER+ZqIlCfNieMhQkz4f1BIfsepiym&#10;CgFkofAdIv4fIcheoe1j4fJBqgEwBognQAgCz3N3wBIEozcPJLIB1mQ3gBoxcA7F0UlhRRTABAgo&#10;VhM2uk2Uxcgl7WJtDcVaoY4boZw1I1Y3+aLIkrj2ADw29E43YA6pekdRwlkVRwwbmNyOV/gAAY4a&#10;YZZuwqIAgBJQYA2A+AxUSpYm4wbF61UY2CZ+VtQyYCuPQDQCSdoEQCpPoDm10JePgxAxSsk8ORd5&#10;gkIkiv4rIZ4bhIoaYbqAQapHgxmkQIwGwH9W4ERrOYzD2xwAAZQbGAAaAbzvwa405EABhEwIIGAH&#10;jrYEROjY+Keg2VWkuue9e9kkFYm9u+G+L329Uzczp3JWN+QrTf8XpBwd0k4p1LTSodC9Ac4eQrIe&#10;N8JQhphvIx+OxLIDICKduYZ5rUgzYCByyvYAwxa5en7KZWogiNheocnAIcFfi14dhNYfJf5ghgxJ&#10;gCQ3bZsb4BrDy54w6VG+W+OU8pGFUzOuBcTbQfwgmuzcvFSlljAdxkmbReScJTgbSFIfLHAAT/Y3&#10;gf4nQB054xmZUEw2YA5rZ+a4Jr2rg/2ZsaEyynwhNir5At4eYbRHQdYX5HoevJwgoegvbOz/4Jhr&#10;IBgFRroAwBtm7J/HCWEkltAeJieW5NYdga5CwdIZi2oekDjcsITkEGQ2AGIGYxgEqTWrZaYdJioZ&#10;QchHpTQ8A0xuN3AggEkbwAAGtvYAAIoFMFYE4C5J4BBsHG96l5uE/QQ5pcwggffIsVZtodIaEloW&#10;UJAfg1RggC42YCwFkKIIKrABesAlBocA90wgvIMz0L4eRXeqwfVnwewb9C7HAfIdJBwfIeQpptAw&#10;YBg9QApgrkF3wBxqjkDEed/dw9Br0Qh7gs1hE8ktSsh21w1Rkt/XeLM9K64ggdgeRiYbG7jqCRgb&#10;5X+5JEwG4ERKUbRKwCQBAy65CIKsYe7eFTpHVLhuIZQaoaB/gdrHwugmNnFdbjFnHM3Dpc52olap&#10;075rzhsOJQBboyYCb14DXFoDgB4+cPQ3YB8QMo+uOMXXVwvpwklHTb4apfgbjpwAAdgeBiYDICg+&#10;YIm5gABgMKh+jBLnQZsgJHwbpCyOaOoxxEwIwGm5oGIEZrIDoCKyW9Hpt6Pg3vnvrRm9/v3wPwWk&#10;6VeVPgNhbF8Lsjggo69+ZeIdgeJMDMDMQcQdhTdbLfY14fpAGBLpJ5J5A0ICpqQzh5725JeUUci7&#10;5tAt5SheqcJYmbSjgdtjKvdRS9wDCS9f5bACFRKyitPp3weLxSFR337Gg6OCPp88vSRtRZZMNkYd&#10;hYZMIbpMAfYcRwwALTQ+gt+YBQYA/C4+lFQA/og3nMQA4CREyMXG2QtAInHxnIqJdnlkId4ZRMmg&#10;RtoBNFQBoFhroCggA+EYABIgCQAAICAMIhYAh0PiERiUTikVi0XjEZjUbjkdj0fkEhkT+fr8AD6f&#10;L5ADycTgADoZzMADsarTADxbbbAD8fL4AALCoXAAQEwoAAYGw4AAREomAAICQTADzlAAbLmb4AZ7&#10;eagAYbYZoAcrydQAAwJBYAFoeE4AKozIQAF4dpwLA4IAAEAYEh7/icNvsXwEiwmFw2HxGJw1+wMI&#10;iABxkPf2Tnb7fwAdbbsreXrZqbWdMEeT7oYVBoACo5D4ABojqQEBgHAACAoCAEky7+fT9AD9fOXf&#10;rxlT4dTzAD4dHGfLleIAfbve+93cOAe2AIQ2QEDIOp4kqQLEUHBwfqQICF4AW22eAf+AhuDxsRf+&#10;MhuRx2O+GK/X7/n9/z/wBAMBPix6HMihp6nw6JzncdYAG0dKXGcciunwf6TBSDqBhKC4QAAEIIg2&#10;AAJAQ07bOsAL4H4fjSHtBSxHaspsHEbqXnedgAHsf59J2AbeLyhYAgHAz1PuADGMifp/sufcWOOf&#10;UeH6kiGIWuy8AsBipBCCYOAAFwNqcC4GoPE6HRTIyJPtAz8vzAy/oqdJ3RwaJuGqABzHYc6Tn00g&#10;LgmCgABqFIZAADQKKEiB2HgdwAGwcJtAAahwp0aRxJ0BIEtkIAXhyAAWBAtoLAcg4FrPNLBQHVNV&#10;VXVlW1dV9YVjWVZ1pWsjvnNVbV1XdeV7X1f2BYNhI9NT5wLM6NVzNCJyQ+tjSWy8+NJBJ6gAeB6u&#10;Mdp6UYdh5HeAB0nlRh3nqeSbnw4zdpMvchgOAwCp+BAFLMAoDNmAUh1w5x9xafSfHie1qgHgYAVE&#10;g4QAmDQABSDQRUKB4LAABQDOyAS+Is+k3WPYeOY7j2PQPXL7Pej9jWWh82oov1oN6fi/H2fDSHye&#10;SfHsd57AAep0uMexzuafBzXMfVwucd1qgE34AAPeqngRewEgavADAa7IHXgAYE3hiy+H2e6TOQ4x&#10;720AB8ng6ICgreYJhqDwAAcFgM4kEKDgKCN52Rj+871Wt/J8eh2xwdKagAb5eF0qZzHGp4Gu4CAN&#10;y6CgVBcpYQoGBoMgwp4Hgg2YDXsfjKHmex6AAch3LKa5xxqbp1cUch3nRgoIIOI4Xh6AAVA2gYGA&#10;QBIAAKvcCZQiti2XlO9+RWNlTdNuTX1becHYzSZmnPR4GWcSEbMpYJNPMYGIICPfAEA6+H6frSH4&#10;fDeH2eyTH4e0eH0eqVJKy/ftsAeorMC7uAOBg7gCwMvgAM2kswEHfAFAcbIArEwAADeA8MwaZz7K&#10;5bwRBJBFE2PJg5B2DywjGD8JKzknoABwDrcUMkbg0SXj2RwAgBjvgNgUcyDMDQKgAAeAe3EA8EF7&#10;pFQMks26UgAD3KqPJ0bOR8E+a8SofY/UopTZcSZJRwIhGTZe+eIpVVtLfHGOocq4B4IOXIPA9Ztl&#10;RKABWXQAAQQWA3Q+BYDsZyGHWIwgdZjwyQj3hKOoeKjFqG3MoAoA7vgLgRAqvF3xEB6D3ZwOodqD&#10;hxjsjCN0dD2V6myBeCMFMOQKMKAW70vLwUzMnVPKWD8qZVSrlZK2V0rFcPLlfLOWktZbS3lTLKVC&#10;A3lrGSCRFJq0x7rVHcPM5o6B4oOHSPAdq4B4o4HgPhc0TSdxCXwic9Lw4sRDN4P5Z5CgAATAYA8A&#10;AJALGrBEBVLoHmElDAUad48GCJH1IjL+XE958K+WVPEkM+yNz+nkQ4fg+iTD1HidEeg6zjD1HJGa&#10;hijB7DjjMPwda1QCD0N4AM0jvzql5AIicBKJ3ymzAIXwf8TznTRNusYAQDmngiUAak1YCzXO/Ac7&#10;4AIBkhz8nzT0/6+jHwXIy30lY7ZmjrGwNYAA4hhjBJPMZyiHgJgkKcBUEwKzWAXbiAVdxs2CEYHq&#10;Pc6I6E5AAHCO52I3x1DhaU54AAMQRVYnY3EBLFJRxATfHdI89T2y7p9X9jUeT4PHH2PmgtB1rDaQ&#10;cOcY43kcjemaAcexvADJnkKvYAdOq9srWMP4y0gi/D9PUAEBS8ACziaUBmcgCQOucAUBk04CgKwE&#10;AebIvZ1gB2DSMfCXs8z8y6sFPWwFw7iK/SRZ2IQ6R3oOGiOEbAABujucUOlsoAAHgMfADID1WARg&#10;UjmBQ8zEquR6ZJKeQSTEVtkX4TtJz5yTRPN4zFHg92YErHscYd49DmjlHaaEbpWFwDvLKPORxT67&#10;QzcyCwD5bQdgsBsAAD4FWFEKROQkw9ACOGTSZCN0CPyH0fNs8BrU2VbnOvTWFnC11zDpmTA94IHp&#10;PlLAbORgaKEiz2uLjnHWO8eY9VTLHH2QchZDyIsO4FPD9sig3ec3sWrDMysLEWEo9B8s4HkPc4w8&#10;VsFTmGADKh0R8j7flelfVuSFgIAObIB4CzTgVAeQcDYEm4gTAXOSQheHgMXqFYFU7x8kZF0BoExU&#10;Fa/Z/r3odI5lCSm8J5FRrxJx6RMsQPgdzOB8jsWqPsdx0R+HCJ2/TT5Kidm8wsXkApfACtOKfAYB&#10;IHlSWtAAAwDoESnviIcXoh04CF4Y0Fj6oDKM9kXH9CIk8S2cjumaO8cT2SSGkAaBViICgJkHASAw&#10;7gBC7kImyimek86BJTHylBHOU8qwPo+UMBJ3M7r3IWQpNuf4Mpq25r2V7xccV6SWX5Fhlx76VJuO&#10;SZpLFvj3HGc0fQ7WcI5R5TsvICc8KlgeAteABOJQPOw0rWwBs6NKAcvOBp2QFF8AIAYvgAdzkJvK&#10;RbJBkK8zywwX7XaaT3V+3pzXIehGV5ewKgxBw3B01sGeOWpQ9bPAABEBqOYIwLmrBSBRtoFQE60R&#10;Twze8eS/TeZWZQ+ZwIiQiNJQd0g5x4I4HMO12I4x1xhHKOwcxLx2FlJRs7NgAM4txBMBxhwJAOAh&#10;AACADKXQIzjIYgVjGiJSmD14slZ/i2Mn4So8alfXDeLqbIv7bSVQDrzpLyVknM+bef9B6H0Svcge&#10;j9N6f1GPPEqroBHjw2hN54a1Gbwew+aERJiQuZmjOH4k+X4SbnJ1UhyhLx4E7gEQFuc8DORpa9mN&#10;N4eafKU3NPU/V9EyZ5kGrfqn3l9qIaTKUD4yojlsY+WbknHcT4fQ8GcD7ZobewxCFjAFASXwBAD1&#10;5gKf6QTWACAKi0vMrMIIvqPDI9PrJ8mTNgvFGVklF9keMqlqvBmoHwACACl4DILeD2EzMMPowCPX&#10;M+QDJ/k3N5QFQDoQOWnhQNiKkWL4tQB6qKiphxlvoXDjB/B4ifABH7gDAFOHs8LaizKXHfjzwhDZ&#10;ADOOnfuSD1pflnNEJfmRwPuVGVQQwRuWuYQCkjvPNDQTQtp9QUPpEViTNIifITowhmBuhpAABzoX&#10;OIjZANJEFPALgSAAAOAHpErSi0qdGrllucklLQkpkmr3qBkniVPapiB5ozOACyk4iyo/MBh6HSMx&#10;DSFSnwAOsJMIALkRARAMDVgMAJJEgHAGjTnPPnCOucmNo8wCCOPVvXwpnluWLdLzPCCLxVwuRaxb&#10;Rbp7vSxcRdxeRelWxaKfiNvEOZFmFirOjKOvCTsOIRkpJupvJ6kzvhHfwKmlRqPNofvIKAwUvIRg&#10;RfRvDEsjxtRYmULgD4oLpdK+pULfvsPCRhvsNFIiMxJuqCEjh9DckmkjqUEpH7jGF8EhwLEhgBtV&#10;ACOQnOi+JrvLwQRUxvpcj6QtGMLOOsjgEpt5l8SDpstfuUxyC/vVxurzMkIKoLOqyGFZSOxiLNjH&#10;OsiHHzjLqBjeB+h7DSDfKNqUNDmLSAqvoIoIDrACiFoIKdtcEhNuoJreQrq+wSxtlmSiwprhSPSS&#10;SnlVSPJvDcoiB2h5IzJLHshuh2ByLoB5SuoHiFgQgLkugPs5AADtpEjsDTuJnhnQFojdNxmcB6GA&#10;gAL8jmlulGB1EbiZh4tkqoMxEeDai+AHESgAALgIJEgNgKm4ujm2zEDvpRGnDsxqMKPDSNIMSRFk&#10;ymNBwpQrGTuWSFjFwvSoTSzTTTkARdTUTVzWRfSnQmxxpURylUTNp5teTZiNQNJZSRvpRwylrhTW&#10;zgvCykzRNCTgPpLyTkGVD3yQQrzaNEQODAxTDbjHMboJFiTSThJ+x2FbwSEgykI7yHTuzxqgrBs9&#10;vsTxNvTMqAqhTQq+TszXtfkzQSzcPpztD+xwyjJ6QrI8TPwDTfxZPWTszhiMtuxXTRTnSHz7ynzj&#10;TwDCB8CUy+lvhvB2HFBohyjPB2h8DmgFAFl5gJAFjuALgGFAIFi0yemLq+oRCTMwr5vbMvB8Fqh4&#10;h6Msh7Dmh3qoIlifCSDeGsjZAKEszDw3gOAKkRMEQ5lDtYgFF5yFIMOYymPEPXUFSoyT0AjCTX0F&#10;0s0tT7zVUt0vUvvRzpo8PEQMwonkpZTprdJ+GRR20wU3SIRUPoUCSkxhqeED0pzpoNR0ylT1OrTj&#10;z/NvSnQE0rUwF9F9PZHzsPNbmCR/PHztqVt9L0sS1Gj0kUTvwOz7ND09z1vDoNPCjIp/SRlmt5R0&#10;0p03peGME2Rw0sSS0BjEMjz81WVTxd08v5U2jDPZFpDMI/gAOfCXBwh2u2hzh5kHCqCfKPkh1Kyw&#10;kgxnkVtGNiL3FbjLzQ1kCCLxmqHwAKAGnOAKAHNaALGIG3HGCfpCmJVys0DsqvzlVPU0P5MlwpU+&#10;zsTc0r1XRxTOVZ18V8xa0u19V+1/J8UxTr0rVZGOni0x1M11k1141/032CVNVCUAV7p+wCp7T8j9&#10;J/T4160siSiTKxCfB3h4Fvh0WRr2CTAI2TihgIPlWUM0jZTwyIiVh5FzBzByu2k+EeAJWcm3AHDu&#10;AGAFi0wKl4RwSOWNTpRtwliItFvKifCeiVCUkeKSkhnGDuRR1HCNvZQwE9wH0I1lWfWgQLWrVCz4&#10;WisiRaWHWGRe02Tkj+h7kXrlEcHTE9BuoUAADipAPLPKNEtEjGRn1qJsnyl4TJjWADnwG7DTnunO&#10;AKgICpVtCDgI1vMDWXEz1TUE2E0EV4Tj15UC16WF3MVCW0XQXQsi1+XRXS3TUz2JMdwoXT3WXW3S&#10;h7XYFwB0DQhrBrE7BhBhKnRHnSATATC2gVgVKsAXAXnJgLALlERZxkItBuBthuAABdBdnD0aHSAW&#10;3qgAASgSw5AOAOI5nGDTmQVXXYJHh1Cyh1h1EHHAEcAE0lgAATgUC2gK34xsN5iMEoEeB5B40bh3&#10;Fv3zkHGKF7ARYAil2UN536XXYD4ET71EiTsxCp0Yy7B6ozFrjjB4UaIikXvKDIjqjbAERqOHHfEr&#10;NYlMMDC8YOl7F3wiuRsDF7NTrMF8YE4YYY4ZLjT5YZ4bYb4cYc4dYdm8zuPBjC38FzNlnshkBkBj&#10;gABXBXBWjMB1kHATCmlAgbMHgiAiAi3r4nxpmtKOiIPZF+DSBn4wAABSBRhSFrB4IzAeAdgdgAAY&#10;AYgYgAXfCnWciDpZh3h3FGCc3nCcidCclIAFX1gAAcAcilASXsER2dAEZEiMh6h6Fqhz5HqlhxK2&#10;BuBuEa2fi0gdAdgdIcgOo51lCEq8YeZRZRvQjJn2EnB7KxL7FqvavfIRuci9F2mmJCHfFMjZC7Hf&#10;Rr4CoKTYTeZSZf5gZg3SZg5iZi5jZj5kXTQEx1z5iQ38jm5JK2BjhjBjAABWBWBVgABvBvis2TiD&#10;43FCApgpApY2Y3ChgInOWWiI4ur1hmhmCwhQhQhQS7WQAAAe57gAAZgZFCATgUijAJ6AJaBzhzE9&#10;BmBmBlgABk6FAAZp4j1Ggf6IAAAbgcMHgXXhzD3jiM47Fv5KCdBqBqE7Bm53WUtaApgqAplPAWAW&#10;MXVksSZk6X6YJbVDIhR92SjnDKPZTyxsHgSApsxpZdxZXV6Y6h6iWGZh6i6kak6lal6mTSh4h4Dm&#10;hwapaE4jYkBXhXHCBuka0OjT3sAS57AfAfAAZ9lCY4pw6At5l9X7AAaRCwhQBPBP56Fv6w6xAZga&#10;AZgAAUAUJOk/ipJZhx7AAABihiBiCvBhBhgAXcqnUICVAYAZY3gc7IgAAh7KY4XeizK3GBkhiIX0&#10;gABrhrBrgABnBnhnAAZqZq2cipAv7V6x7HtzSL5Q6m7ZbZnkT63KbabcbczT6j7dbe7fbf7gbgoO&#10;6nozapCXBl7kAABbhbhbE7hzO2gLNoG3HNmlM06869AAAlAlAk44ATi27NTx4va2Z3gABQBQa4h3&#10;566wnb59a8Z+5/6ApZhyBxyu5qBigAYjBkaEhlBlCZh2EHAHAHpyaLHJgmgnAnax5zAKgKJE31pF&#10;iHqjJmhshsDPBocLb8Bj4jgIgJNaAuAuAu5ygYaWRsbhcS8TCQTbxhU52ycT8W8XNfYa8X8ZcZ8a&#10;ca8bCJYz7i5ua2aRAABd3oiV38mF3gl7khhthtFIXjihApZxZy432VHOQLF4bxa27yhP552Qlvge&#10;6w5859X27saAa/JX75yuhi8zbRBnbSqkqlB1b/tEZOo5gdc5bWlCAVAUoccGFAN5tkcJBslIBo9A&#10;b8Yi4BtaAt9DC5AYAX8R1lCM5l8b9H6YnivD7bcV3O9IdL9MJV7edM9OdO9PdP4Z8cnCZt8eCZBe&#10;HDHhgigigjGNBchdHD4FggAgggAAAadbX27LgIWUcqbybzZ570658uAZ8vX3b4cxJXBxhxHFBh9m&#10;AAXak7B0BznY5UmccpbMDZC7jZX3ijAjgjdWARgSQ5OUS7Y7irBsjPBohoIWaFBknuNaAtdDgX95&#10;dF6XJ/z09Qd8YE121O989+9/Rc8Y9/+BeB+CeCyodRBvhvLHZ3CZXoHD4/nfAsgsgtbqi8BbbliX&#10;5IKtHMgVeO57AegeZOG2mTbR7S6364399g669icwb4pX4h7DBhEH8/Cb4zoHtTijgLnMtwkeXmid&#10;AKaAgmAmAmi1XrcAjuB5+kkH8KAAdAd16F8N9394957wdGeDer4Z99vHeseueulgdN+vew+xex+y&#10;J8eEdSaDaEBcBcBb2djTgxgxAylCgNmFBpBow0Bq3bdzDPcGJEgo+/6U6V4PgABphpw0BOhOBOgA&#10;Y7lGct+V5+eW9j2CzuYDCHeYBh3ceZlIbiAAe+gAbIlOsUAABafSDjtjY04195cRavSUBteaendB&#10;b9WT9C949E96bY+y/c1Tt7WEQRCRbb/dfg8a+wfhfi/jfj/kFXezis6D7+hb+2LrcBAAAzgzg0a8&#10;33FwB1DQhoBnhoAABbfoF9dvdWY3Y3+6ERBu5KAABOf2AAB2tkAAAfct6x+WdjG9Ya/K5Insqm+Z&#10;CANmBAB3vB4AAPB0OgAlkwmAB+P1+ABXq5XABxOJxgALBYKgAUikVAAej0eAAGA0GgButtuABpTE&#10;AMeaAAIBEIgAtlstAAXjAYAAB0MAAKjACkUmlUumU2nU+oVGpVOqVWrVesVmtVuuV2vV+wWGxWOy&#10;WWzWe0Wm1Wuwv+mgGmW6mXCo3Kt3S2Xm9Xu+X2/X/AYHBYPCYXDYfEXx/4u7YnHY/IZHJZPKZXLZ&#10;fMZnNZvOZ3PZ/QaHRWJ4QUAN7UABmMxlgBcrhbgAHA8HgAxmQygAY0CIPyJtdrtgALNaLMAOfkAA&#10;OcsACvnAAdDgcgB1Ot1gBOpxOAB2O12gAfSUADIZjIACcUCgABP2aOnRlxABhMFhABstjhO53u4A&#10;B8PA+AAnCgJ6UAYBgAGTBIAGoaZpgAbhuG6AAMwoAArCuKwAA3DYAHCcBwwXBoAGKYxjJsCAIJ0n&#10;ifN4oYBqKo73RlGcaRrG0bxw0bGqSvCkx2pEexzIUhyJIsjSPJEksGxkfyVJ0nyhKMpSnKkqytK8&#10;sSzLS/tKg7UG81TWNc2AAAaBwHAAMQxjGAAahoGwAANOQAHIciNl+YBgAA/DhHfPwAA1QIACKIgi&#10;gAe57nsABUlQVIAHkeZ5gAHlKPGGQYvO9L1vbG74Pk+k9mwa4AHcdr+A+EEACgKIogADFXowjIAG&#10;dWgAF2XRdAAAtdgAJ4oCgAAQhAEFHnkeQAG2bRtgAYhimKmzaAALSdxYF6hKIowBS3bduW7b1v3B&#10;cNxXHcly3Nc8mXPdV13Zdt3XfeF43lebQoMg5vm8b7VGWZQAFvMiVJWMU1AAGgazgBADgOAB5npS&#10;Rv4gABoYmAE8l+AB/n8tySh8AC8GEYb6n9kboByHQABg3dMvU9gJxxTz5vq/FR1LU9UgBVdWhHnY&#10;AHrn0FmoagAFhogAHa7qQJCAAOuYB8UOodJ0gAYeqNlaNpp6F+tWvF9s3pr+wbDsUcyaqUg7HtG0&#10;7Vtd43Ttm37huO5bnum67tud7ABfF9NZft/tilMD4GMk2hqGoAARxIAH8fp+0fSKYJkWPJgAdDkg&#10;8/4AcaiaWpeBcDAAHfRZQGNMPQE9N5dTpwviYXXVDmlTP7m+cvOE/UKViF9F53kHm3ZZ9n2iYG9A&#10;hSFnt5AAGf5YAAp5wACwLIsgAFwXhcAACKIAMY7v7vve/uGyqrs/wfL83z/QtO3fT9n2/d9/4fj+&#10;XvbzfEwNY1u/zKlU04JN7CGFMeACXAiRExvjgX0fQ+o1RptCHMOYc6pDvM9Z+hsDYAAgQZAADMGg&#10;NHbAmAABJTiNhwwlam69PkEmbKqVY7Z3BSU/DvJYN1CRMRpEzGMMcAA8SDIaUEAKAblR0DoIQzcK&#10;yFwAAtBcC1rjHnuPzihFGKSNHxMYKUXR8kU4tRbi4u19cXYwRhjFGOMkZYzFfS6ac1Iy1+L+FsLZ&#10;MoDiVprcIwdhDikXFLO8d84Coxmx/hOMM08NAAD4UQABVKAAjBICQAAG4OAcQfhDCNGRi0OqyGGq&#10;A4J+VSn9VQABVirXTlLH1KVYqx4bHDFkLJZCynsFHgGXBjQ/gAAqOfEcK8SQXPXjy9uLMZ5gTBmE&#10;VKKpS5fzDmRMmZRlYvzLmdM+aE0ZpTTSdDGQaYBlIKOIcZM6aAzTfkdI9xDCShAEAJKSUzeRpjSQ&#10;cLQ4oABmjLGZJc+KgQNSghaDw8Uo2WnukskBDsJj5jBAAcFUZ3j+SJlAFMKQAD0nqKUyOWhvnOSE&#10;F+L4XwABljJX6NY4DPR6D0eae0GoNwbgACyFp6b1lrACe1ECalMaZUzppTWm00Jm03p1TunlPafR&#10;ln/EErQ8aiIdQ+rNWovBdi7QKgcLgXQuKWBmAAA85I8lKMYxiSxqEJC9F4L1BAyBkgAGrWUABOCc&#10;hMCaE0AEkJIgjBICOs5OJ/FMU81SQR9zhR7k8gBXywJRlSHVYMAE64bk0GQACrwvHKjpiIBUCoFq&#10;20meg9Inz1iivaqFT+zlnbPWftBaFKtObRWltNae1FqUpVBmOVVnw9XKjniINq2i+zWgJtwAAIwR&#10;wjgABMCeEABgCgGsytqrE/4YJ/G6hAAA1qPMSeYARXgObqS1BWSOCz+yVo3TqOSHEOlkjaVIn8hQ&#10;HCGBLCWAAEgJQSlTHxe+FTkYbzuFpDNCQBpzAABZEsAAVQqoZBaC0FlmUXyxtVgfBGCcFYLwYVS0&#10;mDcIYRwlhPChV7WFjH0PkfIACDDxiFBF3ScU5gswCq5WD2cCxPKRheUo+od1FHLjEAA2hs3iqzXC&#10;uV2a0TjAQjgdg6x2XNGsNVOidWGOQsgR+R8kbszEY04txlRkQLNGIAAcFR4CtLP8AAIMGgQAhBCj&#10;BbWBqsxXs3hXNGac1ZrzY93B+bc4ZxzlnOZGFyzUSIg8FQ98LX5iAAbQ2rCWF4GgEVCS2eCIuOeQ&#10;oqkNIorAAc+AsAACtKK6vzS5F6N8NYbNLDIeryR+Z6qrj3JOk9KzEn+XIeyiQAHWOvo0ADwR96QA&#10;XpJCgGamwCSDmVHmZ86a/2BsHYWw2ya82JsfZGydlNpztNOrOeKs1ZwNL3XxT9m4rksxmWjjXHaF&#10;jy17axctq7L3JuXc2590FcICgD/gT/AEFg0HhEJhULhkNh0PiERiUTikVi0XjEZjUbjkdj0fkEhk&#10;Ujkklk0nlEplUrlktl0vmExmUzmk1m03nEJgUFAIBnM/oEjgcNnYAnsIns+ik7gk8o9DocHpMMpV&#10;OoNXrFZrVbrldr1fsFhsVjslls1ntFptVrtk0gdNttxuVzul1u13vF5vV7vl9v1/wGBmNFo9LpuF&#10;lVRg1TwWNx2PyGRyWTymVy2XzGZzUst+bz2f0Gh0Wj0ml02n1GpwWEqsS1mq2Gx2Wz2m12233G53&#10;V3zu732/4HB4XD4nF416xVO1sFotS5eB5uL5/H6nV63X7HZ7Xb7nZ3vd8Hh8Xj8nl83noHJpHOnW&#10;H6e893tq3o+n1+33/H5/X74Hf/j/wBAMBQHAkCri9TGO216EQXA0HQfCEIwlCcKNo/0KwxDMNQ3D&#10;kOw81LovnD8RxJEsTRPFEUoVC8VRbF0XxhGLwrgqUZRtG8cRzHUdx48kWR7IEgyFIciLRGjFyLJM&#10;lSXJkmydJ6bR/KEpypKsrSvLEsy1LcuS7L0ISlL8xTHMkyzNM80TTNU1zZNrDRDN04zlOc6TrO07&#10;zxPM9T3ED1T5P9AUDQVB0JQtDUPRE6TDRNGUbR1H0hSNJUnSlKv7P1LUzTVN05TtPU/UFQ1EjVF1&#10;HU1T1RVNVVXVlW1dG1S1fWVZ1pWtbVvXFc10z1Y13X1f2BYNhWHYli2MiFe2PZVl2ZZtnWfaFozV&#10;ZNpWra1r2xbNtW3bj+WpbtwXDcVx3JctzXOv1v3Rdd2Xbd133heN5IfdV53te98XzfV935VN637g&#10;GA4FgeCYLg0uX/g+FYXhmG4dh+IQHhOI4piuLYvjGM400GJ43j2P5BkORZHkko0w5D4wZlOS5Zlu&#10;XZfmGY39k6+zgxGZZxnOdZ3nmeznjufaDoWh6JoujVNoGj6Vpemabp2n2nmmoanqmq6tq+sSBpOs&#10;65ruva/sGwvBrexbLs2z7RtO1MvsirqHBO17juW57puu0baoO35umEEb2lEGoNwG7cHwnC8Nw9Pb&#10;wyyhn9xqEAFyCjb8k+bPfxHL8xzPNc3RWpMgf/HH4fp+gAfHTAAex6nqAB79OfR8nyAB9H2fYAH4&#10;fZ+J4goDAKAwAAMA/fAR4YAAUBIFAABflAB3oC8kn24IjwXOep6vrev7Ep8Uufb9qenVAAdZ1HUA&#10;BvfMABynKcwAHb9oAHoeh5gB2B9ckgoEgQBIAAgCIIgABmAAAAOgcA4AAEEBwAASAmBMAABACgEA&#10;A5AAT0mVvZgtBeDEGYNIpICAgD/gT/AEFg0HhEJhULhkNh0PiEQfkTAD1iwAd0ZADmcjlADfcDgA&#10;DakgAcjjcYAdrtdkVeb0AD6fb7goBAIAA85AARngADIaDIAEAfEAAE1HAAdDweAAWC4WAAPqQAA1&#10;VAADrERrVbrldr1fsFhsVjslls1ntFptVrtltt1vuFxuVzul1u13vF5vV7vl9v1/wGBwWDwmFw2H&#10;xGJxWLxmNx2PyGRyWTymVy2XzGZzWbg8DgmcsLx0QAcThcQAa7XawAZrMZsjbbaADodDpADyeDwA&#10;D5fL4AD9ikDAD/m0Gm9VAwABnLAATCgTpIbDgAE4oFAAGw3GwAEolEwACgVCgABPl0Hn9Hp9Xr9n&#10;t93v+Hx+Xz+n1+33/H5/X7/n9/z/wBAMBQHAkCrYzz6ImfgAHvBoAHGcTTmcZpnAAZxnmeAEMQyc&#10;kIgAe0HOKAAFgUBScAQA4AALFYAACz57n0fTdnzGR9Hw3wAqyB0dgAEkfAAHQchyAAZSKAAUhWFQ&#10;AKeqABKymybwNKUpypKsrSvLEsy1LcuS7L0vzBMMxTHMkyzNM80THBDzs/FqFHnOAAHKchyAAaBn&#10;mgABeT2ABqGqaqVHYlreN8AgCAK5rngAEVGSWCyoAXSIAH8gQAHmeR5gAdJ1Nsb9PAAd53HfSZ/H&#10;8qIIAgAAQhCooahoGoACQJIkAAFAUhS8gEAQq9DTTX1fs6hUovdNqD2HYFkWTZVl2ZZtnWfaForL&#10;YqtWOw1qJraVtW3bluynNbQTbayCnQc50Q1DAAGOYxjAAX13o/T6CIIBwGgcAAOXyAAR35I4VSUD&#10;YNA0AAFRI4dKzgmEINOaWGgAbmII2c5zgAfcYgABwH3uGQYhkAAqCqKoABrkgAAqCwKvI81vZY/N&#10;sILSp/1LiqKRu3x7xBiqZ4Pebhq5KCrycAFDgInCdRLEwC17oEW3Gh+X6csx+Z2ix7N+fx+6HXrk&#10;KpFknAGsNK6bUlTH7swAQVq9TZlU2mLFoABbiq6s0Nou4gFlu871ve+b7v2/8Ahuzazi0ZZtBh7t&#10;8maaWDbOeoSm8oyirGwANFgDaOBMTaJpuooTqC05eg+ppoep6HrsiqKsqtEUPRG7rRwedJp2ThLX&#10;2HKaDvGvgB2HA9/4HgrrcD2uFiBuAAWxalsABjGKYoAGqahqJVUNcgTRYRhEAAeh4HoABeGAYVUE&#10;QQuaCbodzn20Ioc33AAaJoTyZf6eaY5jzlOeh6EE9bgAFCAAAAeA8B2dQE4JwAASfQ8KBhk1iqVa&#10;AbwfIAB4DvVGOqDBJk6QUNyb8fqplSqmIQzE4xxXYK6V2jsBrJgKspA4B0DoAFUKpAIk9uRhx4jw&#10;HiAAkJIkGj3YwvVU6qX0HQhQtMghMiaD0TiPVnJvIgETay3FYbnmDnGRaAIm7uWuHlewA2MDqjkw&#10;NjJGWM0Z40RpjUYMfDiSVErU0Ok2z7hzG3NGP1mTPE3MwWwiKLTeHNPYAkBECTJmUAAKAwNjK93e&#10;NuLy6JSsFVRw9RnBMCUl4ZE9AgVNzCKSxnCglBw3SDWrRSOGzNbMeyHxVTc5wA6umVPYUiAtFSLI&#10;1y3lw8EgD/gT/AEFg0HhEJhULhkNh0Phr+iQAfj7fYAaLSaQAVSoVIAYzHY4AcrkcgAiT9AAWC4X&#10;AAxGAxABKJZLl4xmUsCwABU9hsEADuoQAbVFADLpAAXdLADbpwAi0XD9TABDIRCAA4HI4AAsFotl&#10;YWncQslls1ntFptVrtltt1vuFxuVzulkoEIAMOu95ADzeTzAEmk9ObYAacaADtoYJBIIAAFAgFsl&#10;8AQBAQAAYEAgAA2dAAVCgUAAhEYiAAd1AAlsuBetut0czlcwAZO1ADxeLw1QYDAADe/AFTD4AB/F&#10;uby5EkcrlADp51Bob5fD4AACAYD6oBvN3g4BoEDij+lQGAuSBoOB1hnYh9gACHv19sgUF7Xx+33/&#10;H5/X7/n9/z/wBAMBQHAkCwNA8EQTBUFwZBsHQfCEIwUeEKAAcBvnAABuKea8OgAeDcgABDGMe8oA&#10;L4gruIS7S8siyTGscCsZNGETTA4DgNs+sSeJ8/sVPpFL5vAwTaGQZIAHoejAA8qjUA4AANA1HIGS&#10;otbwPAd8sgAbsuAAdcvgAe8xAAfp+H5E7LRO7s1oOf6JqjEQEMcCbQgADAMt7KINAA9AGoNFEJIY&#10;+c0UDQtDUPRFE0VRdGPsgcf0ahp9n0fQAOQwBmmaZgAFOUpTNopMKHeAAGgZPwVVQrKtgAIwjCOA&#10;AThQE4AAPWrMOuhK9oKfNeABLNRm2oxiGGYgAG8b5vgBXh8gACQJgkroWBYAAVBSFVYVkAAJ23SN&#10;u29b9wLjSFAL0gp2HadgAGwaxrgAZlMgAYZhGFSzkxq0wJXzE4BMvFk1RSACCTcgh7nsezEqGzTN&#10;ylHIVhXa4dB2HYAA9is0XJBBtGybIAFiWJZS8dR1Ro0wThOEyuq+9S5nOc50AAZ5nmcABrZrC0ML&#10;6v0SgM6t+YDn686C+qKoueh6nrWgD543gM2jaYfiAH7gqpBtBvrcOsazrWt65ruva/sGw7FseybL&#10;s0AOcdKMGeaAAGaZ2ZmYZhlgBg2DvY0wIgkCM1aCgy7oEfyUImeujS8dl0s6yQQBAEIABbaSsh0H&#10;IARvJ780hNkrvmbBrmwABXleVygsVlNphQFIU1hk1m30tUromcBwwyYJg3pjeOHgd7dUpSoB58yz&#10;LzZi9lV63B41I1wSZPx4XBcAAbejKEo5/XWMUPq3r7P7fue773vwHR+w6PpB1HRtRkfSABU/YABo&#10;feADpupO7ehyHIdAAHgeYmHofB8xRixaiJOCH7AU5r5wAIdGsAAdEDVlKUAAYwBIAAMwVemns36O&#10;QGwbSCit7T4IQQhhEUBtIABpDRGiAAY76hfi+F8mSAwO39NTOGvxfp9WrngPE4J3ZuhxjiHEr5Cs&#10;BSVMmZQFAKIUSugrWmZEzcNiEObIIeIlQ/IDHgihFAAiuHgkQGpF8AAqBTinAAOccw53VqzK8tMG&#10;BMSVgXJ3EQhB1zsRQX8v4g8JSNEbY0xyIEQR5yBM4ZFE7v2AnfZ/IlChukLrJOsdgEwJQSgABqDY&#10;GpVQiBENGe1CL2Vco/aum0oEoYRSllNKeVEqZVSrlZK2V0r1vnLNmMl9QyxlDKKOUmLr9nKJOeIk&#10;BgDA0yHiS8OtdKwRtKWNwZxOTTgABRClEparqpHy/b+fOHbg4qwGIO7+OrPo6S/L5FIjEKAAClFI&#10;KWYo6wAAzBoDMADznnupdUtsCZFEzPEi3HWLh9XYOCHEOMcZIBjDGKaU8eUy1eO+kMZV4TfyJj6n&#10;yuhdKXBuAAAWAkBT0FVg4BuVwrTlANo4kSXgup4DuyklhSullLaXNZfE2BX6xkukiGQAAWFOYEoe&#10;ioABxrjgiyZABDJicbQYG7N669IR81lr1Hkso6cw3BHXM2YwxycjHQSABPs+jGJPUvrBWE/yugAD&#10;qHSyMjUKW5qbGPQVUhxgrVxmdKGlUoiCG5eQOSgTNGbG1SO3paAWgshZAADIGc8EqAMRKZIg5KSK&#10;D7TOPcfA90kNHhg4JWrPKsUYNcwoiA1hqwLFU+187agULZVQtcFTDj3HwSSPQhBPaN2bq5NUg78j&#10;oDuqckhJJUCLHZhuXwvkciKpnG6Nyi4vblQPUqDW51hQZEyK+WAlhLlDKDpTJ+D1YruXdu9d+8F4&#10;bxXjvJKsc15wADKGTLgaL8BqDVGq61aAUL6AAtOrOYD16lkErOyMa176+QLQ6u1hgAAvhgC/O2w7&#10;SQDq3OwQdMpKqm2TsoPZMbAkRK2TlBOrVnl/zkMONNTkYzEjtHbgqeDDlrgiBGCMAFiUwpjX9jBW&#10;uDZwr+PA+SsrIrdqTUqP0icd2+l8OmsyRa6kPDBF+L+rZmlWBJCQ9CSoAARglBIAACOWaSvDLlSh&#10;P9dby5hzFmO7tMWvjsTBfCBYxhijFAALcWwtiiXIOyXkEzrAmZ5AADrPi2FZz2QlV+UVXcyaFu8u&#10;Mg1Zq0QnAAM5t96SkmrAAGTShL7olrkCYA2JzDay4Fdp9Whngvajeg9IB4EAHp/L6ckeNCUPogt5&#10;bCyVlIB1bVxRqjZ7wIWt13llvlWl/DY2EAAVgqxWHKOYxUD0ANl7KVoAjBtCXkZAcEY2CYDgHnpR&#10;kBU4hxqtTh1rrWchD7XwMZdAlmwxRiLFUI/1/60lpgZA003GGOL9yHO/KMvMdswUn31dpQmhuBcD&#10;4JwXg3B+EcJhBec2ctm6GHj4UbAoW+KOPZVSYiDImRjVGmNQACRkji+uXYAAAZgzBlABR8rlWta0&#10;JqfkdLNutyj5ggeAyBkgFk+1PrvXWWMtAH2hB2998bRiqgOy/O6swPsWuqY88gAHC2wIOAtKuqNd&#10;rOWgeg9ONWemX3CRPLxDUULoxOYQAF8L4twZmAw1wRwkZRK8WA0JokRmOrtvhgHeGrxdjxwrv3f/&#10;ANizM16PQ0IUjEzaAAXPiwALIG9k0yVqQAX0CgAB+xXF7nuy1deUEH/A+fbJoggsejEaOGbekZTd&#10;NJBkDKGS6AMi146HQy29N69iCt2OeVngX9SSVBsnw9Gq6n7Cc/2Yb3xzb6uPKZIu4+le9c0ACMEm&#10;VwafVcqjfJpmyizJFcK10dx6L2ygiT6zeQCVF+qe73VUFWmk4JlEZKBwFSp+wx2GKN2Kul5oFQPd&#10;WbhvEumjGkE9AAH/H/vpsrrNjMjsF/Nak4I5NapwjOmeJwkfPOvQQLwMQMwNQNwOQOryuGCjvUoT&#10;DEPtjfANk9uKAuOLCwF/izHEF0l1l2uQAABeCmAIMtAyvWnoAbgboIkSHdDdLQL4htCnhwELl6jA&#10;HFKSsfQfIJixCXQDibiZEommooHPHPhVhVBVktkutsj0vxInIYCVGjmDo5LPIMibqjvppJn6EeKN&#10;v7CHnYCCPjhuwaBeBegAKBIggFKNKfHGQdweiptlwJDqlcLGiJwHsgJhiVIoDyDJLbQPRIxJRJj4&#10;vBmuh0oHBoG2AAPEFihdRPgABwmcEXAAGHAVgAApRUuUgcCuHGgQNeIOuAkINBRKRalFPRKyqziM&#10;NGFNPTn0qbl8loAtguAtp4nnHiL9CgB/E3JlHkCSjmO0AAM2s3NsD0gsRrgAAXgXqjqrDAiTAAHa&#10;hggAHcDbtYFCNfDMItm6rLExDqFKFmEmDhgiAhpNHUAUFSIOPjvHnRHRxoiLEzvoFuLMgAP1GDLK&#10;P0Q3MqMWlqLWAZrDIKN5l9mhPPCDGiG6kxhrl2M3hbhbgAQXgAARD2lrFrv3E7DeHqioIIC/jANy&#10;tMyCOaj5rPNoMGjWrFNTtUvxMbt+xbSeSeyfSfygSgyhECwQOHJyoUsBjPkZgqSmFqFUydpDiCvz&#10;GQp2SMoFxoovuPOmguSuRsgYAXvsgABxBwhwgABfhgBgENQiOoLLIuxqniC/DADpDqEzEzgQyQgA&#10;AilWr7LTyEwShVhUujF2IFl+DsKtNUNUgCjPQmG7LdlTE/GTI1AWRTxtqjjeKktVMviGP1Hjuzr4&#10;AABdPGB7h6mDrDJ4LVxTvMx0F/k4NyklLYDkKntZiUIDDNOcO2R8D0sstdrNlASoCFxaShzhThpX&#10;xLGuI9JzP+gABcPGPHDHpCPJIkPKxWHKS7nHAIj4RZFETgziTunMCFEUONDDDECkFNlhhhjOFbO3&#10;sogTJImepvkUC8rHE4Evp2LkQ6zxKmvMglgmCbQoo5QhAABWvvJ1gAJ6SQEawTEcqtExGDrjw6hh&#10;F5E0DLggAgggRjHnnLCSByDmPcNjn3m2zOw2t3SFMXAEADMGh5klPGlkDAhxiToS0NAn0ZyGRTww&#10;ooCHzYyxIgH3H4ORIXquAlUhAACYickdvxMMSPthGOSyEMoSzGpwpwquIKk9xtywUNDWgFywzvUu&#10;Uu0vUv0wUwuBIzOGhllNmZGZiMoUuc0tR6JNDSjTKHh/u9i8o5R3oyozuzhpsRSPgCDPTIiZz+pN&#10;nHExLKRohZGPNXnkCYKjvMk6J7oundFR0lxwS0NnjHAngoAnvXmVx9IwsSOOOPFCDUAOvLH7NmR0&#10;jNyPysjlCTyDMqUEgnVNUDHUsHJfzgsTMTxyRooUIUutAAAliaSGFru2LFPlpgKZv/w6vjlkwjEM&#10;qZk3LMOgssloTrQpEoILI7GfCITuUxVvVvqYQ4GtyPrQM1vEhahbBakNBtqLooOkgAT+ibH7n8VA&#10;FtloTtCzjwI5B8Feh+B9CLxlnBDKkWkTVj1j0cVwWEnMN/zxBqU9vapcS0S0lJiLgaAagaUFR0o6&#10;k0lCEykz1+FmM0J2VPDwD2HHAXRtQCH/DfKSOaFKnOl2hcWZG6mDJKLnpJJJjQNuVjmCmDhpDDgA&#10;PunRzSGDgfAfn/ySwovZmXhV2mjDWgB9V+SQASMXAm2rRSnIucqNkkmkFkFkr2m22JMXoOAsxsAZ&#10;Wz2xk/TFLGCFDwLzo0FMlN2HOPOzNJAp27uLFpvdGe06oDKAogqbSxBwogorEzl/VjjpWQnEOfG+&#10;JKpL1AP2MXkq2FXKXK3LXL3MXMkGIzI0G5FNm5m6UzFNjwSHPYQqDqk1U5iCl+yCEysYjqRMGXpk&#10;Ou0DGH1OV5k7CWrKmkRyLlQ8E4Ads+w1vgD0rHB3HSikG6TAiPtagpW8QeQe1SRQnZJzhSp1WYLO&#10;UtUDlXAjAAT2mUDOsGyPoToU0QNGmZDPgKNuAtRiVOMOsnE2iJxliCSySyhh37kthuQ6sLGDjhAA&#10;Ak4AAAQoodIDP1P9pclN1nNYrfCLooHA4GDTmLAf4J4BPp3srF3NYM4NFFzjGtwgFjPkIViRhYHQ&#10;t0F23CjRnGgAAiAigiqhmJUiCYSTKk1upPmBD5tymRG1KEjAEzCLrPDzj01fueuuYN3MRcQ4iCB1&#10;M0owBkIVgAXfCgktRBMsQbl9rgwWorMJDpRynkL+ltFuAfAegewdvf2USwNtzaCVDFLdYFP1Y0tr&#10;Y1HilmUVLYPiQaCmYUUSSS2cIyvaTAOjVPOSUDggZCkaHHKuV/iLtpNGhnBngAQsujLICLgmgmAm&#10;p2p3k7ILUsv7opiJxyBa5Qw80eOegSz2n8oZultljtDLyprcV2KLhg1LVCxsxjwBmlMGkiRwvkqn&#10;vpMXPJRtSwNJYjZiZi5jZj5kVvGWo0PTEikjvEM3SEAPgQDhurXUFcmhp85aTOz6mVggiruUnpTU&#10;Fmln4IMTLdIgSyriylNuEYDwwxrLXjsTiNMRM4M5KuAm1Z3oIaUdogp0BSXBIg5pxXt4VTHKGK1S&#10;ouzGh1seFMmZhYqdIugpgqApgAPq2MNAKtMIIDKmhqowGPGQSPlYlZxTRs2UixCxiDZaM0F0yrAA&#10;WxTZgX2UWWEnrNqzm1Xk3aXcJpoKILMYZk6gagj94OmtPZIHJaEj5In3JzMKDdiXCtnKGJH+Wj1U&#10;MuSd2PEwqowQU9sRZlyCFev5jg5qYItl0NINk/ahUxYkCyWGuOjaDbIWoXyXFZM/kZt+GhSpRFU7&#10;kKHkLzjmPxZgtLPYHovf3IjwUdPZo0DcKny6rfFKqFqoDqKm3ByyyjDMjNwCtLCZJIpJoGmXhVbQ&#10;AADYjZqfxSrWXHILiENa6saHAABQhQBQLdgh7Z7BZDxYCDzWresQqcYS0VDAOVUMYKsrxgoO4tH4&#10;qo4FCRCR51yvywQB1j39Q65Q11DnGXgODU6CmJAeDTgOnL607v7wbw7xbxrwavRevUEj4nKb6m5T&#10;FZ31VIQWzMkzYtjqKZiTDmAHEqgaHpaLroCc3dI5UdavOXLHiLk4KJCL2ereGkKLRpBiqDKtAnAn&#10;gnNSvfnGRXofqB3rJ1IS6CnnCwHnSwCdCEasMim3G5bXBQhQyLrKM8gmaLWL7U6ziETGoSxNZHs4&#10;s5JhAjAkFXicTLN5MXjXCDh3ihiijC2HMRJbpcZOcXUDFUu67RL0N1lizGlUHVG8WM6f7ycucuzg&#10;VxGtE4SXFNFNhTJ0lQJccCOqLFAUnWAc3ggAAnc5FsR7o7oct/iDzGzxVezlhbhcRxmNyXlmQBs+&#10;H8WzzT3bO58vZitFTxiN0zG6M28IESV486KtjIXaO7ta3Y2nuPCTKBwA0SxURVLTx7tawQZmz7yP&#10;M0SCWpADJmwlTbEPktQSjzk/ZC0L2zvYASJJDmjnhWtjIGDnmTmULVlrgWxj6UKS1o45G2G2hRhR&#10;BRFfB3FR6pUiI23vHWOsCESXCSiTxNG2hfrlgClbJoIlYzjiPgxCFCV9IDVcqaPHqZswCgYD7lOo&#10;B7GkPMxtKjgeAe7t3pdF+A+BeB+CeClFSiwRcb09MRAGPgz14Bdeo8GMNw2/UeXAtN9LjNlURTok&#10;vK4+rIEzkibz1lYpFRwmADjGywqHGQuNzPwbm+cJcKbCZ+EiIxIyHEMTroiZImFp6R4wJ7xDnBWK&#10;G3F4cVcVyXAjYWiXyHKfZptutUo8jnoUG2r2oUq0gAAKE6AAAqArgraTSwQEsnEUK9CTqCqDBsth&#10;kvmRkokcgk0h1AABR1Ny0yY5+n3ie7d1+De9ZkiAP+BP8AQWDQeEQmFQuGQ2HQ+Gv6JAB+RUANJo&#10;tEAKmOABjsZjgByOVygB/xMMBkMAAZDEZAAlEslAAWi4XAAITkAAqeAABT+CwIAPuiAB1UcANltN&#10;kAMpksoALpcroANxuNsAP2JiUSiYAE0mEwADseDsACm0AAJhQKRC3W+4XG5XO6XW7Xe8Xm9Xu+X2&#10;/X+HOp0umLtFpABm4kAMnGWq2AAv5GWDKXgUDAWfUCEUKCQV0Z8ANCM6Fns/QtBoAAMasAGHXAAV&#10;bEAPPaVVt1hiMNiABwuJxQaCAfhAAHcWdgoFgAEcsAO53O0ANVqNXlAkEAAeDwegAYjEYAASVwAY&#10;PCK1WKzxul1AAUCgT2fZC0WC0ABULBWTcCJv3+aTTFEURRgAeECAAHrsgAGDvPA8QJQchDBPWaSM&#10;AAaZpGmABrGoagAAoC4LAAK4sCwmgWvon4BAAAMVoQiR/KGop1nUdYAG7GwARk9Z8R2AEXAAAcgK&#10;MpCMI0e58nwAAQSUACbBfAweu2DoPA6wEqytK8sSzLUty5LsvS/MEwzFMcyTLM0zzRNM1TXNk2zd&#10;N84TjKxzTopqngAajRmwpYAA2DINAALAtC0mgXPpFYAoLFiBs2oRwG+b4AF9SYAGi0SRHGcYABCE&#10;YRAAMDXrQFDmucAClm0ABjGKYqRJHH4CAG6oEgABlagABNcAAy7MHSdDCGXYFaAaBqvicJoABtZI&#10;AA9ZlWnIjZTlQAB2HadgABmygABWFgWAArr3gkCYJRUgz+H6AB8n0fQAGcxRRFCUQAHqep6AAI4j&#10;COlgZhmAEpA8AAHuMg5vYIABd4OABrmq6h44aAARU6AAqCqKz4BSiBv4Lg5dtsbiKH4fYABHkYAC&#10;QJIk5EEgSIRc10XUrKLM6AFYVi4QDx/IM5Z1neeZ7n2f6BoOhIUgeZaGiFGJOghtquABblsW4AVX&#10;VkLMOeB3nfWgFuTJQQJYGgaQSGDvpq+gNA0DblOYiuQnphzb1QYhiVYZpnmdUxsqYd0Csvm4XBem&#10;4sREAAccK1QMgyAAFgY5Oj8dx/IcjNLBMIjDDsSZrFqc+oKvxUAw2vfeZyCALNIcd9Sm5G7StMYH&#10;XAACPYgAMgxjJJMlqtjxp93OxkxUoAdeC8GSAZYe1ZuAUgm9G5ceaAB7Hse4AbBfj5voE3sAAz50&#10;AAVfvAAc/w+HldthW7jutU1iDn8/t1ZCZ12gAUJQFDeV55KJIkX1fgOf64jAiDKPUiL2AjeFULzH&#10;qpsEIIVirHK6V5RBDB8wTAA1hrJtysKqVYc5rKH0QFsLaTkCCA2HJENmbU+yIDYsXSgD5fqU3JQx&#10;hlDOGkNYbQ3hxDmHUO4eQ9h9D9OKdBzJ2Kg1Uqo2lUAZA2oALQWwtolPoipRLRiDtGIIOYcsQxlj&#10;KKg6xSqFANxhdmGV2yzEqDWjQngaaHFLGpANG8AAOjtMPZITwBQAACgEAIiooSGjqPeFWAAfRFgk&#10;hLCWAAGoNQbAAA+B9Kg4xxKaFOKYUyOEZAABeDBJy3D6AqBW+YCjnVyEFKI20ei9RmSpAAKUUgpU&#10;YLrCjLFa7YAAAXlsTsBMd1GHTQ4KojrBFIgVAmBNbR8gABECKEWBUDCHsEG8VEXIuWOo9ImyplYR&#10;38siZJFUoTLUfKMAEiwAcejMopiBOedE6Z1Trh+0WdA5xzDnABKkZgABkDIJC3JVkAkekWcWAxZc&#10;jQAAnoJJiTS/QOJUVwrNtkFXUFVaaMtO42xuseHePAeLM5yGrcS2AGoAApBSCikxv4AAGgOWIAWl&#10;U7KWUtpcXQzp6jCDTMNPMxRjBkOcRAGIMYYnQr8Zo7+cxDh5VFWcYgZjmRbi4aicUBwAAzBlDMn1&#10;s5oVLAAbsaZ+Dd1wzECyiNBKC47H5ILAhCrvBXiuFcAAeRtVkyLJsTcE72VfGEl8KoAA4FHn1Asi&#10;AtDFzsg8du14AbyV0QUOcO6rD8AACvsdWQAAUaRGTJfMOYhyzrvsXONWNIrxW1rN6b+vp+DYvmB+&#10;EAH8jKBEPNoPMABJCSu7QwMMYQwpBLpfODFJIIWvAQAfCMdY7EaDGuIAAdo7bFAVMeCkFULAfQuW&#10;Yv+l907qXVusl8oUUiE3ZIOiy6937wXhvFeO8iZIsRDi475y0R1URhbSFoLoXIoKKimQq+tZDyIV&#10;QmuypKqZ7y1luGYNFUzVkrnvTmEw2RsFMwKiGsALmxq6MuRQfY/AADxQKM0ZQywACjlYABHaSAlh&#10;NCdIiRTtwPgAkgb8UwpZXDkHIppiCnpOSIWUBwDYHDMqJtaSIki7LGPNFwABmyIQrhXWutkBwDwH&#10;s4Viupda7W7oAfqhG3K+iXr7bCn9xJDxw5fAAMAX4wG8FMrba6RuKQmFgW8eKCL0XpLVWtKVxTW8&#10;6nJrHHqPd5c+Z9z9n+Gk7pzr0gSZ+eRqCNC60UYUjQ6XxLqHyreXJOEHgXAwBcnFv8JM3JPhYea9&#10;FSHQe2AAeg816n8Re4hQANJEuEcMDsHYOrBqvj2ijQGt9cJwpiYMi6FBmDLnqMm/8oT8Bido9OWm&#10;epykQqKPKo89AAC1FoLV/9Tw0BoDOABs7aX4OZNKalCZGnOogC2oNJgL0nUqj3UW1xvhwmIMVkIr&#10;JWgABDCGELZFH6CHvvyKrfyeBqIYIrhZlQJSv5sk+t2sbDaMjYGuNfXrlzFAQdkFYK7FWxnfOsdc&#10;g490eZSAAKTkVxlqyI1Y/ugyTpbaYIfcc6GCimcPGtwBDgDXigACKEYIx4GVZOzKAAWHQQARCABQ&#10;lKiJj6A/6VQG6WuendP6g467hBrvTcvp1HrHWetdb64l5mVsCmjIvUaNvJTAOxiC2F0Lu5ybwRlH&#10;dskxnSjnrOkhzaE+gAV90wGgNIaJa6XVSMUY3EQADedUn3HODkSdId+QW5B0FT9hd8LqplGo9hNl&#10;k4UHLDwRQMUypqVgpCkjYGwsJYhsQVMlCO/oEtc1dAEMw+GeRT3fWyogN3bVVUR5I3RukyyMGQtY&#10;sVFzDklJXD4ei/hlEiqPgiYg7ACQESIajbs3fgKHClKor6iAKQUwpLak/svGCmriEhegPbNvBs0v&#10;pJW1txvXf4fx/l1jQUQB+kWHxBQcA3lI3E8Gi8G2byfAHQnkHsHq/QR8MsAMjwpWSAViH6JOle3m&#10;XOIOOWVmdi+kBMK6LG1g5SZSZWQcXG/nBHBILmys9sXacyKeKghAMgDAC+p+8s2WIelOXq9knmlU&#10;FoFmFmVuAQVmMjBg/W/4meYWOoGYw2jwAPAWCCCC3wU6U8nGj3AM0KNA7KnmWDAgReJaJeO6t0Mo&#10;JeHiqMFmFkFkIud4HmqM5WOwQQ+cU8swrYqM+ye0fFCmWWBAxSZOJmK64M1sygocay2gFQFOFOxA&#10;/yAAfyf01YbCa6YAJ0IesSNsKw4c9KOmOpDeLKLMA8A+X+nCRSmcKiF2KofCe5BaPkW6CGCKCI84&#10;U87dBLFdFfFgu2M66qOBFmUSTKuzFoStFzFuZ/F5FjGBGDGEZ0IIiuiyAAWAw4iMG4KUAAiUUACy&#10;iapIUPF7F0KC7i8cuOKTAEGav6dczIdiXGDCDEdAf6x05kOiGo5mGuOmVuzsCACACCSSBEa8u82a&#10;AAN8N+4c4hG6w5AcjjA61Yo+UMJuWoOgFYe+jQ5mUSUSA6f8BuByBwWWA6xSj0ViPUPWGgNKPSMI&#10;qCBIeyCQCOXyBG56gix67A1+w4FjDI58CqCqCoxMo+2IOOjuIewwHgryr0Qys5BwnqeSViBxIiWW&#10;Wa1tBu2ggikS309c0scScYOSUZFbGHKlKnKo10UYnOJOReR8x6M+MIKsKxI0NS9I4gHCG+HA5IOg&#10;zom8OAPyu8oWABBCoQX+PaVGuY9Sk+9SjCx0eKoApUMxKrMA6wuEWtIU0Y3gcyssUCq+3OSc2U1s&#10;IeHvMiWmWoqwbsAAFkFiFiJMRe4OLFLo59CGYMF0Y4JGWepQqeOQOTDe42bUOuxDAGe5DrH+ms5w&#10;CMmU2UtqGG8KRvNegilyVmjyMwR8XSXXAM/QyYqer+PYLTOUlCLagjBqtex+i8Fyecj0MwCiCgCg&#10;yuAiXFNaIg/OWmuCABLGAANyN2HXPTLhO8YCyan+XQR4HONAHkYc4GQYZWCaxJOWVHH/KjMDP/QA&#10;uo6m6vFxFsTFF+TjQRQDQXQZQaLcKE+pI2YW5mRsY8JUcSCmCpJghWilFvGssgIK4YN4N6yANMF5&#10;FCyIAMZu+6CmoG9cXS0ioqY8F+F8F/NgdgAiXGa2oAjej2AQOGVwjuHufuHAHFLOei/RR3P25w5z&#10;LY0UY4dyIKImAIsMAPB81oR6KFD8HuehRw+kW4W6BQLSew4MQcmIlGOesUiQKYUsI0JAJCqcAACt&#10;TmbESclyju2UIezoHq1MAAUgUiw2w4xgWeH9AiIeR8A7USAABzUZFXJpBlP9QdUlUnUoIa/qpYR8&#10;ZAZCMGPXPKG2G0KwYI9w1GHoraeeR4/uwsJ8USjeMwt+hGA0T+dugYPaPegWgY1UWEoBUrV4h1QU&#10;LdREHEzBE+gw2qABHjHk86gZJ/BmIdD9OiKuKwGEGHN0H4H0ZCX2X4BC+cdgJ0uCWsg0AAaYY9RE&#10;ZaAUVy4ohHDVR/NcSPDgtcOcOg3HWO6WcWOS4e4gKORoIkXOegekqKoylOgSHxMkZlNZUSSpWyjo&#10;BGMcsuOYIOHofvAInlRkNONTAtWPHg54ZWOWZvCiIgZAwtMieky+3elSw4kgU1D9L8JwJ1DeUZNf&#10;DC2ccQJWtOCAYegW58dKqHV7Z7Z9Z+IZV/UtQNaBaLaNQCZlF6LgM6HcofSjZKfATq+iXGB6ue6Z&#10;Q6LjZGksOgbgd67fUY83VuVvXOe1AIVSGOJCeWmfYigSaVB6ZvAw9yUApVAWHgHlJxPo2clOtcbO&#10;UBWQOqOuNQNTAIe4moABMiSQovJwXm/QzpIspMpOtUxSO6O/EYhEV0OGIOQJJwYymfbURqRvVeAA&#10;CECFWTW4J+VidLaVUsKCKEuERpXw8KYyx8JLHuIOrHDVbE8Y0u0xZ3axUjaPeDeE/hUunYaSKESO&#10;0jHvPooygsVIsUHeuQNm1BD9WYORAudklsJXMTNOcUcZB6OvY/eHfHF9aIIczpOjOjHuV27+JWVq&#10;oAgjeAISR8ZbHu1HPtbi5sWJLfD8zkRwuEksWsgm0iVwOupOqfBbDfPta1REyLYQOUOHZktu0jd8&#10;H2ZezOhOtdVKtdH/LjMSLWmIWGqfVaJ8ZyIMzpPCx7ec2U0uJWOKWI1td8IfbcK0XPOjf9ec3ZVW&#10;USyYyaOQjuSAj2H4/uXklOyIOYvcYAyZd/Q/fJidie/jaELiM4vtibihiviwpbaSLni2kFgvDQ1J&#10;YjcPS7CUZu0s0w/dGuUULcZaH0txHvde7iIImGLbPfRUMxYISQuCRpPSRouOzmZerHPaQ6lDcwZv&#10;WvOK+TgxgKSSoFRUZudQayR2ek1sSOSRc3jCgTa1RVAWuUPwmGXHbjPfZZMeIND9DQtc1MtcXoXr&#10;ke/Ya1V3Q9itaCILD9HuQIazIMefS7X4bUVnBbcvcuyKu6UWKFflizmRmSnReKvCM6s1i8XWrMox&#10;cXAOwoZCACsLUeWGWJbjDfmPmVnAaBePGKM5QG1tlKL1foP6R8IOnCUTiDh2PyIJcRefi80jAUlw&#10;VngPAZL/hOKLPDGwrHY/KuINH+Zba1DrcY59lEJ7WZdUaQKEm/nKIIgisLdTQ/fNQem6P7NflRdb&#10;e8oBkZngUZRhjkyIOHP7lnnDpXpYS5ikhroJjW6pdWTTpfpbpvpwLsippkUZULGKInGwgjocu9p2&#10;H+ADGK6sitnJGKP6uzopaweSRSgjbdSQQGOe+BiOZvXOOTm3AZAWUYwqZDoUIOVqOTpHqARYJ+UT&#10;PtOjPCgmSRbpPWmIAVYeRZm/FqIJokipqEKBruL1T2fvgGmoRejfAXq7sKLlptpzsXsZGJpivLp6&#10;P3iHqxiGwtKy6vY+jyj3ZZH/sbs9sdp2Idr9inomUboprtrs7eIIK0RfD8R81tH+2VP8UYZaIPpT&#10;pppmino2XOZbPsgjfZtvQILfsfKhtTQ8IdsUIXp6P6wrVUIMVg1rmzP9nZtziZtxs/uxGHsftGTD&#10;uTV9oyTVu9uzvHizi6M3jVLYrJqRmJIZqJGvryPyXORftY7jM5RA7fjW6nvaUTncZmRYIkIJgsZC&#10;IERfos59Y/v7GvwAKyfYIRuDplurnVt4P6Zbd9CVAWsKnNpVFltCIbu4L3sviHvlqBurMcdNuRvB&#10;vJxVxWuxsfeNxTxZxi6dQGu1mVxpw3xlxziftoP7PtPtuoLlfiRY2Vs1hLovuvtMR7uYZiKE2Vwe&#10;KFxFsHpM1txNZ4L7siRezpPtnGIg7cnEKBs4dJtRyRx1zLxZFyaIshrzyhiIHvgsXRWsXQH+XWkG&#10;ZCHyH6ZDULvttOILlLt0u7niAMnG9eMwAMAE1r0OR/0VSoRTE6R+sMAJrTzHd/tU6p0tzN0x0zmT&#10;mYpdvF010+nbxTioITw/QXil1GIR1L1B1XGFPszgeefurND9y4IfH/ZZSDiUqfDfhjF1y449kuax&#10;ylffUfZYZarNsFPtsRh6wlAWL519MlkxMi/Q1Ryl1oINnOKBYxOQzu59nR1Z2/QZw6LfzJvOiq7f&#10;hqkFzeHgHuXqHQHoOgHaHqoyHj3YNmH2/QHwH20iH4H/VVw1GqvoRTqf0cAL0SAQ9+AYAMVmAUAM&#10;OuAQAGZv4OZuAOAJAWAQAIZuAWAKjv4kOUAGMwAL0GAKdLVWqHvNvR0B3B5V5XKn055Z5fMD08Sx&#10;u3xxeD5p3J5h5y/grMvzBungnlAOgTycsM7gZl0c2VN/chm4dle4ON12KAZaysGu4dqwui7yr7WN&#10;eSqO8fPgSQyWybNpbiL5UyIsyswW9Ljjp91TuNw8ILDf2XamQ6uViUybNZfF517xiiLv5xLZtXwa&#10;HzzeHpSGuMHqayHWHmayHMHmOgHcHsoyHsHyekHwH40iH1qaPz6JrVuF5SnESD0EMx4v4j4+jwnJ&#10;4pAWMvAWASAKVmAWAMjv40VmATRUOUAKZuAS9gyJ4rv8Vj0Ej3Sp0QRSAH5Jqkh5xvpp5kTJ+R7z&#10;+XUl5d+Z+fFd+V+h+n+o60RyrOQ4QmMOIyI0YbJxcvDflpSzvnsmlHOu6Kf8BodFD3fbfB3SZDCL&#10;MvMzl2/QeCLMk+fNb6wuqMKcIAyAA3W63gA8Xk8QAHIYACLDwAIokAIpFYtF4xGQA/X4/AA93u+A&#10;A1ZIAFqtFoAG23G2AAGAwIAALMwABptLpfF37OwA/H2+wA/4qBKIAA3RwAMxoMwAJqcAA1UQADKp&#10;GqtV6xWa1W65Xa9X7BYbFY7JZbNZ7RabVa7Zbbdb7hFqFGADXLnF7rFaE9Xy9wA6nk7AA43a6AA2&#10;nS4gA53jgno+XrPX8/ZqAgGAAQAwLmAIBpkBM3MJiAstGLm/3+/qDq9VQn6/8o+o4AH3k4o/tU/r&#10;zpAEAAEBZiBwKBwBwgQAASB+ICwPxwaBwTUwOCwADwR1Ad1wB2QZUwICsxmpcAcvcfNWdRFADebl&#10;d4r6/PbfSAPh8ft9/x+f1+/5/f8/8AQDAS9NQ90BwPBEEwVBcGQbB0HwhCMJPw+b6wnC8MQzDUNw&#10;5DsPPMcpyHKABjmOYwAGUZRlgAZxmmaAB9RiAASqeCgJgmrR+J4fMeAAep6HoAB3Hed7qgcBwABb&#10;JQABfJoABcGAXgACoKAoAB8xkZctAATxOk8AB6HmeYACTMoABoGoagAEE2ABIkil4XZdgAahqmpI&#10;UhoiEYRAAK8/AAFVArUnygSAyJmS2UBQlClRtpaCtIABG8cAgCAHswBDoqCoUdMpHh8x9IAAHgeJ&#10;4KmBgGgAFFVyTJYZVeAAKSoAB7HqyJ+twmSaAM5Tipul7yw/YVh2JYtjWOt8DLojNlItXDYn3UB0&#10;nmdoAG4c7FG6dRyAAcJ3HPWh9L8A6bue47suoBoDOiBYDOoAzOpwmIBvIqzUNU17KNe1TZKAep9J&#10;EfB+VAfZ+qA2qPI8oWFqCAS6gC0icMu4DgqKBACs85NzumAAIATS4IARVIHgTdICOoBThgAAgBJi&#10;vGH2RA75otC2Y5tm+cZznWdwTAtm54+SMvZoGiaLo2j6RpKrwroeladp+oajqUJnHqoAGKYZiAAa&#10;GuWsbhuY6CIIgAIyIBGEgR6E+iKp22MZHJuAAGaZxnAAdBz3AAeIhOFIUAAJ4nihGYShJGCfgBRB&#10;mAATpOE4AB5TEAAlTNNM1BAEIQzwdwATjOZpmpO53dEAARz3PosCwAAV9WtSf38ecgxSZQAE+UBP&#10;r+dJ1AByoABT3wAA8D4PSNS9nVyfcZbxcHPzucmrVsyIRdKAAo+qAAM+xbpxHDK8e0qCAAAkCUcA&#10;qCwKgABQE01qf2fb933wfZR/6a+i5nuvq/ngwRtnR7hnDhGw3YeA6ygnlAoAxS4JALAfKgBF84Dw&#10;FqpOYdEAoAjPQVJixA9jMDTGrPma0jZsHDD6NoPyEg+TZj7J8ABgRQB8PII+PtgK0YWD9JEPeGRH&#10;2AQ1hIPc2ZljLgLAQeACAC0kAYAgBIowDQLAAA6AwC7HWRG+YieuDj8CxNMNMXNmsWIvRfjBGFor&#10;PoxFbWa/SMsaY1RrfcXeNCHI3RsjlHOOkdUMDjHEOMAAwxhDCAA8wADzo9AdkIAAKoVgrAABYCwF&#10;ZWC6mpNVCojw4JKAAGIMMYYABojSGkAAcA3xvprBCCAAAYQxBiSYk4jpHhmjLcU41xzkB5OSCSEp&#10;M6aQAOYcykNzYuxdJzdANNzTpHpJ9Cy6l1cjS0uuTA7BFAyhku0E87ceU1SHBGCM7uXAJXCKSfGR&#10;cfxqSeo6AAOVELiJXIsGe3UZ4zxoAAAwBiKIYAvhgngBoDIAJOSdHtP1672SGAcTWm0B9BY7UHoR&#10;QloDMy8zhKEZMyg7B4ubG0OUboABsjmlCNh/qMB/FAA4BOJoIQKgdAACcDLmQNgQiiAwBR4ADMYN&#10;8xA+kXSympNcbZXBqlOowhWPpw8OFQQ4L8PYfQ9kfLiTAPipA8x8JjHgPgyI8B8pBHvCs1RFDhGb&#10;AUAg49K0rAoAonwDgDoogNASeAAp4qFVtrdW+uFcSwRkrlXWu1d68HxjihqvZY4z15jaVyN7S21F&#10;wr/YCxBao8R6kxJl0CdxzzmIWB54YVgryJmSXhZhepwt2HQYafc6EVjGRNPAC0UQyhnDOAAGQMwZ&#10;AANwaoZozEXywAAPOayZQky3TUCEETmR3ujTknMaydQADtdG6VPllnUgqBWCp1rh0wpBGWil2gn3&#10;bo/TGEYI4SHdg2BsAAEl43wgSbGXJAhQh23rJUNolqKZoi5vkqc7oXgvBfUkjYAAyL+I+VtLlzDp&#10;HpgnwIpJG8HSt2DsTgvBhejVrLZpXqwS9iLlCwURR+eECunuPTT0eo+CRDgHTHoY413FDiHaiMfY&#10;AShAXAijgGIH7oUkoEBEBj4AGRDYlTM3sVlk4Yg8elAtsJxWxJ7OKnZGyeLPJ6bMfMMB51VTcPWW&#10;Y7h6SzHePQhQ7B6KmHQPQwQDK0pPA434EwGIGAeAlPkBzJT32EKxFzCODc6Z1ztnc+WQ88Z7z4Wa&#10;vuP8NZ9rzYfQSCq9xnflG/CxWsL4OKvo2m9hdC6CsXHuTBI3QAAHNZIDkhQqSIdVc9tbSz0q4KFZ&#10;9cA0pNtbnaixugAALzxlKGIMIAAYa3yUZS2aLxPONIO5FMt3gapoTXb9NyebhgAuK6G4N4pihUCw&#10;FdQCgpl3SmddV2YoHbI+mcEYJGwpcAjm62K86zD0jtHYtUbW65nzRF1u8qYDVUhfvux1SoABgjCG&#10;CQceJCnhQMA+CCBkujq0GMmaoohMaXngfVBSmOO9J03i5pDiJds3xZ0kWthmgdRnmZ/xnCvIdG4Z&#10;s0V7DhQh6K1nKO13Q2ByNgGUNsZ7j8pAcAsBgpoGU+AwxkQsCfOACHiN4hc05736GnyErmF6oB5D&#10;2SCOweeXh3O6G2OYcCLBxDVIoxEGYIwWpJBACdVQGZSATxvxcjXH9HND4pxXt3b+4Rprp3Humdi7&#10;5/kdybvPdS1cfQNFfonIO7eC0dowslh9D+Fg2zPIHaOOnqLD3iuZXz3F57b3yuzVY9SXkyNPzxgx&#10;xGKKPQIKYVApu92p44isq0roylBKFrDWiCUXVq9G8gUgphSKaU+ZgzPfOLE4J2ZqY7dW8lFKS4KR&#10;dk7LSFs0Emz9o7TuhtVQu17rCi204+awQyIJoBpeIEgJXwgTiUXJXJHTKNwj1NB2YztW2hKjPkMA&#10;YNa0FUuL7/DuB035UoBBsbeRVJYB7pUAqg7pNiBgDIDCfICS/Srw47zDyjicCDkLQLtTx7BDkriz&#10;CDQguLRD1QrUDjOLDDFjN8EjyDwrCI+bIYc4dr/YZobiYQa4cobQAAb4dZEYBal4AAG4EwGBQADp&#10;woDgCDNgBRVLHzHxDrxBmah7842weRUQdIdxaoaYb4a4AAXYZ7fYfSFYGwFQpgGIEi6AFMIBWIBz&#10;cqR7CavzwkNTBMCcN0N8OAtDucOMOihLpEE8PAjTy7B8DMOrjDtLxsJDCTjkDUPrDcD6OkCxpsCz&#10;OcFERDxouR+gvMRTxjkUPMS8SEPTPyzcTC9AukPcPyOpqpbgYwYhrSdzmYbgbMGgBpI4AAIIIQIS&#10;XLY0Cgiz1gkIvz0IxRFpuoe6/4DiyhVrr4HgHwHoowqRLCEhLRFZLr4S6ZMhMxNByyUbY75ROTZT&#10;TK4JzYEJ0y5hQDUT6hUK6hFQADbQUAAAdgdR3QGQGj753wFKJ0YKgpJAu7g42hGQc0fKfSTiQKyT&#10;EAvy8b8QKIKBwRjAzwXS+aSjq5Xg4gBgBY6j/xsYogy5WqpEgxKZWUeKkwpwExKZWaICKg3sUKLU&#10;CERUT0k5+ptY9josT7OElLCqwZhjJgfg9KcI1sSrICv4uphxh4+BeknbUcSazRhzHslUTTBDkko8&#10;TgjJHQ1QfBHpa57gYIaYY8GodYxQjw1QDwCyfIHoFQG6k4DBzKtA7o4AzZY7RJZZhbUqzod4eRUw&#10;b4coxQaQboayPYaQgQ8guoHoGIHTWwEqRoEQDB4bG0ekC4rLSDvEELSMNsUMx0x8OggIgD/gT/AE&#10;Fg0HhEJhULhkNh0PiERiUTikVi0XjEZjUbjkdj0fkEhikEAEkAABhcojEmg8qkUvmExmUvlkKl0z&#10;hU1gs3lclnsol08nFDok5gssoVCiMkpE7h86hMkm9CqEphc1glKmtAiVQk1Ki9gotjslls1ntEHc&#10;jkcoAZDGYwAZNzADMZbLAD1ez2AAhvwACARCAAAcnhD+nz9fb8AD2fL4ADyyQAdzsdoADIaDQAI+&#10;dAAzGg0AAi0gABoNBgAfD5fIAu94T6dTwAem1ABJ3AAGg1GoAEAhEAAd7ud4AXfHADWajUyjty4j&#10;6AAKpYK4AFQrFcgfj7fd5er11zKvCiUCgADabbbAAWCwVAATCYUwAQwYHBIIksCAD8/gAx7Wu+8B&#10;4HieAAAcBoHAAFIVBUAAXBaFoABgGAYsieZ5AAWkNOSapqsae6+AjEQAQhCIIAewZ6O+AB4He4p1&#10;nYdj1vaAAgCCIIABLHQAAXHoAALIC0yFIaQv0k6xSJJMlIcqCbq+qKbJ8hEmyQg8moafZ+sYex9t&#10;ae5+NafJ+n0/Z/MYgb8oIxCdgClACAEAUfgGAgAAPOYAAMAICgBOk4zagp+p9ODCgKAYDT4ATCz8&#10;w0oINKsoytRp7HwyB0ney5qnGbQAGGaxkRYe8MA+C4OAAFANhIAAYhDBoOAkDDCTvOE4yWiCdKbR&#10;iWJ0lx+H7QLVtab5znGuRrrwa5wm4ABznedQAAwCILgAJAcCBEgQhSAAJAaB86gMA8pIZR9w0ip1&#10;zVrdF03Vdd2Xbd133heN5SGgaq3ne98XzfV93lK6NXtc9+YFJN/SFgqMoJgEmMMoOByVW6kovXWA&#10;pbRuLKlhspoksF7YUrmNISAKsSirWN4dk+UZShS1raY64AAZS6PEvB7RWD4QOC+jBsLLDuLye57x&#10;ZAgAHWdR1gADYOVKJ4nicAAbBsG4AZuD4AAZHx7tYurxAAT5PNm2p6Nu3Ldt637guG4rjl25Llua&#10;57oum6rruyj7tu7ALwvG8oAGzvzAAkCT5sGB3CzwA9wTRX1Au47qDyBOmlA6AAatDHITBNZ4MVgc&#10;pynIABYlgWIAGqaxrAAfWtMyzYchwHHNVge2gAAcZxHEABndyAAEPuAAgiEIQABYFjsgqCoLR5Hy&#10;OSNP+VXVNCW+b53potJ/qoMpikp5gp/P0fx/UCfLtsafbIHmfS+Hge0MHofK+Ht1IAMW7vvsQgU1&#10;oOAU3UTOU6ASAVcABwBJ0AIP9j78ifAEAInsBoCQFmmASakB4BzUgIgWkdWj2HpMUZCyA/SRh2Dx&#10;OKNgcg3wADUHENkAA0RxIeAIAMwoNgTIVBYB5zIIgLAeMAAsBqbF9lMesowlRVSpEGHoiBZY7FnD&#10;UHDCoYw0xlAAHUPBZ0DVugnA8CJGoMgdAABIBo4IBoLwwMKwdWxRlzrjKPGuHz1I3RvjhHGOUc46&#10;LpXrHWPEeY9R7IZGZchGmRKOj5INdsflykIUewpjSuCeEuiDIQocj2JPYIcxlkC4o/k7YgyGSUlC&#10;IlUkqpFK8apISllMR0cY43PjFGKMQAAz5YN9GuNhqwDDUg/CAD9qYH2qpSgzAYlA+h9pkHmPNsQ3&#10;RvDdAAy4Y4AHFmfBmDM3TlWntQAABebBqlKF1LuABr5s5itiNwEhyhuzfAiBCcI4hxjkHKOYcMdx&#10;fQRxaCsFcLB1gVoNI+40vJthltcPKeYcxa1TAoBQAADzOJrgYWkj2B73Sav6JQAcBB+AH0XW04EA&#10;Dxj3UXW6AiigABuUjAAK+kwABwUpW0iMEYJFUtRBsZgDIGZnK9ABMmZQvqdG0NsCgFS2aDUHR0CW&#10;jLgiVsYlOUV6CjoN1JX5J0iqt2KqMkOQtXpjB6j5PAOweyBRyjvaOOgebRx1jzOKPEe7Yh7zbO4m&#10;RLSgX6mGKyn8AKcEfwXARABH4AVFD8fs99+R+j7n4AoBE+QHQKKwBMBeHQFgGATTknt/UZUpV0eq&#10;P8xA/XwAAHCOktoxBqjMAANgcsyh3VdWeBE9wQgXRdBSBuogD4eJ4AKoc/KR5SMGk8riITFlwn6H&#10;PEo1w2RpQrG66ca44paRiT2DMEwMEHAjOyCiLNGwIOCVnD5gtuZLpVj8ka3tTrxXjvJeW80po73n&#10;vVeu9hHZDSeK7IiTF7b6VRUgSCRVviVXcvqvS+BVoOSZqpGxcUHykwGg7Gi+Ul7u4BkPfy/uEY5S&#10;pWIMPCwABpjSGnZwcI4aZU0CgFEKFBaDyZok/J8Zei+DXxYAAXIuBcLLHOOc958UHAvBctMJE5Gc&#10;HBNYa0183hOidABOFsc5HKtmnROqeJxxeNtneO6eJ0ARgACodQ6yDCQT8HpMY8MUTyHmHWc4AAOc&#10;zT4OyB0Dzk6PJptwrEwoCc5IGcMArOyfIFAAuyQdv0KhXiuFdjLGkvDggp0MqoGSFXNqwSkN0bqy&#10;hcC3xiOgdI6QAAaA2ZulyqQXadmvNmo8bcJajwkwmRGCMFkLs0r98Y8q0xSHoZccw8GjjhHcOaKQ&#10;8EZDsHocWI7Yj/uomEABMyZ7NSUebXUwsC06OIPwYUlA/XxbEH04xXzuwErgAoBI+QHwMgbAACsD&#10;tRAPAU3ABMBJgwGAHAUYSuuet34DwUSp+eRR7NiGzaUAAvhoTNHKO4dCPAFQPBKBqLQPwWUxBCBZ&#10;UsL06V1VofpNuEC03gqnxe+EzzWGQG0OKEwvhnjFPOOMbxtB7jzMwBWmgQwYg7OsCGg4FrrgA2yf&#10;hXMlEnyWKvfcpfPCjq74wQ2qGpOidF6N0ePV6ekdL6ZIRjxT5AdN6kwjn1VZQ9T53gQpXFMGYEvC&#10;RtkaTkoMR3lf8myt9TX7gPH2QXWO3L6drhUYYwoTtuc8W0DgHVShUCoFXcM+e2lUsAYsxg3xvQmG&#10;CMEYFoxsQqHj48AFLcqhW8oAAE/l9hJkyCJ0TmRMu8oNwEmabZjgZMnY2w5SHp4eROjldueWp9s+&#10;HrP5rgnxQCfMiPFDAQ/eAABlNEvuS2dMhJRieMld0+wwzfxMhA2m/iwdFFJoqOaXeWoN394rxo2D&#10;e+4AAXhyBzjoxoBQCh7gRTzVUDHRTm73VI7f+9dF74z4KqmUp+CldYgAHIO/Sw3R2i2hzFmgAB2o&#10;RDvOUDHjIHUmgh9QGH5DFiSkstiLADEH8E4rsoAE6ADAFFwCDh9Ksn5B7kyB+Nhq+DCgFAHDUvyj&#10;3AQgOIdARgNGqgUAKp0gMgHHkAHN2EfoBsHI0B5h7OUBxB1saBqhwJaBihshmjVQRkHAPFsgVAQH&#10;MgVAOMqgKgHnBE2oMk2OuL/JPmLB6okB0h2lnBphvHThfhmC4h2h5p4gOlSFTAQqiAbgUEKgPgMN&#10;wADLajCH+EpIDJJJSP5OwOooPOyP4RCxDRDxECnqlxExGRGmHijkkGORBRHP3v5L8weOpiTEnitp&#10;MB+rMH5NjnxDEB7NrjGCDtoN4n9N4CgCVIMuHt3CCACiVABxWu1CCmeGGPAsErfOzijCBL9inJHO&#10;2uhxKRiicHanbu5hhu6jmBzhzNcAPJeAAArMsDsG6iLMKJlhii4hpRuqRKSM1IdAugvAunhDsHUG&#10;fBlR1AAPOBOMih5PQAlAlHKJqDfp0spJ4heBdG2DljmB4MpJ5ItAqgrjqp8p9GFiGvmG7qeDwC7o&#10;ohPvbKePQDcmoKYjoFUgIgJAIicM+gAPoBYIpNKjRvzqCgTkSNPD2HkNGtHMXMXgAB0tKDMNMovA&#10;SMqkIMcpsFpHlv3RjGESeRKRASEReFzHvlAphDuh1h7J4hvB2C2hvtbgABvh2saB1B5DimgGxB+D&#10;VwIH6B9DGJ+DFDuh/h9jEK/DGHuiDRVLalwFvk9gBn/wJFfh4tgQPnUnHCDACAEFDgFgHkEgKALw&#10;VgNIdAWANnMgRuGNLwbDAAEDUn9E/Kmq4lfDGBzQxIThvBrgABrhyJlBuB1BwGrAFIegfgVnXgVI&#10;bLUrIAFHeGSGTygiDB2yrKRBxplBnBtDmBihpBkpnRPgagVjRAYgTDsgVgPqiQqrIEjyhqmxIRdu&#10;zGAxiIzxOCJpQCfKkQtyezrzsTso3OlTtTuzvShOgsBCHo1TXTviyTysBFximP6uesHuynrzmOiG&#10;Rxgo/tTCnEvjGB4B6jIB0Gsv9K1jIk1lEj8FEk9oXlCABk4k3iUE8iUAElaAGK7AGgCUHRaE8E6O&#10;aE/0Gk+NkxWOoEpxCOuzxHrTlO2T4zzTvRkFOBhRlhqhpsNnOi2gOxpAsAsgstwniCMBzBytcGYz&#10;dBpBoBoDkhsJaAN0jAAAvAwAvkSHhx0Dux1IohOBNhNx3uUR5R5myi+i/jiR8x9u6sNjnDLi/J0g&#10;qPKxrT3oiTqk/ktEti9DXJuhPGvMisvAksdmngbqYgSEdnAqjCZUiJaBXBWtAhyJUsPkFKfgAAcA&#10;cougOUjs+PnvoDKB3DLm6MSEc09qNNQzkUUFbSfyez0TmutJOCCwQv8J4tbC2hrh1ITBxh4OAh4B&#10;7jwGsmgjuSzwHxQCCwHjFDGSwpnQHleyyh/DuoFlDwTlugCgElDlEpgyth6B3B4gAK0mgtpH6LAK&#10;60GKQAAQToHgJAKj5ARQYPLAOItAXzCmkAIFpAEABlwUExcVcmfB5vZgABtt9BgooHaB2tcIBjCg&#10;QgMGqgggWgckcgMjggDw8M4I/pGl7uwr5mNB0B2mjhoBtLihnBuEPBoBusNtnAAAfgZgekJASEGg&#10;PAKtwAJAFkEwsRck2qpN5OdFzL3znustUiRpK1QVOWb2cWcizTuWdWexHRARLo2USuvO22fCiOnv&#10;52ZoPErxNTxFwoNiuO12aUTz5OqoPzqE/1YDIBxJ1htVngABpEBopB9CSQNDCACFwIBk9gCoLoxF&#10;D22E6AFUKGrUEjAW6gFgCk4gF0MAEK7AFK7V1E4oxE42+3BE/28iCgDiVADFaRZCURaRgWlHsCvP&#10;iWi2ZTw2jRHUVO5u6UXDmC1nP0ZmqgsgtUbgV0miLvxOAhnndBopY0g0hALP2AvgwgwEHNPD+DGC&#10;7C8Up0qEL0rR5PR0tDgjiDiheheMnhohoBogAUYqN1vAAAiAigjDRv0PmErIP3sxYkgjToKzV24W&#10;wBorijZJwDJgj07Ab08VLqiAJD4SOUiAANANAtHplGroHgQv0HXWBUjNwJnqcN9hfhfj9nx1FWBE&#10;GEGqZqaJbDUiR1PXM3sNRTr2bFyF/E0SiwBh61oBuB2FiP/Hbhth2HbykkCywNrnwE1K/CTqbSxl&#10;Ah/j+1ekxlApnnulAgB1sgGSNEf2DyFqtC+VnEMEQGg1hSztrtiCSW6y8y9y+3nj3ARgNmqgYgQF&#10;sgSALnJgKgFTUgDAEqqS5uUByB1MaBrImgABjBsLRKsi+VwDggWAQKDgbASroANAJydLKo1ixTrW&#10;dmNY7ijB1B3Gjho2LLjTMBohwHTgBIxDdAWgZEcwpprgHrIIGoHuHM9RVOty0jDTHCTh/xUHtr9s&#10;EPmMTlF3ry0k/rs5MvjZSt35M5R1QuMYJ4H5YZY5ZCoxF5Z5bUULwYHT3yh3JZbuhOvXIiPWmw+C&#10;FKIYjLMnmT6E4RWXHs9Rc0RZdu3LvpRDDB0jJhnqCBkhysaBhRnrOB6kyAAgDIek6t2k6lwW0N2g&#10;BACoH5Dtns8oxE6AGE72/k4gE0MW/iUAFULAHW2DAADk6AJ5/aBE4gJoXltXGAAAIgDDC6F59ZK5&#10;gugogL76I2iRMZfRCnbRkhhO6BqBp3PqCJeXR3S0cAWCMGiwx0XncBmwkhkBkTdD4LIUk0lkJroC&#10;DnchnAAUpR3ELkMAk3gjeDRMekWB4ECqdYBJ/oonTHTrMDEAR09gJwrqmrME1LNj+FAs2i/Dg0x0&#10;tJ0vDITBOawgAPdVoAkXz07qYgSnMKiicBta3AABZBYnRhqhqEPFgD3qNAWkH6FSM1oi9wBsyC2H&#10;PgKMbAhAiAhvLPMYFkfkg1O4I6MYIVNztT7Zn7HJECVKrjGh9GghyB4uAhoBzj1SpNcB2B7kCn4Y&#10;hNjlfH7RPQJLM4VqbHUEzmfSFtiCDULVkD8AFgIEEpgDVS51owfDVDbB9B8EyK4h/xStrvmAB5/A&#10;C1sgEgGt2gLAKHkASgOJ0gTuDFTANJ0gKgFqjE1rgtLBnBssNhsBxD1BwYOEDLZgcgVDegWlsGpg&#10;LNwAILZlzIh2n5oztiEh5B6kMBxBzi2hqoUi5BuUhB3B8uUY5nkNtrIAHgGFugFzV23WEOvgBYjn&#10;+aAS3QdgBh/GG5jZM5JlCoCH+ZQxVE3jCrmE6q8ZDk8bmuaQ86GS3K+M3z03L3LbIcd8eWdCAP+B&#10;P8AQWDQeEQmFQuGQ2HQ+IRGJROKRWLReMRmNRuOR2PR+QSGNP5/v4AP2UAB9P1+Sp+PqTv5+gB/g&#10;GCgIATgBAGdAKcAQBgMAAMBUIBzycz6cgGbQWbU2RVGpVOqRSCTSoQqswurwSvQKTv+ZvySyeWAB&#10;82d9P6YWl9gB93GYzOTTelAWggC8AUAAcBga9AK+X6+AWi0PDzun0yq43HRurwitzSE5F1vR6ABr&#10;OZzABmuVzgBiOVygBvPJ6gB7ADAPgBASVATYP6/6oCArVbWh3wAgO+AkCAcAAqiX0CTYIcUFXgAA&#10;wDbAIAbABDZADkzgHgacdG+BUD7AMgihBTv9bmA0CTgFTvAwSbZGDTWtU6C/D54/8fn9fv+f2NnQ&#10;c50AAZxnGaABtm2bgAHTBgAA0DQMgAJMJgAEYSBIjB4HeeDTG8bzNGsarPGZAwGgcBoACYJomgAF&#10;EXAA2TYGxGYAFeVxXAAesdAAHgdh4AAVhYFkHA2DQAHmeR5gAZcmAAaRomiABrmwa8jnnJQHggCA&#10;AARLrKvigh/TEAB+TKAEsy2EoTBKAATTdFoThQAB1nWdQAFaVscHpK4AB3PwABYFoWgADwPg9M4H&#10;gexpxUYABhGCYIAG0bRtgBPclAIAq+AsCwKr6A7hHuex7rMmcYgADoPA6AAbhuHFUVUoa8qYyauK&#10;uxj/VzXSHTEkyUJmuK3nzYcyTMgaEKCoVNL5LoERg6taABaNd2oxr7PdaSILAhSCHsfR8QWeh2NM&#10;drSmmdJugAch5zse5+HzYqWrCmh+pNXoATEglfpofiZn+fd/Lkfp9LfaSbAKA7AAIBLhAKBDhH8f&#10;aWnmdx4rQedSH2fNSYjXyy3ull/LAoicACAzCgSwETUUCoJgoAAQAtIwTgyEQAAoBct3mdB2TsaJ&#10;tmtBZ4TsnibA+C4OT6FobTaDYRusBgHOMwCuMnWtqoi+z6IQrz6q2fJ9Xgd55Q4cR1NKaRwmwABz&#10;Hoda4NhaQDKEBADWdZcYAG2CfPe+KmgEq6dpxZMYKRwCmq6gymJ+vLDL5kiksWgiiNg57C70vrXg&#10;ABbggBlIEuaBDcOc3Dl9A77YKOoVs2yqGtdZrHY9l2fadr23b9x3Pdd2mlj953/geD4Xh+IiuJLe&#10;eR8NSeJ7nkAB2np5x7Y0m67Jxy0uAKwAFgP0AF7tzbby4AjAcJwXYeL9KpsiyfXoOANtvj+STX6m&#10;fppgeh+XAex8NWeA+ElDtHwO8ADyTMj2WIwAlpJiCHHKEyd7YBjcAPAOAtM4CUUAQAUigB4CAGHN&#10;YcX03xS2SvofU8NrR8iVMSAAPAepqxyDyYsNwdY7gADfHihxdZqR1KjAAO4fZMB3wsHYPskw8iZk&#10;qKGAAfBugDOgbqYAA4BToKaAABFhD4TZnFKwWgxhNXVgBL4A5uqqGGIVAYs4FcZAAAle/GY2ADwC&#10;rYWw35xTWyDtdffCaE8fY/R/IildJQ5JCJzTopYzAAETtSBQClOQFJIEYWG2Id8BBzjmNCN+TSMI&#10;qAABTJ8AAGJRKfOEOwda4xpJPLQsQEIImbSiAwohLY+JaLqHGOIABpDSoAQEqM1amS+E+Jw+9rRJ&#10;F9EpAVMkAAFwMAXlDKMDYGUjQvNWk9KI+JWAhBCAADM3QAASnAX1h5jR4TlQ6h8dw7R2rFJmPed0&#10;iDMj6bC70goDp7KoA6qubqEQKAVZeAugDBmrtZVvQOQDulgzwhbOadU6zMGZoS4SZME1EgAArRcA&#10;ADaNF6itMKg7wn3GVb6V4kicx6wEGwOocAABujvHIAAcI8kBDwHy85gC9l6k5pyyAlK9yxU4gYv1&#10;fELB+QsKKUIBIDDcN6NgSglo+h6qkHo2MlU76fF1H6ZFMbISCpjXtRw4UFTcN2YbFYBgCTcAUAYo&#10;oBD5CTj5JNNR57FHNgIdACgDiGATger0B9NgGQJKeLw3spRlGuNWfS69+FhjKPsdavhMdRXkD2My&#10;OseMBB2D0hsOweqHB5D5NTEYlsRi6FiLC12BhlFcD8siWde8eI7lYJtCV10eVbphMoXWLsSybHfL&#10;49yCwEwGqKA0BCZwFwHATosAxLYCwCugAGP8nTsCm0Go/de7F2btXbu5d0i5A6Q3evFeO8l5SKwp&#10;MpC55w4R10vHMO5Ow6h5wEemvA3rgzDGsUy55hJwwDwfjTBOCRzQDulAOs5hKzgEACMAc82BhihO&#10;Lsfea7Nin4kFtYTMfD1B5D6sqPViw7x7pKYwasdo9rMDyXGPAeySh7zzX6S2rMDSlF+OEAp7siqk&#10;xXAW1ICYDAJM3uHjxqQEYMSKANB8wlAsJ4Udisde49WwPPHoakdI8zMjlHixYdA9zUjvHwqSAS4B&#10;0w+HaPkt47SVgAHivIedJR9G9XwdI5oCYLAdyGBbA5zW5r4WyPIfZBM2kEiQQUmb15OgXZSi2gIK&#10;YOpA0eCABhfAJgFJsAk9keLrXhj5k7T2nyNUJkEaqHxcSYHSMBODIICdWEYJkTNghb6Hw/HdDYg4&#10;EdcHNAZB/VETJap1TsvtRNzQGQW16vtJGJE+aznkvB92F47rHIESaYFGaN0aRRPZqSZSWp1bfsIB&#10;7UgF67S5ntvTqyqTyJhlti0k3YI6ysOpdo9jV1HiuBACLMAPgfOtrkorJVcagfVQnWdDV1SF3kna&#10;St9N6KlKSThUBwttAAU4BaUMzEHIQTOlpZ9hJh8CWtHpgy3NDJjH1UUAA4x4jpAAM8c6lRvjwNKO&#10;8fTFnprgLLV2ki/qc2sXtV6r1Ql/wMJTVwwRsAFALNwQcfEicRmpxHPHKZ9H4E2t1ZBfFrLIEzJQ&#10;SZ7Rv9yXPWcUC2bhiygCH8U8frB4RspWcB0CwGwAAyBICsAAJANTbAsy5zdaMmvya3Yq6/IuRFP7&#10;+QYmRJtYwFsonOzWbB7POxevAfBL0yEy8vAy00eimr1Jau4mDANDrcKQTUrqYS6kCLomO3FpC0Fq&#10;9gS3aZOVs4BZuBDIIGgJTOBCBNIwFwGb5c4bjSxsCs8B5B8n5Xy/mfNoPeD530fpfTVz6f1BJmzG&#10;lGKNcZYABsjmQ+O8eqSrRSko4bw45uzYHBxuqBzeOQHAKg/j9LYEgF75AsApLcGlFAOwKhEMA8MW&#10;mI48EIe8FAK+o8AIMykVIvknWHIHg5YG6HipeyuocHuXgMwechk3ah8X2XqZEPcMYOOJ+isOkWc1&#10;YgmRMAAAm3w4oAkZeA8AiQiBEAk7kAmAS3ywghIMkJBALAQd/CAIkK+V8TGYkJMHuhZCSLeHw8wL&#10;SJmHqnkhazCAAHUHoNWHQywAAHAQ2pYHYXGHGxeAAHOAGdKAe3yBcaQAABcAoS2BoAgOEAmPSAAz&#10;AJgHXAwXUYwNMf4pZCihaiSLwWcA0AagsBmAqS2BqZwABDeWcA2AO4+IW02IcutATEqoOp464p6T&#10;Go8bwcIu+LAJKfoJS3UIQ16fMKUXu3cWPE6Lyo8WO24XiTIhYTEX8MgPcLuisVOioNgWOmw2cLAZ&#10;Ocecw3+yYKqXvFgX28Mxi18XBGSMYbwoAgsbxAHEsdyHeHcgIG7G0M0GqREGaQLDGQC5GKSWUk6J&#10;KIImwXAwlGijaBKTYB/HgAABOBOBMkUoq17GqIsW2sWtsK2VwzQJgHc/HC2HgM6GiHSG0XUHkTsr&#10;gJhGWygpK9UJiTCqyJjCK549kzWXyWQKAL0jKYG1kHeYs6iLQHuXAqKJaui3Q8BHOq6JM9ELgLON&#10;8KEx6UUAUAewAAgRQ4+HuHgSUAE0COGYWm4AemcBKA4ZsBCA034A8ZlBYSyc8ZOVk3QcQuqPrEmu&#10;68K06tspIIItYJaw29Ctc8wmMtOd6MiK8cQLAJJFEX8TGMkMiJw2lFAtNLeqytLJeTMxeXAHqlqH&#10;oY2h+HoYsHWHkbeHmH0NWH4/SAo1yBWA2ZsBGAoVWA4AYmcdJHGITEpHzM3M5M7M808+hM/NFNHE&#10;sKvBAhWLeGwHCQUFuGWF8AAG4HQG+IKLyASrsagRQ2OACXsmG7WIMKUMOeyOE9sAgyOAkAayCAmA&#10;UyLOWdCNwrawUwYv0cuKMzlGo5JMyS+sOjyfk8MPpCE+Ua6Hk8aHCHYNKG4HYlwGsHdNmHPMKNUH&#10;oVI6eAAHuHiMyXeXgsYsZLQ9ob+ZKcwYQOEdEdAAc3CZuAiZeA+AoSMBMAwZsA6uNBYATJsiyfPA&#10;HH8KsIahUj2eDPAW1AVEia9O2TILOgQJgxYNWHSkSG8HWnWGgM4AAGihcScH4L4AI/uAABiA27kB&#10;+sAQkAugsBAL8UszQAAHZDwHKyqQPC0GmHiNWG6HoJgHCHwPcrcA+AgUUBuAqUUCaAyUUjWOEAMs&#10;WMUtjQ/OzNJTRTTTVTUWOX3FIzCVIXqJMcge0MA1YdAVO5BFgncVIHAG+pWGSGSGRG4aCHEHGHGJ&#10;UnmAmAiyCAWAag+YeWcfqgKHkec1GUu4oAumcBzU4AABeBeBdHaTYAkAmuUWjOuI+WPVQ8HRAtVK&#10;u8QgKy85TAiNNIKAAGwHbNnSOQ5Ja9mLEtwX0tMXrK9IipyJLEyxkYAWkKuKC/WOrGCILCUHknjD&#10;4YG9kpKKMsfTJH49nFgw2LehUNuwUAcgsAWuEWkdWYoYsAGXkAmAOS2BEAqUOBmBGUGBBDVJ0aki&#10;mL5WWpEKcK3Q9TWIxLm9PP1AMK/YRLOXxLWLA5OWFClAwXBMOVIHYroHOHaQEHKHk5YHKHqhs6+A&#10;ABEAyaSBOAuBAk8Au70AUyDQs4DM1YFZhZjZlZmJDNDZpZvZwhQITYcSOkSGmHBISFqGOF2rmhsB&#10;EA4m2A+Aw7k904tNsWcLciYnnSjYkf7SIMyykNXCTJOMoe0NhTuTPOaAiajBY+CZu/1BZJuOsAMR&#10;QOWOEPSbia5X/YMPtH5B6sbbu2jK2WzYCds05RDbkIKHhMEpYHSHCUkHXPVPZDGHgbeHxRnPmw9M&#10;ShYcgKRVbVedazk3sMEJwYcOE6UNxUWU8A7aXZCAuUOBQAs34AwAaZeOAOEcpbw6pKwK5do+S04c&#10;QIatTFoJUJSzQJmh2QGHSnWGMsyAAF+iGSOc1EMS2CAAvS5EGjaAUMA589eJMfyJmw6Jgs4XAG0H&#10;iecGWHShsGwHqLeXGWcBGAiS2C6BEmcBwx+m/X4wWKhYAPvZzfvfxfyuzFgHsR2kqQ4QCNCloXA4&#10;iiu1yQeSM2xGKyc1GHMHKM6QKQMFxgmeenU7uBGaeBEBIaeBGBEaekgZebwX21mHCUaGiGgGhSNC&#10;+NY/cRcBOQkCSCUTbHo464fAI2hVWu8Wvb4Y+JTAcM0HVNmG9VsHOHsXHfKNWfjLofopKLJEzCKq&#10;AJzLWp2hYWjQCfGWcAZKG7GJyqEADIqXm8ML2Rgc0sGyZFCLg5RYjPoH2XBSoxlX4ACAcL4H+0sL&#10;QLkAUZM4oAU3yBGAkaSBeA5HquKmcLwMAo8nojy+Pb3b7f1K4I7FAIYK+PrLW8w9dUmbAXgYwNSH&#10;IHaM6GgHEGyTmHsQ4gq7eAsQiBuA+SGA+AiSNjGgc8PkdlnlplrM7Ztltlzl1VSIbIAhaT4GkG8S&#10;qFqGNaJSiMyBqBSBiAABUBBHqA+AqaSrONxZ4W9AyHyNXCuNSxYYsHiHqecHcHsYtSi6gX+TIsXF&#10;23KWcAaAQgsAjUcZuASyC/sakg0ak0mNwyWewVPli+Q8BkWMqVvQ5b5kkhNZeaxb+a0oMhcMyHAH&#10;VUQG1cMScHWQUHOaGJPfKJVCuRze+LhCko8aKYMWvhwzlQ3N3NpBKe23JVIuVaUVXMcTYBEAo7k+&#10;AZexwdAunVPdtdrbrb2vMhSsRcua6a6HwpyHgXkG/D0GbeMGbnCAAGgHgVIJ4JwBsAqRQB4AqgsB&#10;+Asg+A+ATX5AUWwwyTIYJC2hkAAGUHOTsGMHWSUGCHkJaAjnaAAC2BI7kB8Au3yBAAUjivyi7Q3f&#10;tl3sFsHluoKMdH2oHTdCkhkec3k5YHSHQ5YQCQEywSUnoTQAABCBAm2A0SKZukjdBGLn9VTpJoOI&#10;yWOHRtS5aGcGeSWSaGQGQGONYAMOECMCKCK7mBmBmZgBBZOAmnCcJTlPoVEAAUZUQQIQMRnlEkIp&#10;fR2SMCjugUAUES4S9E9YPbnkefftGvEscIOgUUseUlyHiQEGkHSQUHGpkgKH6VJainpN3YSIEMWZ&#10;Kukt5vquiJwoSeSSVFqrsdAAlQmmXZWPMyUzkb29oesVkwecwKAb2i+LBFhkyRzasHi6bD/m2AEN&#10;WNc9kcBiwiuySVQAamcBOApdWAcn+AK2MMEKXAEt3cw8NdxsIdph3K6XwJSHKHaTsGeG8REG8XLC&#10;qH2YtEOS2ByBGBg7uAsVWAcANX0NrtNxjyfyhyjCCd9ylyrygPhoFNRZ6NSGkHBmGGOF0RyH0VIB&#10;sBUBkSABATkBCAuVWAhnhLLrHUnFhGWW8XBPiSVPGMyxYecHexah/PqgLwrCiXAH8mHv6TPngAqA&#10;cyDqt0ZbQAmAWUUAgAQakOW7HOsVxoVEjb/b1O5Qwd05FoGjxP4IXAwXgHRGuQOHRUAHGGlDGHib&#10;eyXMQXAHelPPgNTLvVgJ8KE9NWXLiKxEhVgdgPYbwe6dAAjt+ZgA1ZOBKAym2BYZqm4Ac4tEecfO&#10;sIeoMj1oFKtQ7bl0/cxCHqCIZLK9cHO8rqfwoM8HcVIGQHd1PCSS4JPHkAaMACPS9RyAiNwA6jej&#10;lJXcDYUJIJnqiXBAgecGJeGAAFEHC5YHuzkCYUMAAB8AyZeBjzclCPKdZh32/yt4546fVyothu2M&#10;fsQIRT5gqnWHFhK+8RoHP5bPpConLMGkOcIA5R3mYBW7sT8B0AA33ZONkwisKJF5BgXZrLoIIUnI&#10;SFoFmFmRASq3cm1ZOCQCQCTmYBUBSc23GL1KlxeMphGT4TobeG5G2GgGftbtoOEB+B8B87vHc10g&#10;+bwKs8L5FKzOwupSIVIHNVoG+HeM7VwpWHWHwhsLeV93kLFLcgZ0KL6L0oyAMgt3p8c//deL1vpv&#10;0XIM6HoH6XAqUg/Qg4sBUAuaeAwAYZewW/XcsoKMWtmKVVQ+s63zEXhqiYtY0TsG0HglwHW5qJoA&#10;IIIJ2WU9pyUg+AyAa4sA6AcQiBAAiliAoASS2bn2smHdzO51Fbz49sOK1qHVeW3cGecG+bOUkHTN&#10;mGoHUUqL+KEBsBEUGBOAsm3+E4se+Nxyd+r/l/n/pFs2h/r/xZjyxBFK8IA/H6AHs+HwAGs4WyAF&#10;oyF2AHk+HoABaJBYABUIBOABQGhEAAmDQgAJJJZNJ5Q/ZUAHzLYI93sAHg9nmAHa9XeAHW85y63p&#10;PXo7og+XrLABAwGBAEAAUCQWAAgCgaAAiC6mFASEQAFQZWgeCamCwICQABwIBgBSgGAADbAA/3+/&#10;rYAbaBaSAAHebSA6WAgDS5JbZO/5RbsLh8RicVi5RhMJKMFJcjj7fiH2/H4AHo9Zi23S4wAxW4zg&#10;A5nk6rKCAOAH2+n0AHm7KE8ng8c0+KK+37r6UBLnJLllLbdMBbsdJblkd/aaWCAWDJAFQqABGGhA&#10;ABmIRV1AqHQAFARIwSA7RgcZhsHwsh5/Z7fdjcrJuV6PjjPniH9cAA+vyAHigQAHSe59gAbJ5nyA&#10;BlHce4AGrA4AHEey5AMwAXAatYaAgBAAB4CiphCBsNrEpalPuxDjsIfTLpkeiYmGcx1gAShsm8nR&#10;+rkIAPOuHwNAuAAdQ8AAOgSAr6vlIzJPfJUlyZJsnSfKEoylKcqSrK0ryxLMtS3LiSrgyjAroxkv&#10;qOlb5TEvzhzE5bFTIkx4ThCBxHEABxzsABynGcjYHmmoBT+/x4tscFCAAdx3pyf1FAAE9GgAKAni&#10;eigXBcAAGAa6AC01LtOUUuTMMyaFRAAUxRlIABwzuEIQOuGFXAAH4gCAAAP1q8z3JUgdQAAc9egA&#10;algTKgYUWIAAMWOAAF2UtICN89z9JPNdOWnE7HgDMC3seyi4sIdh6tsbB2HAABvnfPZxHmc6IH2m&#10;K6LavylyLeK8LKATVgaAqngkBQHKoA9+gapwAAMALfH8zFeHkdtfnUboAHqfkEAuCAJuoCjvBaDI&#10;SAADIGgoAACgEtc0pJMDBRMxdsJYfjXniep5AAbx3T2ZhzmvPB7RitK2n8AK5JUuQDgCtF8KeDQG&#10;gsAATAmDwAA2B8fAmBN+gSs65vnbDCZQ+lqa7r2vynlTDOPI62nufKDnUeKcmydMamMcDSP414Vg&#10;+jYUguEYABECAOKgsGwcDwXB8JwvDcPxHE8VxfGSzL+xcbyPJcnynK8txzB5Kxy4gAgS5GwcZuAA&#10;W5kl5AOFSEDGmhOD29Oyi+J4/kr2LbMlPKOfyBn1hHdtf3cCHm3FDNoAB2HioRznkdibHseCZKI/&#10;Z/QIADASI1YJAXfoIgYkYLAXivsX6BgDKfkK29+5i1gSBLoAaA4FAABwE/gAwCSLW/ISTy8m/z25&#10;+oAHAOocwABkDaNIOEeK6h9gHLWSozJsCDjzNqaUda6h6D4JiXYpZdC1j/Wurdd5gWspoMKXIkgA&#10;gDJFAQAp+AGQLgaIoCJu4Gm9AmAo34CYCAHslMiycwqYFrNbf2SZsiSYhOzPWe4fCN1DIrQMa8ZK&#10;CwADRHgQdAxBzdGEAuAgpYK33AAB6BR+AKn5LGASWgBxdi8MnOU7VzKJh8orZcTEYiMEZDYYcOmJ&#10;gPwOtNB6j1DhXEhAJNW1o+sboPv6iPEORkjZHSPkhJGSKux7yVWyYQA8mS9sjL0u5MZ+lck6HWjE&#10;bMpTYDyJqA4BxUwGHPAA/N+A9JZMxG8jVYA1EEjJGS/GVQAApS/AADYG4NljAZAypYBh0JJEkV2P&#10;aZwABmDLGYAAUIoRQAAUQTkHwPQfAABoDUGoAAVgsBWVs6USGuLVc2YQgxB1BG2TIA2eQAAET1k2&#10;WxQEn0wmNiDMsw624kMmZ5EyOJAxyDxHSAAZ46WbwIHKTIfZEx8D+NeAIf5SwEgBNWBEAy/Ycr9j&#10;EBI74C4dgUAWSN8ZZACrNAAPdlhOh4sLG+O2AY1B1OiZ6SQFQFyPglYurQCUMCvnQOGW6HyWEVIE&#10;ZcTVmTNBzjWAAORnJJFnM9OCfqRLPjfPuOgBwByPgRARhhDZvxWCRl9aukhW8/q2T/WgZJaTgWxG&#10;RMuZkeY9iijaHUuMYY3BlH+H0RM6p1wSgWBCRwClh4xQ7rbY2x1j7IWRslZNr7j7KWXsxZmzSV4i&#10;rac0SQbo5hwgAFyM0YCdaaLJmSdQDJ1wdgpBoAADwE5jprqKYmRZjDLoEM2UUdw8zbDnHhQkdFMQ&#10;ADqHmUId4+DbDyHyTFG5A0/0YAKasB4CH2gEfg1U1ZfClmZIGAoBBZAKgTaSBgCDHwNAOOmAwA5Z&#10;H8GKtzZGgBby2jqHewsaY4RsAAG7akdY/jbD6H6gQBo/kisvJqOEcqdB3vEPyYSExc1rHmMBB+D0&#10;ITElwdqoBgpbQJARK0CEDxHwUgeY2DIDhG6vNJZCWheCbZ0VxmXXM8+NjED8UWgMgY6I4gAG0PUg&#10;40h4oIGOO4g44h6oEHySsC4Bi1gwAgasGgESyAzewrQBRaIGMjL9OmHiRoPnzLaPhFROk+gAGGOd&#10;GImhtLjHef0ISto/nTBwSEAAGgEFokMenMEILN6B0FoPQjlFoY0Pa7YlY9x8IIT6zCZxMSWoITIA&#10;bSxTIWS8X7pbPh+tJmaM2cuZJ0B6mcXIN9GsoQOAbhwBOkULCnyVQYOXWgABj63AAKoVIqQAO3l+&#10;FIAAOAcg5AAqw64DwIWMmWa5lqgpc1/FFtElhBgAKRUlMKYgHY+vxAev1bM+9Cv7oBW9M5LMzjvz&#10;SN5cwABm0MTwPWhI/WfF4ZE/EsYAAJAHJGBgBLFXvUiAqAsrQEV+AAK++WlhcC5DsHobavVo6moQ&#10;HlQkBb7wAA1A2dsEYE2/PYh2AcAp5WvVJP8PWpg7qHjLHMNWqI9WdHlLphIyqijCECIGhSjYCF+g&#10;fAhMcF4F2NgdAc0k8Zqze1r3DI5N1cL5uClDHFAg269gAGANqXeSDbAbAsBs6gFwPgABcBRvXASt&#10;dJ7N2ftHae1aCst2vt3b+4OIs7mEcMAgADCGkMgAA2x0WjHuP0g4HQLQwCEC8HQAASgYOuyE32MU&#10;jpLf7KAlfUAAZmQQPUfKDILlFHgt8mw8XnE7KEO02J/h6aQksQZBA+h7mvouYQAYCjfATAodMEwH&#10;2NglhoRwC3XysbKtvOjx+hknGTMqtioo9tGK8He8sbg7LRjRHTf0eY+iigWY9r1AdUU7jrHa8seQ&#10;9yJ4EQJl8uZxTJGUg3ImQ5JTi/GlgVQCzFQSAdI+DkEgMAAAkAsd6NIqaBh+5E4+CRTGpKSIS5xA&#10;gcgegmoaId4ooX4domIaoehAgdofIwgBAvgjgBhIoFgBw1YFrgjYoBZDYCYswAABqlkDReLL6oq2&#10;5EzcifYiJBAcQeAoQYQdBGIUQb5dRBAtYJwETr4H4DJj8D46ACzkBLyJKgLx7RDuMKEKMKStrQ7p&#10;oxJ/4zLRgg4dELhAobAhYdsMKfBNQvrL4CbVxvYERvQB8Ng1gfZAgdkOK/wbphzTgigFoFoqACAk&#10;aWQiYkyVRqi8YvAvQfkN4iAeZmAZQZKv4T4UAT4gjUwJoJwJqYKYQAAEIESw8PYkafzWQm0MQZUU&#10;LXLXbXqJgKcU7i4GyYgC4DBHwBbTJNkKZxQ/SDw9Ra4trzoiYcAdiAYbYdZcYaQdgbQmwfJmCFIt&#10;CxbYoCLrgD4BwDBji9gqjnRgZqyBg3wAgvQuIuQy8God5dQZIcZm40x5ZkQtoDQCBpIGwDicoDzn&#10;qe5P4tcK0AbMQxAfKl4eSWYbodw0AZQcyqCqQ1AARkJ6kFwx44JbIgaE4uY3wDB74AAFhvI6gCCG&#10;ACwBLV4ApDZaMWUKJ/Ik5RQgauoAAbgdZOgYIbQZYnQfB5wDAChpIET/oAAF4CwEwAACwBTssjcn&#10;MnUncnknLtsnsoEoMnTGwc4do1AZYbIaQAAa4cphwcYeCAYCYCKkQIwGAHojgDRjcEB+EbBZx/RJ&#10;UjsJbMg5BRbkgzi30RB4p1C4ShIdYeB5Ydp45QweBmAeUuwggfZBgfABIgYCACqkQFg7ScQDsmgF&#10;roAAAC7gQwo4Y9SIcjsxowZk5FExYo7HQgjajqUkobaXYdYe8lb2pkAfwpYeYdYoQdIdZ5Ycwdod&#10;AiB4QpRMJnj9x6haKrKQwwSDwyp2pRY8g3wA4Bp+AD4DRpoG4FD/QFADJvQDgBpHwBoAx+BrLP5l&#10;TPqo7cQ95sk6iIgtwdAeYorlU1gYodJ5YXwdQiYbgexAgfQAQ3wDbPY7CNIjABwtAEBEIqAA7GAA&#10;aFQAxDYCR+bfCewCp+qV8DcJ8GQ38CQmIbD77NQc55YVYcooUgRIoLYEppoH4C46YEK8QqClcJcj&#10;VDoxCHsoVEVEdEhxRPomrWih7VBGqUohb1UxAC5pK8YshXcV6FoDSGB9YsidoAELk1lFrTQAAIQI&#10;QILYoECw5266ZkBTdJQ+JXbUoooZoZiaaaoULyragJtLKbycBpzVcFKecTqS0OJ5cUKv7XQVSz4K&#10;lNUVKYgCoCw6ZZQp5sI/R3Igb9RMSTyT0WMjkxc6QkgdYeQnIaocgbcpYdQb7IAd7vwf417gKkQD&#10;6sQAAFKwy2QCKY6kw8S6rDYkiOJBC34nL55OgZAcqqD6pBgDoCBHwEan4F0w4Cgrq+z5DP7GUJsr&#10;74zyipa/wdpPcfrlgcrlwvBCgkgAc28hSHguQ/IuQfI/oCMaYEwCI7wElaD/YB7rgCBwDQFErQMs&#10;JzLmhzp/6/wdhPckyv8zo2z+Zj8l7rkmQEsmoBRitbVeNeVedehw0n9etfFfKfzG0uInIa4cRhwa&#10;occYYaAcpm68QsgIIFzw4FYD0mkxMi8jL4ZZ6tUr8WxL0Wg/rHR3UQ1Tryofby4fDzQewiYeMu42&#10;R5AeY1AcAfChIARqr/YDYj4E4DAj4FgCgj8ZLGafceUx0yiH745JJbkyouQbgc40AXYaaXYcYeg1&#10;ABxqRZIA5DYBgfg3xhQ2waohR4suQv5rQwQuQtZM4wj8y2w4yE1O1oNJQ8gtdN5pIiqcoFQDojYF&#10;ciICoBUTln8Ag80674KRqz0jpaS+sjQbQdhhYWAaq/oYRVJBodhmAc7M4fpTZ8c9ZggqkgYBQwB+&#10;xIof85wqFp47iY4FgCpj7O46ADoBBeTMaNtoAdLUzdpGIYYdIoQWwdRmC641YM51hDgC6kQCbS4B&#10;YvR2a3MyFntfV4149bROw0AYgYYYi/wbh0QzYiYCwCxHwHIHTYgC97QzTNMPrUAiZPoicBgmodod&#10;xhYdAdKhJY8Z4Jd9r/YEhjZM5NV+aJFHl8xhYZwZ4Z4AAWAV4V8ggpYKYKgKYAAGOA0PQkYAyTSf&#10;1+xQ4AAZcUQUwUwUpzpFYKKYCYaYgDIDaGDUZKkLFK5BB25+0a6lkbEeKfMKbHD4VHod5GIZwbyX&#10;AbAdNRAb4ehdR+pIpvBvQEoCo64ESG4rZ7hkBqy71Do4QtsB5mAbodJOlwi0Yaz6AspTYGYDYFLx&#10;ACxpoDIBi9tqTpFicsGI4+5MSOJlr06/xmYAAZMfw0qqbD8Mcr5MKq5T5RYBQAp+Emz+gCRvwGEw&#10;4DFd7cFWd5CR9ArGg49bx/4gYb9cQAAX4baaYdgfAnN3hj4EICrrgFwCxjduykVvuQeT+UGUNbVe&#10;+UWUuUxrs6Qtqu4iYcQdRdQagcYhYYuR7XqiwAAHIFC2IFlhzYoCTri66ZQw6+ZN0J6f4tk3A+2F&#10;g4DyY1wzQeoiYdxOLiIaId1QofIAIzIEIDDr6nzr4E4CJppqRfqIquGQSSWFdir4RbUhIbgcih4W&#10;9KZmONIAYCYuQCQB5+ADuLg/b8JX4bqqFBihIgSLDXokpZxMVsLClPbb4o8WhJFrrgwCArRWpvQF&#10;gD8mgGgDqcoDoB8Z5kJkYw0GK+V4pxJsksJlDCdEIbdwohgaiqAYwcJOgbo2UYmESFJeopZgjCQf&#10;4gbv4uU9JIqBaHYBy9LrpvwHYDRpIKQDYrQFYBxDb8z82L52YcLNIYIcihIYgdY2wZYiJp0V4AAN&#10;QFA7xIAkb2QtYAov8sVDxzMJmU+t+uDtBMiUIawarll/1/4cWmI74Chj4FWv4AAIAINIoDWDl7gi&#10;ZXpdVIGvS0d9KhLRhBjSw1YEoEpjYIYIgIkS4EKw9ihQJQYcJcYbAa6/t/V/ZTA6AJIJQJVSQFIF&#10;BgaTQvOhKSTZhPgmqaKabaIURh6WYIwI4I7i4Gq2N+FdsqcnE6w/q6ImRRBVGvaUIDADMZ7EQrVH&#10;RZkr1PlDrRA46/B5YaAb7lga4c5hwbrdaTIsgGWjVSQDIj4EIClawqWqYkxG9ZUQpPAeBGIaWWJV&#10;EqCbCwMmoBorQHQD4F46gCY7wBYAylV4JlA++dE7PB0jQttjy342wbmNIZoc6/ocwehnR+4v4yL9&#10;eORbJn5zgA5exZJ8hvcZYAAG4DQ7c5RH1YkeOYuuJyWcio2tsUtjhAmmdcYbqaa5ZmEIppIEm9oj&#10;AC1nMi3G/GnJfJnJqymUnJ3KPKVD6tRMTMw14dz0BX9gYAAXoal5weofQmIFYEe11uMmgFQDDsdW&#10;BapMbGiRY4VP2OK+NjEUun41o2AmGeRPYY4cyXCiY14EwC+H/ApvYByY4B4A4p+ZA+UyCSOVNoFn&#10;dPZaB3IwjN81gWoYV/YbIda0YfoCYmoCYCosgFYDI7wAYfowjVBcZGBdS34oQfAfYg4v4tA4h6je&#10;ZlL49jKNwgdZApi1YCm55RgDpjYHAEfAYEYCpvxooss/Cz86EGGMCRnGz9nKj9ksa+7NIaYcyh4a&#10;oc81ga19J4rUyi+hIxxg5h8ywcwfQwgoRDYeYA6HYAik5Y0NoHQDCkQMYEArRDJ+GIxklvQwga6C&#10;YWIbsfi35PAfgtYEwCBfoNAEjrgGrPAAhNFwNvPKfjHjKyVJ7UoAAZ3j5UgUmCibPFYG4G47AGYG&#10;ch4F0PN0Zj4zCgxO4ZQZclAaQaQaMLwhcOwGYGnlWAwGMh8PEmt6jG5/QdHb/jwZ40gc4cxdQ499&#10;YABVz/SYyY9JVPSZaUO2gZvrYAAUQUO3V9M1gGIGHoAGXnri6b5jgDSY5JcQsLKSyUq/oXYXQh8k&#10;IHoHoHhRhYoCXvieie2FWh+ZFYokgdx4gbocpcYawckYYZwcaqAftYnqIEQi4FYDldoFEmDj3i7y&#10;ofRBC5AnIbwdROgZccKbAe4mpDxD+S+AoDg7YDc5Z9KtOc2k/oo9adgfRtInlXRPYZwc4hYdAeph&#10;cgQwTL6tCuKgAgYpDep+pDYD4BqY4G3FrYoB6Y4BAAi7revjRxfBolC3Zh/PWmY0AYQb4aBdYooE&#10;Lwb/YCp1YCQ64CYBTZX7X+X+f+iyrpf+v/GQf7jmylogD4fIAa7lboAXLQYAAdbzdwADgZDYAFAb&#10;EYAGogFgADIPCoAf4AkUjAABkEikMkkcmksql0klMqAMxlEwk0skU4l8gkL5fb6ADuejxADcdzkA&#10;DLc7WAD8AD+AAsDQmAAkCQcAAaBYUAAMAoInMvmM6ndls1ntFplU0lz/nEhuEylslsj/lL+qAAcD&#10;idgAX7Ha4AarncAAdgFctdCQCAAtEYgAAQA4JADydLyADodToADfdDfADvetEAQCAsl0stvMrt1P&#10;kduvN2kD+k12fs8qAEBAHroRCIAEIbyA2EovAAnDOQrUfBYGsEnk8xkIBnU4slq7HZ7Vt6ErmHf1&#10;vem8okL1fVAdL0zDld7vADhdrtADtez3AD52+Vfm3dz4oBynw25vnwqB2n+AwAH0AwGAABUHAAEA&#10;HgWAAcgoBoACuDrfhaB6wAGALGPGuZ/H+qB+xOABnHY9xRm20BqHk+wAwWAAYAoCQAC+EILgAF8J&#10;Lona2LM67tyLI0jyRJMlSXJkmydJ8oSjKUpypKsrSofMsqCdyHmVLwAFIUZSPue77CYJomgAG01w&#10;gEQQsiCAIJqABxzqABjGKYqkmWZYAGhP4AN834oCiKM1BsGqOA0DSugZBiytk/bbyygZyUtP1ATK&#10;+wO04iAOKxRdGAbUcr1Ksy7JCvCoGrVgAFaVhWKKbhuK6BcGBOFATgAIYhiIAAShMEoAAPYgAAHY&#10;61tlVAAHieB4TpOxoGeaAAF7awAAMA8EULQwYBiGIAAlcQAARctTXPKi4pInTWvCekygAdR2nUAB&#10;tHIg5jG6Z9mHweqOAsDEIAsDqKAwDwAAwB4J2G3VjAEAbZpCd57qIcJ1MSbp2sSbR2HHYwBsYqU3&#10;hMC7IBGCeDgiBQHpclkhJLl91u3l7agAeh8vsc543obp1sSaB1G2hh7oeAYCMY0qbxA8SZtep4Aq&#10;g8bStODgGR4GgMhRCAH0YBwEQYA4BtPdGybLs2zu7mSzHyfSBncednm0dpxAAZJxmqAB7n8oAUgy&#10;D6q5QAARAgrAIATC+0cTxXF8ZxvHcfyHI8lyfKSNVGY8rzPNc3znO89tFlxO25uHQcIAF2Zxhzod&#10;5z3IBkJhKDTIB+E9Eg8CQM7Sta5SI7GaO5Ia04koainTuhtnbjxtnjjwFASsAbg64wTApgjJAdcg&#10;CQR3Sw8/3bv5lpq1/E7rrVOkR2HaejBGycwAGocJvT8dBqKaBJ8IoE1GA2CeFggP1CY7R2EPGYNp&#10;fY5h2jpAAflIBqDpmvJSXYkxUDVnTgibKBZIjTAEWwAssAGSJI9BKCoqIG1hFWYOBIBD2C5pzLK7&#10;170Lias1ZaWo2Q/S8AAQCbc/w+wAD1J+sxthoR9G3G8eZFI7ygDUHmU4bcQCmokXCAYxgI2vJqAo&#10;hMGQEkJgxi4wgA5pzqHXNkPsfpTh6ECAAMdeQABNDZdMNw/xVQIkfBwBgrgTgOMLBSAwsD5F2NOe&#10;C92GMhZDSHkRImRTjB6yNAAOkdJnBkjIGSAAVUlyQQ4AAFEKYUgAA3BuDgAAGwOETVG4glI5ZVAA&#10;GQMgY4ABmjMGaAAaMtQAAXAuwELwXgugABmDQGYAAEoPAJMUtpKTqQ/kcOiZgABzzPAAOaaS5FzA&#10;pmswgDDAQEzbABMWDki3hGyHFOMAAxBhjCRSM0ZxBBsDYAABSeAAAnhQChL4GcwQKgWAsAABaDyS&#10;KqKaPwpw3xvPyGAMAYL7xqDTMzM0D1DwABUCqFQAALgXHGXKh5ZE4GyOYJASZSQAB7NtAAOJi5SR&#10;sr7G2Ohug7h7FEeeWAEgG03geAo7kCwD0cAJAKggfg+ynDqHifIaw535HpIePoAJTkNI8BwCE4wJ&#10;QKt/AeApBgBqenePATI8K63flocwSEeQ9l/DjHc+4bg7CkDUHY/IdY+VngEAK0g1JbiTIhAAAJpb&#10;MDVO7YgBcBbCwYAVWECICREwLAKp2AU3kMqtUcshR0l8MDuRpHsAAco8IFDcHWUgaI62hHUJCC4D&#10;ZVASOBA2A2fYDADAKsja+2FsbZWztpbVK7l7bW5t1bu3jiiUjfHUUgYI0hjAAG2Opjw/ABFQBABc&#10;rARAWA6AACMCrB4xlpspDax5YizwwLgbIc48C+jOHA3gbw7zEjvH6POd4DmFg7A8cawxWAFWMm6A&#10;Kb93IaudLYWwskNJBWTLkS4eo9iBjpHVewaw4DQDEGxLMdo/T5VTZYB8DBHwTgPTePesbdRqjMM7&#10;SwAA82cAAjMUBkB42XQzNcbeDFXiUwMNSAJsM7wKkfBSCRrQKwPK6BgBgqlgEcXXscd+/9HDpYCk&#10;JkkmBYyTD7LyPeTQ6B8lOG6PM+w1h5Q+GYPEpw4R6xoH3D4BQAiQgnAUxBDiCIt2uBIA43gFVtIN&#10;aPY8uJ5SfGZHnewYQ5y+icG9ekpwAAdgcUYD/C4AAegWewB8BKCJAk5yY+Wx92be6X0xpnTUMR6T&#10;LmhJOSoqxViqJFFIKQU6KShBuVkDaolSEkHGOJjwxNaS0UANwbpB1OMEC/LtHoMDjEyLJQCgRTh3&#10;DvIeOIcLdB5DyKIWFQV0wRkXTinJZa65klzREqZl4/TzlNz2U+IKx4OAEWKAOYZIgC35JElw+Q2t&#10;4AAGYnwAAvBeC9xNmMAAOAcg5AACvgAAAP0QAgb5hzEKBQ+Hpwu4w21aDCGDQkdXE1AgSTkCsFhG&#10;wjhGCPdMEgJK8mpyJWCZGlreJCXbBB9A8SHjYHErTlytBrDlaFiSy4EQHJyAkA9lgFAGI4jCacf1&#10;QDQj1MwONncC2oAAAquMEoGE3g2A+RtDTuQCMgNQYyQj4MBljq+S9EiJoc5QNvUCHw7jRnvs6AC8&#10;7rRvDydaPAfr65imMWOThEMyUP14rua6CpI4VMsBOBNv4IQHkTtTPtDqE2QNI2yeHk2m7a9frB0U&#10;zA2x1t0KMx4cA8X3AIOcAAGgGwUuAKwBEBKcgE7m8l6313r/Yex0xbj2Xtfbe3cj5ROZfHWjGGti&#10;AbY6TQRKsuBwCrAQjgsB4AAEwGDIMgYhdfyL3IW6UeE+A6sx1Uw5HCO51oxV9TRHkvQ3RpwOgSYD&#10;6MFYAAOgNR51f6O2b9YDcozS/uSsle6acfsqA+R8IfBvhzCkBiBpl9hvh4ikB9gGinAMgLiuAbHp&#10;FsB+jGBrBtp3Btl7u1DEkYr2GjoOMiOUIMoXDaoMB+janxABiQuCkcAQAROQAWgQFdAcAPAXCIAH&#10;J9vpIXvqC0PplIP8PqQev5sAtsMAr+jWsvCoMwIfBpB4j7Bhh1l/BrGbjQh8iQq5iRAQjKCoivJf&#10;AIEGM3iwAKPQAAAHIqFhq9GHG1MAh2B6j7Bqh1i+s+i+hWBzCHgAntJNgQmCAgAMGFgVAILXALAD&#10;N2JBFlHettr9vcRFRFxGJEv9DtFNDDQ4G6pWgABTRLkEtvgnlCpPpQOBAPmCOeGWCwhvNcgABdBc&#10;hdAABrBrG8B5h5L2AQgSCLqJqKAURbinociwmHjGDzigB4FmxJB1pohzDEq9DGKHm/gKMblGkGJv&#10;IFkUC4xjjUGlMVEmv7oXIJKRD4jKhsjAh+xgptrXAEAKGFgEgPE3gCAHIWCWFKDQh4D3RWG8Bdhd&#10;RVFZiDqAAHucjgAQDIALJ4iviwP/H8JIIFB0hzjOJpH3NqpPgdpRAXtgDjgTGtH+mFuRkisXidiW&#10;LKRHjtPKKPP6QhP8nwB9Igh4RXqSh0jEhqBvp3BvB0ikQ2CHh7h9kZDrqAFjmIFiDKAMgJp9gUAO&#10;iLgSm/OBHqjIgFELvpP5EkixnziRD9ofB6sSh5h9F/B4h7L2B0KhjOq1DMh6CHu5LLqlIfOrq6Ot&#10;MZq8ljCWyljvjaCoLWEJgMgGJ9gOgHGAkIncgLrFJ+PQq5pvneyQQ1RGynSQyOyROtizv9B0h5j5&#10;BoByhsi9B3n3IlDMAJAFE5AbgOCNgQAIFGDmjeOrr8wgzBzSTSzTTTvXvaTUTVzWTVzDBzB2IFBk&#10;htFqBtB0H5Bzh6lnyeiPgkAWgevmOoFsGjGHOtHfLJzDTCSNSnqBGbB8H8BvSuhihwJ1h3h8r2AN&#10;AIp9gRyjAVgKiLgKgFjfv5TRvrHHyQHyQeHgSQqtuVB1B3D5BohtTIBsh1DQBwh9oFAGkfgcARDj&#10;AJgDGWB2I2hwBzHTBpBwimB0B3RhuwieIIi3icoGC2i8iZiTB+h/sXDXAGOeCslOgVgQGtAegRAZ&#10;EIAJiJq5vHTjLvDsLsv7LuuuTBEmSMic0IiSB+Ich6IzC9B7MuB3n8BnB4H8Boh5H8B5B8ioAImx&#10;gOgFIOAXgHIOAWorgWAHEGAML6mPmIK9GaskxEDvBxRYAABhBxjEhiB0j3BhB4D7QxLXAugTG/gf&#10;ALjfgNKeAAAGurr9FlQiUZU+TW0/U/1ASPQfkgslRfDKtmpYBmMQRLhT1DiiAegegfJfAaAaAAAV&#10;AVvSgJODMxinBsp2gABcBbhbjOhvjQFsjeARNpgAAfAfTgRkmI0sgAKekEOFr2JxnTD4i+qyLLlR&#10;nsNpuQNonQh/DbnRJupjFHGwFijSu8zy1CCaoHoMESCTB5xipnBkpXh8hyGPADoziup8lAgWwagE&#10;gOGDgBlHCQN1oFochyByikBlkvxWm8BwBwnTTnn8AIgHjflHEJgDFsqAinB4xgh+B9CnN1jTx0G/&#10;gdAeAdvmATlhAIgIEcDdjn1mixKvyONKUXQfwQjWPqzzWML9uvll0MioB3B5FnhuByHTBvh0mPBw&#10;u1h1B5C+o0n1sqigCwgGqrJRgJncgQAMGCCKk3n+HcgHgGHsIwntym0ZtSkSsTUMsTB+ofMpCgGb&#10;l/B4B6r2WriiB2u02YiHytC+yqD7B+gCi8kPmPu7K9w0DqGkCVpkq7GWiQgDTiAFgCDKAJADk5AN&#10;AFCPgMOfp3gGkcAIAEEJvQDeIqQPyN2PWQrtvXII23HvmnULJB0X3KWNiXUHUcDbhxB4DOBmByG8&#10;Bzh5i+kQCTGEiPgagNISS6v3sZjUzEVA3Y3ZXZ3aTztr3a3cXcvX0FxhhmhthpAABsB0jChyB5xh&#10;gLgIGFvk2GDkARGGDTvoVBW41B2lmbMShz0GLjB1nTBnBzjAy3KKgOCqASgKG/gOgHncs4LXXFvr&#10;3YEnF1Eisj3I2KkkDZQ2j7B0IBF6z7G6hzqGKlCnAWAOiqAPgHHcgIABELh139BjBsE+huqjFmKX&#10;kEogi3UtQfDoHxESoJ2m0MDb3CEGWeJ9gUgPiqAeATVKgSLqiu1/XEXGzlYXzDq+REkjzA0YCaIM&#10;JAh42CD3h5rLhlGJgABbB0D7BwB7YPutAPgFjTgcW8AAAUgGkEAMgFQwgEIOAIU8AEOsORkiIHoy&#10;CRBsFnAABXhuDChkB1lnhwrlHBAHGWAzATCsAbgKGWW6jGIqHzG0r+y2X6XdY+4/NN4bHxpBqAMx&#10;ofBp5DlXFYLMV2CIAOiJuMgWgAAeVIOmJ9CgxuBrxWC/BfN8B3B2C+gMNWtWCsJSisOeE5NyJqDe&#10;VkD539BnhnJZ2AiiAJxllwlxk4jf1ZoFzm1hjbkSCQxRAAVXlxDfycxqYZU+qwl2jZB4NZD3hjJ0&#10;B4BpFqB/1Sp+HXpbgbJRAJAWVxQXVZH+inusCBG3EuJnBzn3MGDQJnnWkuCHh7D6iVACqs19p35a&#10;qHmDgMgNCJpcvFR9FsQ8Vl33HFvdZAynMAJkQ1UbC5RsVnDoOzMRh7rL4fH12tCgh5CHh1h31dMS&#10;22U7AFnsAOvjgAALAICuAHaQCut0zQq8q9sVsjLsQRie2ojKl+j5mKJHh66Mh6j3B2m4DQniB4tw&#10;h7B8D7MTiQOtABgEDTpiv4q7w0aW6WwTibuRS03SuQtSpNCfinABIfFyB/EEOfE5WfCsPzmAgNgI&#10;iuAIgDnsACw76WjGaDYMtLX4Ia4+HGOUXFFIDZPs3I6/a9HzoYCTB8KfsR2sDOr0JYCllmB9L2AJ&#10;zxDgAI5HgLiLrEyLJkyL4/7NbN7ObOoIUabPbQ7RHPUzi+hnhum8Bshzz7h5oFAKuCgAAjAWWGAU&#10;ALk36ljeXokl684aTEkgiQh2WT3g4Iq0m6BvB4DEgGEHgcAQAYPmKplwgEEL2kGZi2jr670Ia5T2&#10;U+m0VOIfl4LjjChfhvBlDDB7Fn60J9gN2+CsgCGF2sLLhnhwjAzomPH1Rhh7h+F/DqYLoyILDycA&#10;V1OxCoADHngAAHxyjjgQCLgeAUFEgUThXBkGYtGx32aHDX7rzj6Brvi4OiB+F4CeJu8DAA550ai6&#10;OTIHk5uvLMaiG6h0iHhiQoN6sIodB/mIAbAJDKAcoVJP4nARAF5VqsVZFkTy4ullIpBnkVgABQht&#10;H5BmyTingCrXAXAJjfgxARHcotxnXFaXslqta77R8w8xJC5AmY8M48iQhwc1AABgqEO2BulaG2CB&#10;psmApQ5tgJGF5Pi+xijExSlaVigOAOisFyjKNOl/JikEAK5a565jJmHWpYk+s9n1gN9KDIuDGjRC&#10;KfyyJjAGgGEL59FGATATFdMbiuZjar486B4uwfGXKxB1IFBzholqB2hn5YpYljZ4AAAJgQE3gJAS&#10;ldAIgW5IgFwWljJ4gBAFkJkQDGMCl/B0JoBzZ0ZFjEh41EViqMlw5wgNZ9RPjIZiVYmkqtWlHITD&#10;SQdxz00Y8TT1mZaGpBUvCbNS1hxMofaKCguWKRB9EZS1AGAEkJ6S19AFEJjSv4zjbrVCcjDyCQ0c&#10;CnUeiB4dr2QoCiB1Svpo3jCGadAAB4B6L2YfL2OFrLh/Tmxnq5DTjnamJjdw6PS08Tus+Wu+6BFj&#10;xeogxXr2B7MOh9o007ADkJgPIQ6yCqmBisztddAEDfqeDeQc2QSlqwwdcwEq4c6FixczsmsjWQIZ&#10;bAdWbPinjZQmn1hxrNbEDEhth3DCi3CQrTmCARAImCAQ7JcD7pcQvq+ncx+6e6+7JFTVe7+9e9kr&#10;7Sk/BvimbVDChwh6DOAK18gAAigVrpAT7bJhPWbdElbebt4MUHxcioKzDOBlBuBoj37Eh6B/igAN&#10;AIJ9gdgRFwCrGCKsXoXXvK6/jt90bendWOa+90zl69/ZX5CXqBDbkyiBrOGPBhBvJZhxnWVZJkgE&#10;B8DGAEh4jGB+kCCgkUB3B9DMB3z88al/MUy1cA4NILioRtIcCoKQivjeAGgJk5ASAPCLgegVFEgU&#10;gNXnAKvU/HrG8NE5y2MioX5lC4EUCAPp4vEAPRxOIAAB/v8AA0NhwAAYIBCEgQCgAAgIAwmORiOx&#10;+ORuPwsANh4vQALBvOUAMZ2vUAN9+AcABsGgsAFsOg8ADgJAoABMDAOGgQBAABxmMAGNyKQR2nQq&#10;nxt/VUAPt+vwAMh1O4AJhsOAANV6vgABYGxQbBUJAAsB0KgAWg8ER6nwypwmo0++X2/X/AYHBYPC&#10;YXDYfEYnFYvGY3HY/IZHJZPKZWOXiQZiRSLMR15QMAONxOMANxuNsANZrNUAPh8PcABoMhoAAjbA&#10;B7PezAXeUEKBQABIIhGGg8HAB2cmtshkAB/P1/AAZDEZAAH9fkO12AByOVyaVttwAPV6PMAAv0RE&#10;DAaP1Xov34cEJW0TigUAAS/kACMRCIAOGtqmM2zi8sGzDNKkqAAH4fJ8tweB3gAd5tm0ABwmMYoA&#10;HkbDWAGdJ0vOA4EgADAUBO/4WhchoZho2oOA+jADJofqpHwfKzHu3QAHu3Krn2fSpOiAYBqO9a6t&#10;sur0AYADeIupi9Kip0CL8vbLMizsEo+AJ/yqy8FLtLyQSqkktTGzLOJIf6rPhGh8x/BbnpDJgBgI&#10;AADgMi4CSGj0BoTLCFSrLqOn9NUFvid57vMch5nUABzHodYAHUekInceyCHie55IKfR7KvBrW1Af&#10;Z7SAhaGALPAAItOoBgLOoAyIAABI1WVZoxW0BVujaNKOoijoyo4BT0AB9WKAB4neglIQieZ1q8AN&#10;CAABwJAmAALgsC4ABCDYOgAEgNBCAAVAwEcSAY4ACgFX1ZTCkMzSwps5JHAsrMVMlBMuvc/r1MTO&#10;33dzMr/LaPuhGh9H2fYAHLZoAGmdJvAAcR4nQAB5n0lAIgUngYAyEwABACIMuCBCeAQAiaYHMV65&#10;XlmW5dl+YZjmWZ5pmubZvnGb1Nf+c57n2f6BoOhaHnp0ng7ZoG+a4AG2dRwtCetIgqB6KCGFAcAA&#10;EwLBA2oBvYpKiTAxE/y5lTDH4rLcRuABunWhBim2ZoAHQeavAcBgG4+C1uhwDwWpqB4LVlJ9cr7s&#10;i+Xwv2eKXxSOrxxNAcXLWA3bek5SnUyC1JSR202bh2NIaJ1GtSVISYjgBns6IDHYrR+nwoh8gCup&#10;5n+s3WnO8Z/IIpkgAEkktzQqSGczNSNn5aO0K0AYDzqBoJIoEYPP8HYUhsAAVg3coLgWtoFgKurC&#10;TIqEu8kqEDzk58aH7tZ6nIcwAHcaRozACYXBgAAGA2DdZAOmhSGwpZJCvtKRHxqjuIIKobTTyXEo&#10;HGP8uoJDjAAC8CIuJPicAPXSAABKtFXuDL4ggjDkiNlYK0PM1wABiDpK8JYbZpBwj4K0CkCpwAeg&#10;WOAEwDJFASgLf/AJgTRIhRDiJEWI0R4kM/hIn4p5WStI8NgOU7wABpRVAAdpSIBCLK1KOZgCJ81v&#10;AkBIAACsZUmKpik/BDCGWEMJOmDF/IDW8ofRAOkdSIB1x5NajmLjjCFLRPcQpQoE5CAABOfUAAHw&#10;QNcAyBkDB5wFpLX4vOSZgnzRASmZ4dTFBxvziuNEZ6GhmNyAEO8rzVDjgRBCf4CQNAbnnBMx4BAF&#10;VsgFOwnZlCe4BPEZSvJP0BYmQjXomZKkRksQEbLCFL5G30NmLs+NgDhpfr9TOlSERgYRQEMuSRgp&#10;uB9oOHgPkmA6R6DtJiPF+A5x5zmHcPVTbFiUJuLMwhBw/h9PrH0Vofk+SPgFTuqqLSsijEJVirNX&#10;bhF1EJVsUmg5G6GK3V8sNG6Dh4jsQiPKFix47LEYOqoBJNGqEUAuBhkQJgOH+BiCEFYAARAWIgBM&#10;BBFAEsnj8+SY7k14yUL65BnLxHJpfLwZ1QMypiuUp85l5CbUGHjVGscexMBxjxUaNcdhYh4j5PMA&#10;oAxQAOgQcEC4DDHgOAOcEAdVpSKE08iTWutlba3VvrhXGuTPWd1zrtXevFea9GNaMdsZ433SDcHa&#10;Qgdg+VNgUAgW0IAIwZn7AoB5OwAiLq8kq+JyllbMGCHu2sdI8pzDaHQN8AAyhxDSqYWYEoF1wgla&#10;3IYC7XAKALJ4rmnNRHHKBmuXcv9uZfJZcSv5eFPy7lRcWn9eKaiGNoIYOUdRBBnDZIQN10AAEQEs&#10;AEAhhIGwHltAkAIoACB6lHH4pt+LtXSkEHMPghA8B9KRHyP0ghVUgFETqvwhaNHMqEKo8ltLXiiA&#10;MAiccEQHT/A6BSDVcQHIxgaXO/kAyIzCuHIYXtfFQsJlPnskAfA8R4LHGyhUdAwhhqyToTUIgQjr&#10;AmROAMBKI1hX1SzUFx5HSj32KkNseGHRbjeNIMUdJBBoFmPOAgnAQzZAABu1MAAKAGkXA0AgogDS&#10;kkRSfMF4eVbepeI2qRIE5DzDDoyJobzuXWkJB+BlbIPQMLVB8BU44HwEnsMNT5BVaq953zxnnPWe&#10;2a3IAAmxHcfB4mfPGPUmBrshEcf8TQBWjVpANOOAgBJdbKD1qeACPKkU1HRWoW1VydUclmRsg6Np&#10;zk4r8Kdpt4ZH0ZHsjkcc9BOADm3T1jBdqgpLzOt245BaoB6YcAAPAb7Tx0DQbkPEbA2EFjgaeTTT&#10;gGzaAQBKx4CAL44ALBEuUAoFi4gCxanJ9FwdUZWfO5ZxuujLTabHLtgFPF7zNTBMCIFmbbW7kyl2&#10;XtusZ7mKc8ogs4lJD2QiN9ibCh5KRHXwJDXAB8TfQWPwrRVUaD8YQVce6QB+0dKydFLhGwCKpWFf&#10;SgcICkEMbAUtOqs1gq0VoUspqtl1OxR1RhZg7MOzrQjogvRDGTnsAdpA2IGDaAoBGicFIHQSriAw&#10;f4Cz3a0LBztvRyu5mha5bEy4vChDolYRpCglA7B6zmHQPQrzCztjrHph0dw98OgJVRSwCS3QRgSI&#10;gB8CT/AJAJbzZRwufO/d/8B4HwXg4kV18J4fxHifFW6UcPBRozBvDUAAOAeBLJ4okAeXEHgIH8Ah&#10;AibRIivilYRcVUMw5eB36/AAN4dRCBsjptENMdR4otEXBqB1v4JwMNcA0A84ADAEFA3H1EyS+6fb&#10;4uFufcm6EC03ys5gkg+Z+DxHqbAlajRjjZPFVFEA+wGHmAqBEuoKPdmxAUW0Bo+z2D9HuRsdo8Ct&#10;DrHlh0cz7m5jxNIOgeBpIUO8H+gCT8JIOi44bKPgOi4gYS56IaAkbyBGwIAAByBWwQBSA0jGA2wa&#10;AYwemkmoS8zocu3AkoM2cmVGJgHsQ+QkNUUkGIQyZOJoA8CYCaAAAgBUBSf6Jo5iXaxkXkSewuiY&#10;/qJQGauYAAGSHWQiGKna2CH8IuA2WmpYAebyBSAiRGBFAyAAAyPWOCKGKKISASbCAIKU5afKLwHi&#10;RsJilMAAGAoyFIHGnM/aKICaA6NoCCAuLaBgAkJwAweayycahImSS+8XEBEDEFEGZaX9B2JA4gK0&#10;0sNg1U0kLqVcV8VwXYcdAE1OI4XUV+m2QQcKywcqmbE6JGkAKsWgOiOc3hD2IyJErSVspqt+14+W&#10;wuUoQi9mNQHaGuaWHkisH4ikTs4cAYOFBkBQBUOsBKROAUBIP8AOkcSYAYOOH+7e3U6u1urbGi14&#10;uCmIqETCz81UH+PiH8bQz/HAH+eQIUH6ocg2ANCqskKI47A+8YhCmII8m0ZTA9D2kop8HoHyU8HQ&#10;HkUaHEUYbYHgdyHUHqK8HqU6Na4y1MeIWjFMz+WMHyHonmo6z8WAVkVcKQWGVgV6ymKQSg6gVeoW&#10;5YVo9GtoVsnELMYmnM7IU2HsHknij4bQRoyrHWP+AiWqA8A+sgBQBA6SBmBCb+BCAmIgLo1kxKqK&#10;t4+W6kiI3g+QMXAEUKOgOiveK0TcSAHuqXIOU8UsU2s6UaUmUqHsPNKoNrIwAvF+kMAsXCA8AgZF&#10;DuJ47ch/EJLnLpLrLtLuiO8NLxL3L5L6ZWxkIYHGHeYoGQG6GgYiHmRAIiKIA4AkWyByA4b+A6Ac&#10;WyXi7612qKMaQOIY/0UiGaHANYG0HYae/qO2AmAaOIB6BERaBOAoRgAcAURGVcSc3ip6MnGwcQ6k&#10;myxiTBIabQOiHYHmPMHCk2aYHSfgGsHSNIHkIEg4kkA6AmOABeAyRPLYWyAcAGKAAI/+WIH2I2Hk&#10;Hu6+s8NKHOG6tGG0bkHKHWfgH2TikCkESykDANHCYSAMAQJoAcsQW8BAXKwMeuBQe1Cs/OPOAIfC&#10;qAKnEMzocI6vHqmEl8IYqwU2HkHEaeHkG2NQHmGoNYAMAcJ4A2COCOOsjEIVFWfLKUcY3gHu4qJe&#10;U8GugRDQHMYoGmHeU8HCH0KOH2poAoAcOPCYSWBSAZR+AYJoBOAYTqAyg6OsoGAPFAfIITIIU8Yc&#10;UiGCoyFWHUPMTwLqCyBCIgCAAuIoBNCqAlC0kqrVA8XhD9BFL9TXTZTaZnGqksMAqOSg6umYJJJl&#10;ACVq5fMtB2eEcySkyq1SuM3lE9KWkEeIH2K0H0hSH+VA4eITFGLtJIcIn+AIASKAACN65IyqbKSi&#10;+MLy4oYTIiJQHqHUO2/2aeHgGwGyQkGglCH8juAAAUxKAgA3LcBiBeWkBWBZVkkQALJuKkwostUM&#10;rXTOpwXk3UOeIYnsOjUWYSH4s2ABIiLMsMQcH4HqYSH8HyK0AQAaJoAiBILaAQAmJwj8KU1w3IcS&#10;X03mS1D832koUIuTG+AAHOHoO2GutC8mHidyHWHyw6HoH2NgPgK0eKMuWi424sQdJcPMQYYS5IT3&#10;Jq5Cj7EwoUodFY5goSKMV+ymoetoI8Hw0s2CHOO27SU2HwHsLMQYSAOfAGTWPi0kPYAgAqWqA+A6&#10;XCBkBOb+BSA2jGBEAif4/Ekk+SsvD+rkkvB6MHT8UKnuYTIkNgHcHwU27QII7BaoHuQjRoUwHqII&#10;YQK0KMTqtiJ47sf4A7McNirJBkAWOOKGIuSIxrXY+JTdblbnbpbqrzL1btbzb1Lu1U0AHAHcdyGI&#10;G+GcupIKkgSWA+AmZEBoAyPuAyAWLjGlA2p2zmXo1VTwHAHYJYGIG1cIHCHeJYHyAGIZbKkeCABE&#10;wQBEAmf4VcV7FZNrTgXq6sMJHiXyiZB0czKkTgPfG6z/XnPaYSnvEUH0Qcuaw6G/OKHEHcUaHPPG&#10;H+AEOiA2AkJ4paZEBYAu6SA4AekfAyJo1qSza6Q0PIAAGyHLPMGGGiOaGwHIPEHfa3WleIXYi7Kg&#10;PePjAQNq2+AiAwOABMBC6SB2BQRaBQA0P8AqAOpkppaHaJXfgU3nD8144EK8HaQoYqG+LEH0HKfg&#10;ASjAA4CACAPOkXFRHfQOyseKOhXoHmJQGcHTM8HaQiGY7W8nYcHwpoAUREAAA6AUJwBCAWRGBMAc&#10;JoBBSHCtD0AkrMfyT2AWbCAQxqHU0uGWHIYoGCHUx0UQWkyIAADIBGIgB9S+AAA5C6KLbemAuKl7&#10;FKxnjHWJb3jXjZTZdi3qttQaKaSip0mCmgSpjIxtco6oI4fUOc4cQYQcfYnqHwSBkCQXZCvGviHs&#10;U9HGK1FI3jDAoSuvEeAgJ428ZRIxIsS2xqQGLwVxYgWGVaZQi3UyIunzEUHkU2HcG6YgHQGUGUIK&#10;GwaWH+HMO+AQAKKIAkBCXCAeBVGGAiBgOqAQAysgH8AE2cH+Tq4gSwT048APbaAYTzD0rQV0iVAD&#10;dw6yKtkcOdG8RoIVYdG/FLHJj8QYYMHpUUHqQcnENgIE1FDIQXYAIwKwIaA0byA2BzNeA+IpmUbC&#10;5aT4XmfHQXTljrHtA3W2YSUQU2HDIEAAGoHS+3IAHuH+SAH2H+YSd++gISKyRom+SAH0LKR3JfHC&#10;K1BwACWHGeV8oLYg5gSe5UIwoHpeVhEi5WV3E1pEJhIEUja2U3eIdc4pUho3HAnoIwViAOAYRGkc&#10;ZEBSBQpWBWA+Y8BYXJi+AarKa8rRABaJoMriZ5aQIWPeKtPaYM4hWkn3rKLNIkU8HgUSiu9UHWHq&#10;w6UQPMYs0OTe1Mg44+AAAoAUIo96cEgsW6Ay8yOsASSWAMi2prFfgbjbsZsbsdse3Sczshsnsorx&#10;YGR2VAG8HcO+GMHCtMHcqwLOAeWqBCAof4BaAojGAtr5jU6ntbcnD/ESILZONKHSaeGAG0GYuo7I&#10;OCAgOItYRgBsA8pWu026cJjpj1sW3W+Zq7uUcgZ5XiQXd7lQbUQchkQdKwNhIONhOYJgHkHwJQUs&#10;PNfcU2HaHpQlpDkYRo/EbyBYA2RgBOAyW6BAAqkeAjbUSYVgcGmYM4KtTwHEHUdyGWGwlCGmHAdI&#10;G2HMLE9SQjC+ScLxd0m6icNqAYJwpcke6IROB2BKsaBMAuRgAiAMbyygzlaLoJMzHfXQWaUaHMGm&#10;8kHmHGO+H8HmJgAaAuLiA6ByByfyA4f5uS3mKYbIX03ymChkK1rWQdH+JQGthcNSHgJgG1nUO4H0&#10;OiJQTqH8poAgq3CsAWKABCAcRGBJCqBJhsAAA9VmJriPRoPMGIHHc2ubDQHmRoAxh0AADSBKIgB6&#10;AqIopgKIygmYpwuLPicnjTclsr0P0Q8UcPEPsVtdUMQIfRyJWCTEwpM2T9FKxpk6rUH4NeIKHaRA&#10;HvVMNaHUvcHanMHyHcQiH31MQX1SIUHoJgR9UgOiS2KIKYKPY0o9NlP0AEAcJweZlI5TUDC8xqVT&#10;QKLrHSSWARQ6VUgmAFGaIwNvywKPIiNgHhBOHeNOOQGcfoH0NEIjvAWkjAAuRSTsAyXLRyLiHwH8&#10;RGqfJnHMPO7cIaAqJwAWBLXFLOSZzLUzqyZthM45hOn2PfKwKvZRWlWiVGn1nkYvkNHyQWc2H1u/&#10;WknDWlIkKvnQz/IP4KVLhOALv0AoBQcEBGCfGGAkBZciZMoJbe+Ymn0N0bXZxM8ZzWbYHaNIG6He&#10;NIHAnQfjIjRJ0p0uIZPmH1WiU0JRpANh05ZWULYl34xIbCT2VhYtpoj6hASHHYWHpfYoj+OdHAHs&#10;HgPMnQUjvPYZrJWVPgj/AHrIxpC/BkjAA0BGa4BOBAjGBcA46SBIAmW6AuAUOAAUfAcVUG7/EM39&#10;IOLMHk4AHbJcfiUuOR68Qk7SfjfeHoHuJgKwSBpsZMPYAeAOJw7yIoLQLah2OAAmAYIpNgbzhsLr&#10;a/6ogJbj0T9f9h9jboICgD/gT/AEFg0HhEJhULhkNh0PiERiUTikVi0XjEZjUbjkdj0fkEhhcCgo&#10;BAMMfL7fQAeD1eQAbrtcgAZblawAez9fIAEAUDQAEYSDoAElCAASBINisEhMnkUFe75fAAdTxdwA&#10;bTob4AYreaAAer8nYlDIhAAnDIgAAqC1mCoLB8lhVMAEmjl0g4BvEKp17h14gkDAD9f7+AD8wuDf&#10;z9xT8AD7f+Mfr9fYAfL9xz4fc7ez6nb1qU40L5sVgfj3sD61D2fOoej6e2WfeVxGGfL1xjyd2GCQ&#10;GCIAGQgEdnDgbAAdDAVAAPBYKuvPg7/vUMdjwq7WcLaADQbs3ZjaZ4Ac7udIAAYBAUFf/pyOSxL+&#10;kgOB9xC4ioYsEIoAA6EQvoAJqGBgCgSAACgEAi5Isui/Og6C/Ok6MGnac5zgAbJmGaAB5nSdQAAS&#10;AsEAmDTjA6F4WgABwLAsAEGRYpyEIJF8ErzFqDL6gh5nwlZynkeCYHiegAGseR6qw0AAHCfDHHWf&#10;STnsf4CgAA4CAMAAJgUBAAAwBgDgAEIES6D4FyiEIFS6e7VAAaR0PKaJ3peZ57oIEAGqUNSyAAHw&#10;KAhFADPSA4BvZFiEL1GUYUG9UGwSuyn0bR1H0hSNJUnSlK0tS9MKWvjARtFym0QkdDIiwNBvaAB/&#10;H4xx+n0lZ/VYwZ9Mqf9Xn/VMWH4xjIsMATErqk4AgJBEDyiAQDSiAABJPVDKns6yWHIcSwHMcrLQ&#10;4yx1naw53Hew54HjU54JeAB7tQw7DAC+D1JOAdkPM9AAAIBMugGCAGWQBksgGBF8gJdgBWSkr0n8&#10;Ad2ShKJ/X3eAHKUBIJglKQHt+AuF3gBQFvNhJ/XefJ/MMeRzHWAB0miaoAHibZu1OcpwylXgAAqE&#10;IPQ8CIOMOAwMXG5YAHkfMooJKsBSqCALLiCQUOUB4RgmAAFA+34CAfLNfUyg5+M0sB3SKfB4NQfh&#10;4pWfZ6J2fR6qmfWxMeezHH417HnmlZ+SOfeysOejKnyeadn5tVTnuyR9sYfzSQaAsQZeFmcBMKYW&#10;SsGSfgICEuylBCF1FTqExrCKG0Mk7BPgghznkdgAGecZrpgeCZnYfVuHwfzK3/YS7c9WzWqmfB6N&#10;jZsgn2qKC47F11gLf1+oL4oBUCgvk3+9ICeQgt/rrgAA+XYPlPTf/OcAAGztQfB1pefJ7KnU7Dc/&#10;U6mMKwx91tVO1n4yoDAXAgHgyCgAA44oABSDgSKIBYD4AARAROMBQBKfADADSioFURdFGOaUU1Qi&#10;bnngOAMyZs2RKx5NkJYPYeYAB3D3g/CEl48R7EvHkPdIKOTYj5H0+QkgCgCpVAaAg5wEQEgOSsAp&#10;h4FgGsPAqAxh4FAHJ8AYAk5zBF2EmPSQxB8DySoMctBKKkVYrRXixFmLUW4uRdi9F0gbmYvxjjJG&#10;WM0Z40KNJI1Mg49B8GxHMPFDo3R2EzGoOtlJhiCgrAsCIogFDjAbAezgBoBznEUikU8ghLYPjeHS&#10;OMrA6WWDSHONteD1gbAhBcWctIAAMgNfulxAioFERTimRBUiNFRQNL4SN35iXAGVHuSonBOjUmud&#10;6ABsTuh8JFZ4kGFKRTQFTTQ3p+Dv49EGWSelQK7E/IIQ+/QBCBB6jwMMNsbKPgCD8SqCsEJxgSgi&#10;J+CMEDOAIgPXsqFT5BR5D2SCOQdY6AADTG8yUX40BigAG+OhlhhSnQVMmr4k6xUogSAo0sEIJH/H&#10;4BMAAG4HAVnHkGlKBSyHokZLoYYvZ6VfqJUOUw6ZchyjjJmMkYoxmTDwW4BwDIGQAAbA8UMDwII/&#10;ANnOqVFlIEIOYUIoyKBBoxEnVwYaWZlR6mzZMPwlY7B7lTHMPM1A4R6moG4jkAA5UlQgH6k48z0k&#10;EANAKlkCwDDnJdRxB4qg+SdjiH0YYFQDl7BoBKisHgFYdAQeKAdgCMXMV8lWguVqM402DsJYWw1h&#10;7EEeilGuUsp3N0ekSXMpi6TNu3R6ZYd5Vx8DuKuPqzj3FtmDHlB8fo9jYgBqQAKPSB1/AGSyAQBq&#10;9gDgRN+P8AhJzbwfHkOtCo7xuspHuOmeQ/x5pFJwVMAQ+1zj8j1McAJhF4MaLqYxU9P2CEEeyXV4&#10;71mCPQemX085h3npNJOPWJo/GEm+N/DZi6ZkqwJQQSagdFQBVhMeSuXUIUNDqR8PUdR5R/j7g+c0&#10;ggCL7MEN+PsApyh5AKZwPxeiyL0IoAUvYDYF4dAVBYT8CIQC1AJBAb9ZBTqfqUHmOqD45hoyQHeN&#10;t0Y+RyQfH2O9vT7DBuDe4+a5Sp2OEFVw7+6lzHykGupTlFi6T4R6j0uwgoEgSv3BAEqhoFAZnGAQ&#10;BwuIAkuQRscoejyhHLkSoy8BXBjBwEyK4N8r43x4rUH2AQyVql3LHKYZQzNUycDxJePgeSQZemoz&#10;seZA6yLugDeddqJbxVgRLeS9R7D0XmF10a9W+NF8mL+AAAgfq7ACj8mYPgxgAjELuISY4ghKjbGe&#10;XGuRnY9Eg6eMYAQB0NE9yeAwT8EAFyhgpAoWoD4DwLlHAUXEBIBHJZgyMouK0YkYGBJJMUAA7Vmg&#10;AHWPMq46B5LZHUPRbI7JqsmHukV+CsiSAFWA0zYwAEuMXAiAqHWGGHgSAYXEB4CilALAMgQA4BUu&#10;77SrgaBd3Wp0d2bYJRMrFFZdsTwvhnDeHcP4hxGw8YeJcV4txfjEZLIwdg+N0da0RvDuWoN3Nrk0&#10;ugxA1Q0opQwJgLT4h/Y8WNnEEHWVYAA0RxHaG2OuSGMTy7yh0DwEoNAAAlAqzIB0hkC6GL/YFBUp&#10;FO8KqASTJL3DMAAM0SszpU2xQrTS282JoJcFTbKkU1hsR8GhlmTtwCuSSAGeoAAAwBEogISoh5Ab&#10;TL7b4mkxcCGFWdjtJWNWSiGh4monOl1mKKwYAvoaBcCzS9kEPJSSseA8yXjUHA6cXAyxfoWHEylV&#10;jY5jmTMMANYyHgHMXpaT8E4IwSgABWB1/wLwLgnS1ELEdHMSyusEqTjav1OOeMSP1dI3hwssGEMI&#10;YeqzUArBWCooAIC1IqRWAoBMozpqrbhn3H2oQEr5AOl2+qUXqZMid073xiTNGVHdaYAA5B6JFqqk&#10;UcDaBxuuPFqAAA6B9CCB8EIHkEotPCTtAh7F0h4j1i1p0AAAuAQmlgegKF7AOlAAAAGtDuDJSi8v&#10;fPJuMwPwQQQwROLn0qQQOLHlEDBDBnAqlFTlXh/HfB+h8CpnewaFvJdB2kOh7h2GQh9B2weh2irh&#10;9h2kfB+h5oPwYHyB9DHP0HkHsADEqgCAGGLgEAImHkoD0o3iXh7B3mQh5BylqB9B4kfNRFdrqHml&#10;fHsC7ABkIL4i6rpQFqgF2q+I9DEllQ5npCSi+omtQusCmB6FajBgFmLgCALqXEBilACB/L4nBm2I&#10;Pl2DDAEgFksnhkujKEoh7m+B5qVDHs+F4CwECrnkCmECCgFjlB8oADHgDqXPjDfjnF7ALligAALg&#10;VKXALAqqIgGAVtgtBQ9QNJEP1Mvh4BxluBuhiDtB2BmlqB7htluB+B2ipl0j1EYroDBw5EGiTLsM&#10;SF3r5I2F2lTiDroQywLgOi4gOgfCzMqChgFgVjlADAKGLkEoHCHrAJ1oIx6M6oKpjhth1FohfBsB&#10;jgABvB4FqEPF1rbjnkEFZjbO0nuP5icPLjLB6jYlWCVjBGCOAkENDF2IlC6kDHjHiNGNHomnltJt&#10;HyRHrgAAFl4pPIDgAAIwpSVABN+tzrsjoiSH2DGDNDPh7DUB5tXGdpexQDYh+nJACl6mXgImloBj&#10;jARAICfmnJzAEi4kDHZImuoRfi/qQOpR6LJDAngJZiVkckgh2h6luBzh4nRh0trGRB5nRpGFxoXq&#10;PIZEupREUACilAHikyXt3ErKbGXgHGHgIAFl7AFgDkCF+nKKfvev0iInOybtlSuQRzJzKTKzLTLz&#10;MCMOKTMzOTOzPOHONh2B5luBqhzhuJ9B3lqBzh8kfAIS9gbgNPpSmSVOlHhnKFMEHlSjFgABxh2j&#10;yhjhthpEkB3kKh9Lkn8AJEVgdgRgZEvAJDjJmsRsuuNoIQTi5iJHLPjDGB7wWh3xPB0h4lsh0S2B&#10;2B6CrmuIPklHbqkDZjHFULqHgNzD0t8EsgGN8wLgES8y9zBodAGxJEPOlMDEqyqu5HrTbCWB3kgh&#10;thtlovkiZh0B0BzAAEVE+AighAfkvAQoAi5FDJEztHuKkBsBxTThbhlBfJ5hvHTlwkfDWDUGOsCw&#10;pijgNEVqYmZAWgPn/AUALizARgImZCkIdRuzNHLpUiHEXjBDCiCQljHSeqqBvCtqTyAiDgfAdAci&#10;gARo/DmjnO6M6CCB8h3Fsh5BrnTnBCdgEANqXAEKDkpAHDfgAgDOYiQuqJYKAiwjHB6JjjXjGB6q&#10;2mRHxyBPMAABuJ2isB6DUBx0+h2tNmdu5DBgBmLgRjmAAAkofAAAegKjnAZgHkugMq9Kuooswzqx&#10;gzP1SVS1TVTumysKetmjAqAjTjYh+LMjLQgjLB1GQh7h1EOh8h0jyh7VbOsB1jyzWEfB/B6kgh/w&#10;ZiCjLiCvjLp1QKPFGNLHhlkADkqtSGOm1lVjBh9ipldCDGCl3w+iBKBlBleDDLbqBwBC7KQw7shi&#10;BMiw6NlVQmBRwDIDGAAgJmlgDAUHGB+gGKXPMEoh6nwCcBzBwDzLNgATXDGAFACGfh9llVlipCVh&#10;9VtGNLqRRGCkCgGF7ADANmayXoAh9AFH/ABB7odAFh0CdgJCepPAuj/AGAYCftFrvSs1UiGOEAAB&#10;3xiJ9BjJLB1hlpIB8hpHRh+B11unDHqPhJkooyrplLsCSD0V0iGh/Imlao9HBgGC3ktAXCfgKAaC&#10;hgIgeC1ADRyiGx52b2zsuQUkbQDVmlYjKhtBzCthdBovmhtB2GWSio9SEFeWIjHIRDUDYG9VklUj&#10;KtkRunYjzOmSOyNlkHrECnsOmWlSUlgJmKLmAF/yOHDANAGjlAYAMH/SokUT8tMvURvOpxpiCLmH&#10;1nay5TRCrhwB1lqB0h8Fsh4gA1utDgIAEGLpBNggWALH/APAHNgojrZKKsvzrEFSti7iDDFjGIXC&#10;Vh0h6HRhsh1GWBwB3UJB0TwkNB7EijJjHK9EEAJAEF7IgmHgOAJNggJzAwLgDl7EwN9HrFjO6oZu&#10;lyNHoomHglCW0KeXlMwi+nMKQuo1UYD4EYE4FYFlITN4GYH4IYIoJvfXumQhnBxibhxh5J5B6gAj&#10;HIfGHgbTYieAHGcTEtBP0KMVRqcFPEXmOjGH2CVhuh1JIBgBrBnP+3q2FAIClARALmZAbAPHGAMg&#10;HDlTJYAiKupR6kG4XjLFbG8kih2h7lvttluI4mQzRFuKoT0paFEqORPj0tzEEXyGmU4DlgEK7gEl&#10;7N6y8y+u/odF8QqYzF+olmAOBiDNXEikKJ5Bs0FiaBnYcEwEqghgg0MATASn/AFGLECu6XUODxpq&#10;ciCBuhzGWBeBmvmhoBuBpzeB0lqI3DYkqKvgIC4gJgNmcASAOCzAYgNvcASALChpPkVzDJD1Qupu&#10;ZwV4YMbSK0QGwH2lbYmnPVmmOjDO0iVqp1DhyFqBohp5NvsEsghgfAfAAATZDt1WOF4HnsAjKh6B&#10;xFoh1BlhkCCqkAIgWqIgFgPGZAD021qEsrF4VwOkZR6wSiCDFpFh8Koh5CXhuB4oPhqkgEjDKhyk&#10;mgABzB+j0h4h+poYzAWwGgYgImLgcVMOiz7UJtDgGrwjzlf0jzsYJaO6PNl5aoqo1o1ngV3HgC9C&#10;mHkw8qLGAxfR7zNQSkYMbDTmuygG8Fvh9FnVfEOh7FrB6UIDLB3ViNwlTh6kih/qmjB3wDD6lusH&#10;yGrrUVzwFkXzHgBLoCT3DlS2nCnMmHkKB2kni3FjBtziVqhF00PwVRwFkl1u4w2HjF0lBVzDnlzl&#10;O2mCEQ2V6KNDEgBmHO5ASAUusAFqXB3B4mLwx3AB4GQl2CXgKAGidgFWTF4M9C6s8B/GrjMDGLmC&#10;CKtjHEWCVn5EqgFALH7gBGaDHgGn/XcmlgChyCTgHpyktAvgZwLgZKXWaRe6Xyux7RriEB4XuzeB&#10;mWD2gFoh7hkEKh+Bz6jt9tJYvimSrxuFD6qkIUjuqatlT1mlZjK41EuujmHgJ2wGXgjqGgEgTGl2&#10;paXX/xgC9nOLGW2nyjDFUjGBvB0JIBhhqZwhrhzhvNowxOsVuVmDDFVjHHbFYDK56iEavKBVQX+X&#10;FGCSNXGNFSP2aHkL4rw7ccLImlAIaXzigAKmagcAQJNgRgKGaz/GLnhlj1VJTnzjJjGB2B5FuBti&#10;tSBORAABwB6kK6EDUY6UJuXCzgJi1MQjjJPjlXeF7FAw1HLYj3lXmiJ8WKAoWAAcXirhw8ahrh1b&#10;9nQlsq1DKolwLz7gJNhvcmHgNAIDlX1qXAJAGi435jzHrIoNmZ32bvg4kC6zqLB876P89c98+c94&#10;Hc+9AdAzMlOZIzebfAABjhw4cB0TzUADnANgItg3QKGgMgFml618FR5c5cVOoK+SsDZ5th6oPhsB&#10;0ithgBtBmWdHxCiAMmai0CzRdjhwJk+OCR8bd7eXEW1CmimE0Cph1yzP4rdyBSCP+y2LirSMfyVo&#10;aO8moilOkjnN8doTDkPLXGmdpt9kuuAF4Lu8UUCworupl9MzFsiMfqmipmUTThehghhCwVjPZATj&#10;9ASUsAAKYih5Ri47zxvYB5IJ4EKhjhrdUhmhs5NvNHTm8oPgHgKTBQrWFAIn7gSYfgAAaqICgAKC&#10;hmFilN/aXzH5hjDlbLTDYh35+IQB4EfB3+Tmdh5Fvtwkiq1O2VXMf74jHqkW4GTVAhzlrAKAIk+A&#10;dgcgcAAAWAVbAANAMif9tB8eUGTpLB2BkKUNDEogNAgUMAHASvYqwpRnrb187CNd9w5Z4q+5xTdm&#10;7SxKkB5Ksh0U/hvygBpyIhkh2lvzViCnCl7Kxi4gWtagYgJaIHIoBWGt1Lw10EZqgoz889BfDfCF&#10;QK/YV/C4J/EimMflXVu6kh/oXZIEpPzYzPUGpHCyUsRqMaYsjpkDHwbh7BxlqB5hxGWB5Bvith5h&#10;zCZtuHR8YCrrRkgu5EogHeiDlgKEVgGSlKujDQuctweDH1eEWB4kigDQlkCurzbleNTMbUkC+sSG&#10;XX+F37mFfRIHozjD0h7zd0+DGG1DGFWplZsF2ADi7EsiTgECnK9CTkqiCWHEYzdjpLJnoF2pk2Li&#10;645j5iAAB9AMJAB4PoMgB7ggKgB+hYJgAEBcFAAJhZ/gACvp3QputsAP5zucAAR5PIAAJ7PmHPt9&#10;gB/vx+yGYykCAAAAYEAeUgkGw4Ew0BACEgd8hwAA8VCgABYtDIAAwYQmNAEAAEB1aYTir1yvV+M1&#10;+u2KcWGvvV3PQAOhtugAO1mOQAO9eN8APlwvGUgMB1cB0OzP+hzgA1quAN/2bCV3A2F/VwA4N/Ym&#10;WzOd30Hg8EAAKC4NgAMFAWAAHCsLVcETcAX/F2TXa6M4qu4at2KtYnY5R2PCOtdxSBquBtABouFr&#10;gBzOx03d9veYP2Z4WvYPIZGUgKh4WrYXH9qr9LsTcBAMCza+gPVXy+gICTesX2sUN+9StAwExUNh&#10;EMAAUBkRAAGoPNGDoIgu1a+JS6zXwW2qyoyeR7nqABynedQAG6di5GmdpugAdR8nevyrAUArNgmA&#10;4IAADwHv2FAKg8AANAa04GgMBKNQRBbaQW2TCNir7trIfkhgAeh8HwAByHe5ZqHO4ZwHccoAHYea&#10;OvgogGIaC4HIaDAHgoAAJAaCKkgSBgAAaBEbgUnScgI8rsPgASrR+srZshBk8zzHqxz1P0/0BQM/&#10;MCsjDR2sU+NvQqvT411D0FSFI0lSdKUrS1L0xTNNU3TlO09T9QVDUSYNxUdTVPVFU1VVdWVbV1Xq&#10;4sx/VmgSXAAb53LkYxxGguZ8pQDIHwMEAIs+FAKBAiwFAexlFwbR1ANkjNDrCe58OcdR3nYABrnO&#10;bgAGEb9en2f6ZhiEIUgAFIMhGAARAkDQAAgnyy0PR7KSBWM8q1R6yH6fyZyGfkpnsvVcSkcR5Lcc&#10;p5HbIp8nskp/qsBgCM2CoFRSCQEAciwF46BwEAWAAFgNkYFAPNYDs2As3tafoAozf6Z1mx98LM6U&#10;7uwoc5546wAugmB9H0ABvaMABemEYYAHWdmHAsCz9gzqYAA6DjPgiCMUgKAzygPr4AATNScgMAzV&#10;uwABznbCxlmwZ4AGebxrW4c1vnofuIouhoIgdFIHgLjoNAW/YSAgEyiP1eQITOBYFs2A4Cr6xKZn&#10;ue6X2vJFrLUeJ4xCdZ2nWAB4nkeCFWsu58yQfh8pZgQAH4yaaJwATKMfeqcHyfSXnqea1ZXs2r3i&#10;D4PRgEYQhCAE2J4eh2W2ehwrseZrbmBYGp+EgiiMiwShKnACTkwFC4nQVqLBfNFfM2LDXwmYAHn1&#10;kJnqlBpnZEJgHMtxnnhiJxHwm4+wCkVAyBBFIKwJLMB6BVM4MAHo3BGAlswEwDFWTmdtfi+CvG0X&#10;6qNnBsFnKwhBCGEUI4SKDQatNfJrXzI6LArQhxMx+j6JYP8erER/D4YiPwfBLx+IRAAPseham8Q5&#10;cqqQx4AgDtmAG2NizIwCAKZGAMBRm4lmbAI2Uq54yQq0YAwMfytiYsDH6Pxog/kiLlYGPsdhHR5j&#10;fHAAAew3o3jzeg+4dZbh6DwdKPQeqEh5q2AKBEgoFAUlMAoCN7oEwPrJAKyshQ8kQj0HOXIeY2yQ&#10;D5HSW4AENTVpEAQdIA5lABq0AErSDBtQAndOrBaVhMItD8K0Pcyg8kiD0H2Y8ejAHXlbO85E8oC5&#10;HAMAQZs+yNzNmPAHH0q78IXlXaC7Mr4/pUmEZ8VaWDI2IoGIe8gAYKzRgKBEfsBwFDBj1QsPIao0&#10;y7jgHCVcd7DgAjzYiANIjryZmJYHKk7q/ItABgCasA68SdgqKSDAF5TQrg3ZIZ57xXE5qITwWRRJ&#10;r0+D4HqkgeA53SjsGeXIdQtBsxwGyR1mMGZqGtH87RPtKkGFWnubZOhWzoTIoeAo1gFAVIGA4E8F&#10;a8gYmfAIBFG4ATUqYg6pke0RR0jvdCNscaHRmDYnUNkcY3gADpHcW4erEDVvfq7BRtCcTvniZzNM&#10;w1D3Zs8AHEo1hWCrPfPWe17ycitIIAE5EAAFQGkFBOBcD4AATgVA6AAEgEyEsbIqwAl6/4vS6VIv&#10;pIJkT1xaPGX0fI+2BjuHsWocA8TljSHbVYdI9y9D/PK7Mm4BQBNmAsAoiNgVkggAgQkDKMzSJtrK&#10;a+Daz160TWeRkeo92IjmHgtsbg6xxgAGoOk4Y7Y8k5KxXkBaKQRATsGgQhIFpxmkeqACJJ5T1FXt&#10;8oy3iQYS3nqMvo21EVEo9MVTGiN8E9W7vRfW+1978X5v1fu/RuFG38wBgHAWA8CX9K47pog8B6Eo&#10;G6rkAAyxztzH0P4llgXkAhAkUhFZCWQsjvlSaFajF7J/Tq+NnI8B5koHAOe5K3UOjOHMceK55Qcg&#10;lBmuoDTyAM3bAYjZ26PDCLUvGZDIa+rLtEHcPUvQ4x4FuGqOyqw62Cp3AcAVkbgiGgWAYmQCYC1m&#10;TAIqAc9BJTyI4PPFov5QzJmPHuPwl49x+pIHsPtJA+YyQ/jGTSfdb8xgGiuRIAZPAD13JSPglg+x&#10;1IWHHG4AAzBpNzqW6UAgDGOk6M22U8oCWxFRAamcCgEyIgaAyvFrSZNNE8HRUwAAxRrDMAANgdBd&#10;h2D7L0P2UaaAHk/AcARkYDx8o3AKPkn7eCIppTIBsDhEQLgWJ+BRecP7MJJHK6UdLzXRDyQsPAd5&#10;JB34OMKTPT5DTMrMAbFO7wBieHsL7Fds0U9Ltg3QTxIZM8Flq0S6EcI5bkl8KGCQEZ/wG6afcO5E&#10;I+sUkpd4aBqgLgdg9ry8Q76/L6J1TxfSD2JLyJ94y7DNiRByDzHmAAao6ELDI2qAAXw5yOjkHwzY&#10;BLHQJAOTICMCqYAagTWYEsCaNwUAM0yAQq1qjFvrt50NSVE8ioN4tgXpnTenKpUIs/iVEqWkwVsP&#10;sezER9DrdCPscM7R8DoLcPcdzDh7baIUPAvVFi1D5uESHuAAa5boRuAdxrYQHoptcRG1yYAEAUTB&#10;oHeVl3Xj2QkPoeLpR9RBIFcGH4+nVOrdfwcfg6XQj94I6+Pjr+3u5zqrSzBGQByCKSCQEgAAIggP&#10;+BL1ROQIMdluS8eQ5hzIeGgM4AA7hwVW20R2L7RAFolNIy0pMWkbkZAE0FoDtpduyNbQ+sp0ppFD&#10;H4WFJBj0JGPHg7CTeebLsDruZvvaaALkNAkBdeIB1/uvHJO0t7DgDxFnowMr7aDFFhZizbuRDopG&#10;rA0r+ASBmxuAQA6sG00L6H6kgLmGypCHkHGHEk2HYQsH+6yIkLCAMH+mQnqi4/WTsMKKGgCIaAOK&#10;UXlAEKaCsCAZIBYRgO+NaNkO2qOUiUIIyjIYGs2SQHeGiLcHIFgGodEGmOWIUfa+qJgNYfGdmvdB&#10;eOk/uTsyDCaz0JwdiAIfaAgBGIKA+COcOAoBmsGAOA+TIAGM0Ug6SUwOgJmh2aIHWHcdCG0HIQ6G&#10;oG6pCqiGiOQHYLcTqKyJK6EL4rIOyZ+XspKgqOuL6OuL2OyzGTetONYpSIya4mIAYJ+A+AkP2BkA&#10;09OA6u6AUH8YiAEHy5CosdKSOLUJcJYYAaIlSJmL+JuiuRuiuIq3QIqMEL6HwaCHSHyQkG6HsW2H&#10;Y8kgAf+zGZgJuAS14M4SyAAwwKQBWAw9OAyAWTIgmmgX3CeokxGLKdjAyMeHQHiW2GeHKpCG8HaL&#10;kHYHqRCAQ3QAABKAkRguwNAAcIigaTOggisQQMjD9Bgg+6fHyLAWkZyyI4uxAvIg2X6v+vXH1INI&#10;PIRITIUwEv9IXIdIfIhIihKQgQkHIHcJJHASkGsHejeciJuBeA0cOBGAmKQYwTIRIJ4hYT26U41J&#10;XIKHac61eHGJAGuHMqsGuHaLsAUPuAACABQBwP4A0XaAkXoASa4vZHwogvUXupKpMNuR+IyHis2A&#10;AHAHeSkG+22AAG4HgLk9iRiAWIaA2tsA6AcP2AqumTQigI0ZcK8ZqnsYGHwzuh2JYlsYiHkosfdL&#10;wouOccsJYHyH8jLAy4izIPKps0Ez+AQkaJSdOH8HSOXIuOWHAHKOXLuYGAGu6lgKsWuOcYAJmTeJ&#10;uAgMyaqA0M+Ao5qZI06IMHuJQGeHAOOHIHkOWHsAGaIkaPKAiy8ryAMY63EJgHoIqHSHUL6jIbMA&#10;YAYIqAaAcJ4AeAYJ4H6luaZHGSKyUzwI6c4LkHOHMJAASzEXUBQp6A+A4KQAkAkRScaIqPaJua+J&#10;5J2mMmGJzPeVmIys2YiHGHILkGgGonUHa26eS4FGwk2HkL0z8JuAy2WAAeMeQBQBYNGAqagsfIKU&#10;cX4Tu6XH+oo/whUhUR+R2Hm0MOQ8SAAGgHQdCFyHGSkGeHeQkHQlgjgAMcYAgIaBk0+AACoS8AAB&#10;tKIRiAQL6AaAKKsSupi4pKdCPKaxFBcUW6TDJIlSXSYwA6jCOLG4sIzM6JCfgH0HfFC9ok2HEnaH&#10;oG4W+HmHKSkHmHYdCdIkidGjgWudejMpO3Yu8AQIqTMIqAVOMTQAcY6umIKAcAsIakaM2H6dy8mQ&#10;kH27QHw5Ak3AqHsSOAA5adadOACHo5CAC8IKzR+rCa7MGXK9FTieTQdU8nEAwXiAKesJCAMKGHob&#10;WLWGuGqquHJAgHVJipSL6AiAoQMAjTsAkQQAQ8kAGJOKvUgi+QdCirTKdQmpcK0ZgKsHummHk/Wl&#10;oJmHql0AEAgIicMBO9Q9aWKKQAKlqG4JAH4HFAgACkyJSHk5ClK/BMEizCedigyNUAIAsQMASBOo&#10;IAHU+YmKGtIJQHeHIuSQqnPTS8eKSAOJuAWOsAUaCAHOgOgJfAyOjMEAIAO0q9SNIBeoOAoCUB8T&#10;QBWe6AEAWIqtXJSzGQSvFGq4zCaZzKgK3PkJaMeHeGuOWHCFjVaHeGe9qH6HY+vLie8MBDzGnCav&#10;eURQwojLaK3U3SqJmAcA2Y6A6B0r+AuBosGAbJAI0y1QzQtKTazaxaAhUWsOcqWdCGwOEAAGMGkG&#10;aAAG2HELsySRDFoJYPZR+rs/2KyMG+gK0PopKMEgsTksmrirjbwKGAYAWTOAuAiIaBEAgTABSAiI&#10;iIKcuHgSkHvTIIVOodYOcswjKl0lG+QOsPIbMiu0uTaPYJulUlzDSh0fcmmH2iwH4rWIUzG7kRvO&#10;4cCWKAABeA2oIA6AgXix6ZZZIOkgpaLGqvaJxDNUahkVvHDbKHBDoHM2xLWPKWCIaBeAyKYWIIS3&#10;KZHQJa1ZRJZJbSavsMoMaZlMEdcZsOuKGAIbQL+PXH7A8t1e8T/QrfDfrftfvfwvrIbfzf5f7f9I&#10;ULCSoRCGsbqaLKsLWHwRCAcu6BsA4p6BDdsAcx9I9e7fkhRIAT1IIHWHiYcGqHCGwW4HOQ6G2HiL&#10;lOYWYCKBQB0P4AuXaAW4EAMzLgw4wNsvcXsLCVLLcHOHmYcGhG8AAHEHmjxE2TCASWYBaApEuAcQ&#10;NObTlKOvDEEMWyOINOoHUHoI6HLcoHXiu9yfkSKHs5CuCOcwQh+l0XxEINWOtgoPaPKALKOAISIA&#10;DXOJDQ8JkJwZSJ+S+NOKwJuHmHgJQN4I6aaW2jGJmesZA9eNIAiWYH5AwaY7OAAHk8XUbMAKix8A&#10;/iWXcAksGBOAwP+AOACZGHOHQJYHKHOQkHAHIL0Hcf2h+zsJyQROYRuaytYAwL6HoHsOWGqGrbRY&#10;KL6ByBqoUBIBEXagIJ+00M2O8Z2q6JvfbEMVIZkSIdGJRlGLcG6HAjeGsGwpDTESkd4LUA0AuQMB&#10;1nIP4BRWxnEIbTnQhQ2+iQSmqJKOsOyU3hxSLQjCeUNTYzYd0AAHG4OGa8sAAGVoCGKHQYcHCHxB&#10;oAUTIA9caAAB+AxnGu1RuAibMA7R2KreEvI4oyE41ffaLDHgrf/pHpIUnIJfBgyh+mUHvMck2G6Q&#10;6HiGiGkIMksLmkm/edCHamUf2OcHm8gh+MpZEJLJ4AREgeSAVTk02ASOkATQ8AYbRgWIqNTFXjsO&#10;Y8KczQ8HeH2JYHkH2aIHmJqH0JqaAJmgmKszFYNqMnGIaNSiU7eAGh2JTYU/2z8Iqn8PKtNM06wd&#10;EN4YI3szoJSAoNOA4BcBiTDQeAQXKNWHcI6H692NWacJLOeJSsdnsdvnnZVH7BoK4lkuAoeHpjcI&#10;kBHEuB+CKryBSNGAW1AIcaGdEHCjeHiGxhAHk9u/YnaAS4SAJn5HqocJhXcMglKKutwAaWYHyiwH&#10;mSIHhTWj0L1LuSQHrYjHOAnqMAptCAmVoASnreTYeOeWmz+15mOBAeQAiBqxuAcBUXSAQBAr+ANU&#10;+ikw9tCVKg0ogfKvUt4VKHeQxiAFypCHYGaLkHyG8JQH9p8Jg6E7kvMfMvkT4T4OpLaK0YAMedWJ&#10;mYyIqA0BSTAAsBoKQAoCAXaATC/CdKVSKpi6I6NKUhSxClQK4ZnUbq8LWjuAAGmG/hAGqG7hAGmG&#10;60hG2JCpKMjblman6bRmVx9KbeCQUujmUpVPTD0Yu7ysAAqISA5owAkI4JwYULeHZm9i8wmL6MnE&#10;IZcMivAJTWHAyJYJhMtQmViYHSmdeAEi9DytWbMH8TaH24FkasSAOIq5iISBGA1WwA49YItkzJ2Y&#10;6oAiyPcujBbaBgu/w+teSHaHmL0G2HWjeGQHHpmfeYiA+AmXiBIAoRgtgryTGzIZ4bRJVflvtQrf&#10;ppKWjH9QAX+MeHtp+HgHuLUdgMtMUZQmIx8rhWGMWYn1ZxHhn1b2L2N2P2QQclP2T2Z2b2cUE/uN&#10;idiHKHiQsGYG/B8HHywHy1uS8TBgap6RWP3rRnfpAQZpOfRxTa3g3g7g/hCQ6G1hKXkAYWYCEBQB&#10;zhYP+M0ZGZatP3MUpDILCJkYGSMOcHCHe9qGYxiSmHwL1e0RUAgQMBgAse7GaTAPHHsmiVp1wLmH&#10;oL0HDIvn6HeLd20OWHVAUiCL0uCQkcwVqh4lNqCLDEFmX19dIJTqDtbR8KsggIrEgWZca8CzLm+9&#10;yfqqu0Sjg8djcL6AM3N3ow9YLUal2+qnul0AuAWILGUe6BSA4XaBOA4P+TYTOHas0VuHGRCGpZjb&#10;THAOQHM5CZQPKBaXXHRCsKIA0Ruc49qGWGOaWNYAAB2B3Y2e4cOAdOYbIbMxD3St+Nadcj6QkGwG&#10;2W+F4F+F+1fpqqSYjPEKQCACICFQQBKP+rWO2MklMxATm3WzH36bCrk0G0EzLVPFXHoZ/QsfVJXn&#10;tEAK+HlUEYSdKGmc+AAGIHG9qf0f5dcJ6WYuqQMBeAmTIBwAkJ4BOZKrzO6Ae6AeSMGL+t2Mog0U&#10;f2FxV3/2f/Bfz3R+8hUjMYGh7L5lGdEGyOOHfl2LeGnpmHbmwquuKLm8Nkidsf8NVHMIAAAGDAcA&#10;AWEQoAASEAhBgbBQOAwGAAE93vFHi7wAAHU6oE9nsAAJGwABgGAQACADEwPJAI/o2/H2/QA8n0+g&#10;A834/JqAJ5OJg/QFGwKCZaCwfDQiGQ2AAwJRMAAYCgZG3g8gA/na7QA+XM5gA/Xe8Yo9p4AX7NAC&#10;An/PqyAHs/p487CAHeApQCBCIQAHyEQwAEr3ApI/XU6QA9Wm0p84nCAAK8I0Anw+MJMJRbbbKABb&#10;YEAc5JNBG36/7a/H9MH0BwMAHwDwfUhcMQAICWUcCLBcAAOCwXYX3OHk6XWAHY220AHSx2RiWs1o&#10;o5ceBXnZIjQ4nKH9nM8AAC/s1prDnnpnnU/5o8c49olPgPLakDQACqSAAmEQiANjQwY8Xg3h5Mmq&#10;7On0yz0M2tbvAMkYDAmCSUg8vgEhEESFBIEb5g8D75g0DTeAiCaNve7z2tGkiNs3E8UI2zMVO9Fx&#10;5HK/5xmQb4AHaZZyAAehoI8fZ1JCyChpElDQxPFLuySkh/tDJiKRczshn6fjTn4mgEASArAguqoL&#10;hgDIAAyI4TgABwUgq7wDy0z8lxZFbQyNFQAu7KEXzrF06TunJ7HoAByHWc4AGycLkmWaxoAAbxyH&#10;A4x7P+fKZIE9oBUmASh0socTLXBETzg7zRrwjYFAOBQAAgBrYg0Bj5BMB4EAAhKQgIecdH2er/nk&#10;e6cH0fyJgEA79gKqoBgMBKKWIz6RtMmh+1szp+HysJ/V3ArXHurCbnqrJ/MsvCaAIAaRgEAqRn8A&#10;0tH+ArW3NLTfIaDAJA6AALAipoKAeDD5gVB9iVLcdX3DLSVy1SjWrXgQB4JX6BAEkZ5MrPx3HYAB&#10;tHVRhmnQbDvSGGIOBUAAUAvDYOAeC4AAaBFSztPVOzxI7OyhIs9Tjlma5tm+cZznWd5s0zNH8mh6&#10;HwkJ2skAB1nkrh1HkdwAH2f6YAaBqqgkBz8g0B80AeBT5ANSjPyG0cU53FOaZ5s+0bTtW17Ztu3b&#10;fuG47lue6bru277xKGfTzvO+79v/AcDwXB8Jwu8yS1KwysABwHdHRhm+Z6OHsjQGVWvoJTAGIMTJ&#10;VSE01lezTrJU3RVOjOdFPR2wDQRxm2ABrnPGxqHXG2U2MHwTBoAAUg1CoLAU/MspbmWb750eWzuz&#10;h6HukJzHejxuHbHRqnabq6pgEwLQ2EYJKaD4HXzVyqtB1E4n0fZ9gAeJ7LocJ3rAaRyuScR3HQu0&#10;+AAi0+n2eyLrQfUcGAL6TXLNW2TQtiCEioJAGpZT7NGoEUQSARhpIgCJaAIaxSREzUltLSTR9D6k&#10;rE0TcWslClkWkwH20AwhGwErhAACEDCGwegrBu7wDgJVYAPQegs1r6CYDuHeSEcI5GmjYG0cUZw0&#10;TEFTNaEYIcOgUglTQAgBBQx0jjRsMgXguywpTAADMHoPS+gkh0qs+S6k1vIRc2Yzx4C2mpJoNsb6&#10;NhejAF+oIbz1x7D9WiBEC6DwWg0N2A5ej6x7l0V0tFoBNGoEwU/Bs3gBDWgJisqYBJvwIAIIKBM+&#10;iplgMnAQb8iLAjRJHb4dxlaeU5s1dQTFxI9n0OTW0N2IQABnDraaL4dBGhvj6JQPoBhCQIALIaCV&#10;UYAAVANWMDACKrwTALS0B0iKZU1vlZWZ2VLqW0GedO2OU7hpxTjnJOWczOHjvJb0zFmA+h5p9HoO&#10;Qcr6xrDVRuMYYzRxsjXOUOkxA6GmS0MSqEAYCz5ALAoBYAAFQPAgXmB+hwFQQIVAeBahQCjfGdHi&#10;WQeo1p+D0G468eY4EbDxYkjdao/TOMoVeq5V4FJKEpO2WEeq0YQv6Lk/qAx7CeACAibEBwIkMAWB&#10;WbsDwNgcEGAkmgfBY0djhRsO8aaiB8jgUYAQdjTQBD1IuWgmEj1pE8H3A09xRwVApAABwJoTlTAr&#10;Y+ASjBcB2HFHQNBRA8xqDUadPskQ62JkqLaSeSDMETgCsGqEfyQ2gVfcWAEBa/gNgcZODIGqYQlB&#10;NTKCZj4AVwTaJgtBaLjn7jjGgdAdYzlEDyGWMcgUWT7AELbFc7SbUUTeNKtIjY8lQjnAKRMepsCR&#10;AZXyAwDSYHvFNAgBZkwDgJIhAGPRbVHToD7G2Nk7w4VGABHgWQtlhSNqhJKmsA6r1TEFAHRYgwJY&#10;dAXBkDJMsZiSgYQ8AMBSpUTMvTjK2Nqeh6jvW0OsbZiB2DNnmOsXw3n9DgP+w1sJQ0nOmb0kZFrZ&#10;kWp4jeP0mABIKHzAOUMCgKCEgeCQmQCQLkwAEAsb8AQCTWorSRNnGCLJ0zsZ08dKZPB7j5MsOcdb&#10;9xqjeY0NTIAABpDdOgOkeLEyRKZPaAVr6mGNmZlaptJ9tYTwMYSfYBpDQRgWKaBwBBbQLD6HEfMf&#10;RXB/j7WiAEA5DUGpkIWhsBchjeAJNiwFY52UEmdJg0B9Rcn1D4JuAAd2SQADiHSjYdA7Z5jvHoj4&#10;fBWADj+fUAbShkB/k4AKWhIRNAFAFS0A8BKpQHSZKk1wlICD5AElGSXVq6lSgDASVUAoCD8gDzaQ&#10;IBGbs7ElIW+sfL6mKkeG3owAA2x4DjIMAlYwOQQgvAACcCwHlTaqJTTFO+M42p5xm6mbk59wM5ka&#10;AAfS0AADjHQWAZo2RpsUHKowdY8Tij8JGfoCiDwPAZskC4DxUQPgUKaBMBBsXhnewekbbSctw8L4&#10;Zw3h3D+IcR4ltln3E+LcX4xxnjXF0rE8f8Rcbo7dlDEHENEAA8J3VpAmmAEgE15ApAmXwCkn0Vsz&#10;5qnLhNtHS7fSgPEepdBxjrR0NgcyNhnDkY0PtIYKwQAkAACICq8gMgORC+MkXVyTkTU6ZwvDqeK9&#10;fO7fdFw8B7FYHAOrZQ3x4FgHCPR+6o1SgxAzWgEfAF5vBPmAV4hnIOk+LTyd9u5x4v3G+44AA2B0&#10;mPHcPQ/5IyRgFkgAS27TiaPpxwPlaI8x8LaHsPgi4+B8kX3LIw8XFVMulH/eA0bMk5mhMwSsgWGy&#10;Vq+hgkyN8cXExy78TQuRPNN6hWFMoD6ZAjA3CAAAEwHkMKjJaRI7KLyLE4HWO0ulHlAi+GE6+KxI&#10;wqBRvcCsE6+TQjmG4NwAAyxcC1J9AQFoQPjgcBIVGUZv2EymnXftO5MieD1JAAAbiqAAAYgZg5oc&#10;C1wfjTYlICJUrgChQAJrxo6kwuB5pxQnjipmSCgibUAlpUZYwByjICIBg2IC4BohICq5g+wBg/Jr&#10;YgoBrVg3iGAk6BZIbGB47hBl5OSCAjZSB9R9gkKXIrgVobzMoZAeRaIc4AQhofYAhYwDBdQvoBQ1&#10;oFLURkABxV4EgBg1oDTFg+wkxMok43igg7hmhOLhMHIzsGy/LjcNUNcNhuEGplz/DsAmge4c4sAd&#10;gZ4xgdoZgZpo4ZQZIjgcLBAdDzxG49AnJcggQCJB5eJDYC4EAvh3xDCGZCqhjai+plT/ofCqxG4Z&#10;QZg4yjxo4cwx4dYd5podJaofwow+wCpNACbZgwKEgBjYIyAepAzQZKYmAfAf7/ZbgigDBkwCIGK9&#10;wC4GqG4DgHQHg+YC5fJa4ugd78oAAc4ZAYonIaoxgf4chHQAa7YyC24AZxK3BhhBQo69ShYIIH5M&#10;oGAGA3hDQrpxJ6yqIaqeweQZsTwfkAABKjYkTNRT717GQjawb1LviSBxbWRYwAoDBfIBoGB3YCgJ&#10;AJYqQFIFY7wBAlphreokjxhPoc4bwsAcwZhRAcwXQW5pwbpjQCgf4kIBbTiE8gDBw8QuSDxxIe6S&#10;wuwCohIf4EBeQBoFBMgCMR5WADZMAB4CZNABIBwgofgeIrAdoajdoeYaJRAfAZ8Pgf4cosAAgmY7&#10;w8Dmo8Cz5xIfsVQfre4hQDheQCis4wIFBj5MytABQDBMAAMipEkjEMzGJOr0InAeYdYugdYaKeYc&#10;4WifgeQbBibNKb0gCsib62qcJF7F51KwZTozw76wKCICQEAgoDoHwvgCwGIpoBIEwhIAoCQ35O0x&#10;7hR0rm7CEHDGpli/Qebn4AAcodQsAawb66wY4agZwAAbp2SRBPofKnK3pS6CqEy78ya740Yk4kYB&#10;ZUg/QBwhoDZqwAAEYhihYf4sgBAeBRAAwfpPoAQBZfIBICjpwBoDR3cEhDAgghK8ZlSBwzRpyFgn&#10;asQfgnAfLQYepaodR6BRIczBAcrwzxY4rHQrE7oywA0fgAwfgkLSZaIA7NI3guqK4mABSzoB0J0K&#10;Alpc5V6C5LQiQ1pYkiwAzWiULVjNwBghqTIhoegoU3geDoAepPocwfhbQCCioAAHoEa9wEblza9D&#10;xr50TnI0TGaVh5UNrhz0Ai8Ugrga5QgAAYYZ4ZZxi1z2wihLI3gB434C4CqhQE4DxCoEZkU6h7w+&#10;zgYz7551FIU1NI9NlNtN1N9OENpvdONOlOtO1O6crQS0IeQ/4bYdzZQZgdCfhaJ9QFICxCoEgCSy&#10;R8BMEKs0s1aNk1hnrGhnLYInAeAegsgbgdBRgZAbYxgc4eppohYqoCc6wDYCBNACQBQhoBoopIVE&#10;BF4k47BEpULio1LPqFkrxFi2cf7wArAcIdgsAdVUQnIfwi4CUFIAAFoC5MgEQCKyUVw+TT41ovAt&#10;ofZSLnwugcQeIxAaodjBAcweRiYeYizvIloDzOgCzX8LBYz570BaIeIegujJArgc4dojwcbYwd1P&#10;h/T0KA5IRTL1b1JFSwa/SOCCSBYkkGaCDB8mFXUrjDD3zFZUwAohIFgEEiYJAHUdAFIEKhzUE4h4&#10;rciWajZbQaYapGwWgXI5pcgiYKgKAHwAAFYFJDaBolAdikIAAaoXMkg9AmAFAIYwBzgFAkRLAijD&#10;Uu6wjmsGxNyjdYAcTMobAcB64aAcSewdYfU7ICIgsF5pwfQi4iwkLn5bQfb0DPiRwzw7CB5hgidD&#10;rV0DYBg34pIhpehEIC4CahVVBkwEACBfICrX7gqCkjBtZvjB55LDCz7DAAAagdgjQVwbzBAYgdxb&#10;QbcsJHZXowItwBSByzgloCTUaGIB4qsKQ34GhVwAAEiaRebDo+YAhJs1DnROsMVNdPF2129N0Msg&#10;E+UfgeIbBjQc4XAXRo4Zs3YdocTeAdppodY4LcgBhYwA64peYE9ooEYGgGxML+IAAhAhNVg2JYo3&#10;4fgdgrgd4Z5yQdwaEPIabkwdQcrZQdAeorAd5SIfBBIBVLgAADoFCtAB6DQAQcqeYAod4jQA7zAy&#10;FbAkRKgrNxYfIfonAA4DgpoCQHYHY+wG17ACkYQ3i9DG4uwb5RgcYYoYY40qhHYbCfgAMUpk5cYk&#10;pF4tB9UyiCQoYAwCA/IA4EDagBgFwFt7YHcdAA8dqRwmor8aIZ0PgeiqYrKeogQdhiYA6zsL4t8+&#10;Fhbvgzjv4lZS8uYBQFFooCQIwJhk4GC9wBC4QkSjJNw4L/Zh8aIaQ6AbAWAWgnIaM3YBgeYsABVs&#10;AlIAVEFgjDCDw1ArKxoCghIAwGEiYBYF43YCQGQ2gBgDqyQA8mqDIlrDRLQfTHSuRiYdwxY5QXYX&#10;J/UUAA4eQugAYfB9Tm7rgoYftuTcgDKhQfwqYyCSAB4DxeUY+CoB4FKtAA0uAgSuJ4rsJ4wkixdr&#10;4ngdwax+4cIWSvQdoaRQIfgdpaIfoe6r7JwzrrTms5DCbCBOMgNpaEsgCOOBABwChYwDYFihQCwG&#10;TgIHRDeCA/KCVXkxtNadOYJI6/WFxll3QmIndfwywcc2jIgbSvTIo6DH66xpArhcYib5wjcL7sQj&#10;bDQ1oBYAxV4DIChfIFADytADoBxUoCIfQjwA4ehRgf+Y4yDVoCIEYIRMoDLaB4OSABZB+iS74oZp&#10;4mAe95oeYfJPpXJbTzRbR5hbQeIfJbTR0pgehpoeIfBPsXQywngnjySBCnKwynqMDyTTRSMrJaIB&#10;o0YC0JwByVrSws8fhZonAtIyw1LNZmDDQlmiohTWZp1V5iY1oeAAo+Qd4g5WACpDDZwGd/JeoyBB&#10;KbDr1ShJefadWb+ed3BugtodgeArgagb45IaIbY6AZwa4xgnZ9QE4EKHQCEpFYz0Teuu5V4DoCZf&#10;IGYDitAD4B5MABMF0DGelSF2syRnCbkN+xm3W3e3m3pvFOe324O4W4dOFcokNAB+56R6geB6+hoF&#10;4DNotRKyQC4BRELT4+FIJ0zsNkdSb/EG92LDCECAgcgdh+4Z4b46AcIeB+4eUlI7y3pUwBYqoBg3&#10;o+et4iI1t14lCBokZcIkabFW73Lv48CRxBKOKbQtpoQkJpYrgeYfRIN14/TObp4CDagDChCTA3++&#10;hV4BFpJ9AnBpYjQcYeAxAbTZJHePIB9EYpwBhB4EtRQp0EgqU5wvAiYm5aIeQexbQdhpM2QdoxAb&#10;611ABQOx5pokFsqPxbYzCb1gjbO76cLPpmExErY0g8SbBcAvIAY2IBoARDwEgC6HQHAF42gEwEDg&#10;ICXDgBD5+fjjzztxgaz8wWIWoXnBAAAJYJIINmYFBCsipLQeKOrY4XIXAsNcwEQHCG4ChCgyABw2&#10;KuD+jvQ7yzqSLnaDzv4ypaIcwdBQONqezAIx4cofI4oeoAZ9RYRUuzYuwdpibsorB/qRmBGKZ0JF&#10;9gSE6sizjx+LQBpUopI2Le5NADujAACKjagDgCJfICwBhENRxIRXzPc1rbLKT+4bAd4/4VgbhGwY&#10;odgugbQfglpJgiYEQAmqJmAdQfQoYfKzluF/Kx4AAF4CAqoFbUt1MLBMLT8LyFzrW/Ux01xFCV+4&#10;nf/gBwOfbNQywe4d4rgd18wAAcwWeOIdV9LQh1geSMEml6ADJDwC4FgFgAADYFw3YEIGOv4Cssw3&#10;gBRYyBJpx/wmoa5jQcwXoXwjgZ14wcTBGx4jQdbS4fV0IBF/B7zagDKoQlKMAfIaqvQfwdRQIAaM&#10;AA9xYBNggAeBRZp9QA8ZY/WRhUwGY2gB4GmMayPSIkYd6kjQ4XqPIdUerk4bi6wf9ftVw1olQoby&#10;AmnpQzcrhhrrSS4BQEyHQCYIAImMK9wBYDzajQQywcmTkPQZRHYYYYQzocjZQBqGHCMM/aOfJFSE&#10;gzuIQmAAuR5UwHKMgB6yhk/jQ3gC5kxY+QKFQe4ywdIaafgawV79UO8TwAgd6eYBDzeFYltDxaWP&#10;7Pt5uXhMACAHB3YCXQ5eYHQHMsoprg1SDcZ9J9QdvopRIWQWB9YZxyQA4jokSrjg3ZrrgzO0ArID&#10;5eUsJYwfleY3gBwqoCwqEtVosnhj4BC+QkS8ehzrTnjFxPAlHP4rggDgXjWADrZrkAD2bjyAD6eL&#10;6AD/AwDAAAAQBiIBf0VjgBf8YjIAf0gjkdjj/iMpkshfz+lD8fr8AAJBQFAAWDQMAAXFwZAAYIIk&#10;AANEwVAADBgHAABAsUiskk8rqMop9LlVPqkmqFSqNSrdSeDzhjgczjADUbsEY7SZYAbzpcQAfD8i&#10;EjjYDvAAAgFmwIAtKBoKnQUB4SAAgDAeAArEApAAUAb5iLnZsid7dir6doABQRDoACoqJ0zC4rpY&#10;GBEiAIChr9fdyf2Ser6yTzfD2ADwekMeD3eYAeL2egAeT437224A2eSyT9AD9jUVA0Yf8Xq1YktU&#10;lsVmMWfcQAXfAAPAMUDwHBePAc2Bz/u78yW03D63wAfj4ePPfj1iL9ySPNeAR/ucfYAowe4BAIuQ&#10;FAe+wIA00ANBUAAXhIHQAA2CQQKO9aLAEpyuIqrKSq3EaqK+rzsq5FEQxbF0XxhGMZRnGkYJQcZ1&#10;HOABirYABoG0agAGycbMAgBYHAAIgah6AAMgqC4AHcej8nUex4AAcx9HcoYGPSGAOscEoKs+CwFM&#10;MmrUoxNUDRFEUWK7EkaK/EaTRrO07zxPM9T3Pk+z9P9AUDQVB0JQtDUPEJ/0VOlEUbR1H0hSNJUn&#10;SlK0tGkpPybR0nCABunecoAHCesdAWBAFAAG4MtMEQIg2AAIASBoAAMvc2q4lERzZOMZ0Y68VV8k&#10;FFJE7Z5OEAByngdMsHcdQAHGeJ0SieqGLmiB+QGpYBtYvFuOtD9uLy6rWJUlqNuejdFqqldzNamR&#10;7v8lKUAGidaAEmwEgGBKZgLfYGATfdYp0CYEQbdp0nodgAHaezfnmfb+AaAz0hOCLFA6B4LMeBYI&#10;qGA9ULwikDIxdp9H65x9H2yVjOGdZ5YVHBzAAbRyG8ABxHXUJ2HgdblOSq7rzZXcBKq1iUJIlFzo&#10;jYdFOdRSNn67YDAKAwAAkBkkAYAgKJmfrPgcA4MNACKjBGD0oBgFeNAsCr0pJkp+NeaxsmyABals&#10;XIAHy2gAB6HgdgAEwShKAAIgbWZ6nIhBtF0W+9HTZYLg1CFXJ8BYMVeBIL7EA4Ja4AoGJ0vSnAFc&#10;iQHqercchZZsnAzBlGwZ4AHOerNgECrUn4AaUHuejcHueT+HqeKGHye57ufqMRROjrqJBcirdMqq&#10;MdK1gCAM1gCgQpQFAW9IJAmCcMAwDgABCDDPhQC4RQwCONAiA1ZgPDugTrF06RNONdmqd8rlUNsb&#10;4ABjDuP4OQfyqAMqnAAEwCxSgJgDI2N84IABtj0HwzM2ZxCLAAVMrMDYDydAvAgkgFysQAAtAaTY&#10;DYCDWAJOsAVN79iTvMhkpeG0N4cQ5h0nxYKvSqD3HglseA3BtMLGYZUdIvBegAHZEQ3I+jcD9AaT&#10;oBQIARmPBaC58wOELgXBKCaDj4AAMfVQuAAA+x5MOG8OBhYzxnAAHSL0X4AB1DbGwwt4AAB5t8Hs&#10;S4AACAMk+A4DQG7hQOPlAagkkQ6VpDzjcQmRkZzogDTYA48qtCsj6I2AQBC+wEAUKMA0FaEwKBDC&#10;ATMExQh/PeOAN6AI5RZiziZI8eY71nHwgu1MvoA0FANI/GMfquY/HuXSR6McoAAAMBYC08YMwamP&#10;B2DwiLhyCjfgCOoZpbRzi6FxGcb5mAIulj+SQqBrEDFUOqRZc8wWoD+NeAMByDQEAeQ2A4GQNDQB&#10;GCLMkEoJylq2H6PgyQ9h1LLHYNEaKohcC6IKNYapyh4mbAIeICIAWqr7QUS41g/mTn2eMrSZAEAY&#10;gvAABMHMhSgSniqYoj5WVGToj8OsbMRRuCyFilEZYyi9DlIQAQeRwyKNVnMRGjhegJMdAOChwgAQ&#10;MMaH0AkpVATJEFWWAwCLXAMg9SYA8FJpgEAXSgAKVhS1ckrTUSul5GB6DoIYOYZ8bJsEIHcMpmQ9&#10;xzm4L0goo7ziqLkPcsJNqdDrVol+sAkSwx+HbKaawwKCgKAjMMBwH8VwJAtJ8AljBRwHmpXWdd/J&#10;S7ALyK9WdFRIazJ6H2PwmTqTcDeHKXEZI1C2jWG+NtZA7kdDzHybgvaCgHGCJ2BAowHScAABEBsD&#10;4AAOgVbEBUBz4gBDzLMOsaotDnjzZkA19wAAHAYQmBAEM0h/gNQgPIfbyB3j4IYO2PI748jwHsQx&#10;lhxHUAAd8fwe0UG9UfZURA1ZGACgKowAmoQBCKRmIuSBXauyTzGI8dolD8FUAhAcxoEAC2uAbTNM&#10;lDo+zxMqNwPYex+bdkMvOcMeo82ej0HcWY3aOh8D0Z6XomQCAIGGAsBtCYJQUBDMeBkFitAFPil5&#10;ZxXit7T2lyTDvJilhvjmLiLsZQwwADSLSQUeKzgN45AAE8H4SQAAjA0CEADx3kDiHczIZw4kgjzH&#10;68gDbmLjAXfKCkCiG0ymGAJJc1j0kYrDyWjFOaK8m6F0NofRGidFaLUOotX2jNIaR0lpPSmklcrD&#10;HRREAA0Rxt1G+PBmQ7x/HDAoxwAAOQNmmBCBBzJqEOFO0em5F0MSpQ9Vw/W0ityYEygsbgdo80rj&#10;lHetIdI8ohH1HuPuC5r2nYOW+t9cTQpfrqmIVGs67bVLvH6RAeY/DcGrIqqZVD80FHuz69E6ytWq&#10;gLX7YclBDzhrpM4AZfYHMKgABYBXMgGgGlGL8UrAyICvwxH2a6+w93VDwWcN0cqnRvDnLiN8dRcR&#10;1DvYUPbhDej4EieaRVkUG3oMkhnpc5xLWnEpOcRVq4EMwvoJuAx8oCR/qvH8Pg9LxCZAPAcvsFgK&#10;GNAYbaRbcDTT7D/MkOEcQ3EdjFGE8kmQNQayFcFGDoBRh+jwSuOMZIyMyjlVCvklACJOxjAiYYAY&#10;EGOqwuhzoiz3QAPaKVLo3I8FNDc6UNlmoABrjrZsPIATyAFgXSQ08AA7x0pbHqO9avGD7WprIrnB&#10;U4rPJs5Cr9OBKsHZ7L0Xwmc1HwPiA6Bkz4KgPFCBIBZi4EEoAQAOkh7CCiLvQhrrdYJWSQDUHcfk&#10;UkAAADMvYwspAAAUdsDAB1WYIV9gAHIPE/g2R4m/GeO8/g3R7GvHSP4mwAgDFKw0ToEgDj0gyAkq&#10;gE4DGqgeJrSUAprDpkYkojZ5ZT5yaV/p/X+yj9bItV8PUdCOh0Bli2h1hlhkmFhjhjjgByizB6jp&#10;laAOjPgMgaAcEMAaAbLlAYJ8LuifL/mliNp3CZLpCEB2hmBmImQRomBnQSM0iEEriNh9P1iLGPqS&#10;gTgUMwgiJ9gHAKGuB+hwCzB7htoih5hpBpjlB2FnB7HTFtiZpeCZlzgCJgi9JfnSkFAEgQkNgJAe&#10;QJAEgTowB/AIuWB5hyFQh1Bbm8h4hsCCKBD+NdiRFbH5iKJLDWAEFhiNDtOSuNl9D0gDKwDxgXAZ&#10;CdgjgkO3gNnytjGFB1hpwhhxhbBasyonCdCMAECQCJs+pjCKq/DsFiCUJgiZO3ibACAEkkAGgXqS&#10;AMAogoihxRi9AFlZiHD8h4hrqHh2hoI3h0wDImBwmbB3MRClrEqSlaIOB/kFGRiRHlCYnkACgHuW&#10;AGgSDHAJgZp8ALggghChgTH2ABgFq9QXjsh9CIB9KfmFhrCCBuhcm8h3KEClpIgBh6nkRIvsiRiI&#10;vHACAIkkAFgSH2ADgSIrgBATIrh8Dkh3BkqdACB8jJAKqumrAVDHAGyDgFJAilgFE0gCK9PZtakD&#10;ljPChwjNh1holQh0BgoAh5Bukrh/jXxMiIxLjqKXw5sHMlyUk2wOlhwnoNiUSJgIgMlZgOgZFXgL&#10;AYFXgIAXnOANEkEOP5Eal1ESMGIZtCPLE9NAB2h3kthrBwIihthxmbBxB0iEFjD+D1kFIQIPAJmN&#10;AOAKifDEDFAIpWABF4h6h0kgh0hpBZCRB8j8gIAPAYiZgNMggBgKIwB7t2h0B5yNPEomB6krh3sR&#10;jgL4jiB7j+HjoLqBILj4DJG4iZAAiYROl8AIFZmJjUmQtXq9nnxKGjDrDqnnRLCrPzFUANAFGuAP&#10;LurjEHjQDOo/l6CKqix/D+HjD5mGr7GXjch2I2OFGbB2h0I7j6FnAEABjXpQEIAPgSQJAKgOKSAG&#10;AKHCADzqCKgCClEDCnEWNaP7zwEXhwh0FQhghnhjCzhuo7hzh4FpQcijAigcRpgSgOsyCKCKPDln&#10;BnBvBpI4TBnQF9gNSwkKANHCAPgIGxAHH4oxn6SmM/kZzvzw0JUJ0KUK0LFKtHUL0NUN0OUOobvC&#10;GojnM0EdBkBuwhhyB5lliJDWANrttUMggPAHmxC8PYNwH6rOvLyKP9Slk8p0SYqih8i6Myh9ILvq&#10;oLh7rd0hiIOCiZLEtmrOkDJzUbSmKyk2sHj7LVMyyCT/B3lPB5CzB9B/iZAMAGmuAIAEFZgFgBKo&#10;zLr4RXMYjgUkzJiLF6gJgGOWASgJDP0DpBAHvV00EPKhmkCrMFEXCXGoKOh8G+B6TGHZh3GemaGb&#10;BtByoAhvhzo2B2NjIzySGlyaE2MDuOPZCUwOqimoxOCrCmibAPALDPgcAUw/ASgMihAIgFCjB3B2&#10;iNhnBpQxB2DcAFADi+lalaPOCLiIDnD8usCEBxhwm6nvCbAawKAAAU1pgAAPgOHMsDI9KCsyh1ln&#10;B8h1mFB9h4Uur1Dho9jJFnCUB9u3ADpkAGsbnCp4vCoggABlhpHZBxh5lnB/AJqMgFHnCNh8x1o9&#10;B1krmGj+GUtmHlF1RhzSilrBnmnqVCWJ1BiP0ninnsmqIxuxGrHwrlJDgAASANkNgWANihAPAImx&#10;PWJ5TatAv4Nalbhoh2j8hQhtFOvonkQXEkAWAJkGgwgQEGoUGqvqiZB3Uth0VGAACFjhhoh3jhht&#10;I9lkB9DqHtAAAOKjgAAXHDAAAgncDFikjQQXoXUIlbtAMGWyUPW021NDtYiKh6OkFnhhBgI6BkwD&#10;h4howSMRkrh+AKjDAIIsswgiglCfgWgYJk0BsAlUDrzJCEusDiBqCCB1BfIlh3BpT+sslQngiGB6&#10;qigBgGkGgHAOjFAMAYAZnzAigiIxpxB1hfo5h5BnBoCG24L1Dfh8JxB+GhCQP1iMD0jpI/AAh9iU&#10;ACgIOWAFARMyACgOlXh/ugG9B4CGB4hljKh8KeF0CZXgwW1CE2AEvNRIiMADlhndlcnlINiLSJIO&#10;ARihAKAg3UgEARorr/JWjMBzxyDiBurbOTXVCKgGi8v2iUnoGjl5JfqONLsFCKAFgUQaAMgmgmpk&#10;gZ3TACQ9h7h1FnB1heolh1hnC2h3BwOlVbmFB4UhS1CKgKCJChh/xPP3rDjnh/iIABgECdAEAJrk&#10;gIAUItAKgcAfHCgWwaAEAPkGuzsjCKh8B2mFB3hqqHh1hoXYxaz0B5hvlOj/ILgCh9iNgEgAkFAD&#10;XcRiCZYXjUgD2+xUMggKAlAjiGntvlBihio9BuLbADB4j8gHQ9gMAfAflYAWpmAEgODPikHRPMWY&#10;P5jXDnWBILh3BsGehxBfLbB3Bpllh8B0w1B6jXh/QkiPtB0ctHrC4BNLtLzbGmD3IOAGilHMEGgM&#10;CekmghIrgGkxCLAFmqi9VRUelEyl20KXuOiGjxB4h6Dfvnr1h40uh9UhTPAENXIQCdF/j0gFgEj0&#10;j/DfmeIAh6BynZB6BwBiLTAFLwj7LHvCsAmFqOmXGezDj8h6qP5JILxuDJMPFr5gjn52G4iIUxJ0&#10;XvgDGqmCl9jUCbJ0uhPYEP1AzQLQDqPK2J1QIILHAFOWARAJHygP2U1q0ZLuADl9l21TCRTLjXD4&#10;r9B0uJgABsBtHZB0BxiCB8h3LbAGABiIARgMEoANgOkJgJgRHAAGgLp/ADTsCmFUFFP5ioTvv821&#10;odmdjNhrhvm6hpz1AABnhviCB9ABCNovnCAOAMlXgKV3iIlsI4B3KDB6Erh2r1JkgFFUAUgNorgS&#10;AKLktVifUzlZtcsjkZae6fa364a465NEUM6567a768UJmTjnB8GVC3B2CzBiBuI3kqkroRkGgRAK&#10;FXgZANYFUyno6AMkW0EXvayKkUk722qyFiCNw15g0msPD7DtqyvbWKSijsioGjlhxuDXytlRB4kd&#10;BoKZG9YWjDgJjPicijAJ6aj+iNh2h5UuvllnBuB3StNvIxgGDUgNvVAAAYgLowLIapAFjDAEi/0b&#10;2XbMUqjc5dmbh1GZBuVKAABqhxIihyB2FQr4Dfh7r9UxGnZQYAt5Url1CXCUAFN6V4mOgTAOChAe&#10;AWJ8ASgNIry0EkB2auAABkhnCzBuhvmFY4TJxe1gGqyJDXjyiGG40unjFlqjidAVgVsggRgQn2AN&#10;AMmxAFsBaKiZB8ixL7B0Flh71uiEh1Geh2SoFnh6jhkriOAEidTtF9sCClCwj8hrBwwgAAnkZVij&#10;ABAFDWTC3N3nr7WnC5KBVOlbpKUpaAk12KlhiW5OrQEVuSirNAKhuhIOEunCgLHxAQLkN8ARJ/AT&#10;gMMyWgEIUzxH3tbJip8tDthmh2D8hOBtC4hph4jJCaOWAZgKOWAu0D2sgHilCSiYDnb1DJBzB6D+&#10;Bpc9kfcoBnL3PlECozgDFUAOAHlZgeapgAAaAJD0gU2wAMnsX9K962Uc0ca89ZdZlA7siuh4huyr&#10;36h1Bk41h5kgF0DnACgSHCAKgbJCgRgiswAKseJ/ibEPCoy5xXYoPChnI3h1heBdkohuG6h6bjFr&#10;VNuwgLifALgYpngNVogOAcgciRY4FnhWBWPCwTB+h0DNtvHkXcCKWpiKkCi7v301CKgD3fmTCj7q&#10;gCRkiLAKGOgBWPG4jJB79qB9h30u4AuU7ZwOiOD13vpjYrjpUfCODu4WsayHAIJCIxx7CI2sP+Ed&#10;B2hfhgo9JviE0svJAIQkxIvKkUNAac6Kl0+CAEgRH2ALAkRAgHAYKSABSHB7hzP/BapZB2BpnZY4&#10;Geh41Gh5lh6mDWAIPsJkijo/nojojoOUxPi9GwjOaZmrAUJnquJ/AHAUmNADALF9h/zlcVlOh2Bl&#10;KdB4BpKHh4huFOh7caJNDnIICUAGDtgDxOD3Gj1sxPileSy7gOgtgsCK8RksBqEgh2BoZphkz0AD&#10;3zgOAe47AKgawKgHpllaALGNMkETjqMk0fN3hx0uhxhimbB1BnFQh4hrGeh7mGCMiKZLM/pjZQE6&#10;qXbR8puOYViGjo1gCMPxmq6ZijAPAiowAJgXkIGwidKxdGIeZZl15akXxKlcCqa9i5B8zIqOnqu3&#10;3zu5HSkQW3B3mZByhuwCB45pD7B2CCB+7qh9gPiADwAPQHBsAOt/PwAO19PUAO96vGBvl7AB9vx9&#10;AB+Px/ACEv0AP9+x2Ex1/vyQPx9vuQv5/gACAACzADzEDgsDgABgcBgAAAEAz8AgIAAIBT2Y0QBU&#10;Ci0ufUSQ04B0yVQp7PR7gAEAEEAAMhAKAAQhUOAAVBkRAANA+wgwCgmYAKY0Cgz66z4AOl2ukANF&#10;stAAN1u4B1ONngADPZzAAQAuXh0KhoABgQDUABIOC0AAoLCOZA0LT8BgqhXO8aef6i8S/VXfVa/Y&#10;bHZbPabXbbfcbnWAB6veKup2XxtORugBmNtq3l7O6tBAFgAHBAHZfozIBzF9Ph8gB4PSJOV4uqdd&#10;fGBiyiQLB8ACgKiAABYFhPrUijzAAz2l0qh0LXSHXv63MAwFAcCQLA0DwRBMFQXBkGwdB8IQjCUD&#10;n/CrdwnDEMw1DcOQ7D0PxBELZJWlh4nqeYAG2dZwgAYhvsOeJ9IqEQLvOCwPPWCr1AoBIItSoMgL&#10;tBqXwun5/v7I7WwFIrWtZIiQwrKCSJdKC8ADJjUtjADUNYex8nwAB3HmiRvHccgAGcdRro0ACQLO&#10;EixAggwLgUCQAAOuQAO07Zwnec4AGacTknIep2I8AyiK+CoABkDATAAEYIskCQEggAAEgKnMsS3A&#10;MiyejaQHqfEwHUeB2sCc5vgAbx0HGABvnScS8nedYAHkeh5AAfJ9KykCSN2fqXqmnoCgKAz3gisI&#10;Tg8zwVA/R4WBCFKvAi0IDPI3yQHOdCJHGc9unId6BnmjIDAMmNjJeA4D3KAyWUwkDpAYyYMgyAAI&#10;gjOwGAW0gCAInsLI8jc21HNsv4IjJ4nnFBznfU5znZU504iADgXEd+MABLyKn2AyXgECVjgUD4Ho&#10;sASFHacrxHidx4AA3ztpOkAB5oxABpna9jgK+6hJ9YAAo6fWB13MB9n6llgyKpcgyApj/Sgl4CXP&#10;O9+AACoLguAASBFZoPhLRgNhOtTQJlnj8yXNp/JAi6QGQdeXEqbMzmyeqFA1fIAByClLCoDmShUB&#10;ljtPgJ/cLl6UAAeJ9oycZ5Icax2OYaKIAAaB5u2d4A2OCYG0sFYIZKIgLumGAHWOC/BAUnsrdZEX&#10;Xdf2HY9lDlPSzKJ/yoeBtG0ABxFsWmKmQZGNHAbai6qB4bBy94bBwtQb+cgqyrouygyee5zT+dZm&#10;GahZlmVMJmeGeRzVkeoBbXK+fKIB4Qa+D4iiQ94ZBo6AQBCAB9HLM5wlSVLiRljOTamIjw+CMlFK&#10;CP0uo+2gEeKgztqJdQDkgJ0zwf4A1juaJyZtY6FSOj8KuR5XZLSfEuKCS4l4/QBEvH3CsnULgGH7&#10;cFCUvDhh/ErM+yUBQIj3AGA+eoAAHiyj7HmPQ3gyXhj0HCq4eRCSWkgAYfUrZPgCFOKIXUjqUCiJ&#10;UJCRwjw+l3gdA6ZcIAPlLgoBQToCSPh8DnMWOwXouiHjcGwdwfJDh6xOHyzwoJRAED+JiApKhcFh&#10;EeTaAEkEKi4FFUW1KMYCgFRpAYBtHAEgTNZAOBkmI/QEq5HwOxVQ8hmjMN4OM8Q+R7kzHuPsjo9h&#10;/EVAGP0rIDB+FZAMSoopp08gBX8AAB4LwXmMC0FaM7Yh6HaIONUaYABwizFgm0dqhmwrTAuDEGZ7&#10;wfA9K0B5HDT2fPVS44OcQ9h2kOHSNcdBeRmpnHOMUcBAxxK5I6VB2xJjdlMSjIYuprErpESc+pJ5&#10;p4KSGLsAIjoB0ogUA6yUEYOD3AZBmWUBoLV7AGAsvNISWTdTioypw189zaUBNQ+pqDaSQUgabH0o&#10;xsTwjeAAOQakch4DmGim0e86R5gINIOoC5mh2gJUW3Ulg92jq6H2dsfQ/SFD9qUR5YJPqnu4I7Uo&#10;l5H4vwHSjLwpCxSZAGJmzdgFK4EFNKIVMoIBEk1mTaARIBTnqSoO2PMdZEh+j5JAAldZagKNZBUC&#10;BsQJQLo4A6A4DC9wELzbO9RJ47R5HMGyOMbgABtDjd4N0co1iNDvVkBwfS4gNOCA2BFSwFAMtfAe&#10;CIGwAAGAWbEAUBrWWb0YSTSM2Cm6Pn/dnblTpeKmEKgMdsdY7lDHDpcuEvhDFcj2H+RmQD1j/NGI&#10;UPcfBFR3jzZcUMoIFAHnyA4BQyQJQLHuAwA4sJOCuk4LgApqSlwBldAQzeF7q6NW6vpfW+1978X5&#10;v1fpCyWL93/wBgHAWA7/j3YO29U42h1TvGKOSZY+yRAABgB1R4J0dRBAgZIBwCDnpBQJSC25sqPI&#10;Dv8bPEc38RIKNYPWVCs1TjcHarIZ46o6wXJeDADYKlIUKLUAssKeCZp7VemYAAxxwjSmYPEvg+wB&#10;kdAoAxHwLwMJwUiQYDIDLylvoykM2yScWFZHQrQAA5R2p/G+q2l460/jpHceJx0nh+kZJGSBoBQQ&#10;EKZOgAs6ZkDJAqBCo8EQGz1AcAnhoBOHbeRewMQpjBFRyjmIkPTFhMGawYKCAcAxIAFAIKIAtTAA&#10;F+XnAYvNdZOQB0ruwbJC6RCmD5YOxhcQ6h1K10fOkb44UWDcG3ZEd49kUAEAkV0A58CtAZNIPzCI&#10;7hzqnHyPIrJPdL3rJwaSvBcAEgGK7FUuc+0orBJAPcfR2x66+N5HdjWrmXj6IzGDOVRWkktNY4Yf&#10;9bl/nQtEV4DpZQUgha+DoEkwQRlkOgAVeaiCZ27rsSBy6YBiVzAAJYbU6Rxj4I6C0CpYQdgWUsEo&#10;DC8wSAK4Pbg2Q8pkDkHguIao7SJDEHcrkaw9iFDmH8V0CYCQGgAB+BdOwOAKGkdKTGz5UCmYewJ0&#10;Xo3R7dW2cISMh4101jhFiLEhYzRksvf2VoCqiwLBFCO1YGwNzLxoM2BI+Tg3bpRHoN6lw6Rei+TC&#10;MvqrurMD0HaeIfABYUgFJiAQm4AAJgpM0CIJwUgAAUBZMEAeoyBjaGzS8VT/5RGHH+PJmI+SFT0H&#10;8+qBkKQBkvH5C4mJPgE7zJ0kkkU9C8VoJ9fLs7PoFJSKKayBhPh7gEiy+oBcMvMy524R4i5Ra8gG&#10;Agj4AgHF7ACa2wIlg+RpZIpuYsenv85n2KDBkrRTK0PW9IbskUJ21VXTuBewoDgaAyTuCA9QAl9q&#10;6HWXweAyxjq2HKiweNRR896JCAqjB+wBbgJkjAUuJOKK++WCiyAMOeAEASXsvajGiqTgAOASvKAc&#10;KIAMAUKyTuUMH2puT0HOHKIsHmI6yYsKqSJ6S8OYACHyVOASHyXE9sTA86LuKI3mKIAcBWBWMYCo&#10;8IAeBmBiJ8AeUsHaG6eMGuFWFMZeG8VUAsAssKAuBcBgLUCO66AWBGLSm8NOn2SodwqqaMI8/8Hq&#10;HWiMHYG8VOHUGmT+HMGUVkHoHIVyY+JCgog8SqoyJegSSSpIxQP8oGoCoAiwNWdwqgJYAgAgNIBC&#10;BOsKA2BmjGAsB+LSAaBC7K3q1So2SUy65EpDCsSMLqNcpESES2qkTaqYO4HOswHIGgFkO4HSswgY&#10;O2p+ZKHCAefwHcAOZKugpMI0hs+/D+hLDocMJGhS2QYEV83UkMWEAKPw3qZoKTEirErcKYrUrYpV&#10;BkKdBm+oT03GIeHMVO18IqcKI6tEUsBKBETgBKA2PcBOAooeAaUWAaAONIWu22KCHi3IHAHVA84i&#10;VUGmHK8aHwHhA8A4HyRQAsH4RQAmH+iMAkOqAkA9BuILBuAYAwx0sOsKJ0K6KK2gnCxSNUts6Qdk&#10;1WoyVEzAuEYqHiVqHQHkVOHeHwRQlcTAHwziIsYGVEIqVuIkJQIUZuK6AeAYOmA0AqsLIQUsAZAg&#10;M2AIvO2kAMLgAap0Uu74JkAEWPHeLi72pWKUP5I5KvKxKzK1K2tyv7K5K/LBLDLEQKU2xKNWy2NS&#10;2cIcHIHYT+GywWTQHQd4JqJiB2BABcAABOAuPUAiAWTsUwg2xIStLMS0QhMJErE2QAU5MOdaxAHk&#10;HtLWzURSHaRYGoHcsirAUYA7BuBKAmPUAsTrEyAAHYHmOYG+HaVcGeHSd4HKrkV0cMAgsOa0AsjG&#10;BOAmjGBKAkjGUoZKJDE0Q8NYI4JAHwcWY0HwIcHiHoRQHVJIAAHGHSzWHgUMHiHuVyqSIyJiJ6Ae&#10;AVJ4ApEPO8AAA2Mi78AcR82uJyX+NMZ8SibUJejA2/OII0i8epGYhcZorO1O0oJ6OuPw1QSyxOtu&#10;qq++RIV0mQHuwMd6HGVcGaGcMOVgTOHmAITAH8AbAoAmOeiqi2XJACJmAmAcTsAqAeTsAlREl8AW&#10;ZLMBKko0JcqmIs3OKyuqZcHeHiZcHSHgOYzYUMzCnSO6k83CTacQac7MJ9ArJyAoR8BEA8fwBsBV&#10;CeBWA2TgA8AaXtHYNIQGHqhwHQhCGGHUVyEyG+OYHaH4KCCGAuLCB6dGAAB456AAA6AQ9DEtExFu&#10;I6lWJYHWN8VeVuUAsYAAFsHQnM9etC52AoOmCovGAABYdMrHUXLRLHUcvtI3Uey6SoqYJAHcGqsw&#10;G+FgFWIeGclIH4citUA6PUA0CeCe78BoMsAaA0MkAM8Um/G7SAJAHkGujqHOFoFmTCGaGWY0jcY0&#10;HqZczkJ+kgMQAqXsAsBifqBGCaCgOgBIa+3UYSGkmWHOFcFYIG+aJ+HogOH0izLONYoMfyfUHuhc&#10;SEASH8J60zD6J+6E87N81YhrD8o0nogUJeHshc8yKC5C7w+rDs3ii4bMXMJ04uKKBNCrXCH4G+d4&#10;H4HXAyaEfycQHwgahWKIAYH+WOJyetCypI92JEqmqKAEdAUuBKa+osUWvaWOH2HkZcHmG8TWHrJE&#10;Hu++H4/WAIAsMlXQJ6H2YoACVwMROKkQaQcMAGc6M2A8UeAQAwbEAGAiWmY0J6H0G6d4AEHYVkAM&#10;H8L4J2goAkTsH6AQUWqTBGjyIsHeTOH6HmTOAEH0TOAGiIJgJ0Lwi2fUAaBOa+A4CaCa78BqfqAS&#10;A2IMHiHLA8GyFgFcAAHmG2eMAcASNIAoBQx0A4CYCWtUBKTgaeS2bUg+lXbIIqjaVyHiT6TCGuPE&#10;HXNPNGW+Y0HmTAaBBkiyqUV/DodW+5D8dqSeetXKTaoJdzDidwJAJwJm50OmA4BcLKBECSx0AkBW&#10;XsAIAagyWvLPEoQon4o/N/ErUaQIqUJYVGIrbQyQHKGkmfRusiHrHaIXNCHCAXb/AOJ++/VjAKI8&#10;cMoJd2hvfeqnTGI1C4H9Yem+Lkj63qKPOypW3mpSKfGiLiKUKcZ6KMP0KCHwHoIqHcHKVqHpRmfy&#10;S8TuAULhNoayA8A0jGBIMoAABFNuiCAfJ+AQOm70JixYTAHOHcOEHSneGeHOjqHsHsZcBC76AkH0&#10;RQAKHUsiASH2IkAaLcMuAwfwAqBKCAtUAxBuAGqAKKAKK6Luo9QBUkRCv888+/OI+XR+HwIwT0lq&#10;3STAHsumVtMgO4ROTCusO5OqVtTwH8KgANO2Jk0+iqWIZ5Iu2uK6AiAYZKAiASZK2CXmw2OeAc76&#10;AWAINIveWO1O9ZTiNnUjeqtpitkpkrktUlK9kvk1k3k4QyxAo4S1MPekdYHcO8RSVSABLeVkGyxi&#10;OhWICGBIMsBMPSM3fJPSxVeevmdaQ3k+xDlzE7DxMWNuo8RMRQHAHWTOG4HWVkGsHepcWMJmBmA8&#10;M0BKAoRwAsASTtWiVXmWVWHfA8G+HnA8nLOsqSUu2wK87IUg4EBiAuUeAuPiZ9gGQZl7eeQvCwg+&#10;qaccYYmiIWHoOY2cRQqSJYrZBoAU5u50UWAoAaPlj4Omq8hnkxmGzGeyAAGUGXV4GssgpeHwVqH0&#10;AQJeAlTMMuAY5uAcH8Lg2COnRCTtUIPlRIR8AY/0TuAIq+Pq7M89AE1cTAHmhCHeHoZcHWHeOYHQ&#10;zad7MkHQHYnTqEUMHhjSaEIyVA9gZuJiw4K6A4A2LKBeBVLwBaBAWmBYM6asAWR8eoNwHehGG4Hg&#10;IkGCHWVyFGHIRQJYJ6Ciu6AACBRCAABcAeK6As04tuSviqSyaEIUHjjKGcHYZcFWVYcqHkIyHo76&#10;BWAmUsDIA8UWBuAkOeAY9UAKrdknk7tAQeYCZ7CvolEpC1FAI6HcGsOSG+FfU4HeGiMA8mRQtOM8&#10;A6CkCoMuBm/NkAUsAErym+aOqG0kcTWmLyFk6kHgGkMAHwHiXEOyIqqSIUAKXwtUBEUeAqeaAAA+&#10;COfkAYA4jHWAZcHcGeMOHSFjcKHsGoGoKKHsIyADW6P8SKP2V0fUHogbW8j+XQ9eyaKeN3XLXLMV&#10;bifVgQV8Y0LqIULs9I9sztbiiycLBkLuiyZAUsAKBOLSH+TwIsfKJDqGKKYK8tsKqiguAA5uJmoQ&#10;ium8JNY6wi+m1BQwAwsKALZEWKKIH7OOZeHSMWN9rkiw+GJ0A6fxXyY0HIRYH6VMJhi/SBFAJAAQ&#10;AsXsAmBc/MAYA+jTaYfwH3S7cMGEGKIsG+siAFJUMRRIK0BWM0AEAiRw3UR8H2HgaKHMpcH4HgVU&#10;aOOKTaIkZ22g3iSiAYBNbsCWCY68fqAaA+fwHkHPLcFiFeVtcQtVKGAm7EA2CSCStUBDwzfwqITb&#10;veI05IV1zeT0HVJW0hcMPAcSHMZcHrW2T0UQIsdursfzSwY0HeKy3UJYSMKiqrvnl/l+hcSf1+hr&#10;D/E+URBpuALUBMXsBMCOjSAwBkkeA6UsANHZ14ttiqnym/SFlBP/l9sFEuJ8IwKyHsHjqaHKpqHa&#10;GtFOHcHiTOHex8YqtWAAHMAOLCHqAKNIoMpPD+hQ3hDld4I8uXVkYM89C5ddLOZuSAiqgQ2g1RGa&#10;rbgOivPyKNgGrUepOqIdggzc5UZfgcKK3qAc40PeAyayBCkpu5NoMYAeMkAyAaLCAmAQZKpIVuRQ&#10;G7NQAAGQHGmXW2IqUisKAm++AMHURYAGHgneH+HqRYAWAWXmAwBEMsAgA5CeASAsUfAOayKMLnpv&#10;l1kjtCQxI8tnUbwm+/m3jIKyHmHuIc5IRQHhp9Z8rmYvh2IX6MfyAGIUX+WI9IrKK0PI0wJy2mAB&#10;EGNIAe5sl8ASOnNi5uAiAQ5uLcOeAOWMbKdW6GNr6329s/658v8x8yQ7kz81878980n/IzI1keNQ&#10;VKVOGiHATXmUVkHGUKPfRKCMBQ7ABKwvGSgQ9QQNMJsFMZet8mxNDxtL24QbmLqOVcRUVcGrmcq6&#10;JmBrmma1msatNDn2UAHCswHEHiT/BB1qqOI1JdIsJ6sOJyA+u8AABuA2M0A2tegqaZLPiqo81XDp&#10;8snCn888qa3A3XOKI4IVViLuIABIEAAOBgQAAQBQMAAKAwGAAFEQBEwDE4tF4xGY1G45HY9H5BIQ&#10;A6XU6gA0Wo0wA03C2AA13c4AA/wTDxSJRKABIGQ+AA+DAwAAmCQjCAKBwABoVBANCwIAwJEADFan&#10;FZnE3/V6zWX9XQA+36/AA+n2+7G+30AHk9nqAHY83eAHC5nEAGq3WuAG+53DI3g7QA9Hy9ohWYhE&#10;gIBQEAAoFQtOhOKAALxIKQAOA+LQAHQfQQEAYfVZA53u+AA0HVgGC6nmAFg7HuAASBIWXRAFQAQA&#10;oDgAIQYBQAEIbFsM/8NUwBVotyuJE38/38AH4/n6AG48HgAF84XOAGM69ay9MAAuC94XhIGwAPQt&#10;vA2B8WDajyfpGeZIvx+f1+/5/f8/8AQCjDjOOqkBQPATDKwiiNqtAiZueAB3GwvJwFgV4AHgahpO&#10;Sex6OCEgTM2KQquCFwXgAAgEoOASBoufS2LUdR0gAd5nGeAB2lqXC1Guaqxnytp+H2fIAH6fKxAO&#10;DCggkGQaAACobhwAAMB2Hakgq3B7ne7J3GfHB1FkWIAHuaqVAEesigCfixKnBTlsWtLow+6p9uNF&#10;J/qiAh+sWAx+qyAR/qsz76KyqbouQ5IBorQipKyfgAuieyrHzCKusWAh/IqBTogAAdBAA6LFq6wy&#10;wogCAIIQEoSJmBSFnudzun8eJ3NkekPrIsx3006VOgWf6HgMf1MPoALDU06rqom6rDIK5NURSBYE&#10;oIp6Jn00x8HfWs2TkpqZgkCaZg8np9H8sR6G6lx9ncdiGOgrFHq8BYPBAzYeCCAAHg+EcU36fRwH&#10;JDJiGGAB6m87p8HzaYBAsnoIBgGssPUfx6qyfZ2OyfJxG6r54Y4fZ+Y46DsgHQjF1G+gHhMyQOic&#10;J0oBrJ4Fg4DoAHmca6muVpVsCb6+1QCihBSFUqCCH6EAw9R+He0x8nRD57nC7J7nHjJynlMh2Lae&#10;55tifB+uqfT5gGCwFgABYTseAQFOBWC2nkcTsnUbB1sCdrWn3NdQ2MibFoois3uW5sFuc4lAos6L&#10;oOiAdOz2qILAyCSdBsELNhneoLBrmoFgyBqMzurcGcE+8HKw+/CQXRMB9Pvj7I1wKNwUfR76weR2&#10;HLmxyxweRuF2tx67qdIGg0kYFsedYDVSe4BqQATqXgq/oJnO8/2ZUx+H0tMYLTIdlU7UDkgJRmSx&#10;SiTDuTkyJACiSIsX9aqOQ0FGPqwx7Hktp2nGkx5HceIAD4HsbE0QCAGgKAABECzkgMggPUBYCZuA&#10;JgIAeAADwDjHgmAoB4xgByigBH6RUcCsQADBG6MpDI+kPghAwBwAAHAFwTAwP0h4/h2l9HKNcX50&#10;h6ndAmBBzwEwMoiAmCVo4DALmWKPB0AhB36ODIwcp06CIpRTioRx2B9TmoKQMvArhXiunVH42Asa&#10;piwFmMEbEeI82sDiHcOYlY6mODuHyh8BgCoDALAKQdX5B1zHVHiPhrA9x/FmACYoghCQAAMASAwo&#10;QDIJgZAeBcAAGwGNBAwAwx4DgDQGM+/Aj8V4on7lBFWUkpZTSnlRKmVUq5WStlMgSK8rpZSzlpLW&#10;W0t5cSzlGR6XZF0HjkHaOgAAyRso4G+O1gI80jgAA0BSSQRAUg3AACICbNTRRbQDL0kUsSNShm2R&#10;6bzn3BRWm6R4taHxyO3AANsdQ4wADSHcxwxJDwaAfBWToCcGgJgHVSOseh2RjDeGgSMebdQEorWK&#10;kYexaR8qmHuAUswGgIySB2B4GIAAQAQeIYoh8nTmuAnK6KJ04nW0inAgArcWpsOoIvOGXMsh2DuM&#10;ANYbQ2Z3jgLyM4c5LgAgJOADUFiKAVgfRECMCR6gIAHN4V1xKBW/kVUXR0iSi2TxYQYVacLIIzD4&#10;NiOYdkwhrjepsNgcI3AADaHIxwdI8F2j4q4kZUxogHARVSBsEblQXAjMsD4EwMidQZWoUhkpD3Ym&#10;GG+PQtovhyN1GEW8AAxx6FiA0AmAwYwQm4B6BVzwFgDEPAU+J6TrKrTjl8gorLT0PjQHMd0YI6C4&#10;ixHWW0hTZgsAlJ6D4C5RQTm/MYAZvxHKXUvuFcMkR1GwvZf+PlIo+h8lpIipsBbZimkLIcaF1RHa&#10;mKhK8WUsw94AnJKsAq6JDACnAmvdeXUvqTUti44QeA2xtF6FqLItQ1BqEQQ8cEEZOQNhTRKBAFZm&#10;gBAFKi+tvxhnaP+JiN9Gozhmo1FyLxgo3BtlfSJXAsQ/2QAAAUByDQFgeg9MYDeaSTaLgFAgUUew&#10;8X/DwGgNEkYs0xj3Q2p4ephAAlkcG35Yxi28pzOkWNUA/4ZIpV4n4ioBHwLFb4+tUTfmSvjb6VdS&#10;BWR7p3yutYsREFeALWGQxXg/rCNgUQkNTwDVUgJVWRMCEjB7xzJmPMwABx0EmH2PUto7zDFmT7kc&#10;f5iwC5/U8VZSB0Vh6GIsP3AhE47KeWcTUh4A8NwoTpF5Zw/QIQTH2BiSQ98zNRG8dIeJcTPqdPod&#10;Uh4Dl6UYB20eBEkgBDwLiPgcM7h4jRGsAAeI6DYjyH+Y8AgGwTpUByxEBsDyvjvMIPkc8wh6jbLy&#10;Pkd1ZjqkyOMdmjxi7CItgOCUyQHAmMvAoC+i4CAItBHgOMmQ2xYCsAAPYcTuAJVHgOCHYYEgXV+A&#10;IA5oI+LYpkHOa0ew4S4j5HSh8fY8kipDLEnwrcmlPAXgMAkEDkgIgqKCAMBpCx8DtMIO8bxgHdO4&#10;HYOEwGeEPj5YTdo6KzLgW/o+6tBaynQJ/OS3kAADgHOeA8COSQIAYr1BAEJEQEQSNBAIAdsZi3Qn&#10;Ji1aO9nTeoIFOLexwlJerRYm4RsfA9DADuHLTYeQ5EcD2HKMhHMgAADjAezUdQCjcDwAO54fQAiF&#10;weOqsYriDjilebBw3HS17lj2NMP0sBFH3PqUW+HbShDQPufWYfbT5CpXgKoo3KBoEU+aH6PUsw9h&#10;2NYHyWsr4+stlXAHeUggD1pgIAu54BQDmzAL6SeQBi4QTgSJ7JQ3ADwCm8HSPNWtAUcDwH2h8DIF&#10;ig8VAyAAEoDTPF/L0NWHI8xykqAIPqNwDQHKpAsCSaQEQNgwNkBNEQB+4ETIcTM5HUqr9QuJ/E/H&#10;W1CvRoS6+kN6iJpsLMPW7wAAcAdhgIZQcAlQcx2zRwqIBgBBswDIA7pDQQeAeprAeYfhrYf57SDx&#10;9ArIBAA4pACIBRVIDKCwnwCL5oCz27nKTYhAxL+5+L+x1KJ7+YkS4L+UG0G8HEHMHUHZz5B8HkH8&#10;IEIMIUIa9J1x6Yrhd4b4dBgIYAagY4AAcQd47ogwpAEADCDQHoEoGaCgCQoJ6I0RBL/KKb+jrI/M&#10;MiccM51yUYej/4c4dpuobbko04dSmyQoioGSew3r8RfIAiRgdQeQwAYYcBHAeZIIzYCgoIBgARaZ&#10;rgwgeBrgAAdAfYuICQBxyQH4ECvyoxmohI4Bkq360z/I+6bST6licMGp2DJcMUIibJ2JCTUas4b7&#10;BgaYcSmwZgcQlQf4BAh4GwFqi4EwDhfgDABpoLpRtpa5UJUyjyzo4AA4o42SJcaApC3wqKqqLZ0q&#10;9RxRIwrwezlRDKNQAAbwugAAZobCgYa8WoAAcgdCNweQeg1q8Bs7nYxgDYoIFAEREQIAFRiIFADR&#10;yoCCCUFghZwg4owwakCQAAVUcQ7wd4toc5Pj5yHwAANAEBoIHICRsyz7QB+Kkrp4kKkC9QeIewwj&#10;kMQIc5doUgcZuoe7uwAAJwEByoH4DI3AF4CIg4DAA6wkVknal6rg0wdkoAt0oMoBuohQhYD4D6fQ&#10;CZoKg5aYgQ+YjxNgsQe8qhGod4uIcwcp3AiIh5caDTeZyUp7yUHJN8sojAeIbxjgcQXQW7XQaxH4&#10;AYeBrAB4EJfgDIKYKbnIFSe66p9BBwipWAwAdgbIvIdwZjB4eAYAYLd4b7UL/hUI6Y5JZQBcmBKA&#10;IYIZKAG4Gw4IFiJAByCYe8d5GolIAAc5MRMgaZDgAgeZ/wAK5RIxO5RIz4xbmxMjDQABSorIfQfo&#10;qJxgioA7L7JQipRBvorIAh5xT05AhyqA+hRYiqD4rIfB+pd7zzqqRJTxPBwLIgraMJFIB7NKu5Tw&#10;DA3AfcBZIzWQia+03AdgkwegqAr7yJAy8wgjMTyr9jvY6IfhxhIx8gfZZzAghYBwAQh4Apco6Uqq&#10;MI6IfTRYe6RAeag83BcwiYeJrAfwfI2I4xxIAMapFRfIDD5oDhoYAA+SGYcIvofAdA7IeQuItQfh&#10;zweIBJ4gBjNYEgIAzUYh5Qco1oeYbomQdwaQZx/8wYw47oiJD6jx9ajogYCAEQywDwIQJg4IESe7&#10;P4pAeCsouQYAWYsYcok0ECDQBgCInoA4CZeo5KRjjotofIeahgfIswf63xTwCSAwAwCyAz1xswBE&#10;YY2QDRzwBCzTDkEAiCQyQY6IeIc5/wc4aiNwc4aw7odAbKYTXY7KAA0xkAsRTRTrHirFTi9jUx6Y&#10;rS7QrbmwhIhYCYB6CYDwFSFgFIIqe4DIFo9T1yRgAhVz9i9SbE7RAa0lXM2MGTq6UZQy4AjweoeC&#10;NwdIbzB4eIcqgYfQdrXIdwfw0wcABwnodYBJoIe4AxswfbbhB5Yx745xd6Po6S5COdSwe57QfBOR&#10;CNAYij9ZFrAq0E7BRRk59le7bU+M2RwCwizohcRRaYBQAIpABQfQh5TLbSJs2A6IfAAQtId4AIwg&#10;fZYS8kBQAxaapJVI8oooDiIwsa5Aa4dAmVNgtr7jngCT5oF4C5fgBrQQdodIvodocTGAdgbgYgmY&#10;fBGhcBcICgDZogCgEgIhs4CpETuxsw0AqL9z+8nkHEUK9dp5A457Qwfo6Icwd5uoagcQvIbwd5gI&#10;dQfR/yRRswFgCwnL15oIpw6RNjXT0ZCQep/yfxWoeTrowIfg0wBABBaYDYCaSQDwCZ4gEjegCgog&#10;hlDYqTHkj8GENA/cGtplx1x9yFyKXUH1yVyty1y9zCVpO8eNqhsIsqs4cpjgXYaJggdJ/gACBwx4&#10;EoDQEQAAGwEQzQDICA3EMsVrmVX6lEGl3MIz/QkEUacphJIodcWAbkOQZD646U5AGADwywzgoNOg&#10;AA1hWoZQcpH4fjIgAAFoDQnICQAqRgeVCgkd04bgeiNz2SRgHwEKi4EifJs4A5aYhsnQ/F393kGc&#10;j0VcV1Xa0ik9zKcT/B/ouIbYcQmVrKmwZMApIw4AyYFQzQDwC54iz4g6DwrNkg6Tw1w4gjAbDj9C&#10;RODgBmDhVwg4BIAQg7pQhcZwpz9Z8SqsNBY4wwdIdpdoaYbxH4aQbbXIaIbYlUlSYQsgtKPIpAB4&#10;CpcKu5fgHoFpJ4FYDgnIDkEgBli4jFqjKzw4ZgdprATpg4AAa0Qo2QBCAwGcSoAALgDoooGD1k5K&#10;bBN1/FxVYScQerldFI7IYQc4kwTgbx3AeDQQJMyoHoDSSQG0jCZjpVqF/uQo/DWQ7Ib2RQAAbobi&#10;swbS+BT094FgFoFgnQEhVgDeTVEYBpzwj65RIo7A7IcGUid7F5TwgZKSaQEGVghED2VEqEG1XTrA&#10;ioeQcImQcQYIXq+olUSJuoBwDonsu4KUzjAQ4dJJwQepGd6IaCgcwwZgtQY7tAfAcQvpNhZlds+o&#10;BgEd1oCwIwIwoQHBiICAEwnLfZzzlQ2Id8t4AAcwWS+geoaSgYAqmQiat455wKqhUIq86Q6s3JMg&#10;fhvyD42TQU5xvaTwqQ6IxU4ywkqB8U545E6Q6IepToeU7t7CRNd2BR6A6Ark7oAoBqCbihmoAwEI&#10;noAoERyofk0QeoYwYzd4cAvoe4fotIs1DTSLyIA7yOh5I2faD7lunwpRUKRYhggYBwfY6IA83Y6S&#10;t03FtYexQgeY5AeM5GpBQzDY6BZJ59AYqMDqRgCABxcIDQDAx9gU2gks3AfAh4e4Aj5oe4Bj5ofY&#10;CY9RlSDQEYG5yqF6AweQcYuIdoaimwcwY4YRMiG4hgAZdpko2MeNpE5IpABwDInIDQFwIrDgCpeo&#10;sgsQeYdDUIdYagYAmYeA1oB+bY2ReZTwBUL0RY6TDbl0XU3tOYhAD7NIDhzwoBzwBIC43gA4Cpsw&#10;A4BYpE47y6KBMgeQ2IdwcJWodQbZGgdAaqYW5AwAuBrAewebZa5or9N1tVTB55UMUJCNxS9tqTzY&#10;xYBR5hKmBwAAFAG5EQDgFhmroxoIBQ9paMatQh1t7Aru7mmyQY5zmjvsI/AKli8B75wEgp75ZQq5&#10;9xvrAoAYhdYqYQdQbwZbXQdDXKFAuodg5AbzVRHNbBUIgxUODS7MbRsBZNtemgswfjN5/4wQ6W7Q&#10;sPBJxZatDc3ogdDYh4f7QLyww6qRk58h9oqRQZwBQjjZswDSSo8gBJyQCUPqRKPIhldxF9tYdoe5&#10;/wb4eTkjhPEBvpvwAoANAIA6RnJBoJIwiodQd6tp7ApIBQg4D6IAAAGoDie4C4BJ5RGJWK+IcQay&#10;HIe25xFIfpdoB6iYAADIE8zACIDii4ohmp5iCb+HSGQyVNpSb1xpA4eIeo1ob6do6wdYuobAdzUP&#10;HAAAFQDYnMTaSZ42DI4G4w1odoeouIdT6VRButHRusCtu9WwDPQgFwDJVgDwCAoIB4A23fB2Qi9b&#10;rbJd+9/fSXZvZ3Z9yqWHaHafanatyRO70wswec0Qaoca+IXIaGwm4xD4E6ogAAFYDxEQFmJZKES1&#10;zSkMM5QxN/S1/kUt+qUy7gtRGIbQdYmQYYb7B4e1C3UgDrYYDABZoIArLfV47IaweDUK8opAGwDa&#10;e4CYAxz0uRrGvpGga9K42WV4HIEAzQEoChmoB4BG3Y2kVal0Ug/nlr/EVL94/Pej+OWa4B2B/pWo&#10;bYcBjgaKnCYYcC+42IsQEAEl1usA3luxpupsbo0yMJNrzQp44ABIAwpCRSAz2RswB4BZzwCEEIxg&#10;BZVICsFICPMTDnlU46wh09zddZIp/o7Ia4cK+IYAZ2l4awb6mwdvNM+A6IBYCJzwD8yoG4FsLYF4&#10;D4yVwKFgCIBPR4iwezDYdMkYAAYgdZrAUDkwt1AwGYCYooHYCo3gIUFCjFW0MA5fZaXhBY469kbo&#10;tIdTFgAAYYcwkwTAbgmRXYioJGPkeoy4CfI4BEgf0/a3ZodDZoAAZzBwAAZQZKEwYoYwYttQ6oGQ&#10;GavwG36oAAHYHRK4Dn7dXZwLPAtodP8I0+ZoAAXIXBHgpQha/wKgAAGAF5FABn+Ihhb0HVpyXwio&#10;eYchgIcYY4gDEADwaTRAD9breAAMCwZAAeKZUAAPGAvAAEBQJAEXAkbAABAD1crmADlZTJADuZbL&#10;AD2ZrNAD5kYAfz9f4Af7/kEgAQABomEgAC5IIwACQ2GoABwjEQAAoOBsHfr8ADva7WADjWa0AD0a&#10;EwAjrdAAAT1es4j0bnsgjb+tFUm74ftuek2mj+noIfwDsgBtlstN8m4FtgFAuDAU3jsbuwAfF+rr&#10;+m7wfb9mk3hYCvgGf89tOSyz+fj7AADBYMAAIDgapQqFdGHg7AD8fmWc6+XtVajVAD6djq2b5e8H&#10;At8AYDjoHAc8j8HANufj/y1zjwJBcXCQb1IEA0Lerzp1mAD7e72kL7qjtf9UeVo82Wfj+t2im/Rt&#10;02ywIAUdCIH1AJAQBQAAsBADgABIEqifoFgimgHtYAAJhCi4Mu0BIOgsAAIA6CoAAqDwJLIAaeng&#10;dB3gAdBnmkABuFwWYAHkbhpwOAL2uWfKcMgkACubAQFAQD0NAipICgNDp8H48B8Hucjeni3kRpAB&#10;gKhZA4JQmAoJgwi4IgepwHwMAoIQMAwHQEA4JTOCiNAOBoEKcBLugGA6OgEA06gItbAL+5qpssfR&#10;7Rwex3PMeZ0vad5zHigZyxOd5zncqpzxOeR10Weh4PMfB6Hw2Z9n0mj4suzCPMgtKcMS5rmL4CAG&#10;qi1cMg6EjtA4FcggoEsOgUDwHS5Hh/gG6Z/Rw8izn4fL20+8DRLOg9Opq0jRNC6SaWqtKes8nLGV&#10;Af5/VA4KP26nERrIArrgEBEQnwex6AAeJyRWeZ3HEAB5nweAAHUAk3m+BoQIGBYJtKAzur8nqass&#10;fb0N6fFQH2fEcH6etOn5hre4W0S3I2m7NJAAgCo65GCgIjoAgKtbFtLbABZXlqPgEneYI/HQAp6C&#10;4GAoAAXA0oIQgi7QKAUCAAAWAc35YkFSW6m5znmdYAGkchtAAcR6LG8FiAGqi/JAA+TAABU7I26K&#10;u4mnDMAVH4ABACjWByDwWgADoHAvs6NnoeJ2XycpspScRnpSb5jIufyzguDgTQGEAYgACIQh9sAI&#10;3/l+ZsBU/L8xzPNc3znO89z/QdDzNSLTy3R850y0cv1NT4U0h5XYABvHWcYAGQcCDHdZEIglnIQg&#10;sDgABkC/EgqBMGtqqh80+mPmHaekTnAdRygAcJ3HOABwHksYDAO7oVA6EYABMC1/hEB/gggBDUJ1&#10;1fPdJzHWdF+f6fr+37/x/P9f3/n+/8/+AEAYBP2JytqAcB4EQJgVAuBkDYHQPggR6AypnQD2PKAA&#10;dI7m9DTHCNcAAvxpuDHwaIAANgUAyAAC0D4JwAAjAukECIC1euifgjl9zn4auYMwtonapX/uphzA&#10;WCSp09nNZm/YfsSTHD6VANodQ4AAC+G4SgeCmwAAiAwB9DQCYZj5PYPos46B8t6AeApLwOgOguKM&#10;mUAA6x3qRG+O56g1B2kKYIR0GwHkqglAsB0ACa0GgIAIgYjb8ohw9LTDmQzmybyNXETY+Zdh9k1P&#10;GP00kkzpmzL6XwBAAzup3O6Ac/ZfTPOZkXBGGip2NQ+MAfItw+pLIoHgcAbI3xtgAGoOFqY0hwDY&#10;K6P80gFwPmsQKjweQ70Tj3HmWcfDECpMaACXwzRmzDIHAQd0BjaSlQycaA5oYFgHsCA0BBuoFwHM&#10;CAoAtLwDj/AATojxk7KWkralc9kc7tRhDRGOAAZw10ZjbHDLceI+DwAHAcRoDgHY/AyBbCgGAIQV&#10;AABYBh8QFQFIhLSOwe6OBqDuUWMIdZ7RYDpXaWQjoVQOMCB6BUqIKE3IeTpD5U8inOQ1kbD4eo+V&#10;QDnHjR8cw6QACdG1FBfBGwkAhKaD0DbdQbgTKiBqa8qKpVTqo5gcg40mjGGMMUAAwxhDDiiL8X5I&#10;R6LtBQCoFIAAdVrAAEsJQSwAAprlO57yIi+FpHnXkko5XqDJr8AAVwrRW10TeGAMIYAAA3BsDYpQ&#10;D0vMEO7VVzrSqZnNHqOmoA5xouAHgNBwA9xnDQbAA9oYHgoBSQ0DAGBTgJNDACAeQhzR51YKyMWr&#10;g7xlEsHyNC0Q/B0VAiU6o5pfAGAlfEBcJRRSjg0J8UwAABgIJeW6W4eA2xuNUFwLheozCWACHLFA&#10;AI8T2s1LXDsthNzoGQLkW4eaojqTuIuX2VrM1sD+JAAYAZN06GIMUWxsgAB7mYHoZIqp1MCELNLc&#10;+CRni5n3H4qAAgDTUAKAyawCQMQZgAA0EoJRGwDkaHKMifY6xnuAHiNkrA+Dfk0MgT2/QBJpFsVA&#10;dA+RdybgBAQ0MBIE3xAJO4alpxZB7KLYgcMeY+kcDrKmjDJY+D1mzxqP1mt9CLmQAachAYBUDATA&#10;QRoCR1jUgYNYAQEZrwBgcKCAQCrwQEgWQ6AwDSXmAmoAWA1A0ljSDuHQ3ocgzCYDaFkK5dw10VoG&#10;OGzAql9mOLoI4iEBICF/gNAURYnCAh6DzeosdJrWnqY7S8BAFAOWwAdhYAUCjOQDgTV6mhAQBsvm&#10;poPc8BsnwFJyxgqqyr8ZCvvIOZU3o9jSKDPMPEdKix4KTUkiceI6FFjxHUoteS7R8j0OGPoe7Dh9&#10;GkT8ThUU9T5XoyiXaTpHU0oCAyBhBsKyHAWBMwIBoJSopGI6P4AyOD4lnH2PY8A/B7rJHyvgqazW&#10;Kk0H6qCJOiZKRCdKWRjcjVvLbI/wUjzGpSrmNKAdnPBzxjxeoPUex7R2l2HOAUqI4QFmsHmAloZ3&#10;E68TYWcJHCmzzRgYptfXq0caxCZYthPJF2QGlmqAFj5pdb9CLYuQsi2FyJ5M8zIvBG2Tl8OUgYEI&#10;EjWA2BA3EEgE4/ARi5O7H8RnMjnHg3oZo4RqAAG6O9JvITwFnVAzXG5mABsaH+Pot0ze4mdmt1QC&#10;h2gdAgIsz47SdEDGjVAPIeLT3aG8HKNUXhjh3jfKUAktyWiggZBSEgpQGUqr7Qafu2NkvSekhzwv&#10;XMh+xOXiFEktw4h2PYGSNxwA4h5PYH2AYkAGQJN1B0B6NQIAIGsAMZo0sFCQL2PMOcdpwBuDoigM&#10;4ckHh5cDAyBZDIJYXgABeBlxIGUpykvk/Smnpfzfn/R+n9X6/2QF9P+z+H8f5fz/p+ZbROnTOsHg&#10;PM9o4BzF6BphxJfBkBthnOiEeAfgXAdKJAQAUAAANgIM3kAocJGAAn4JEIdNeG7GuKZH6qbPUJEp&#10;EpHDLCci3HSDIGQsqPVnPtvipDLBuB1l6Bfhsp9hzB6G9AJgIGBADEijgttMor8sNQIgAAcgOm4g&#10;HgCDrhyB2ixhunaJcB2PKOWISgQDXlckgnjEQgFACk3nTrKQMGNwVpTvWDLj7pKB7nmB6mHkYIrB&#10;4tpiuh8jzKdFQQeDugLAGkQp0kGgJE2uwDuqbojQwP6rhQwwQCNkkEcFCEThvh2CSBqBxLrhthxh&#10;unqhxF6GHEPAOG6poiQESh2iQh4D2trODFRGaidulmWOiCOweEeMPk3n1iNLSJvgJkOgNPeiHgKi&#10;HAOgHktgNgGmcgGADDrtdobQwh2B4FIhspdJ+BsEVhiBniUBxnriLgFCOgNANDtAXAWrVgYARkqg&#10;ZgNoWAMAFmcwwhuplgABdBzGnhih2Czhoi6sNAFkBAxgQmcgeAKDUAIjijUlyRBRCQOrJnTh4qNn&#10;so3gABgqfgABQhuHah7xUgnARCmgfKlgAAYgJDUAMKox/xByOvSByhyEmhjhjJ9hkKtAABihjsRh&#10;2GngISXGdAXCLAmyZnhAZIUAKycEDiMnKl6q9BzK+AABlShAABYhYBYrnq6guAugugAAaynCJrHL&#10;nmCLJPyrhH4MbsARQiqhvCFB3hoQDB4DcLnmSQHgkgmENSbEDgNCHABAFjrlSB4hxHahyBiBhCqr&#10;cjxhokZh+h0jgFurzi2GNAFAREJgLAkAhijLFCfAUASp3AIkGlSB5BwIoBwhgBgCBruCNhsjeABI&#10;NOklsMpjPiPQSMADqB5jqD4r9GvsXEcu5i1DmvdCQE4uoOji3ltMAiQB5FtB4DaFrCFpoiLxUsDj&#10;JNEsHkviogFgOimgKgaLGAQAlSzgDALkth3hwnahzhpLRBvhhzLrqmph/m8DSpYmQK7jIDaE/mNB&#10;9ltGQEGgGgFnxD9EeACB9CxsHkTh6Q1h5OJB3slr2iqB7jRjZoDNbprjuuvEBALGxALwLCjJvCfA&#10;PtIgVEqgGgZrGAEAOotF9jrl9kDACMfGBiOmSCeh8jxB2hyHqBzBmiWBuhaBYCBhtIPL8jQgAiqO&#10;NUPFegGAJItAGgMQHAGAOsMluieh4hvrRB9wop3B8kTgIAQkggMAjgnENAUm4j/UNkC0QCyJROgC&#10;+Joi1x/GZUGPUxAv3xiJEsCCaj7tfMkJLtgCYlAiWh4Czm8jwFKlLh1D2h6h3Czh7U4iWtqCYh6G&#10;HObDyDSNrCqImDSCQDSAEDDijAHiegNgKE3gJgMkeAGAPiegCAJsZgDl2iqF2lhizuCjhpgFnuJC&#10;ci4P7iDmzpHSruGJVDLG7RClqmYOKDFy2mVJ4ABC3B8rXkUABFehzACGhhxgDkGh5gDk3mPq7lxN&#10;+FQB9R0B7B3jwFAEcD1wSFqFT0wRUjjppSyDkGQwej9ppDliNuejS0uFyDNE9GkjnjtstnjgAI+I&#10;/AcOsiHurQ/PjzyqaKQlIhqm+EWB3Emhxh8xPh5lhmVE9C1FqFvDLB7B7FnmyQ6gAAPgJm3AQI1A&#10;RuuClH1inMpjRkcOynqByhvCDO2LRB7h1wDAGKogOgTQFgJgPCkgFALkqgCgFEOoiSPWdoG0yIJD&#10;MB1h4RPhqBxmphuB2HahxB6mngHAGDUOsI1ASAKo/MuEvMfEeC0jajLNrkcBxB2iSBnBuisByHti&#10;YgCC3PeEOgdAPvBjs13zgq72eW5W526W627IFP3W729W92+W+pUobnQRAJWHMWgxPhqhvpfIOGph&#10;qBymptJDUAjgZAfgAFbQHAJgGNVwenNIDQVoiSq1ZpGJDlSPkH/XOC0MGjHJYw0FO0ANqljwXGVC&#10;+RqkBAEwuGwADVlSyGYIenTIDGlnqh3CSBihsiWBwh4iSB/DCDnC2sCVGE3k0kvAQWLAAAYANTGi&#10;NDuhxB1nqInF6BqB2CFJBkeAagQEqgTEPkBgEwtXbQyVZH5IioglxJJsaCqHkiY2ENgEcB6Q4l3X&#10;+B5IrB3h8FL3+GGkcJBEDANAHEMgOAHm6gQAHiHAH2On2ojtcSPXTRivWjqB3B7lFhwB4CSBtB1h&#10;wgABtBxvKBxBzO2hzCxpMpyGBDkCe1pDwMhl2jvjhuCjSIjmkC1CdsWxUjuJpKogFJsrGkvAKxaC&#10;HgLjtAQs1gAASAKUnAGkOgFgDXsABkeQOJmjhoMmnhpBuDeBchjhggABsByrriqDSRaGBAUgVo1A&#10;ZATEqgcG4ChRyCWzehn1pgABWXtJcQ3CYinKJAIiogwmfHhAIkBACMp3d3O3QNdSAUy1ZCPB2B6C&#10;zhph1GnhhByixhWhxqgGTEeAqgSzGyKEMgUEzEPVGXB2/ZWH9SQyRBinBhnBmBmAAS9EZh2h3RPk&#10;fqEKFSLS0iKiLAVgWEqgLALkMwOK8jwSfiSCViWBZBZSjmCEDAtguAtgAAaZsyoLHypqqvy3RqaD&#10;hDhh6B1mnh3sSoMBaSjgBJnAMAe3JgJLVGwZRinTHrhB5SQAAByLbCqhlhlDxhnCDB/Lfi2sGGNj&#10;qAFAPotAJghAenGgcikgHAWm4gEM3RCh5hznsByiXiB0VDHZ/CNhzkmvi4elSiQDJCQC4TSjLB5M&#10;omNDCE6rzltTWDEr7mZAFVyviiQDli3T1G7ltaWi3TdFpiNgFvjDli+DJD5lqDaDhgDZ7AIASKIg&#10;MgaAcG1gkAkmiUMMAZKoMBrpfBrBehdEUSvjehyYSB/TwmSDBGZB9CqDx0zspvizkACngvdCeuCj&#10;gC5FFh6zjaWjSB6pKMnUaiPABAEkfAJGBYJCNAKL7EIiPAKV3AIsxCfAYIUAHAXrVgGxtEDgKm65&#10;GHWRAFxB5yWIMBsCsBzTMhyBghfF3BwCFCdKbi/i3AFAKN1gTrVgIgRm4ldq0h9NLkUBkPIh9BzI&#10;oAGuegKAVKIgOAoAonGgVjXjDEeV12/32nLJT2fQxvWGlCbmHlQG8DzU809h2iz084bB5CzplFOl&#10;NlQKCb049B6h4F8B6yDsHjwABACizgGAD41AFjLAHAHjLAEgKCqABgG1OCzib4cXXj1jSDpYdMCI&#10;hC3GklUnSYKGNL7JVls3euxSsJVjAuwCNT3EvB9cBgABzADDWBykxZ9Ohh6uejjzRj4ObKCDzB7h&#10;3lkuPDxmyUwjStFi1xUmWGQ1y1wOgbpuhxOKTK7lyB/tb7qTgIh4JCouqjtATgKkJgYNSAAAMJzs&#10;qbrqbCQHnl8Bsh0RKBth3nahwh6DgB4B+jhjjmQkdFqs8CQ2ICaJYIfAOgIEtgaXy15ALItALgF3&#10;1rY8FN9AAB2h0kmh1BwnAB1Bs6xiYmngLnDxMm4gIARggGiAJigmBmX245W9QwMnPvknYhyB1nsB&#10;t9GZbB0rrungAAVAPCglcotAQ4IWODr7Qjmh2B4lIhrhxJb9VF6BvB6CSMJDrgbgQiLHyaFscjtr&#10;I3R3AmNnU7tdRdrdr9sZW289s9udu9vII3PwNWdHMhzB2KgBkhrwDBsBxrrhwlHihAImcgkgaAhK&#10;4gOTGgF1kiL8YqZjMIKIhnV9w9wwQxCn2v8dxoCXfCbqclOh2U+EUB6RPhz08l3MhiYpnL8COx8k&#10;QgMAHmc4GG6oYleji84pS+AFSB0h3mnhohwCsWj4SBy2UiQgAlQLYbGUc4ngIkggRPhgAOqiHCDi&#10;bhxB1Em9hAABpo6inK6gbAPm4o+Fb31GwMtPV5weAOxcOOGibpYDSB5jhCut8w2F2h4Q34Aj2w3F&#10;2z8Dhw0Dhh8uHlP1noSPikeAKACkvAQgIHggYgNwHcuGBQOIj9qv1UyDKiqPlCsh5KgBph1pbvno&#10;oBzygB1y+l3Rj85iJrWjUtHuk1FSCvFlFjylnv7i2Odvj3eHKFUFsGTykDujTlepwmhkMDtATFZY&#10;no++fVKCjAEEvGYDBFxGGomhwxKBdBk4yBphuO0qeDgEEiNAUZiSLAUG4gegQoUAHsdmqU/x2lF4&#10;+F8B1NfAUgHiogdAKlegkAMlegS4qtcSOQO0ybYnNHWBxB4FFhhhwl6BhSFBfB2j25EDUAxiACkS&#10;gAfBoMAANgoDAAGgUCACIRAAxGKRWLReMRmNRuOR2PR+QSGRSOKORxuMAMZhsQANJqNMAOJxSh9P&#10;t9gAKBMJgADT0APigAAQiIRAAmUcACYTiYAAKnAB6vR6gBzOVygBl1kALGuTwDwstlwuAAa2UAA6&#10;0TyfRR/22OgG4SS5AB/xGJxV+vx+AB7vZ7AB3tJozFWq0AP52usABUVCsABMXC8AA8ZDKeBgM3SI&#10;vR0ueqM1mAB4Mplz/SAB+uOrgF+3d+xB/vzXggNZkIDgaAAIjga7objgAAcNhqKvd4vAAO1wOAAO&#10;5nM3mrpdAB9t5tAAFv6bwuIP6nv1/xN9P9/AB7P7XvPwAB+eGeAKJ/C75qKAHy8EARMFAKIAcBom&#10;Ab4Oo+54n88r1NeejWNQ/gAAQAIBgBCKJtaiB+vQ1B9HuAAEgoCrFhaGCEBqHQAA8H4gAABgOg+w&#10;5+PKdiZgAbZjmMAByGWZQAHYZ8dHuzqIQC9j8gAfSms0iYCIcAACACA73gTFzXnufJ5vMfZ8r47S&#10;ftjIp/L2AElgSBYGN0DYOgADgWMkCYESiBRyHI7C/OwBKFgcEQSAACQfCDFQThSngJghCQDgQiSJ&#10;vmtkDNQfibnabxuRmYRgM/HR4mua7zHYxTW0SAaHgKBNDgqE4TgAEghCUxYUhbJgHgiAB5G+boAG&#10;+WBUr4cirgoDoQAACwYBiAAMiGIaGKI/MBLhRSLrqiyJ2e2FoWaiK62kiUiWsuyRrdAzy0c8p+n0&#10;vZ9pqw59tfcbX0ddjZL4eR4tEdKrnechvgAdZwOvKs5AIAbkAMAsN1G14DgO18lNeAQCNef4BvK8&#10;q6wMvZ/PIiz3LcitpWxjNnrba62QbIlpPBZ9GO6pq4gQA0ygdDoAHyBgOAAdIGhCqmWgAq58AAeY&#10;Apu+zXtRdV3n2e0snyeJ6ZiesNnye2evQuoAwEp6JP4p0IwC/gB69Jkl1BCOwPyAj+ACAuxyFlT8&#10;yFrgAA0BwLAAGAO1OFALV+D4JOJl8yvq+tsNgiZ3HpeRtnU5htnecQAG6ebPHifi/7MAqmqeuC6r&#10;yvZ8nxLMsSMfh8r2CoGJ2F4QBUAAUAvvQHoOB4DgWvC8yLDTknO65wGtSp6HOasHH4dLdAmDYAAw&#10;FglsmDkRAOBQKPyAoFW4ufq+t6/setwVoI/jSKrvar2L0qE6G6dc5GMb7BncfJ5WACgJAAEQK+MF&#10;4LoGCwFJ3ZluWkeo+ENjpHcOoAA2R0r4GYOQaiRUFguA+oEE4F2cAgAccR2Ls1tEke89RbL2YPQf&#10;hBCGEUI4SQlhNCeFEKSOMge3CqF0L4YQxhlDOGkNSNQtADDgjEOi2ERHCOlOQwhojHAANpe4AB4j&#10;6aYB0CxmQkAzT8CgDYI0mNfPgyNj5dlqrSUVDwuT22PlxcAR4tq4kMJUSyPMqKOx7nIHUPUd5VB5&#10;mKHGO+Ag7h5RxL6X8AzDDHqwAAB0CZxATgZV+B0CRmQJALUIAkAqT4cwtIgO8ej7hvDpcaNkdC+B&#10;pDoGwc0fiVgDgNAaQgB7cwUAUZwCICBxAMAOegbE145R1meG6OxOQ1h3DeK8QsGgIAXAABKBRFoF&#10;QEqxAVI8/MOHBMaYseUfTtXRpGHuP1no9R9M9Hi1Bnw+SpjzH0VMeE3jRD5aYPQfjTB7D7Z6bJI0&#10;ZT2IYH2hhyzlgHACemCMCKaAdgfREB0CAF3LtnjFDZ6skiITYZ6OceQ7QADcRiAAaA6RrAAG8OYc&#10;JzRywEHkO45E5kNrKQ4A12YCgGPTANSQujFifjtStN4v65p3j9NexIuiz5ImHjGe5ZSACvoOAWlE&#10;ClQwAAfA2r8EwHFfgqimiYCNAgG0pPw2MfKWRwDjOYMAZsRBnDdeANsdpVwBgMcsCcFjqgYgmVcD&#10;sEKwwBAGViMkdb7hiDraYL8dpU20oRCYBl+IPgKylBeBF6YFwDkPLo+F6kzCLw5Po99jcRR3RxFq&#10;NpSQwh0GKGlOsAAIAHqEDOCopgPgLtzAgf44La4OUGtZa2Eo40ZDEGGMMAA2BrUVHOOl4ablDgot&#10;8kUfKRhmDNOgWiUoTwnhQAAC8GBkgI3POouccxVQADKNOLIroBqflhLGWU3paAHFqO4taDZGX+Wt&#10;me0Q147hrKaHALEWBPxxHMVgoQCQKVAgVCAEJDgICin5ImPRTi+RrPAHeMw0o9LZmoG+40ASYD2M&#10;TpooJ+ICwWAoAABAGxvQKhCT8AoELOHLnUqqAAeg7x3HJGmTAc4uBbl8GoNI7A8cUgFH0kZqqER9&#10;tVZiP8149WLjzUYe0/uPCnF3Y024AiT2zIRAQs8A7FwDO1mia8duEx5Y+J+2OngBnwJEH5jw9C7B&#10;9obAUBEnYGAUgseOCxEQGAZm5AWBk4hdT+DvHSYob5gkbjRGgAAdQzzSj1wGAJUZTUyE8AcoQAwC&#10;nZssIXk2m55SgJZXivIeWmcTLxPYPgv7QkOaHlgh8C4JnVAfB0iUB6oC6DONKAUeaVgGWlLOCtVw&#10;EQfX8ASCBX4Aj/4APmtEi4/B7obHoO0dgABz4xiKLsXLNRp4yHwOoxU4WmHjLqy1MoETappBkbkE&#10;4SQmm6BGUUfrnUd5+ccKsVB7B3nIA0DIG6wAaA2MWDQ3ICdukioQtm8uAIe8BW5F2nC03AWKsfTv&#10;gxEWJZDnYdQe77h6jwM8O8c8vB3DlUkO8cY2WYjzHMkwAL7gBgFSywplR90usbbHwxk/DMeOBQbF&#10;llLZ6WMcW8XYf5/C2kTPuYc+7Fmh06SaRDL14QGgCOIP0AqaB34g0AmNG4C33DvAIhtcB1MtY+c0&#10;Pkm7R2e0g4/TFc8YqCoQZUfFBukgCNmKaktMJCwAr/bK2p8CSWBIqdkAAEb9AAA2BAq4EoFUWgQA&#10;XeEBABLx8CjA4Qer7huOJRm4xxw8V6uTTDyVCTVy75juiTfSrMR6IbAiAm8IKAOkDBQBkooKAJot&#10;AoAoB5Gi7jzHeOgAA4Ru5/HYOFHw40bALAMhEDgKr+ATBAb0BQFsMPSehB2DNrvpQrsaxgjMXPow&#10;74XZD6LHy3HkLqOIdvuBkDcMGOQefuAAgJImBoCbcwcAcmCB4BpB2tbAIqPtR2Jh7lTG4HSOYF+G&#10;2R0HenMKEA0RaBKgkAABYAoKKAqAUUI+y34I+4Q+nAvAxAzA1A3A4oOZBA7BBBDBFBHBIi+4Se+p&#10;44UY4+y2EWiLcG8HOoyF4GatoG6HSoyH8LuBGAwRaCKBgB674AyA8/woLAme8y+hI37Am+u4CLuN&#10;kL2f+L+HQgGiKHKOYHKHk2SHiAEL+HaHoOQU4MU9sXkm8Z6Wm0cSiAsAsIOBQA+KYBSA4IGBWAwi&#10;odLAkscIwc8SMrmjiGyHMVqGEG0NKHKHogIlGemAoAeegBGAmTQA4AgMyA0AefiYgImHaxQRu9ut&#10;qHiOYu0IWBkA8mCBIAnCGAumOOwyXCYh7A+HwH4SMHe4iXyjgAAHQHqxSnGfcHvFcPYdrA+HyS6H&#10;yH8SMHwH+SMmm6AaC4YUYmiL2P4IedmSiBCAieMB2A8REA+AgIOa8oJAtBKIuHc8eAAGu96tqHQV&#10;qGsdyRuHKTkHeo2XgQ2AEPcYYIeAGAOSiAIpUAKAi9mAOAKcsAM7KacSK00Hy2KL4/2/0L2RePuL&#10;uKdG4W2xHHmAA0cdmAgAoViA6A2eMBQBCKYkKZwBGAeTQAeYeMO2oZ2HAVqGYGsMGGiHMOYGowEI&#10;gsIdWBWKYBaBIMcBkA2zYOQvCFaHIOQGXFgZqfGBGAaemDABAQ+ByAmTKAq+HIm844Qma+rG6+sW&#10;mGoHW2SFMGu48GOHWxSHSH+rKJ0AADYBQioByAqfiP8QBCLG9Li+ktgJQtktoGqwLFoHO9wAqAsQ&#10;+CICGCIZixuAAFgFeFeZ8HoSsBqBs3sMqMsBXMiQcAQUOum5CRyNKK4FiOCu2LELILMvAvFA0i8+&#10;sWuLcHiG8XwHCF4F4Z8GyoqAMHmXkAcKGTSCcuUAaBQdUQkQiHs04UgXwHeGcNCHkF2OmH2G4UkA&#10;GH2WewmS+PKAEAWpQA4OIAiBmBmAAAuCcCYLOBSdU7mcsWkL0JuHeG4VqHIF+F8VkGaNKACG0OuA&#10;IHijiJ6ctGaZ8M0KmPKyAXULucsa6vIPKACTcTCAmeg8USiAEXOYGzM1iuAZ6HSS+Z8scH41+4A5&#10;4mWO6PcQuYiS2VGdmAoAseNEbCGAe14TCAkfiH0bGHg3eRvOSXyHAoyHgJMfEL2AQAuIOAkBAZwA&#10;6BWdUeKMyVGemxyOodrNkXkfOM8HYHBOCGwk+H6HWgIAYXSMmAYTKAeA0ZoAkBWzYAo1SKa4eHkF&#10;4xeAGHuaYAsBaMsAiBhOwAaMqJ4AyMyUVLhKqHkHUeGHMGkxkHIGYNCHCGMGKObSYPYXOSw6+H4Z&#10;6AdRws7MafkBuBys6B1CAAOAcTKUgVqHVT6ZqOkTCx4A6COCSWBUaAeBIT0rhAlIgWcg5BWsS/xK&#10;wvMYwpxKqjGSIWbNIsex8XKmyPM4oNEHQU1TsOuwEUkH0Hk5CH6HuxSNiQ2P/GaAEYk7MWnNM5UW&#10;i5UW2584Y505m+2ZOY8cE5+Ps54YyM1A+ZNWycyTCHyUIAOHiKKAIHsZox8MyHgdiJiBCgCAmQ2H&#10;gxsSKAENeACyIx8XEXeH0aiL4HgKmmyL+MOaGPcaqUS7Q5a84yUIWreIWbEbaWiQEU8RUpMTSAgl&#10;QAyZwBqBEMckQMy+HP85jFVWuOacMRnAAoeHccaG6HiTkHgH4r0SUoGWUWuPuH7SogAmuHkaY+ES&#10;iBHCEdWA0T0BiAwVOAuAaJ2PoWwLuH0m4HgHceGHUG+OgHEGgviH8HseGA4A4ZwAsBEMsAmBGWOA&#10;QAkv/ZXKvLkhTVvBOapCXVSJAfCjAM0HWxoAAGmHEOuG/HaR2H2xSAkAaViB2BAMsBCAkZoP8csb&#10;eWmQMNfISoeHUoyGEGwR0HPFmAfLMBIAsTQBqAydUAydNVcg1ArbldbdddfdhBKhZdjdpdrdtduh&#10;vWkg6i7Vsi7Wui458ZOQwGyHKXwFwGUF+9yHYKupITKBMqaB+BYOBKWOJQwe4hlCVbiNhNMLrcuH&#10;rauHqSsHaHi2SHElqiKHMl4HUHxDIASLqHsL6MAHMMUHsHepec80mQkAQP5RQJ2A8A4ioBYBCUCB&#10;0BEREBAApZQa+f4YsLqHogAR2HmodD8oyGSG8z+HTJkASASempIlKAiAYViAmAa9mAkAY9mAK7QH&#10;xIEHbfqAAHGHqeHE8AABSAuT0A7SwJw9NImAKUOPtVsM0QMc0QwHnAMHVhdiOjjgyxSnRYWSQLiA&#10;Kj8PCImx2XLQimiSzcrVqpuLrGYPyO8PwIWs9GpFCs6248yQjIddiY6LqHOHm2SGaHM48GsHKOuG&#10;7fSMAHU2SH2nGOCH4P4pIvCkeUPRUIeHoSWHaJ8H8mUnuIeASXeAMHsaYJ+L+H9ghasQ2HvYKZiS&#10;xSKYqQwnhA+WyreIeAQAYUOAoAuQ+xCipI/AZJFOyH0a6tydwM8G2XoAAGqHgeGGgHq2qAidmBOB&#10;UVOBEA8IGA2AoKYHIH4dmFbCwAAHAHuJuAoZY7/KcAACyA8dOAeenhTLfVo+2sie5e0MOLcpoNeG&#10;YHUgIE8Gok+GcHgfcQcTKBllUAADKBIV+BmAkvCPlbvdxn+exLoAAtnLuGqeBMskCA6ZoCnoZZ4v&#10;hM2G9oiOwAaTKt8wwCGCEv4AsAuoFnUgIuIOgvgvjH8IWC4C6u7NALSJ68WtcZDnA+4IuHkJkVsG&#10;GGCOaGiGeLoG+l4AdI0fkCoCywyWEKaAQSexuSNTseGOcGcOaFqFmL4tuSY68Py/0NQZQANHoAav&#10;CAcBcVcAwuQwyMiTCAgViScSeIpEK9wHKGfqYNGwSGSiJheJQASO+LcHkQaHoYuHuPsMOLuSaUSp&#10;YW+SYlJImA1CGAOkAa8Ie5GKmZ2TlC+xSHYXMKgNQSC545mW8+8IlByQlsqAS8UN08ORVq0TCAiU&#10;IH6ASSeHtr4HjhYzyZ8HiL+agJuAQzROyBaVOA2BaUCBCBbS6OHM4SjSIdHCgHmfcHcHMeGHWG24&#10;8HUuISKG2UkAQHaxSAYj9ZAoEAYUARUBy3sUcQ2HdTGQlasIQBuRKAmBkN6AYuYTDo4Y2UYPQXLI&#10;MjaXkHYVo9yRyRuGhgwGyk/jeocpYsSa2QaAsBMIGBYCKCNUY3mAqt+H7fgJiRqR3OGxMGmeBhCf&#10;iBCCkCmMXOuQ5DUQkAUSi4EsesVBXDw4A+hboLZVlnERcL3asKmpoL3Qqa9ckAMgwIiXMKmm8OQ4&#10;igI2OXwHgHMeBWSVqH2HoTkO0OQQDGaQWAG52IiP5BzWxQvNMNg5up45fd0Y7XFe24W57i4IrXBj&#10;AY0ZDXKYuQhHoekIgHwQ/SgTQAEHeQ/XeUIHsAcIeHOBOSyHUAwZ6HaAPGMAHX+yIp0p0LrURGGH&#10;lYTYM3OZ6/AwBIeZGvOQaVAIeSUSeYYQm1+7ma27aWAAgQ+BOA0KKBVZFhoA0ioAoAbVRnJVeHZC&#10;+iK4uRmHacaG8HkKuHlweTDZ3G2wBNMWiPWagZ7uMfdZSbhlSKT1OBmA2MddQQ+vTgaNRzSLcYgk&#10;mHMk+G0GaFkL4HUU0AoASNeAoA2VOAwBbNwAyzYQluEj9oBdbCVpeJCkoksHQJQlucaG5pkQ4AQe&#10;mB3bQ75FILOAMSibSsRXJsyPKHCrCAAGKGxqYHGHkeGACAWSeA4AmMyB4A6/nUUZVIfBNev3d5D5&#10;F5H5IY3lF5L5R5T5UhOY6+gLZd6e5VZQ1GXsmGuHEUkFoGUF62UHggIA0iaAABU9SAABwBKWGA2A&#10;moFetpghhxWI3XKQwHhuM9zlwHAHR1sHOJQHOHigJAKfcH4AIPKAQAgTKdEJuHYHG9w4maY88Wm7&#10;mLrg4emVh1EA8T0B6BW3mBS9ZtClL4KJ/smHQoaiKHQl4G/4WHIHiMU68SMAh4HU6P4HvQiQgImA&#10;MAQcs7aIfHiP5OZCg3OJ5Z2dKfisI6QAQ0ftB80SPWr0QfGaQjSH2KmHcHwSsHm2IZjGEp6QdtAA&#10;THqJ480PCLrGDGMH+aSdFqtYaQaUYnmJuY1WecsA+AcIOBz40flGmQ4J80l5dG96gNeHDV6GOHGx&#10;kGuHGG2Z2HMTlweJuAsAKfiAz1Cs6AweNg2lKckPKGwHqL+F9fHFonnImIACgeAAsBgSAA6BQGAA&#10;oAX2AAe+nmAH+9neAHg7nUAHa8HZHI8AHq+XpFH9D5NFAAAZWAgEAAABoWDAhAwuGw2AA+DwqABO&#10;AwYAA4+JYD3bJX2+Ye6wJL21EgAy3i4wA+AYBwAJBQKAAEAuIZEBg4AG++4Oxng9wAAgHLyEFAaA&#10;B6FQcAB0FIGHQSBpXMJXLL9LH/fsJFMHLMBgMLi8ZMH2/H6AHs+n0AGO53SAEu1myAGw9HsAA0EQ&#10;iAB2FwuACwIbGKwhccFjMVjdptdtt9xud1u95vd9v8a43FVGHxQA1OQAHK5XIAA8HQ8ACsVyuAAn&#10;1wAzu0AGgz2eAGi0ml1uwVSsVQAJfVkntoWi0GiAFb8wABfsAC4XS4ABr/QAB0AJiAy+OBArcMGw&#10;aYQSwLCsU2YAHecJwgAbhhmAAB2GYZYAHybBqogCwMKyKosoIGYbPqCTSn+AiFn0ey1HgaT4nIV5&#10;WpEaBnAAAh5nklbKAAfx/wQtaYLaAAFPWCwjiQiAZhpJAQBE+oHoGwh8nqeqMHQc4AHWZ8dHOXBa&#10;w4a5rgABj2yCfh+QglzJAEwZ9gDBE6Jav0hJNNoDgcCCug5KYGA06IEgwnJ8ntLR1vgAB3HHCZ5y&#10;yqsgACAaWH9OIAH5BJ+yGAFOpYAyXzRN4GxaAFTIWtoCKqAKWHtPJ5H4fLJMgyR8JgfoBKCAYFAs&#10;0QUhUAAXCSHadBgrgIAsCgAASBgFx2ti/pZTp/AAfbH2ufFcHgcaqHMZxmwg7oAH0aBoLWdZ2yQA&#10;wFWaDwPgABAYhha87HkaUdAIf7Ig2F16grJ7/hwHIAAOnC/MGfp9sqkiSqmqh0GsawAHMasP4kac&#10;vW8jB5ngAB7ntXCTsiA4E2gCLUAAEAYhkAAXiYJihBcF95SqjEJAAbxaFhRpqQ+AZ6S0CIRBIAAQ&#10;ik9AIhcFsdgSBC11OwsFwe20F4SxLe6uwNPMJBZ7nqi53nUcEOHtHympeBCBVQCbophayPQmeR1G&#10;6AB4nRD57ncb9PnszJ/n0eIAAGfy1JelABwSwABUwwp/VclW4H+wUF8owzB2tBXLSJBUi67znN8r&#10;zOuYTzfO0/rs8gEA6BgMCQQXKfsRHYdqBnueFoAIeiXn0g+7g5Np5Akh55gNWh9gEyOuyCxZ+1sf&#10;p74bGCqnlLR+n0h9XJfVzEMTO3IrWAVWAIAgC6jVh/UtgwEL4B4GIGEYLg6AAaBCFgABGDF4gmBj&#10;SgKAM1BAxhR1jyHcAAaY5RtAAG2O0cQABxD1MyPUfyuACgEL4ANI7nmvIJH0PlWg9R4klIWUUBqf&#10;gQAVLGDADQJwAAVAYBJa7z4ZkPHw9hZsGAAAXAWswfsBgADkGyhseQ5jvoQGoRAB4EznAxCiRADr&#10;LgCAKWY+Nd0A4sRZi1FuLjU0Dl9MI1Uvw82QgAHOO0jY2x1oTGgOobCO4Lv1BEzUEwFDogUAQn4B&#10;MOnJGGIonYcw7zMjKG9EkcA8BzAAHmQ4AAGQILMB8B5eoIQIE5RaS8lyozaRiMW1smEnIuyhlFKO&#10;UkpZTSnlRKmVUq2ppDk9KyWEsZZSzlpLWW0sZXoPlzH0xa2E2mgJKNQcUCxbjLF8o2EQAATAeBKA&#10;AFYHwTAABgB8FMOwIRMjA16bMn5bytJgZBNr0lcMiNDGQ0I6B3GZG4OVso3xznNHIOscpGB7ETH8&#10;AVawBQGNQAcipT4+k2jtHGl2ESWkGyfACtZ8qrACgIWgB4DT9AcArSgCgDqUwLxLPq+Nu89YgjwM&#10;yNkdI3kvTJUqQsBYBSDgYdajty48B8I+HqPxXDyVrLVWuP5Nqm1rJzMGTJVgDgDrQAQAQrAAU3ku&#10;JYpYxBfWuj7H6ZEpRlR7KzJE9FTTzVKkvAPDoBhBgAALAIQerr5zCQ3LUPkfxlR7j9VxVF5bl0gm&#10;DU2m0fzmlPkwA0A01IOgOP4BGBEsYDW1n1AGqybhuWqTdMcPwh49IyjeHdPMZI5GNDiHWc0fY81c&#10;AOAE1AD4EixgfAoTkDoFgNLysKPFNgABqjuImLUcg6AADXHqWofYA6yAEagBZ9pDACEsAq4FHY+k&#10;fNnXWO5sYAB1DrS6PMehF3nuHH6rQANUUFOaTtSpqADZ/AYAYXEEYBFoAhAC1ADw/WoVdag7laA2&#10;yoDFHU30dtiAMggBGTACFqR1D/hkO0f5Bx6mROcVcAATZHAABsBIuIHwFNQAeAaxEm5ePMm41WUE&#10;XiYEjMqOceSPhiGYAAJwbbZR0LZBqBg1IPwNK/COBo1IIgGRXwpYzG2N5RnCOIcY5DGhyDknmB7I&#10;QAAs5FJ0B9eI5slAAGaM0ZgABaC0TJVFNoRcrE+BOVwBQC13DcG2Nw+R9D7KsC2fk/gNUoIALqgN&#10;AktWruLc81tB6DjCjxyWN8ZYyAADpGWMqRQy0NtPIOCIIYRyCAwBikg55KwIp+V0S8eOXwADjFqL&#10;IAA9BoZPAGOdLoA1JKuIWkNa1d1rAIAxakB4NgbldYEA8GbLgEAaLG4QhepCqxlHaNozo5Bfi/kU&#10;NE74AWOOCY+PIfxkR7p2cg5lTM3khptASAkuoEgL2pAYBg6IBwOP0JGrQcY0zxjsY5CIiZSVcD/I&#10;WkEwA/NlOafWs2DREN4gKuCvIvw/djkiH4tbZJLx+AHfOPoAbUFNrQUwaWowGSdAvaaDoLAQmVgy&#10;ma2srFh4Sm+ItAcdmkh2DSXQO0Y4xyqjbbsAGEbhAEEHAJkhT76x7jmgeQohYFwRlgAkCxpoEAbg&#10;4JiBonNUSHj3HoRMew7V1jtG+2UcZ4YzDcgWO0ckDx5DxgPBTUZfXyl8AkiFlYK2mgkBoigE4Pgg&#10;FdA6WNhiuB2bgQoK0VZkmOFe4UBRf5Qgi6GAcCO/NSHvGMsWbqT1cow2KNkgmu6bVsK0HgOpCY5h&#10;uIbHqPK2gCSFJoAcswBwFr8pEHeOiBY8h1wLHtG5a49baJxLUvtNqLSWJvIpBswLkHHmASGbFzbo&#10;nmunj97cwmBPdkwJe6By7qiVJ2g5K6ubpPgH1LWAw1IBAMP4HoAVEQ4h4EvHkPMwYAoKct2QBBaw&#10;+AFJt4E8jZvsjaV3U+rYfY9laD3HjuV6RJmtkuzgYUASlXxELfM+cAwA4rACIB40oD7aqZQDIsAF&#10;wD6FwDQCBETCR84tjdJBhrRTwc4eIdY7IcJD4bYdyB4dIfAi40JWjCQrAlzi4w4wByAlhWaqjk51&#10;J9gg4C6R4rICw6ICDaRcok52SGyqwB4BAoIE4CgsABzdCRQdI5pbpHQeAbgXRgyswDwFrQxtwGZZ&#10;oCRKZ1hPzHELaWyV42ow43Alge4fJXAdTqiBiNYAAZQcqJIfhxp+oD5poEoCo6IDQBaJilKAULwm&#10;AdQeRdYaAcQzqyQ5odIfZHwuBPwHwD7RIEa0Rgx8pwj1ybcChqyXgvrDMLkTMTUTcTkTsTzvz5ET&#10;8UUUcUkUsUyLaXY2sMbtQeBdYaocKN4XQZ4YhkApKaQEppoFgECFwFADQsACaE42USyxKDig430V&#10;MUD3geQewkocwdiRIcgdieYca5zSYda2gcydJu4eRj79xkZOyKYvgBIBpaCE4uofigBCAcq2geq6&#10;Avx7hyIxT/JUb/IhgCZZgFAEqFwD6iIggBybAwAdAeYj4dIeZdYdAeIj7/IhYDoCLhQD6/Z/ICTh&#10;QBaAJkAe4tSzg0IeJRCZBj4cxuhCAe644f4h4AoAQvgCoBAupOglimAiaG4yof8N8mYxEepyh775&#10;YihTKTLWihiHSsRqCopqCPZ858KG5XCtQyofCqzoAwz4JTzfZhT9Qf61oDCHoAAG4DawERwCMHLg&#10;DNoxqV5IjOkTEL8YTwicyMwdiNIdiB4aQdYbZDhhho7a4oQrw0TagAACQBZPyfYg6DRVgfRPIdBS&#10;QaQdSA4ai5S1weAkocIfAypWUFiHQB4AorClJVgBZUa6o0Id8DB6oj4fzoomAfAiYAwfRXAAYfgt&#10;Sf5aIwaoxqACRZ4AADYCiJgFICgsYGTmgrsvpDBPK16A4Xob8QRSgCY1Ie6PIyQfwg4CBkwAAGQB&#10;5dwG4CQuoHICogYELAwBZ9ZtMSiXRqhBLOCXTDDvwvwdRoQAAaQc62gYIcwzIV4c8DJwhVgJwEBe&#10;LFhX4GACYuoDABArAxcs0U9AaWLHQAA4oYY445I5g5rIQ6ILDIwraF0jBXAawa5igW1DKIIcY5oC&#10;VDwhADp+gFIFIrgdgdYj4WAWJno+wvjMo/YGlGA/4BwoLNkSibVAMYo25qrN6bj+5AolhsIi8uLM&#10;AdDJyMwXoXglYd6A5/ZowCQEyaIBwFpYQAgDwsYfompu8tgAAdAY7PQeY95HYbBigAodxdYhUEwv&#10;rY5NoAQBdGgDgnIB4F7RICju5VFEZHYBSK8SDY4yIeodwj4drjg8TPYYwYojAbzMBsAkofRhYlbe&#10;qMCu5yypxeUlAiChomIBQoIfpm4ejfIdIdaA4d9UbS8doqsuj9CuRygwcCKsMeoBhN4BkSEk5S8q&#10;MmYqpN4AYCCGQCIEIsAAjzIqofhaAfAewvgfYdolgDIEZeIHQLJYwD4GRKZdovgATytASbRhYh5h&#10;xu44aM1QgdYaRjRfBD4fYdYjaDT2inaD5ASoLRoiAD4sABYFwFxwgCSJlYpLQedMxCDThRocxLod&#10;NfwjKA6MgksyCtK7AArLYAACICo1IEIFVeoGAIDiAEAFzRICYD46LvhCAcgqgdQZpDYcrKIiiEE2&#10;gHrsoC4GYGsvYFYFZeQCwnp8KL8Yg3bwL4xBiXUS0lpcpLAAAeSQSMwcBdAbwaIXJkAdpsoCABh8&#10;68JPwBAB4sdVYkRCJIIesDK64kpOgtRVxax8LUMScqEYr9DZr2qvJ1CvBIYl5IU8TOL3b5DN6TRa&#10;hz5Tz40ULw0qL9SpB84+xaAAICBeIfgDZeodwBCJgcMZhCFk4ANRpT7fJOZNofoANyRfkYVs8Ygw&#10;4f5aymitg0D0otSmgh9Potbd4xVW5uDdQmBp5aE7CJgEQDReIGIEZYQEYDI6IuhZgq5d0eahCT7O&#10;SMDwIlTfBawcYd6RIY4bw8YbqBwjAiqrIyJVZaLdJI9mkesFpkBSJT4fJNqk5JCwoCdLMAArDfan&#10;sqr9ZNqGCJgGQDKaoDsO5ZrAgegc5igcAZzt66oi6i5lyOxeoBgDJeqfQ1NAg28ZDDUYyLmA1HLw&#10;stEYqXYfJIAdpjwAAbQdhCYY7b5ctywGQDqaoEoCh+gDgBwnqr4g7N6pomAdmCYazxxCiybSYe0D&#10;NpguoIAD5eoEkRwBAAqDKjlHDwh1DC9G2AmIeImIuIzG6V0PeI+JeJmJuJyVIedxSeJLoaocCN4Y&#10;YaxDdyYmAHIFRKEXSaIEACjVABQuNm0YabeBTwGBqXq1qyAtQcwdozIbEQJnQc5vocYdgzIdUVto&#10;FUwpRXBOgl58xVih0olGZVEAV9Ff6Ccd0Ygl7i57ololgBpAKiIsYCuTIroBgup5ZDAeiA8l7S4f&#10;ItQCUlZl4DaFwFICosAEQCYnIBpdpa5bBkBbYjAfBLQc6kAACkSkgc4ehdYeiHAmR863w0qnRNoc&#10;jzpRoqBXTUbesCU+j/jeKC58jeKDRVUSAmUcSoxeS3iHIvh8NRpWgfKHCtqmqnQw0FSb5TyuBIOW&#10;gC4BQ0oGQDV2oCZ+gCoBSGSAFAA2jwMsl31bEYtnLwcsSDpLwd8VwcKBYbYdJCYcBv4/4BZaAG4D&#10;9esOZeLBiPT/9nSTweuWgdAegkobsz09Qdgj4bDk4brAZRr4bgYleHbeBVlbWPy48kd7YiYAQfRL&#10;QApF4tYfeQKHBOgyK4IllPQg4CYCyGQEQCwnIFwDiZoBwBRPweGCGFxj4ZTqI5S25coBY2GWQBQA&#10;YrAFQBpdwI4DAgbBYuoEkclhqrp02H14JBQ2bOTwWuabWFAxgb4eBj4XobxsoYc+UNSMkveiYAAL&#10;wEgsAHgDBX4DrAwByOMMGguJ+yiLNA1BFBRjQ5jINjY1VCCZ1l6xLH45oY20oAAaxi6ILH5NFhhl&#10;pl0jAtQXu2RJGwwLW2wABJ7NORFGtHpTxITUb9QyCvD4FXO4seFncZNmmBFG6g5sBLQdtfwcrjxC&#10;gXdpAewbpuwCD/Ve5ZgCYEyFwAzRYfgCpPwekMhDDpIqrLwmIbCN4BAdyA87iDNW94gigpotc54B&#10;QE6FwCgIYIoiAGBeoBADa1IAxALWhTWWgedJdb48YbgW4W65m6YfFQBTQfU1hN5Il8olZTypgmJI&#10;oBZ1aw5TQBJdwe/EZwYmAe5TYqtR1yYw7gGSb24AxPIBZBJ35eRxkep7RIOjhJAoIBrnyHYFBYQB&#10;ACJERoQhYeAcotQdYakDIB9LIGoJxKAEIGR2IBYDQuoAsiuuG5fLwxZs5HwdgcCB4dQbIzpL5HQe&#10;obqkgfodoj4fgehHxNhWhT96IwAApm4BADpeIf4BQg8jCcsbloAdQj+vhj4eBSR6QysNwwAA1vsA&#10;AroCw1IDYEwrgEgGBlwFgHIHqHdXw+oBBqAelc45QZ5cQdnU5u47xJABogYEAJ4KRExKABYC5X68&#10;jGmNeuOAqbWu0MG5BBpy7yJdYc4cZD4cobgZKCAaQXZa4eRsouFpwBouLgYgcMD9oj5IItQBBUdd&#10;L4AwRTKhL2iTttxuAxL9De5Oz4j3hIXcYlRBE8RTxzlub3OdXDj3RyVSVx7AisYmIBKJgflwNoD6&#10;IjgBQurE5wa1g0LY5a0qtyUwYihWxIbAm4fehrqTVqkkr8ge5XGnfjuwix10ZO13t3qoA+pAcvcA&#10;ZlcGwnwDi/IFoEIrgDgCg1PSGHjdPct36g/dz3rfKgAh4bwdg5oYobpHWkiRIfOnRT5TK4JVRaV7&#10;1jpVyuhbKmI0Iyl0b9TixZoBZqB8YhannO9ySGgDIBhX4GoDleqOp+gCgBJPwe4dikgawZoVha4e&#10;bILbAggDlmABwDxYxPgnOymJXe43OgWf1HJrOA+yeNGumuHnIkYtQdIeQj6NQqgZoc6N4v4AAGID&#10;YrgEwCp+gDABsPCsFHCpuCRj4bOO6Bgdw5ocCCQiFTQAAIAEGG8RzgArEk6xGu2M9HJxcZHwuyv4&#10;P4X4dAYgIIA/4E/wBBYNB4RCYVC4ZDYdD4hEYlE4pFYtF4xGY1G45HY9H5BEHg8niAG45nAAGo4W&#10;yAGY32oAANMwAQBcOgALA+JgAFwcEgACwOCYMAYRBITRpDB6RBqbRqUAHi9XmAHC6nMAGw4m0AGc&#10;2WkAHG63KAHu+nyAHy/H2AH6/n6AH+/oJc4IAwGAgABAQBqCDgWAAcFgmAH9hwA7nO6gA9nnVbc/&#10;oLSACAgJewJlwKCAKAAUDMCDQkEc8DAYAALNH8A4Ja30AH2/ba/7eAA2DQsABuHRaABOFhAAAoCw&#10;gAASBQPcrhkck/H7cXO8nWAGm5G2AHK83SAHq/9eBQHfgyBuK+fNJnW4gA63s77UAri/wHRgIBc0&#10;A8veQHqLwAPwvQAv6vD7s6BICOSBS+AABDwgAyqjNetp8n8157n2e7YH616BIKuijLogh+ucwx9r&#10;aCoEuKFoLhOAASAmDoAAwBoKgABihwch6mrkoqkosp6IoG5SCHAcxxgAYJoGMABtnWlJ6gOtoOgu&#10;DYACGFCcBK4EFvq/wBP2gqoIUt7JHxEZ5vOd58nsAB0HpNZwngeoAHEesMHKfC2nYey0naex8AAe&#10;B8Nedx9LbOSjH2AwEIKvQAPgtrDLiyaFL08L9gQBLkgcBKiROB6ZAGzp6tqeS0AAdR6zk+C4gYzI&#10;AA4BK/BOwAABiCQHAAGwKuKEQGKIBbwJkASoqcg9iTBSce2LZSEx1ZJrHadwAFSa6umSdb3HPHAT&#10;AioAxBIELdAqoAGAMvVzL1Z1kKXdl23dd6QHGcUjGGYRhJUaiYnLfYAA8D4PAALAsCyAAV4MhB5n&#10;qek2HOrJoGgaIAF2XRdqkeJ4AAEwSp45y4mnj4AAsCrc4EK4ABkGYZsEB9cJmvyDzGAFCtee1THo&#10;fU/vizzUs8A0EZ8vcvR4piFx+hFj3VHE/T+dJ3HYABum0aoAGiYxgMSapps8cp0AACMyp6BjCgUB&#10;1cH0B4FAAfADr0ecSrkeJ5KCxYAAaec/gcAKjM6vS3xDHC6gAA4KgvuoVhYwQYBeAAIBrlQFX+vY&#10;FbSySjHue85HOaqYmqWpaAAcxnmYsxz20fWFMNRwAH4ubYLZBzagLAPBMq1ACQAA7On6A7An+BgG&#10;wcBtcAEBbT+IogDNA4wIVwAueAC2MHULBx7rT1bXgEf5+LlYaCy4AwHOKBoLgxxgOA5kIQXCAYEN&#10;OeB2wwcZprKa5bpiAJ7skFYaxYEQaAjAABkGqMAFm3WW0doZR0dohH29sfQ9k1j1HctIeA5EjDwX&#10;mVIcBKR5DkPUPMdC2h7DsMYPYeDGB8j7LSP4Ahfh+F5LcUgfQ/i2vVe2oItJZy2j+e6ZtRYDQImF&#10;AsB84IHQUApAACNlIAAOgnBQAACYGQNILASYEfY+jXjtGyS0bwuXPjwG0S0AsKQAASBKCUAAIAnB&#10;QigCs3r7FFmWS+jtZTRoFLrWS0SOiOIEkKWcUpDg8D0kmGovcdA3RkqAHINAvY+2nk+QKgx1J+0g&#10;kFLih9RztW9LOKa4GPZTkOFMH+317KO5AGTKQU1EBch/lGkrKCVCHSDKSlYl8yi6jJFIMkcoyRb3&#10;tmoNOAEBiMB6APRgOcB8Ux3AGKIn9P4+jZFudYXJEZbD4mIIE5VHTSF1SbOYXKaDMk/FqKmzIe6f&#10;zYvbb0XozhfgHgMVwBgCKNAPgZYACkEEaAQAWfQBUB65AEGBAFQNBzeiQQNLaPNzB6EjDGG/IwcA&#10;8FtHylyl+gaAGhUDP27VwE0ntpqLSzg14/KSEINS3yghdC4j8nDFctqMkaA1BAC5FoF1wgWAaYUe&#10;481tDWGuLp1cHQAAinfAEDEaAIAhB8gsB4H14VPImjoyhF1iNJWPHlYxFSnrqlSQwghhzJDuHqSU&#10;bo7UjDcHcORqA7isgKRubtxAJQKIwAgAh4E7YELHHcPMko2RzDfrWWUcA9mugOM+AAHgIAYItAk+&#10;gBRyEumXlYjgpVV5PlFqtVCzVm7OWds9Z+0FobRI5lfaO01p7UWptVau1i7VsDtAANUllsRxDcAA&#10;NcdI3TBALeAEUGAPAAApA3GgCNh3csvlbHizzSbJpBHQO4xgzxutTGiN4ax1Bu3XHTIKgp+z5lKo&#10;IgBISDnun1KMAgBxpwHAXAo6oow8R1rSHwPRhZz5Lo4PqclA5fgDAKL8UNRYBwFFEAE7l7iH5AOt&#10;AI7UBYAi/AhAklQHIHnFgiReUEA6izwWSsvKEdA8rYDPHFdccVEgAD0H6n9MIDwBlEZwWkcI7ztp&#10;pbkPwAUu3bu2MuAQ/B/oYOyu8sFLyjWhAGS4gwvwCEDmeQVRdmRbi1D/LSoJDE0ENo7lWXZDJcUN&#10;PbAmAhT4LAKxoBGBN9AHAHgZMEAhtNWY/EWssR6sDMoGlaG8V0WYxagDeHYSkAYEiiAmBACQAARw&#10;W1LBPTY1Ds1hqNIUmFokqavnLHqecdI9HM0KKtphOY7FpQWrUOoeSch6ABMuPMAhRB7AHOKPeFpa&#10;gApkygmstrrJe3JwWpWyWRj95GUW7cvT2y4l0MkAZDgFD7RpsOrMwILAIGBBPUUEYDzAgRwNHe5U&#10;ddHtF23m+VZzzJDMHS08Tw1iWjTHiVU0DwAYAVRoFoEL6AXvMUco2g1rd8b5XcvJei9jqL5OwOWt&#10;S/6nMDYIwYFZCDn0fiwAAaw1briyFkLEkw3LbAHaBOdDA6R0HbBBx8AAWQtMEZSypsquD/FGHo5c&#10;AD8G5YfWlXsko8R731R2jZRYFQGnFA+BI3IEwFmkOPfrHseo82WQ5NktUVypD2TkOgeZ7hwDtW0N&#10;scduhrDYkYPAbhXQDjhLKBEdzCwMD8Mu3lvmSiC8YLd2wAyIwGjwLSA0fT21cFGL9K4fyHy6KRLa&#10;AIBRgQDgWNyAtjZggagyKCCWAABgKXthYZfpychzDaGwVoXovgAOaa0Pgdp2x9D3TW6xRqAnnGo9&#10;Oga/gBzkzM1+A14ABQHKfANP9wQEzC+19oA0wNdngNk9pkaahdYyD+5Yd6Fb2sDoOZ4Af2AAAHgW&#10;fL9FGiM0aGVM71FOQ4BokpGiLAZoAB54xRiBIoAHAUPoBED7QgEgTG5fAZ0AIB7JUEoLV6PZBAAl&#10;IRKoYegqoegdhp4eJeQqQcYsoeIcytQeDgTlsBoeAdQ7YeQdxjBzBhb/rKCXJoQmQy4AIBBRYBJ8&#10;JxgC43ICoDapwDIEiNADgE5FgDwFg3oCQDLNR5wvyB5NYeAcbUIaD8IcIXQW42CCaKAESAACwGDx&#10;QDgIAIJuqIiyi5Sriq7OKWCPjbEKiPqThwA5ZEQtodIcby4bAZoWo9YcD8IxpIwBIAJOQChVpwR2&#10;R1Y54yYyRL0Dqg0LCUKTrpIhiXa5IpofsOqPirqVAuqXTpK5KOhIKUKXZ1cPJMDvaryVMRzLQuh7&#10;bwC9rxwFRQABiKYboAIog6ZCBtSGKWiVxSQ2g+JDiXJByUMQEQQuTOJEIfqr5QRmQeRDDKQtr/Yo&#10;xWI5ICABhT4C4CK9pKSKYEADBGAEIDKpwCz2zIxvg/qrMKQi56pDAdAeBaQbQdQlIZYci64coeo6&#10;YyxMDe7vqULe5ZJ1ouClZsDLp1Z16VYyqOYqAxAtiBx6Yny9oGIEI3oEYDA4ICL2xy5p4bYbpJQA&#10;QeoxgE4BoogDYC6AACIEIHqphGDfUKqPoh0VciwiSqrbsirbIiCrYo8QgyQfY5aFI15m5NbD46Yb&#10;aswADS5aRCxP4CwBgoAGgDjhIEACCKcXYvbHsaLloeZjAbCv6wIsQe47b3h4AHoD6xYEgCJ9DoZL&#10;qOZMEcrNyO0ikrErMrUrcrkrpZq0sr0sMsUscsksojggi54xgZgbRrUoYbwAAcgeQxhXYoAIoF0i&#10;IFADQERna/UDccy1bOY5x7YbodAlIX4aIZA6gcAa5NgdRbRNxhYysDqPjpCVz0qUp9owIwa9qORt&#10;QeMC4fBnJEbUw/YA4BhtK/rX7AyFozovCjagjYYwwxDObJQ5IDABQ0gEyuYAAGgDw3oDwB58qjST&#10;IqKTyVgggcoeQ7YZYcBqYb0lod4fBOQfAfJDAfxCY2DOofAfxnL/ZBzHJUIvRLw/czrDZLovTYBR&#10;yGE10nozRngBQAY5IBYAhtIvIvQtIuIfIfrKbFJDI16VbYi8bhbpYtoCZ8A3wCiAAEoCRgAEACKK&#10;YB4BI07NyA8qwh0n8j7bZQotoqZhYaIbZqYWIX4WwAE55IwBwDBT4FIEaJ8uypYFADCAABZoBcyS&#10;iy7SBYsQJmAxBMp7ZCx7YepEYdocJIwcwZaRId4dY6YfrwIAAeQAg04dYfZ4AeAAIvwegAYyQdZ/&#10;AsQfhjAdwfpDBERH4f5YIBcD4v5XFGZvjKBRYyRBguIEgBw0gHYDrQgEznxrwvowT04BpcxoKQAq&#10;NQTbQhsjcjwh6Bp7Zu5P4YwdA6YTAbSwAcgs4AAF4CxwoHgC5GgIQDI0hXptJvVDEs1Ua07fgABe&#10;pe4abgDgStRfxgDgwnJw5dZILOYclWwAAZIZCRIZ4ZwZwAAaRkDjhrqkh7YFtYwAALoLwLoAAGoG&#10;gGpGoBo05m5DAbQdI9Qaocst4ZYcolocAdhroeIfBuQuYyQBgArQIC5GAHwEzxQFwDjQgDYCB8oB&#10;zNlQsLBDsecOAc4eK2AagcQ65+a2wZ4cYlob4datSvZaQfgx5wTlb6Bm4noe4uICSGZrwfQvQBwp&#10;BtIvQBofgowBk7ABbvoBKUZwR1Q1i8RDp1pdYmgAcf4mQDp9AAwD9mQECpwfRLhpxp4dIb9SQaZi&#10;IxQssabLYgo/quxXACQC6KYCACgwp39NQCI4s3AwoBoCg3IB0GZGr3BwT571074/LZI+sOhRpDjW&#10;IusOA2kPYurey8JVw5Avw5C/TDJMDYLOqQ47YagYJqYdIaAsofYcQqsXo04EoG0vYDYFp9ABwFBG&#10;gBAC9CYAxL6GBIE46ViXsOCFQtIfjlh05NdcRhcCAxgdAb63Qcwbq2wciLblocYcI7iEgwycbJQy&#10;4BQCA4oBwDhGACwEwngDoFymgC4ETQgCJ8hurx4zxlg1Fub+4eIcpIwcIYoYklwZoZdJ1n44x35f&#10;oIgJBGIGgGj6EFRBYCA0ghs40V0K071DMjNCki4pClhP4qhaSv6RgbIZgWVJwdBrQBoAphYBwA1c&#10;ptknrvRpKSjBJnUQMPCVx1JRkOIwyUsO5wA+QhQyTLMQovQw8QbSZnWCS5OCcQZZcRCTqSjSQgoB&#10;ACCpwCAEUiIeYBB8rdBNYcQexhYeQfhuSlYmQBA5JAI/cVLLSyd88VcjAo6U5wIutip/B7YBAAIz&#10;oCYA8X4CAwoDgCzNQDIChwoC4CBGgCIBpT5XwwMZreoqEv7bqzMi4AAd4ehuUwg9QbIdN1gaYdct&#10;4dgfQkp5yWwghC6HZ6aGh7YfykogRSUckWM2SXePiyZ1KV1kr/Yghjs/wACfwwoGAD7hMhiKYAwB&#10;YwJ6paQc4cgsIBQfRhYFwCY3IDyo5xgDt7q9DNUii5kK98cKOMhZhd2MaUT/JDhMqhIfJOQdgeha&#10;QcYeI7c5Ixg7I6bpQDABYoAEICJKgFYDKNFxwoE4ZYc4tG49bqK2Icq3Qbwdwsoc4fQ6YCQBZT4H&#10;gDyxYEUp5LYvw/UK0Q6rCg1UVUmd+eGeOeS1QgeVeeee+fGfOfSWJdedxSYcQdZbQY4a78IbgdV1&#10;geRC422KhKoFYHIABLI4J288ijmfzN+WBHLbtAZmotIbA6wAAXAZxq4aob4rox4kqLB7B2b+6y8j&#10;yVogjNhReYw0hRQ5If7Oq+wt0OAATZIAz3mGwv2nk8h7p7OBBEJ1pmLOYCB5KJLMwAFxY4IFuUjn&#10;QoF8YwxDgt4uIcGbQAAYobqRgblazppuQeofBNZnDYRDg8M8RYI+rIM8hAQ/szuiZoJSq8KGAzIz&#10;o+wzpBI5JVs+poQfQ2hmRCgs0/o2ItsWLYZ1rpREU/LpgB9A4EgCBgFBapwEk3YCZsmV6BCqCzJ6&#10;pP4dQd5aQZwbAsIWIYEMVbytU4I0gEoERFgmwnAFYDuZs3EviBZYtHCWD/UcSBGAwpAe4cxbQdYZ&#10;16YexpxBw0wqQfYzocgc4ggd9i42E+clwAhDAa4fpbQcgeq2Ad9hmWwmQmgBVaI4QCq9oBYBTDWQ&#10;gBRRoBzZIFICp8oIQEqxbMrNWdJB6A6VLR2V0jsK0KGjAhIegfI185JjAYIdBp4UAbwsoey5IJoD&#10;pgAHuKdSoCIwIC5WN9OWWffDoi1UwYfEJfBrTUBfoD6pwLPFJgoFjhIh6E5jCDYlIZgZd6YW4W0I&#10;AbIbQrrOYGBxQAAMIMAMJWoGbxQywvQcWX2robgsIZwcYrobAdhI275jGPiXZt6LAtoDVpgAAHIE&#10;pxYHAEqmgGwEamgDdPJMMv+C4yIuIeLpw7AeEgUogZYb5qYaVgjh10Q9Yeg9wfM7w1h7yHgzx6IB&#10;8WYCIe7L07b6AfQowBxSXRoggByX4BljxupSQBQfqdg/xwUR1GzWI+OPpLgwRym85BwDhKge5ngd&#10;xaIxIdBrqtgsoeoxwtzIRyd4xT6KJKgDd4BrwDB8oBYBz34B44pFFqgCZGgCFTV4xltuY/EqdCuQ&#10;r++iz/CrCBOo1JwdgkocQaqtQcgaJIwdIZRIwAIeA18hgoCm0EuZcJg0gAoCk+tehRyx4gpYOMKW&#10;KTyyudTLTcDE4eIkodhfl0SwAcwbYlq3K2wdt0xtUCI/yc5GqKqMoD5GADIE6JADwGTxQCwEjQh8&#10;bNR8B4DHx1xCS+hU4bMxgcAXxioeXgh6hDACgESNAEQJqNgCoF6xYBPYRRz1kr8V3ALSF86qO/yq&#10;IpGGHfwc8t/o16YbwacIFLy2znXRmJA/gozRpZpSfa2P1HMQyBcPh1IgjR2CU72A4yZdMPMQexYg&#10;4y8RJ1SrOAeAbez+rDiU4gxAGlelZ1QBQCRcICoEkiIeoAwwoarcYAAbWgIqwdxIwe1MJBa9I1HD&#10;STKWVymH7/SqTbeHdsrvoAZSQCmJhFrC6fZKgDhKYnvLbah4AAxnmlsVW/6OkWMkZER1Y5dAP1p1&#10;J7YdoeRjCv11k54socIeYxgeYfpOR53tI2ofLTQfmsp1dSiGg2ewaTyToqMU8Qfskqmo+RWm6MqI&#10;A3wDzQlpq9sTo5KBphYecloCaggGYDEvYD8howQCyAAAvvErHDme0VnAW//aQi6Tuq9lQgggD6fj&#10;8AD5fj5AD3g4Aeb4egAdr2eQAdT0dwAcrwdIAd73ecFfsECAJBgAFAUDoAEQTDYADgQDQABoIBYA&#10;m03m7/AE6nE2AIAdLxdoAaDjbAAb7wcscf0TCgMCYAHodF4AEAQloGAYFAACrwAn89nM7ns/sNit&#10;FptVrtltt1vuFxuVzul1u13vF5vV7vl9v1+f+Bnl/wmFw2HxGJxWLxmNv+Bn1nsc+tM6wVIdbkAD&#10;BajKADhdzmsAFAYAD4Wlo+Ew0qwSmNmsAByV2wdp2do2s3sMCfYAeT2h7XcbbAC5Z7BADZcTcAD1&#10;ekffb7fuxAWxnD+tHVnFnAYHAgABINkoHBYKAAHBIHsAE7+Wrtf7tcAIE0s23IByGXnc66f2yALg&#10;WCQABiDQTAAEwKhA0wIpaB4Epq+y0J+fsKISfaEG4dJwAAX5rmSABtHPDZ7HqeoAH2fh9J2ATSvm&#10;0oBNIrsYgG+gARo6saNKAcdxtHkdtK+kXq+AIBuq9jvu8AzwO6AAFAIBIAALFgAOwnR8n9FR6n6e&#10;8Tn63p+n8gjsSqnh+JCgp9N6BoCJqEAGpaEgJpSFQLBCACnggsE9MrCSetytbbz8sb7uaex7AAch&#10;1nQABnmuaIAFsYZdgAbx1nHJoJJKD4PhEAAaBa1gXBAE4ABOCQPAACYFAa3DdLEyDKH+29ArIAEt&#10;y4fR1nYAEUoQAAEPUjUTHAZbNHweU1A1PJ5gShBrH1S5rncb4AG2cBugAdx6Hi870gABwJAiAAMA&#10;2DIAAY8SbumBKtgACQDpKEoKpSHASBalwIgxPTtNksbJVksVaT/PbBtu/TJVoAB1nrQ5pnSdTNnQ&#10;dYAFcdJ3vOAr1DCEcFB+DAKAADwFvUB4DO/V7JrLVzHZZluXLmceYgAYhhmIABqmoaiMHIzQOg/V&#10;AriwLAABXoq3H46IAHpEoAGoaedFjqNGGcZyIHaoYUayAAya4kwWBVhR6omZxyGyABZGmYSkHe0Q&#10;GwfO4DgfcYF3EfR7IQbpwm85p70OBwIAcAAZhMFgACyHwlAAFwP1IAUiNi2cKIJu58WqdBwgAYBr&#10;maABlm/nRtnPahznjiZ5H1Lh8TDGwAuqf3Wq7foBYAAZ/OwA5/OmAz+gR2zzv6BZ9OwB0UXdyoAA&#10;ue7sAkfTqghFQAAefqdAcfrqgS7AAAIf0vz0ewCp+ewEgQAB7AUmp7Rqeh8N6ex7y5vtDn8AafgK&#10;B9WAiDSWhAE1SA4CZAwGwSgleiBUCz2gCpKAIAUrhWyuAEAMeoAqwHtQLLAlN1pZ2Bm4LCwkujAz&#10;ZmDH2mk5o8UTDrUqUgZbmB4jVI2AEcZHwGPWAABkDK4gJgiZAAwFAFTzgkQEAYDi4gBAQfIkQs0G&#10;icE8X+q5WBlyQkEHwPdEw+WlvlHkR8dY4BxAAHENIZ7ChrjXaUN1bAAoskyAYTUCYF4fAVBECMAA&#10;EI4kyBCp0AwFgLk2fGAAhxDx2Ddb2Ooa7Oh2DOGOlQfLlQKglbABoGJrAOg9B+u4EKdgAgFZOV9W&#10;p+ydgBOwwhFrBE/lhhAW6DzKR4DtNEOEbAywADnG8h8eA4ZEgEHyaIC7JUmgIPqV1QSEVWk3eyfk&#10;nh7ollkifMSUxOR/nVH+P4nj0yyHTemdMnR2kplgSUjYriLHyFbJqew8wAwDKsRgTVGB5kWJKNkk&#10;I76O53Lte0aUBID19EwcK80ko4h1sQGoOE4gwxrmeIqUMBoFIggNnKjV2JNh+JjVhJ0nxg0/nuOm&#10;dh2ZP0dAAA6BBfQNwQOFBKBhVAFAGoCAY28+h3yvItlPJ02sxidD4IWO4fC3B6D5UOlc3o+h+oqI&#10;MQQd49VuDhUUwoixvh9omH4AEgiP1ePFpzFUeaXB+D1cq9xFUoSyTFJ/BuaLKZhKvJ0A0BarALAW&#10;XMA0CDcgApONiTwfJCANgMQEDgDzYAQpyAAAYBKeUaTdZeXiDbK5ksBLbYexRaqZmUsRV8yA/Kxj&#10;4H0iod4+CPraYuOgeZQx2D2IuRFbhDSHj4HwQgBABD1AXrwyEmAAARgXJSBihJ4IIz1ZOq2Y5lCf&#10;jlHixAZQ34wjhHiosfQAzpgZAhHsHYHCqgeAcvql7kE9m0T7YW7V27uXdu9d+8DLDBWMvDeW8157&#10;0XpvVM5gMqTcGQTAdgbw6lLi/GsMgAA5nSvRAe4EEQFVUA2pGAADQDofGJpjY67IADeAAHgPUj41&#10;hxjaAALs45yRwrYYZU46V1jZVhlBMAyKL1+pERwyav4CnyHkPMAitCUQDpKYBBebUSaw1jMC9maR&#10;+7e2QNkdUD0+AAA4A+C5UoFQPruAU3IBDGU9SnHvIsihQgADXHKcwYQ15YDgHSpcg6KlZE6O6kqc&#10;038UIuRsjVG89UWo+zUjw0iQkWgEJ/S2v8FgFJMSclBKR7SbvCSylskBvbKEExyf5Lp032IqAWAM&#10;8wHQFR7BKBIlILQMgkAABYBq4jYJ+rCdtWMw09O2OwmY6dQCCHS0MZArx1ZNJIgsPV99+R0jnAAM&#10;1RwABcDEF4pQdLmAC0reQBomIJwUtgBaCIFKAwNP+wNX9GiNpOJ8saXLHatj+k5R5LViA3RdjQwY&#10;O0h4FwQLmH2BE0o4ABsXGoOk4gyBomeHOO0jYBmRvRAmuK2hMQFxrRO6sBgBdH5CBKBdOwLQP7Ll&#10;2yCyGC5OzNsVRdWafFCJ+J0OAeK3BejhM0MViwABkD1RUBgBhJQ0AlQUD0C6AgJFaV+kXUUyFXad&#10;vXzXmxQB0kbGiNDcA3RuLYHV0FcYGV9BFCMEYlQIlOl1HD01zIvxftNZyAAdA51FgcA6SkKPWwAA&#10;VXKckczmBhjd3AK8anUR6N2AADUEK99LaYBGBFcw8x4LcGGM9D43B0RdHuAE3oLgTNgDUEsLIAAb&#10;glyM/SX6E3fDwHoRMcQ7NbDOG8NXXQ0xjFEHG2YdY8ldjzH2lxIp9T4OwneraTjjleADmyWFxxP/&#10;Xnnder8/oDCBLfIVHMepBAIvKjmPsnQFB+mlA2AE9QEx+k/AZh0ANl3y+hj8u0fQD08j6Ac4Efyq&#10;1bQMV4lRG0FAEgRTySwloHwSgoAABuO6qQPAcSaA1wPNL2XXMqrO8hOYO1l1AYc9xlx5B2iPhyhs&#10;FFh1BpNbB5GyCbBzkTAHh/jvm/jzAGiVjwO4jwK+q/gKiat7JvgEklABDvCupfD1jtH6DIqKE9NP&#10;kIjLqxgAB4h2Fdhzhrijh0hrhrCIIxo/BzjRABm+q/vVAEgFMWgJGQAEANiWgCAJEBB/o+h7h6JA&#10;BvERhzDNB9h3CNgGAKiogPAcgfIagYgZuugUGwAFgJioj3HciCB+IpkTh9CHqgiJkWDSiaGQIICS&#10;oLjqInImv9uHFBr4EKh1BzFsBsBnlJh2hvjPDfGzAEgAh4E7gGj1MYjvnfEqMZuIC1qLKMJhKLJl&#10;LekyCfvZpPCbpfj5F2gBACIjoJkZCaitkoJMpyjyEogCFWDuiSj2FWLWCSpMkoRSwPHHkWJ4pzCb&#10;Noj5jvrAHAm6CYjsElB3B4RGBqBvijhchljkBvh2jNABAGD1E2HyADAFD1RfCbHfJpRNDtxxplpj&#10;nsjtjqgOu5AAAdAQsjAUANE7AMAHofAFgEDzLFQ8pSRwCyB7h9CEITCJh2h6mLqDwWh9CPh9B/iC&#10;KgDeqhmlB8kuQAFuB7O1HrJsPXOYCQtTiGkTh7HKh+MokqB9kxsQqJsdPvCbDtPvHXNPDqsPj3if&#10;gDgEHyAGAHG5ACMVCugDDqgDsnAHN7CVAJCWgagOgVqPMhPRrrObwTtqi8v7i2GDCeJpDsEwNTkz&#10;jpEVHVEVB7oRiGB8ETSCFuGFiLh2O6SwCHh8h+iECzgEgBHyAJMlgAAQrYohl9ANAIo9gGR8GUsQ&#10;L3leHco/SvhxB3ilhmBxmdB0h6ihgDS+gPx2AbANGwAMgGIDyYk9r3C2OZP5SmzPTPzQTQzRDHj9&#10;TRzTTTzUTUmXqJjdTNCetSETiBgABuB1ouhgBsjPB2h7iJgOAKI9gRsAAAE6I5AKgGE8rEmVLxMF&#10;kUCCH1lDsJMKBcBmOohsBwDiB6FDKpiCNWqHifJQvVEdoHpNQQklGMklSaMyFvRTJ3TxsfrrSYTX&#10;vvQVqxxxCdnsgCCvgDxgCVv3AfARAYrZNKEmrckijvpUh2B5CLhqDhmmhvmzBoPKiKB3ldoMoKxi&#10;MmiusYpvUDTxxSyYEYkgiwM4OYKpM40REdUSM4ILAEoIFztHEokYJlCCyGDmtBS1quzBDAj+qxkz&#10;IpGkl2EoAMgEofATFTgAAXgNtMOSCorHCzoOmBj3DZk0jeyBQWzdjfIqFeKxgDyaHogFCSgLG6Eq&#10;EzL8h1iNtcBplIBihcAABuhyENgAgEHnAJkBAMAQE7AUgQoCAZgQqSALCUgKAEE8gEoExLEJJToQ&#10;InjclZCfh3BvIuhshdDkB8h2GLgLgPiUgDANmQB6AJiShrh2lLhchhhcgABwHLkogEkoAGPxI5gM&#10;mQIJj1JFkuAKAFE8gXAOFSAU0kgAASU7AAAIgGK4TkDbP9OHLyTXOLT7DsBqVKgABTBtFsBlNxAA&#10;B2RgATt8gAA0ARP3AbAJnAl2KOPVVjQVTkwUTVV0DDkSkTOqtbB3B3GL11lzl0gR161gAIlxC6h5&#10;19lEGZOciNh314CZAGlWAUtjo/PvBjhsFHhhBtHOBfBvL8VVEoAqAagjgAAcgRgYDTAJI9hyh1Nb&#10;BXhhBdCiBwoyFkHKgXgRFSAzgkgtPDASHCkivGDsB6h8kVBt1UBfBqEPhlBtlHhphxMKLgGJnVCC&#10;QVQSzMRQiwnXsakqLdkpj2CuEnTyl2gEpnq/vZh/K6leB5kTAA2uWribAMgBEoAUgDFxAPB+klAM&#10;h6E1B4iJh+h2mISdDzAEgUSkAEgSlSAEASkDACV8D7DsIICuADsXiSFWK0lWEHjxwgs0iuJgsZ1i&#10;qyC6GDE+sEi61FiyEUjph7KrjfL9CIBtCNh4htldh8hvRGCOCEADDICaElAFgLCSgGEADwNNFfgM&#10;HAgCpdq/inntAHj1AA1CSVzWzN1lFePnCPCPh6B1GJh2hyouh4mZB5ByjNB6wdCEh1mJh+mmD8RP&#10;T8FeEatTETorrADzAJGfoagVSkAPgbAbFUo6gEG/ntADMZCyIpiJnSjRTGFqB9B3lsSaHyE5DWQx&#10;kFABRuCup6TMwUi1GExNCQjen3kuERU0hqhkhYjfBylHgIN1lvgCnKgF3hqHHpjLImMRF+pkjtMc&#10;FbD9kqyVKLJoKaPvNVsbvYABnyWym5OBI9gEAHiWgDrpjzgF1YPwvvnAxbs0ojkmCvJvxSoLvSSW&#10;MbMPHYDrD5oHknibjq0p02hyHMBgBnBigAToCgB7xGB+HtiZAI3dFvHbCdR0VyMdjAlAxNJoyrMd&#10;gJAFk8gVtyThANNMAVn/uugHkBC5SqL4TBBzh4FdhrBwMKBvr6JYh6ldvdnKj5qwnZxJidLKDsNV&#10;UZIkSZURSWF1Y3LKCwUyL4kqMdzYB/pqTSjBqvCdTMEeQ4EekcD2Cu0W0Kqnjp3gCSgQn8kDgKMk&#10;gUAMI5UwtOMSzQVEw95Cv9Y55Yjt3LMGGkMHCHQWh8iJh3UrrMiPh5ZrB4XPUrCPnKFbKIkm0WgI&#10;jwk70xXZEBVPE8y5G5S+CawOsyJt5PJPpTYSidB5qeJYh5GIBvDQjkh2FqB7y2HkAGofK+iWgWgK&#10;TiUxYULsDJ6JV06LaL6MaMrxTS6NaO6PaPzVGCi5kKXOyAU2jMgAOxhmCGB9lD1fCUgSgKFUZfv3&#10;IjFWXJSpL3j76Ki/aSCE6TBsByDmBchnOohqhvMKB4h5iJkUjerq5Pto0NkbX6ntUNRTRsgETysU&#10;IID2kazuT3T4XIvvYXT6jLncjsJfElAJJ7gAAS0/2MAQLogIFzM6MSDZ0ejmh9HKhwaUBmBt00hr&#10;BwsKBwhzFLh5jgK/gDCuII7FoKMyyeXIEZ5b0PM0s20UNXUR7LYEkjURjvsmj1AGYbtoLCCbHhDe&#10;h6B/HKy1kvkKnbJsHV7XTYjpuAiagPAGFzARgJP3E6FOwMm5CwaRJPmVj8MeFbTBNFiGGmFtRGB0&#10;B4GJh3S0LTSVDwAFiagKZBy6AKlzEnHyPHlDhqBuIyBaVSDkhyDiR+sXDzAHq1qPAOEFWVFSATAN&#10;FOgQAJiYgKLAjz5bn6YotRNQXMSnE9B2OfgABsBcU2B73tNMgPCUgGAQMkgBpLlqh5GJhaBgBaFq&#10;xAHtIKOBEoYgKGjS2tjex1l9AdATjWAVAOoCAMAIIdy+pgolzXR9i21kpiHfCBjehlB0ihhNBrG9&#10;hp3Pq0lxAaALCoguAQI9gYAHpyv84TC3ZoQ9aQcpC1CBiCG+kuK6iEcqoEQHvr7E7SC5afLUHK4J&#10;HymGEejS18FxFtCJhmBsvLWG6VheBtJbyfgAAnAaAhgAAdgSAZEDqTCMWQAABSBfhZAABohwmzMT&#10;EBtlAAAvgggogAAYFRtEB47EBwh2lFhmhvQbDjBh9DhwCjhzvPafnjkeEiPSKObiPkibT8Cw5bgF&#10;THFz3HCZ3ZnzgAR7iSxHJ2Hsh7rUCIUJjP7CwWh6RGADF+gKyhARwrkDgDG5GwCSgMXPgCXoDwJg&#10;AGgOk7AHgWHCgIgcAcjwX0oHapklTHMyEeMfDYZpcYqy0nNqJUVDOIlXv8oPsFCxSwiEB4ZEwWjQ&#10;QWhtFdh7hxRGB/rQiuqbM7ibTHXCiZlflVDzgLk8gEALHAgDwMkoojcNqXAFQOJ3OXHWQTVyE9EL&#10;iEB5h4mLh4uciOByXohxFLh5BxDNB7J/sGB5ama9ETlYHZZbrpiWgNAWF7gMmjALgToCCoGQd1Mn&#10;iwoqGLh2kReVU0h3pbHtZMAMgS9wDXHCwxskknk8vTsfeQ8olajIIpiHh3B1tbByhumqhthoBZkT&#10;h2mzALgGjsIjCdJNPYHYJpJsDaz4MQJoJnRMCd+943j9qwzBXiZcDRnyYkAB0hq/3aDzgHv3LAiU&#10;jwl9RuCo+uaqp1ACxWF2z3bibhmUd5Sn94h1B2mJhnhtGdBohuwbBqBxCjh3h9iHwxnAxuIjiv1G&#10;F/L4ImDaolNPzYCBjpgFrAIagHIDgVANI5AcAS2NgPAJlzEiyYaeJgqInJ6TBuhzouhiBppYBshz&#10;DmGFxGKgCEIEpvqHHZPVSYqpEWSYZZwS6vnYb+Q7ol/e5Ypiv8RNcQymCAAMCgABAMBQQBgEAAEB&#10;Qp/QsAP5/v8AROKBYFhEADANCUACUKB8AB0IBoAA4EAuIACWS2XS+YTGZTOaTWbSyKTCFTeaxScy&#10;uKziKP1/P0APp+vwAPl+Pujv2nPN9PUAO16vIAO56vAAOp7O8APB7vMAPR8vQAPN8vcAPZ9Wx/xI&#10;AAoBgcABMFBAABkHhUABoG34LA0JAAHgoHAAEAW7AcCASCQ0AQmDgLLZOGRUAgMAPx+0a3Wx1vR2&#10;gBuO5yAByPF0gB11/FAUDAASBMQAARhINgAQA+TA8EyqeT2Yzvh8fkcnlcvmc3nc/odHpdPqdXrd&#10;fmRaf9jud3vd/weHxePyeWf8aavz1WV8WxuOxxgBjOFogB8P18gAUhrbiMJg6kYHAwAAGgMlR/vQ&#10;mkEqE7aFgDBblwaiK4s6pIAG2c5vgAXZnmIABpnAa7XHa0r2rYAcUAAAgCsgAoEtmAgErsAgFAQA&#10;ADAQuy6sgx7ORQg7MJYzMEoUAMEKAnycSUiiHpYf0ns69YHwMAAQgkDgABQCyRBaDITAAwbCyKoC&#10;XHifC0G+dxzAAbJyG6ABnm2aQAHCcz4nmeSsPUpQDAO2bGLsArFsnPzJgMyABsehYCM4zbOMeytG&#10;IQg9GRbRTNsqy8UM4AtEti2YF0ExQBMhB7OH2oqyn6eyln6fQAH2z8KqczylQmgh/MgCwEI0E6Qt&#10;w3S/geC8CAOBUHQkoCdpyfh/KUe59PydB3HXNk3AAbxzvicp2zWeKrwqpQBRYAADgZY4MAqvwTA6&#10;EQAA4B8BggAQGAAb5xQ0WBhFwABrnCbFwoIAqDgUBaVAiCYLAADYOSwEgOhCAAVg+E7eAok1dsSB&#10;QCLtISWwg48kwbMZ2m5N5sFsWYAHqdB0TADcAAeEd3AUFoWgAcB9KwW5kFy0xzHAlmBs6nZ9n3V4&#10;BJyui7BQDN3CIGIfAAE4OBGuYDxnT2PJdJKdTJrmPuGnMjpfCB9vWeR8HwABiHS0pMGwcQAG6+79&#10;AsCYAB2C4KAAJgNMKFAFrshSKcJsMHPLxPFcW6SLAAz6jSeh/JMjSlFMtIDlcdynIcfWUHoVFjIH&#10;ufO1nOdlqmMbZngAU5kluABznlaoR3aAAYhAFIAB6EQXAAd54K4UBg5UcJ2TWEYMwAHATheAAnBm&#10;ILcAuDz7aNuZ07kYRrmUABkGyaAAGgbhrAAcR3ZcfNUn24zL9BsrJRUhVQtmBMagAC4H7wEdfhDi&#10;5IwJIDTCYYBQDSjj5PyOQc45UPjbfKMMZoxTVLaIiZJYyNgHgPI0CY/gAAhO9NoYouY3W5AHHQa0&#10;AY9C0AOA6lgDYRwjknBYCsggEm+ADfspNByEEiNgJe2QlzICYrJiCyGH0QYhEyWS4YoMP0HkRKIZ&#10;0fCrx8j2PyPoeJ+R7DuLQPUdJWB7DojAOgsg+x1FoH4O9tYAlUGKUKAslAAAGAUXqAoCq9QEEYRu&#10;BkxIBwOEaAIBJY4AgFEDfkS2JZES5FQKcPt0pRx7qsTOVQfA8SyD3HiPFlbwSjj2LRIxRZnEDQGM&#10;IYUCAGAMxyAo3gBADYDAEAMQNMcPyWNqKoPFbrsRvDNWwM9lQ/YvAAAwBs24GARAwL2CZ6QCwKLu&#10;IYbMhZnImkrkShInI8X0M4Gw6wco3hllVHBBIAQ+oGAaAiZwBwB1GxPIqkAic0yfnbbGUAh7XUKO&#10;OIm4QfxTknqvmeZMBJhQDwsQIBUFAAAEzNXLQRAxfkYyvRcZOWBLABODIKQsy9GCILLOKTCIhQYe&#10;0eo6PSSIAB0uoQ+N58ovxmoeHCO9NYA50oqAWjZQTWTOESJ9O+d5FScvvSM2MnKUFmkPU6ZABiVA&#10;TAXJED4E4NTaVMaujZRk0ojpGAAPeRxWR5yaGqOIbQABfDOQ8NscY3mVj4Ko5QA1bUVKeM2x8hRl&#10;XKksITRhTJnCCpFIMQhR65DJkHH+ZIhlejMuYrwsixRmaMVWWWUYn6TbGrlAGbMD4EZUg4A8Cwj4&#10;EkAANgKYqibjDuyJmnEVzRQqfEsHqPptY6x7juAAOwrZVR7lcHaPcrA7x6loHkPctA86Sj4H2Wwo&#10;xSnKSKRuiuOQCF6gQAUA8AAFAGkaAgAhjTHEbmysoZAAynjHEDMWXZGSNgEACRgAE2Y9S1gAHKax&#10;Og8BzoXHa3Id5YzJopj4X4GAGWKgiWCBEBMBgE2jtPLSkJNDz2kwZg3B2D8IYRwkdU7WE8LYXwxh&#10;nDWG4lUdJm2cqI9lWDdHafEY44hplHH+q8FYG13AiP+wsBjCqkrHo+1snmCzm43c2hQcI601jGGv&#10;N8aA33yjhHKfEeI9CsEGIOAVTqKgE1UfuuZY4BHBLlrcQKvRknMuTp8kVsmOkl1CJ8TtyizijAUA&#10;SXoFpHUsgVNuCECaWAIYDSU49VI9x+KvHMPEdSHxzJvGuOSsI2hv1hHbSiRxTq6AIUOZNHIAFBGz&#10;sqbO9BA1xqIRSQUyrQ6qzRcsi1TxBZpV9INKJRUsSBgLu0AZUhk9ZKoKcPQfraykT8Lkk+oSNwAm&#10;QAaANeoGI5tTAolgDQDi/AOzxOo2aD5ElEIePp663yyDqHhoEcA6T4jVHCNwAA5h2supIVRxyL0b&#10;WVMgP0AhFAFgNXqBkCyxAOATlSCUB6AHUDsAALgYovQADVHAwAetwHPVGljQjeBJwJmFA2BpLAKA&#10;QkeBJVIDwEC/ASATdIxdNlPAEouQ0g8SZEFBnnau2Y26wjXFuyoeY6b5gS4gXMERtwDAnS+OYfxb&#10;BiDVGQzh7PBylrRqyPUqmBS7AcAksQFoH3dA+BaDlKoGEsVAnYRBBrI2v4HxwcRBRMatFOKsqwYA&#10;6rZCXG4msdBTgAA+3l20DDeAggVgMB/AqZDtk75JabDnfe/YbKGhYe4+D8jRX+AAVoyBdAAGiOUb&#10;dWQAlGAwBBvgPAQu+8GqwWQzhh1ZaO7sFAMQAA8BQDJvPpQAZ3MSOQd2gRnjeGrv0Z4wHxDd9itx&#10;lxYlWKJIGP9FOY8vGZlgQMBoCAEgAAkA26QHAKF+BEBRAAKgMtW+elgDgEGFATAYXrZixx5D0LIN&#10;Yb1YRjDPGSAAWi+zTDi3AP9SQ/1QkRAdAYErEHdguBsAAFwDFiAaHYLYAYHATWH4GwGojkAWWOA4&#10;CAakAkBiBmXKBIBIRUAgI06+pEiKo466w7A0a6a+5ItOxu6uwUJqPQp6iQiG5QSSLWPyHmKsLKHQ&#10;k0HoNWLbBmHqHGK4H4HcVYACHqKcmgoQAOIGOCLsV4WOAOAujqA8MKAMj40oAmJUAK+KMmAUMq0i&#10;reoocyJocoPUKMRMPsHmjKHuuM2oYElEYMXLDOYMJUIEkMcO5KicVgq2t6k0HOHCTmG2GYFoAAHk&#10;HUYAqSKMAsA0asA+BcCQ+QA6ecJSYUACAKOEzIJmp2SYSgHUHKTeGqGYF4K6G+GYceHmREAWACLA&#10;AwAeRsRkM4ImsEY+p45PBBA6SQQYp8nqPOJ2uYRcMKuwYiAWAnAkAYAwd0oCXcAMAaWILqgMMsnW&#10;ONA+xzDdBQbAwSiOiKc6dIPyG0HCTeF6GYGCAAGwHM3AKwbWH41gLmAZDW4SIrFktU5RCya4qGcm&#10;LlGSMyBAzq9GBNAeBQxcAA7oMKAUT6OILcbWHYHmK4GmG6fKFyGW9oGy/YKWvaibCCR0rgAGIoIM&#10;TGnWsEy8fcMusQ1+IUIEUQXIVI1O5GUkRQMhGOrsIOISrmaSo0SEIOskSMcmneH8J2ASVEAoAWMK&#10;BI2OAABqA4BUAAA+AelSdEIIri627/A2a5GVKQkQQoIkIeKYVeHqbUtmHsK4HJD4diHo34KsLAt4&#10;KwuEVYWg1wWdFivyUoU0MuMcNmRy+O+KWOcEXrLYIIIhJUrqqOAA1cRskK+OAUAS+OwKRsAM1+LK&#10;iqABBuvmHGHeNaHEHgZcKVEAAYMKf4eqBoA0d0XgQGMWIG1S6xEhA9KTNFNHNJNLNMPIwrNPNVNX&#10;NZNacU74JixBD2HsKoxINSxOTmH0xWYlEENwxiA3GGjkAM+PNgQjGY69KQnmQaHUlwAAGoHCGy8Y&#10;G8REGeG4xSHSWo1kJY5AJ2XIAI0mysMUXOLmtA0oUKMsQTKg5Q65JozytUnxFWSEneA42UAABuA4&#10;s4BMAqeq+0bxH4RsTGLMLYHOHm34G2HUbk8bOiG6aAd+HO0CHqq6IqWbKMM4T8UfPO0mlg0w4SvU&#10;R41K5AokMq1RRI1I041OR8RSU6lEygoQLqsCmkWYn288bWKSKMIalEXHL0hw+QAQukMAL8AwAabw&#10;As+2QIAQyu1i5FA0tUimPyHYHkK4G+6CGlOm6AbkHamwowIU8mWIAyAhS8AoWIsQjEWqHgixD2KW&#10;umAcI0BeA2oOmAPyGQGdE4GwG88eWmZdLIRVO8ULMBLeAiL0AqlQJGAwJMBAAuN2j+QGAqAclMui&#10;QIRou7KNA0QSZEShRsK6G2YAGqF2FsLCHWZcASA2N2H87eHufyNcH8PyG8HKaCHUHWNat0KoLe1w&#10;PWAyAib4BmBKZuBeBJKABUA6YqAoAeTEPRUsh9A+Qgp7WOloa8w6taKcHM6MAAGAHSK4E2HA34Hh&#10;Pab8WIB+AwI0BoAiRsA0nUbLKbBHWfNdXZXaOQp2IeKIIoHFVCAAGYGyTmGQG6xSGOG+PqHoLeSq&#10;AqlSVQKMGwHQHCLuuqAACkBkCJHo9MBUA2YivYbWe2l4GIyGAAGTY0HCHUNSPuIeH2p+SGSBPah0&#10;NkNmAeAY2GAiL8BOAyNuBsA+s4aaYiA6AmQGAkAWulJtCJRaUqK6HeNKGiG0fKGIGgGO/QGMF2bm&#10;HKQ0RumkMcKXCCLuAoYUBSBAasBc+nPsAgNuAsHWKoHyGMGMMUt6L2BIXcAoBeecAeB0B0MUA4eq&#10;w6WS60QWiAbAQQwXGeOTBMQk6uiExvM/XXGg5LBMJbC2KQikKUH4HsKcHwHmbWi2KoHoHTBiHIK4&#10;HsHSLIH8tyJZYA0ofUuWYIOBL0AuMSAWSsLmA6I0AO2SRuArDXClaiJvPhElXiPWH+M9HOIeIYSL&#10;JIRTJKsTPch9FmkVdyKUWoPi/Gl4HVE2LKHKfCcEM4BCBSBumEBHAeAgA4BoXKAalScQOOM+KUH0&#10;tcvcG9AMQ6FcLCHGdYAeAKNKuuVezuIGUOpzDeIhFkp2cNd8p4nZMKIoSAiic2ceIIJSoWQBF0Yq&#10;AcAy9EAUAkXcAK2KUEXq1++OsKh3OPGXcLeKw8OgzMQmIeHMHYNaGgG0TmGnOgX6HOrQHgH4KoAW&#10;AgMSpubKqGpAni6yp7HeSg14ceQoAs4wAABkBBKAxbAkBIS2AAAijhNAJY2oVehULIGoG+YAFmGO&#10;4AGthWuIVYp0XKu01DO1IoQcnWJaovgAieIKURRC1+UacvRCsCopJWr0r6IZJM+DJcJarucQfeY8&#10;2gLuzaABP0YiBKzkI++guniaqAJXBFXc65OSw6KIKMz4PyNeLAHC3HMQvgHNQKd+HoK44KkoPaKO&#10;imIqH6J81BO84TI8h0sQIbI6SOISUbcTb/g0UcMUAHFKMYjcMbFqouHy8+LEk0HlbQHkHsLJJsRt&#10;iSeqBOAsNuBWAyI8AvJysTkXcHKZkdmzm1m3m4OtNTm7nBnDnFm1NlmJNqxKAAGOHGPqfUKdiPN8&#10;QAA5OCqS+OiNg7fykQQWqxnuzKrlNmLQHIHYgYGm0SbYGqe6HEHSNSKSVezzRUUKWM+OlaJUMRLm&#10;RlLQM1cTf2zCIjcSo416VunqJer0XeAdV1MxKC5kQIASXqYGmgnevuKwG9oENMHYbkG0HSaCHQHU&#10;3IHWLAH3KozysRCCR5anO+3SUKu2YER4yiU2IJRCR/oxqdLy1Mrsy7JSMuu/CFRe1g2eieiYH+KM&#10;AJMKARO/L0oiAcAGWOLwukAwAcYUwEgMAUULaDkeJ2VqPtKrcutk22PiG5aeWs3AyWk0T8LsAqf0&#10;I+A0XcA8AsQAAwAkYVPVoCgYHAHcgYG4HgNSY4IGBcA8YqAQH8NmHGXuXsHCaDIU8eHaHmtkyc1E&#10;lCXLMALmAeMSAk4aL3UGYXTEL3iEuoI1FIY1OHi/qw5G99BQWaKcLWVeHWXwbmGWQ8HhaGIWlWKW&#10;AcWOHiAOIOHeH4bWeAtkq6k0HsyWIXlOjlpYNomI9GBcqgBUBAI9S7L1SRb8OHbwwOlnXeJeKkKc&#10;HJDAAAGDOYAAE5BuLKsHYYA2WICAAqL0BcAgLsAuAPGTXRnHwlwncMJ/nNMQ5hXtX2AAFqGgGEAB&#10;pxYSsGIpN0KMHoH4LYP2XcC4BwCdPsBEs4OAXqG7Y+AAFcGTEyGMGtE4G8HI8eHeyYIrRaIMMhJo&#10;rmzQrufsWPsOL0A6AolSBQA0YiBaA2I8BiA8oOP8zslcXKu5HZEifNXqGQGsl4GEGme6rGglpmPi&#10;oqlkUkH2r6APAQfwAob4BHiVJ9KAA0HmKMACGYdYAgHYtkA8AYMSA0BUs4AqhgQIBMoPT5tcSXWc&#10;bCh4zya7n3NDmxKVEfg/g8Y9mvGbHYJ10oJlC4qyisLbBcHiHKtkHoHMKwHyHQLQjMrWHaVZMMMm&#10;ViXLH4oQAsY1SEoQA3Z7rcRv1+AMugpollCtj3kbvlAt0lFZBPDg6MKwHSHTYSHQG+fCHMGuF+cf&#10;ctHyAoL0AvWEmEBKB+QIAuoPO+uk1+cHXSgQLZSi34HGG2l4GiGNfYHwHTAMnMKMLwJZJs04IdFY&#10;cMSZo54MIdjMM0MhgEIXwJEYLsoqMSANgaLmAqI8jmd0AaAss4AOAaQGM2lkRSO5cHHSaM1qHoKp&#10;5PKMdC4TDU0ouZkhWeHduhxBGs8Y9se9zIdiHuLAAZwTDQ+PI2iecctWccqDPWp412SgVQKUAg3f&#10;kEAxmeA2S/iIhpFGb4feWTUy8IbW/FOiFraYAAGkRCLSTOM7d3i/4iUkoztbUo6sSKSHjSU8UTJH&#10;zcJ3jrI1j3IyUyVLjxS2rtJc5G5Dq+J3OAb4BiA1PyAseqA0AexoAPnrcQSF0ycXOLXVwiJkc5LM&#10;LUVYtoLB1cNKG+pgNcHoLAt+VYHnyCHiHgtkHuHqVYaO7ZLqRxqKT+UKsqlkyjd+tUzAVucdlOQb&#10;JoIfJOALEZaiIHKK1CMokUKMHyVdDiipmA9SucI+AqQBiSJEBKAuYjSKbwnU00fdrtwp/J/L/Nm7&#10;m//P/V/X/Z0ktR/dg2JbnLWoG4vrnSHEPqHwH+PyxaIAJgAJAmHgAHAaFgADQMCgBD4hEYlD3/Ew&#10;AAYsAIrEn/GInG4pD49EYxI4o/4q+n4+wA8Ho8gA2XK3QAwWixpi5G8AHm9nmAH0/X0AAKBwMAAI&#10;BqOBgOBwABgWCQABweDKmCKcBAIAwAAgFGH+/n9F43KIfY4e/QBY7NXbNbYrFZHXgEAAmCQeABEF&#10;A4AAuDQkAAWBQXSADdX0+34AHa9HgAG+7nIAHO8XWAHi95g8Xc8Z46HeAHy9XvF6+AAHqamBQJSA&#10;MBdQCNgA6NXdfFwNrQHWtQBa5qbrwNQA+DxOHugFXH/Xofp7rDwKAtaCwGCAACQJUgTtAADAPUgg&#10;BqsDgThQiCAb3QPDgQA6PsqdsusBtVdK7F4hJpFD3o9nqAByHWc4AG0cqdmebhrMod0Bn8frFgmB&#10;oIgAFQPoEEAMoMDAJAwAAIAY9KtNaxKWMadwAG8dbJmicxsAAeqhAADoLg0ADzgcAAFHwrhznNAZ&#10;jGmZQAHEdLJn0f61JCrzftUpLWgQBLrAUBscSo9IISpDwGvSBwFryBoEvSBcoKmpLDK4AKPLi0R+&#10;KGep7HoAB3ncdjGHIyZ5J8oDcgAfCzHwfJ8gAe57nxQb/NEfB7AAlahywCAABKD4SgAFwRhWAAbB&#10;QF4AA8Cq+gSorhq4kKJv0kCSIyi1UPzVSIVRNaQIweh9KGch6J+YJ1M8ThxphPyuCYDcOiACscBg&#10;8IAAwA66zXVL9VdVj91dalq2ta9sWzbVt25btvW/cFw1fUp+QfF580MbZznAABgGkZYAGWb5pgAb&#10;Bzm+AB3H1OIFAShwbBGFoADEHwngAE4LhCAB1nmx5mG3ehVGGW4AGebpqgAejNUYfjFuGi7Do0jz&#10;dt+A6uAuCSFBYDwUAAGIQBOAAahAFlIguDq7S87t/KQ3bUOYiKxLGfkHJic12FwaBhgAYZrmYABn&#10;G+a4AHSecTto3TjH7NLhuC28wPSC4HAmvx8owCxzseER4UMFp9K4EYRoEDQkiUAAHhYFyiAhCYAg&#10;O6z8VWi1ocEiNZIkk1pcDa/D1LVXCcVVPHclw1pa5xiNLMfp+orNrFn2e6hn4ezFn50M+ng0p7HX&#10;OJ7MrF5ysefR2P/F6WAGjYFAO1oFAo8YR7IBgQsCBQQbIAwKqtvzYKQ59VcjanCcMj/B2gjfNsXQ&#10;FFncdJwyGbd4Hecl6dnqYGKjToTByAAKhAGTugzTDxIVNPnP0eZ5NCc5yG5IZsjJMgNEXBDx5r4A&#10;6BUuoEjBmGJK1wkBKCKu4cc1tNZaD7uVJEdIroBD5gNRqAoC7NQFAWZaAsCYIypgNAyUQA6OAAgE&#10;KcaYkR+npLiVZBBzJYx3w7AAN0bq7B4xBZ+XUCIEkJggBAwoCES2QQ3cWuMlo8DHjeG+gcbC9BhD&#10;RGKAAcw9k6gLAyBU64DzClJNmcYtZY3OKxJOWeKDQSxAAH2P0lgCymLKAdGIFQG1KA8BSDUAAIAK&#10;I1K+c9y6rx/EVQcWobI4X+izGMLsAA0BtjUYWPU0JiihlKKOAU1jzSPGnOayCDJGJCmmK4ks1BWy&#10;LyseaRc+pxjDl1ACAMkpzDDqkOfLYjZp5ay0lqaYuspzWkPA6BAC7MgPsCBIBYgwFgFGBVDDFxUN&#10;VxTXje5Ras1SMkVMUSweQ+D/jnHknUbI7DJzkTqPQfaiwBSJAAA46qLx5EwG1FUAA7B2mXHum0jQ&#10;AiKlMk6bcAMnz3Gwk8bBJ0sJdy3gaSWC7gaAKtdxRCWipJSEaVayKRUcXNljAVPMDQDwKIyQ4XoC&#10;pBgNzIAABQBKkFQlHohRpU02KbU3pxTmnVO6eU9p9T+oFQafwQehUKo1R6kVJqVUuplNHEVBm49S&#10;mpGSVEsHmPVOI3B2DiAAMYcQ0E+j/KGC0DbMQRgUIMQghRDCHVJeg9Cmb0wAD9aKSoxY4B1GTGUN&#10;gZoABqjhG0gAdY5ieGjNQbUApt5OFEAUfNLpRCsFElYV8sBYVSgBLK5qjUOKJlrPyW+0BYwDt+AA&#10;BJMJ6jCgKAMdYAhzI5ljHjYZqs6191zjiPgd6cR4DmHan1jRzSSysAQbyGFCgDmzuOV02oApP3MT&#10;Qb4ohxjknBOYckjBxGsm/g1a01rJjWgMAKdYB0LSFnrO6AQwoDQEGFtMekCNpwHFQRzatnstGgOL&#10;LiW1VpGCxEpjpFwdo6gADXakAAaw4n+jaHMTtEgAANspL0BoECFAQECAwBWZICL6D+gkPkfigh7D&#10;6UMPUfChhyDtHTgMctgR4D6P/EtSAGgHEKBKA0DbGR3meGINBIUjX+u0NCrUocqivEjIqdI35SrI&#10;GwSgdYqJUgFJTMEeUwSZDZFHPsmnIxoh9lDHsPZ1Q9z/mkP+PddBoq6FAH0oLFyhh+KAUYPsllmE&#10;k3QA8BjG4NAVA0AADIErNQVgdZiBUB5ganEcWnolydG1rVRWjGymo9c5AAHKS8AAwldgAE0OEzw8&#10;x+rBA3MkHwFi8g1AiU4DKzKOVPmtodwdTdYax1lrObdcrMNUTnJMbw2QADFGyM4AAuBptLdjgICQ&#10;DEcAzBKwILgOwmAAAzSTAY418DFGwM8AAuRki/AAupdhEbKHNmAWCWwAAEWRAaA8vIJgNsKCBH8A&#10;ANwQt6rICQvwEGyZFZAqci2JDSjoHinUZ44Gp7CGIxXAo3x34pHsPlRdBTlHGmLZ6jpYz7ADsSjY&#10;fhdQMD3LGCoeZYwdDxLGCgC4H1lA9B7PEFzegBgcIMAaIt8zrG+TRE/RTmKp1Sm6tDVui+d1yqfU&#10;vRxHy3zwXQSwew7lFjzHUTAeY4kTj2HMZ4fI5yfj8Haf8f48lBMmLqAt3xCwOl5AgCWZICgPmBAM&#10;BsvIBAHOA3LziN7hOfzZIoR7u7jiPD1Ya1QcxNB0Df2AOga4viND4TqBZGgAALAdUwBYEgPDugWU&#10;odUvJySjkRn2OVAg1khDmG1AAd44BjlPH4gMDwFCnAOtVowk5crPkTgpq6KBKCWHJKcAIBCE3egp&#10;tKCMIJ3QMM1AQA6FYAjxaIWv3vvi2b8xqaKOIcNXBiDEJx9QcZFCxgbA5jcG4OAcAAA+CDlBWCnG&#10;pOUfhxs+R1GXGqNRjAzRp7YGONIZAAB1W4O6B+ZLsQvI9YqS5ws6/KRTigkCeCmiWiuayx7Aog5K&#10;8owoFADJhQH4FZ9YEoDLCY+BnqjD24swbYcYmgWYYqSQZxiBqgeBOofCfygQp6gw5yUQ+5y4w6Bq&#10;VK6sCL9SVpUg6KWCVK6SNDco+w5bcYrqCSmY3kBgsYkpzg1BooDABykoF4EBloEoCzCalYhQCAA4&#10;9KYY/DvTWjnRwIuBzSupcyugtQjp6azAioeofI0odIei3ocYdzAQbIdz7Z1JOJ3Y1oCK+QDABJCY&#10;egeImAaAaySwcZIonh0CuZRgqbJQrQ2CF6664jJQ1g1sAiF6horsCIraYpoEMIkUNcNZcYfyQ6Us&#10;Tq/ieAoQxYApkIB6+QCYBxCYDICZDoDYCJDoDgCIhR3wwIBg7Ip5nwkZy72SbUMUZMZUZcZkZsZz&#10;WaokZ8aUacaimzor2zujvDnLoUZDWroBxbfj5qpiqonirAACrSrgYYcTbAfQfwoYFwDhloEitAg4&#10;BqZIBgAwqUMSorugsqjS/pfJ/Lboc4nYa4cQbZqAbxjDgC3sTY1w2EfIpaxqFIhyxIo8Up5xkSNo&#10;kKHEjoiCgBU7W7OQlg0Y0p0woYf0Fpn4rg8q1gppUYtY54fgAIscmsGhQYeJOIdocbAQfAeTriUI&#10;1QpQ1qxI1sF42jLA28GCVo4K6DJB5pZqiY+w+w6Io4BIAQp0LgqwC4BZSACwBhsgCoBpsgB4BIqw&#10;BZv4qY7i70YahQ+pkJ+rfaqRZwkgjBQJQQd0gQbIcgmgYwapp4cZFSNoDACKMQGAEpvQDrPA64BQ&#10;q0mYtQdwfIzYfQzYfJOJ0JQQfK/8n5OIdYdpOrDwoZKI6z1bG4GwDhmoAgfYjAaobJqYagbhF0gz&#10;XgdsgST0TMCIki6qXUHSXA3kTCyUiAAiM8qMUSmhBxoZjpjhz4laucNBcs5bOIlk5Atwh64o66x4&#10;EYD4EQAAHwFr8YFoD5mIDgCSFbuIwsjTng/McLocb5NR6JaiHEuojAezSYdRPQYAdIx4TIbxOpfQ&#10;uoIIDRYgDBSAHYu5GQ7ZzIjcMJyE+EatB9CFCKuQswejErXBE4Y4bCsAUwYYWLAwcp/oporgFADq&#10;FAJQGb4cfAqxBBBQaJi4AAagbxFwdsFaWCYq6RrjDhZsHwCIB5SAEYDQgwGwEhvQJYFwHwAAF4Dh&#10;Sj1w9K48ScVBcaB4jYcQdodBpjX7XobjbAZQbgaQyAdpAcFslCy0TsuUUokMJwiSWwuoAiOIBqOZ&#10;g4eoioIhE4AAFYBIwICQEjewA4FBmIfQFYFQhYDxhQDoCKZICMxo1BrjLT55bka721NDV8blSlCU&#10;bxV4ssJyOgtQfYfIlh0Ylknx1TrYAAeQcw0Id4bQy4fAcgx4f4dhRakI1oCgDJSACIFKZIBwHDCY&#10;BIEJCYAQ7E6zu1S0+J6ZVFRpbp66/4fBjawZ/shTg58VL4AIez7aJaI4FD4YCgEDPiEYgQAaaIiR&#10;Ip/oZoY4WwAAdAbpIQAoejXgBgAYzwDEspHI2QtYt72Z55WQtizZWAjQfxQQ6QqwAoBhGoBwDQGK&#10;loFAJYwQC74CF4qQw7iaqB6Jw5oRRi/4aQaRiIVAVIAAaIZzbA/o/5uM7gJ4KAKAAAGYGjPgC1lx&#10;HIBQwrRz6h7wYYX4YIAAZIZxeAaQbZBQmA0oCYEpGqFSkqFoh066z1BSz0JgttNTRCRLiotwjAAy&#10;F6QLx87oFQGwAAFIDbewCTdLcxUSbqjQbIcQmgWgYoXJiobRegdIzhPsFw2o143RkI4kqIuVRrvR&#10;rgr8HA3Q3iF5UiVkhy6cI6UKUw04f41UuKWwkrcpkip0dwtTN4oYfQexQwBlRYDwDZnDdhhQGADY&#10;gTsqZJkwo6WxUj9sZZaUNdqNjAtUN40odofAx4e9TxwQlAsYnon4cId5Aaci3r/Yz1RwC9cQCsrr&#10;xwBRSCeozwZobFL4cAcqrgeB/AoE5s244dxEHCi5NBJqQy6S6twcJVwaXCX0uCUSXyXA1Vxtf6NQ&#10;xI0Q0gtbScBhv46xKhCYC4CiMQEAC4vqQRnB4YvoCY9Awy4AsEcEbNS+BOBWBeBmBrRs+WB2COCS&#10;pSblfxxByCB6GcudKL5xxzRzfl1c9eBEa1Skckn4n8dDXocLbAfAfwxYF7QRSMegDcew7sfMZtSN&#10;SpQbEQxluAbDwKrqvgyAdbz0zQlgf8Hy9Y6wBBfop8ibjA1t3GDzLeDxzMUZV7vUA4lNCwekvIAA&#10;e0nJQaq4tYjwBKx4A59Aoopy8IpY2sHbcIe4lwxgcNK8Qgn7cA1STwuooqTqxC5bJSyU6w4spo4t&#10;7UtQo47whw7wwoB9gguwBQvIDIBhCcsQwICYBZCa9Qwo142a+5bKa1fxzhoZzZhYeBE4bocxfAa6&#10;RwAAaQb5BTEg/8wl/VIJCgERmIB1HxF5GIeEyQxmLozEnzNBQRolBYupzxQZN5PuHgfIf4xdAhsh&#10;l5moCIAo9Id4dRE4b76lj4bSSwcodjzyfpQRzYtSzAsFvTRhxtR2ddRo04fqztfNMsmiRSy11ti6&#10;2wsiGaU1vQuo8ohwB4CxsgFAELewIE74AAFADaFBG7cxM09L5hwL50fk95VzVpWFvIjEFoxYeBRA&#10;YIdI0ISwbawgcwfQjAGwDBGoH0wgAAIyaAAAEIBWKIswk2DuDuCem+nFSBcbMwoYdiIQY4bKsAUQ&#10;YAVwAAaYcRFw3YjEWyZIGAEJTA37AYb6wIcAcyrgdYdwy7EhRZEQtY1QfyUQ+gqYBIo7/wvoGwEx&#10;TgHgE4GYAAIYFCQB4yFajJ54iVT4lgeEcwaIcawIWgZ4YAAAZAb1L4b6vJfIe4n61s3giTcMU4tJ&#10;ka/Wx4h6CQsgsYE1OetwdYioFYfw6wCgCJSAfoDpGoc4FKFAAc7YvRDIg8W59hCRu+Ji6M3EjJbG&#10;ic922+HWEeBiotScbYiIlYtQ/xQweYdAmAdobjAQeQbZOoe1VYi9WJHOd5DwD5sgCgICFABoFhDo&#10;AwDAwoAaBauIjLvdf1ZG8Jb2DIeea4AAcIbqSwdAbxp4docBpYAofxRYDQDr4ADAD9hKE59YBACQ&#10;gygJADgmwIYAVhOQcJeACYAoy4CYA5QyMg+a6EBRZxVAtlNDi1f2x0f4s4tS5gwuarG6DzPgCoFY&#10;JwwQCth83JkKo2EMNgj1i4xIxYZoZhp4TwToToAAZQZD/JXAn4DwDxnAIwJIJIAAHXJBCgFZmtlw&#10;hWujRIbobh/oXQW6AYZfGpFAcp7we81Ru9/YwQDJCYqm7w2tR2K2KSHGeYiVfnNKeCHBorBwCSZI&#10;G4EgGFO4DpShTzG4B9RdY6zZAls4AAWgYltYaFttdIeI0Ie5GIpsow3lu6Ia4EuWiNvhkIr1v41q&#10;F8TKVgf4AiUyWSX0IY5g5cIA4MuBy7cuZ1TrMwoFy40VCopE4Zu4CowIEQDblAGup5mwgwCtPJHK&#10;8MMDoMaDV7OQxY0hRYdWYAcAd6wgeIfYn6WsD4sgioebMQyjgJORjZRZQQ7YpyaFPWMyeIBYwoen&#10;cpAm9hAAdCwgdwdpE5QBQS1qYY5nTwuVxKDVRzcLfTIiya6HTSDd7aYShmyaYd7u2gf4xSOXVkyx&#10;RbD+cZcxj4AZKJDyJiMKFYEQDAgwFYDJSkXlRI7+hrzcuEGmHOnPkvk3k/lFSGCHlPlnlpbUumij&#10;n5xMjeiMbuiBbtBu3OczRUa6JybW3pwMcgeLv0c4dh7wYocDbAffg4AAFoDsKwCjlGGke+G+m4to&#10;sQtQlQoYcAdb7YYwbLbBewnYdIeS3smYioBhLA659GKArvFouDRYiotSCw/YkojaC0jwsZODpodD&#10;qfoZRjOC5guqaJHAA9zKyApy1YpwpuNY1Qtoegd4mAdQcLzwet6a/Y0+PQokS7c4pGNyTw6ETLuf&#10;UQjE4Y2FeA62S5SHjraABqMUr4wICGSA9WJaO64d0xnzcO8xx9ZTLgoYlwmGkRfAY4arYAcAdD7Y&#10;fDNaeLKQEdQq0oChsniJEcR4d4fB1rFyud+Q/AwYhw7DJ2G4AW6Uu4luMCLicojUHwDQC5DraJsg&#10;CwAhSAfAeJRYbYb4mgbochfAb57ogAAd70eIAAD+f8GhQCAQDgwCAMKhIAiMUi0Kgz/isSAUGfoB&#10;hIChEHf8JksTkb+fr+g0jjAEAgFAAJBAIAAFmMYAAKBoLAATDYYAAqEIlAA+E40AAkCoeAAIAgHA&#10;ADhsZic6iIBjc6rgAq9di9gsVjr1gkoAfj9foAez5fQAYjodoASTYcIAbr5lgoCwaAA6DAUABRDM&#10;+FALAkUjUSg0gssYrNhsmTymVy2XzGZzWbzmdz2fzVfyjuebyADcdDjADGbDOACtZi5ADbdF3A4D&#10;qQMAs2BYIBQAfb6fYAdvFADz0tofT5AErtYBqr+h0HAkRA00AANB4OAAtEInABOGRDAA3EguAAjC&#10;gcAARBYNxmXdbyeAAaTkbmrbTQAC5aBhAAaxzm+tjguAf5+Io6CpwWfzHIgiMHIixKMoOtCOoMqi&#10;KKqBKqg8eiEhodDmBWe6EhAAYDAAeIGJsYQKN+dgMAmAALg6DoABQD7wByEQWAAEqmgACQFgYAAD&#10;ALFTGsksiTLGibIyY0EpyojDRMbK7KIrK7FqwiR/JYtS1n2fDhn0ejhnmdKCncbx1gAeRrzeepon&#10;UAADgChwLhi9gKBgvwHBgDMjgwn0oserssshKytywyyIyzSDGOC5h6nkgpznIa4AG8aZfOOdRrJ2&#10;f56gACkbAADwXiO7ILhVC4HgAchwG2ABmGAUy2HQZ4AA+CK3gon07gJFQCIhCyWSchCTH+taSMVJ&#10;aWIijp/AFKEMKmAABAKBNtASCQAAWDAWgACwUCZcILhWqYC0MAcKUQydGysnSEscxtGtFeyUJUAB&#10;9H5BJnmdXhRlEUQAGcZpmuAfJ8AABmIV6EIQgAGYaKUI4kCQpYSKMhqHK1Q5vG6boAFwW5bvsaRp&#10;OId65nsAkEgIC0jAICNugIBkVACA8VAHn9tK0g8wKsriz2Xot7zAlh936CQGAioYNKMFgPKMF4QB&#10;TcoIRor0na+ABtHE/JaGGXYAGgbJpgAdB5ncAB7n4t4EAOxICpwqaGbzDG9ZDBSs6FvyGMTd+QWM&#10;igCodj6vb7vugIZDDq20qtjOmsp+4AtB8OYfZ6Htfx7Yc5a3q0hwCgVboLAuC4ABWEQTKGDYSKGD&#10;GKAsBcaIgjso3nKvfIUe58HuAB0ncdi8HWcW0HObIAHWe53pu7HCq9By0H64Z8wNpsE2qkNjgQAK&#10;ZANd6bpg4B9wSeR6nmAB4He+p4HSuZ7nr4bHgGivDoerKq8E0J/KGHyuLAC4d6kBXFNAH+4eBC2n&#10;Ht6Ww9dzTnB8FvH2W4g6/yvFqWQQdoQBQDm8SKjUCrrASgeBEkADAHwAAmPWqYBbUVjGJIgyBSKk&#10;Xfw5h1DuHkPYfQ/iBEGIUQ0mkniJEeJESYlRLMwvpaBCl5u9XqfEsMUoqGVJWSwfA/DhxGfIQ4qh&#10;HXdN/aNFAsC+YpqLjUVcipwjhjxfYbMdZdxijhV4PtBAAAXAeBQUsCsLAOAMAsw868TDKxskOlZZ&#10;QABxDtHMXAa4zEAjlZKOkehcx9ABJYA4CJ3ADnYjG0IjxGV7kTScWsliiyNkbWYQkfizQAD5How4&#10;fJ81/SzX9FxbTiU7gON+AcBi3TrlShAipnqKnIEHH6Qkeg7yCjqHDI8eg8H2j/JG34mJHQDM9KmA&#10;hbqSWdt4XfGIAhDmekyAXJ8AADwEnwAkAk7gGAGmCA2BEoQGAHGCAkAoCB2TfFTQ1MlKUaTMRWa8&#10;SxMBazSEFG+Ok1Q1RwPNGQNk/g7R5PRAedpcoFAKgAA4BtHCRSfD4H8W8fD2DgD8YcV4iL4SZG6J&#10;sBEBCsQGgIJ8AtbgADEmJYAW8dQ8m3jbHUOAAA7kzraN0qYB7UQRAQA2dkp4AB6kDbYOodAABstj&#10;AAOYdg50Vj0fa5t4cr0wlnQrGeUxKCOJQXtKmsyFStEdAKAIxLdSpTpW7ME37EDuLQHgPgeiR5gq&#10;9A9CwFQHyjA1BAusDoD3WShQW16MxF6DRlK5ZUsxXaDFfaOSNgCCRkPzAAJca43j7D1OGBSewAAa&#10;gWRoFsDh3AXgOmRZOlkOFDyGt1bu3lvSxKKimREcw7k3jLG2ywYw21eC+G3JIeBBFUgPUGSIgw5x&#10;2jpAAOwd7bx7DyNMmRh1kFIOBckPw24AAHAPViB4DJ7AbgnBeAAKQMzyAwA7H0BwCSfE4MTGgjCY&#10;JXNEG0Oh5QvBqDIAAMEa7C7jDRAAOUeCb6dRgKq/lRpWiTINQWsenV1AD4fXDRqdh3L8k+AsPE4Y&#10;Fhu1eA6mtIA+S1vRQSLUBBwxugQZwBcwQIQQOzB8CkGoAAaI+akCAAAFQHT9QURaK1wEuJLijb53&#10;1nElqPssReHC9LJKMIiPgepzB4DnPqOoaA5VZC4G0WgdjDgLghMEBYGB7ALhAYoAsD+Srf0EjOl5&#10;RC90m0DyqYyIzRH3DszMN8bMkpoGuHqOY1xNCOo7yCAwCrsB8gDkGOpTIABsDKFiWgeOaQRgXI6B&#10;MBREYwUss1XAh9/YCuTZ8AJnc5SDa0rpMgARvybm/RST4A4FARgAAgBwHROwJsUW2b8hq8DL5NMe&#10;WdQ5FYpFXISSppjmRnjPP4KQUYpNODXU2AsBbOHzlpLWCMEjswlBJCUAAFgLVyAR3knfEBGGSMlF&#10;yyhAI1lNj3Hu58fQBSJgTKkP4BZDh9gEJMAVCeIKBNEiMtYlpZYjVmJAQmZbTIOAMAOT4DgEnWAs&#10;A47AHIKAZqpApdNY7fknDbHGgQXAxBeMIG02scw8E7D3guncBBMm7uEb0VRwDfHdp5yXGQ6EYHJV&#10;0ZA3hxY/+V4VaBQBDOqHAkWQQWsfkGB9vBOAPZz9KjmMA4w0dDQDwIT9A8jcodiLWAhXICECVTwE&#10;lRw6hSzFvh5j2sCOUddXhrDmPyMgcTax0D3beAcBpvyYkyreRPC3SJRbPlSolZEy24PrRWOZ+nez&#10;mtEWxLwiiGuodFI6yBBR00NTlcU4fpno/WkdH/LyBsBIoeYH8+mCZzXtEHH2WtzCCVm0IH891og/&#10;VjrvMSA3JIAANAZL8CMDcLAWgcKMB8CZfgJAIn6AmEFZ/JrxttlL8n5fzfn/R+lKpJ7gfq/d+/+C&#10;UyzyIih3nK+e/xaq8sRjL7Dh1JmjmqUAHvFFwp1AEEkG9vxqzjJP7DLiJl/o3qwI5C7hiBvleC3k&#10;EgXAQFXgTEhJAqOmdFuv4P6QFtWCSviC1hvBzi7hfBpsEBsqhjjh/mHAAnyMQr9gDEVEuuLmjFmO&#10;JpFjRDIlDwTjgNCPfibnPiDh8kEh7B+oLABC1kUnTQDkjm6Ejm7vYF6iVqpB3jTHkrsJpiCnMDni&#10;FFiCHFiHxwrQrtawznzuekVAKGoAAAQAKlBgOLVgNAIJBw4p+gGwCAEp1ADCciqHFNpLKP7tVorw&#10;FCdC1EEh7h9GHBwh0nlBkhrsHBqhxFahxh2qvB+ABiWALAMJBskvugEphQckjtZL0HTifgFDuAJA&#10;DjuMRmHuOlwiakjgBiZDqvUEImiB1h4C5hqBys0hwh5Krh2B/LAgBCoFygGmogOpBFegFChACB9r&#10;hB1rsBvhzC7htlaAABzh1pHh2h7jTOdDmMAGvMnrLiFpUnAnrCNHACIgFJCp9lYgKgIpBgPALlBg&#10;KAIFwAGAFCfB4svAABqh0mSoGgWAQo+gVAONggTkhEiK+urktqDP7P2tAMtCxHesqR4R0mhiWBoh&#10;1m3hSBsmShlh3mHB7ADmogWgKEaAyAQmogambxUnACxorQGv4ydyePykshuqHD+hnBiAABkBvm1h&#10;sB2i7pfCfAjASgbltB9CEhgBpBjkAtEDiDjHhGHHKoyHrCDxBCDKcKPAMqngcAUL4geAUAZAAAgA&#10;UClARgKkcRCHJrcs+l/B9jhh5B7FShlhvlRBUBjmUhkD9sHh3k3i2n7taDoCOl4JREuiHozE8isg&#10;DiOgNAIqOgWgOnYASgLIWO5C/ABh2FMBjhlKdBtLTASB4n2h5h9HPhiABEEhqgDCEh1NTibgKqOg&#10;SDvgAAdgWClAogaggnYtkG+vwv8s+QFpWCyNpxEv0x1NAsrDMo2R1C1JXIMB0BqpHhqhYmWB5hwj&#10;6gJgID4AMAVqngOgjHYAHgRlwEnzmDKMqTkl6JECtzmqzDlmHDSi5h1BxBqgABvhpOZnoKiJOptK&#10;Zl/ACi/H2LAz+D+ACh9qvPsCOgHnwmhuJv6vRiZF3ifABgED4ACFvqdAEGojdlYjcD4EUlujcGag&#10;DFYtZDuEUteAEmogDAGqO0TnJmQLIz5DLJTP8UfopqEn0EEhnGBgAGChRxvhzJHgUAUo+pyjEhvB&#10;vrTJvFugaAZuTt4D0AU0nCfgKDBN7BuD8hbhbGUhtBtHmmliKOeqdAKifB7gDi1h2B7j6pMkEyA0&#10;OQsU1JNF9tquKNoErosvPi1nyCZUKEjATAMtggggWgcilgMoWRACbHqN7Byi7heBkBgGEBshqJGB&#10;1jVB5TXOeJjQsOhEGPZOVkFukmgkMGhJkmfvToGPaOpuVmgIGvWCHkMCUjhGGDhutnOB9C3vci3k&#10;EEEi0xekwmiIQipAISXj0gPGKOSuTgTgNHbAFFwKcCbTkI1LeO9u+u/kAvBSivCm2B8Hop4GcEkn&#10;qrLvJlGoIlEF9JYU1B7h4nPh3quAAB8S9nqiQiFkKVYHGUdHFMmVXFjnFxcvWvVHdzF1ZnduVq3Q&#10;jh/vdOsvfVjQjkxJlPiFkpYQiEnEUkVAFGIxRFBgUMekcgNHZgUALoUgKgEp+pRL/UeSe2Z2aWa2&#10;bWbiJIjWcWd2eP0P5jHxDJVz4LglGM8l6B+PiqpRIHnKppGB3qr01ANAHKOlgmogH2QiniczlT3s&#10;piDI3Djh6rAhtQYwKleGHEEgXgQwOALCnAOAFwQJCv3ocInCDH0y9WwmwhzrTBhhqhkgABwWnjmg&#10;FQzvvCdpvCKNaOKiyuJDGPMGiz5st2dJrGhtqizwoCIgEh+DEprCWB7KSi0JNCKADK5G8JjqACHS&#10;PCvwth5h4DTB3BxKrh5wui0PdCMG7q5QEDcCpComfRUSAEjFglYgNuQEgALoWPsChAKgGkaL8kjG&#10;foaG9Ms2hwSTojNC3DmB3KLkAhxM0hehmhjDTh0KiJMjh0PDfgLgNlBgIL1HzCZR5jfgIwCAK0Rg&#10;AAM3llTUZr0J2wCibCYHFG9M9CDKLHohshzGShsnkjZh6MzFSjmPFifAPAIChAYALHYX5p+h+qSH&#10;nB2k7TUFNhwDUgAKfi5y9lSh9HMJckEjnC0GiQeU1PikEgBjFxBJjJtkjgFCbAHL0gAAMAIHWANl&#10;TqPALFBgFgFDfnuKth4njhpBzlagDwsAbARgYWToUp8VsADVtSNwSznP9ktSNF5Yuo1ophsh3noh&#10;aRugABjh1rAhrh+jfgRAIlYg0NRi/lgmHkKK52hMoNn0MWe4/Y/v1pSWciSCEhqBxj8hVhjjZBnB&#10;xFNh5h/HhgRAMCnArAYAiiDB7jmBUBfhZgABkhqjXB1Lrm4HQoHRCiOh+CKgBAEkVURifATgQnYA&#10;mAZgfTegTy2TzHZ3lGooyyOCJh4W8Bvh1MzBijWgABUhkBaj7Bws0h7S85CQEjoFpyKlGiP5VCDK&#10;ajfgKO0AAVqGKAegTAYt3GplUgJChB6BzLsBmBejZB6GVleh0E7S+H2hoLqBpGYqsABDmB6JfCfg&#10;LihAagVYpgtAdgkgAAZARlXgGpCxAFu4n0NCqq0TnSMVuTkSdIlv2zITpDOocNrDmoNBzRhAABoh&#10;YD+B5hxiC0vlYgNORFeggnZgHAQZeIpuKkoPKv5wt2dHAn81ckNuioywgxDz4P5pUrrnlBthqSiB&#10;2BxleB/B4hsPfHPjpGowxuvrsXBnh4eibYcXNq6ENipHxXd0a0RUaVribgFjBAB6zACUDliUUDdi&#10;ppgKdADDuFtifK6QRRckM2HCskoIqiSVki1wljhkynOYUEwqdFsicOfEUxcHCGgIwoyEK01S80iB&#10;mjXGDGDh3bNzegdtitxCfBt0xDjjkGHtxGOMfAfAfgAAQgRGKCYUohvLTUyBbC8bREN3MAHEjAGg&#10;OEaB6gAjhqhECB5h+nPgGYdCbxUJrCTR2pYLJXFCJFIV5JriFK5jEgRALinAggWVHAUPrCf5uGei&#10;pCrhwBzDVBfhmyiBmhsGWQVECB5LAOeCbG70NaeH8jp1UjGn/VVWCtUbIIGCcoC5VHdqA1aFpusC&#10;0jgOdGGQMZnviouvciWuMHraPW7ZTazipAPgNinAagVy2AWEdgAY4D2KZD4WhMore1vFZNNAABrh&#10;zmShkhx1Oh0B8G3ieNeQEblonm/Xqs96/SQJlC1h7I4PNi5lLFS0LJsb8ENDoNXCNoxb+ltNbJeV&#10;KcmNbENEGIycdDgJUIOYWCvcE6q8xF+tCV1iD1jF+irjpCOu0lwAPLCu2nYAagPlyFfKnm6qd1Va&#10;LZAc+c+8/c/6OWddAdB9CWurcYvrJyMM/I1v53Jh4h7rAhyMw2/9JhvxjHJiOgSgKXjrpAAAN0bD&#10;sp1DKzl9R4w5BcLB5B6FShto5sEhvpJSpW0AQmtATgLMjAN23pCQRPz9FPxCrh4wJZhDVBsByGSh&#10;mhwT/B2h8D6gEgJj4AD4cO7n+SP26UfUfFtEvsAutHMvc4VNoIICPibh+PZCRnOCvK5ingFCpJz9&#10;MS6qWFJCWiRqpjTB2hxKvG3DTIuEErJFiG7cqYsXDK87j9PXiATgMmKAQALKngMgInWAI+Bm6xdV&#10;bHAzjx1xEce2jWZCFB5o4hw5hm0akAABehnhilZH5DsgIp3AKFwALRQmtjBAKp+FygFlwX7EaAIA&#10;FFYjECbOe3dny7Im/cedEAAB6N/sH5RhtB1qiBnB0nmh0h8nojdiZXlJ+gSAIEcAQgHi/RoChADF&#10;nbNk7LtC541n4o49Hnhh6B8nPsvnhjhDmC1GmRHi0B3nPgCjpJ14dgIrVCfgM+YTc4eZzD2gGFY1&#10;JH3B8CChsBzLTBwJHHiG3FTJOCjgTMggS3jRaGcHyom4uJErL6KfN4t+MCyhxrvY0hwszBgpbBeh&#10;5CWAJoRgxgSqngfALp4gDCIgGPSa/s/QSaL9C/e2ZqzCENrkEhmBvz/BQBghYNOW9DsjtgAAXgPo&#10;+gogXzhh8PPBPhbFchiBohlmWnjh8uvb7nGCI5UiEgC5+p7HWAaAUr4gtAc6DAbDzlygGJ+wD7x+&#10;MksCIhwh2KrhhiANdmgBhtVlABgNNjgBvOtygAAAIBgB+gIBREAxB/gKMgGLxAARmQRCLAABgWLh&#10;4JBYAC8PioADgRCwADoSi8ACIKBwAAkDAgAOhxOEAMVfLgAO1mswABdwUR7vJ4gBsAqLtQDP8ANM&#10;DPsAOwEAQAAoFgsACUOCAAEIWjgADARCgASoMAAOBCWBYGhGxgYEyCRYDAyN/1qRxDB4eQ4rGY3H&#10;Y/IZHJYaQZTEYfE5LNZt8vd9AB5ut5gBys9xgBsrNrAB8u98AAOi8N3YYh0ABgZ7YGBkG4d/v7DP&#10;1/RR+cN/vrjPp+gB/PjP7/jAOMgIDxMCgygAMDAWSSKRVrLYjM5HCxqIPZ7PUAOuHAB0t9oAByNO&#10;kaFtACUV4CgOtAaxAABgEqAB4HAcAAEAWCCTANBS/Ak/AGAmAADAYCsJgYC78AUvgCAOswAp+iIB&#10;O4jyxI4sUSog7SQgCiaQxcAKOsC7x/xmw59H4rx5HsegAHcep4KCeZ2AAeJ7x64p+QmAgDAACQFg&#10;eAAIgVAwHgTKLsAUnoCyaAgBxckDhOXHMlGbMwAFEUJQgAeB4KmIAgiAAANg02Z6HrHpyHGcgAGk&#10;aRoykCC+ChQgABcGCcQLAxxUYABbFqWyGG4bgAS8iYIArB4OBOETQAA15lG2+J2Hsd0AAhKIDAPJ&#10;rfpA4aIH85bCvBGtXJC8tZuZV9cgAf7lg6CgNJqFAagAFYPhOuwKgyAAGgUBjDnCc6HmCZ5jAAZx&#10;sGkABtHLSh4ns0YDgQoEuO4iyJosjqORY6cY3bFiSAGi8vu4AYCIvEb/y8kiLo9daMt+wziuYfbl&#10;n2fSvH5hddPBWNYSUijhuFWDgABhclPAkL/gsCq6hYFSaBcECYBcDgStuBgKUqiN4M3l+YPMxSMx&#10;29RyHSc4AGuc5ugAZZyGq9x8VMBAGr+k8UVfmTF6Yy7GsCj6KVaf2GHoeEenec8iHueZ7JDi13pM&#10;6URIy6SJxij6S7QkKS3vdN+AFuF8Ijebu6cf0aMMwx/b4iB+OWf2DV6feJn65fDSUftWgDvtc75w&#10;GLb+/oEgPKQKwkEwPhIAAchMGYABMDNOgpK6eyZpuY9T1XV9Z1vXdf2HY9l2fadr23b9wjVedz3n&#10;e993/geCx7w6c31esx1DyswxPiVu8ytOE4Z8n6rx7H1rx1nodoAG6ds+HCeR0gAcx7yIAoCO4EoJ&#10;A+AATgkDwABGCLbAkBLe6Wkbx+bl7KO+jKOEdD1PUNodZRBiDfKYPof6SgYAgLkCUCr7ANoYQAX5&#10;4TqX9vHMC45vo5R3DrAANAbo1CqM8IYO5nI9wAmfAcBRKICEBMtIycNgLynjvNd2ipvTfR9sMYQV&#10;4fY+TPrpAAAcA5fwBD+IuPwe5rx8sIU+cckwByxANQIgcBDlV/kkMoRdjSrQAD0HiaMdY4BzAAHq&#10;O4eTF0cGVUqfs/B/lKxGAAA+KxTQIksBGBd9gLlkAABABQ2YEAGJRAOlx45hF4mMf6YCRhjDxyKM&#10;0YkeQ9DRjfHSOIrY3RrkEGoQdH8awMAaQyBcC0pQJksAuA5CwFwFl8AqAxB4FEEgAAXEdES/mmSR&#10;ke8UkETzPjwHmaMbcBQADIHAoAcA82cj/AOVoBSCDbyvJyBEngLgMAmKaAgvgAB9leHzOEADNZxj&#10;3a8PQzsYR8nqHrOlhJn3omsHmPkAA9xzRrAIPQ4YDYLErQkBcFJPCdoZAgA1BRFiLjzHweocA7E+&#10;DMG+NMAA6h4vbARIiQJPAbgkBgXMCazF5rpbC6qRpinmv6eeYuXjqHXFaR+14bB7AADCHQO8AAqh&#10;zo9H+h0AAUwRmzB8BgvgKgGncApHBpytXjPFpXBep1T6oVRdsYYfKOUij1NGMdUQABPjBFeAAcY8&#10;HxAoA+CMAANwRk4CECYGwAB3jsSIJgWKaxhjSIOPMeSQZwmfRMcxsY+yPgJAigYDYHjbA7BdW0Lw&#10;OwmAABkS+Ir6CTElkkYdx7F3DAAGqOJSgsBlC+pmQYqg4T7mipsSdJo/UvkmJE3gjRHzpEZSURkB&#10;UdECG9BWBtToQwUluJkTQFYGqzASkKxdh43BvjbAAL8YJSB1FLAABobQ3zmD0jWOEBhYhrlWAAMw&#10;BRWhzgGIyAZscLkJAnA6p2PZtgPgTLrIFZgIgJmzAyXhKQCkogLRCvNf0G3iUjqbVKltS5HNPwJg&#10;Z/jkW/xhHUj0dI2R0PjGjGccwxpNL4IuCEHpagMgsWYA4DxfADzRYvE+bw92FD0K8P3EzgXD1VOZ&#10;ihXrfSPEQAIAk7gCQHJaAOlZCaU1Kz8IiAksQ/2xyLqWZZvar2qAAH0Poe4AD0mjHMOBbY1xkiwK&#10;SOKiR/I1gLtqAACoFieAQo/LYByGQEMqUqAlBtgkJgLQkAXOSEwFMrAHmtuh3ERO6pVgVd54aSvK&#10;O8YQjKYp6j6no1eNY5h4jqfGPGEA6DQzjHykhh51TuJWSiBHHQAAIJUAABQBiCgLgNQkA9Z6EwC5&#10;8VqwsryZiBihFAmseOty1hCCCWcE02iylmHAN8cAABai0Fpk6b5awg67BiDIGT8QSVmHbtNRykFJ&#10;KUUsU0DazAWAyo6PQAU9BgDPGLWAeGEWitHO287GZWnGO6eI3pVquYOOFnoBZTFjgRAuAACwEJcg&#10;UAdZQBMBxfFcxmNOL8Zu5VsrbG0OcbxoEjoHhiAbiyIl0owxquxFl/UZEgXupW1aI16AERQ3WyZ4&#10;nisUH+4J6iSkcuAsy448rjMmHDb4Vpv7h7MnC5g30CQEkJAk16oYEYKazgg35iFZgBm4kYajVKk8&#10;4z0nyZwajiDPhxtBHS0NCYDSgPoP/DbA1I43HTVfjVXThTltWR6PAczWx5nqOAVrji8yMtz6g2xt&#10;LZ12Ix5PyVt69I4ESRdxzQMifFEacUczBfLTjVWH6wTnzEoaONeUxZgxw4fkRX4AdZxcwOPwBuCr&#10;Z4LAOrJBCBGQeegA0lwF7H2Xs/ae19t7ekkOfce795713hlOpy+fxJD4J5G/MPHtFAdw9ypjnfCa&#10;QemkByj1SIO8fJox7D9yiAoAhQAMgKQsCMCBtpsObAshsx2SvhfEl6ZV/r/4epFksAAbY7CiDGHC&#10;M81kCy3gdm0BIgiLsAaQyAYAMS09w/UqUfyTCYoRwM+G4HO2GGAGiGS/omMHsAEM+AExwVOWgAKj&#10;ohs5q3kK0aUPM9e/cbusym+iAHw5gxg+4+8AeQkAC8aHSpkauSCxUyiAEouSkAsQkAWAaLMXubSi&#10;8kSMoYsHmmEPWHEZyjSjWH4YSVuK0O0LEALB7AML+Ao6EAABCA2LUBKAwBCWMA0U6A0AcJYJ87C6&#10;epOf6gy/W+Ml6MyPCI6JAHqHwyiHSreIYyqT6G4aCesnoA0AyWEA0Y8uiJWSk1KLGp4AQVUiKJOb&#10;Eai0K+Gz+eQeMegYeYQOWG6HWNOGIG0IOG6HeT4HyAKVkP+ASzyLsAeQyBcAym09WWYAkAMQMAOR&#10;Gm8wWYM5+cOYe8qOFBIeOH0HiNeHoHGKmH0HKNGACHONeAWAkS0AmB2U6AYA+QUz6HcHsKmGyHOu&#10;pG42GGyHM4itiAABaA0c2BSt0dBDKScL2IwwCjdDoeS/YN8MzDm8VDqdwOcM+NENGGIHQe2E4G6j&#10;OHSIqc4A0J4B2AyQeCCAqLMA+yIwK3jAWpY99ItIvIwMmIga6R6HEHWZyGEGyIGFIGSFqjQHyNeC&#10;KBcB0rOBEBaWNDEAAHAHGk0EsFeFEmOGsGWycHuyi8mVkpUbqH2AIIyAeAoL4A8BGU6B4sSAAC2B&#10;uCSUMA4m0AK42soMgmATYjEZ8G2okFKGG2OGUGwUAHWHiSIOcnoJM5OImtcbYhnBORiYCbGAqAeL&#10;5HSU6o3JeCQBYB2AABUuEjqASWgJGSMPUGqHAk6FuGGKQHeGiPiBMG8IeASHoyiHcAcO4GyAcLEG&#10;MAaImHGAOvGMMvIO4miKAAShiAWXIAAvqQsBUAqrMBeU2AABoBEBWAAvaLqxwXsIlEqyQpMMhHhI&#10;y8WeMYDOAwKMhCiSUXCyiHYGySIHAGCZ6HapiU+NcWaAsWgBCB+fgfWL4Xoyc+SykHUPUHwHSR6H&#10;uHSNGH2nmYu/4aoOMYoOYJIeOkOLEAeAWL+AcA4L4AhHMLGBIQeAMAyWgACyEV6hwjcV0V6H4NeH&#10;40uYuVKNYHq0gKENXLGGGPcHI4iyePUAeAkLqBHL5NWA/JehafYASmobiXOdOS+SabiSaRai06ey&#10;QI69gl2pSaXHyfxEoHoHwa8HOHehAIaT4G0HQ4inuSIHsOaNYybBOz+P4IuvELEAQRWA2vsBWA4c&#10;2oyAAAtQ8siSbBWWwTOFBTITYTaAAB8CAB+UMBc6WA8fgHRTiAAFkFiFkAAUYk06CL4BYBWJoCIC&#10;KCKYkOWFuFsUiG6G2Uoi2A+BALUB4B+B8ydFOAAFwGQF+/oHQuoH46cxsRUaYMM9eb1RqVgVwhuV&#10;8xmhmcCm8H8M+AgSgdAA2rMBaA/NsBqBOo7IWJYMKOGG0HGuoFyGMtAGaGwokHEe8jQH0NeLIKAV&#10;WcqS+XSbSRatYJA7+7UXeIsRMtWACX4XuJEbqI4JE7+/c5wcI8ccAYYVjBI8nQOVcVo50ya5yIo5&#10;6qsYWn2iuA4BEfYBaBGJgB0BI2eJ0NsAWp4XwTA6kkgjC6qHGHUZzG44iGWHEhI66VM9A3UaTGC9&#10;hHs+EVpXYYaykauR8HKhAKip0g0XeS+OmbHKI8OPEYARYRMbUbnW0ImaQ88RMX4z7BMVwYsuM8cY&#10;m8eYY52OY5myajAcYcAPKYM50/iY0ACfONuAuQyBYBSZKZIAABiA2LkldBnODOFa7a9a/bBbCdWV&#10;nDfbFbNbOqe+BYOqTONQTEuMY0QqqSUHoeurcKiPcHqpsHM+iPWHspsHcH2jWHuH6NeY0001AAIN&#10;6BCAeWEBgAwWSgmJYpCXhR1DgMdBO0FOOIyM8noHYHkpsG6/sAAGUHKaCbwOWBhawLOAqfhQGJYv&#10;0L/AQkkf0f/CiqujWGuHGuUF0Gg3KHGayPwAgL+AOAcL+ASAUS07FXWxmi4Y0VhOHVAZlGDaCiCK&#10;8ACH4IycqSaAqAUQUBCAmWFZ4G8HMk0g8Zyeye2H8JRB8QkAYAaWgOpWwi8eVCQIgasNGHZCaNAH&#10;cKmxYK8qUVULEQ9eMAeWgAmAoQkA8AwNmBAAqJ4BA9YKaAaQeuyWgyJWa5COkX9U+MG+KM2/Vbfb&#10;cMuMCYSR0R4onLMrAHONPaDgQQsAqhaAA4ISwlwXRN8I1a5U/Irg6hveXPkPkHcfEGUG4PiG4HaK&#10;IHWH4jWHsilLi1He6faj4LOAmfYvkfoAQQNDrHzh4MiH3PCHqHQR6HsG8VMHoGmwiQmK0AaBqLqH&#10;+A2L+NGNeHEHg0gGoHCuUHAPaHiusNvBkAAB+BQBpL8ZPS4AiQkcoKA/XhAO/Eu+BbU+GbWadHvR&#10;tIqdecMOXH2AAGSHUe2E+GxG8HqK8AkAgQyBmAsQeCiA3T2Afe1WsMqki3dhDbRlnlodoMNLKe2s&#10;2uVJCGcAAFgGgGAjeLECuByCU6TNsAqzcAAGsG8GyAAEuFiFHk0GsIGOOM+ViaUImp20PU2AbKON&#10;gA+NsBgBPJeCVREBZMAAeaKSWO4VzkuU+eordK2HKHawiGeG6aCFqGVmCGus4NYyeOZVNZwbUXfI&#10;MMUbmAGVWAABIAsNmB6BQc+B8BOc+B2BOBiuiAeQtLQPWase4PaGiG+NWGKGiIWH0G1mcBiHEKmA&#10;qHunoHyqKe4AeO4F+AeImHBFuZaYqyY5g3fpyAm0/ggNmNkWSBzos37VgNgvs1CN66cLEv45UMbb&#10;La5IxczAXqlIkpSYEjQHhMqG8SIHQGiZyHKGE2GHlGO88IncYWgA0BeQyAUfqycxUnqHknoVKPUN&#10;aNeH2HgNe5eV6P4RUOmJKAFU+8aAI8aAMOWAAhbGiBWQyAiBUZWASBSQkAIArkTsHQOVkH6OfQYI&#10;pWQYuHxCgHupsHyHse2H0Hm0gHUHSKIG4G3mcHSHU0gHwOc1GA0m0BgB2CcLmBOBvsUAofghhizL&#10;hi5U9qtegqURtEw7PuMkcOAOHaCHQHkSIGsHEuUG0HU2GG8HajO+sKmyMYCI/p68mYnCkaoOWAGV&#10;eL0QkuDHQA4rMBPHYuISicMOGGdvuAAFAE+E+rcHepsB7Uesc2cAABQBOWSHoTuAAGDwWK2GmokH&#10;KHKT4A2A2J4CjwsJ7NPwUGDmCHCHA2GVyBGBGc2CKCOCMV6LCAAF7n3mWHIuVcAR6Hy5aPxN4iIV&#10;5U+Vwb3Pk3oPKb4SUcIM+luS1IW24A+6QB/JWkAAuNmJHfGk0F4GSGEhCG2NWHJu4nUPUVVRdW2O&#10;9vEMWXUbFWeX9Rm5G5Gso41EobDidXWV85wYIaoSVXRaEYiYtfoPKH5Pcb7PeYvF0/jCCWgAwBAW&#10;EBWBGLkB4BKWKggfZAKL/NHkqeE6mHo6qHIHWwjYaZ8HJYiHuVMANNSJMjhecMtOCpRoCVgYoHxY&#10;/FI0gqwR6OMXgS8XobHy/icRmXfkjW85MIhacSYXPacbcX63YcYYcPBZ/Z8VlaAsyb5f+5YaVzpV&#10;Mclz254YnBOAiAkL4BGBKU6BhX2JqBDovGsWEI449lr3H3J3L3MeDbJ3P3V3Wdg+DquM1DaykiCo&#10;nbyPce0NI0q+XiXQdSYNeHwikH2ilzuOGbOQmRALsAUJYBeAqm0A4AcLrNSx5EjW+hlDg3jlhEsJ&#10;AHmHuZteAG5E8AAGoHWZ65MImBkA7NtAAfg/OL5gu93kWkYIzMoPVnowis3mcGGGuKYHTtNOuL4S&#10;oLMfQXOtWqXeiMbBLVLBIb6YwxKSUAaAES0A7lJNvgjoYJ4V8OWGyHK2HSKuoG0HS2GHpcIjqAiv&#10;zCEQXflQOb1AWSANHiOwiHmHcSDQcM+Iw4oKBe6WgAYAsL44KSiAcAYLNeKN6AlnWAszqA4AWQzI&#10;cQfnUWgOrRgkjcrg9N+sq+FHussVbaCiEnpDua8VzWYiLEeP8Xsbri0pXqvkYMfuLY2R8ryW4HMu&#10;oG2HUKIGyHgKIHcH0jWI2InAKS0AsAcQUBJuBasA2JgA4AbclsE7Ng/aEYmHyOGHkHAe2HQGSUpG&#10;0psKaZoAgOWHEAMM+HG+pJkHGKJDwNeSmSiBRqQCABeLcBIAyfgO3qdN4qYz9RzOO3gxmOMcWxoI&#10;AAQCAAABAGAACAgFBH/DIJCIg/4HD4pFYhFoxGQA/44AH6/n8AGq7XcAFc2m+AGU7XqAHQAgYABA&#10;EgiAC4IguAByEgWAAkBIGBwFA4lFIbRIvD4nSY1TadT6hUalU6pVatV6xWa1TobGwDDXG7XQAGQ1&#10;meAGI22gAGE3bOEwcEAAYx+UwAMg+KQAA39A2e2WkAE0slKAGW17O/30+gA/o/D4O/wNCwGCYOBw&#10;fPQWFLkHQyGQALA0JQAKAyIwAJgsHwAEAUDgA/H4/QA83w9wA6no7wA43dY245nAAG65ZS33E4gA&#10;73jvH/IMbX4LQ491IJRInRQABQOBQACQYDQALhAJwAUBkQp0JRcABIFQ6AAMA+85ne6wA03K3AAw&#10;GyZr8nAbIAHAdBxgAB50pKHx1sYEB8oaAoFIOb4GoOXYIIGbQEoWAgAIWfKFr2xzYukgiQgMhLvg&#10;GA4AAyB4KAAEYMhEAAYhAvQfhGGQABOCwQAACIFvEBICgMhETIqpatyZJquIersoKTJajIopClRO&#10;x59n2fgAHcbp2gAcJhG83JnHOAB6G83h+HifC9gQg4DAU7zXxaAICoWe8uAAfbnsbDy9gPDwDAWB&#10;DtgY7wCga7wCAW7wDO6vcRH+faCH0d57AAexxt4AZ7zeCIFIaCAQJiCAbJyA4OgUjYDS6fx/twfh&#10;8HlPp6t4fR5nUAB8nqkp8nu3h8HtWx7nseYAHad9bHGdJ4OWeZ8gAfR+IODIQhaAAdCGK8ZBSG4A&#10;AYCALPkA9WqZKKMXUpUqK+rslyoi0ouzKtq0seR7HoABuHS4ZjMQABvHccoAHuATGH8g6CgNQKIH&#10;6fbaH5Ph/Hyxh+H1Sx+4zFcWgoBiahUDYSAAHYWBoAAPAqDiCgCg5oGetZPE8TsvHc3gfB+Hy7hl&#10;HgUZ+goCQ8cRwuUZxmwAXRdl1D8VCTp7WgiuRq6o3J0nTPstgAEIRNQJIlCSAAEAcmJlmrABpnAb&#10;F+HbA55HzfdByOAaFI2jt3o3WO7IakKGo4o8/n7P59n9Lr5yOBoFPEFQPBMAAjBoH7Sg21CDQ9BR&#10;2AAZpsmiABrG+bYAG+czlWY3k/S7PzadWxvWxFD4BoG+kPaE7wBgJI4BAIheXO8gSibvP6QpCiiF&#10;deh+9H+x/C1gfraMd4nib/vbYn/WDoegjx+JDibaAUBiegqDychUEXHB2EwatTH4AAcA6egO+ksX&#10;lJyq782tjgAcx16wbJ0kpGWOUaxLh8JhO4d53TCylJRXYdciy8SlkDJA342aaR4LJHeOVXiyF9t4&#10;Q+QsApQIPkLH+dQpAAW9Ovd+RsgyHwDQIAOkcAkMUPwhhGQQ6zxIUEMI6R42j1ofwVcLEF4bEDGn&#10;QH5D14hG3nmPNkQ02RtHCG0AYA48QGwQAbAAC8EZegfAnBse4CgHgAFCdsAKBT9Y1RrjZG2N0b44&#10;RxjlHOOkcW/wNjrHmPUe4+R9K0uqQCSErEaemSAkLEUup7TeO0fI8QADlHkmEdA9UwjrHsbwe6tE&#10;kQSAFFBSqfZPxJNpEchhCwJgFNgCABzLAMALAmuJc4AAFAGUOw1RTukPy5KG7wgReyIwml6QcpBD&#10;XBEhUzI4cQ7GCjhHgmgcau5YExBqB4FiMgJssAgAcmL8TvR+KkvSBpRR2jyJKNgcZ/BqDiG0AAaA&#10;5BrgAHiPxTQEQMSvcUT0hMvHjkOlzOFK50W+t6ecSEAQ/SBgGH+h6VpNTVAha2BMDQAANAQJyPgf&#10;SbxpjjnWNQcroRrDnP4PMfSmgHAPNgAkBYCSCqSeM9RKxRR6DyWSO0cKaB5jukcPpixe4WgLisAC&#10;VxsAHAXAlLIBirWhQgaEx0nwBi5AcAauUC8rifGvXEAUnp80PAFfknkg7sYVJKXlHifj815lRrIR&#10;siKWIHESXY/QjNbymJVIquoic/12D1NuAAdY7iSjcHWOEAAzxzQDHIPM/A+5OkIhaomlQIKIAABo&#10;B1bQIgJRaAcAalVXGHLzKK/cjjz0SD6MeO4cyvBxDNnWOsc45k0gAVsOwAamhxAGTeOsfa+x6wXA&#10;AA1OYAAUgaZIC0EDjgYAjBWAADFJU+rBk2dt76HwCTdh6kojZsk+j4TfSMlo+h6EtbtGWlB2wFqt&#10;qxSpPB3pAEDfodop6SZB1nrqRMcQ8pHDDG+gcYQ61bDDHkQ0BoCyYhTBCaAHoFTYAoAWi0CIBTsV&#10;yKPdaB03sKYVwtheuhDq3HEHScoXYzhjlkG8YEaz/wAAdArFoNAQQqRbA4eYe4+U3jKGqM4AAmxZ&#10;inAAMwa2Nh+07JBKOXIAT5kIUe2IByrQEgRNgBCn4EwFlyA0A8CuJ2VoIAQT1jCXR5D3NwOqS7+h&#10;3uZWcwUdg7kwrFkcP4fClihkTdedS9zD0RD9REAzPFygKmgBsCY9oVgaBFRsB8FFQAD0qHcPWRw0&#10;BvtrGQN0wIwhs42G0Og5Q9n8gbHmpYIA7iQgnsUuIyYABxAMIOLcCRAxsgKvYANhZ1JhEE1dGV+V&#10;CL2GxO2ANI4CsstbAofEHYIwYnjZG1sC0WgLgPqKA8BCrZbVswxH8jBS7QbT2gV6fkhYKj7Hyl0f&#10;K0gAK4JaOwbCvBwC/TKO8bB+B/jyMY3gAqiTtgIdow0hCeTY4OI2AurYDzvAHNdLJj8ZQI0qANb6&#10;Mu/N5u5bq9YkI8RzklHMNM/g9RxjkbEPVzIDKioIBhK8BAGVD0JY0P5TStKcq4WoPRMKwZHD5Hyp&#10;rmCmlQG0HoPg2g8B7IgH/SoAQCAH4nBGC8AAOAfhQAAB8EgMDvuKaCkci67K0wPrXXGudcK6JRHm&#10;PdfY5R2sFGqOI/gxxtFnHOPRzPB7zAKRa0KztzUusbUsPzmFzVpq0WmAGJJ2wBHeBEBk1gQgXA6R&#10;6BxkgD+nDWGoNUAAnROM1r8gsHzOwZAzZ80CkxsB6+bPyNIaYABYCxFgsodbmQTAnPMAq8oAB2Ds&#10;PwPUei+6BoyBIyRr4SzWgUqKNocLoRpjeneMwcPjB1SRO3Vw6ZkU/nPIm8kjrfa1G0h2R4jsSUuk&#10;CIWnFFoJgOUOCODQIAAHGOOySeKvRuBwDp4wOIdLBRzjpTQO4eS0B7D6Nx/VaY+JNbdWmlzuZ5Q6&#10;orqBSFplwg4hSNIgiUZ5RLo2b65u5urW68KQwxp5yJhv0AA6AhD5wkJ1h7aCiCiKQx575Vp8QnIE&#10;4EI0gHJHZHo1Y1psZsR3DayuCPDrCtBeY6TrZTQcwdprDSo4YZQc6AYdIe5MK6Z3xui55JK6pE7O&#10;EGQ64hcCYfq7Aez+T1gcosYe4eZfYjggZuogp24hB2IhDWBuoA4AJDzehSAA5FrXR3zewASF6FxD&#10;yEqEh4Q6BiJ4cDMCp5x1a7BSp58P0Cp5S0UDiEpuz6REh7MCojxwhahiZsSo4AACwDgnIFoEjQoI&#10;IFQHJ9ahzfjtqXDaMUMUUUcUkUsUzCiO8U8VUVcViN6BiupKa6yPDIJXsR7nRWwcoeJrAcySgAAd&#10;LMIeqTRE5pog4gwg54Zgwf67Yfwxhwh66gJCMM474AJFpDilQyw7wBCWioDZo747g+SGbWhSBl0L&#10;6rcMBukAyXpWIkLnAxglg3g3wsYdoezl5EgC4BhGIG4Da5IEACKiJIqGSNEUjqQhDOZKQcodgsYZ&#10;AbDGwa6jrUgeYsYfIAhUgCqooBIBRdDaa90V7CYpKYkOxvwfQkIBwAhVqqBGID8fzYw+ICwBiV5I&#10;pFodKm4lQbzz4awcw/gb4drjAe5io1qkw74BKlS6cAxuokK9iBoegeC2IcRNA3ZaAfJiJcw7zKio&#10;oBozhcQCLoIA4BBO4iasDXIg5CZQ6zImKzInssw1qbR9o8DLBU7g8GBI6FaQUGpKUjxKor7rEgwj&#10;RKjqY7UuwracK+MvxKQ2Y2jmAxgcIdjjAZLSBfgdzjBWxTQfQAY2kdCiQBrKoFoDY8wEoCaMgDoB&#10;gnK30jS+Qj0O4fxSwezmI5Ye4lodQdYsYcIcBMocgdBgpZ4/AdhWo5ZjYjY6gB5QoAAnCMgG4FLp&#10;gErwAAACi8a2xN4egdIsZ3RDwBwEBGoA65itRdZXoeZZIeYchgoeQcpA4eAchA6NBDwCgEQ8yVY+&#10;IBQCyoskylSuS+CtjqcgorQiZTJTQbQdo/AYgdA3gVAciRweDIgAAGoDQ0AHwDAmoI4ChVoEIBMO&#10;aXqQcGkVtDNDUUyQIiQkIa4cxMoWIZIX7HYb6AYdkKg1IDZGoMgH4KQAAFY0bcIewloY4agZYAAT&#10;IV4woZYaxAAxZaZ7KHAhDUYAbthcQCDoICgC7KsjKlRiEZ4jwh4j6H5apakKRXp6xTcR7GRaZYJN&#10;7cJN81QkJughbOwgZhwvpvg7MMQfx3c5gCZGIFoEQFRkoFRHgJwF5nYEQCiLU1g3CjJ0IWYZoYAl&#10;Qbrz8xa10eZZJP4mQ3AAAHgdw2gE4fIgYn4g4chCwAAXACjVQBghYfhurVwg6EJFoB6WNCImoBoB&#10;DgyXKiyRYd4kp6YCQBroIEgDKMgGgEZbQFpxq4ADChwCpcaHitkwMUp+6+MWDqi+Iro55vh7YAAf&#10;BNy2AdKRweQcZaAeEnZZQbZzIdobBMKAolsgQ7ZIqMoCRQ4BICrJQChIgCgnoBACKWtdI79eaMoB&#10;rgwBTgwBB2zfRl0LsJCtojodYcrjA/4ZB/QbgtYewdB0IgiRwBYCxFoApDghhWBjB7RN8KRSx7I2&#10;YhqKY2KgxPrO1KbqAAak4B4nICYDJIADwEiaoFIFsTYC05YhR30LxJk/Cf9C7azDIdQ+6wYboagk&#10;QchAbSqwQeQfg3ABcrY+TXg66CQ6BjbuJjgfYfDu6iwjzGQ2JjhiAhoDICRcrPrpgFa4s4gC41h0&#10;AboABmhmodokgAAHoHwHoAAGdu40poAmgmsPjUhooAAY9wIAAbIbSdb1o/A25N7V1NKpcIxHpoAI&#10;4JBsIC9BYlx/gkRAQAAYYalhIcQdq1wvZvw7NZwopEx6Y56H54MBL58AB6cLs4gDA+IIIF4HY8YE&#10;IvSepVRI1MQ3Aes1oes193hNIfAloetGp/AloeIepZId0pc1yRwd5uBTbH8AI6KHCXt01aMZhiSn&#10;R7Qo5eR18ZB1p6hWKH6JYjq0IxpP8Dy65vh5ZvQ14mICoD5coEoD41AG4D7ogEt+YAACYBLoMmMJ&#10;07lZgrFZ07aXoel4IcwdhXh/wlIZiwoAAc9FSGZD1Ul8aXKHEJeDLqiFaTqCV9cR4einA3Ica1xY&#10;tRt0qYMMWDBuhDzthQ4CBId/1YgCgCKV68omI6YxsMVkdkTb17oe6i5Td7rNpaa0hSxLZSxjIxhi&#10;GJxPkQYhBwV8ifpu81UCiQ4vsRl7gxh96lQCgDTKoFgEsTAFbwgE5bBcVI4+UUFDeN+OGOOOWOYr&#10;MVOOmO+PEgZKSuUvAiEddLBLtQBL0ekXweZMIcLiCvmQieIlofyxYBgAhQ7ehFo+Y7z6Aewfo3Af&#10;AxVkmJ0RJ4Qx7hwvYfpDxDhFqbj46GSpazjvkcxOUMB3eC7WaFeP4fM37m5TSY99QhoB0F4DoCA0&#10;AFgCw1ADUl4vbWbN+PSB4ruP8w44gdCwQX4aAYwAAbYdQlIeoATvNCkrQuUNZFojhvqu0/Mu66z6&#10;BWIhpDwhYBgAKlQCwBIuUz6LQDqei5VlSWTQ56gcQdxNAYjSYkSkAlweZzIfiHdJSk4BJQ8M4ylC&#10;0WK8LRRZIdQcZNC3ZW2Zxc4noCQDKV8l+AL1dxy8I6x3eV8bIARFr7RsTvqWSzR9stlVGjMtjtjZ&#10;0GJPJI5OJQkgSXa56QQjM+zCdZOAaQkG+n9nwqCQLqoi9Y+PaHorodLMadgcCAYbYdY4YcIe5Xge&#10;QfsLaXoCGeAmQCaLQEACCiID4BonOXo8Qh2dA2JvQ2T/N7rrZfYdoeZaBZ5zIdGfg3Id03Zm5Td4&#10;5PpLrgo8QEYDA1gFAEI8wF4FLogDdsRD5EgfAdM3YaxtcA4AAC4FzogBYDAnL7BrJS015fc6JrAd&#10;wcNtgeYcxgoeodY/ABK5gDgFoGd/wESh0+CooyqlWPuBFZQqashem3UqRSwlhZIZJBQAAUQbosYa&#10;wfAkICgB6V4GYComoK4DYuQGDZhsWFuhuPO7m7qOF051qjJAYUwYYW4AAagcg/hhQhoF1X4LgHQJ&#10;lYBGuXAsgajGwTgWAwoZAahAAeZYtrpSwhMLqGwAWbhGDKoEQEA1ACYB4moAoruQQcz4wed5ZXru&#10;o60rxQ6B1rE1a742oeBXNrCD7V6CLbBpoh6EQfzejpIDSMgHoF5cIH4FR9QIAE22RRJQ4bIc4lIY&#10;wbItYWQZYXgAAaQcR0IemIgj8pEgQD1SxbYdxLoFAfAgYCy6Z/TU1TgCohYbBdBCAhoBEboC4BqV&#10;+eg0AE4C6MgC4ByooyYg4doeBMIa50DUgdJA95qRxsg8QFwElOwGY9g9Y9oEkFpUSbfKrCepUUOo&#10;G3hKBvT6gxrboxsYJW9L6kRNIdhfYdwcQ3gd5Tq2AcaR0Kgltq42jvooJ9w79eoBLKA79YaWUlyW&#10;XVgBQCSlTgBQ4A7hDQ6GR+SlqsunqtQhp/jjAa4aWagcAa4Zg3IbgwIfQeJXkrwoLUY7kOY6gj5L&#10;oiUsGhWlVIrWRFpQRhgmLLImoBwCI0ACoDQ1gDADahwDADhGo8IuWAswWoop6tKJRP5ArjAYVzgA&#10;Aa4ch0KSxaAfcii3srIAvL6I8Dh5dK7bkZrGK7JabH5N7vHCxSw11W77oAAFrQhGwEaarDq1wUQU&#10;AUI5fEFSIHtupnu2QFIFLQoCfloiod/mBgQbpMoaYaQwNwLEIck86fqWUjInwClOYFw9oI1yTE4D&#10;yMnChfYbQcZ0IX2aeaoc1tge1pethWAiAr5ShKBvhwq8OchwRvgjvJJLIAADgCYDAAE4+2SLlOwE&#10;oDnBfcUWHsCKUKdrgey7TcN4JfPS4eY3glhaAdjRQAAeBXQ2qTSTJN8qWJAxfAA2MqVrZSyIHXja&#10;6z11MC90l9UPPhBE9aJ+6loBQB4mICQDpcoEgDhIAGQDS5IEjX+y+YyWfDSs2oS+feCb4jGBRTQc&#10;8hNwbEwZYcyd+CkIpSUAojSTs/FZS9l0YrsCpWoloeWvBgweQlr2aFaEIg8bWk9Vo1qKuexGIC4C&#10;JGIC37/nonovaCQh5iMEJSyixabGM6E1uIZN7/Rab/BgyvbGJTQ243Ci/+PxYgD8gQAfoAfwAf7+&#10;g4BhUGhr8fwBgz7gr8fb6AAIBQJAATDYVAArEgoAA/FY5AAmDAhAAOAgKAAHAQFAE1m03nE5nU7n&#10;k9n0/oFBoVDolFo1HpFJpVLplNp1PqE5f9Tf9Rq1XrFZrVbrk/qtVmsSm9inj6fkYd72eYAc7zdg&#10;Ab7scoAcz0t7ufLxAD3f77moDmoGAk0BYEBAABOGAAGAc0sAAfD9fIAfL+jD6yQAfb+vz+hM1goA&#10;AL7qoHAM0BwCBgAAT/iT3fb3ylnyD+gtf1gCsNkAMS10SAICsk1hUHAnBmIEA0dBQQAAgCYcAAeC&#10;AYAAZBsgBgHmG94HDrtDx9jsD7iwAej2egAa7kbgAXjQYgAcLxc4AAoPw4GB0wBAEpgAgCMAqZ+I&#10;Q1ybN0sLWIRA7iJs3B+qmAAJAM1YQgcDIAA/DLpgi6wJAUB6MgK5bet0hSCm+dZxAAX5rmSABrHO&#10;cAAHifK1n+AjdAgCAHMWBLDuC76ata3jWLAeh4rWdhyPuep5nqmzAASBqOOqCgAAYCAGgA5SaAEA&#10;bdN8AExTHMKMgG5YEgGjgCgEAkINFCaDoK47CAIA8tAMmAGgRLoJARH4JgTH4HwsxDlS8AbAO8mz&#10;wJ+g7xtFR6cUhCdLPBScFp8sFJqq4Cc0goEJtw9MpHIdh0gAbJ0G+ABnnMawAHKey3n+miMzyAAG&#10;gIBcKT+AAIuaAAFAKjipzqfqCnyfqMHwfLJnse0pSi9Z4nqvR6W2AEoykfZ8HwgiBgZAwAAtBgQg&#10;k6wWBMFoABEEIS3ODYPsQB0fn4sB4HAuZyGAZaEIgAAOhsGgAAeDwNprAQAHqeR5LYb0anWccane&#10;dUaotcQFAZEYJg8DznhZd4Jg7hYCgRPU4TjTlKQbl+XKhTdKH6h9lgAah2ngABYG6cYAGOdz1nIf&#10;09A8CMRi4D4LgAHYKS6C4EMABgB1G8OsazrWt65Uk6NtWBv1mTxgFgABtHRGoKAgCYABkEQUgAJ4&#10;ZCCAASAtezMQMZpsGkABQlkVQAGMaBkAAdB3VWfFpzLOCazeAB9MOAALg06QZhYGYABaEKSBOCmF&#10;gGsBvnQcnDngt55Hutc3sACoHAkg0GnMdq336cNWG6bAAHYeB3NZRjct01zAOE0GYAQ3ULI4FQRB&#10;OAApByIoAB6E/NBOC6WHhh4AF0Zz5mCaxlAAZZtmiABycSgwAzifvjOQAANnwqocncvwUn0iQMgI&#10;jh0AYcsXIFiJDYAMVUew91xATAWBEAAMAQNxBqCQFgAAcglBedMCiGlHDmHWfcZg0hnPkGqNAAAz&#10;hsPnHaPcvQEALroBKCIEz1AXA1AADYEgLgAAvA7DEDAD3YljN610pbNCxoQIoZAepfh+DrLWPsb4&#10;7wAD2HKXoeQ6UpDuHQxEdw5WIj1HouIzZVQCgOT0A0EKIwGgcRGBADKPwGNQJiBIjiFj9gIJoAUA&#10;6cQBAGN0YNRqO3gJjiCo4qRPiJDxdQABiw1wADiGwNSRQzxpxRHQOpYo/zAHNJgAppBiwIGHNuX8&#10;wBjSOGDMPHgmABwDmrAOAhX53EugJAYj9ACXSNSxAVLEBKvwBsNJ61drak0UuRH2X4bI5BuvdGYM&#10;JVg6Uaj7AGQUAQC09QLS7Hg5Y/R+EFm0RWbZmh7mTH0PU2Q/B7RgWi5EfJGB+D5QMAcxqwgHHOBQ&#10;BwEgAAfAqBst0dTPBVCoFSAAeQ8y1g8B6DxtwMgZAABTQ0joE22k3IuX6gjERrDWkYLkXIuFYDOh&#10;COccjppsAABVQ4G4OSUBFCOEc54ICWTbRUOdFoxBpDHAANWRxdB4DoW6PkexrH2JTNEZ5OZVUJG3&#10;M+Qk3xj0J1HIIP0vwFAHNtBQCCGIMASLvBsCcGAAANATaaqFBxrivmfZtUYhpZkDECL8eYvw9R9L&#10;idUlId49WeDpHm78dI8i3jmHgOsAA7h6xQWnT8fVcSDFmIQzg1pO0CE4U8bhSSpazGfIIsog5Fiq&#10;pheUkFYoEDVoZdiCECx0gXAUhiCQCh0gNQsV4RonUwGYE3QQpYpw9B7pSHQqo9g6VXjLHKNUug9x&#10;2n4AOiZ4KoEkVMZiqK2bMqgG6NM8U0hNR5RKrgZCBDMQEXdWEA1H4FQIttAyBIkAGQJroS5AwBZ/&#10;z8GDN2nIx5xQAEQIKZgjE6zJj3sOZCxA9XFo2LUAAd482eO9uKOweLv8ELdPUZQy1lyDpGQOWJmy&#10;4yC1uMQAwjgFQOnWBSCOGL1QbgAewCBXiviYzxiFi3F2L8YYxxljNrhVIiY0xxjnHWOyds2IKPgi&#10;+BHVlsHjJYcY8VVjfHcOYAA6x7M8HyAFA0mCax2TjHZPRiTDgIV3HllZNm9ORWcXsfy4pt1rH+gY&#10;hhfyIktNUdcBSWQEK4ijONhxsTIG0H0P5AykiCGfIgQczydUGqOj5JkAxhwIgLR+BoBq6APgTA0u&#10;cBjbX/yll9jwoeADZDrHeW8aw4RsgAF8NZw0VrigOAw7EBYDzVpwJokNA65raxBQXY12RxFMVCN0&#10;BgBaWQXgWnuCMCR0gKALOcAmPBOGbWZqgAAbdvgAC9GrTYbEzjIbPACYIACPUfytOWP94xN8KWQJ&#10;qPYeR6y5OKtwmVAa9zVgPAs7FQsvExGieMYAsIAjdJiMAAVRQCwBoBACYDQeYlpD9XEP/C6cTANT&#10;MOA07m3QEGrAmAg5wEJVp7MPspPQBQBp6j5w5NDrXGyCTPWI0RYjwJHuepXc1zlOlCtk15OVaqBD&#10;1SkOBir5BwN+yVkweg/jZGbzUaEA1QTEoBTRri+xlMx2HvyuEzXVB8D6MnN1OZEukpxAWAZPQEh/&#10;a9NgwRQTdgNksAsBdDXGIGADY8QhY9Ahxu/HGMJ8/RCCgWBc3EBIGiQD86SAB7ZehzDidwO4dp94&#10;DlvTUYACAFtJgXA4yIDYJSWASAslkBPnb3pgORIRmBj9bFMxvcqIpNRxUDAAMJfoABhjpZ4L8eJG&#10;GVEcCYCDSYPgLuxBhxoAAGI+cz5lpr43x/kEIIassgoyxu3CE2L1wRcS5giA3iiCK7wjEnAACECm&#10;k8p03G7qMVguhZAAGCM5ww2xxjaRsPBnhjE4o6MAPkA5VQKgbOkDgGGJQeAWIaAfgSKugJONhyh2&#10;KeB1B4ooB5B8HWE0AKgHoGFwlxBrBxlXhnhspIBihpEYhyh0smDGjAEduDOCuViJB+s1iXiaAEgJ&#10;ERgbAUIcAugfAnoagRoJuNEuhtBzFXhThghaPYBrBmj6EWD0B7qfn2E9B+rkgAiqgOp3Iah3n7h9&#10;DAANjFB0AFIAAJCJBrgCEDIvlxF1GFgiAYKEAgAVoaAcgUKugOqwCcB0B1lVhmhrHzhhBlhjAABb&#10;hhBdlWEaCDH/nKANtJgXAVIcAdgWmDgjgXCUAUAMgRESCaQSCjGaOainFNrajbFJQoB9B3DZB7op&#10;jIBwooB8Btrih6ByC9B3B1kpQFjZN0lxB+nIAEjsCWtiAAAKgWl0AJARHYtHkRgFAIo5gGDDjGo9&#10;OWLaJDCjsblwqfh3B2MmBzBslXhvhkFZh6BvLAAEh7iDgHALkfgIgbmRAEI1EGiwHgpTD8NEjFgD&#10;COJVCYR2JXr3CNEAlFDhJBOalPlNvRCtPSRkK2D0HGKcNRhbBlBgAABvB2GgADErDFgHiYN6kytu&#10;M0puJvpikDB9B7DJh8h5EpKfRYOrjNL+izi/QmmGJevugLgOiSgWAcCCB4DJhcBahbjKFoAAAdAd&#10;gdIGgYqugUSeqHqIkILKCqhwSiAABgBfBfmghihinyBlnxlkqEqFgdAeKEAiAigjPugRRHibhzLe&#10;BmhshngABohvLhBrhyhtgAB2h5ooGrE4iJECKmCDkHlMKiEDrIkDsMs+CWkqqvALmFgXARAViSgY&#10;SWgRgMF7ACwTR7E5LmlNNzQmwUGwFoDJh4sHh1B6IoPZLABxqdgAPZJLQFHfqBi9JyD1iziMEFCa&#10;jxrHxkEHRkLJrJiqjbSKNnCqk1CaEtkujmjVgEgIkugNgIl0AVAJiWASgJGRAPgJNJj+jVroCeRL&#10;lIRKihLcEpSulVhsh0hvHyBylZhzLiLjLkN9FHqmR9Cey5CcE3k4gFFdgIAClfgKgAkRgDwljIB8&#10;DZHkLvLQEurxHYnXm2wXHYsOCYFGFGvSiir6MzpiC/B8sgpwjZB5h8j1h4B6GIh2wFzPB3rAQDlV&#10;h1h5LizKouz7HIyRJvyJiHNCCDgFD+xbgOkNAUgQoYgdARqFgSgKmRFDkup4Fcvk0eUe0fUf0gGs&#10;MbUg0iUiviCeTpTWrbCnjHh6h8jZBzh5LAByB3skh2nTB0B6Hfvaj1olC/kxpAOQDAI8iaOIFdMt&#10;gCiaGrCJCIC/Mwh8MIjMK2jOTVCJDjk4gMgEEsgWgKRHgLliCbphp3EDDzVCCBp3U3DaVBiDJvt+&#10;DdAEpVEtLYAHAGLQlgjtj/ESnG0C0kvkUJmIhwB0GgBqBxNRhlBvHzh3h9C1gJCPgAAFgGjVtxEC&#10;CyGwNBEGTUipCwEJDjDkAEgBE9AQAHkNAbANAVDpgINJo7Dlt/CcUEr+DJm0FXheBrQ8BuB1EWh9&#10;ySn+DUVKCMrjn1maEFLIiqnVorhypLUnlxKRkqlfnYIGJZCYHGqgEiEyog0CL3jluBR3qgiqMICM&#10;B7B+DZVEKny5RzCbRJHkk9AFOQ1Xx2GEONgHOKiWgDlfgGCX1Xu5wsk9Lj2OL4EzOVlQPSuXPkRK&#10;OX1AqiUEp+rihshzJkhvB0EWhvB3nTLBIoWCRMjWH3EytxEykGEHCIM1EJySkvE0ORiM2HgGpcmE&#10;NWiOgGr2B7kDABBxi5gCh2IoAEusCMjkADpdiYgFnYlBGRB9h6k4h3htLAJzEDACkfDNAGCaB4AE&#10;CCh5ACDJi1j1h9ADCCljk42uk1pZCWgGlfgHkeqHoGAKgKRe1YlFo9N+TGLaRjiiFPrmk5JgK6lx&#10;TsHfhih0LihWByrAB3EdCUgMkNAeL0G5RaAUAF0dkFrmPiixWTUjXZXZzniDMLjOCChkBuJJhMBf&#10;BUJFUqnNgQm4gbgSILgfgUKFmkDrDcBuByncBdhkBgv0BmQ8BlBpmAoOD7uAEwN3h8lcgJgMGmgX&#10;AVqugegXMSgnAYAem7HQIoh8lxUGU3S9FGiY1NJ+i3hmBtJJhi3sNphkpmBwhzmgRit8QR2erah+&#10;M1j8iOIMmmgdHMgAAyAfgpgAAWAMp7h5lqHyBtG/BRmygABm3dvCB8TTCGxJDcn1iJANjKgAAah4&#10;C/AUH8n4k2nDjTAABagEkDBsACr7nZAVAOIYgrAeAlJ8AWp9gUPriOp5zVCqh4B5C9BvhyGgBiBm&#10;kYhVBbBWgABphtrhB9gBCCgDAIFfgGgNGmgZAWAYgAAsgegloagTILgLgGIGWNiejxiwWiUlmY3Y&#10;idY+WT4Er+DITLoohtC3h6hmMmB65CpKEpKBlxPai/B7rGh+k2VXgOkRgLgZDpAKgUmmgIl1EtAK&#10;R3gDkwNuLON8OVGtJhGcB9B9jJh2hupLBvhiS0B5BqlVgEB1EpAHgOjnAMAnzBAGAUygU6jvy3Om&#10;k0V8V8N+HingkTwT3JShFMjv1O0jvUidr9S00LhphwHdhcBmSkhxB4FVgHKpCMrQCYiNt3P5mwCB&#10;MMjzDKJyC9h328MAL6yQCLp2CBvmCHEDTgDrAagTKugAh7CDhoBjBmEys2gagboaAXAXocATATHn&#10;gJAJof4+kJh3aNAABuBtS0BkaQAABbBaQgYni9AX6IAAAcKUAAAhAhghqWiWCb0LIoBsD3AABpBu&#10;lZhlhtIQyuqeC/lKEyLnDcYmxLlQOGL6iGgDR1AHLwKGIYAAAiAZgfAAJ6l5gHE+D8HHTVGZLZPS&#10;KyzZKiCKMfsgovqfh5N0C6H1Buh0HcBwB1UsQEMHD11bwmjH1c4miwzZCdTUiElJEJalK1mcDuCO&#10;AIgLiQOMFfjTk4gKoF6rAKGRATAJF7AR7Itu0VFOIiNd5rvi3KCiFTi6B2qeTsFXhlBypGBzzvo8&#10;NYngtcLaRLlKrmDcFMXuNu2Kjp1hocgLoYgLwWsMCcFGDdU00ylFESjlgDVNZlpBilV/bnGvk6mw&#10;CKK2jzizC/UJi1vZC3hyB1qeBxB0mgByPFgAB1NP66bgau2iktAIrw0W6rAOp7gbAOoJrVDpJPkf&#10;suDlznXab+b+7/b/ms0h8AcBtNMb7947LYimCKEDUnDZK8C3yEMmRRMmIprAUuCDHRDRN7uAOHHg&#10;7hXGFE2OE1DENlkxKltnEDaC35q2jMqlV7DAANAFF0AZbeDnkOuJJSk0Kzr65WJinIjz35DNZ9pt&#10;Lo2kDlgFLvAFkAD8U05ocCCcWV4thvJGBqhxy0BsB1Jkh7AAjJgJgMl0OKlfrlM/Soa7mvCqtAjE&#10;cRlAkugRAInL1jH4gGCQFHR98hKKLcgABsBzztNSqbBuh2i5h/TEiY1IGEAHFfo8P5ibCFut70jc&#10;VzMCIOHIyatE2OXBCWmkiMrPEynipBixcTVNjkiaAFABE3I969M98GB+qfsgL854UEiFDOiGtcgC&#10;sqCZJq6m2JuJCYCXWLWHpqCOAFWujEOJtlDlpfDGCaJ4D9p41mjhZq8AzH2TmYkyCqpyKfh0h2sj&#10;B2smZYmgBxh3j7h0h6LiyMlxHiligBjD0cc1FclMLIiJI+jc9kH+CYgDpY1Ly+AAh6CMB7hw1shz&#10;qeB+B2rigCB9DZAEbk1XgEIGAGAGyVQvFfh9h2iMB+okqniC2y5XgGCMB6gHCFgH7hlh1XkuDEPP&#10;DBW+uADFt36nDVgM7EEKdNAGAF9E8m703IbPCd6iiHKjMLjMCq54JiCDjYCCq6jJhzy1AABoHew8&#10;h0bvCwc5iQAZANEsgtAOoGAaYxiWt9PhlKXJkj487O8EFPV68n+ziuTZMLiLEDBkhtpJhKhehTn0&#10;ZxgAAYqs6VXjHqATY1GkGmk5i2B2LAG+HzhhhnEYhbhiBeAABwBxztJCDjnIt9ZyrRgSIYgeAXJ9&#10;gsAcqWIdF5kxRja8uY0NgABkhsISBgBnQ8BbhjBeyDmLEvNuDgkx4ECxOxiDgEQXGCAPmRAeAXsS&#10;gyAeQagPjqlWfYBhBpnxhWBiwgcqy0ZnuxjgXHYUiIiJAOB9CqgbB44Yh9DdANAAk9BzN9BZgClx&#10;BugErNgFCYAZgTIcAvAggomnAUnNAMrx+GDD1/FrJFB1FViAMVoMoAKdaKwANFstIAP1+PsAPsDg&#10;GGg8DgAUiYVAAsj8nAAfCsagAThcPgAJAwHACWS2XP+XgB/gGYS6KRSWTiZS6WzqeTufz6Wv5+P4&#10;AP59P0APd0vMAPJrukAPNqOgAPRmueruF41d5vmlv6jPcFAMAAIKgkAAsPg+UCgLAAMjEOgAKCMJ&#10;gAGhQGAACgkCz/BYPCYXDYeY0EAPFx11wsNwVNpOYAANvPAAA8O24NloXgAHC8MTIBzcAzqhYjDP&#10;/WAB+a8APXZAB7bUAPh7vcAPl8vrXQ6eAThAADcUAAkEWoEgq1AvnX4C4EAafpy+a9XsYN6Pd7AB&#10;0u11gBoN5qgBeM5hABzPN2AAIhm8gwJSsCgiLgIB2aZUZ+/2In2fjbnm7p6naeTdnm3R9HwsCHog&#10;16lNfB59oglIIIwDwTAACACAU2J0K6B4Er6FUSgAEYSBGAANg4DjQAclaWOuijrnyfB8AAd53HcA&#10;BrmsazzF6XoAHhIoABEEQQgAFcmAAGIZBkAAMAwDKeHkex6AAch2K0aRuvKYJomKABvnOciZJqmk&#10;ZAE1Trxk6bWpcsSYPwswDAOAkTg6EQACEGQfAAFgQhQAALgYvIFzvN6cpswk3KAnrsJq65+n8pR9&#10;QoAB2HjHhwHWcQAG0cpvx6cJtAAdB3HU3Z+ohSsAumik2JamdIJnOjBtasSjRmAU2AOBoFpQC4KO&#10;IBQEN2hsN2AkgJrqFAKBAAATAraQJAXC9ap/N1H0ZRrDNSw56HseoAHLLgAGwdNSGYcxsAAc58Ha&#10;yoDMC/M2AFWs1KPWjrJ409eJqpSYTwAz3AQBoABKCyTh8EEog8BzRsJcNu20wd94o1VHUjfrBnyf&#10;bfHeecDnSd72nEdRygAcR05Wb51VAdR3PCeJ5q6fSiL8BODAUCKVveCsTgwk4ZAzQgSgnFwKWw47&#10;647jeo6lqeqarq2r6xrOta3rmu69r+wbCw7WTjsWzbPtG07VtezHgeqnHCdkzm9uVQnbUB0HozDf&#10;LAf01OFPL8rMAj8OmAd8V8yoBzyAzhgQAuegIi4CgFPKWTZV6ln7vh/t8fZ+rA/qlUtNgKgQCKMA&#10;naQRAeDS5AdoQGANZDr7Io9dH+oyipgf3cv2mDTopyk2XuyvC19We2eVbaWnIdTKGKahl3ScpuVQ&#10;fUeH6AyKAgCwJAAA4ErUoyWd7OU4TomvyJ2mHbKLAIGgOvoPAaC8jgkDYABUu4ALTC7wTCD3H2WA&#10;eI9CujXHMN0AAvhrkEHEO8rQAQEJ5AQAsi4DQGoeOKwZ3pFH1r5J0+01q5FyjvHMeEfY+DfH1YMA&#10;gBiwgGARYS+EtTh02ABAERQ/RZ1ZuCOIAMi4CgBFqAKAFgyaCIj+IgPUfqOB8ObP+RBz6AR/n+Uq&#10;hEfjA1KlHfMAF8hpU2OUTyAcAcLQCGBceRc+xagGgJhhBUAADD7MHJWBUBT3wIgIJWAx8IAACOLe&#10;W1VsqaVGvAX6f1AMKjfLjXKO5m6ZB1jjAAM4cg1wADtHugdYJfQMgQWKCgCYHn+tNgBAMmA8R7m+&#10;HgPQpQ7omGLHsUYeI9iKD0RwVcpJtB6lgHugMo53Dpm8fAa6OMRY4gEYMA0ASwgFj8LMAgexEACS&#10;7IaPNco9gBLlHmA83Q/wJlmAc0yOIDy+gKOYcc5BxADmBeRFwlgB51koAghcCwE3vgXAs0I5xamO&#10;FBYs8wmA+oslPHsUoeI9SIDvHqgFAxYBzjxRwOqiB3h3m6HGbMbw+CujpAOTAfIEy3AkAwXkJgHH&#10;7A8AowkFQDizAUcodkmK4TFK5J5IYmy3V/yBp1TunjUTrq7NcbAZQ2xogAEoLoVIABwwQAAC8EQK&#10;QAA3BMC5PoJyRggAkxNNQ8h6pZecVIZA0XpimFwLAAA0xtDUN3AOLiAR/H6AQBBhIFANuuBsC0GY&#10;AAuA+CYAAGYIgWGgj6AUAZ0qYKLHOeCSdaQADAGcMcAAtBiC5AANwcg3izx/Om4kmhFB+E4H+foC&#10;AFXUAhBOoQH4LQbgAC6DcJBoABoeGANEZAABgjStqMQaAxgADjZUWc6JLLNPGJk4kf0OQAAcH2RQ&#10;G48yjAoH0RQDA/TAjlAEUYWABDujgAewYCQFzRg7rwAAMQQAogABqCOwICgDrIcIWZ2w7oDWVHPJ&#10;IYo03pitGCLUAA1RvLviua6LxDXLAfA4tIIwNFAA/BXasHIJgYAAA6BEuNPlIKMpkYWnBPqcEsH5&#10;NE2g6zujyGqqseAwYFDyGsqseQ7ZtDzN9ExAI/QFOMAssICAJi8gaBuXUCgJy4gQAy6gBQEIagGL&#10;Mfh5NPWuDyHMgccYylQDyGeZQAGK44gXWEBsK5nwHgwSqAFnlmYdtbds7ZIpmBwjgMiOIcUkhzDl&#10;ZWO4d47zdzCTecUi4EQIoXA1n/CQHZRAgBCtLPjqIcQ3JxZ2mZg6DtwHQysaI3K1C/TEqgeyPALA&#10;dNGA0CaF3JMGeK7lXkW3PlKkyuUeTMzaUHAAPpGxrpcqWdGgCKJazk3JAo64EQGVpAtA2CQAAHwM&#10;ouAqBN+wDgHkrAUAtD0Z3LKQRodXWhrmQpESNnEymsCwAMAaX2eaFwJgUaE+KfhLYVURHmjwaY3U&#10;gC6GWMCyo41SVAzOdRseHDqu1IaxdWQAyYAeAwXW8QOKm1PAACECpdQIgKYTYdSNOEZ4XOqUJ2pr&#10;dSav2uglLI3BzmReiMwAA2Rz2YoOZhABvoclmNPfBspRlwsZKGTuM8aIXnHAdOUB/DwDJsHtrEBw&#10;BUPAlAkXXIC0gVgX2EBOGK3qbmCwy8zRrG0B1eHWVobK6wADLHONlVA915xlcC4cs6+n1NSfaTsf&#10;prWCrLL6CZhgAAeghBpsMB79ifdR4p04xJiO9U074aosRSnPkQHvMLw5YB1DwXmN4c44bKqj5GOI&#10;baOR8JZj0WoA4DlhAHnIAADwEnXAwAsCUAAJAKIuAyA92MffA5M9h7H2Xs/ae19tIJ23t/de7941&#10;bDbVIsoB5/Q4eBVhqjjesNwdskhxjyKkPMfpugBWEOIcM4RgY/p5j+rN47iYfHCLNOtgwCwBrIjJ&#10;qKHG/SjD5dAbcf5YCkoNOAa8owDgCMJLalUEYEEXdElE4aJW3w8A72py9e96bEd6d0OAG2HM8gF+&#10;GYGIAAG2HW8gHwAOQCAGj4jiAgJWTug44uW2eAbKfKKGd87WKUAkAQLcBMAoJOBIAiRcBCAcfyAc&#10;fkVi6kKWQWAAHWPYyuHIgUGGGu5EMaKk6EhaAYLU28iIOMLEg8JaAIYud4J2HwHqO6HeO+Ii8OLO&#10;XqAAhdCSrlC6nSPwNMySTUNKh0PyfAiAAAiELUAIiMRkJgH2iUNiiaNuigQoVcOA2qdEIiP8iydG&#10;P8qAYGLOJahyIoveMqACgoAKIuASj6Z4WQASmQAAAmAWLcBAAcdcA2AcLiAsAae+AUdnAOiQUWtA&#10;OyhDAKIaP8N4IgG8HWTOGKG2GcPUHsPCAUAYQ8A8AqSqBqA0qgAsASaEQYKMHaHmIgHGHYXKHOHc&#10;3ULAQMQCSuIgHkgENihUNuc+iSfIi6d8MCKM56KMAKNaAKVgAQN8jiKUL9GuH6HoXKs+N0HwAaRw&#10;AMAgIonsYSZ+WQAaAQ/HH4fAjmhws8Ng/AL0AWLUAuAqWKA+A6fyAe2WMQTmIaLEN+LGH0o8oENp&#10;IwlQIhGMN9GUQCHiHkN8HVJEVQHgRwHYxgSIoQKehSKWACO6Hon4HcAmz2AqQuBiSmAAB0AuLcCC&#10;AmLUBKAYgocTDfFSMO7/FUY879FJKbKcUhIi8G620oAAEwF2qSG0HS8gA6AyfyBoBIBWAACaBaUA&#10;JKJOcSN+QDHaO6GaGsrUFOFyFeAAGSGkGaU1CuNomBICLPH3DY0+AABaBQsCCkB6teBwBOM+A+Ai&#10;dcREWFAMJYHWR0rOG868GCGesgFgGAv4G0HAescqg8Oo5gKOJwH9CgJQSoUCBWqoCABetWCsBgCE&#10;JY1sFaGEsoGCt2AAGoG2rUHYHgR5EaMCH+AKTyreh6Vms0A6H4TYBwHoJgBQLAAAAsH0LMHGACKU&#10;FcAON0HYAuQuBQBMqgB8BctWCqBuCKIwA0Wk1ONoRukuHsQOHKHeKsG28ekmG8SAGOekqUt/Isd4&#10;d8H4H+QCAwk8AABcBGI2qkwiCABSJGBUAwSUAfFwfAcgbMfUNaP6YCToVnL3EOKWHcN0HaxKAAHc&#10;GYTOxOgUHiG8R4+gKMHwmMH4AUMCAOAwL6ApBZOiBYfsA2BkRcAgA8dQOSIucWzLKeaiHoHQKcHI&#10;GeZWHkGcZWH0GiTOhiQ8A4CmBaMyBifyAIREJYca4gasNzQ+HaXmHEHCVAR+SAHJTSMWHiK6RuRw&#10;4yRmOovaIu2WJWA6A4LqBUSaA+BAJOAkAmLyfEWQ0ZKUUXREHkMwG6HIMiGcG2GmAAGGGmtqHaH0&#10;K6aJBoAodQmQYMyUOnImqAKKLGmsMWHQXmHqHgQOO4N0gGIgiqfbD+1scaTyAcAULcBQBA9MCEBo&#10;BySW4QAqAeWKOQLUW1AEbK0WKE2nEGoGqAgBU6h8NOyWIiIeKm8uv6HAXeFsGMSGGuHEesZAN8wC&#10;huJlAEMSTUkM2mps7OhEKUpGfsBkBSBi4OI2BcA8BOf6Aee+wy2nUMkKUi70w64wd88cVAF4GgTG&#10;GoHCXfN6PClSN0PyTygA9yJrWjDjYmyScIfAnOhiLcAO2cMqceWUKMHsNwL0Q6SOAmfyBQAqSUBa&#10;A0Q1E+e+W/X4agbGW2NS700et6t+GwHQVIGeHQVOHQHyzs7ELO7IXzKWX6JvZkfYNbP+nejOMzBs&#10;BOAqJO7mryA+AgNGuQa+n+75KSbA35BGIoHqmAHMHaKkVEgUGaG7UePWXmOO5YgmOnS6AyAaLi9I&#10;Q0WolEA2AiaFH2Q9MfSJcHcJcLcNcOambIw7cRcZcaa1cW6mMFGoXKHKHbPk4+rOHMVOHK1WWSIg&#10;reJgsKTysITyPw7GLMh8h8nbEScrdGuCLKIujIjUcqJ2KMKSicc6VY/gNhEBbiWRGCe+/2RcBaAt&#10;ZePlBuMQW5cjZpccY2oFGmq6XSHGVOF3Agt6HiK0AQnFHoWEOXSDEo3sTTKOeSfW7Sds7WJYAuZ9&#10;QIAuRVBeRdfUWLFELUYzFOJYl2N0HSHiVWGs+RUgGy5EoePCAMjaOPgLFwiIuC7WhvYneUV41eHu&#10;RwHkHWMwNxOguQAMvYMyAmJWOSYM0SViXwJxdW+mh+Z6ACQ8jFDi1fQAKmH6O6oEN8oExmNhQAKV&#10;D67Xgecu/ScPhGJyTVWiTYVvEKvgACLNIiQcQ3gIYU6KYUWc9O4WPcAURjKeUepsn6Tkd4fMHIHc&#10;KkGUG8IYHEHiMoHyAIN8k6aEByA4M+/ILyHAHQRwGyHMSyGsHIK6HIkwKuHxc+P8AOuvQkIofiTs&#10;NKuK35OsJhd68O+EHyQDgiiwJYcG7LBKViKU+mQDEeIo4ae5EmLsAWTYAcASLMWOcZkIdyKUOETY&#10;AXbmAsAoLySQ0Mz6J3X232qCKMlsKUbcN9goLAHSHgN0HMoqVQHll4K+lg8MHwKMHqZyKWIg1eKK&#10;KPD3Dod6ikASKUHkAmVmWuj8AiWKBaAudQCmAyJWBsAiLUAyjIL07IUWX1aY7SUbaWpqJ6YtZveb&#10;nqeUTidsGeG8ksE+F8FaAAGeHE68e0IoBaBBXsC+ByCUr8A8qgXqMCgBD6GyG+gUFqGIF5UgGcGT&#10;NyG1UeHWHcPacJohk4ACAaYMA9T4AAB+BoB27kJEAAByBIM+A4Aifs76JcHfUQAAG6HKMiGEGetq&#10;FOF2FiR6G6XeMHHSKOP0uoJhK6RcBoBgBsABNY4MCWBWB0KWHmSyFEFyFctsGet4G+HIVIlWKcAO&#10;ONOELMH7LQ+pC6LMBAreABOZOcHuJgAkN0ZZj+FeAaQCH0BCLqCMBqB7qmBZqlpiM+AmAaLcxcQP&#10;FeTPoC68GqHMswG8HUkkHPLxB4Mwxgm6Oo0Yi8KUcgIupSLcBKAuWkB9pkvQBBLCBeA5ZfXxa/S8&#10;bG4mP+KVHaN9VCL857C6+oXqLMHoqWAAG8F4esHQykMWKiKuoUNoP0AGyML0M2f6JK9ABslEAoBI&#10;diAq86gtaM0VXFnsJcHoHWSyHMGiZWHgkoN2GWkkJUIuA4CkqoAgBlSzm1Qltmao2062GWIIGjv8&#10;R6Guks1gN8A3wKf6Arb+gwJ4HnwZB2HYPCHKHIZWngIvT1taBgM+BoBoryAzw6RlnpniJZN6R4Gs&#10;HA8qGeG0IYGOGs5EHeH4SyAwBELrWAQuOi1FLQX4KA7WJgHwl9f2XmHmHaMwgMQORsN8wGi4KNWY&#10;OqcITYA8AuRcBsBe7qBiBRSsBUA6Q0AoAce/tqJztry8VpYCfIW6gAgBeQJawC5SXS8oAAFsGOF+&#10;v6G+ksHgHsKdkYLA5XhCVifWTeUm2nng4jBNDoAkAeLyBMBCQ0BeBIsCByBPXiA4u+sOwzitX9eS&#10;4plmJoJgG+HQTOF8Gkt4GmHAksHVcsNoHySyPxohs9nkJ/gfImj8+pY6Q9imL6WwJWAJH8Zzr6/m&#10;Uy6CQ9MUSraoWkBgA2qgAwAcLzixaYNXZteWJ4HgkfYG5HZ6PEHWgUHWH0MwchYhDSyWTdxBiG4u&#10;JhfQh+MCAliW7gLqB8BCSjayzCplbBaT0w4hzCbXBGUiffByRwHKHcKtsgAAHAHgK0HcH4KcoKRx&#10;D7fULyBmA2I27gWkA2tGL0ARcDvD4v4x4z41Qo9z434949cgTgJYUqKM8KPUZoR7emVDPoG2HcVA&#10;ogKcckcDS62gj9DTiMyTDSj/5yyTKKeOs1OGjQclC6AFEkkA3xDmLAHyH+8MH5hkih30iKLMAaAI&#10;L6BEAgfyBmAzLCA2AYLiV8NM6j5CYxcS6hcGlsO7VKVWGpWutstwO8HuzsAkA5fkAkYSmRDKTZ1g&#10;2kJ/aRxyfYMETYA0AYaEBmAxXsBGAfIaAShnEo5kY6HmHwO7PgK0+OesGMGzLtSOPaAS5y5x1ojl&#10;1jOCb8P3pvy+KOlyH+Hnr6lSNiH0N1DgjiAiWFgzU528/TQ5hIMCyQiCzEL9doiR12KmH8O6gEQa&#10;NhD7IkTQfbWOjDDShtkh1aiQzO7VQtHSUwiWmA/sWElAlEBSAsSUBVfbEqAYQvSJ3t7GNaXCok3Y&#10;HGXe+UkljgXnFEJWBWAosDOsdQG0HEXKIA3XS9gA43a9QA9ny/QABwIAQACwPEAmDAEAAiCwIAAm&#10;CgOAATDgAAwE/gBJ3+AH/KQA+n3DHq932AHi+H5NJkAHo+pS+n9EH0+ZM9nq+Za+5vK5vJJOCwLE&#10;AaCAHHATUwZVYiB6nDogAwDJq5WYuGAqEgAIxGHwAD7YAKRKXw/YZLoY9LjNHrM3a8n0AHS73uAH&#10;O8HwAHNgAA63nfXc977RZu/n5Jn8/co/pY/5MAn/M69Ka9EH8CpO/AfU3oD4+8gaDgAGgnriKGgi&#10;AB0FgaABgEI+HJFT5PF4hw5PKpPX+NxQBwgBEOTyubLOhyud0+t1+x2e12+53e93/B4fF4Ol1my5&#10;G+AFiyV4AGO3WiAG47nMAAuEwqACmNSIABuEYWAADYIAstYFNyAwBqmdJ2nYABmGsaQAGKZ5kgAX&#10;xkGAABvHGcAAH6l6VIutwFIoDALgAFQThQAAchYGgACUF4fAAFINhGAAEAKj8FKm5R5qIwx1nPCZ&#10;omUABRFwVgAGibRqAAfx9JvKCUn8zkPq9D4CpSDAOrUHgaB0AAfhaG4ACEEwZgAd52ncABNlqU4A&#10;GGZ5kMEdkiJiwKHAKk4CKmfoBIuf4DouAQGI+EMrAAHZ5JSEp7JMBp7pSc4Eo2X4MAWAAFBTFgoh&#10;y/oYhGFKOAWCAAJkvpunUcYAGqcxvAAZZwGsACBHCAB1HkdoAHkfjAuW49BQ+ALRWMAACsw5aTOW&#10;AKLti2oWguEIABmD0WB2EgYAAEwMhBUwH04AwEObZDvn4yyEykAB2niwJzHSeAAHqmyGqkAAGgSA&#10;yMIkAB8HBNxvlqarEmgcqdHWekP2WAQJNIBoOtqCwUQKDIVgyAAOBaDa1gzcUFOEATquo5rx5PlD&#10;xnphTBGnhB3mccl/mScQAAYqIAA8KIWgACAZA6kaOubHWTn3oydHnhZrmwa4AF4XRdgAbOp1Se7A&#10;gjrAABWFkAg8DugAhsLoHgeJ4oKceamqamCnhtqIgYBkUhXUokiQJIARWE9kgJPoBQU7h1TYABpG&#10;7WxnycABlGyZyaH6hAMrStYKNqAwCI3Z8Ryg6yIHxetfHbeZ5nYd6aHXN3OoIlbisz1SVspdQJAi&#10;swThHvQWBKFVrBPngPAqDiI3IAEE77ZFjOc8vN+Q6eSO510oH8kxunNXJemYYfBm9WxyncdF6Hxh&#10;dBeI4YA+U4yVuGf/mfSiHnMsmYGgW1wOA1oAWhGFYACBMqzgsDyRrPXM8w6D5YBQDOK+SA0AiWDh&#10;HUwgYY1ELDSG+9odbCB6D3HmcsAZG2RuZODAZ9aIiLrkI+AoB5uQEgNbiAgBYCTmgEIuTIoxSDIl&#10;yZsAU0gHAHoFBOBVaoNAPO5AyA0Ch2TpQFZSd8d482zDdHKh4a46FZDTHYrIdg+2zAFAMn0ALfzO&#10;RHgOcc5SVYFOqH66pBK/AJAGU3D1L4IgYgABABBjLJmTHViQdglJ0nkHEjFAaP8STnwFfKcUyZNx&#10;7j8KMOYeQ6gADUHSh4cI7z6jqHs6Qeg+WFlBKMBYBIEwAAyA47kFC1GNAQRQA4BJpJBStldK+WEs&#10;ZZSzlpLWW0t5cS4JW6qXMvZfS/mBME78BCWD4KCu0eTpBujoQ8MobY0wADgHazIeY/SCGRJHFsAD&#10;fIOAFI2n8qYAoYEjb+gqb5TFBKGb8c1v7liNlVI+AgAi5QFADb6yMABNy5pRITIoABCyZj8M6sIk&#10;4CAAp9A6AxjIOANAuAAB8BzGZ3EjWJHo70eaLHZoxMI7g7h5LzG4OQboABpjgGyrMbs0B4j+IIBU&#10;D4GAAAOAgbkkbJSvmidWc86zrXNLGKmQ8jYHQG0wBsBl3McwNEgeCAWdcCHlknHkPdhY4h2n1GqO&#10;Mbh7htuMMUm4BcJ1OANNIAhfU2wClTMq+yXhxifwfoK8IAAElDofJyOgdo616D+MKAIBxUwBgKT7&#10;FtflZ5wksnTRRfkaVOV/eFF2nI+kQAAHmPsgkiSjJSJmZYkxxFBEQhhX6cqxFzx7fMSpZZJrSWod&#10;UZUlLRiblFIIA0AsbQItABQBVcDFQRVxVPRw7r5YwSBjGdN9NOTlDvHovNXAABtKtAANYdTMh4D2&#10;KmAsAK4B8D2NcOEdZhR+E8pjPUADHyPggAuaQDQElygUZwA8Ba/CQ2Bb/aOBEvDNEmJdIgfJNx5z&#10;GXoTkeZeS/DpbMN4bb3RzDsXnFcwpRiIACALC4AzwQEAHX5hVPqOsMzjQSSa95JwIAKI2BsChrgR&#10;AgYyArFSax6l9HYPYvQ8jCjssniwmY8h6EMHkPkvpdibj2vAUi/ENh/j9SnkYlQ+y+j+H2YEf6wD&#10;SmFcxNlTeEVNgDAaR8e+Hx04iJGA+FwHQLLiBsBhVATgNm5BaA80gDyNkNtEeUllTjoR4JQ5u4dG&#10;rfZ7z5n2QpJxzjurwM4bqTxhuLAALoaQxidD7MKCtUgAAbAlfwtqOIJn+s9AU3HIpJnRukGcNYaA&#10;ABWC7FiAAZo1BnmJQauswoAyRAJAkbkBwGkCgxd2AAKANQhgABqCRAIGQI0wAYAiVhxceFGL22YZ&#10;A1BmAAFGLMVTidREJHtBlKRS4AD+T6W4AxEANAeLUD4GwPAAA9BUDU2wIEAjqHU90TQshSgAGENL&#10;Z48B5Onx4sm+c6x/JZAGpc5uYAAKKIuEAdpNwQj0JMAZEI8XJgAG+CwEgAAKgvjiEwGaNALAQlAO&#10;NIarxyqyGSN6aA2pmGJHkg4whCLIE3mwctEc+H/07OWSytqOZ7L5AMaQEQEqkg1iDpIEKAQcAloc&#10;xJFCxjhLnO0TEvuCYMjZqo4ka59R1jwIQAdogFWcAgaEAhXZiRhDbXoN1Bw/SfKcAk3ECwKmMgYB&#10;ZUkDQK2OgTA9KCE2EgD7deLHZkufZXvlHqYowQ0mZMwYQPkZTMm4LlA6FOhzPnfgDAlC4ALRDxjv&#10;HdMob1IxnDMGaAAXvpZ/zHBuDZMzW38AgBAtUCQEpQRacucW1y7dWjfG/FAaythnDPcYA9sQUwpB&#10;SAADH5DPWsgH+Y4Ad6DnCOGcQ4pxg8h/GBA0CRcAEeIo9RFWozcB4AaOJmPRpNkh1ukHaOUdJCcc&#10;EqXVnX8BJ11AI/sWsCcoAPgeXAC0FJAIFADhHAEDoCuKEwhrnaw6nTP7pzwA8R1p1QcgdZ7oZQax&#10;xgaAbpgoawcYbRdoeZNypie7pqPq1bwCDyAYzR54m4BABJcr2RAoFYERvQIoF4HpboDK3ZS5fgkh&#10;HyQjPC36i4lMCRIgYwazZ6CRWwb4dBmoeQexsxBR4g4StaMg4IAqwIBRcoBABg0iFJBBfYlRZAhh&#10;Kp6B54hguQhjERcoDSIhvACxaoGwDxAIDQBw/KQEBw8aAg8CJZswbgc49IbAdA9IaQdarIdYfQeR&#10;4TCybadaXaAaAC4i40SKM4lIqRPoCIAw1yHpoAHYERbgD6OiAKO6MMSEOyQBkh9kO5ki4LO5k64r&#10;Oq4y0jHYggcoeT9ocAeB7obqaYvx0RegfKyrRwo4maTw2oGIDhUoE8NzgoCapLMBuLwUaEaMaUac&#10;akasaw7aXbP8a8bcbkbo8kCAlKjy5R6a54cbswaAcJWwdJXg5oAxQxyqbJPqDaLipjfi0BQxP6cg&#10;jb7wkidQ4Qpis6wKLQkAAZcsHRZKdYfqBAfafgeofgwpKQvofIf4oxK5HIAJfgD6hTSQDRAID4B6&#10;pKb0EUO7mzPQ8kH8bw6wdLQQAAaAbRCQaYcMDq6A9IfIAQm4C4ECpI1puIn61QlIzhQbnC0o64lK&#10;M4m7b5PpfaFwDzWrSSoxnIBymCwh/5EcPImgexhYcMXaq6rIY4bbVZhR0gBqsCExTaFhcpvgqYzS&#10;tS0hKpzQ5QCAAw3IEABZjLhwi4dLdwAAdgfBeYd4AIhAfgA4lIBMFp4RvjwAkic5PpQpfieqFwh8&#10;tYyqf6yIxYhAmwvshgpI4qw6pin8fMHjmUE4zEMUFJ6En5KCpyXghif678XwwoByNhvC2pboChcA&#10;EyHwjkA8a55ERsU6jbwLOQAC6aDK7hIga4chhAZAb5XIgwhiRRAoyQ0h6Ai4jJfgEoDRTYEq84s4&#10;C5uIDBh4tZRArMHaLxc6jERozQlJdIhiYwx4xxejGAAAcob79oawZRpobocA+ocR75dpZYfYAhTb&#10;bg0ie0tIAZficRPqcCbZLLCojYCJogCTEK8YCw2pvhfgxom4dzAQdhX5Nc+YeaRMXwmZoyzJdIlS&#10;+whgzgm4krI4owzowpKIhAALJolUh4k6DZoY2rCI3MFg3IfTCs4gBIi4fABctLWYAAEQDBcQJYDp&#10;VAGgCpTYEU2QAACgrSxorsVUlEVkV8SCPskklNMca0bSqIhAcx7jVAbhgoWYZhDQbQdJXJQgjYDg&#10;CypIHIEgF5FIDRao2g/ICIBQ1wqpcocgc5mQYAZIYJB4abVYbYb0DslZBwl4yKgw5YCCFzE63YIY&#10;GLcwHIFCOIFgD5FhAZAskVFQkwe4fAoxw5J4VIXIWAAAZBIxIRPIephbmrfgloiYAADADhoAGoF7&#10;dRUZUoFICh/wdUvQAAVQX4WclobZJ4e4ewwJEAm4h5EYpgfqcYAQBSxI3gs4fgi4IIdIm4EYwqbb&#10;CYk4EB/wfYHAHAjhrZGsARf4fQwLQ7UYZSlMlocSk4coeD9ol4vqbABCcRLBQZc7mifCio5gf4kp&#10;D51UhizcMgCisgAAEjvDSQEB/AIYFgHIAAFoDoEoAACwBY2pfYj5cw7CjwggbYcRBwZobI+oX4Z5&#10;mocbGkRJPoioj4DwCKFwByqItwaphAAi6YtasS8YEI/ID4GZcADYFRjoCgEQ/IBgCBTZ5g4h49Lt&#10;MkUo6zwqDIc4aLxJmKf4ZZhBm7MIKTyYGRjryw0gAIkVMUook4clulWQY4Y5B4ZrZ4aIaA+L/KUA&#10;KYKgKgAAGlwtK4CiIswyF1L45RqwwIdYdSvAalyZpwXo9o4gItzIABrhAICYCiUEFjzA7T9JXoaY&#10;bxppw6aD6gmilg177RyQsxP9g8VBZolgrwi7IwkwfN3ayR0AAAdwcR7qZJswfzfYyS1ApjO4AJdS&#10;LqcIBBfgCgCo/IEQEjioEoDy3Zbxapj4/IBwA5TcyVh4hip18Jysx4Awj5P7N6JJ1R0B0gaocUDo&#10;aNNgAAZLRFNJ7t25cwqZYwlJ9Q6Ii6zcUZ80FIlYhgAibTTcTID7ioIoGMGwFIDlkVno3IhxflMU&#10;q7PLOsbUBxSodr9pxTVYaR7JqRWJNa5MRaDiiszpYjCCn9IcLQ0iNiFzYzzEfIl80xZqO0MmHAkG&#10;BFka3s3ItQHID6OKHRAqPzwODWJUUlxg7q5EPgc5D0QA9IaYdakYdgfJeaLU80tatYlER8O03w4s&#10;1BHOH4CoBBVAEoCp/wHQELpIB6mB4yMOJOJdL0U0VGJmDZ5KnNMKPMtphghgha17KAdQehNwbwd5&#10;hFfyRwdMXpd6TayIpFEwfgm6TxVAFoDVkSUq3YEdY4jBA9reUWUeUmUuUyWMbOU+VWVaWsq+MuSY&#10;AAcIdJmQZAa5xga8c0+gd79ovIwLCJHkRQAVdLCEfadCcas4i77yib7yw5v0f4i6pib8xIrQj4pz&#10;CVHY5SgTH4fowImQwMhwwKcJnrLFJYCBjoGYDRUoDgBxFE0TpluNuSnSjE4OVgcgdQ+oYwaRI4ag&#10;cirIcYeyvAftXgC4DhFBA9AkMinQ48oeO51bIqfIyWHxfgCABBcQEYCB34GIDBFgDQBiIrmiP0Vw&#10;62SGWIdhmUrt+obbUYdYepNwBQCA1x+Ms5fye2Lx446Qk0MRKglNig2oFYCZaoCOcgfBIAwQeCvA&#10;a4do9Id4fzrYB2GRoipmaFgpP7DMjDnRct/gtyyIfMYIeYfIwIfCgaMRZ4rpYiz9BycOFrmmMk08&#10;ymMsMyP6Xl5Yk+rrH8X5fIApuIE1jAE4CgtQE0283ZcUas4Zcx5WL64TOyQAd4eohAcFZQZ0+wAA&#10;YAapIgbwdQvozhTYCwBxuIFWdZGoDZuIEoDJVAC9CQiIrAjwjcqiw+OeOaQa4ew0RuuEMmSom4do&#10;bxmQcAYTZ4bwbJWQbgeh0gc4fgmYd9BJf4AQj6Loj5Kxcofig5YpPon6FycRHhHddCxMRVhojYfB&#10;RayAi4nwi8hgk4yohgySzMYLJ4wu9tHFc9G9G291HIAM14yVc7JAylHVBQA43LzI1wAm/wk/AYf6&#10;Fif4BSFwfMLAtYCVKkNYAAF7NLc+0IE4CIj4CacdgmP8SK0imzwGDOVnESXMbSQ4hN3gcSBpWYbJ&#10;CQZmEgZYcRgod5zotYCJVADQChAoEoDB/wEYCpoAD4CRjoBe5gnRsqaIcCkYZQZ4ZZqQbkDocrkO&#10;r4ggiIqYB4C4/IEoElkQGYFFPYINjprVkNK9qhHMge9A+RDoAAXZDJCZOpWbaodQdh7u18eAfQrC&#10;HfHQEtkQ+5FAB4ASFweAdhXoaIbCaAdAdRIjJk1r+J1Yh6fIkQAKwBfJfwEwowAAIgcwowExTgkA&#10;DKmAB4FqhwCoIY/o15jodoeZ0gagcSrIXIabRgagcqrIeLa4nSfx9KzZZBkJZ2AI6thIiGqRKCcY&#10;5UidFm/TJDb4i4BrntJYCh34G4EgGRFtPQ2wD5nhiWJGkA6olJwKDIagbY+oZIaxhFmZmtlxhZHb&#10;DKbQjQi4BIlxHPVJATgQFwEypIE5GzgoFRoACYDYs178Has44zO2xcSOPVMeDgeuRwwzxE4gZ7xY&#10;ZY+ts5AQKRALyhZLy45tuGekVgbXjwAAWXkK54apgtVQwt6pHAJ4J4KBrQFZ/DCeLq4Q6cM4lofQ&#10;vodAc5Igawa5ptE9JYEK3YDHoQtZsV9GC6A55QdgeJNwbEmQAAZxxAZEI04hxw14EZ/wBoCtDBv9&#10;hr+Y5NhjnB1UJxhYeD9hXx0YhIeDbGro4LB5ZC1D+QiCFJTYCQDCUFO6pMnRcADICRAqTxcWaLV0&#10;UTLI0gCi3pAamAqLY8B7OYiAehIIcodj9uEZWwXwaB64bwc5msRuJV/o7ArsuGPtFY5acfAS8oDh&#10;aoH4F1jwFoD5vQDfK5fLY0UrOfg6YlrQ6Av6vF+ZJ4aKCaklfhXUdjb+tTN5H3AUx8LZ4SFpZIkI&#10;5ab1HUE83+xB1QyYhh4Zns2aNw2wEKOMT6pN/W2KBX3Hg2AeJ4ekPgdBXIbMQKkmK8vmLSs0kfbk&#10;O+kWJR1mnMMgjUNUNggAnCwfAA1DorAAaBwWAAAAIBhsOiURiL/AEWikNiEQikYisZjkZjUeigBj&#10;0Wi0hjUgjL7fr8AD2fb5ADte7wADjeDpADkeToADleLrADues4e76mj6fz7i8Yfj+foAfsvAATBI&#10;OAAsC4jAApCwiAAlCwgAASBYPkVrtltt1vuFxuVzul1u13vF5vV7vl9v1/wGBvMBgD/gT/AEFg0H&#10;hEJhULhkNh0PiERiUTikVi0XjEZgkJAMFfb8fYAeb2egAbTjbgAXjQYoAbblbwAez5e4AfgCggFB&#10;IIAAFA4GAACn4AAYFAYAAIDo4DAgCAAEAdOpVHAQFAlEpVPAVOrdSqNEAVXpVXA4EoAKA08AwDoF&#10;Hjr7fz9mT9ewAfL8fU2fr8AAKAYHAAXBAUAAfB4ZAAqC4fAAVBYSpABp0djsXjcQysZzWbiECADf&#10;c7jAC/ZrDADWc7dADumVBBdACgXwgIBYJAD+3AAf7+glOhL+pG6y8G3lyfj+kIMA22DQMCwAEQQD&#10;oAFoWEeNBIQg3Dg2V7gAeMkADhdrkADVcUpZLbaAAdL11gMCIOAALBwKAG0nlFo8CzLgOE4TgH4z&#10;zHAmAAYAqEoAA0BLCAMfyjnWeB2AAaByG0AByHrCp9sAgoDo6AwCqcqwCgAtcTsBE4CgCoEArufI&#10;AH0fcZHsfa8pCuQBK+ralq2rSpR5IKCyAgqCN44DcLk3C+LkjbvM8f5+rej6ZH0uoGgIBgABOCgP&#10;AAEoKBBLoJsYCYFAezk1oS4coMyg7PSOgoAzghB+t4ACPuAcx3LqaxxQqZxvwq9cKnceS+Ak2oAB&#10;MDb6B2E8DhWDztA4CcuAatDdMyys7U6hspTshFRu3I6CHkcBxAAcpfNMcZtNUcx8rqcy9gAdQCRO&#10;eSiNufi3n+px9KE24DPwAoDO1FwFoKAj8Lgpx6HwvJ5nwvh4nw4B9H8jqmP3OqkH+vkpxlcR6t0f&#10;a6gDGqPLqf59nwgp+XK5DdH6kIA3u4SCH/cFgxOAICp5gL8YIoIDPoAgEAa24D4YfQDtsf77gABI&#10;J4YEYOYYHgQzUGAMWYEoHtsCwDqOAlwAFUrdZY7jKODlc2ZlmeaZrmyKO+4KETkeJ614cR0nKABp&#10;G8bDRmuZbTnScIAHefdzgCA6nAqCEDg0CIKgADwJA2AAMgdrIKgS+h6HgeLzmuawAGybhss+cCUn&#10;UeB2gAuS5AOBzbAaCznhSEYTAAHwXhwAAZBEFcwgyxgLAayADAIq50nbQRsGiABimeZIAF2Y5fgA&#10;bxxm+oLuqhPQFxOBQIzUB4NguvoE4KfC5HseKSnUdRzgAe553OAc8gEfskZYfsSbqBMTuXE4IgQo&#10;AVHu4AiHKkIUgSyAIBYFoAAkGgZgACYch2AB1rKABiGsZvLmyZ3Lm09pxHf3LIqRlTdAGysgRatz&#10;fWCyn7SKt10Y/n6FKKcWsq5RijgJLCqcuy7AGAFPwBkCIGAAAvA6CgAARwUg3AACwDYJHtAMTUAo&#10;A5gGVEdHgPIuo2RwjqAAMwa55hfDMNUNsc7Zx9r9ToZMySKE8gKJAYVTAAAagqa6C4FIHAAApBQd&#10;NvjCX/GSI6QRT53WdkKZizdmrOR6jpHmAAcw0mhDwGeeYfIyxzAAAYA02wGwpPZAiDFroBAJm2AC&#10;Agq5nV+GeGkNMaYABTClFMAAbo3SUgTAkgcFwLwXgACRI8AAI5JEcIyPaSz4h1jrT0Ps5IC1mAKk&#10;8X0BR+CmR5O6d8dw8R3gAGwekAAzhtR/GQNVpI7x+klAyCQxgDwKLKdLFI3SeU5gBh0nR/4AB8D3&#10;XiPMdUq5mN0Hg5J3Q9Sam+ToR1biUV7HAAGAiArFAHyIa8BproFgJuuAoA07SJCrj1H2TVlBTgIg&#10;JYYpUxAKQLnXAqfKa6pCLI0Lyz2L41RwNuFuMlzw2BxjbmQjg25cTIsvmuy5XqAGWqmQCUEjbpQO&#10;AXiUDcFYNIKghBSo0CxjFFpqTjFeYh3U7L8n8QeLJBkJt0GmN8a7QxvNqGeOBtQ6x4oVKgVdXSJy&#10;2FkJ2xUByzCdGAAC5B+ZHUnwMmNNZOJnngnAZQUdLRtgSAUOmD0EIMgAAhAnEoppVEjGcZyqOtpB&#10;R3DzbONwdDohrjoHAacdhMR2D5HgU9XRQUgLgZYnZbkxiFpITynguQDYIAAA6A91wKAKpkBkB6DA&#10;GAGtZmNTNnNMiHHcZdMUhdLYrssITVlGY/C+DzHyucdg9pVjnHkhUcA740jnHnJodw92zj3H0vFO&#10;VqJsoCJsP4vgEwEH0somQFIFgQpdAuCIAAFJ+Uzi1dm7V27uXdu9d+8F4bwkDs/eK81570XcreRK&#10;9Y9Zkq4HdC4aY4GjC+GiS0cI6DRJ1Mo6UAQCSgAEAOicsyJyqlil+UYrBXi3VQKmkQppXEgYPLGi&#10;hZB9SfIogWy9PBwB7XBVMAgAZtgKJprKA0DQAFHthAYdqEjA2dYxvGQ67F6EpGeG4OSvIuRlOeGy&#10;OuvI+jbFPAcTwBwEQIgAAO8yh5wDdnAqsdu0hBbD3GLgXkB7C0wnSkiBCJR0YlPLYYnOShC4VElH&#10;COxoSgKGDHG0M9XB8C+gRYYmlLgCgGG2qKvvPi9jhHGTyBQx51AKwgBCA7FIEwDpqJovEbteJCDu&#10;aEOIekmh6j/XjBB5CIye2BfsUcmxBB+D9LlQBPS4m6m3sRYLCBSSwYSKdhGwR/TKpJuMk3VNMCCP&#10;BI2lS1ZeR8D5XiA0AzDATgSTApIxiYkz4mvSziLFK9V66d0PouQ7B5IyG0OWL4yBsN0GoOSVY5R3&#10;V/ASiEAALgPn0BiCBA4MQQuuA8BQ+jzGTv+X7FW0CobUZkZ0ys78xR5jhaYOQYAwWmjiNEPt0o78&#10;LjoyWAAduowAD0HnF+ThfFdE8AXCJ7wFnXALAbkktiXL3F8HIOps44B0GsGzuQAA8J3FEOW6Myg/&#10;CarvXcPsktyF4t1L4r4pBuSCpMtQZ4nCdIdHAU8qAyRviqlEwyAIAyzB/gITV1c7TFU1D+47GoCr&#10;DAQAdYYC8wwAAgAfO0pI2wDkgAGfpv68tEqY7P7t3e895WdmVtYSEew+C6jpHehUbg5WmDWHLXka&#10;ZqTxjvHQasfCvB83IRRVABvl0GAQ5DzUf1wDVjqQqN4b1DB1u4JsPMmtqAB5FuqBaCgJPYIIBKCo&#10;AAOgT1kBKBqlACdGD5LyONoIABkjTGYAAWQvRaAAGu21PQ+i8k3inA83QDWBxDqeVfTBIR/9/9Ov&#10;Efy0ygvB/C8LUXcDbgKRUAhE4HbAgu0uAAII5yQgsS+YEIQQj8yMLsB/FI0x5IXBXBjBdAABlhth&#10;pAAB0B4JNB5h9PUpfu4oBtXPoMIGUCiCmkiinDcCCCPi5HTjbAMGqmvAHEDgMgIDCC3DVh5DWB1h&#10;5q/lEGzgIOPAdASJGgbgRnsgZgQvaAOgJIKHHirtSCCB3iRjzhumhBcBjQDhohtvHuVC+EbiOuqI&#10;TEhsqLqgGCeASgNjtAXARIKKQDGARAODIAHjlMLD+osL1u8LtNKiShzBojzB3hnmhB8hlGhD7DbA&#10;PgoHsgIAZGugBrlCkI8IrLEjPC4i5Bnhnj2hQRFgABxRHEwvYgYxJHAgfgfmtAPkwGZNSC5B8xOs&#10;+HICxCssHr+N+DVpVPlBwiUhoJYgABjBrGkh4B/FzgNASEwGwMkikoeJtLTE5N8qIibErB8QiB5B&#10;1pVh2hxnch7B4IvjcEACNlginCBl7C5KnluvzOREuAHgLGswRskgGgHjtCikTlti8u4ETmxGGARA&#10;KIlAaAOnsgOAHHXITxfsarUqIJOCQpWqGKDnPKbqch3GfC7C8CeoexSOhxBlgorF+jLoqNVLSDKg&#10;LAKIKAWATHEAXAQHELLqSgMJwrQk2lPNpDMCGKajzqCgABohvKclBo/wWG6HmCeGIyYFGKminihm&#10;Axojtn7sZRfiFsnM+NPmKuqDoKznAgRHugRgJjpoDNXk2Q0qMCFh2h5pVhshzCYq7q7B3HRB2h9I&#10;vkTSmLCSGiDqLScCDteNbjPLHFmDDIKATrKnCoLjAgHDCR6iKuAk4IqLPlRlSxnmWRmiZF2B2h7l&#10;eLaJNLbmhIbpNB2h6JVh6FaC7NUNbKJDvFwNbNRi5NFGGNmAAAUALEyAVAMp9Lrydw1TSTSzTTTz&#10;UTUrvLyTVTWzXGZynSnphu6yPLEQhq/hvBzK8yUG1HzGkhzB2HciyjAC2CgABP1CiMBienHigsFJ&#10;SwLCqCrCgr/MJxREhioEhCuCsikijnHkTv1HkKnlejJlerUAFGFHvMTAMAFEDgNrNgAJ5j6MAMAi&#10;stVsZiIy6LxjcrWC5BshxjVBbhlnPBuh3DRACHliegHj8AGOvldQgDds+Okk2u5DvGWDji5GxD6A&#10;VAKLqARsvEGDnI1Oat/LSiEMzjxs1DThwqGBjBts4B1h6m6HUj6IRFmAEAGD8M9xexelx0IULjsD&#10;IAVjrMujpmNHXAAkAB1B3TCh2mhBrh1HRD3jWB8gBPtEWslADEPkgF3i5B9tSLji+ElSmCgjKH6C&#10;uymKtsFtZigztjgtbCBG7Epjb0IRpDeF+LDh9LWNqiagIACkuASgIjpgTEzFGy3E0KVTXiLtRjgF&#10;pC8m5F4hvB0CSqFFeBoBvq/hzB4rfuKgAFLkTgdzOHCgQDEATgMjnlMD8USRBzRt+jMqYT8LEqXj&#10;KuBuChhBgCZByjzGBD8B+AHk1B4gKjnh5Ehh5B4q/i9iQgCsLgHgGj6AJgKjCVmk1Cij8CRvfhzG&#10;6BpBtlVhiRVgABxh1leCqo7FPF2CbPvC6Dbl9UkSGCOIplwRSKrIdDes+tUzZ0ymAMMiilmGojtB&#10;/G8CbWAACAHN6gLzMmtgAAfgSEDgXgNR0m8z4IFSCJjtoiGz81E2MO8RpN9p+0Jk5vfEZB2oU1vh&#10;1nchphyoah0lVn3vH1JG6B5B8OeuknYFmHjj8IFDAB6OLDxvDOYh2IXB9najdB8l8IerlkuAKG+E&#10;wgPjrgagTnsgRnFAAAHj7GYDwB6ovhsBukMhfhkVbpCiUl0l4rVAAnjk9LHC7AIDAB+QLtMC8gBB&#10;7i+ABh7kdtrCnk8OinhMqPzB+nTrqrAgTB/ijgYB7inAcB4COgTgQIMAMgmAmkZgSrokMiahjhxm&#10;3BZBjhdjTiUC7DcyFlmzsm6kjH8RRCvi1soi4jgB828F3iQgJJ+ILIQASPdDCgKMUzyFAnchtBzq&#10;8hpBwEMtRi+XZkwAYKSHAgTnugVgOkFgNJeAAPqVUiNhxBzpNHMGjBlhqmmBoK6D3B4EZCzD8B/s&#10;Mh/LAgFAEDAJ0ieARwQAAAZgRsUgUgPkDgPwSrqgIDbHHivH92K2MiMw2FWQ3uYw5C7BlDzPLjbA&#10;PApAXAAQ+GugBAJGBxBSw1Vsnm60vhm4MAABOhOhPIwBymhAWgXYFgZ4SAAAc4TsVAOGumcE3rzN&#10;ypVhtBxCYhnhthqHLhqhlOYh/IvgMRa2ppe3QR6LDpiHhFPzKE8iQCQraq/h1hvmhB6B2pViQUw2&#10;8H5lTF80xE6NQGBDAE0pPgIN6gHj6ABoSDbqWgEizHvMtATzOgAAeARqyAQGuCwCqLCCLRpDdiCT&#10;cmmBeBmBhAABnhvYbByB2vHr3FzijMDLCUkSEMosZRnDuklDKgJyOgQgQIQAYARPaAcASgYrIIJx&#10;6LTk4y9O9Yru6h2B4jWXskMr5m3BnhxBquJTFj8gEDbSYkUXzCntOCejfEomXV4ZgGYyfE5H7CnG&#10;pETgRgJIlAfSjJIykslNPK1jNzY5RCDB2SpJWByCU0nq8hsB3K8h3SuNOqjEjFRumCECcNqZhxCj&#10;PAH0/AAAQAIMUy2kyAYAOATgAALAHDIWL5S0Ksymdq312rFNS0v2iEZB6wGmmnaQEB5jWLdIXNxB&#10;0gAB2B6q/rgF4oci+QoikIon6SDCDSzNSC+AHAClmAQgImu42LooLHALNZ+MY2L3+6Z6aaa6babT&#10;Wab6dWM1XorZ/rRFSE4R6jPB0B3pNBoYakLBum1Kb5YtsG6ONkUADCgFkC2mTCgnyCiiriwilqoC&#10;qsDMFCtwon8TrisiwkhCqazEhoCY6EUB/iry058js58gGGrS5WIk1Y0DASl6xUyFQLvjLy93+TS6&#10;RndB8F4qFDVBcBnVbhxB5vHgFAKz5Kl6pKnCsiBYsnRulVVW9FTE5GQDIAYgLHADosU4IDtMBkX5&#10;RKYFQUT1wDzD0UWUXHxM5DHs6wyC+pQs9wNKLluEn0IRDZ8gEMkgWAKjr0PDpgNAHDngEi/qG1HG&#10;5gAK6HRBuh2FVhvh3I0h5V0gDgFDbatV1SfKLCDH6H8ikQLiiCNn6GUKia1zra0i3F/E8tbEl050&#10;xEmMbiPDji7RPAG4yMusUkxEwTOLqNBOt6dK3mekZGgFeKFGzoaOVovAAIVFzkIiSgDgIFeX3j8A&#10;dASjrgVgNolLI1ooSzZVVopt+yGqXsaCGIsjPB5hxGmBxhhY/h7OFUsCrgEAMmugEv9AAgKEDrgk&#10;ZS/HICj1lP0ieHIETwLHdPPB1WRJXhpm3BXBdCWhsBvGhIBGALBujkAOiYW2LQq5epjbxqMqZLTL&#10;CyHyeOoikigGA1+OsDdAFxcAGkDgIALMkgPAOwtgPsk5mEDlJD8NiEQKrGYqKaZad9EmZWNt9t9I&#10;ry/U8i+L3Ca8KOYjxB3h6FeOVG6NyHchzB4IXIbm6aKov2YC6h4B7FeB1rZOKh7IvucJq3Vigh9C&#10;O7mkT0cGGAKRwHvVoXngHGGGFCgH+C9DgB3h4DWPDFVxiEKh/lsDdOKGoijh/PqC7I6ibPzAA2iG&#10;6h7iQgDB6CQoGigjcngF5CDnigBP0GtCegAAbUqEEB+DAATgAkuAOgUnsgLAmgmFWbJAABcj2HLh&#10;tnLXt4bBzwFbzj+kh3BIpn9mUsFISi1CvgCb5kaE9FpG608kZ0IARALIlAgAXoOAWAQHAALgJjni&#10;4C5Buh1GhZVoXhtQDh0raj65asVAKjEAXgRnEAawbgAAdgS4FykGuiykTh6h6kZByB0G6PhkMhYB&#10;gYchrhv6Jn7ITADEud0RcOatZUFCgANgIkuAVN592AVolATAPED88DbNzo8os9HdFCCh6B0iShyh&#10;pw4IykZhlmhWCYEAo4FgIAYolAAgJEPxBT7MY4KxNoXhmPi4NhOowBzHcgYfIX24SgbgcHCANgNs&#10;Uo9WOr0IUmzwjXtBuYbBghqBkOJB9GzgMQwgAS5DtM90z4Kk5YiFOOnNejPB6JUnxBwDzB4xikZp&#10;lG6krZGMyMq50Qoiv7wAEZcusGGFjM9TmAEXzz4GHTNgMrogfgVHCARAKkwCoY69EE2jPPgI0hjB&#10;qGkhnhuI/ttiYh3GyrACxEhpsWrEi2rNdDPJiOjYWvLk1fLolCAC0RCkAD4UjYACIKB0AAMBAMAA&#10;IAgEARWLRd/xeMAB/xSNRWPRyNSF2PJ3gBrORtgBquNuABqOeVu97PIAAgEgiGgYCgAAxKKgOPUC&#10;JyGQROfUiiz6L0iOxV/xmOP9/Q0AxAFAMDwkJhwAD0RDIACMJQwDAMCQ0BAKP223R+pSO326Sydr&#10;uWXth0uAANh3Xx3Pt6AADAS02u2VW402fVKjSKLv6ogB+P6qhEDg2xhGvCcLCEACwNCQABUGhGmX&#10;OoRbF22Q4/VW+oxl+v5+gB7vp8AB3vjBut5u4AOZ4OoAOd5uwAOx6Sd4PebPbdAB9P19xqnz6idu&#10;KR2KAF/4nLAB99YAAsCToOg0KgDPaAaCAWgANA/20vYbH9fv+f3/P/AEAwFAcCQLA0DwRBMFQXBb&#10;ZtbBkIQjCUJwot0Huy1jsQypCLNetqMtmABwnUcwAGMaZlgAaBtmqABvnOb4AOemwCgMAwAAKAqd&#10;AInkcAOnqtIgAQCrSAICIgAciJ2noBSOiKgMQAEjyQAaISOtkoomtiHLSs6egVHQAAcA4GNKBLUA&#10;2BgKAADAGAm0oGNQBQDJ0jbWse/MGLjPMKwifU/gAeJ5psu6Xl4ahiuOex2gACAMTeBQHAU7SIS0&#10;ADJLijLvw0qSpH88CIosiSIA2Bb2hqDAUAAEAHA084DgTKS0Q/DM7gAeR7HqABxnWciWHEbUTG2Z&#10;4AHSezhAaCQHPOB7NAUBdJrQnrLRAkSOqq27FH624KgOCDQgoESxgghgNgcC4AAYA9JoueZ6sGcR&#10;1nKABsnKbwAGWccWnSe7hAMBSdAEs7XSetgCLXWTDocoKLIgqy0odK2ESrIUqqYtipqnbDbY0ADb&#10;tuyapoy6rbnyfLrgaAdYhCBwMAAEoJg8AAVgu0gJgZb8+wojJ+NqAB8uqAF4nnFRuOMaZwJsbBzH&#10;tW566bG1dAWBjBgUCjBhIDYHgAHQRhW9wLIYCYE2+BMeQyj7H2qxm1YIt0+NXjJ6HOc4AHQZZmNx&#10;ugAAPhYGg0DIAAiGQZ74DGXNsqqLrWj0OKax+TOudx4niABlGea4AFKV5dAAaRrm68ifpAtlLU2k&#10;EOqT0tQO0jijYdxuPLatk99ltLG0zgirq3HgF0uBGtn8BE3gIB1IAvb4Rg9NYehM9oXA7rYSggnQ&#10;JAUtICKVtHt9PnXve/8EI7WuW3v+qVttufB9Oud558qdDi12du6nAde6nKeJ1gAdZ68qdz/QADtH&#10;yTYeI9YCDzHgABd6uh8D2N2A0AROlzHtWU1sBIC1Yj8YcPAwUCh9j5AAPYfo+gAD4HxCA3yuh+q4&#10;IqPBXRuDrutXSjcfwFUyj9TAZQ8cMCIjyhAAMe51wBrbIqP1nhFjClsAcYVl4/i0g9HuRAFgCQJA&#10;AA6BgD7ggVgsb4D0HYABrgBhIKcY4tgADJGwNI4784FD5HuT5Ho/0nESIoP4oREXsk+RqAABKNkp&#10;FMAC+pjw94QD+HpCAfhlTKAFLYBwC7gQcgsLECIDkWQHAMWWPkfo/AADkHYOkAA3h0DjjAONYI6h&#10;5KMk4VUBYC1lgeAwV4FoHQTFfBKDAAAKgMmgAuA1b56HfABH6WwZ42i+CcFsL5FToCKxvKsrEAwC&#10;4qmETKp9ICswFo9A+BdrYMgUquBgCRlwKgPpvAwBJ3xhksFAMZO18L4iKjzOAAAco0VfDwGgvMfY&#10;zFfSYUmB8KIL1GgxA2T4zBFQEFpdQfkqhtIiDOGaM0AAnqKHDHKvMFYLYuAycIAAHIOgcgAA5SNB&#10;Q+1ADyHm0STcnEao3AOAYrYB6ZENScg81Ktx6NEHAOdXw0RvItGANUY4AB1D3gSQtdCcVlo1SAwh&#10;29N3UnfU8ZIAECCbDsHEiUeg7YEj5hOx6RTGCOHjkSbcyhGXFFvAIActIB4MI4AQjcrRPQIs4pEB&#10;JdAKQPAna4ClwoHwK0FYO6tuCAB1DuOUNEbqLRnjcGoAAZ4241DnfilViBDymK2rEXAyZ4FsrWIs&#10;s93wEgLLoBaCGvgQQWA6AACYC5oKEpAKu6guanTIPbMsVU6snH1wkHwPw3cqDlDbHQOJFw7FfDgH&#10;ciUeY+moUzSaYm25jjvlKutdV7pSykkaMUpeqkjCIAMAKrEEgFGZA9BCDEAAIQI2CYsRKzaBKbWF&#10;I+OseRwiWrBGuOlGI2h4Skg4rowph2EIhrS6isTbSMGTH2xwCQB2tgmApFkFBnwAAoAwaCGzOVPE&#10;iH4P9bJVLvYhMUZNkNNnbx0YziM6lJqqj7aaPEezRB2wAHQcluz+TlwIRkPlog+R+QkceRQtDpWJ&#10;ujQww4irpTw1jt0eYrJWwMpuPcBU0ANwRUCA4A8CxSbqzvzBmHMWY8yZlzNmcqCIc0ZrzZmZC7aj&#10;YHde4wRapUSqjdHKOEAAuxljDc9Y44Y75QHSaajV3kTDDFbqYj5G7AmHAFSQkpgTEEnFXYk6WO9g&#10;yIuwQ5k0BBWgAAUeAAAC+VAPgRVdL2KoDzMwzVjWyuVTrbvlQq7XNqBh7D3jeOkdr+hsF4AAMMbo&#10;zn9j7cqBUDCawEgNd8Yu2xq9nkbIrd2tCUnRt9RuB4BrLgbAYIIB5lqOEksF1mSLOVtCmK4Xgr0m&#10;A4iVjEG3RJ/hJwHgTa2AwB6ZQEStRwYZj1VG1gBWwpdjzPgJ4QlyBM0AJAIFeeiy4Bq63UwnhAO0&#10;eJJxsDoXvvCiQ4R4jojgkJJ06tyFXYNZgoSQpGE+YPuS+BVksMLSjZYiOnTVlVMstkf0q1rYmIsP&#10;pnrP1AAMZUADbTLgTASZkCsDBpIbGo1ugAeZuThjsaINMb5yhfDSfoOowbBibgIOuBEB5JwEAOV0&#10;AQBUJAPAWTWDsEFAmYEMAYv/cRPTGn6vnTfFCGr6NxImRkfDlDeDeL4PseECSJG3W8t8B4IQRo4A&#10;e1vcpI24FxaAddyjRBkjRcyKUVwu5luhH1iZDGCWOnZcY6pJ532EKbdLVBUKn6GEWu67cjIAto3a&#10;swVddgB1lj/AW8QB66MuTmA6agGIIU3hGwllVWJWSKPZT5ud8nUfsfZNj30/ftTsHdMmZIqo+5Em&#10;4H1G83MIB6nTHoPiN/7VdDtHlAkco7jjDgHUr5eqMRwrybsvuAAAmlco8BOlwBMAsiyAeAUM06mV&#10;0GoHMJeG8HaV8HUHqUYHiHwgY/KH0HqjeACHcpUHmN2AEHwKqACAQJ6H0AyWWAEAcViYESxBKIiN&#10;6IaHohIH+/KcSOoI88oAABIjsAABaH+J6BwH4RuBOA2l4BupCAGBOr4HgA0XQGWqwAAFQF8FkAAG&#10;cG6seH4xchANuSMIgH+YWKWH8SUJy0aSUMOIqyAMoUEUut+I4iMI45WH6AWJ6AWAeWWnOPagud8x&#10;U/Ik4HqjcxeaaHsq8Z+H8yEYaswR+ViAkAaa21OcCM8ZkBaA28iBIAqZkA2AicCG4HOJOE0GEGIA&#10;AGaGmJWH+HQJOAIHsKqpeTKR0a2AEasIiAMViSePOj6NKAgd8BaBGPaCKBkNAnIPaAgXUb4iY+0Q&#10;SKkHmHSJsHGGmV8HiGgV8H4GaXmn8AAA+CglwAeoIIaoOJuoU9kwWRAPGGgGeGgAAFAFCFCaEHCz&#10;0BFHmAABgBivUB+CAB/G2A+iyQOIyHbICXoGyWCHsHoV0AgAiW+ApIYAAAstKAAWeUm72niXeaEH&#10;SRKGoHAGw2CGyRSHPAsPOAqWWAQAaVi0gSsAImuYUYwjuKWAEU/DkKrC6k4qsN4HMOMHwHkMGWod&#10;cIoIeLYhGk4HwXcOokE4E2m78jvKAKCYwYQeWcCBqBQLEBgBMi4nIlqAqAgTePwNhIoNUIyHgHoJ&#10;sHAuKRUG6GsAAGEGkqGRGV8Im04VCduwUKYcUtsWwMmAOAQK2AcAiNQBSBAlqCIBaB4AAm+8i4id&#10;80goU7+ZEtvJ6iChAhcaIOYUYHMx0HSx0HOHiOMxqgTBsjewarMScKsKsy+5gy8dcQ6O6KGkAuu4&#10;IzSrQY40+RueoTKBLAQAA7gvUA+AecCxUu0QANaU0+uP2HSHgOUGgG/LSGwHURiG8bmUCH6jeAMs&#10;wSiwOdmdSbciMock4bGW+BWAs8iwqXEBLE2AAnQWWMgwak4HuH4/UH6N26AhAyAk4PKk4NrLwZAZ&#10;CKQ5eAKSMyc6FMkHqaIHQHiUYHYHqOEJoaIh8aaaBQfC6dkMUI8KFKcI9MZP7NcO690VC9RJ6Mqk&#10;4bMJ0A0AWTWBOAuBAAABw7iAAa0PucdGXRlRnRpRrRszEQdRvR1R2Vo+/R8LlOGd0tAzsAAG0HGR&#10;iFuGOmUGiG4RavsUYt/OopgSkRySlJUSWR8K2AGR6MJJ+SVS2SoSQ389W5qSkYmVmS9IjS2Ua7OA&#10;AymTeA4XO6MAkVcesa2rYqaUqNkbce81tR4LfJ2aIHCHMV8GuHOJfGxI4HiH+V0AqAvD6AaUmtyU&#10;uUyzqQ0s4No4IkYLSAaAIZWAeVcBm29RcAYPaSyKc78LeIo3UaEHXIyHEGyAAGKG0okHUWOAAPsW&#10;+AaAcM032Wi38Y82qRBKRSIwaKq4Oa2BQAkiyBG4bG3N8TE32tuHq/cWKHeOUGyHMXuGOG+GiV2H&#10;ilASMdKScRySo0xTDTMS2YtTM5cdGSi9XKZU25qSw9sJENrPxBxMcPBUyIqPKZKH0hAKyUmA8AYZ&#10;cBKLKNCAwBLIcTjR1Um/IKqHKHaMG6wf0GgG6OUGaG6UYHo6oAuAkeqAcN2+AOU32hAASeu6MAoV&#10;cBwA4i4A+AgVc0g1idgQtT4+2zoQAzkH6ZMgUHeJOH41yMaKq7UK2TOTWAGJxVUP4Li/IOuHqaeA&#10;AGiGsdCFaFuGFFMGoJWHcHoaaZ8XTZQ36MOI8w/Jm/LX8PIPGoaxWcWyaKWPCvibi4JT8NWrEZDb&#10;kKOSZaSoQNRDtaQAgPaAOAoNQBMBCTWCQBYcCBiA8a220K2AgAO9i3RbxO1T/ctT6NU+8+udyqfH&#10;K8qLlPyMpQkHipybtWuREHUXmGyHOz0G8uQV2Hc5AkuM0B6BOcKBMAyiyAjTaHnIMAAGm3cAAG2H&#10;Wz0HGHebqHcHsgSHtQkHuHsaaHuHeJs2MV0H9BEOodkHtU6Y8myIqhyMoIqAKHghAAIuaPIhMJ8w&#10;a2sIyA0yaBgH2LYBcACViBUAUW+A+BOa+AsCKCKhCA+K8GxJ02C0AFiGCjMG0HEJeyK5YLYg0doY&#10;WjkIgRqraASK3bgIqH1BMgcY8HkjeH8/IUuprBQY8vErgSYAKK29o4LPw53XqPCyIiYkZQ+wYu+s&#10;wAcvGTYAgTWBSAwXEBSAy8jAPRUqKIyFYGsJeG4G+XmAPM2SkhcJ9Pc5qViAIVMI5TaicRuKu0oL&#10;YayiqCIBgPgBMZcBFE7ADJMO0uxcuQsIyHoOYnoGmXmHiGiXmHyn4XTjOA8CaBdVxHAAHZAJ8oTc&#10;rR6RCGpkKAAFSFSFReEG2JXV4M0i2i4CXkkZeBLYWu2P65yPI/KG+G8XuGEGDawpSaJCcr4BCBCX&#10;EA6A8IYAdlZNgJGKk1yaaHOHaOMJSJWGKG4WIHJGcIbe7aSSQSbTNTFXRKYI0kVPeOuN0hIOgV0O&#10;CgS/ON2KXS2J6X+ViW2k4WOx/a6PIH2Ou53OwWq/E3IR+K2BKA68iCMBtH2BeBKi4A0AqcDUid9a&#10;Xc+7+8FEQHW4uc9OWAAF0GWGDeEHMRiZ7XwIzT1c9HKs6VqxZmmj5V5B8A4XEB8BWBuwuA2XEbHT&#10;uj2Uw9SMmNqNvoIZ+k26EhJg6aba4JOOAOEHKHkOMOYJOHmHyMGk1EWKgYwH7DJP6KAKFJ+9eccd&#10;jNUVDjSQwNZo8PGPQVjBXRPPOBqA6a+A0PYkBO1Ma2kQ3OLT2IrFCf0GcG4jUGuHW/4Hsf0HrPi3&#10;ESEdGU+77clcqLiiM5wY4AqTOAABcA0lqBQysK4K8XUVi4oN5KIqIq2UCHyV06AOuHzhbNEh1m8x&#10;BMcrSSEj+LTBwKqaAN2xkaJGeOEHcHuaIiDQfpGdZTKSq5iSEYQIfQ4U1Q1jSNSO8IiU8MmMqNuX&#10;Un+22yqNABmA8BVTcAeTXjVt7t9t/uAzZRzuDuI+wzfc7qqnc2gxFSML5SSF/alSaWKx0t+aapeR&#10;uSISKbPS2RuPTS0R6STS8Ss0gj1mAUq9fp3mCAS1AAiASWWXMTWXMy6A6Agy6AomlIiVgb5SudMe&#10;1ZsVtqoP3K+znLBZuzQHYHgOEGyHCJeGsHOXuL8z0HuAEhIAq7cJuAZmsZ8zVSHkEbiWrsTTxACT&#10;IISAeoKBgAur4AvFqu0I9OwyWNUgK3WRKGrVhVk3if2Hs3oAqNQZw30YAIaYsh3bvKRO4UvpGMwW&#10;WBIAiIZWbyavbVwAQTKRDnyUYGqHKJWGxwfSKHSlIHYHucqLQUrvISmIbvJtFyCYkYqUrDJtLXdp&#10;20zTPbGSQsy4JsOlXXyzU2cMoiIkIhAAY7UitYKZeZiZmAu8iAtYbcnUvno1qIs8yRld6jAHEUYF&#10;4GiRKG4HKaJhAPPnm7aIy32aJsurgIyA2AgXQvKIYBaAwlqAsWTXnNTRuKppBhAxAk4dZKYACj20&#10;sP1qpUmZ6NuG6HCXmGAGM2IGUGkWCGwG7GtDnlUcCAoAgWWMMIh0g4sJtekMGUEV1WpC+kVbWI6S&#10;2KU04JDbiu4Q2w6MYdoqitmSkVjBOW+H+ypBay6AnnePdNwAABqBGTWB8BAa2BEeoRxNbGZ0Y+7o&#10;RuKQE+5qutrc+oXOEe2NWQ94l0bNjUpJnpGZMhJEGN3AaOWHogSHMHa5AYoVWAuoLJGUgTDUmxkN&#10;+HmUZYk5AHVQON4xmx2gTekJP5AJs8GMHa4gTl2OUHiAChAH2AcR2Iab4Hp1vevs2MGAQHwNuVcI&#10;gBMmGAABsH16ol81CA6iyArHtIcCICIOW2YAAGCGxHWGERR7MGaUSHEHUlIRthOLSg00eMOrYIaR&#10;+SlhGh0Uvg6I4HwOuOtDAKAH20+IqiYAD8SYsmGSwKMWyKGQ4SgjyJ/Kc9QUuJCdyR+ro1aAsAcT&#10;WA9YQH2AIW+GoHsIg10IqA0N2MJnygUG8lJKIN2H7ioJ8ATFnqj8VIm4JEgUmBQeWAABmBKVcB8B&#10;eK8BIA0NQwG03btwNcoLnqpwH4hQUMGHSG0lAHf0uhKGOlJZQK2A8CVtyAeBh6mAoUnBOJ6e7wLe&#10;EG4WCFqFoFqc8GlW8HhZ/kolqC1/zrmBcoEIAAQEAQAAADBILCYUAH+AH1DwA8YkAGfFQArVYrIc&#10;+X0ACMRiOABiMhiAA2Gw4AAaDgbDIXBQDDQA+H0+QA7Hi7gA23U4AAyG+0gA33e5gA+QE/AA/pcA&#10;oNBn/CAFDYPBKdTgA/Ya/HzNn295s+nrNnw93xDrMAH5a4NBwABwWCAADguEwAA7xM3g8wA9ng9A&#10;A9XjfJrHQHT37Ln4/cSCAQBwAFQcFAALhKKwASB0QQAKBAJgADAQCwABQGBJfLqfqYRqddi8S+K6&#10;AGu4m4AFuyV6AGq32wAHg93lan5hgHWLdTKxCqiAOXU4LTIa/n/TACBdQBbiAA4GA2ABkJBaABKG&#10;A8AAsDQiAASBAMAH2/aV8aVa6U95qAHo93qAHkezAL+vh4nuwECL4eZ9HuAB7n4eyjn8pTEpktwA&#10;uO50LwsgiqoKga7rcAUQrahEKtdCq3OalzpH+6Z/IICAEAcAASAmDoABOCoPgAFQLBAyIFgg1aEx&#10;I1rXSNI8kOYhJzHcdQAGWbhoAAbB1G+ABxnudq+n8mwCgEw6BOWmUkSKhMWILFimK0pgLgWuwXg2&#10;E7OgsEIABACINLu5pynYdChnWcgAG0dRvAAdZ7HipcPRdNCXK06bqoYfzrTO6qZK0pdJqWxa1H6f&#10;cGH6jp+01FyGqjDcPQsq68xCpwBrdD8hIEqUNyHWEzTNM5+UiCUYvICbzhROkdgwEbIgZIMk2VZd&#10;mWbZ1n2haNpWnalq2ta9sWzbVt25I8WTPbtw3FcdyXLZUxzNMqoJfFKFTLU0zm8c5xgAX5mmKABo&#10;G0aoAHEdd6HmfC+AOA73uw1ELAKu4DYUAYEPeAeCgAAgCMOAjTINL2MqvL7SgC1GKYUBoDAYAAJA&#10;WB4AAyBy7A8CAMAADQHgqAALgYuwFgOBMR55Z94VtITVaC1N0SHoqYXY1jXaPodzSQmR0nedgAGi&#10;bhqSmc6fHCe0/HwAimAqCq7ASBWdn4f0J0qpelaFXKmH3SID4pkwDJaEAHzyFwLBLlQFMpELWxJd&#10;yFyKmR4nsvl/HOABqHCbIAGMbRmpue53gAB4LPWBoIJaAwFMg07D7RRqmQ6hh/sSxalAiBCWhEB6&#10;UhGCEbBICMbAYAq5P3B5wHZQJnG9q5tnWcQAHaerhnvULnYwAWMAH568rww/pruvOKsO52OVR7a7&#10;xFitXAE1Dj+op7pvh1C1H+pVLVw1XVJm/IGAGBQAA6BoMxmCUbBYDARI/AkkNdipl3JlXUz5th1C&#10;tqjJuPBB43RyDraoN4nQxxspOHiPQjoGAJv1AoBIpgEQIIPAEAgwA8h+nDAcAouQKAKLGBEBQlIH&#10;U8FzNG06HC02itMgMsxb6hh2uWGqNpKw1IiOMGw8Vs5DQTAjPOBYCbKTsGHI4p8dpe1DDvOGO0dw&#10;8AADuHkYAeg9Szj0HsWcsxHR8nxfU+xM6HFakHKu2uH5CkXEIJkcshZMh/viLuAVnY/wEMpH8AsC&#10;x7AJyHdmzQFgIpDhGR4ZUDJLQLgIMOAoAkelqQ7Wac1IsB4cyhk6syUBzFTSgVqtFMcnHAq4lLKV&#10;Rse3BkKJoTYdo8nLKTKYA0BbJWcs7eqq2WJsizjrHi5Yd49IvQOOGO95EX3EH6HoYAfMZgADpHbB&#10;IbY50rDhHm1MdQAUHj2OKXce5yh5oLOAXwCw9imArH+YcFI/TDglH4YcCAEy7D+BKnUBQLzxgTBs&#10;DlQx0BfjLXwMoajkxqDbGuTceKWmIsKOu9R6BBQDmHH+As94AgDsKOch0fJiYUlnIcUqO5BQCkEH&#10;83IhjGB+oiQ4Qs55BS8EEky9lEVIXvUsOSiCeJ8G1nUpQ+kqZTgFOePQAqAIAG/RfAOBeG1UgXF0&#10;AABEeJZx5DXG0AAd45R0k3YCTMABcgBgNkOAEBLKY+sKAOY+q4DGdgsBAZQIgNEfAtBFVIDAEWSw&#10;sopKiWK62kkvla0JwrbFnNFOEgsdg4WpjvGgUYegwUrSWNQBwJIKKrgvTyAQC5LanHvlgkYco5hy&#10;gAGTasigznJjTGkUKER6wmhNCcAAGFuXLgRPWAu3zE25qTIaRws47bjL9HAOFfI0EpDAGAL49jZA&#10;ABTCoFUAANQaA1AABS7l0ZAkxcIc0+Kn50n9HIPCsI1hzqFHGPFP1WT+waQeRwsg+Szj5LSPsfin&#10;wAnUIY2ctQ+1PqhwGPrAauylqRbQhNThcH6p4Zo54yA+x7E2HqO8vg7x1NTHxNaUxDVRmJAgA5II&#10;JwOAkPACkFwAAfAyB0AAEQGjzkDKdKmWTTWkSdTPcInY5SfC6GWMFqg3WrjnHfWHCp/TTMIQsQt0&#10;sAjoU8bWmhSLEyrMMZNPlOwGUbAakSAACbKC30XvGfAtj8CwFnjIf0/5/R5oAP0goo4+yOj6fWQx&#10;DysTTsIbm6FidO0POAIMqlDyrysKpVu4JwlP0zGJVch01AGQGGUBaBjFCNCUgecwXMA79bDEwXVD&#10;xba4BxjtT8MgbYzkppVAAOgfMXh7j/I6l5MCt0lafj06UqOIFKqRZszQGYHrOAoAqnUDoEH850I6&#10;NwckRRxOPGcODIo80tACywx+OeNkxwKINf5NJDIGWI1AVJVaq0wIXS/ud8Oh1XInKkTDPOiI4q4h&#10;/tshAFgFwBBgBlOSOEdJ3TyA8BLJZRcF4NwfhHCeFcL4ZYuOvDeIcR4ljc5i6rwR7lgQSVYABzDs&#10;ScMwbA0SKL7cYN5fg6x5k6AMwQ0rGKcnOYqXeuDET3sXYQAZhFKy241VeewAhcnWIyA2BCQ4JEcv&#10;2AjVLMKQQGw3bkxCnaJUk6ij2mPRXU+qWlbbAKH3XOC9WIKOfjwAOQJSGyOm5Q5x+OWH6e+q4Ekg&#10;gGASXKXTp0KZPXSkbb6a2JmnNCAR+oHAG1SBaBR/4GwGs0bkwrl7bYe9cHiPUwA4h1FGGqOBx4xX&#10;JKGcq5cC8AQGARJaAhz5d+Y71lXSxXSEQAAQAOyVu53wSgQdiBE84A3S+UtSNkchtxnjfX4OYeLU&#10;x9nL57tZix2HmGHfFzx6nMdaPW+YiKYSs3tMcKdy845qJhU7js+lUZTNub1bWfQhx+QGgCfqB4Br&#10;MARgSPOCtYqPz18U4vrfHPWrB9VaCW6/QxLN4mwbIcRLQXoZ54obAcZyyMwpSXg1AE4EIuQBgB6r&#10;QfxJwfoAIs4BjuRmICKQ4F4DI0DY5mCX7vo1DiZa5phZpd7raV7ehM4jgjod6LAdAdiLwcQcyCRp&#10;ADwDaqTEZkogbjQ+RBgfQpQeYepB6II4YdSILjgdInQccGoAAcMHIAEJiZYexB7AQpRV5Ij67KRd&#10;pJCo7ijJ76x5xnatSAIAIBxmhkyQ4DgDxmAGoFR/IGwECAIGrfBmIBkE7vSxSUbvTjMFEQbrDUBp&#10;zqhpbjYtrrxXLT5pTusIpT508E0L6ODWwrJTTASNS/bMxT6/RT4fD1g+wpaNgdonJQQcZKwZ4car&#10;oYgcQoQbwd5rrAwAABY/ZmodZBYE4ewhoHQfw95Gx0QhAeQCYlocgEwlIfYEJHRYBYweI2YaYaZK&#10;QbYcA24c4dZPwesJA0qTIpb5Taw1AfoBRhoBxnbKwgyNY+AfQxImcSTXRC4fzdBC6PogimJVBDZF&#10;B7KTImT6Bi7vpiwhJ9jBIgopRDrJrXY+DKJRxM4A45pV56gAplIeoBKqQEQDBOQI4E4GzGAAY0gf&#10;Qb5KwcobRQoZ4awboAAc4dw/sX5GQAQBI9YAgBhmgAjTsRYkwChkoGoFEOQEx/IGIEw74DUnEmym&#10;ZpZox9xwhNDq5bUFQhwewjoeAdBRIeAZ5QIdwW5x4Ax0oDoIhOQCAGA74AgDhIMNYyDrbHI1weaa&#10;bji1AAAZ0t4AAXAXAW6L644EoEhvgFMvQAAFgFzFYDoDo84BgBglsUYdgdpqYbYbSroZYZIZBfoc&#10;K5S+hGYEpvgJ4J4KAAAFYFYFgAAA0z76TuzRalhTTEI/Qsom4exywdqZQm4ehRIdIehqYcoeBJwd&#10;CbIm4dRJweYeRRImom0TBD5MD6AAphpuZL4pxTw+YeRBZ6A1ABwCyAIA0csL4eyMIm4cZxaZQ4bu&#10;pR6wgDoCxPIHgFoG7FIGEzQEZOQCoCIu0oppJorx8QCAgcAdIowYIaIY5qgbZfgbodBQoeAwTvoy&#10;AAggUtD/AhKTQ6KWcegt4Ao94BoBQ0juYuVBxhtApXZCZUjHc0otgxhNRSIqI6T6hC40pVwvK4BD&#10;DdR7zGpEDPLnpWovFFhWkQziqWYlwmIhpLxkQAw0gDwCRPMsBOUO5PL1w0ijME8MNGlA8Rj/dJiA&#10;bKghocIdYowYgbIZgACC5KwdwfyagtRD7bMpEpSwxo78bbwlwDUNgAAGgDw8YFAC5HVNCqRBRBYa&#10;4cL3wbYaYn4bLVQc82szxh55jximTqQp6AxWBWEeTcwg1E5C444rBDLdFEdGRnhDjQRWJDhU6kLb&#10;RSJW7vwD7ZAAAG4Do8YE4CZHRk5lIBNB0QlVlVtV1V9WFWJojh9WVWtWyxcP9MLrkpppAhod6Y9L&#10;EVJfIbZq4YoaYZQAAcgdxPwAbLCKZjwq75SiZhbxjLB5zPj5I1Cj494CIBRlMsaQ8O72VN4AADAB&#10;oyhz4uRitJFJxZcRFMJChJLjTrLqddtetAzhYcsbAAAY4atK54ZegdycQgoBApzEglo9w971DbZp&#10;RcCwbEApop4AaoICYBBIJ2Q74D1NICcCYuY7U4TncRw1ryJxM+oAAaZx1fgbJyYdTzrpIuz0JGTT&#10;p0BjT1DvKH7OwpQB715Ox/DGABw752QlJBQs4aAbpfgawcIbdLE/wiIfDJQBJiE0FZp8Z5sbp6E4&#10;b5h6565jqTL7Eg0L5EL6Yw40z6dSZ0h9Lups78RM4rR1MTgh4joBp+gAFjR/IEtUwADSrFACr0Kw&#10;axLiiApokFtJ9v44Aegs4cIdCLwZ4bRPwXYaBQM24wACYBwyADIC41AD5G0zwBi4ofBqdZ4DoBxP&#10;L94lIE4C5H1jkskS9VrsCwpoNXhZUFk+BIzjSWQ6r8S/wewsCr066OS7YCRGQBLll25cCAgh5T6M&#10;MJIeA4YdAdRy07JJwbwcZJ0KiCQckw44CLAsAjsLYrNTiPp00mw1zGtMRorJ46zaw51HgpYBQ9Yf&#10;QBpPJ/B/IEI8oAAGYEoygIsO4ztio0LnqTI1qThwb/VJYhkQVW6VVXJaBdBCmAzrsR1d0oyAhdyB&#10;jWRUQiAf7Oi/59h0bh7ngq8fwAM0DayimEdE772A8RrrghCMY/t6pxYaAcI34XIbAZNk8VhQz4as&#10;sUwztlszQegpgGKlot5EQcJr4oYCZnYbiGIwM6IlV94o4epBYc0kB4wdSsI/g/qNYpSVIAxMABBh&#10;QfqjggoB4uVBgfwscdESTBCmjdgtVR5FBDyeIgiYL5Rh5hWMBMBEV3IhxTwtRTSOwtwflF1GZFNH&#10;A6L8QxgpZhwhgA49YFNUYAAKAGgIq3B20WoeKLxKp4oZQZxfgbIcBxYdweZT8XiswBiqUX40jRxy&#10;40QAAEIC5lIGIEaQ4HYF5GwE4Dxmj0QuSj8Pte8s5WWYeCBbxpQfQfF5QdwwAdYaC1IcoWZfhBgp&#10;QDoHB/4CIFx/IA1/oAgCRndAgq1Fp0xMsUYfELNLAbI34XYXQXQnYbRx95LMACaAIFMzZlQlAlQl&#10;ZToxIdmfxfocS5Qa4axq5CJT4EAERYwFwF4F4AAHIHQHg7gDolOY5pC0ruqkeU6/A4CaIdLahK4e&#10;KsIcjysti1OfxJ15o4aWtReO2MAu4BJnZspnaFZkpnaiidyPYBQpwfgA05KkAeYeI4YdYcBQKXBR&#10;MgY7BhSuQ0jEzFAIAGSgiRoFRlQCqqQBYBTTxp9wNQuCcRzjpJwZQbJKQZ9PBxgb6h4dYeRLRLyj&#10;pjsFiwtQji6H5CaWNQ5WEbqPpopMTd7GzQ00J8RkFaU4qP75jmJC0E9ElRtQbQ5DtF9iVApDTPEf&#10;Bd91tG4mQBtj5lZmgEaGUvgDLFCSYymMB8dAthxwTUOBiVjHFKArKBh3q1IYQa1ZAbKx4/wf5BYf&#10;QAMLlAtBLjFMY6JtQhK/whQDYB6qQGwD9Ulclcwyge93lLFOwAAZobIoQYoaWHAcsWQt9QFZtQQq&#10;9AuvynkSzcog0fx5z557JVhDKndEjQJEVR1sGuwq29lQ0fFBJ9LJY9guDGACYlIHQDzFYEQCQlNV&#10;VAZjuBXBHBPBXBfBjqth3BvCHCNXVfGYpM+KhB826CQaVo4AAXQZQYQAE/pKyeIqhC6jJiw9wg00&#10;A9z7jnCP58cfwBa6UYploCZ/IFNcgDgCSqQCWKRnIuT7o1eY2Y2rRRsFST21dwbRaBHCjrE+Gypa&#10;YcVkwYe64AAbgdpQIe4BB0oBIw4BaXkzxuc7wmLJ58+AvB+BGB44gpQfA2RidiitZ+zohG4CpHyS&#10;aQ+zGcCi9wRIVkgoYdRejy5x4Y4a5yYdoe6LwB4DIyhzZGVHjxjmI6Ql7XRM5uCXe/YDYBaqQEGV&#10;QAAD4Bx/OowAAYIaE/Iawco28lRRKlAt70oApiQ0trMbmwsiFrSix6hEVssL4u7eD7lArl57ESor&#10;Dbgxg+ofzAaBhs5CWRi/XNgjglUjpOwCA77YhOqzw0C0KprrVXiPlwEpKVKPltpTVxSLwYgaK5QZ&#10;wbS9IchRJFwpQE4EBnYCYCo5QBo4Zi4jt4BNouwFgCzFADyGtjhlJh8s1WJo6PnIRZfIkoxI925p&#10;/hETAxOLsmyj5htEg1ZtRUy/w2Ao8Wg2V5WKh4yZJfsa9LAbxQIbocS1OUasIdgdxRMLImwxgxJi&#10;mtpJRFN8whQqZ86Am+wtp7IA5GQf1oAu4ChmAAoDRmgE4EaqQI7Yl/FNBOwBZhQCBjU95pT/WCpo&#10;zi3CWCMpPIvJjrXrOBh9zq21B05FZNQe5BYfyLg+AeAnQfYd7tktZLgmxCMdg6Cj2cABxGQAoCBI&#10;IAoCSAIAYB5ILwB+o66kHhjiqAwmTNC+xfrUxJ4cA34aPDgazVJiYcBegGQc4/oEKFAufXgdorAZ&#10;IBAxIbICJhQcwDI0gfA7YmKlkp4tQnArMW4f4fMgsdhdYf6lwfeMoAKpIgpnJXAfTCog0WgAYfj1&#10;QhrPKmLceRrjTnrP6P5hUcp+oCoBqANgo1C/CMuc4/we4vgfIfxUUbpVQhmFIhDnsLtJkDAhu3O7&#10;4yAEwDQ0AJ4GQkIHYDwFIgAAEoKBoAfz0ewAa7dcAAabYbwAZ7ViLidL0AD1f4JAD9AkFAgKBwAA&#10;wHjgKAwDAAeC8jHApDQAGImC4AFgjDAACwQBgAn0/oFBoD/oU/olFAABpNIAFHo8+pVLplAfL5fY&#10;Ad7vhLkabmhS2a4AezwhIXEwWAATEoVAALEwUAANCk9lAEAAHAgCu4DvQFpYBo+Ao78f1YdjsADc&#10;bLYADWarUADSaLRADrdeIAgIAwAAYGzeZzdEpT7fT6pIDpQGBObEGtAA4HA5AAnFAotIXmoJBQKp&#10;tB0VSn9Rpj/4kG4r9fz9AD7fr8AD3fT5ADzfb3ADteGIcjprzjdXddrlADserwAD4fvSfYBwr/At&#10;2CINB4AEITDYADgMmoYBIRjp+OUcR5HQAB0HudqsH2jB2HbBB0nCcixHieoALsuwKAa/wRg2EAAB&#10;aEYTgAGYUBglYMA4AAEgQA7OAGuzfKKqKnqE37hKLGahHYeJ3AAapwGyiRtsgZJsmcABzHcdLOAE&#10;zbUL0pUcJ8oh/Rsoi9J8AR/ygpzisI5TmuUqQAgIu0XJUAUsgBNClSdJcngCpU0L1NCVTMzkyTUA&#10;iVAC988pVJafAHM9BTVNEsKVOEsNQzi/0Sf9Fn+AVEUTJ7gqaqNE0YpQKgU/wUArDoSAmDwAA+CS&#10;YgiBKC0lRCly0oVWxg3tLOAqanxsgx/MLADnG8dUImCbJlgAbR1nEjLnuW9jOADOaisKqbfKJaag&#10;2cDoHpyGwPhaACaA+AAKgWCQAHyfB8MScpwgAaBsmkABgmiYwAHGdhzpIA7Nveu06QrSSkyvNThT&#10;nfwBL5NUXTUAs9z1g9ByvQmA3/gdJ4nf6oWbLGK1e31DKAwDCgW1QAJbca12+GgNhWAANgctE2zh&#10;XFo5lmeaZrm2b5xnOdZ3nme59n+gaDoWh6JoDiOLouk6Vpemabp2eKOfbSOmeqMGmb6wlqYpeoUc&#10;htvOfzTS0woDTxsq/AEAjNyZtADL0ksWAQBIF3AB4JgAEQLVIEYKxQEgLA6nQGP896/L5P9ZZvGV&#10;aZwp9qVvKVW5jxLA49xijWjydo6OoOYZ/zhwnQ8RgGheRuHe8R/gbMqUABuUWAFPrjJ8fyjzTaCk&#10;qP3C9RxSKlTAAB9Hrc5+uZ3KlAoBaRhHvT8AinIMAYuAHgQguFL8vNKp8eR6nkABwHXCJqm/IBjm&#10;sZjKnud4AAeDK2AaCSR9ezm3ONHABWhzjnKI1aOAyAktgFz+sjAIBA8Y6h1AAF+NAY4ABvDoWOc4&#10;wqYy9AIAUAgzhmk/E+YUAA96Z4Op2UEnVQkI1+pzYMoVQpek2pyUKmdQyazgHEgmYFaCukpj8OcV&#10;U0w9h7nWAUAMjgHQJAZW6BZDoLgNAlXAhli7NXHKWaQ7lGKtCjlVKuO0eR1nxpKF4MwiI1xxGIHi&#10;Ps6QDCCmzBEZsCQEzlD8AGQkBACCVATAU3cD77QAKfBCAADD8IPAEbQx1p7QXeudcUztKMiChuYK&#10;g5dGa1Dgm/ctI9GjNSlIAMKPcfBVx1DtHjA4cZXhujiPENscK9hwjmSUOcdKCB5DzISPtACuYJnC&#10;UwmqSxTXcJSKkpEn5ygBgFboP8BhaB/APJqPgCZbAOEsAADUFZOQcggP8DgCpPQOAJX3LmRqsDhu&#10;Jcs5qQs5ZfS7nPIyS8imPSUiqUhzkNCDD9OUP+WhTTmk+noU0f5hYJz8NE7UpppSDD3QoPkd6PB8&#10;jmQIPcdMCX1DrI6PQeZSSrGcOSsxNiK4PAOPmAQCJ/gDzNg8BYtABjcIVpChUBbdE+GbViplTLMy&#10;iDwooAAb46CvDXGyNAyIx2uD+G0kAEw6EKAMHqaYdpxRuAFMKMwAxhRvAQJUPACkGB8AJT2PpMI9&#10;jTAHHidIAQ9zlAETCYIg0unXEqH0A6DA/gFF+JIXaeQ/x7HSACPk5wAjnP2YiQZK6j0oF5YSSoAx&#10;u4mn+AqA4/xLS4ABMIkcda9h1jwR4PEe8oR6D+Kue6FjBgAwpUNaEpU/4ZJUKilevrsz6ATcCEMF&#10;AOwAA8BIC414HYmATAKRwdo75QjcHAeIZg0CwjZHAkocg7VzjwHyXofoBj5j+SYrknwEgGkcBOB4&#10;/wMQSk5B4C6PoIgNt3AYAgux72AM2kkUxWKs5vyWZjJo87xh3DxXOOUdVFRvDaSUNYZA3yxDuISy&#10;0goEAMEjAXdouIEiOALAOX4BTDKtGpKWAMo4BEqEkKWP5cxGaEgAHENwiIzxmLDHEOAho9mqnLHy&#10;aatEw23oqAABADRcANArVCCs2wKwWAvXABYnI/DipaSsv5PRKkVl+AQAUv2TEyyEnW50pxvTkGFH&#10;mPhCg6x4oOHekoco7oEjqHoggdw+HvD0H4dYfA/zlASAXAYFYGQRAABABA+6nG7j1HuRgaQ4zGDg&#10;HghEdg+qKjwHlZodD6zznKAgAg+YGwKE5BQB8EYAASAczmCMDi3wIUeKSjZmMiyjOTOLTNWs6Sij&#10;we7iAdI4wADRG4NaBQ0oG3HQis6R6cHepVJ/L1NUwDAJSajPkfjUigzDbQwxPULIYr+UFCy0KhbU&#10;qDTrYRMa+3ZMGYKldhjBU/7NUmnFP6e9P2ptKotz2uNRpYUsUoDoDS0AyA2CnSwFVSAZAY3c1cGJ&#10;4MxvaUZaeptTs4noco6B0hujq1cMMbawxtjtQjms6Q/E07kVY7RKcuJyT8N65A1BKgPgQiMDoEFt&#10;mTAAAiAs+ZVTpSpPENAbY0wAC+GaMMAA4R1niAKAZ7CeNlwrUPp80SiVmsDX2oR2MKE99IhSwxiK&#10;zU2MY6ev7p6lIYquSupJ3khCiD9n6AAB1uwAAaAgWgEwFVv7yNsBkBpbOtblnN3HuXc+6d17t3fv&#10;DTWj6i7z33v3f+8nJOUPrYw2BvtfFoMhrg1Bv6yHfmY5dnC75Mrmk2YZSWGABAOXoBlLS0gRLYCE&#10;DCpAXgdNsCECiKAIAJJ6AnnbAU98CkbIfXM6r3FIcXI1KCMJccD1QYFyE6NUOZ7zPE4o3hz6uF8M&#10;4YlOB4lepAbwAoDEWGebWwxzk5387BKY7soWGC9AHI8R3FoAB4DzlCcowoCvqMj7KbMC0fQO4GLS&#10;AlcfrkWS+llRUcnOQAPGBtAABiBqhlAAB0h7H1lsG7n4CRvWIMG1K6KBJzmNsqDisloMAKgEIDAG&#10;gBCOADB7ClB0B0ElBmhtF3B0B3KJMmCVOdl8jVkKsHikueLCkKk+nYiVMjkWulwWISrQLRwfClAC&#10;OpMNlEkziSNogDmEAELpo6DNsIoMQjB/paofjrB4wrEKkxmRgJi0APgLD7gTAMEOgJj5HInLp0Io&#10;pwFZwKFXCnqBB1B3iMBqBukCQSl7BjBrl7B1B6pQqPCrgIo3AAAKALCiAHgHi7AGgDoMO2C4ASAK&#10;FvgOAICagJgEj5iUIMOoO4PAHGp3kbpMEaEotQJww0sovbioJFvemfHakpjkFyPCAAB6IfgAB3Kb&#10;AABzh1keBuJVtXhrsAJSivB0B1EeCEDrDUOhutmADhJ/FqnjiljlGCm1gDCeh/AFi4B9OREUgNCa&#10;gMgSiagagSC2ApAQlxgVlUwjlAuNmZO+R0tTx0RNHNr3JyHNR1PbPhvhR1ldEvtjB9h7CEh9B4nv&#10;B+B6iEq8niIdCOjivBCfNiiOh5HvB/IECxBzCvB4BxFjh5DLCMh7HvB/xXAEmMSPClAFtlOmEzgE&#10;iOACgHCRgDgND7gEgTEQgEARomAFgQI+gDAJm7kWmJInmbFylzkdn1h0BqDKBwBdhZjpjHC7kJwD&#10;JOAABmKxgABsgAjlByADClB5AGjNh/AKDeB+nWn9ikh7jnABh3jrACB6irgBshHckpk0h+HWh9Ry&#10;h+o6FLxVqyqyE1B8K9h9jCn8S2tzpMgCoWQYgAgFEWANQtgAAYAOkQgQIiuUAECepQEeBlBuF3Bv&#10;h1ivB5h9DrB8s2EWtzuslDtwlLk4l/Hdkrh9EbDCgJFOo9gLo+gcAPGVAjAUAav4Fvv8DnjoRaxb&#10;FiLggABmhsCGhthyjzB0h5iiB6B9C7FmjNvrC4mQiBIiLZgXo+gYgSCcgQgMj/AIgGDNx6vfRSIp&#10;JxN2nEh6JOkCh2iEzijzBnFfAABuhwygh0JQofDnDPC/REkLTpEVi7LzCVIgjUlFkWCiACuvCSEw&#10;gEsMgELIgCp7h+B5iMMxjEB8RZyGKKgBSBC7nhkUwYgEgMFxgIgVCYgLAdomAEAOi4B9pgDoDnUJ&#10;EKJ6DnF8RDgFjeALAJD5gJNOi0gICCjNTwROx1igEvDzjoxWjpB7B+DpB4h7JQzkEEB1wECsB7CM&#10;AGoLAAM4gSRAgGFxh+h9DChzB2w6Bul3BxkBjz0DpbCSDrFwACj5m8nA0VD7gMAKxJAHoDAFjdQa&#10;zmr2KaJItPvcJ1pJCoh8Cqjrh4n1mrtZBcBlhgSohyMADmK+ldO4FMktFEIppHHtJguvjkR8rVlA&#10;zBEKk8C+OjlEIYtooXRMOijToSE9oOnYujlBiorQOmGKk4IUPaxMOLnfVLGMVMVAikwJUEAPgHCa&#10;gcAQkSuzlvs3SVACP8pKjhxQR2mdpaCrpZEKOEl1BhBukjBvh3DxB8yprAErC/viEoRQq0OvJbwg&#10;nYj6AIiYgfARESgSgKFSLriCh8KCByrJtXkhAABdhlhgnvtWwaFBEymGIUmLNfpdTTGBoUTmrCNv&#10;INydLQus1UVcNmzRDTnJVzxMC+EnmEH9SFvNi/JslxxvkUAaAOGVAOgIojC8JBnER7R3WbWb2cWc&#10;2dWdr1Ps2eWf2gWgihsh1KhuhyCGhchlhhDIhujIByB3ECB7R9nXDPVSHsV3phl9puH2AHiRgLAK&#10;ojARPRibANomANAHi2LzC/SrHDG0lmE3uo24Vf2PExJf2a27PdU/R0mkJvROJHW9O/HOOCz4hzlj&#10;hfBnhisQU0ADkMKOkWC8l9lDQKMhnElcWfRTCfAFohCdLoEKq+h3tDgAL7JQh2x/EUoNUVEULtCY&#10;gNxrgJs3gAMIjNh8xYkkElHxkgBghphkkCh6kEFsFxgHUc3YgHDeG1C/J+ncPgndK0mFEWAIADG6&#10;ACh9C9B9B3EKB1QRyohxsANVHvDNEWADl8EKsljOXxkmF9wZjOweGFwcOkWFFCC8txkn2MNoQg1V&#10;V3puEWAHXoi4uxAGgCjeSRIMAFuxQhCVM2DCyfDph5nvFM2uoDAKgIlxzuCagGU9lYw1lYR5t14N&#10;HgnjB50OhuhxkEBiBptXBoqcqcB2DzOKCEgNANDnAJgKRCAHiVAKgHm6O2CagPAHiYgRvUxAgFj/&#10;CU3Ikr1q2hL1RPWh1qTxGdVATxPgpERTx3pHNdCgvCCrvzithzkEBqhtCGhq4RyohvFjpXDEB6UN&#10;mpJ6upQhp/KZk4kZy+mMGCkWB/QNCmgGojB/qUgCgOi0AXCzgAArgViYgagLiCgJEXyQW7lbGbu+&#10;N/4kzyipx5YlmfHijTB8qbh8B5jzULH1h8h4DzB90Lh+qbh+s9AANiirh9NSuvsMK+pYjzwRDp5a&#10;UxkCQ9nvDmDTAClE3oEWIgwcFln8D21KmCi7DVDeADgKi2AFgQ0tgFgSgTC4gVAVEUgPkOgD2vk1&#10;PPVcyeOAFpuvh9NDCMhxEIh4jJRZBiBfjphzjxB909huPJBekDkevIB13aDnv8gBHkk1YLiOiUvy&#10;DlACjyE1B6DpS1DlDAHfk/h+Tv5VM3CkzDQjkoKuCDT0E1KvCfPyp6FoGDB/H6h+vXXYxCmRgKi0&#10;CcHAgYAOZpgKRKCMsVhwB1DxBl2mnvh3kCB8h/DnB+llk8ydN2OgoXJ/kXlAFyCokqJ/DigGACkW&#10;MGD5gUv4gAAegSAZERAPDbATgMkOlUiC0vjnRbEEBpPDEe4VBsByHvBzh3jTB5rmlyMMnPALwxzF&#10;ASCYgZgTIjAaAUCcwuyVVRtnwzRSxRxS4qPd5wifa1FzhpBvEEBoBvDEBnhvKJDvJQs9TOxWC9Ey&#10;mMVWi+ClZe7PEr5e0DDegBqBKoifAEh+ClCOClDebPDeqoiiAB1DDOCEC77bAGrMUPPwgMD5yXC0&#10;AGAZkURrC/RbDzYWDzZOyASFjNC7AHgGUbgKIDALgKFxgNAKm7gI0eU9QnKOT8kKttV1DhR5ioh7&#10;ozDxjyjrh6DzCyHvE9C7OyC4SDrJElIHtXBrhxwAh3B8nvABq3H2CRAAAM48AQAHWwww8BP3gHAF&#10;iesmXkN/bBR6YmHOnNXLTykADlB7B8DrIxQAhbBkBfEekfjpqDHgyFoXDUONkolKncHap/KMngPd&#10;kXWE7M131W1eLR1U2MjTk5k8G0kyoOoKGDmH2RNmOsmK8UlAmLk5lMmO8mt1J5COj20wCV2YAAAf&#10;ASAZiBTYMZlVPJq5YlbBmiMWjpB3P0FiB1MABihvyiB4F7B/MLMpagoqrpFcHPPjaFGMSrDN4gEU&#10;AfgRgYiBV73YgDjeCrCrpXqJNYDIBcBk52BuhziG8hLQ32ch1fuh2HmMmDkyttPM1blA8iNPmHk2&#10;GO2Ji/2aE4sKrQY6FDLODlFzDrH8CfTDCegPgJojAY6sD6HAFwUui2gDRLlG4kZJdidi9jdj2fu9&#10;9kdl9mUhcJJFDijtivBjhplhhnWAazhuRZUnWqF8oO3IIPINAD5/3hYI6TidAIi0AJ3hOUdxi2gB&#10;4CVoHXACoMMl3w13vN5kd5Yiklk9l/HPPapd+AW/1pZHnI7ydnr3+Cmk4qCgldDCpaDnQ5l1Bfhp&#10;BkAAByB6IEgEgKCR3onYLQIZr3ZIUhKBaFi0tHCBAJEUAKADiCwpClLKqJBphyDGKjEePNC9AIgH&#10;IDAQt7FSxrgOgHC2ABh+i9Q3kEBqBwkgeK3Eh0B5jEJlXggJj5uVcG3x3kx4W/j2wsC9AEgBEWZT&#10;a2a1DrjLz1UK0jud212qiSnDTCQYjOnDVY6AoTITNrkW8akz8mvak2gFABIMNG7plxD8W0RAgFeq&#10;9Ci9jPmC1zuOR8cTDnDhHCi72qjVkWe7OB+G5J28Cg3QCE4RqJBnhtECXdJVB3EeewDrYhjpNIjC&#10;gLAIjNgLgGD5gP90lugKo+2zi0Urm6W1VLOB9h4k4oKZsplYcLGafgp2Mo8Lc7UhlakceH5VJ9of&#10;DpPzlzhvjtiJBrdtBqBsiIhsrgAAQ3yNjge9FMV0tfK0ONTmxoikj9CO/bB+U6m8a6gAAlgYCYgc&#10;RICBK4iAAAJgQBAAAAGDQmFQuGQ2Fv+Hw2EQiHRWLReMRmNQ2IQyKQyOw6QweDR+Mx2QvZ4O4AOt&#10;uNoAO9uNuYt1uAB9Oh0gACPN5gB+Pd7gB7Pihvl9vygR0DAOChECgODPp9zF4vIAPF6PaY0IAP1/&#10;P4AAunAAIAYDgAMAwFzyC1l80N7vp9UB+v2eAGEWS0gsD30FAoAAkMBcAAwRiXDi0WgAHjYbAADh&#10;0PAABAMCQcBW+O2G8Px91V6N9vy1hMIAPVpNOcONwgB/gnBAMZjIAOIFgYAL9yN0ANDegBwONwAB&#10;4Pt65YJgmvg/BAEGcx/PuIAd1T8AvR8bDqZYAxB/gWCv0Gbp9BMHAAG2wABQDA0AAN80p7Ox4UR5&#10;PEAXGhv5+KUfiCIMBLdMcwQQA2yobhUGIABSDIQoEBL0neeB3gAYpsGcABtHK0p0Hm+53n2rh/oo&#10;AIBImAapACAiEAM8SDRS+LNgAf0UMkikboMpSELqiB/H+vEUoQBAAqkCUJgADwJA0AAaA4FIACOF&#10;QcAAFQMhEswErafy8OMebkm+cx2AAZxsHEABqG8dYAGwcp6AAdh5rqzTJAQtIKAeBgABWEIKgAIo&#10;YhAAAWBFQALgitoFASAqFpMkaLpMg1IpK2DYI6fixTccqsFuZhygAZZuTacp1zieD8oMfD7yCvAA&#10;gKwTLt0zbMr0iZ/ohSaIAFXNL0sgwCI7XsZIoqSDAG76eLCAADKow57qqCB7HzZsbKABbxgcqR+g&#10;kBAAHwAS8Heek4nrc6cHsrkvLqAqKAOBFHAXeb2ggB4AA4DFAA6DQLAAEIOMMDQLgoAAKgkCD1AX&#10;b6mxlGdlI0iiwLEfR+qqfTQP3jL5rqfB8q4cR01CZ5tGoABvnQ153HorB/gMgoHgwCd/gwDoABaC&#10;4SAAEQJg2AALAXmYHARPjMKlFKCxMkVHoqhCR18hS9IdXaJITIMgLuABtw8ABdGWYDfm8aoAHQd8&#10;yqKoaCILpCKvAhcWIWfh/rEsKxH6fkvoTFrMxWqSoqkpyC1vGiEM2t+H4esrMb4AlHAEqKDwFI63&#10;2Sg8Vxpw+18RZGpMttcj2RwWpL0zjwbuACkqUf75yWCMnB8FDIhRLMtvgBACN1SaOb0jfeoueqjA&#10;AdJ3zabB0G8ABjnFkxyHmdTLRcg/R0qiyKRmkCv2vo7JAEtISgoyoghI23vsrGC0tCpT7JYaJuGs&#10;ABamOXmtHN5D48LxSy7VGWHIn0aOEUNHcqAIAhmYCIscuZdykC3pOUIQ4FYLaySD/cq51wbfzLQT&#10;H6RAfY9ztj0VSTgfBdS9FSAmBFmYJwPgjQcBuFgK4XFqAawU8UBkcO+hxDmHUO4eQ9h9D+IEQYhR&#10;DiJEWI0RyOK5epEiJkTYnRPig9h6rSyPEWHUO5Mo0xuNjGcyUAAzBtDRAAOYeKbQDAGMyjA3SMCp&#10;AIUYAABQET0gNAkvcCQFGhALPS7c5gCgBlpASANRwCABm6AOAWQzjy3GZAPIoA8hTJSCPi5cpyLG&#10;HkkI+4N7bECQxKNhBuDJJWpNKgy/56xCICqOAUAUtMaIbNHc67uKZCXqO6JOpIgxdy8MeWqN0dKa&#10;RgjWGUAAc49R2xwAqfAAzCzLRLIYP2WxJIpJBlKz9oIAAXAWZ0BwBigJAlpHePFC40xxDYAAN4do&#10;4wADlHuSyChBgLARAkAADIEDDAhAgk4A4ATdDxHmfobg4zSjJGsMxOQ9kLgQYOYcCrCQGgQPhKw3&#10;TczwNQaipR6xHQBj/IKPgd5yR2DjeePIdaFx4j3OTLoAEiFHAFpcs1GB8QDm6j+raQ5lo0Hxcg30&#10;+IBIEOAf1ACCyukcQ1AABIA69wPAPScCABwGF8ARMMkk9KjS008aapSWjVSSkhmiSCrywIpNMK+W&#10;AnBSThNlAAMoaw5AAMkHQb8cCZR5D9J+BgDBSgKgXIQBUCyjgNxyXwA1QAH6mAABGBRmyij0uDcG&#10;RGKsUbJK/rIQ9SpJmqRTmdWKsdF4qWUs9NKsNnXeVbIxRYhNJSsDYG7OoaQ2XkDNGkTAbw4hzgAH&#10;dP4AA9ykPSRZKNYjSVMEoovIItoAgFTzH6A5QA9wJr+AyCADIAAcAxZsDoELMwdJJXxISIEtVIy1&#10;mlZO79XCFXiIvcS0tobLGwWYXErg9R3oXHeOE4o6hqGsHeNsbJRL7OoHYmW3ZQx9MeAAPQfK1WJm&#10;Scaeo9gFZ5GwAKZkdBRbcDzTiT5OIAmMnuUdUhb4ETAo2WUOoexyR4YFt26dGxEAGItPUSQ+BEAH&#10;AMT4AsDVUAIgtBeAACIQQhnqBUCtZoEp5gBAQt9X4/F1FEHW88d40xpEtF0L0/Y400l/W+AgEaWg&#10;Eg8B4AAdoEV7jRHIaUaQ3ZzDXGwawcg7FQjwACUMegCSED+AhceaB8R2JxAGdoyzFXskGH8y8+IE&#10;MbsDAAwRfwIwG1QNSdsbd/CWjpriPoe2BEvFAAMRMB6iwLQpBBCwIYKgbr4Afc1dA2xzGlGANSYY&#10;3B1TqO2kBylPoIyTMy/sy5EAErwAAA4BR8AHAJT5sU5hUVHHdAAPN4I7B3ksHePYrBSCuOeLMAg+&#10;AKQNQsCQCwHYAAdAiBYg5CB7aHu8PsVgaw3a3DSG5beMDzxvDoTjtNi8oKeAgUTuIFhlQYglqgCk&#10;D7MwMASMFIdwEl7TEZq/VtZhQJqDRG+foU4wzijMG2mUeBWz9wgIOPUnYAR/Hb0KnwAQBlvmYyVA&#10;S0spFfN0Wveu0Fw7ImZIgAZXwC60ANHwVUAY/mOgCKqPkAJVShlKY5bsfJ2x9j6WqP/p+hEerXII&#10;4CM7CjmAUYQAADYFmCghA7dNfhhgMgXUABGiBh0CAAARTEA+uEYSMchIchBUXNKUV8Pt049empyH&#10;nMccQ7BzAA3ccUaw4L+jtJW55vwCzmAIAkfAEAGmbA2A/uUEgFQOVHqT26SCurOWnvHeesivrMWj&#10;9LzWsUnpPDeHOmkXwzxhm/G62McI6fCjzHsT+oyyWnEUs2d5pxneY6bP8XgkJl2+OXp82ssrbCnI&#10;qc4VKjjDnGNH1xIJW2uH7uhMs5dGjnnRP4Yc6JwSNUUNJJRoJLxSqVI2U2SQDzPQAA9BODQAAJ3a&#10;HLXuUadyigtQlEIsHkHsTiHIHa8KGuHONKGWHIGumIHqTKMwc0Vwq+lI9Gc6LESAH+KUXcXkAIME&#10;BMAqA+AACAfGsQsUJ4kkdSKyVUfbAiFiGKFyAAGyHIJune/CIK6vBYcOlE7ygaM0cK5cce+gRY1w&#10;MuWOLK/GdJCG/AcM/Ics+DAIfuIoU0K+WeH0Hozot0KMO2pUXmPSAyA2um4IZ0BwBGx6BFBWAcAO&#10;La2UvJDlDnDpDrDtDvDxDyIsiU+HD1D9D/EAvSvMsgsq4aHen+OEHMOKGgG2bGGAGeGOAAHC8IpW&#10;cgpY7c7ejgxqPUniMcAgYSAVE2AUAQ8ie6WaVgJ4gy/mKUKqbqvcf4lQxgWSIKe3Fm+JFuI/FqPi&#10;IOM6rMS8U2ayV/Ci+kakgOpWLQLMAZDGAgYKAiAS/+lYkWsi9MI9D65oI2s2KSKqHqHuK4G4HSnU&#10;GKG2GabIHsJYAYAoPSANFGUfAGIUz3EGWuLELePiH+MyAuAWnmmyZ0A6AaX8lWLTA8XGZYNvAUAA&#10;GqHOJuHMHmTaOSLqjON0AoAaZmZeMzC+JayeOEG+N8HsRIMcwgoYAi2C665Uomay9clCWUL0JQI6&#10;lAHmHYKwHU9gAAHkHcPuKQKUq0+5EqUdIgPipiAGdupwUcAC7iJ4pyRXFogSMvCkf3Hee1KY7eOY&#10;A4AaMMBcAuhYA+AiumqojgAK5WdAsebaNg+E9Wac9LAzD2d04eikWoLqiuJ+GqG+eeF6GaTSGuHK&#10;mOHkH2TimWO2A4A6LwA6AwOY4KsKqkABK0qgAsAYnmAa2MpWkkek9Ws+vZECiZGsWAiWk69GvWsz&#10;EKaes49Ud1D6I7LYtEq1M4fSKzG4AAHIHOiyGwNKGeGueQGcGmv6HKHUmOIUcEcsgkSAWuaecKAI&#10;OZKCYSH6muH0AeX8AcA8qgBABaZsB2BGUACdKo/2PKvLGrEIovNPMu9ZMovQlvGmewSELwH6LoTk&#10;HETSG8GcGWAAHUGmZMHoJsRsHWTKAWYsKA6mHgwSNTPUHsWeAU5cA2xsYMA086AkBQBQdQAcYSHG&#10;HwK4HcHOtuHoG2nMAKHamOAscuAWxggoMyHsSEJiH4WqHYH2WqHaP+P2WYAQI6AbKYIGIKAodwx8&#10;ySqOBAUIAmBy3CAgBkBmPUBYBUJ4r2q0NTQrPiGeoMHgGaQ2HoGYGhFuAgBpSCAgBex6AYyGRsXs&#10;K6K4G+HITSGcGpHIGcGyNYGcHCfeHOHymOH2u4RNB4xSpWHqLqAGHvPQWYH2My2CAyUABGBTQaBS&#10;BABMAABkm0wOHaJYFqGEFwQ4G8nMKCKUR+KAAUMyAUAoYSZq86BGA4S0BiA3UKAIblIO8VBsa5Em&#10;8KHgHuJ+H9CSpzJKp0VsdAWIrKKUAvMaQcA8MU/5BMT+ScAgASPhCxEkHUtuGMGlHJBuN8HSHsee&#10;OoKUAEASOYAyAoqg3/UKB6BMQaCaBa3CBOAsMqRQIQKSLwK0OSHCHOJYTOtuGiG6eeGoHCJYHQHi&#10;2uISLYMFT8ZmBYBGqgB+BYScBVK0PaaGjgkfNBO+rGzuV8U0IgGgG+PuFOGCNKGaG4mOK2O2HuHk&#10;mOH6HeOKH6HyKw+YIOAONmAUYS5SVkj/CEO/A6V0V8bcRNODZebobnF4RlZsV6LE6CVeYyRswVPS&#10;KWKqLA/hP3A8dUP8IO4jZsaiRPKYM2b8gK7cL+MOAaLaAeAeYSAmAqZmAmAgZmAkAjJEAmAePgzI&#10;OYAq2KYMAeW+AmAaLS0QlaeiM8OMJUOFQonO1ma0HQOK2gQudWKqAS5Sx9VzKKIKHYH+K4zIXuBg&#10;A6SkBKAqZtHwnmlWW+9EUmInGotIlqUhSO9KkzPCI+SCLEbwLwG8HSNeGCGmGQABXcfeHCHMrcXK&#10;z8RqM3dAtEYggzVqvO+ObtRYk8p4cWp6aPdqczeI/SlFCI+yehFowmcjCWgYknB2M0+hCJCIc0/Q&#10;d5RS6KHkTiH4wMk8dwUcAPasZ3XCAABvOiAABKAuQiaBJEAVGQiGs3LSq7GuOMHqJ/LmTSeNYoHO&#10;JgHUHomPAqc9dAliJG4eR0UvboAQkVWCXvXAUIB6BIQaBAAiZ8kqKBRYwwTjdcAAFcGEFuTcHGJo&#10;H6o3CkKagMLKRQWGgfF2huRSgEcAclCScuRbeg/BCdXGWKcwO8gEcEXcUwbst7e+LqRIKGg6WqH0&#10;WiJxPUNAKUkKUcAY7WBEA6QiByBWNsBUA2MUA3KqPUAMOZPBjHjJjLjNjPjQstHdjTjZjbD89U4a&#10;eAKGHWHaTafaZMFwGUGCa1AbCfK+XkPWPUsEAc37GUPgL+lbGjcEN1BAmbXJRIHuH8KOH5iNRYLu&#10;vUAEU3VrczN65gV4kwJCmobubpGCbxMnMiqAp+J4wakQLSPQnncgZsA2oUQkYS7iLSqzO7NMIxYT&#10;O7NSrOKrg4AA1kTSGQG/SkHQVYMPbcTuyUUvdyIaR25qI+oqqIlRF2AzHQAABgAqMUA7kIMGpeUw&#10;wOg8AAHGHcriGiHDAiG8HcrcHUH2P0H7kyMOaILcKliewOHgP0HbNfg0WqAXJAuZJEAehOTuN0S8&#10;+VZhJSqI70bplNY2P0HQa3USP0U0/mlQcggKMykRkYpiAEXiMspuyQUccacARxgJgzGHdqJIH8WI&#10;KijSAPWosISuAqUIBAAeqmAWXuAYALDhCKlCIibcUfgNdDc8sgliI0LCIgP+LwHQZWAAGuHAeeGh&#10;G+AAGMGwtvgCKwj0LqAuAsIKBGA+N0BEAsYTK0ScA3OYhkYKAYjct8ell7c1Mtjch5MzfqrHl2vN&#10;M+vYvVftLPGnLKllrpM7M2IeakHg95nNN0TMGqJoF6GKQ2GuG6NeHpNaYxA+/ERnODsOM0W+dwS6&#10;jiKBi+AO0UAeBOScBnfYAAC0BGZmBg4RFPh5c9rlrnmnMpjZPGJFNNO/t0V+V8HwHoJ/QotuHIGq&#10;NYG2GFj2HeGxAiAKHWJYAPP+7eUcKGIMHSg6xWLwAIz2AjaoA+AYPgAuA8UIAdSwKAAoX8HU6gJi&#10;HMVCHsGeQ2ACHOriLadMLEHllMHxA8dQUuHsIoHecqHqWYNAKqAKmoYSIQAiWUAoakApvSYMBTSI&#10;AqBk/0AmCCB+7cA9BMlAKyG4eQHOF7BqHkGofeH8tyLGAyScAoCKyCAiBcBcjgAyunp8T4JCHYHc&#10;mO3aJhTMymGOGnPgGuHYNeHQAGK4HyxUH4HmKGAMHo6AHsLxboH006x8A2ScBiBgNsBgBHSIBhUQ&#10;HaHQriFUFyFYAAGmG0bGOmbseiH1DcMGApJEA1zkAAA0AkX8A6ASZmHxsUGkG9AjAStuHrRSJxno&#10;e6popuAJEyf25IISrMSELEA0AiX8BqBMx6BcA9UKUOSc0+Pg4iG4HInUF6GWGKTUG7TWHituHsKC&#10;Ng7aQmPSYIqgBwBOx6C6BuCQAABqA/SJrcMEwnT4UuHcHkOSG3EmN+G2tuGGGorcG4HKQuHkt4K+&#10;aVpkPgBCA2YKB2BYZ8BlOq/2A4YSAuAhs+gGsxqOlsvCgmUuLAIhBuKwFrAeAAGsHEP1yRG3Y2t2&#10;HWNKhBIaHryOaUyQPhKKPgj+aKAILScLHbM45lZnRI5JZrZpiEvcKULDFbP2LuTraNaSXEVe02O+&#10;/nk+UjHnAImoRt0cb0cuTwj6Aajnayx8AenmnkXu7UPgwgT4Awzy0X5uAwxFYMKkSCO2HaHsmOG9&#10;yGnWHg8KHUHhgGI6A0AYZmAtImqPimNS6FqjY9VkZuA6MUsSMrKoX9beMFcuaZc7EFlzqPM9l8rE&#10;74KqHiHwOTXeTSGMGzHIGsG+JgHOHK8KXLZEdA+BLIb0PBqTF5sEUtbobuR69Qko+2MxemRrgLep&#10;CkcGVq/C+1ea+7hxekRa/Tewehev8dk4lBF+XSO2Hst0wK1qWYALWmPVzgAABIA0UI8w3KBMAuUJ&#10;VwZnfjmciDfpLWvQZWP0G1b53gHSN8GkeOoOJYgxN9qCd4lt945sLuKUAT0SZ+hm/2AwUIuwx6A8&#10;Agqh4OpU0yKGzTAiFYGCFr3gHEv6H50ZdtMi+aImeuRnN8bYgCkmgekl8yehhxhv8e/GIAAAEAQA&#10;AQEAgAAwDBIGA4TCwA/wE/wA/X4/Iq93yAH293wAHzHgA/Hy+pG/H9HJRFX2+4iAYoAwQBAAGwyG&#10;wANRYNAALhAKQAKAsIQAFASD4KAKVS6ZTadT6hUalU6pVatV6xWa1W65Xa9X7BYbFY7JYX/Z4pZb&#10;Va7Zbbdb7haaTEaXLZc9Xq9AA02+1wAs2IuwA1XG3JHhwICgMAAgEwiAAaFMeDwnSASCgTAoOAAK&#10;A5oCQECAACAFi4VDn8/5S939H3w/ZM+H3Jn1Foq/ZTqn7BX5FNTKX8/d2/dVI39uZW/tqAH8/OHw&#10;qVx4FMAABM2AgLNAJ2YSBgLAs9L4cFQZjxTQwAIwlOA8EAyAAcCAXSrTcrnVIJa/tFIpBHy2YAHe&#10;eR4gAbx1nEABlnEagAHUfMCAWCL5gKBIDoE3aon8/KqLktDpoIAoAu+DgGgqAAZAuE6axKAADPCe&#10;h8HuAByHcdIAG+dZyAAbR1nAABznmdoAHqf0ZH8icWgMxaDoc4TVngecAnKc7mH2jAFsqyDJAAB4&#10;Kgk0YEsW4Ldw8pSEIK/IAtys7mOgeR3HkAB0m3HR5HbAh/SsprPO0AiaALQDqgO74B0GgoEUIA8l&#10;s6zSCOshABuuAiHAEAaHT9SlJoTTQAusAAGAMBQAAmA4IAADgHRMEoJA4AAMMiyACQm7Con+6im1&#10;tNCpP2pUNqbW6mPtNKlP+jB4HkewAGycJ2AAX5nx0aZxnUAB0HnAgCAOjYPA2ggRg4BgABUDj3hE&#10;CwMVcBwKS4BAGtG7aE0qpaEIXXy4Xve9eV0+l+KciCnPtWtfqze1+qW/q6X8+lhqfgOFYFh9grTK&#10;zdnujVlG+cYAF4YxmgAZhpm0ABuG+coASgvVAUpSKkrkgiYPy0qCgI0TQqQf4GAupQL50AgP50Fg&#10;T50LAUg0nNXgACSFNHDeCrBhz73w/Sn6cqE2V7rFcaphOrugdZxwQaxjmKABwGYZlqmkaCCnWdaa&#10;yVFqBAAeKLgAdkAQdGVKJqBDMgtCtRgM0QHgvdAGhMFCCgrdZ8UsAB7bbx5qL8epznQAB6Nhk58o&#10;+dkYoi6QKO4BLLuYB4HAAeSHTkeh68wetkgCe9kgU6AJXgC4FvmDLKJqFwXJqJwmNGEgSJAfaUni&#10;bBsWqWhbAAfR1WoBgRKICAWBWoocBtT4QBAzgDsy6qaKYfSW9Sec4nGdEqGmbvmGcbxrAAZJyGrA&#10;p040ex5Hg5h6EbAKawgpxR9gHIQBMDhOAYAwBmUEDwIwAAgAUBYAA6xzJUFuMAW4ABtjgMMTAig/&#10;QFE0H0hI6oDz5gMAauEBKIkWj1JcPkeiMkoP9HsPsjY/3Vj+JmQkBZogAneRaRAf5Kx+j3JMcElJ&#10;1SEAcAmugF4JQWAABCBhVoEAGLhUGYs4hFBzjrWoNAayDBvjiR8PAdq1B8ucOYAVM4C0LAEAeu4G&#10;AJCgBYByEkAAPASgwioBJowDwErhKYxR1JIhtrMWcM9HwzhtJUG6OdIQ8x6kmNKYsCADykAfA0ia&#10;OrOggAsPeCYDZSAHQjRap4/hS2Xn3Q3KtfhBGrr8HQO9GQ1BvjvWqO8j50khj1TjGlBA5BxDhAAN&#10;iDqch3JRH2rlERmQCgMVMzRdylWagCfIfZNcSzmERH+mQ4qaptn0Iwcc3c5k2zlOU6A3YAzpABOg&#10;aojBMDcpqayUp1crmEn0lgUkhhmzPKEAKhYAT4TOAJPm311ACgFrhAdCsosWAAAZAiu4BwCz8gDW&#10;SPUfg7gADtHuyZYjSQFGiA8BFnQKQNgiAABUBqX1IIzHijYY44m1j4TyAAE4HKWAlAqB+KgDicAP&#10;AOfNhDAJWNZaq1BhLVSmVOqYUt/6yRy0zmOOhHwzBwv3G+OSM451mj4dar9NKwGDTcZhP5XpBDjk&#10;pH6nqEBBWWKVIQZ0mgAa5urIOvQiBBq+KUoAn4gVgpsEOU6mdx1dGZr0ZYpGxhCJsL0LSk4ip/yR&#10;j2I+PqzAAEYoyH1ZZPJGEKGLAeBQCZ6QPUsB2CYGJQQNFEAuApdZijRFtYcrlX9UW7D0l0Ngc43Q&#10;ADWHQN4wY6riDvf2dVxy9SXsBuZK2o9STfHFOEbsBaoQAAdPcUEC5RAbAgimBpVKaCCXVJBZ8vY3&#10;nmCuGALUvY4RskgH+S5f52VILyIMwuvhBCFT/sYpexKmrCz4dWyxeJ4LDMsrxZC/KSDo1uH4S4fp&#10;JTmRII4+YlRJiLTnOIRU3ptyMG4IwrYlIFAKImBQCkFoAI6xTBqB0FRNQHQUlbU5qWN8cY5x1jvH&#10;mPcfH6TLj/IWQ8iZFYgwM5h0i7AAGvB4AAtRjGCGoOAvw8R9OuAEAo74EwMwUS6l8BYDlwgGUMUy&#10;NxDgFGhAAAdQpnFaL8HzW8ABrCPj3hwSDCJJ8JTxOgbg3ZF8/nNJHh3DZzDl1tOif0/JnV6RuU2Q&#10;w7ifnyX5eQUoCQCCkApAnUAE4FKgAkAoB5UYCnUSzqeVbGzWmI6qX4rYghHiPjrHekIbw7GNDPHO&#10;8wdg+kogKAeqJwRi6mzcYOmee9SD+JsJoQ7NhiwO4zAADEC4JiigIVMPi9A6R50eG2OmYw4h3pUS&#10;AkIeQ+3XIaxGQN8b5N1NXHwPEvQ8ByI2NgS4BQEXUGRVMBIC1p1QoWm/OAuSZ6zF02SRS3iUR0Dd&#10;ZMPIdb/R9D4I+cwmOkV4HZO1EJmihAEGLACoY7BNFKqOM2pPZajDt0CT+pxlhEiY35RCYsoxSASQ&#10;IAAB4By6LYomqIfM06H1etQ1Swap6+mnH1smdIdo8iPjeHLR4Z43FqDAGijpGkugDAMJMBkCpCAU&#10;giVECgDa6wSgYA6TUB8FAIAJXcAZeHRGF1JajkYsqZTUkF0rfM4ZK4i9JdAh1MxDLlgGUgmEpSId&#10;j6nWDkde2qWAsI6F3HubB2ttP8XkgAA5R1JCGWNF5gyRoF+GOM5+444v3NvJ0AgZ+WXV3AGksA67&#10;gAgMXQP4CSJh9AaXWCQEp7woAv7ODkDapgQGkMZgbofdMeeRV35fJHrGtwhfOPkvAAEFjTAAMoWo&#10;s0ZjNbQP8c45gAALfOBqFRzL8jiHwskdeFB6PnAapoEwDCkASUMh4AoDV3ALAy0YA4CJL4ApuBIY&#10;j4fgcpy4epiwAAdxRBaofB1wcIc5kwfYex1wDI8ICYBp1DGaCgfgBI0QdBrx9Jk4dJy4f4exGQBs&#10;DA8IDQAZEb3jm4IwIb8YEAogfAlYegcJBAeIYQYwhJlgCoIIH5pIGi1oB4EoErNcADuQq4eIvLzI&#10;dBy4agcJkQYobIZwAAaQvoADhiM4dpIQAQeYjZNoioBI74B4DRnQEoFRxKTpoxL5UQeAc5agZwZ4&#10;ZZH4dD8Qg4ggfgBo74fYCiQgBYzJR4iIfCHIdpKIfxGApTQjRwAa645gBSghUAiplgAyZopQfQjD&#10;iIkxq4AjtwAACICBL4EYDTUQCQB5L7tywA6IpYeQehOIcqC6CodhIQe4eJAiz7iYpYfpTwfj4wES&#10;ngAAJAGQHoAAIAFQGoAAGwETFb4ZExpouY/IcodZKIZQapBAZIwj7Ia5jQckRJXpSBvpLgBpUwEo&#10;DxEyUInAF4ES04EACxcKLA74zZfYhkJifq6Jg4igeofIjAdKWxx8G48QkEBQd4d5twb8HQAAaAah&#10;kQbocL8QdxARzAlwiJCggoApUQ0pURTqa4hCu6brxYs5DA4skg6KcA4Y4MlB0CdRMkladw/slY5g&#10;jERr9CVhDafKWRf7VjoLyifYighAfpeSHRRZUSgZCahBT6LKlqh4AABSVEFwjYfgAIvQfAf6XSi4&#10;hAE4CqCilTs4F4EB4wC6TTJIjAbwdxjQYAbsO4ebcwACUgoinx74EYCDs4CL2MnoqBhgrb5gqqfo&#10;pgeAexKIbodpsK4YAAaIca+IcUCRzAdSjwfZ/7yq/Ipg3KAcyysg+g6Qi0mru4zQ8EkCwixrgjdS&#10;vzoE06vcH475TrZZT01quSw018180i/ZfY1QlIkglwfjbAjkFAjg2R6DDB8zCTDCgY74BYCR1AEa&#10;1IAAHYFSBpccJIDYBqChUBUS2zyrI4pYdROwvYcpkS4S4gbUwxzZKJEKvghBWy5y3DyZhq6g6ABy&#10;QYAEdxVoFAC6CAGIDhxIDABy04ubRBKwlwaobxkQV4YR54vgvwe03gitBztxQhpa5iuU1BM4gayC&#10;xqwRTplYhwf7AQzbBZmbBK+7Ywpbu6IrELCjeo5k3szojklbRAisPg3A27P5zQiwlwCACIx4EBxD&#10;FgEp7IHoEYGSCICJoz1apL5L5VJdJlJtJ1J9KBiTU1KNKlKtK0n7JBDxDzpyYwXgZYYULIbwvwc4&#10;eRaiHgggCoDw94CICkVcD4zhTQpixwAABL17NZmTNh8QiAfY2w14jdBgj8fwkw5zEI2wio4FGlPl&#10;Gw543Mz4pa/rdYzg8L171xl5JBf5DY3Aig2oigBxWU+kNAABVbs4E4Cx74CYBZUzgsnzxbxoq63U&#10;90kYAAeYexZIdAdZGwbpA4vYdq44fgvQBQBpUTjZuVLBYJmJgrYg/g6hEIz8jADpFgF4Cp4wBAf4&#10;74cAdhkxAxkwbgdhBAdQesXR6AiNS5pZSxSCxJeRehIYeR10tJy42YkztihwCgpACADBdahA0TgK&#10;bytAl9VhXQhYhAeweB1zbxKgeEyDOYeJOJKwjDMiOI7hSwhxQA75wSgiHo0sekUIzwh1Sg6o7kAQ&#10;xbMgxZTD1QpJMhgYgjLRCwCBdq7IBxnQEwCSoADQBZEy66aCbFgDxUvRrJlxqBlwpoi4lMfolzhh&#10;/oYYaT8QZwbpaiSJIQfwAhGQEQDomgFID6OgEAnAEYC5dcDK04Bo+RFo8NJDuFf6pVK4rFLUz84I&#10;f4eMqYeYj8yVQaG4pSjg5kfwuglMF1jwBhCwAYCZUQBADJUwAQBwxaHStdnr50fbuUnlxouiV5ls&#10;7T6DxLuoqdVZ1pGQcodJtwZpkIAAW4XwZIAAaiZJGFuY6A6yu6vqppl9soAxdwAoBZnQfa0pIZLa&#10;nhdAIQGJ74HIEC04GQBpCwDDwly9JQqcv1tV5RqiWbo4l6pyWRx4egvQdkWgbYZV0oZIV4VZzAba&#10;+IDxeQCBx1Cgdp84b0CtWYfgkzwgggC0cgEbMLNwggcoewvQe5NhCo0QBwA5CwCpbJWNkcUApQCZ&#10;dYfQEYogcz9cxIZt0odwcpjQBJuoC8pQEICw95EpEwfLEyCt9QbobYvwd4dRGwAY5xT4pbro76Tq&#10;CgD4E5FQBjE56AiAfqzaCqjwBgDjs4DIJgJQxgFzFYA4Bx1CS95oqA5xiriRBrWcLgdCYwZobRBg&#10;XoZxsgbIbhkQegdaj0TYlwAcSoA4CkDYDaCgA4BjYF/Ijgd5KId4chage8WBmY6NxAjgCp1EYCu9&#10;PghMRgAYdxZIAVBltAf7wwfoCBCz8eQyITJIkZi7QZeY8Ctl48UA75UAzLNjkRg6ssTQ4tBgly0M&#10;4ScpPQf8TY3jQI3YCoCBdYF4EYoAHoFkZYJwGYIJcS15eLBj1ggldojZ9Z/oZobBHQWwY55gbAcZ&#10;ZofI6QiQ78UA+ZLxUwFIDqTwEaCgHIFSCgEAC5dzwy5UaVy9Y1oQ24lI2U3LDq5i8w2Yj4dQdiXQ&#10;bQbyYwa6RN0wbJHwcQcxtyZYjY15MxwQ7o0RJQzKbE1lnbV0zFfslqbyc8lY3SbzEcmeY8macI4o&#10;iaJZNhDWTNda3C5iVabhq6VubhhZl6vrBtOwzhURQpcJmg+cUCOJTgAg/oAgl0DI0QEoC5L4E7sZ&#10;cQDxdCijMYAgjBID8QYimxIaI4AAEgDJ74Eyn49ICLUQCNl5iBX15M7a6RgTVId9cKDhHrJgcww0&#10;xS+J9b8QepO56Fuw4iw1awl58lYpXw3YiaeYAMi1ByeTDxNYtKvE0J8dj1dJM00w6+kC/01awbkU&#10;15Rk2DAaw+u6wziicgjE3R6GJWxq+dQo54igi4jA2cixliopCwDwDqoAHQFongFoD5xMupVoB4BB&#10;cN5d5Zhs7Qq4dIeBZoZgcB+YbAdK4AboeL8QebK46puVSGgVYqbgASJatNY43ybrQoCLXynQC574&#10;FM/AAAFYDJ40eIx4uZDy8zJobYv4YgXMLIbh+4eCGVF99pQJSavSwy/JpZM0nAzReheFjpmc1hT1&#10;OdEKxQ6a3KEOE6IrvbEZPQ5Q5+To6SXw46ENGi8wi7CR84BwCB1ADYEgoiOrFYIAEsZYERVmWr1O&#10;qN5nDnDvD3D9JgtFWHEHEnErHzzRy4ZAahtAaNMSDgdQb4kAAg3YCyTg+BLNkUH+jiJghBFwxaAx&#10;C1Oufy/I3GcDCZx4fdQJzVPjPZMg6CJQjnJ+Y+urmGuxPw77jtjdStn+uI+slfIp44lIBgmRU4BR&#10;EwEnDAFQDB4w8gx9VegbzAr21bZBuYehKMxtbTWyY4eJBAd4fxZKhrYAA4mm4UzLuTdQptZT1F1h&#10;T4A2ZbTE+gBRnTCYlwbAcxHwb4dxHQcweZZoegkhQRS6wVk2+Nc5eNjy/KYBZIduNuxxGQA4zAyE&#10;VJUaTtOgBlfehGjZgvKlSwmisRGQduehk4dBIQeAdZISz4jZwWZMAQzVihQNkhQSu8ULkKwaupRR&#10;FqkrNYBA0Rmg0yxJq5NhDqWYlK/g6uuwowx4EoCLs4EQB4968RnVsUjvDe1tLFoW7CJYeAegkwco&#10;dhKKXCjwYIaRkwbodMyME6loCYhwGQE51EsJEwE4DBowDAB4x7jsQg8KqHe3D5MqI04Ifr94jluQ&#10;jgeJGQfIdxGQesMRuYe4jAfNuwAe3YhM4Oly0QAggjrPLAC51ABgEhnQBS8Q6oChmqHubjwCfap/&#10;eoqrG2bypAqXjbVYp7QBx4kWdyYwW4X4ZRBN0MCJG0WBZI6ywGizoDA6ILMfMwjgBhL4ewCDfYD5&#10;dCBYogHQEZEwIYCpUSCWtJrHHafd6En5qvpdKLo1V5p2Y7PId4dFXIax+YbgZIY64IXe7wAAcxHQ&#10;FPi0p6IQdiywc4fRGQcZ2Ykab4AAC8cgC4Axvx0jPAlIbQep/u3YjZdwpWFQAEFo77tZCaaRFoDx&#10;VoAx38BY6gagaYaPygcC4geodhtwByJYEnzADADYnABoER4weRM4bQcK4ECRHXTpZoARz98g8YBn&#10;BwCS08+RcM2HbhUQBsVRpIFjFYC4JQJAyAEp4y59yFYwq4/y9BOBAggDVcLaAC7ZbFADMazPADhb&#10;bcADteTvAD9BABAAABwHjIXB4AAQFAgAfz2fMkeT3AAHd0qf74fwAf4HjD8BwGAD6CoOkAGAUkek&#10;nADzlQJdz4AABfT9mQGkYABkcfwRBMkBM4f4Bf4Afj8mL9e8nAL9rYAAgDkAEn9mjD9rUVf0xAb+&#10;ssZmUYswCmoFjAEAgFjICtACsr+flbAL5pj7fT6jL5k4IA9VDQTDAAHAoGAALQ7JgAGYiFQACAIB&#10;QAp2AmUZfT8pj0esnajddIAWjGa4AaDbcoAdbyewAez6soEjgKBINAAUCQSAApDoUAA5FeXFQfCA&#10;ADgTBAAB4KwACvUgAN4u3n9Hp1fp83q9D1e0qczqdoAb7hc4Aarab4AbZvnMhpzNqdp4Ho4R9pif&#10;R/Iw8TVAGkZ/AGnAAsEkELvOf5/pimSvpIjJ/qZDamK1ER/RMmMSxArafw4uyYrW8sLrw8y8LrFM&#10;QMDDDzre9K6oyjCygCtCsqwAbun6AjugDJSkgInCRJxCbAAgBiqg2CaPg4CjlA+jwAAsCCcAaBCY&#10;nkfh2AAa54GyjICJiEwNg+AATArOYRgkDoAAiA6ePc9cZT/QT3R+1b2rtQtDvSokDnGd8Amwcr+m&#10;abrcm8cxyAAdx2wOe57JjDasH+nE3LtGK7ADGAAn4kABLEAKkVSlx+pOuKmKSn8KrQvzBgIvoBp+&#10;vSMQrYMZPLBrxJAAa0QgkcmWYv0nLQsy0SZYsGwqkh+pifx8scflvAAfJ8Vq1qMxOmSysOr7DgAf&#10;bGRejKRO0DINtAFoYgAFzRAAFYKhE5YFuzQakrKuthyBgmFT+cp3HUABkm8aM1HSbwAHKeeHnofS&#10;VWBXNjUCtcNXi9C1w/FduXQCgGAiAAWAyErngwEc6TsAAJAWj6kxWrcNq2bJxm6ABbGKXjdG4ajf&#10;Hmd1xH6pADAMwC/WdbLyp+AbzPGpNh2SkKR2atKRsFadgVbXLx2O9EN24fsRK8mW2pI125VYw1uR&#10;Cki47yjO2pi11uK6rl4AaBzlAuEYPX0EbRiAEgagAEgKcSA8IABYFp4XQWR53VHM89z/QdD0XR9J&#10;0vTdP1HU9V1fWdXDXN9b2PZdn2na9t26Mnad+mGucE2ml3wAGccRrAAeSSuWDwLqgCCeL+weuwuA&#10;sLALyoDgEnAEgGqusLQuitwWfYAHqfaVHwfrHH2fvxNdVh/7m1ymbapmTWWkaRMABDjNQAupL+jp&#10;dxXC4N1W2RVDZqyvocH23MBT2EwAIOyCQCAHAAAvA4CgAAFwGATYKepRToFCsJbUoNHrOx3DyHiA&#10;Abo5BwwqHaOIAA3B6G9HmP8lQCwGgLLM1FgpW0XMmhEi5zhhFEMnAA9MkYCwCGnAQP8kYCR8FoHm&#10;PIeQABvDuN6Owe8KR9qrIy1hyy0UnrOWistq8YC1K7QsPcohERyjrXEfGI5TgAALAiTwCwHALAAA&#10;UA4qpJIfGrhCeg8q1Txj6Hw+IeaBQADxHSfUdY4x0HCPgaiOhfycHiV2/1y0PEnrMXmYJj5GADAK&#10;I4ywngBwFmnJCYBjxdlbsjQ0kEt7Wl0LufUSsf5gAKp9AACOCYAAZAdBWAADQEDpIVWHB9P8zIin&#10;uNcVsesiQADgHQPNiA2E0jSG+mkbI5j6nEJU8orYKgPE8ByChO4F49gQAVDoq5HDxLXRyeyZyPoP&#10;OtkHPc9Tr28lbH4PIk4+RywpH0OIeBwhvkUHkOmKo7CggAHOu0cRagAD3LJHUez4gGD3McBCagC3&#10;AndJiA4CZygJAoAyntl53gY0rAMBgBigy6sGSCjyETpZ+T9QykCQdOKcukn830AA4xzxwGWNFNoy&#10;hnjYAAMYZ7SRyjojgeJbCDUMLJmUT008SznD8AUy0fADSPgMA2ZcDy+zMAleWFEDlMwVk3kIzthE&#10;I6eT1UC5x3Fe0/z7dAP4xq4oUUSG0RAaQxBhgAHEM8hg8RuVOATFQAAHQFUzH8Wsbw9x6gAHQuN4&#10;w/HxHgLQCIBRygIv7YQO5eA3x7xVNaUwCwBScAXk4BoAZHAEIWHstkAoFQKgAAqCmDAAAJnOHTAu&#10;oo6D8jdGmxMfQ62HgXcqBwCplzRTFAMBQ6Q5V0DjHSgEcI0hoAAHoOs2r2iRkbJxL07tpzugNLOn&#10;sDNKwLAsBncAGd9wJg3BsAABAGwNV0qDT9ztfYfN6KWqwdQ7z6tAP6MwahDBfDFGCAAbI4CCPks2&#10;PoBZPx/gZZaAIBJIx+kmIrQIAACR2lIAGPkr4Ci0D5AeVUf7KzArBHlZsAY8SkAEHiS5Dg/wGk4H&#10;3kMpIDodACosPm5BXCmN/JAkI8aDC8HjKyolGUZiktlWW1xYJax8l4LoYEutGSuKsH0u81BZX+nd&#10;BkB4E4AArA5CUAAHgJV8ggApSsCACYdZXQ6VttpWxwDnIoMQaLFhljXHGbobp+R1jwY6k+OZpwDA&#10;JOycwj4JANkfBcCA506TpAiAucoySu2y18Ls/EAC5DHD0HocEdw8ZsDkHNHAa43IWjbHAb0b45Da&#10;jqHZQkeg93xGKZ65Vy0rnKyaa3LRbC53YIpbwRV90tyKrpMQjtVCh1cl3LqyYjCOGEuYc5IErJ7q&#10;sMJSCP/DyFx+rJWBGSTIBSOGoh1bI04CTTYp35HUBJgDvloKom4BSBx9AIkmBACZOAVgeYACYCyc&#10;wSAPwCnxnTO0fo0dMj9np7VD03r6el9t5B8nBG4OdTIwxojTAANKFdih0zYHePbbZyiYmAdgepZM&#10;YYvgCKQ9OFIBB/0JJkRRVJSEcNW2W2JXy1FkEYV21stbXVppDJ+Wdaq80mNi1ShZYjW5nohXY+Kw&#10;D4laGOfftdu9AEGEVbiV0xxcVQF4AqBQy4KwVGjBeCOYoNAOwYAyA2PbaWCQlc5TtzVdiyjjHdJM&#10;Yg2xnMUYsOoezTNjEnL01dGRWeqogzGulHe6XOz+Q0UzwcHAYgcmKCkDDAAPASwDH6mdeVEMjhXC&#10;0XIxxfPCG20kcQ7z80bs2AkA6UFosI6YoHsLaWxkglDGVaMosbq4y8XdQhSUXQFROtxBJMrQZOfE&#10;3sryoFb1E7ptbJ64I6gOpmBcEKegVAhgwDwES+QRgTcSA8A5p3qinq9HMmDq/NVQCwDQDwEQEwFQ&#10;FuOp/QGQHwIQIwJHQh5B6JsJJFMhqBxE2hiBtCGB2B9IUgJEto6gHskl5o0kLust5MlL/IHH9Cqi&#10;+NzF3F0B6iwNWl4M0jHClnxH3n5F0J/JXjUr/N7L/ADDuinEpABudNsjFCTillvm4iyFQJYG9NWC&#10;aDAAIgCqZgRgIoKAaAOAUgAPBvCq6PFQBJ8q7Jmj0h2h4iKBtBxmLBth2NGrWD8rNiTgGAGN8l5p&#10;/Ifq5w/kfFFGsCfgDlRiZNjDhCJAAB3rJB2B7KEh7h/HxACn9JOjACROnGxHqnLMuIwFli0P/qLh&#10;6CkB4KqNWtYi7ifgGQTAAAMAOjLtMDTkeohJnoim0uwrQEFB6iVB3j6LOBvFMh6h4kDsullFmQli&#10;zJOHsFdoeLZDwlklbCVvjAAAGgKmWgEQ9xlDAOwm+EVojFglcKAG4jIFWACB+uCACIdASAIk9AcA&#10;RDNgOgIHlqtvbQCGFNBKMtjCmRiHxNDCVBsByIUhkhrmHhvh1iKB6h+EDgKmBgZgSDlAYAQrfgWA&#10;OHEiPGWnLtnuxt1KgmCIQvSKgIQISJ6wAj0pEHxB6h2rNh6hyiKB9BsD6h8IrjhBxqEh1B4CkBvi&#10;yhwqLBxAEDAB8jxgFB8lWAHSik9smRqrAooHxQTCOALgPjpAKgWMAgKgek5gFgPmWusFWupC1lgC&#10;+kZKrKeEbsEG3oFimFvFQCymoi0GoC0SgNUNvjAkakgJmS7HYh4QKorBwjahlhpDchcBhBkIYhyF&#10;MkhxviSChG4m4FQEmoljsh/gEiPqwCPgBgNHlgHAUgQAAAagTKVguQugAAYgJCqunizK9FFOPJBI&#10;RK6yTQJwGHAlwCTh8B2j6h5IWCGhqBqgABohihjiIhuiIAEIpo+M1AFIeB6m9LMpsB2h9iTmeriQ&#10;jk6AGjssYCRh3B9CTh1JEAAB0h7mOi7APAEiqgLRkgGwWltiYh2P2IlqZgNgPHEgHF6iQALDLuZp&#10;sBoBpBmgAB2ByIYADB7DggNRWF+gSoMAJgQAQicgOIKBzB4GmBphjMKh1BwhwG+CYsaE9logJxkg&#10;KnKvXgSAAANgfghIMgbAbxqu9iVu7p8KfRBSPUXkMi8FvCToToUhqrHiChhvehlhrLxhuhzD+h2g&#10;ArNgAgMCPh+gFisSkABsUADItCQEFiKgGjACbCqh9mcTUi7B3kDgCseHLB5u5lph9AJEkEyHLCri&#10;Ki8B+B8O1G3qcupOQCKmTOrFgo0QWnpjzCvmRlUmUith9yQlTKeixkRO4m9ASAKnEgjAYAegAAeg&#10;UAaAAAbAQjRgOJkSvSNmEB2B4rNhsBvpJhlNGAABehmCIBvhzqEgBt0kJCOFRpUgFqZgJMkAAAUV&#10;MM7AVHlgWjsUSAKIdDvxuGQHYmDj1m1GRqiB3B3oUhvBxEAhvBwkAhuhwEAqjGHpHqEh3h5jgjYn&#10;xB8F2szJZ1CNtisuRRbEYNsFWPRPEvEmstwEZj0EYMCzVHLKgEGRauxTXjEGDO3kcnNqttnEmFSI&#10;lk3MaABDuonEKH/iri0AHDuxqgIiTgIAMoqgMgLiqgRgMnEgSnJAAASwvLgAFDsinHoMPFFQz0Xz&#10;pQAzXySpnvQv0iwlWB4DYj/ByJJhihpiCBqJrAAByRFjgH6CVkPkbFbtskekhlqtKFlucgBsWAAp&#10;sFfE0jCJsCSCVPtC0xkC8GyFsvNlWpDFcunxQPoJN2FOvPrumEMsxkQtBB+O5rkB/ykEQuzF0CyN&#10;BO3n5m5DHW8FtitgIgJDpARgTATIKgSDRgcgQAXLJgIjLlfFqq8lEyQuOHRuPGesxhwB3EAhhBtB&#10;lGKUMCjoUyinxWuxwjyVjqatuGSJCC3gOgHjLgcK0gAATvXkwKTI6jJuxUXtClMhgBnCEBmhtGkh&#10;vULChh8psDJCcGoiR3GlWmvnKgDFltljAGoCON+Dun+tmEiDxkREPqAIDjDlWCvH5G4uyP1NrPvF&#10;vs1ETm6oDm1m4Nx26KMv0kNlWAE1a1FsAgSgPmaAbAO3EgSgKk9AKNMMUwivsTYQ1EeR7zY4F4GY&#10;G4HYHnaHXsCYIYKYK4LHPh7h8CVB0mHAAQNCCBfhqhkrOB7j6gHANDnAGAHDTwlicOtDyJlliy3x&#10;kgFgBjTnrjwwqiYh7GnKLv2CwiVM0n2QgC7JXnqxQtKH9DAADwinq4XTEkNCYsXQnrACcn1iuNqk&#10;Xm9NBzUi0AGABCOAQAIsAgbAOXE3WHlxCSNnUYFWW15j1VOiKBriBoXFMhxLnjhCcr/AFDumpttX&#10;VFhjCmdogNxKgMzVvryVPFNB0o4LNLNh9mRKLN7GpJQxOMlRkWwOs3oY/CziRlxikB4h1PMB5rNr&#10;ACmDkzzAQKVqyKZ1BoP2VQAlkmfCZPvh4h2CKBzuYh5NZtrFWG0i/GpI6EJ3lAECcDJo/3tTtxLx&#10;qgJDsocKZxKiOEIEiHYGDV5lUi4EFICgGgAjKAFLfx2IKAWmYEwAGjnU6VjSOyPnxh7lWBzB3iVB&#10;vBzkDhphxIUhthzoqhxh2IqimLNgKgJikDoDlAfATzO3ZHlkrKZygEKFjNzwCJ+TWXcKem1PEHOl&#10;DpB1i0ZaNEc5QoUhxhnlMh3Boj8h9hpmHh9hzsNqMhyxLBouChxUmHjHpl3EZACkOADGRgFG9AEr&#10;kAE4MjvIDrYjugLAOmWgMwwCNAPCPgCOApLDAWGQiCRzky3qLGsNxkPm21vJciUjHRGiVNIjgi42&#10;+4Vmbs+oMgHqZgGTkiVr4xjIwVND2HQ42jzjGnxS9rNhpBsmhBZhgrEhszdB/ADiYl3imB7h4HxL&#10;W7Eh5uzInCzGBCMzKCZX6iQALrfh/gSHEgYgTMAgugUqVgbALKZgHIiADPbWUlAFE4D2UYK5YFBW&#10;WCyh+h6lOh0Dah3htk2hzBnBlpqhqnihtBvGhB9y9xXGoDUGdh6DDFNW2gAB1HytWm8Dui0AL3bu&#10;Kjsp5oVB7kDh14NKLlwgHkLAUAEIdAHH/qMHxB3vwhzDICZGygL1ZJjAMKVgOARGYooiRhqBzoYB&#10;xhzEAh6hzkAgGt03ZKVgOgTwxALAbAcAAB4H3gABlUKKihsk2h81lizM1ExDAAKbjAL2D0SASM4g&#10;OgjAirgAaVJgGATGYgDAImWuR65GFyQC8T1nBR/LzYPBtHihjho7eBcBkBfoVB4Deh7gLIdAAjwM&#10;ojAmNjUB0kDh/jiCMgHsiCNlxOCgB11AA5+CVsUABKMCkrcqLgKs/6ZOwkTofJqABIC1yyN81C3G&#10;uCtwllg5iiVwWlnCkqMlwDHCcwelzS0lzkaC8TUL4nri0CmCYiYDHAJAHjnAVAQQxAdAUAZAAAlg&#10;XAdgAAVAMmADwGpXoGE03nxECjghnhtFMhYhhOXBq0hHxh7FWHxFppVHLADjlDjKZyGodATgNqZg&#10;XgRGWgeAUnlgQgLDlCRMv1zSRcXK8aOKcZqnwLkD4CVB5xUxGkDh0ZbrFNgJqhyjahwWbTvh2mmR&#10;iCVYMn2VBQaNBDV2ikeC3wUlhXcDyjEEay8kZlsjzxaqbvlNuC3kGGejx1WIgGCkXGDEiW03Uy7l&#10;mQWvob22Bo/pfQliOJODvAJnxAMAQEDgLAKCOGcHlpzsAgVGbR5IOVaCqvjin2T5043uR7VJ76NC&#10;u5/SlJwLNhrhxGmQND6hqBvE0tbiKB8B8OESFiQB/EDiMiVCakLu6kbFRIdLLvagDKZknitinIUi&#10;cD6iSDaitEDkLCZIid0mruwIwFrIwpN3lADCOPjjunsIyYiy7ZsRvPwH5M1LQH3M05em89Cm9axl&#10;tH5HA28JoxqgIGWgPASGaO+oMAdx4AAAQgJF7HKRoNvlC1xK67WFBP0v0huw6AABghs3OBs3hh4h&#10;9OEB+xzTEvDFEEbCy9/XTi3EdSxCRgRAJl7P7F8uJTOjvjlADtKYDiyo3pJhkhrPJholKgABtBym&#10;hWZoqmoCRmo3kbjZinsxKo6tLxqrSjvIcDvHCI+AEHuXoXt1vjHDhikHyCVDh1uLPDhiT4gbvQnr&#10;ArQCTn0O1fQIDGenNvSIC4uJ/OegEa0jSI9AAARCABoPAAXhkTgATBIPgANg8LAAGAYFAAAAGKRe&#10;MRkAP+NRWORqLR2RSOSSWTSeUSmVSuWS2XS+YTGZTOaTWbRd/zmPzeeT2fT+gUGhSx9Pt9AB4vR4&#10;gBsOVuABeNJjgBxvJ0AADhMFgAEA0E1gD18CWOKgKOAIAxa0gIAAYBAYAAsCRO3XACRUAPx/P0AP&#10;Z9ve+vp8YHAPt+PwAXx/RUA2yx3cCAO7gayAcCAWsAO4W7IAG7zoAPh/PnQv+jvp+vvEv/ERSOP9&#10;/Rx+v3FgJ/WwDgC7h0HhkADgOC0AB4IhrM5gBgK2TSdxiQxjmxfnx11vB3ABquBsgBuu1yAByvx2&#10;30BUcEgYEAABAUBxvoRS0yLp4y1c+0AB/PrEPl54N5HcpZ2HOq58HywACAQr4CgOzC3swy67gA9g&#10;AMktgBOTCgBvascNrIyK7nyfTSHmdp4AAe6kgAfR6sABIFq+CwRN8BgIAe9T7vgnCMgCj5/ue+Ln&#10;H+th6neegAHScBygAeB1nfE56ns/C9wkArMAKAy7AQzADReAAFAcBjdAKu5+n41THy8BkwgOBUFS&#10;wigBosnLFtBHj3n8AM6JyvLYIgAqtg6BSHhECIOAAFILBCAAKgUCDGLY56OTlPbaI4/TFnyfdLH2&#10;vh8U4AB2Hk0hvnTIxuHQpZrHEeYAHVFKjnqAAIAcxATg+9oXg6CgABoEARgADoIV29T2zjCz7xxH&#10;7nWWkboxykkezskC8PeliQ2cjwAHccbrm0YptyOZZxNCaB1AAfZ2MAfoDMwc4HvSaIMAaABxAer5&#10;7QwfblLwi0436kIDtnCR9KOBbUAAB7VAACQIK+CgRgkuNGN1LSwMwBMqgABLLLiA62Mox1rn8xa9&#10;KOe0QqQeqjncejBnUdtY0kAAKAhMILAjMILgiiYKggrYJgc9OatyBoELvMblpm6LYoo2i+KK1R7s&#10;EAB5wMABtnCcIAF+ZhmAAbx0yUf4DsWfB7tUeJ0KOeZ2MGep3NIfh+ruAYFXmAQEgc9QExsfoKAn&#10;FQOuMFATg2AAtBaDrfg1RwMswiEcWajadunmVmWoofMtc9yUNYvh/nuwB7HQq54my7Z1moaaqGeZ&#10;oAHIb5u3odrrgJpgRgdR0rruc8RAAdepncfV1SmBr1gADQFTCEwIcArDMG4fbSHafEon6e0oghpg&#10;SAKiYCvicx9Sj3rSHV3x+z6CML2ACPABPXzdAZeZvnzKNuHYABznFcYB5OAAIAFphBGCcFAAAThE&#10;CKucBpExoDTGk18bI11QDeG8RseKrGGm5Aom8DQAT0gZBCCR5AQQgKLBqDRhAKgVFYAqrtbDlTpE&#10;wWw5wew90ojoHWOkAAzxrwPFiMEXAABnDiGwkcAhgB6AFI4gxB7Z0KDnHkfgfJiB+AOLgPkBpcFZ&#10;FfXOpIdSrACH9PUPsxaXi4D4AsRODxmDDF8AEp80xi08qSSAjhfY/04kVQihxCS7EJABPaXsjh+S&#10;+IqKOABTJiYyHqNofgna+x+AFLYANCYCABm5R8Rwe4/TBgGAOXACYEgKgABYCEg4SQXg9AADMD4K&#10;X/gRAwABnbd47p7MMYsbA4lzC7GPBIZg11xjhHOdceI9jWyeI292ZKNkXkTAmA8zAKVggAB+CmWI&#10;KgPKOZ0RMrxdzlH1PnDBHTm0dnzWeSlkbJGBDxHkrEco6TxjineAAcI5Bzv5ZetoeEUYLpRHwPgo&#10;495EtnP2YZc7ci8sCU4YsvdDDmp0Pi5RIRGz4mNOWkAjqPi1LUcpDEjZywB0TWk00/BGT20jMTI6&#10;OSe2kkWUgY2j9JwBnpLa3pCR6QAvfVkBUvgHwTF8AkBE3JtlHARAIrsDoDDfAdfasADDemelbAY0&#10;Ytskj1EhLSspzpHZzEfNmYsvxfB4RiHKzA7g50nDTHCdccY6kjFJNUbM1QCwDGIH+P1Ez2Dvj3Hw&#10;dcoqRjaGqLWa49LciJmLb6ANXZ603EcAIAKKIBB+pKOSiZKpR0GEWSqZsy6GaZKQjyZ4tVnT1rFS&#10;unA6VDAAl8fQnJpgAR+SDL1Io1UhD8D7rimYxLAmRmKaZQ0/CZT8UIU+XEB7egMgicUCsEUBQdgh&#10;BgAAEYE3FRZPSh9zC1YYzmJYR82Jiz9GqG4OtcYvxsjKAANodQ4C+j8MHGSN1MELUUheRktkgz3J&#10;0QpTABKCLpAUcUD8EsKASgVIGAo9BujJLQI4gBEw2nYAAG4Oa9g4B0DjZSqxpCVDMAHAOekBEyME&#10;HpAWAibgCUwgPAWvPFTesQm5Q0RZ9BFFPGkL8YMej9UTtWHq1bHMSIbAAZarFk6Ua+GAHy9U0KBU&#10;TsEoPbVgRszEJlNqvs9BuW+VSAyBF5AFDfAoAmCAhAEyFsQUMBBuzklpkivq5rN2b84ZxzlnPOmd&#10;XJp7ztnnPWe8+E3acip6WEhzDfa2NEZJ3FtyIAORwAYCzMQBTDJ4uBjSz0VLwAYzSXm6ltLebovB&#10;hjVDyHwkbHpgB8D8KO+gvhjT2oXkmhpCj6z2HtTGXcBMl9ONHpye4jhoijj4NMio0ZiUpuTcnQzG&#10;aeS1I+IYAwC4AAbAbBWAAEIEHDVTe9guciOyeZtJEOoeB4xpjegkNw7wAB0D+OuPcARiMPYwLJsa&#10;jrl6sHvqynAtg/aBjwSMiRJw758sEMGAMBJ6UF4wMoRVMZFS3EVQwexo+sENIdm9wu3BRx6Dviik&#10;SKKKEjFhPSBgEhxgHMMs85hOq0buEfPico9o+IxDuHKOspA6TrjvHck5ERpImU3NyAeqbGgHrzAc&#10;BTLgDAFPefWmiShmKLH4OWbG1lvGR536s5sxZfLYmLAUARhwCVHAgOKAAFoFlfgYAZKOx7dD1QxM&#10;OYtlpiCklHHSPE0g6x5FHHVqIAA5h4GDHAOlVm4DADzHqYOQCUQGAPMABsCxdwXAccACMCsowMgN&#10;IeBEBK85P604Slgth7LNUVq1OHbpJbuZqzZ6kAA7xzJOG0Mx2Q5hnrjHgNXmg+R1KxTyWweDGMJA&#10;UK2OboI7JPmh1gpC7dEyMFmL5SGx2zGQU3WKx5DNoPQn30wx8A5FrHkUpbcI2Zpyi47MQgUvjJ43&#10;ACLv0MrYDsSgAm6sACqYQWgfcACIDTegNfC/k+AJsNANoMW1KVA4yVaP+3QHifwHEQEwkHGvYHaH&#10;mRMWoHuHmMQHeHKbWHWbcHeNUMMUgxMYoTC68UcH4AiV2HmAwlGBGBKcMCeBizEByA4YiBO+AAmc&#10;eWgIyzwWoTko8uyz6JezaNeIyH4HoVYHwHKSUHkGwO2HSGUa8HUG2iKHSHOSUSaOuXSMG1uLuBMd&#10;yYs3QNS3Qami+KWNSMQqMLgA4AYb0BKAs2eAQAeUcHWAQPS1E1MHUKuAMSgZmomUyvEHwViHOL+y&#10;EMOkcIoY8PaAqQSukAgy4AcAcRsHuTad+bMauHIwwH2naAAAw1gBEBCBEAABchIK4A2OMG+HkKWG&#10;8G4dkG4GQKmHwHQnuAmPOUWAINy2eLuAqAwUMAuBmBmAAAsBsBsZmB2ByY0A6UMctB/B2o828I1C&#10;InGNmL4RCKOSSa0GOGivQGOGyGiAAGQHEGq3QHyRM82K2AIU0IoHMKWfqNJEmIsH2AYQaYaI2tiN&#10;0HQSMACHmkOOWH666kQAkPSH8qsROsEYOskjK+avuQwH8QwQkaOY4xiQojKc8ikrsoQNiUnISPgp&#10;gjwIuPubm+8s60wLgAGjKvcXUpSLaLuAwlEAABWBChWByBIOECGBOBqgMAsIGPOqGfWNA5sViGsG&#10;6KuGYGsvYGCGgKeHEHQOuH6PuH+mUpmy4SuTCM0LgAsAeImBQXk7IBAUcBsBOcAA+AuTCPObpIdC&#10;A2NB8MZGg3qJaNeT2NAMO/SoAAARYxshqaoHoMAgureHoViHkHmSNMCVin3MGHmMAHkHoSiQAVYO&#10;qKXMU1MP0XOkaxmkcUmNc5a1g3uX8quOkPnIyWeoxI/LTB4c2u4kKpKc4WWaS6wPgQiKwPU4WQQP&#10;aAmcc2oBWPSS+PSHoHoTDCMImNCRgAWRsBUBC2eBOA6YiRkb0AoXeQkjzIknOWuWrNHB0yEakPAH&#10;YSMG0HKRMGcG65oG2HORMHWZZM8WAAkImA4AoK+A4YmfQKWmEO2nea0mGnuxySiQ0LgMcMSH4LYU&#10;4sKH5BMYWTgsWtCAGOuroRMAiAQVYAkAdEUAgYi/gXmLGQaQwjwNeJCH6JCU0bKH8MQH0H8NUimN&#10;INQKOvgt2MU2StmH+oMyoturjRg6oMUT2uATKynMqaYAWAcXmAuBAlifehEBqA+BcAABIAoIXFox&#10;cs65W249YJSI+L0/SamG2vWAAGCG0vQG0vINDDENi0YLw2YJG3uSCIov0u+wULuIjK0AszECABNG&#10;ABGwBOgQafW22JwIsvCAAnaVYHgHrT+KUkMMALQX66WQWw5JWLgSqw6kpIeMgwW4m5QIunSNW6ma&#10;eruoOKORCNI8O8KHuViHmHsVYHeHqiin2KWHaHiOuHSHkPGguiiZOMAYINITKL5FuLhEiXmASAiX&#10;mAQAkXmAoAaYiA+AcliBIAmIGBWAuV+/qUczYq5CDWnWpWrWtWvWwzYNBWzW5W7W8JuNA6kdfAcG&#10;aG0dXSuvYHOHxHYAGMQbse9FqPW+8X2LQ9C12AQAEPTP6tWvAKMapVCROH5VsSm+YMk1a+SX2OSQ&#10;2X21qKwAILgY8w612J2HyNYRU2CHy30LzRI6sTmI2t+t+NaAyAUlGBmAygKBGUKYXOIeei1NWcuJ&#10;rGeI05s5oGeG4GowkHewwHUH+VYH0dsLaTfUmPeOio2o3aIPo3wLzLqHoQAyEHcRMHiSaXOtwN0A&#10;UNyQXP4j8tKj0pOqtYbUmkkQsLIkoLuMOMQ48yEHeVYHoHaScw8LgAuBKcUAemeQyLusGI21W5ZO&#10;sv1LYQuLuL+NUHqHWKWHg5sVaHMh0ewViSq1tEoUaXmAZbsAeAoYixWK2ksM3Ue5c6sNUMQU5A/a&#10;qbkt8oY6rb86qfQMWkkLuroK+AuAU/yAecNQacALMqGH/P5I8YIMWHiZUAAHa74HQHeNI7reKjEV&#10;cMA7qMGhqKOLNXcAUKOAeAkMGA3IDSQAolGAsAYYiksK2QYPSY2MmqoY2LgTaLuaCLuaKMw6QLuS&#10;0Qs9JSiJUhnGZfnLaJGHnbW76GynuHUG8XMHeG+ScHyHdULHSHu1gHVHkno1gG3YqVAH2IsL0u8I&#10;sjkhiSFQ3GgaYruT1gy7a/BI+OWX2v2R6jlY4TKKONZdAyika7e4ddbBE3ejMMxLGb0BwBQIeBgB&#10;EV2BImnWDZdWjUtdIkREMim1+H6ZMx1VMiiHQHgfwVCOuHcHsKXMWSMaleZLzMCMASYMAHYHK8KH&#10;ZU4HstYTxNkPSkvKqAUYiH5WJLsZoeQBIcMCKBmhEB2BAlGBkAaMwAw4bGg9Uc5OtfrW/WizWNgT&#10;pX8HwHOHNT6GpZwHWGjG8HKGcGeVBExT6yCHlX9AuMRHkMwBKAaUcw8Lu3SMQHOdCfzFSuGMQAqm&#10;QA3R6f+AoV2bsUcHk6SkRX8H6HYKuAJLyAVI8HioQGyH0SMHQyUxybioQ+UAcs6A2TeAmTUS8AkY&#10;iHmSmGzDzT7MUYQtmBAA2UMBmB4B2lkBIBLT7R8AAHAf2iEFwFqSWG+gqAkQYUW0yArI8b+IeAmB&#10;QlcAsBvGIAyCMgSAWBGUURzaPSlWlkInHfqHgHiRMG8HE0IGYG4dWF+Go0OG0HYO+HyAKMWL+MGH&#10;4i+RU8PLsAGNUH+IiS8AsYidtgqHMVYH5MQ+RGpXwI3j0voIpd+PLNSUhH6++N1bw0wIo4SaNNgI&#10;/MmNMiooRgmPw5aPiseJCPuMbgkLMopXmMnUeT6ikNIjINUH0tgY1lsAuAo2eVyIOCOBVGOBYuSY&#10;QgCLixQS9FuuGIsHnH2AAGsbAAAF0GQgkGoG/kWKSSiHzIaN07AIq6AThe+AQg0rogMA0XmByBSc&#10;ABWmyIY/8AcwQRupe3scoq1ZkoyJKvrB42YbkMQRYxxLzMWSjrnVE8NT7VGKRtcQBiYHYRMHdmzL&#10;vLtLqRC/PMmKK16oMinc/IwkaOcoiowPmRxTI+au0R0UjoThKI6aTISTpjK6hNkY+AWLYAqA2K+B&#10;CBcRsAOAWImHUHWLgSYMwP/daT+IQ8kIQA8YiBS/w2oqfE5PUAAAc+A3vTNCHLiT2oArFd+HMHYV&#10;YG2HI9hwKAAGvO8KQZaKwAMIsAzHoBUmmBIAyRs8cTCZGViwsdkG2HGdkVUXBeGPGU4MRUsWkNmM&#10;wREImU5jWAAN9KcK2N0L5ssNUqYKOBAAsK/OSliAqAeRsTQ6eTwvwI4rskRDEbONI1OMHyQyEyVU&#10;An4HtVkHsve0CNtgqt5EML2c+tnUsc+SkoZyyaY1WLiTAABWUlGBIA4IWBcA0hXSSIGA2AclGIiK&#10;/LW24JW3nGaRVDEHgHvO4HU0IGG9ia/oxYuv0ZkPqPhLiOmpdCBdUT4MWk+MwAoAOy5K2IWB8BKB&#10;k2oAmcMLQpPI7ZeX42MNcNlRCNDX9y0cxXqWIWK4k+SphLZZhoT1nGhv5yIuEalHcyTybVFVISXV&#10;OVAHiSdxFeAHkSdd8RNT9LsHsVjIGLYAWAm84/hsGLgAZrcAwASYiBIAkcUBmA2lcqecBTN1pkFk&#10;H3P3R3T3VWyJ1fp3X3f3hWoR6Pdd8VYHJAcwmvYGmHMXAHSHuRMH/uxatfcY3UUsekm094QjiRUy&#10;YYJU4t10e/YLU1gMiPaRuRupcfW1cLawWTGMxXxYg06WMT4aePyNCH8MHRGKPUsNBAFhatmAoAQy&#10;4BiAqBMukAmUMqeV3dczhs6IxwCh0GSGyGga+HgO+HeAGveiUefTuvvz0u3aTB2I+WQPuQMNIHlt&#10;mapahT7VXP8MQIkNzVyQpa24SMk4qWK+/42kAs0s6Q0M+kafreZtq9aHSfwd2ABWazOAmy4PXTuL&#10;U2LT0cvb4LKvvHSH2HiMGHiHUScwoO/rmsi++82ImAeAucBcmy4AbV8K4ASQUwW+6S2v8+UjJU55&#10;MoBq1Roym6rSot22QpWLOIvawS8LikYTCQMK2NSK+NssKNIaoL8KQHsKOmK4xLqHut01PREYONhV&#10;wpKSqI4PQI5fEIgwSY8NyMaOQ0yMuLgxCLgReNyAjvuy6ImBBLIIQA0RsAwAgPS+nOl1EJIq7oP3&#10;cu70QWe1RbRL2NC7sROjEH5OyIAAH0/wA/H/BHqAYI23e9wAwG68AA2HW+AA830/oE/Y0AoIAJBB&#10;H+AZBIQAAgBGo1JX9JJWAIVL5LI5nNZVMH+/QA/39OgA/X3IH6/JA/qDQ31BX3SYVIAEBQMAKgCg&#10;ABwQDgAHwwEAAOBOFAAMxJYBYIrAFQeCJLJabJnw/KS8Xs9AA7nq8QA63peHY83feXm7Lq83cAHY&#10;8rw+n0+akAQKAAaB6oEwaEgA+HpSW223MAHE4XWAHO5rw9HljJJKACAgHMAJjwEBgaAAICgmAH2D&#10;AiAHsDgWAAyIQ0AB0NRRxBIFwAOwiBwAHARKLX053bOra5JbZh1O53e93/B4fFIY/2+8/3zjHy8o&#10;k82u2MMwmCAHS0mkAHG5HEAHi8nkkDVtwg4AHofaggWArHhEB4HqkAiUHQfCHQieoAHIeh7JCjQN&#10;gQ34MAQqgKAW34CAMx55vMfiiAaxQAAQALWtq354gI1pvLgABzNMwx3MKfB6wqAMAuikgHRqAAJg&#10;QtQNgYrB9wGbR6okeR7IcAh9p0DgKgwAAYhgGQAA2FgWgAAYTBLCx1HQABiFaVQAHUbBqgBIyUMs&#10;AgAOVPAJggsAHhAEIAAqG4bgADomiWAAHzPAFGpI79Hpq6lIuo8qTOw6Z9n4oMgQqcBznIABkm0a&#10;AAGgcRrgAaZ0G8vJ2sEfp5ocfB7Qy06HAOBrfg6EIQAABQBqie5yMKeZ4P+dgAwyewBqIAADNaAS&#10;OJAeqkgEgyQNagsjqlbQEMeAgErU2iSAIlagKIf58KYfqCH7I6W0ikSPtaggBUfdKUwGnqOpo1lo&#10;yFfSCJakQBoIAYCtaAwDucC4IgqAAVAuEYABCCjhguCGIK2sANgfiAKsqAAKATBseocZJoHAABnG&#10;zUJpm+zp2tO2jJJPXKTgU3anrVB87MiAARgu34XBArgeBTiAQgw2YDgNPEauk67rppRrzOm8tKUs&#10;8ep0wg6SIOgh+J6n+xoLFWzqJFSdU1tR+J0ez0oueqLHkeqHHpDCLnnCp4b4AG/Icd+9HWd68HKd&#10;R2rrv0CHsoMVI1nyTwCf4BJRqus0iAKNc1qrt0omd9ury6WJ3raYKanlH3ak4CoIBIGpICoOqoD4&#10;XLAAoEgSAB0HIkh3HTPD2LUfp+qiBYEzwC4JAYAAQA23YXBC5QdBVLgQAs2eEtTgPPLYj5/fC3G3&#10;xydsKmicDQ5hxRrHCwtjodEyQA0CSqBYEDbhJ6DngqrAJgOKouI1r4SkjzHsf8bo5j9jIGsqUbI4&#10;xuGiHcOo3g+UMsJNUbQn4/SUKbKoYpBpGTdmMK4BECBXAUgdQaC8EZYAcAmS4B5kLqDsvdQGeU8o&#10;+2yJYcepsAA+SjGGHkX8bg5RvgAG8Ok/Y4x1GdHkPdFABTWNXfCTonj4CXEfJ4SpskVTqADTwAkB&#10;zzQIAbLAB4CxwwTgVBEAAEoEwOgALMBwAAEXYE4dOwFrilTuKPHsYtOA9XFDZHOysYw3BnmeHeZ0&#10;nx00hGqUo5xSzoC1thIET8ACCC1AXAYxAFYGY2g7BIC5QwEEuSPOsSKPsfHSvhXm1uPSjmApCUfH&#10;pAbqGryVPBJRrEN19k8J++JLBRG2tnKCPduQ9B7oZHgPU/47h4uKHOO+Cg3x1qhHiP1DIAQHnOAE&#10;AhbRJQDmxjqzgEQE46A4dsoYB5yl7nSljLCXMe56T1ntPefE+Z9T7n5P2f0/6AUBoFPxsLp6B0Ho&#10;RQmhVC6GUBaySAfUPkgF0HEO1NY0xwDZPwPJNY8V1LbJ0ANYCZQCp4XutqLS2B9j5KIekiyKiiE3&#10;JOShBKeGErRAGdJyzqCUGsp7TthKeGnmPOiVEA6wUyxTH9MCHRSR8D9ItEApL4SVS+Xc8WH7aAJA&#10;GQaCoCavgSARjiCACRwwHAIebQ2eklhxDrHOAAY41xmRIHgOVAgBydD+KibQ19SSXS6JPH2WNgJZ&#10;gDJIPoexFh4uFIuOwiQ9B3oomGs8BRzgDAIm8/JYKeIwGwSOARB5rjVLaAHGBByeCckEH2usAA9R&#10;3n/HeOc0MYDWgXeeooChXACNOqSdKW5KSdqUkpLWPQ/Tsj4I0PIdbhxuDhP4PAvBUiQAKgBHUDZy&#10;gHW5AAAkBhVGFrgADUIALxwClqpObiINESkj1tWQIpbZW1VYbGRptZO3yReI42qp5Ah5kEigVEeY&#10;8SqUrd2tI5zxSUD4SwZdTUP8FrtI6tpe5BACyzuATApNpSUWYLVSUx5UTHpCW0jC4NJgBUmr7h67&#10;YCTnARAc7sDoFzZgtA8ZYEbTE8x2TpSOnMNTwy8O/KpSDXCCEKlqdyLSA23kqbMTkjQ+MFH8HoRY&#10;ao4y8C4GnBQa45S6DvHyTqlhOrUOoyKpYkR2jyNSPITJ0yj3wTAi2TiKw/lnNkJyYwn5jABj+wyQ&#10;VZ8UpMgKN+kp7QCkGxmK4DAEJln7m7BMB6EoDDH2TpYUmiNih7l0HRNE+g8TCjpL8XUu4AEqH/mQ&#10;Q5AxSQEgDOcBY3QAALAOYgBoCZyjMFEGrRgAA1RsH7GuNwcYAB2uMaimW0pMLTLBNmAMBZYB+6GN&#10;5ZUAAEgPAZLCDUFJywS7WCEBgqgIAFJ4aseDIsjnTve3HWqe9Bjwj8P9a0z4AB3jPVKOkXovDRDZ&#10;GtRsvA9m0ALsvcEkiBSiAJpKoYBps0hEaHMPVFA6B7kOHUPkizUCsgMN+BXgPBtxHVj/mKYAFopr&#10;feIAsqg9LeDuAISQdaVTRDpTWsdFDb5GkEAMvdkYBzHghQ6mVgI4B8kOHhIAfg+SgvLLADEE4LHn&#10;AwBiooHIOHeDwcUL8VApTRDTGiAB5pGiuOyH8a0CQETLAOBAxQC4OFCgdCWolRaaDsy4l3PqgzYO&#10;5kgHcYgAECWVjPG6nMXw2BlgAZcq0efem8ooHmPRCoCgGPNBECMEnXHcm8HM4q15fB/l0RQUxAYA&#10;sFgE39MEj9oR+VHJSt9MvBvVzecpREgqLV1FEXuakBBUUYQdfESknRHl7MBnAY+nKeAD3jJ/g1DB&#10;dKIlBJaSU6Q/LQplJEdJcTu9XFgAiA8rj/TbsZMsx5iAHQJHKA9rVMo/CojjHMf8bA3TQjNGxXYd&#10;A60KoPxCAcrGzCwFSN/73P5PACLcIAAFADYrAIIFg5QFgD4rh5Y37F7ExADNxzKebJAj6Sjcprxr&#10;juxSDuo76qh8YohuKpyxJuZDI/qZhvQeJvQdLYYAAcIcyCgcodLT4dwukE4gRFpTQnR1hgTC46rI&#10;pzYnYjwk4f5PDIxMo7p0TM6HCPCRzNwlbJwqQAwghnQlACoD434DwFYsBGAqIcobQiwdYdAkgewe&#10;o34fR4wlJhDQJEICI2YF45IAAI4GSOIFoD4ywCJBAqphK4IoqYRsxvgpK5ZDIbYcov4ZYbYdIAAb&#10;Qcgv4dgd5DLnQlAEoDQ2YFbGpLoEo5QrQrgCC6pEzEMH5AYjgnQcwdiCgZwbZOYaIbxVIa4cA+Ad&#10;QeA0IkaSTcpsAfox4fAfItRTQrgewfzawBoBg4Z57awGQEza0A44YE0AqTL1BGrNwkyh4g4jUKLC&#10;CYMUod59Qb5VIasWAAAawcYbbYQwgqqvpyxy4nJ0xrxyp0yLivIoYk6nJmotQBAB42YBwCw3Z5YC&#10;x5wB44aN4DxiIDCNoCoBgrhro6xrCVaeoeZH4/Ad5NYbAc6I4ZQcAagAAcoeKCiWKWZAKPQmMho7&#10;hdpsQf5FYA438BY4Z6xigGwEIFYAADRjUhchieTIChah48MDsncmqViRwlh8S+qxJDJwY/4cYdqu&#10;waociCIcoe4wUXi1RZpsojQArsJX4AgtQEYCSOgHIECUkO4DZZ8NcdImp0B0CSw7CwbdUtktst0t&#10;8uEuMuSgCgsucu0u8vEvKhwoqYBsYnRuzh4dw0JYit4cC2IwwfIvAe4AIpIfjPcCKDbMBuQuCmI6&#10;sawmDnC0o1qkqzjZKncspyaman4ki0r4hBIqqcio5cCKb/wjgpIe6qAjb5kk50xeYkBLAggfSlZO&#10;gAg34EQCEgLagAAEwChXwCbaEvCS0D4cAdSuwYYawZSugzofYBZsCcY2i0w1cC5ABAa4TI4mokY1&#10;LnCxAiweAdRYqxy1oeAugnonQAwBY50rKzLEJp5Mq0Ckg1szUeanq0LDU7BbSpY3BAy1qyLeQcq2&#10;ancK7awB67S8pnsekdgosPrgQ7xSIj0zaDhAgvsjQba5yIYiRd4jSrgyYDhLgB4CZBoAwBIqI16z&#10;gf5hUNYBbZgqU1kdbL4xhAoiwxUxptDmiYIjR4q+keR4pdMeQ9YoM8wpIeSChwAdpPDoMIzEg1a0&#10;Y7K30Ia0AlE+A5wBE+57Z0yY4fgugqA1oCgBw24CABY2bgB3Zb4qJyyvZAJsx8YkAe5bEh7vAe9E&#10;Rhh5xhxiID43YGyN9Pg39FZctCBSUoCwDciVaXknlRRTFCKS05SYAdgeIxiIovAaQb4v4YobZxR9&#10;JDKZBx58RIUIAkCkzJA7glDNkJhr4nEvjNYorOYoInjPE3YuAhxYAnQCgBpPADICQ2dEsfz7QrhY&#10;I39FB5oEbVxMIChEICQtS0onSZpFB80RyyB3kbZCwdozodRYy1rihS5BAqKs4qgB7aDGQ278RLlM&#10;o26AB5oepuIAAbhmJlgaMcgXoYwZrvYcSt47EzLY7Vh5oAoBY24fqO4e4AwqICK66NwGY44HQE8s&#10;QJbSCNxoBSchkDhSq4cvQ88kdRQe4dDmIZ6RIdgZjwYdIZIYw0QcJlYcxFq4wlACJhbnwlAeRtDE&#10;5PBkgtRsYogcFbwdjiK1p1gBivoEJXTaa8rZFVZ8Qe6QABD5oC5Es/7UjnAfjFi7YBorAeyrAcod&#10;gwQdTd4d5CQy6Hw1gkgCU04ER3S6QlAdk3Q/k3YeiHx/4rgF4EJNAEQGYGhPIIYIqQIujqwUh3ga&#10;QZzrlAYB5aYB4mgCYCUfwCQFY44CwGzqQDYIlvwBoEJQLuLIEnA8TIRz6fRTQoKAxDIbAchVoXIa&#10;IYoAERA+4bYdCI4diCY3CZTFY34DIDoD5FzyofQdIv5WQugdoAQhwerPhFzL7DAn15CS0XIlFgwx&#10;4f4BotQAL26vg6QlYfi1lOYno7LlYqQBQqLY4gR8gnIoh4onQBVpKTgrh7I24DDZoy9eDwgbobQv&#10;MwVH9CdswlLcQf17zP71Z3ZhY5xpwqNFce1mYB4Bw2YC9BiOoBY3YBwAQ2YxAggbQbgvAdwdgxg9&#10;CnB5s3sLke4116bE4morY5wFwDyFYEI3YGSFoAADwCh5pp00jnDdEClRFRB7tj0umHZqiG6TCVyD&#10;a1R8hAyYhtCiInSA0MKaEjQdAwQbwcY0IbwchNYcQdERSxw/4fL2ClkaxbEyomEazEiw0/KwI1o1&#10;Mhky5gkoEnlAMk8906pRQCwqIC0LBMIEo3ZTYggcAaERwcuIw38IorAf4BQyyb42ZEoqIEYDI2YI&#10;YFjawsQsAEgDRBp5lOAgmLYogd1O4cLTZUwbowoayirvYcwv7owoh5Y50ZJBoGcTRoJ/YCtNAyAB&#10;dB5aLnDuMdiSzKZDIdGDMcIcKjQYoaQZNeSIzeQe4xJtCcYx5bKDd5wfg35t8fw2kfwAwBQ4YEYD&#10;Y4YIIFssQGAswrIC1csARzFjECyqy4AjUWR9QbyjQaQbw+AaAb5OYw4wRaFFinYkGMA6qv87gkR8&#10;V85Mp+R2A2Zko2eQorB5grgDN+AEgCSOIGIDg45pg2+G8nVRyPYd6ZwAAbYdRlYasioAAaUL5OAe&#10;ZxSnKnpyhgJqSmRqZzSwIoSYEUhRSO6Ft3QFMgoAAGQDwE4AADFM0nygju+HGoaf6g0nSebdhqg8&#10;iq4nU3QpMjZNYZwco+AcAeJNYd4foujL8xp1mM5Z8JFP44YHSdYEWh8Z53aoOojdM2sJ1ztjmuGu&#10;OuWueuihEuuuuvGvOvWu1jQoSHxKpDIw4v4cFbY0QwMxAvAeAfBFFSwulptHVAcD6mdU4lC2hbpG&#10;M+6nJGKndKamc8SnU0i0znQx6o6o0Nbla1BgNniH82IjIxhsZecawmmgLSpX4AZJYBWSSOAAAFwC&#10;4EzWABgy05MUarAb4dJUIYQa86IbweIzofgBg6UaCKad+l2fmpVCZS+lbnCC08sFlDQ/4u5FCL0l&#10;JnqzB1qk0+op6zjg5yT3K0TYwlBB+r47J1iA94Icg0IhQglhYsC7JBpEAqlFokKvNSGpSLVU68Iq&#10;q6QfESB3gbyJxHoAAe4f4pIAis5kdEoyFFAqQA5qEegjwlBaAx9GQqiKWZg6sNApNuQixdYpLVMy&#10;IlNAKHRtiIIoYoIgojQe4eQoMjgxixYogeV4Q3AfI1LQBYI1qzD4Tm7YwjTFgx5+sfLnrSQ5zowh&#10;zLgzpyoghjMfx/5BotKAIqxB0UN51AM3QhAfIgi5YoKJIhweQixX6tBoIDAywHQFZLgFQDsBlmTr&#10;jVamcIGNE0ZyelOt7JC4ejBS9RN5lALj7eQeoxiJhCqjAiQbwc5FEQzoQegxnRypzBuJHGOyicKv&#10;5rYjx0D5pSXA48mpgnZsgn4pIn/N97ImHWMg5PAFMTAEgDosAD4DQ5QCRBgmAqBFznWmg1rnT6fF&#10;QfQ/4dIeQwuwQuoegiQuwiRvwvG2pB5PABklLWBkTWI3Yyg3YC2BuShiA32RE+8XYpIdIdYwoZ4a&#10;qCIWoXoY+kQbJVo/pFDoykKz4A+DzV4f3bQfapABQDJiADgFxNAG/PAAAKoEkfwFUAN0FR6Pu6+G&#10;+vNR05Rsgeob6I4dQYAYBOAZeYgdAawaY+gdaCgdiRqKYC96q84eBtAkY1sAPKjOgAAb49gw0XfH&#10;AggB1hJipEdpA5zYxDXVopMqwkAB8NdWg+gfqqcNYCSE63puZCp82XkMrUjoi4FXpPADwA53YBTn&#10;BAsv4foxgd9w5Ju3gDxXwEoGYG0mQJIJgutcAYIVTrAc4aCRIBaCyTL2ABgmgCgDDawDAGYGenwH&#10;DqQC4HIHaTIDqOI7HQ6taW8tfQhrlrsRQZAbBUoY4bbrYZAbxUvB65wewd4iQ1hPBj45Tm4x4fuj&#10;SH6xBwBK8EBFz0YASlgnbBbsIkgffDon8PQfq6pEtFwkp8gfV7R8mZop4lHfbA5gzPPG58QAxAOi&#10;gAAFYDjyYDiU03g34dgdKCgY4ZoZAzxUA6sHa0K8Yx7sKnqYF/okAfFLgmFFaTIBIqnbItRBGAPn&#10;o14x4Bn+RJAgAKCAAfj5AYAcbpewAebvfoAfz5AgAAQABQAA4GCwAAoHCgAAYHCIAf4BA4Afb9h4&#10;KA8HDYRBAAFAaBwAGwlCoAE4cB4ADEwAAOBUTAYDAMUAVHAFLAFHf9MqFMktRptUq0kq1Kq9SrdL&#10;rVcsABp9UrVfpdjqcEfb8AD0ez3ADpdzyADfcjpADXcLiADRbraADldjtAD6fVLfz6p7/fdLfj7p&#10;74x8ofr+iD9o7+f1jyskf9jrmLsterACtNSz+etgJCETDAei4TDoLAASC+0fDztjdZjqADucz5z0&#10;xf4HgYCBwbpYIgb9AUTC4R2g0EcjGYjCc2EkfCwQmL5tYAdjyhbhdDxADacjwADVcDuADndz1lD8&#10;h4TB8nFghkYtD4JAAFQPo2DIJgaAACQSpCKsWqKvtOpbKrYfB9sOcB0HGABlGoZoAGkb5sgAcB1w&#10;yd56PY0yKqgoyjgMAqBgeBAOpIAKNnae6egUBaRhQDqchcEDshkEkAA8CraRcioBKMriytArjLHW&#10;eDCGnEC+m6awAGebpprieB1owAYDJAASKgCALLQaf0zogpixLQp7NMsAoEpiBoJpGBAHwOAgFzsB&#10;DaAoAyahI2QABuDwWgADQHpzNk3K7SNJKgdZ5PgaRysAax0G6ABsHScDfnuugCACg6jQYsymn+yy&#10;oJK0azs8p7KvuBSehQDARwCDNdBYDIRAACgGpG0ittBVSryerKo2UrtkUnSNmqwslIQbY04tSfR+&#10;saeh8oWch4rwaZ006cZ5HQAB4n0+h8n4w9WLBBgAA4BwLgAGoOhYAASgoDwAAmBKegOAsx1jaloY&#10;RhOFYXhmG4dh+IYjiWJ4piuLYvi7PtTjGOY7j2P5BkORWnVyzJKxd4H8lQAXaxp7HyfAAHWej4HC&#10;dZzrqda+G6dBwvEez2H+pKSAJU+ipAAqiAIiqi1OosFzJpky6hMszSYoqJgMAYCowAmuARMSOAFr&#10;ioH4f8JsSwp/Mafm1ogzTPQjuCUrYBAAzGCYCgYADqg4AAaA6FafAYjdiqVZ+JWkzLNsuh8RnIAB&#10;gm0Za6ngcyCAWo4AgKg8yoPM6lSep6xKpV9ipJVs2TKo58nquB3nSwh6Ha9B7Hi+lWMsA0/I4BMx&#10;gHBW7qIAuuOfzul6pJlTKOoyDgNu4AASAkxnyebhHWcnLn4yYEgtA4GAl74HT4A6J9zuKm6G0GNL&#10;PZVSor8qYn4ebDnkcj4Hidz2HdUamgUQdfq9gGgQJq15pxE0zAAAMc96IAwEwKa2RQqo+x/FsHqP&#10;tmJkjDj6H2cJuhJDOttLYSkxpKiHmMMsPse5Dx7m6AAPgehlnWpxTXApgbvWuAHAW1xra8iHgNAO&#10;TEDADiPgXASgADBzAAHkLoM4ciWR3vVAABEB5PQHALb2AwA5JyMknAM9NBCSyQFVNIqwio8R5GHG&#10;+OY9A5R1mHHUO8iYC1BkyA8BoAAKUggABWCMi6BWvgDKe0tphIWupjASR2MJE3EMIkayQsCxSVQy&#10;W0YEdp9BpDhPgNdcAABtjkXYPoywFgHu/IPEserMR2vWLjGkAA9pRRhlO0NWL7CxMmVUZYyybyCF&#10;MAE4x84AB+nCbWXAAo/zDv/IeCUDZPQhAzWACoEQGAAAVioAABZLCmgBImZVly6zfj1MI/ddA5h4&#10;G+HLOcto9yFvnJaRMmBtAIK2mqA1AAFQHoAAoBAj4DwEt7RdDlgj0QCkxaLIxFScmWD5MONscDkB&#10;fjHGehoaA2AADWG2N83471SQRAIAdvYAgGEDbubQ5xEwCAXOyBIFKwAagrBAAALYKzlAwAqTWQTo&#10;yqoQLDJBg9P2RsMWsWNzRly2TDOEPEa41QADoFsLUAA5hnOUHIOMcoAHaHoPoUdzhBwLAIJOmcio&#10;7R9mNeWbVOphU2jgHqPRURwh8srAa0c2DewKAHgeAhpJHCqgFZXMKXRqR3j6LYN91sLyxxaJOA94&#10;kU4ImVKeOhb1WB8VJgwggqoGYggAAZGIthlh6ruAAOofJwgGAKQOCwDi/gSg0BqAADwSgnRLQqAA&#10;YorRUmBGiM4AACB7Dzt7Qx6JmJqggpiCMHwQVFg4BwAACAL1FAIAsvZakj2Gvsm3GQqziitypLgO&#10;kd6VBwjXAALoaQxUtDcGoQgc9V1un0pEbQAjQiID0Zi9uEd8ySNtIxBckC7UIlPH5AswoDUxj6i0&#10;giOhKACkVAIPksdhCUGGQRfwkrTIvkUAcwVFQ+R7nCJi1wCzAQAAuA4CUAARQYA8UWA47I6x1JgG&#10;sNlLIwRkDCLqOZDI/myD9d8UsBiB01vOLem0yw+AFEVAdNcDwGDlAdAnNQDYDicmmKOecdgAB3wt&#10;hePxmI9bS5ayKPUxRl3fj+QOAof5GwEAEAy9EBDfjnk9cYRRNjRSj03TGCMC7ewVgdIGDQEqAAQZ&#10;9KDIkjjyFV3aWY4e7dRCoFOkirFWDBkHFX0lUCnzpyusbM+ZaSYAHXSqHlcAbQ52fDFG6NCqI7cs&#10;zHgfX7EI+3qD0IeOseNbh4D0PoPUepC3XVwuEWsh7cCoj+aGky7UCVplGdGAYywEAKpjA4CkmoDw&#10;LkXaK1weQ6mYjgGgmAdw5y4Gfc6AcmoAgIN+ACAo7I/wDIHiwRcDwEyTguA+QMIQKl7T4TGO0d5C&#10;xuDmPgM4ba6BxjquAy8xsVyTgoA4QME4HUAAnA+TkDdNwAAPwWwORibHQaTUm+yhQ7x5l0HEOlDI&#10;1hwjbAAMwbKXRwDpL4PMe1bkJPRAMTEDYE2/AxBEDAkAAycjZHGYeNhT5RETA8BYkYQgYt+BaCAk&#10;ZPyYp1lOsxVa0ilxxSoN+iw0Bu1MGgN5LuuMstFJOqXrOkE2lkY2VjC70QGkXAgBkj4BwGm0H40M&#10;lrXAHAEIuCYCZygdgg6EB4CE1AAtTfToxjE5kwDLHAl0a6nAADeOAQyw6pSiJsLTLxNKkOQwSdQY&#10;txhmyHgYAYR8F4HATR5VyAAEgFl/AQAWTU0l1lj1BUldzTqkHS8j02VWhRazGjsdsiId7lxwDxZw&#10;OMeBeH+XAJUWzT/WtQGpAy+AAAMAMAp9oBVGZNCNxagfpbSPvv2ft/d+/+H8f5fzY11z+f9/8f5/&#10;0wj4HWv1FmCph2H8j2hxFNBxBuKLhzOXJLj0CTIEMMkxGuHpmnHOgBpCnPwLJZIwklGhmqilmpms&#10;IICJu/reqPiMIxOQjGsjm0pRDGoSG3oTjUrICCGVr5o5gBExgRAIDlFEFFAPAHpqHPJttmGKP7Kd&#10;Hzh+nti6h1HIBhBtBmC6h5mcB/AFCnGtCQFTFJjTPei0llKdCvGhnWi4B3B0MsnZj0B8B5D6CICn&#10;m9KDKwCKK9mxqUEXCmmnklijw8H0ijkEo5oHIpgEEDgJkdjCpUkRBvqNB4H+gBK5iMJ5iggJCeud&#10;iTh/mVmNvGtMn2lZCuQLHnACCYgBB7jLB9PlF0n9EvMssBiljZCcqRm9w+iKQMkUpFiLJDGtGuAC&#10;puCCRKpXoOpXiCjCxfQXxKjLD7CHltDDoTL9lZmzCSDIL9ijwknRvGiOHyiOK9IbJGFSw2DVwTAL&#10;AGDsgPgGiNgSAHF/B7R0AABkBvNWBxlwilgDquHOCMLGmkmuGtCiIGMGklRqFUAAB7h7jGh0h2Lg&#10;ByrSCEByRRh9DaAIgGJqAPgNEAAVgSG9gOALCDgGAEDGgEMCIviTgGgEK7AFjskYjaKus7EVGEpH&#10;nRQ2DHDOnbjGh0B3j6Bthyi6BnhvDCGbNeh8CHgJHeOporChjfh5i4BxB1iFhrFzGZH6QhutCHv1&#10;yUiKtkHSxeJeC2CvNjG4GzpiB9CFsNinuKCTgYvagAAggbPYgTgQCNgGgEqwnSL7C4B2h6D0Bzh3&#10;l0ByB2i8BxB2HLh1h5j2SAjDwLMlFAFgqRifIiCfAHjsqbjskDCRyGiagDTKFItHJIllB1h2B3kP&#10;BsKNBlhoryBhzQC6hwnLh7pKvGsQzEAAgECLk1oeAKEAAEgSF/AaD9gAAvAYgQgAAZgMiBgDixyU&#10;ruQvP1vITjP9rtv1DMh9DhQ0j0B4hotWBzBZhYAAByBnqJhwh3j4H+DhB+ipnpKvSONFrRsKHNiJ&#10;gMgHPdAFIHh0kFB2h8GYh3h2O0zmgAAMgDCTtpiYgIAEoHgGHgCMD7QYC2wkqsIOCEMPLaCHiDin&#10;q5iDgLgDiLmtCDtbCnh4RfB0h7j6DNSfKCpsQMtnR/wlLJC4AFp/kAgOEZgSgZgaAAAQAlAn0DC2&#10;BkhXhVj4hoEOgCB5j0ACswgCnGPbFgATggAiLlgbrnAXFFADgLicwvvILrGOv+iqKFD7C2OZqrhi&#10;hsreBmhtkuhpBvLyBxh2l0B5B+mYoODDgAsACVPegB0CADB6KzIKCuB+yhh8jvJhAGExjiusnNB8&#10;tQDwCKVBm3phGpiTGuAEogIFQ5SqAMAFEAN+TeAXAOgTl7gSF9ABSoBoBqtWBn1PAABmhphoj40y&#10;iIR4phAHm9h+gJJqClx7h3j2U2CFh9ADCHgHsmAPgPkAgPsUAbgOgVAAIgCLhzB3jfB0lLGfj2SZ&#10;j0B2B8D0OAj6B3B7IMh8CDgDh9iBgEgAo8UUASGuiNh/pDCniKwkiHkkl/0+G+NDAZlCo8l6FFgJ&#10;jY1GCWMHQMqitLyqiyRMzitMnGE0FmwMrs0oNNGIO4izDwDDpVj2Bth1FQhjhwtWD5q3PWF7DWiR&#10;gFU7iUB7DLQBD6B3tcgAB4NS2Rh5tdNeC21qpXh7C2KGWXDJm2pd2ADUjNw2mClbCDgJAOCTgNgT&#10;mBAFiJh7B3jLB3BxiFwFD2B6B2NymNgDG9gCgGs3gAvWiSN3IFTXVhsCAQgKoHgbgSCBz/Cji5Fv&#10;h1D0BupzGWDwp9jaASAMiegYASiNuJjsgNALiBihCYmFv7FoCj01JULgELnIOYBpD2uWgADzGfGX&#10;i4LTvBgOldAhgXgdiggEF7BtBxK3BrByLgXNLgGvCYgaATDlAXgRCPgVAPCagMAJIHmBw8tlWanG&#10;U3Koh2EwBoBuKLUwkQhqhwkQyCD0NtiQVxjPCtE4pfkmoaqxClzKvcu7ANCBxAkxjMDDmlijwqiT&#10;gSvCgAAegQuhAQufOhoEQs0pW9jUhxPmrbBuqJhqhzhvD4h5sszUGYu2QsThk2i0E3HNFHkVRiRN&#10;jQMpiNgbAPF9AUlfl51XVhgEjaPdmEvepI3xnEllmM19jQWbJXz7kbj2J0jfBth2i+BzX3jfopF2&#10;jDoEpBClDTJhQZUDmAFbgLzePCLj3vz/EDzk4a4bYb4cYc4dNOrsYd4fYf4gGH0qTMGSLsCxhyB1&#10;i8BkhsKJylQETtr3B9C4ABxsGCHisMnjOhklGjngHjiDmlnOmpwPHVmoGmmxQRoIs2ovUBQPDNsj&#10;pkGWFtjCh+jD0PGSWZCCRml4CMB+iDwfpqAclEgAD+DlHfCTxOzj2DljPjGVkKjGhvESAAQnQoBw&#10;B5l0LOHOsMvSrtW+W+IyCymhoYS5BzjfWlj2B8h6WmjLIdIHxPxQQ6wcQJEFQ9PTQsiSGhgHACiL&#10;vWCPt8pqARgKKYlvC4BmBr1SpNKrh7ABmYgBMFgIgLkAAEK0mVQY4GlIF5PR1ympnOExgCB9HmB6&#10;jLCGi6I3GcZvi2DkjsgFuOCOLGklypCOQsgEwcEwkxoFkx4KrQmY2WmYqy5+wlGVCniUxj45CVDG&#10;4UoJHmKPR9UBJuYt4TnmCmITiUGzkERdUAiYgQAHI8AagNVhACB+CDhorxvM4OjAh7Ms5wi4FTR+&#10;ElCpoEuQ5NjEHGDHoWNbWRh2jLB5B4iYh8B7CRz9CagLgMiYgJgJingJAIK3LTiHmBsRTFAUgLFg&#10;OIpqDvKAGvORDPizFHvhlqIOCHw1DDhvB0rgBmBtj4BspOhwpV6LClgRohiZCeAAAW3vYEGuB2h5&#10;C4OWD2BfBpF0GeK3JRJdGVFVysCmCjMOUHGplWlVk0jUvsvVEIoTrRCIj6ANAIiTgdAUpqAaAUM3&#10;gXgTG/ANONCiiKw1LgBvB1Gdhzi+Bth0qNB0kpoXsKAFUQANgIF7Oel7ANAJl7AJgHEAJsjaI6CY&#10;q9CTs25ZXw3938NGlXV9KFjG1ZD6BqBtX2hchhBjEtBqOXBxI3NRMygE7gEETDVxkxgBAI3ngPqa&#10;zcAugb1LgZgOEACL1YZPFpnQ4I78YgmytfNRB0F0B3hnkOqnBZiEBqEuhuh5rgB4MJEziDq5iKgM&#10;QrvshzRDPBIH63s3gHgOkZh8gPzeB1p2FPUdR/hzHLgIDOgKqBgNgGCerGZ7YVCHtbDDoYiHh5lW&#10;h5CUl04pY8iHmwClnpGuI6IH1ArIq2sui2AFmp55kWwwmV0THogEiLgV0VvaAaUX0YrZ2WiHhnBX&#10;hWKmhokOgBh4kUB7mY04DLAIgNG/ARAb3JgNgcAcpqgcgbHogODlWCZEtObnWDYGKfV8tHmUZxcQ&#10;h1B4D4BrBxOXBghqnKBoBwEshunsDfkTiQL+aKJhUCGWC2ADLQiKNjMGiCVGB9V5iCShkyk4xm02&#10;Cn5lwVMwjNFZ9PiTExodExgJcWAAAOgHCNgX1LAAAhgVLmtAF7C3CFhtBukQheBjBgKLhtqLWQj4&#10;B7RfDiijh9gJkAFF1LiKCTgBB0mcABB4jCAAn+2niJgHgNs3gYgVAXgAArAcAj0VFdDEGWMKB4ub&#10;i4rwkRB2KrhsBzKNaRjAByh3D4IO1sM1iggDPxS3F/CQiRlTRKbCFYwPChExgMigASPWPvgQCe3R&#10;CagOFhON7ars2+zlFizirsRLKy5rzKvG0Hb7c9Tkc9vflVClHb3Ah0qrhtB1KNBpB1jAHgCKgYAN&#10;l9AQN11hgCRXox2/i3jDtcwxh4LgB1B3D0Qy+pB2D2B1naDxB4D2WToPU65qYUm6gICKvyIHjZIH&#10;gJANCLltinhzhuC6B1hwj6FwoMh5qzHSJuKDN0CmgFiPjkI8KPjaJBCHodjLKbw+JhCGMyRNS2mu&#10;APAL24eLPaAODsgMAKCaoCIHiWIeGn+Xvf78iu0rUDi5j2BwB1GcBrBvKLBjBrBkrRh4MsgFHxo8&#10;gQMUAkAYge4DEZh5ccFPXzAABfhoGfBw1nkEN45B7eSzAWs3gVgPiejupECWk29p8cubNvhzDfYl&#10;3dBvlQhvh0GcB4Nf6LdtL6VDY3CIAAvsConipDCQoHmAz+gLmufYiHxPj6GkjLG7GuARAJPDCACA&#10;YAARhMOgAFAYEAACAICACIRGJROKRUAP+MAB+v5+gBvO1xgBgtplgBruhvgB4Pd6AB8vt9gABTMA&#10;AEAxJ/xR/zeaxCbTecxCMP6hT6eh8IhoADwRDEACgMCIABUHhGEQqLVmsxmd0GezytT2w2OyWOvR&#10;KwVucxuiPt+PwAOl6u4ANl1uEAOB4OUAOd5uoAPF8y1+P+iUSbgQAgMAAObAB/Tx/RwAPt+voAA4&#10;CgwACAIhsACYKh8ACwLiQABYGVay2aK2nW7HZbPabXbbfcbndbveb3fb/ZRiM8DicXjcfkcnlRfX&#10;xWz8yc2+4PV8PiPOa8MJpyVtOdvSp8PMAXC4AMEAYAAUDgWZAX2AMCYwAw2GAMBRAC4wB/D0/uZJ&#10;oxz7pmm7FwEATGPyh4DgIh4EAEA4AANBjGgE9iOo6fJ+pifJ/Hylx+Mwja4OEi7IsgoiZRMA5/vY&#10;DgHgsAAaA2FLOqSq6Fvih7YNm4aipsrygJ6jiOn0fLMG8daQmEbZmryeZ0JqBqHgEAzGIvAiJuei&#10;ycthIKawIx58HoeoAHYcrAHqdp4Mqep7sg5gDAUBaGPOmQDvRCqHv2xkDvu/abgM9yEAOBLUgYCT&#10;OggDEag4AAQgnRp5zGABjmqkqTm6AB1H0d7IAS+4KAyCgAASBdCo4xB/Jyncun++6JMijoAgExLF&#10;wifz2AQfSHnseCWnEc5yAAe5/w8BgM0QBQHTmAsqwoxjIvuAtZgABABvYA4AvQBLzOYiB7H46x73&#10;Clx9w8tyYn6fi2o28d1IuwyIpzKsFKwBFmpkAz71tN6c1Uoh/n7fzJsreLDUBEwPgcpQeIEAAJAK&#10;BoAHKdZzgAbskgAah2O+c56HYAB8H+mLJxQiNXoi2GTMciD7Pufx9pyfR6o6eZ3oedZ0zmfB9AVC&#10;IF58BYHpyCYKpaB4Gw8A8IAADYIgmAAXgwFAABICqDg0B4LgABoD58oqcJ2ibH3lsqNpzIycnaeU&#10;PHEdSWmuch4gAZxvLoc54HsxoApyDgJZ8GYSagFQPggAARAxwwFAOxh4nqzBrHDTpdmccwAGib51&#10;00d7xHqeyWsND19vbQr4UK9KF1mxjhxIjCOsN193gFmAAWymITg3iQkBoEAABiEwM6aDFEATxgAH&#10;nz4AHGdvLGqcJto8dRxLieOQLcuAGgQzgNgeCoABKDDSA8CtGgxorMgYByGQmmb5ZTLKdKAoNV7K&#10;ikwNheIAHEcp0gAYgyxngAGSNEaoABoDTUyOhtZEADpzdQTUApCwBAOcMAcDKMAYArBCAALQPgVo&#10;xA+94BpjwDNkS0TWE6O1vNjOWcQnI+x5DyAAPIcReB3jMGYAAdAuRbAAHINcawABuD4Q8PAmBMok&#10;APAKQ8DoCYJHxAAOYfhHQCAHIWCECTUFIGgAKCQE6mh7t6GeMoYwAB3Q1dqPozAFACHoBCA19QEQ&#10;DIQAGigfA/CYjtXIPdVRGiHMhXaPAfTemeOvXiAqJYAAJqlZOAAdp1VhxHJuR09BN1uGMH0P0jo6&#10;R8t6AWAwzgKwOmkBGDMGYAAOBFCQsONTlxXisAAOsag00IxEMbHgyC7QGgRRgBwFIKgAAaBqDUAA&#10;GQhBBAAAsEJpEvvvR6ymFUKTbzSS2VlkpGmBPKHYlAZY2xpAAGeOCAo1BxPQHEOlYQ7x5NzHpO08&#10;bPCID3JiAQfBHTHFAASQ8fgD0ID8AknMfi3CIGUQ+TIe09pMkyfygBpZF5EoVPuBcCDUAXAbBMAA&#10;GoIQWAAB0CUgZ6DGDSG0NQAAyhpQBGMMyMo4hzEhImfkxoDU8AWNAAkEJAzInsH0N56A+B1LCJUy&#10;A+BOQBAYAeACDJAwtBBCcUsFJTgNgQRgAiNqw5IDrHgp0b86G6DbloLoaAwiTDjJSO8e5mI6tQAk&#10;AiYACgEFSTiotKkDjoFBXWlwx4CV9TFAiQsFYHn1AoA0+oEoGnDAYAioUBxCZkgHWkfRAZZUgUDY&#10;JJouA+53D6HaXQmZ9wEgWRgARORRpmm8snaQio7B4qdGuON6A2R1DgI8PNYQD5QAAB8CQGz3wLO9&#10;AeAZZh/CilvI6PaeA8R5nWtVDIdY7W5jqHYmuBVzx2qdHgPElo8jqPHHym4eo+0yAGAaTkCgIWfA&#10;OAqQsBMiAAD1HeZgcA0h2yxHGS0eo8V00JWof9HUVTGgJKsAIB5SltJzYCqkuBNjMWOIgvcxiyDO&#10;ApA8qODSMAXAjUWBsC1R4nUgihah+z8MQwrIs3w5pOgAD6iO5wlo2RyKZGGNCMrmXpj7Ie4cDZpA&#10;jgyB8AAE4F3ekPIeOQdMMhiDStk5gujGC4AJvWAAGwJ1FgsA+ogDoF2fPZIfiouA9LjAAHe45/Q5&#10;3NZILwOAc5gB1jxhkPcfJcCIJTiQRhlFA8TE7ZRh4hYAwDKFAQA4+4DwKEdAYA86wCgGHiaXWghg&#10;AAPgPUWDUDwLTQgVA8w8BLhqqHoN6Rsjs8kPDcLuSIbJJRtjqLwPRIplZNH/SwTg5qWGxNlRI2Qh&#10;pDyCkHB+CQGmPgLQbAfJ9CKgjdFcW8Y+FWI4WnOxORMtiHyYj2k7mAljEx4v9GwO22Q5drmBH0eI&#10;fTtGXX8IZH8n7ZjKIZJiAwAihQMgLVGaLS4MwOTAAyA1GGySyFefnNB9+y+AcB4FwPgnBeDG1OFC&#10;fg/C+GcN4dC0nLyEyZkSgNUcA2X/DUhyOJ5hkMb58P0AhCB6j2J5JrFA+B9z4nyigYtBB/j7H6Vo&#10;l9fbLE97lIeoE9in+RoTAKlQjSb56oejuh6eR1opmYAERkAg/zGAEH8Q9bhCwGJxaaBBrYKwLgjm&#10;KA17x66QE0mjs1b2s2wHDLSTcjkL8VEeHYsIYQ3EmjgSeTUBZ9x/n0Il0vf7YIWYgJ6UFHY9x5pk&#10;TMmgdzcx9j2Tc6O0SOORL5krFBV2cUJz5PQBM1ZnQJvBA8BIpQIAJPBAqAxqD2WfDqHffMZY1oAj&#10;VHKNwvI9mLD7RWAAC4GkYSfZ8ZN+dk+l94LRnYjpaFqIrPYA0fqhR73af0OUkNBzrALw2qTYJ6Vn&#10;IHSsT3cbjFt9AW46dsQ9x+9GH6dZniHsVGYOlLkw82U+vrQaAY9EiHSxQH87M8bATKu0MmkMsoso&#10;X8XaH+MKAAA6Aca2B0A+Bc0cAaa2wOiiHiMAGcHGGuAAG27eTKHsU6oOrQ2QbILMJ4PshQVWH8Lg&#10;HwHiJyHcHQPYHmHgZ8XGYkisIeUUJiKqTcAUAUb0Autse+AoNIBO1+18KkAoAWcM2SR27QxMKKuM&#10;LgHOHe1CHIPEGUG2U6G8HQPEHcy8mS7uAABaA8qOBUA4cMBNDIAAsQTmAYWsQoJuimKIHGbegEGw&#10;MA9aemGaGuY6HQYsZGTIs6ToYkAEwAIY3gXyZ8zpBKXg/eLgzeMwAaAKb6AgIeBkBEagCKBqKkBQ&#10;hCIQr0hm8IAAG0xeLqHIO+GqHIegHmHuTIAeASYksQa2BGAuIOA6AoUWAoAcagWWM4cWRwQm3Oma&#10;30K0MMLW1a98oUJ45m5SS+S8hmUmHMHMMAgIegF6GMGcAAGqG6emHaHo/U7yMae0PSAaqOAEAkcM&#10;BeBSg2C0CGBeowBGeDEkMYX0LA1efq7+4emm1ghQZCHiTWHiG6UyHeGahyHWF4FyYmGyG0YulaHe&#10;LcIgXeAgAQIWBIAgUQAQAeqOHYAWYkJqPuAkHwTct+PQ3gRgHcu6cuG4Gwh0HYc0ZGI6AmP8BK2E&#10;iUIeH2YIveJiHCHsTIHkQ0fWPYQKJq+KfwdqP9Ee7CPuQ4bQXa3USEmSPm1YLgHSHwb0AajgaiBG&#10;oupuKcAsB4B4AAHo2qGoFcFaMCG4egAaASM4WaPQ3CJyaWZ8ApIo9wBdHYA6CcCWMyBMNQXgOYfu&#10;xQxG4UfgS6No34LUKEKCrOQ8HcHkTWHCHWWEGqHE9kGgG8iCGQGwgCHGHMWEswTcAAHsrRAMPmMY&#10;H6n4MqAcaYAeIWH4eMPGwSHsJieOwWRQa8IWa8Z9IgYk/yJuHkvA9wAgVGB4BOlOBKNGAA6qTmHa&#10;HWc0GUGmhyGyG64wm2YsUkhk/yPwAYUKAUAkKsAoA664A8BMBvNcIgG4GgJKek9khmZAYEQ8H6ey&#10;cOBGBKAACGB2CEAACABat2oyg+AyAeagSHK+jCkcqyAAGYGugCFYF4FmAAGaG0gLG2MwIwqOAgAZ&#10;PnB0d6M2NAAIAQNYAIPYzwXg9+bKr0PuAgvYcSQgBCAsYkBGA0YkdwcMA2AoZ880QUpg8AK3Iclw&#10;HvQGHqHKcsHkGsgKPgPYAsBiBlOOA0KU6dL8OM30HUHgvmGiHBAuG4HYtkHGHsZAAmKqAACEBJPG&#10;BLCAVIXw5i1oj62eMsI6Z4Q27aiI0+lsHqc8jMHkPEHOs3Akc1Cmf6HwAJByAoQgPWZeHsJuHeHO&#10;TcG+GqvmHYHOhlI+XSXebIVmX2oYYkAGAWe8QiM4JuZeIyX+KmAcUKcIVGBaBEa2BiBKNAA+Ayag&#10;Aga6VIPWMbBJF+mo79VsJ4LO8FVwbAmuXWI6HIHYf6GmG4pIGwHKUyG4HcJCAigpPoBeB6AAlFPn&#10;NyxSoSHGHSU6GmHAMAGIGoYsHOHcMwAWAWfUeGqOBEAyfVE6MCHibmHcHghks2bmuibmHaHmbmc8&#10;kIlwbOKEX2ACPYH8W6QOkqQqIg6AVmQgVmPYJkMYAQAULgKqb0AcAkJaAcAeTIUIRCIyAxEKBgA0&#10;RpTGfEUUMya82UNo/WJUHsPEG0tiAAGGG2hyG9A0kyKIYErxU6J47USybEMQxAK8KIMcMYQWPYas&#10;NICCBMt2BMt6UGRwP8mrZPHybBBC2YLLGCOSS1MSlivcL6HkMAHEHgYsHMHkc0HQLnK+8WMgmeQo&#10;QFVo74hVTUYIscQgAkAOM5TG0uByA+IGA60hGWLFMIfjRzHvcJcLcNcPcQtMRJcTcZcbcc4HCWIg&#10;qwvmGs4vJOgLQcm+HSHmLoyc5GeKTojoTuPaT05RVo5/YaP0P85XVmT4WosiJkJu5uP25zQ+drds&#10;hK5KWoRIMssvBPbUVkKCQcMYASACIWAUAGQgAWz6a5bsKm82RceCAiWU3KPk5m7HajL/Hq+GVQMq&#10;7bZmWEGGG+SaHCHkf6H/eKIuMUhRMHVs7IK0HsHkJaJAf6HozCneMwR+PSycToTwUFQ+yEkTDWTm&#10;9KKsqiUWBEAsUab8UWAwAaVGAZZMma9UzKG0iCGmHG4wGuHaJSHuAIJiAyA6eDXKwNbWW8+CSuIo&#10;MiZMXkXm6AqOM4H2uSYmHKL4u+TcAJIgQjPgARE6PgxvBGQOPTYMU/JEtEK+WGMukiQ9NATcxVPc&#10;1a2eQE5wWrdGr0IWPOgliEI2JiH0ZHiSOsk0kMfkYGVWXXNcLgAyAYe8BwA4g+IKNAAgAOfUHgHq&#10;hkGYHFAuGuHSO+HAHecsHiZmIYX4ZYR8LPHmSuTArwsuHsKIHoHaPuHkHaPQqyM4I6IWAaAkMYAW&#10;AkMwgoPFS6JuRcVGBAAmKUBQAsKlReRgITixdsRzdi7wIyH0imeOltWyOsG2HMTIGyvqAAGsHEhk&#10;HkzcMyAUPucQZ8BqBM3iqimCb+IQXve2Imc4OsG624bociAAGAgGLqG6tkhiLo/beSTmAGAUcMAG&#10;3wMbjnYaUKVmxuJ6YELaH4Q9gdEmBAqOBsBMa2BxDAmLCMlYOtMcWEGcGyloG2HOJTXuTW5EIWBO&#10;Ay65RclIAs0uAtLkrcUKQZne76LDGGmwKISKMwHyHqQ8MGOtpKJqZjKI53OyVIAuTmAIAWaY5njE&#10;WGHuOsG+HCcsGIGYGjQaGo9kGsG8L4HUHmQ9U2JkkYALB0NKBO0uCsCKlPnyNBCMvUkSKNKHezcP&#10;pojVpClsHzq/daa5B8H9J0JUG49lIChyHcF4F2L7LMAAHC7aHYH3pCRAAAr6UKBSAtHeAsUWHqAq&#10;a2LeMQpadrQGsWUKHckgGqHScsL8hlpoAkQmBOkYjkQgHxBIHYXaHAXMMDrsAEXa6WJyAKRNtCS/&#10;tEJokQPYSqT4iQMLKUJiRIgkxTlrXETdKqqOBaBA64A6BMi+AWBamBJ0JaG+F6F4xSHeTWAuBCNQ&#10;AOAefUu+LgH8lsATmIAoBKNQBCCqCmAAAgBUg/ditKtRau79GFcBcGNdvI2bVzMOJzjqhkHCHUL4&#10;GdWKAAcoGIcuG3AuHWHQcsHuV8PSRQAEqoZCkWIhVEMg6rVnDcjuJlmIH81UVIP4NWcNWaKsAqAW&#10;KsmubkMAAZqWBkBG0pCMKs8Ib0HMHOL4GpQeljsYMhNAlyJiH4VeAaAmKsA4A+Kluuo2BaBQt2jC&#10;OsGIGHuMG4GypIHpAmxSH2TcHweMAwA8UaBsBlPGCABgByAACUBcB2t4UaW8uQhkHAHMemGSGmSa&#10;FqGBIMG2HEemv+J8KsYEagIYe9nKRgAGASUQPMM5YJZ4LWYIOG+FDWIeKoPQBAAuM4BQA6cNVOe2&#10;AkUKApPgVMQapgPtScIijw2iHqPEHlH+liGKjLlgA6CGCHu4BE643LYOZQLBMDcH1TvMLiHeZAGf&#10;UUYuHYemHMHyLoArOBPot0arTIcYSmJpvLahL4MqlxLAb0HXBeLzWEeUHgSgHKL+JcxSABIuZ8AR&#10;eMIgHpkiHQMwrIU6HWHUnZToc8Tdps/QlaimzhYNEEKsirI2vEIvYMYEJuA0AkYkBoBQeCBuBSNA&#10;ByBU0uA2AqYlBDavfdMK2U7Gfo+HVzGCJ4c4bnmsLwGoHDJSGUG/p7LXPxywNKA+apXUagcYPYOo&#10;OtqELoGIGmLwGqG+U6HEHcdfKeAuAmfUWceOUkhnTsJV5uuMTcintg/5F+MeI7X+v6gkz4MbF8Wv&#10;dTVmqIjqQiATEcAfYmAaTcfSQ8irxgMp0WqOBOArEyAqg2NENJRofVHsNiKDpGTcHQHkZAGwHMUy&#10;GOG9p6HH2a6D4VBAJyAHU+IjZ91USuKI5+MYISZ9CEd6CEBOt3aMPSfY7Far7I4QNpvGN2VVGJTZ&#10;rszcOsHcV7AkMAHJa82sMAHZv9M+/KI0XiIaT4QAJpdhZ1CZU+bFJrtOMY3YUKBMIMKWBDSSBAAg&#10;wJBB8hVvvVcf+B+D+F+G4AICgD/gT/AEFg0HhEJhULhkNh0PiERiUTikVi0XjEZjUVgkHgQBADjd&#10;TmADGajKADQbjTADbczgADzfDzAAIBQKAAHBIIAAFBAHAADA4GgoGAlBAgDoIDAVIpVJpQBAdKAd&#10;JAACrAAAgCpQCAMgoMgrlNplHAtTnoEo4Df9Nf9gf79jtyAAGAVEBgFBIABs2AATAwOAAQBAMAAO&#10;A4LAAKA84A4EAoABM+moGngGqoAkFgzkbiz90AAfL6fQAbzscYAYjgZ4AcTzdAAfwIptBpoBt8Fj&#10;u6q8Gr9gg0DAG52XA325erxegAdric4AerveQAfb6fEFr01BN7AYGogCq07ngQBYPAAaCQXAAnC4&#10;hAAdCYZAAWCAUAAPBINmoEolMpTNIKdx4neABtHAboAGmcRsAAZhxGqmJ/nu84Qg0AAGAi/TjOOg&#10;p/IO4zauCjx+pqASgAaAj9H8ep9gAdxznUmJ7OWfAEQ8AIFqOBoGMMAqhoK3Crq4nrwJy7sLgI7i&#10;ggAfR+n4AB7OsmJ8Ro6oALlEjfp6zICsgyUfJrMAEAIoCvqafp/RafB/tKfB+HzJknN1EjZIKukr&#10;tCfZ+RaC4EgiAAYgwFIABICYOgAC4GAlKB8uuax0m8ABrHRBBrnSb8XHueKtACo6wt63bdOI3zjN&#10;2gh/H4gk3pAeh3qUdpyqUep7p4AICsEBQHJACILuWCAISeBoFIICoGMUDgHAw94H2UDlePnRTDvz&#10;LbIn9awAHYeTrpdTZrnHTZonAmh0nhODcRIDAIKAFwQz+E9kAAD1EgACoHJ4oa1qy3iFz1Dx5HrO&#10;Btm8coAGCY5oQaaZsgAbhwNTbLpgCrIAgMnACAQCCtATjIBgVjIAgOwytMUt6qTZQgLpwI4Yg2AA&#10;ahMCwABCDdFqnDxync2JrnCbYAGSbBnAAeB6umCoHvsEYMg8AAXBFQYOgploFp0nICqIpLbq+3yE&#10;w2hB+n3Eh7Hs654nUeAAHObznnccR2gAehzpoAs10QA79AqEAKgACgcA/C4Pz/WzarBNEPHieLpn&#10;EczYmcahuAAXRitabJwnW6B/MifoBMjqzIhUEmWiiIIYgAGwVBA84KYzYVaoZUOt9fIDPIy4SDnv&#10;27mHZtx194AB1nYdjJASnAUhUE8kKOeBvQQeBmmaAB3l6XQAHUbeenKfcWnUfc4Hee7r3svYXA7l&#10;oMA1Q4BAyDjRNJoRsQYfp37cBKsnefU4GqeB3WwfJ7TsQQC4BXPAJMMBEBRih8AMJwPBqg6Ufjzf&#10;ukwdzlh9D0OWPsfCLVrIeQ6lspoCwBmRASWouqQzspXH/BwugAU6D6WuPNPZ94DgABQ+Yv4Fm9D7&#10;AmosfA+H/D3G249XJ5gPg+CETUDSyh3jzOmPYc7BB9jZZ6BADLLQSBZCuX8F4MDNHeM0UwhzXXZk&#10;adiQwuC+wAD8a+dAfCExuDnJgMIaQzAADIGm88ZY0XnjqHQSQAxuR/l5SuBUxQ/l7HDAQZEAUHB+&#10;D3RaP8fBpUmItMYTwCgFD1AXAkfYDoDG9GjTgNkdCmB6j8OuBICAEytG9OipseTiCYywH2PZCYBB&#10;8pPhSiQfJ/wNPnAADoGINwAA3BWDUAAMwTxcf0/sVothWgAjySgcw70YtjOWPos7ewMt6BOCkFgA&#10;AgAwBwAAK4NwkAABWBoETsjTDkHCAAXIyRgM+GiMsAA1RtDWOGP4pQKQRAvKWn8bY4TljtHqQQf5&#10;eirsbJyAw9Rd2RMSdhBwgRHlPlaAISABiYwAASAcUQDwEicAiAwYZpJ+qTnzAgXtqZR2sNeH4k8f&#10;I+UJjuG0wsc4vBdm2KaCIIs5wIAmeOT0yJS0RERQ2qGisYnZLkbcNAcE+humobQPltzRlFhABKDZ&#10;QgFGlgHhCWFEJHKKwbbe/0AA6R6vBHKPJ4I4R4nPHWPZTY9qaJfJ4B4B7MQLAJlUA4AZ+h+j3JA7&#10;8mjv1NjoHa/sco6HLDfHGOmtI623DyiYnGDgBjFAFAUoswKFkTMZH6VJvYEDDAvBAn9l56gfAuPk&#10;B8Cx+iF1MqZRaNCH2tkLoQQgzdt7bFgHkPYeoAByDqOeNQcCDBhDYGSQUAZIAfAtByAAFgH3jrOP&#10;k1MvY/jQoCuGN4cjbhnjbNiMAaLBBvjruGp1Wrm06odNCPqGJskWlfII1osJSi3lNH8P8o9+78xf&#10;OwAVJ5/EnwCTgd40pP8FgJSfAdEgBgEokasjeRaTB/pPAeyEAAHwHvrBQ3gAALwMgmUQA1P6AMVW&#10;5IeR0d49jpjdHWaka450EDPHCgwdNbrnG3ufbwgwAqKuyQ9WMhBAkPEERIY8yJ+DzApAwe4IAJ5j&#10;AiUMkJrNvXZxlVKQq2sYyItgSeTJ/w6h6NuHIzkAA5R42SHSPFtw7h7k0HpKY6kaZ2FXJBc/PZ2b&#10;nm1OylpLTsjhD7hSpwpUICgKFUOD4EIMgAAgAhaBid+DhkJy5lzFmYNOad09p/UGodRaj1JqUhxA&#10;4y6m1VqvVmrdXaloRWW/pLRyzvF2MueY0hvDUABNNGMt04PDMcTsuoBygFCKIXUo7myqFoLObebJ&#10;UyuloP8VorJWC3IhjAVssiRQDpFANaSjJZlbIlMiAwxtHQEHmAkAkwRhDDYbMM1MnEiT+pD0HGe2&#10;yAMv6gpik8e6jTTVUGKOBhA4x6WSJqf+ME7COm4vuh/LWl4OEGH8cYkBHzoRLRcOM2KrWzvZThtg&#10;up29ik8c7R0ByfwQAWZaCICqhwTAYdQBevZfHhlpqLbY4i/yaceJJchBgwxsT2HaPs6eUULANAkf&#10;raRmi4UVyGZrIzskgmy0OZhHQBTDAGH0mdcrb0Z1pHygQfABEngMAfZsn5V8flc3IUozBRAElCKu&#10;W06lMQAD3H0hMedd2wGl4udgrPWi6wCP2UAx5PO6nfa0qmmQ/TSj2H8ddPUGi4wdOGR1sEuk3l/Y&#10;w0wCoIwAAlAk0sDizEr3cAAN0do5AAKWUiM8cjC8zP7oyVFwel7edV957wjpu5FkgRmQQd45yCDz&#10;HeTyuxgmrFAAeBVEiik4ALAW/6BRBQIl+UTKoD0VAAAZ5uBUBrMS7QIHyQQcw7UJjTHA24lxNBxD&#10;sOucBvJPAULwBkCQ+wHwLjFO1igADJss8t9rcDhDhByByHLBlo7AABmhnEGBpBqFIhzh3G3B+I/k&#10;rkujhgBieC7icDJLZADjzB/jAitLODJC7GmAQFFgogdD3AXgRj7EMicB4h7GzhohvkGBqhwGFhqh&#10;xhtEtilAZARJvgVgQnjgTgNvSKPMUuHveIxCOruMlE0DqB8kWu+k4QcH/B4h1lNh1BxnLBzBuCSB&#10;3hxn9h9h0DlgGh9ClAPAFk/gNAVmlgMgmFBgHAVG9AAqOFOjgCQN/koB6n/BsBuDUhchiI6BnBrh&#10;xAABwh2Lhh4pHOoCCgRANG9AfgaAUGXAVp1gUgRn1gMAJjBCoEhDgHXuIrZtXkOlrjQESB2ndDTB&#10;vFIhwxariByGCAJgKJVAgghAgFEFfnoBvFMB3hmo6B5BdhcjmBvGeh0O9B0IIhzpaELmqMSD1AOA&#10;LllAExsgAB8KZs1huEEB8HgAAAFkgh6Frhvk0mhNLkzC/kAASLRgAIDCcB+gJIeAIDzB6AGj9B6I&#10;ejoBzDUh6B3H9h5lZu9oIh+PWCDjMDIgEDMgFCrExu5ITlrk9CCGwCCIXCCF7CiAQAHmMvrC9h8D&#10;Mr+iCADO9AKARASmZAmAmi6gNmWh2B1jYh4BsGFh4hjhjRygHk/gTAsAsG9gZgZiegGENQBqjsgR&#10;ViJtYlTtZjqkWmxH/KYr6jsh4B7CaBvrjQHhrhogABcBjBeiWxmRuh8Lhh+u6krgLj9B/i+jhjME&#10;8Ebh6JHr5OLCcmqHVGMumk/k+k/jqjSytDUh5B8jlkTCiHssxh4OQyDgBEniglUieo1CtC0ABAFP&#10;8QkgAAmAdAjAAAdgWAaAAAVAOJ1hzBzPYBQBXBSgABhBnSdhxB4DYxJH/B+gCimgHJUAAAOAQD3A&#10;fAYLpgwgfgoMRgOASSEDShohsiWBTBcJnhohtNeE0kWgPALGlgdgYgfTJk/hmBqxGhumcHoB6jrh&#10;9Q+C6gHkLGLmPkyEgFPDglTSnSnEbiwADzaqOgFjIgNgKKRl5l3jBAPvyKVC9gIt0DFqwFQO8jSh&#10;3hsmFhxBdBbu7iCAQghzOAJATnjgBAEC9qMPNqLNLSlT2muPfiEwvn9kFQhBuB1RGhxh7kYgIgHD&#10;zAgASJjASgKm/IRigCtj/iFDhL+kPB9vWQsDSkWKawcG0B5ngh0h7m3B2FNE4kWyHpLAEjzARgHG&#10;WlEj7MNj9CyCYmAGhB5jlh1B3GzhykYPWhwjYhwhyDYhzB1EYh4DlDoSFErgCGRAGGWw+MUgCQAA&#10;HDDAQgLDDAbFCgAAigZD5ATANOnNKuJsViKNNDPPgkPuIvkh7n/BzB1kYhpscmChrBjjhkggerpA&#10;AAWrrDzlni+jFUNh4R/DXB0GzwIjYhcBmFMG1FNlOjIiqmrj+OoEzvWSFJcPMskuoDNqJGJCmisC&#10;QEvCkESIQk4GrVmADDrjvNggDkWgDgEMKUMiqssvNyNB/kWgFmKgAANqHAAAUgKD3AaAPAVPwgHJ&#10;VI0Let+qjh1B5G3BpBywhBrBznHhsBzp3h3h6mzlbCutAtUiFjbpAOokPFrEnmpigS1mYgUgNPSA&#10;dASNIHAFlV3t+jdsvrd0QKmWNNQjhE0PPKZIMAAB4yzHfPlG0QvRHB3GCB0V5mhB7jpk3PBKMu3N&#10;minl9Das+RTM9VikAC31hOMqKlUkPUcDFwPFCAJNGgQnSNJNKVtLfUQkOUQQCyl2sWs2tWt2uWuo&#10;yHa2vWw2xWx2yMWvVkSHskSBrhwHHhahkKdhphvhr2TCZusEnidDLgEDLtjCgykC6mry4C1Cuz6C&#10;pCyNqEiuntuOqOMja2hDeiQACrSSHiiAHACCcAIgDD9AJN1i/gGmMoDD9F7DFIRi9izjIvDNquSQ&#10;/rcMjvf13tVnskWh6LhPWqqBjODCQh6kYmOjIlO0ct9OIUPKLKEDOIziQSF1/iaG2OP03I0vP1jC&#10;60MDJIZljD9AQgLn1gZgRpvqSFDt2k/t0DuTKUOsjiOpIk4B2kBgAOhHIBnhhNe0kl6AQFlMUDzD&#10;INltAuKupjOk62iLdkSCtijgGABi9gIABjDALgAmMrhH/FLHHh2B9FNgBAGCzDJtiigEumrrSCyi&#10;6iejhwrKZjroMjSh8x1kSL7s/CsunyGic1ckxigYXlOCmlUkSEmwth/E4GwEWk0VfFTu8POpJjr3&#10;MD9ATgJmlgTvTmZWmKxM1h4LJFLCYEHNeBzUjDNDcurjhL8FOmslROKskp+PeiCk3kPK6EPB5h3C&#10;lJqCcEmi9gEAGjFGPCCJUjloDkJmrWFkvKPj9T8m9KSn1imjzB4B5DI1KknhtG4koOAucClU+icA&#10;aPTPS1Dl6DyDDgFDIxS3oCGtNMhrdmcmzhuBmlIhtBmkEGgHHhzB4ECB612h7UMh7k5EmlVPBh+4&#10;CErwToCE/gJ5dFAVDAAAmgdJ1w6FFikiQBxCRzVhqBkAABshylIh5h7rhxRG9AggWLpwlvSAHAFj&#10;9CjCiL7ZNFRSMS62Zjrh5M3lsG25zkYlLrJFYG3H9Dph/h5DSgHLCF6ZagPTb1wgXm/AKAppvgGA&#10;XGYgAy04tnYQpjQ02H9hqBtJ3ztlIhgznAABwP1rMD7ljFCAOllAZAUnUAggaV1ATgQD5EeDLwOQ&#10;pXXVFylxAypDXBwxGnnHn0FGFhyhyiSAPAPmlygAqtIgNkLB1BulMHmo6B5xkmhBuGeh2O9BzkrB&#10;yJItlCjgVgHDBANU9i+Y3u9k9LiLFjRGxDBoOQ+CgB3gHjzB7PrI0ijDJRvFEB0nggHisgEIbACI&#10;djZAHD9Iejrh4BxDUh4SZkXOxh4WUFyyok5E0CQDMNEkfqPiiPtmrqKmAEnyFCCZiRypsgJADCgH&#10;6L+TJY3GMsPlDgLAYtIANgjAjigpLlsBxjUh1BoDWh1npCa29FCAp6dgMgZpjADIcCguTWyiKRXE&#10;mH2wLn9hybUm3h6CaCqilAFaLgIAKj7HKjnhZhfhcAABlBqnn5jPYCaDrh/F0jhjEDsE7QrAAh6D&#10;SgBC6HMC1pskujItvinh/r9TIEokJjeW9CiLuESB40vI0q7CrmwCC6sgAzJPrD9RsH1gbAVnSApg&#10;dAkgAAZAR11LTD9RCkGBPhWhSGChn1OByMeFtH/QTCmgEaqgJAMD1AeAXphA0AjSggVD2nqa+hkB&#10;oiUBSBbhUq0h2kYgWcHgAaPoucTLpipjDBnBrPZhsJ3hpBsvYB1y5igvyitLOievQlOigVgF9qlv&#10;gqKi3VO1jjsz5ilDyClF0i90+jFAVAOmMqSDzAOliucL+E5B3BunHhxBeyxXnVwgdgdx5gSSWD80&#10;smrWqWr5NQpRUp2B2h5ECckEEBth1J3htB4mCY3jFAegSTQATUaD7sOCjOd5wDZNZ2a2TIKlsB7E&#10;CBzh6HLQ1n9qDFNoMjrs/9Lj9APAGj1ANGjgAKSm9AHICEiDbkAI1SNb/JIjSyDH/LFiaU0nLGGj&#10;UmHLJBwBznLB1h5kWqD41gCnAgFD7PrDBAJKNlAF2gAAngbn1gW9uqNizCtnaMvWzWrUdHXWggAL&#10;gjpwxDY1MQhBiOi2cAAAf1QAWAPSWAL12DJVq3nP1KDAABnBuHLBoqpgABpBtm3Hbk4AMAJCgdcC&#10;jmJClEmiC55En3Z5yXaL5E4C3kni0Cetwy7iCAFUMi9EnmKEWjIeRO0KMWjgBkPIQjNirViDdWiE&#10;PFU1vMJTcgFpuVzGXAPgVjzgHD7WOGt3V3W1triYnGfBumEV8EETXrJR/EJipiyGtOJwoL34rENk&#10;tC5EPDQEnqV0+AJn1gUgMzigZ+iPw7maUtMXWKk3WnX1FNN2p5v1Frao1EnmADrsXlNhzpqNeh3n&#10;LBy+nh0lW93B8iaJHE4WEkgDNz6Cxov2BGsjbjsoTktXftLOMiDSFMIjMi8jFP+FDgeAPouSPj5N&#10;BXye9c/sV14befZ/afa/bWwtUfb/dfd/eMwQqkSO+DShrBwQhBZBh7p32B7s7C3kPDLQBeAjLD+o&#10;vC7jv60IQiydzfKiuM+5LoTF9IwfODMgENygGDLD73MvQY9vQgJgFDzAJu1OcD9DJ0bkhiPfXd2a&#10;T2P+7tPjdiAPt9voAPN6PQANx2OIAMZwtEAOR6uoAAQFAYAAICgMAAB/gGOyEAv+QyWTSSOyiSgK&#10;QP+UP5+SR5u95gB3ONzgB6PB5AB/P59xkCAQAAkFAkAAsGA4AA4HhAACMMh4ADURi2ohUNgAGgYG&#10;gAEASMSCOgGzSaTx19v1+AB6vh7gBquFsgBasleABwvF0gAHh0KAAGBGvgcDggAAMCRwAv6US60S&#10;F/WeSY9+xmzggBgcABYDhIACUGh2OvqSNxzt8AOh6OsAPIAvgAPwCyQCgaiAKh4kAgIASDfALJgC&#10;2P4APrkcS2cThR6zgIB8EBxzo76N0QC2KigOMAkCYgC9CfP/Lvl/QR7P588d+0Gf22fymQ2vjPh9&#10;7IHxYACEHBgABICYOAAFIKhIAAFAKxB1nodwAG0dJwgAY5xGkABxnedCfPioDLn4fKgpK7iiMU3z&#10;EuM36yH8oiMrKALLpgtR9OMex4JAeBzo4ep6gUnwBKgAzvKSCSggSBa4o02TotsAICqSAioAgBD/&#10;AEfqmHieaOHiejjHmeyggdIIUg4qAWA+B4ABeEIIgADQJx47LcgFEqyLI+S0JGtDHrOkq+J6chmo&#10;YchmQicZmHAAB4n0eyfBUBgAHyCsmvSoJ7n4gjkLafp/I4foCAWAADgZM4JAmCoABQEALgAHYWwE&#10;DgKR4fB9PWbZym6ABcmcYSIncvoGAVT4TA0EQAB+FYcP2C0BN7FLKn44zz0yfDjQ8gh8nuoJ6nlR&#10;Z4HWmp4HQd4AHYch2JsdEGngdNxHueNFn5bFQHu4wKnwjjPUcDINVMCwZA+AAIiaE8DhVUwBAPEr&#10;opE3+GTqex7vWdR1ngABpG1Q5fGUamKm4cjVncmr6K4BceBQD4NWKGYUzQE6qA8DdTAmB83umkKS&#10;H45aBKDWaCJ+4yzJAoaiARoiK5q3rfZ847kpckmhMTms5N8fuqAAe2rr0cMImYZZmLkamNm7sQAA&#10;8D6qDCMIwNCEF/nMb7VHaZZlgAeBclwnRuG3qx/radblm7eKQJAEeigyBCMAgA6iIIjpyw+2aP4A&#10;26wAZT+ATWfYHzOfijo8eSEAKbpuKLWSuVKsAIKgAoFqQfNZgAdZ0wyd54p6d59vWeR/MueiUHy3&#10;seo5OSQAOyFPuMCLISotp5ny+CQgS8Kk4UBazgPE4BrWwQLAyAAKhmGbOhtZALB4Hjf80AB2nEcb&#10;VmYZMLFoWQAIwjoSiWJwAAuGobqSD5pACAOKYSokqdTIwHgRAmBUCySkoOQQQeY8yejigoxUaJEB&#10;3QZKSyQAAHQPFUBgDAGIAF5lBYyMMAAwxojKAAMkbAzwADlHuO0nwFSvgDAYRgfgAiSABH0Zcfq8&#10;QBuRO+ZxTpam+FqWos835lzEkoaeAsBBnENNWHqXEfA+D1gDH0W06hggDGIMAygFoJWVg4BPCMIQ&#10;LgcgAVSVsxxxhnDVIgKAVoowADEhW7AfJPR5oeI8RwxLrFQARAmAAGQK3whaCGFeNwEXujoHAXUa&#10;I1G5i9GUL4jKcgABKB0EYAAPAYLIBeCQFBFWDgAGyOEnIzxrDehSMwa5CRyrsH/DoApX3VmBAIqG&#10;QLwk9wNh6S8jxHjHkoaocYjZIIpEcAyBExAJQNFQBIBkpgJAMFMAoA07AAi2j2HSx4dgzhnEdRgB&#10;YFYK2AAdNIAt9ICAFqfTgRlhSdXBJ3TyWmApIR4D0J6OEdJDBsySAANEdSt0EkYB2COEYJgLgge8&#10;AlNbiiMD7Rg84gg9T7mvHuTUdg9yejsHsuIdY9UGjyH0PU2Y/C2gGAE4gBBXwMALkOB4B4Fn9AMk&#10;OA4BSjjcJNTsSaAzC2cGXiyQQdbtAADiHIRQcA5CcjeHIX0cY6mKDnHiW2rMRgDmBAOApM4E0wAA&#10;BaB9NYSAYn+BSB4qADCwgAOyiWBhkYCMLgVXUssCK8M2YYSQeK2gADgHQx4ag4m9DHG7DA6ZRAfg&#10;qf6CMDBpAEHZmMb4ew+jfDiHYesZw3B4gAG8awADtFFgNAOSAFYHFPgVAcYgAhugAD4U03QepBB0&#10;jwYoOEdQ5lED2J6b0y5GiSGHJA0UsACWnAHMuAMArPwCHGZrPQkjwzfycH/JwjsgnItNcgUGHJSA&#10;OAMpwCcClEAagfBYAADIDTAmVr5PevJJWlM4LaN4dj7RhDaa9QNQ47h7WfHwPwoNrzfHARYWgyde&#10;CVFkI+s05RbQJAMKgCsDAIwAArA0gYFWGQATbTXAsj+C6hTFJPXiYM+69YgPGcZTRxouqUHybIeQ&#10;96VDvHqxQdQ8YaDkHeX0dA8jXDpJmQWlJsz43XI609EhiTFlCOCeKTaKMClnWYZgjtcp7tAmMzc8&#10;hYJesAAQUwEYFCqA5A6VgDoDqcZavhXOvk+M3ZxzlnPOmdc7Z3zxnnPWe8+Z9z9n/OrTa96A0JoX&#10;Q2h9EaJ0UnklTN3dqPi6AAag3y6ixGGLcuQ4JZqVPWZM40UyMAFMO/SKZFQDkYpek2l5uSN5Oagb&#10;46bwjxNSRQcA8QBAAlEu/RFNYGQGGBTHTgCQC01gOQSWDUSoACpN1iZh4TDNoYqzhXSu2iyVM6UQ&#10;PQmpCiGDIIeREepriLaqyaZAk2Ba75vZsZQyB7TjIMs+OscVvLfE1T2gkzgCgHFfAWBAphTkzgZA&#10;mqoEqymyAQZQBrX7ACvSoNy8CBccTZnLGsOFvQshii6AAN0d7HgEw2QOBIr6wE37LJTMeBBw08xO&#10;mKWY3wFgEGgBYBMEoAAJgEUcXA2Q6x5ING8PBjw6x8WfPWW0fhjbsktMgUBaGR9zJzYbrg37UZOb&#10;NPCdgAiTQEncKKAUpB4USmQRkQRea1j2uQLaP/R5LiQM4OM85IlLwAAYASaAEgEitgxA3KdKKZ8Z&#10;kIG4+uPI4RoWBHcx6B8JIr2xHcQjtyoAEng1LGHckgrsYkJ9lskw+1FluHgSQeg70mj0Hip9nBSA&#10;BlGMSAk3yQDjGLMqP+oA/zOXPR4eRTnZwEgGJABk/IAATgbTWDUEpVCpJrAeAtJrh5gOCxPtOBv0&#10;XIwIHkOaz44RloRHSM1jw8xn28dWk0C4SuagKBOaAfbCAAHu/WPvow/SSD9eAdAjABtkgQAeo4Dg&#10;Fivm4OMHcHiXEGsHGG0AAF2GmGKUQHwIQBMA4WIBUA4BMAABiA8BUM6AgkOgah+UeHgPWH0HeUWH&#10;wyEJ0HUJqHeHUJ6HaHSs+HYHOpOHkJqtqNkrgI6zCKQ9YI4AMHwJIAWqyMEHSIIAcV+L8BeK2AeB&#10;kQEAgB0X+AQpsuqTon2zaI6mS0gKCHGHQXMGgGulgGaGsUOGWGuUOHMqsOIJQrEK+BKA+P8BeBQK&#10;oB4BiYGBIA8VU+SMQJA3e20UQHis+HaHaXExiNkOgI4AbEIf0Aspw4AIqN2HzEYXGHYXMpYLbEI5&#10;GAUR4MMM41oaoMuHWYklUGyLqGmGkIgGebke8AsVMC2C8C+AABEA+baG6lgHSGWhYHOFwFqtiG7A&#10;KAMYUHgaqGwYgtitmAw/se9GIAuAMfqMUAAHS1yJ8g4AiVIL8WAQOYUAHGmH2AiTWv+s+HoGoGmO&#10;IHYho8iM4ooLAAGJAHuy6HOYetGy6Hs1OOIAYK+AQkMLAAcKgAQAeK+m8MuH0HWNcH+HaXMAKHfE&#10;gawHo/g1qKbF2MEYUAUH+KILGrgtmAaA2KoAqB6fOAmBsBsAAAkBcBcI6AaUcXUL6HOGSfgG6FYF&#10;UN+iyAABMCClAAyBsBqMEBSZWAMArAy8wryqG0WrmmOJIR0pVH+L6GtKOAAGCGAV2HbE4w6AupwB&#10;VKkAACAB+CAK4/wQcHENUGKksAAFeGMbuGsHUQiH4SiJ8M0/WTwAIosMStkMwwKIuJ8qAxeJ8ZwJ&#10;8icSpCmOWteSadYMQh4JlHYPuIIeywgAUKgBQAyBCAABgBEZWB0kUAABYBA5qA2AkVUsmIwW2pUG&#10;UGkGaAAFCFYjwhc8KHlLYOO8yJciAjCfQTXAcBeAABuBsfyAkAQKQHcGyGIfUHILqHaHcNcBEsiA&#10;ACsCACgAABsBQBge8dSMSPEW2LiG0G+JyGEGWGsAAGeGuQiG2XKNeHyacvYrhMQrgAOTPIgIwu4q&#10;CwQJFKCwOMweJIYikSaAkcSjcAkR4AwAYN8AgAKKCAOH4J6H8HkXNF2JIAdJ0KbGyL9Oac0KYdSK&#10;ZHHPfIUgSqGvcgOiuLiHTKaAAGwHQVuGMHFG+U2I6BsBGvSBOAuWIA2AaVMI2SaHej6fUxuNWHqX&#10;MpKXExsJ6WxBmciAUO+w6rAf0AUNAhsNAAiASTOAYAOKRM0aMmArkgOr26VL2xc/casHsNkS0xqS&#10;uhiHSQaGyHGNcHIHcqQH2MQV/DQA6NABUA6TWTKTOA1SPSck3J9J+zpQs2qJos/OmQiGoHGb0UGY&#10;2ADGUB0BKhGAmVEfUHkhoZAIIHeHuM4HQHgI4HFGYtiRkMEAYIIBCAwMQBoBIVMA8AoKYQQKQOKU&#10;QS6tAHOfaGaG4GqAAHOHkL6fouy94rhIYKGN8teLIObPcJYyY1s1gh4I8usyoyoyQOMJIMdEkl8A&#10;6AeP8BOAqogBkAyZWAuAdJ2+jTqry/ceYHwpUG2HSUOvybmG5LIasUsQ0ROPEMYN+rwwS3Un2+mu&#10;4PIONWuMCBnAqAAw2WIBCAqKoAiAWK+zjTxCimEMjCgzm0GLUwEJ0WvUUXEHMHcJzYkIpYqdgQYb&#10;oHwJqS8Liee2hUGeEaOte1cOmyeymwKuwPE5clQ+cJAkEOcJE6U/iy6AWSAf0AWVMBMzJAmA3Ak4&#10;UVNClJ5YRTtaLaNaPaRaTaVaW2tPTaZafahajalTvYQgI0aOIPi/cMu4qb0FmGIFy0kG8lmeaIQK&#10;CLa1OIxEurgaKO+IwO41QNwN+ekN01gYVEEk3WEKItOKIeiMQAepjI9PG18kOmsMCA2zVGkl06pS&#10;gn0xG0BSk0U2uIE2y22IWQkHEIgHM3C9W8qnMTu+enzPUOdDuMcJ8e0HnAAdgHEJyHtDy2W+XCGA&#10;YAkTPMQK+AYcqL8Aam0ok7ndkg6AYP8VgKgAadWKKO0tfSeLS9iJJTAlgFqGMF2QcHWUOH+AeSaA&#10;OAgU+/wKY3wN+6c2qMkn07UmK6aJIApd4BSAoWIA6AUVUAgAGU+HuHuNkG8JuhiyAAAHUHuXFA6p&#10;UtkNlO+RAJiJPZI1oOrbwnoOkOo6rGUOu2QIwAW9SfpGUTqosKCHsH6UuPO/WH+Pc7WOHXqUepYr&#10;hGbP4UcBG7wKqA6vSAup0UfcmG+8OAAGK8I42HafaWwpURopUHoxyUeXilQ1Nb0AU8kM4RE1cJav&#10;iJY/iLaOOHuMuv+I4HmHWUkHsR4IIUc9WfoAOkE3KH+U4ciACRAN+LaN0Nkm2JIBEAuKQBcA+VUB&#10;uBO5qBAAqpwLC2YyggXW3XiJSTwny+qJ6HA+yfUGaHKOOGeQzWwK+BICxOWAkBkK2MEKIRU7aarC&#10;oMc9jc8JBF2aGreHsHyUWqasJAIjyG3NBWSAABwBMBlX2A3jkAce6AcAEKQH4HrA8HciwHSpUHvB&#10;GImJrUWIRD6pUHgIMNeHrbLL0AEAcO6AeKQgEU+AWH8N8AOHaPWARB8AQj+KKAuK+AaByKoAYBce&#10;6AXVArgAkKRj1TrYWc+LjdWXMGilWAAGEGaGw0kG6t5S8JqaUZkUcBaZaAACSB5NiBcBNIuAgR4H&#10;5W+L0HAQiHfoaOUROJEk4ATomcuTWAiAg+RKygiJqGvo6pWLaBDpCM7EPUyUddeJMtwYoG+G8NVF&#10;CIgGMGGV3GyTWCyC6C9FYA+ogHQgqHIGSGO42FoFiUfFyw6N3HTeYPsURhGAQTwAkeAA3GIWAK+H&#10;wAkl4X1I8BBMYhy1UHUL6H/EaH3GQIKHg3ibyOOHchoiofoigJCH06QHfdKHu9UH8AsMCASA0QEA&#10;oA6ohleZQAWAkTXloJqHbKQHsG8dGH2HGIYH1DyPXV0PEAeZq621gYYKIeIOGAaAuP8AkBnlWAih&#10;EL8hCIqAokPfmLiHOGfNAGyFMFKOIHcXEBGBsjaA0Bof6AgBplWAOAyP9Xc2irzE0UfEbEYPXuG8&#10;0nmAMMMQPoo2bkuOJhGdcIIy0aIMQ2amMatfkfVQ3FEQqFwFubuHPvBpGVMBfvIAACMCMCOTYA4Q&#10;EdoXEGQGunKFGF4FehaHHnoHmuQ/WqAOE1gtmPPLyaCeiuyJIUqKDVOiHSoI8e0ALGbQiwJheMuA&#10;SSYckKQBCAo7yBCnUBkBHAsBhw4g6AoVUnmHoawHCHRkKGOGefgFSFqFaAAGmHBnoH0AYI4H3wQ/&#10;WxY2SH+AcTWAYA1Z+BOB8foRKHsG0V2AOImAAA4AiVMBqBIKwCeBzvSBUA85qMWyeqHCwYpC0NUG&#10;WGmdGGQYsQsHSJ6H0AGMQVAR+ppPIK/mikEMogM9iqHxuu5dKPHc9BrIYAqhyYAKRI8AMKDeIMvR&#10;90CARP2AYSaAgAYKRH0U+AoAiTPFONAAe32fpGJuqgRQraGJKOQKCdqJqGyHSlgGEG7NAj+NkBOA&#10;7MZX8QE4UMC1plypIHsQaHTYyHpAW/XXTwYIwAi4aVgTWA0AcMC/4NBPuKgAU1GzYmDcgqD2Y2gw&#10;UMk0edcKCHXdSG+HINcHMHaUWo+eIAQR4BG+EAAA+AsUcAwmgMEreRQYaxS+h03cc+j3cxSrqnuH&#10;cHkYoY6NUGsHKb0GgHKLrZCKqBAvSPCSaGwHINV2wLjUeTWHjrkIKHsI4LEOMZgPWBCA4IwBWA/c&#10;MAiKZeIU+y6LcR0L0HVkKGeG/Oux+IoI01g1auZZTZgnsRbdGlQRLgYJbV/2UJaTwJGy4JJb+K+B&#10;CAkQEBRWkrIAu5qAq2Ivj013ihIOSHY9DQ4HMVuGKv08Mt4/hogJFXbj1XggTYXj6A6AgP8ByBHO&#10;WBQA1MYA0pv3SR5YIgVzj7j7Baq5PWUPiHgHqJqXKJyHEHUY8HCHXkKHMQwXGyGHl1xO+7SRK/sK&#10;IKG1UcmMVZERK6lgO1oJZ5tZT5t4lWNZer67Dj6MlfGcSK+A+AgK2BLr1X2ArMYAo373Z6cqCqHj&#10;1an9r9t9v9x9zaM0F9197999+z/Sl+EmMxZdKG2HGUOF2GQF+oKG7OuqwIoecPWjDHJuSoTPJbcc&#10;OIzbjbuOgN89kOk1geAM114AKUdm2kOA/hS98VMAoMGKaAOU+929rZWT3dA3V5kz5YWvi0QIA/wB&#10;A33BQA8Xq9AA3XY4gAx3G0QA5Xo6wABAQBAAAgGAgA/3+AYHIwDJZHA5FJ4HIH8AH9KZLHn8/oE/&#10;n2/QA9Hc8QA6nI5gA+nu9wACQUCaKEAaAAcFQhRQZSAIBY1VAKAKoB6YBQYAAwCglXgUEwAFgXYQ&#10;mCAeAAaBwWAAOA6vKY/I4FAm45XCAF2ymAAGy6G8AHqBn2AAGDq0FQrZKNWn9OJdkwBdLtIZHLbp&#10;NJa/X7LQcCKWIAeGgAIQaGwAIAaGQACwGCMI+aI53k6gA2nRe3A73JE3nuHq+6JHauAgJHovHgDH&#10;YuAY8Ao5iOlledHAH1OyBQH2QMBQNrwGCgACLliJM/X/OHu/XwAHy/n18PkAM/OJBA5nLX4+5aAZ&#10;/I82CtBACLVByD4XAADgHAuj6BAAcR4nQABjHCiRvnccYAHufT3nqeSFHodSeHod55AAeR6nm+zJ&#10;gOBjZAQBjyAUBi3gMBKtO67KSsslz8vUlp9nwgR8Hmjx7yOwh5K0grIAGpB/gE8LKo05qBAMAjDv&#10;A96jHs14FoECYFvCEILAsAAYA8EoABEC4OAAC4GAo14DNklSTgDCCVR8uq7I+kyVz+eZ0xQcRnHK&#10;AB2GbRJ7mVRIGgiroSiwF4AAkGc4MSq4AAM7KQLvPa61EkiTI6jx3HmeDAHGbgAGqclXGkc5tPKA&#10;6kCCFQcgAFAJhAAAIn62QBnY+Z6m6dsOHCd0OHFVZ7nZL56H0w56H+lp7U4fgGu2CjwgUDKugkD4&#10;KvKAqtAAdz3n+cUUH8azcACep+U6szXhRBwIh4D7XhJOiuK0AMszxglBYNgh+H5bB8PmcByosZBp&#10;VcZZqsGZpsIcdZ3p5LKPBQELVCSHgZAAGQTg8rwJvIdx1KAYBgGCAB7HseoABSFIVAACoKTomiBH&#10;1oDCHrmoGaKAARhEEQAHadtmFwXJcJcmYACHqubZuAAH61ToDSokZ4HfVZvbGABpGiiRimKYdgAk&#10;CIAC2LgvgAEgRhHpZ0HOhZkmSABoFaU4AHwbJszbc6BuccB+3odKDZm98wpwEACquDQLwcBwUhZS&#10;4W0sCYYhilz+gAdG1AAeBsmwoJ2HYnJ4p4d2aAA/r5gVPTEMwz89uizADgnOgFhPNgJBQFE4hOFe&#10;sg4DqsAip55nOoBvmAXwAHWaJnMIcBvvsecUI6rQDAEq4FgK5iUvizSRgQ6DXqMtnfAACAUZyCIf&#10;B88oTBMgalJ6bBrqvFEKE+A5m8gfBQ8gDQMwaAAAoD0HgAAFAdeWoFgrM0vjrgw9WDLTFkmeJwAu&#10;EEDGeAAA6BxOEIC3tAMOPOFjSx3LJR2V4DAGAANFK6ZUkRkScNAHyAAa41hrAAFuLQWoABwDgL2A&#10;sBpbwVRNAAEUIwRwAAeA+vwfMVwADNG4NMAAoxeivQqN4aTox/s1H0P9ehsirs+cCwklzth/KcQC&#10;QMAQ+icMKT2S0yJmj/EXMQeVrsgDwgITtCQCKaAYAZTYC4Dr+gWgheKuQ0wEAGAOKKAZgJJh0DqH&#10;SAAZQ0hoAAGIM4YwABeDHL+N0daGx+gSK0P98plR8GScMAICK5QAgTNUAQCjdgBD9MOPoc0oQRgK&#10;I0EYFwOgAA9BQDMAALwRAtAABoCS5QBEmT64EfJ8x2DyRYNUbaGxdDGGeAAaI2SHDmHYQo9pGgDg&#10;PQcAYBRTwBgHksP8Ah4S7p4VIZU/LBSQI+R4YgAZIjuECfLB8ApAgHgII8WYjwGgHkeAqAw7IDQE&#10;kaAoA8t4GALlhAoBIp4DwIFra6uhgpKk9z9dwZ8+C1AADbHUhsYY2RlOjHq6wCQE23ASAaU8CACS&#10;lktIEOkeqqx5j5S+Z4+YBwAlXAiAiSwFwElhA0g1S4Ci1owRjJhTp51Tw4mzSlP7B1BEpMwZUk6p&#10;FQNSZ+PtejjmZD6JaPgfhAoY0YK0AojK5iPAEoKSubNbK1WFJFSuslhbCz9n5SkkKPi6DtHiO8wA&#10;4htgAGsOYbsPh0mDOwmkDb+h9nzk8NdVw4B1LVH6apehbySw9AUAohQEwJE8AkA8nAD0Zw1AQbIA&#10;5GHbkiP6YdFSLFCm4HsPgohMY6HMsCeiOhIprnKOrcw6RIjoXYuqdU6V1LBo/JwBIBBT18AhAACc&#10;CivwTAUX4BIBUlnbEorXSokY8h7s1HIO5Cg17NSeG8RIcw75O3ZhwR6gKgCYWHLpfEkYAkIEtvmc&#10;w552QRAUTgEAE8CwTgXvMBCJSnTwVmT7WOxNjMGWNYPgtCBniWrUPmN8dJvxkjWewNkchgx2U5MI&#10;PhL9d16Evjoc4ANgCNlUMQVNKqVsiHTI3dzJxHoY3duaZW6pJprkioGlKwSpLsM6AU24FQFgSAAB&#10;KBI1QHgIIOLba6wyPrCXyxJYnOWc86Z1ztnfPGec9Z7z5n3P2f9AaB0FoMldbdCaH0RonRWi9GaN&#10;ztiZCGkS6jgHOokYQz5SjQG0NUhY6RwAAqSiwA4CCkAH1MXAA5VyMI6kIZU751DmHJyLO6QICgCl&#10;IAmAmSwFp5oLqwCACZpgKgNTojApBVrHJ+rTnFPNACSZ1sZs3RxIx9OiHm0MhY7UNkQjGRQ3CUzs&#10;kcwNP1HqfFAn5JqZTAtbiXE3MIPBFA7hzIUtGYerRXQGP8AYBKSyODw7lhwZMkUxjZARAMWsCgCS&#10;1gVAS27hMlgHVCNfrcuFTysAEKqcgAA42Wyi0xZgcyrh1D8J4P4BhGoZrlAXbuPaD7DnKpWqJ9Oh&#10;SBYskubIr5ZAQgQNUC0CjwgClLHqh4AGAZOjVHGrUbg7S9jkOCTkfh70snhLlkq7BzgCHNyblA6e&#10;UjmnROmdw7zk4IAEKQeY8IBchl1Wx1E+A/4eyzh6fdPxH6XMJIEAHIABB/nZA+A+GgNwPTSBABA0&#10;xGTwjsHuTwaQ5nCDlNuUEfp86lHvHyO4og8B22UHSOyTqKieD3AEvSp5IkcRqATb63pF9X9fyoSv&#10;Bx9q7uyPifAepHh7DyJEbQq9d0olYOtlDvinQDw9kwfPUh79TEtSydkCm+U2gUeWCH6RqwKGqAsA&#10;wsgCpC2AOzWZglaE95uvoPObvRRpoUHWM0349BiEOveUgEYVUFAVUyVjXJG6+3yxRnUdIdx1gaIb&#10;zTga7G4AAbg3x+IAot4IADqBYEgAyGgA4d5IQc5moeobh1gfAdAngfQeA94/xISvofYBo2Qfpbwx&#10;ACwpABgDQt4BgC4pYBwCItYAYeonBwR1gfQbpZgfgb6ygAQuI8oFbNQFiGgBwGKGgBEGCwStTEbZ&#10;xg78bZ6+QdweBFgbAb4oAZ4bDT4YgZ5WocT/6P4gQEQDhcoIQG4GA1YDIp4AIfQhQcYcKzYY0OYr&#10;DsgIUO41YEBX6Dwg51wAAckQAlylxyxNAdYdQiwX5l48r1IAAKcRxNIF5SwBgBopZyZTgkYd8TIA&#10;AbwbowZsxtAYwYpthtxuALpXgEwE7UBsCmIZYZZCoVIUpFIaiLhlAgapwkQeQ6odYfg+Yc4ehmoA&#10;IgwDbIgDwDA0wD8SKaYGBkgCQGgGooIoYAAb4XoXQAAdIZ6UIeocZDba5FBFAgYfr7734AYzCvA5&#10;4jwBTvqGoCJtwBgEjMYCJuqBgEp/QBkYwi4BwpYeQdJvIcYYhtYdYawahmQdA34fra4jYAbqjsI7&#10;oj7sgfj1ZQIAyLABAzwtgzABiExrIGoGyCAFaaQApuh0wdIoAbAVgVhwIn4AADIDplADIGB0ADRq&#10;wBYEJX6wpoA+Z1wniDAiwcgcY35sKyhhL0gkzUwrQCcpAAAD4DxlAo48gekqBRRpgiYcpRIBQBY8&#10;gFwFxSyGZBzgLgAuobZwYAAWYWQWcaQbqzZOwrQE4E54qKAIw04EJpQ/YAAagcJWoVIYaIoYgbac&#10;obgehvIeIoQ174C+Qeofxeg74jS3QrrVIrQAgfo5hIAyYAQmgjYyQfKNxaYoj7xS4BqSwFgDZuwI&#10;gFAG5kqSEpQC55ajgpYk8PgfCLAbIbxVwXYYh6gYwaKm8ASIIdYfB7zYYrEhofoeo971hToCkrzf&#10;Y+ArhwLyYoIehRIFwC40wLAHYJgAAH6ZoAAEwCqGhMa1zaLmgyYlocAcwiwYoZqIIZhiqHwbo34d&#10;Id8EDs0WwtYAgsD1gpZKRT59ixpPStgmBCBPSHI/KNiNhQRLIkQxQ7K9wkQDU1wCQBIkQBoAwgQC&#10;jiIAADYCwtYDYDAsIDYDJcoB4BorrcqCi+j8BQBB4/Uy4cIdhCgZIbQZqIweBRIfQApegAjVItg0&#10;TKg7Ie0XgjYkaYwrVCIpYDIBROgDD7ROIBhcsEo8jcTKiyDEr8LZKtatLaUKFKzOBgjQxUtLVL0J&#10;5PhPDBifdMqxRPpUU8S+VLMKRRQeBZga0vA3IcwwYbIdwhy65mwCxpS+4jwYgabT4bwdTFoAI1wj&#10;ojS3pZgqKyhopVbUy0jjSwAjQ7rqlIRPQzqYA+E54z4zTLQ6DAw5S6ArA6LrS6ya6sUhK7Q5g6rJ&#10;tVVE66QkZOQsIFwDUVK9ZlADqeAtgtyfz8LN5RQehVYbYc57azKy4aQcay4dgeaGEhq5jA9LIkzZ&#10;bEbSLdA/KGJ8g8gE4CxlAH7DJuYCxfiQjqgAYjTupgqbBPLLtMVMs8VNhgy4bUAewhVOZVwXAZhm&#10;IbVZYwgfipZFoqgjTjDVTV9gjWchIjSWD77rCwNPY5bJo7I5L77J9KdWB9jK7gLtg7Q8sICadXgG&#10;ADB/QEICQ01IwoqfNN8J1dNN7adl1l9mFmNmVmdmlmpB6f9m1nNnVndnjRNeK+idSToZYaycsL0g&#10;YaQcB/4dpEw8r1ZHIrQAoBEyABAq6erf7Iy6B8VRRwxMZtwDwCJB1XaGgDiQ5nU5cEot9qg8Mz0s&#10;E/xPln6xLZjOTE1mCuBegege5L4bwdw37bkP7p70tiz/luLc9M6lQk0uomw9geIhQd8Q5qQnABq2&#10;6CABwroBIBYpEhT77BJ8w7IuI8Lk5Gg2LsqQdHQuDELNaBiexS7hR+LXRdId5Zk9ScpWCy4boeQo&#10;AfQA4gU1Y10SY8jdTdCtTCCsh2wlhqQltz5rIBIroEQBw1QGQC54oBgAIpAcQdooAbzGIwAdR7Yc&#10;r81fwognA/7Ilc777WSsNicc7rbKi5yv46Y5tzzsijI2QBKeouDjSfY9ryw+o9o+Yz4w6tpa7mpq&#10;YyIlMy8FpcoGYDQFJo4CZOACCqR2UxIAA2w3AeipVwY9QgggQeWDxCMgqIwdBDcLDT4dYeayiuhe&#10;ir416n4uABo8ly449rCtStomYu72a0aHIfgkQzzcYlAmEcjI4lojgzWIVVIlRLIq91KiRcq8pNoC&#10;pOADoCI1ziIt7/tdVFJgpEwhQdIbQ3AdYZhDYdoXowb1IjQEAJ5zQCwGhOABADKSwAgBalDPVa+C&#10;odo3AZQbQiQbIcp7Yc4eIiwCAfArSZRpQDYeaG4dI94fRdRwJaY+ztQxAtIuADDftshTsJYAz/Lg&#10;9qBMgj8zRwIdBmofAbZZgfAZ5RIfp2Ai4to8tkgpgGxlABbMo8uSgAVqkJjOFE9d6stMlwYgZoBe&#10;ibxmobwcg3AZga2P4dhVbIhBaj4AAGYFpNgoJmoZYZAY8TYbpVweQeJVaEx5YI4JAJBo8eStsTJZ&#10;gbgbizYcsQJ1ZZJph1iDB1klp5YJ+e4AAFaJ1c4jTKQk8TKykTizZsyMYYsUJYEdgAALQLgLYAAF&#10;gFZ5DqIw4bwaCUIX4VAUwiYZsVwBmFCGqNwBhW4whFobweoojoY+YBYkwDJ5pXkuaEgEbMYCAEx4&#10;sXgw4c4aB7CzowZppZi+2UiNA+xa524gShwjQBUhVjtgatSetqrlZTprarQsItSSzoIt4fwe494e&#10;gcYhwfId51gfZmal4+aOzFokYfg6YAikg14Dx5ZTw7IfwcwoAA0PwBquA14A48gA5M6CEegooG6B&#10;YeylwcAYubIfQdgiwC2hIC4FqaQDecSGppAlQdexCzAarTmbazcn438Sy88topgB6SxoZmojo7Kk&#10;otaNiF5ZIdAdJCgcW14soCxBwJQJYJTMgEpNlE2XgbUsYWQWIWAhctMRYpEtp4oIyKJNppNm8A4c&#10;4vYW4Zgv4YQbZ7AZ4dBWuUaylCsS4jwfTvRnWtYFwDZNgDjNKGt0btQjw9Qw9UbtQ8IdYeRVYaLp&#10;I2ZmuxQsIGIEOBoJoGQIOhwDhNirgi9c7Z4eusQdGyoZoaacoV4Xks4ZobSLi1IngfcIK2gsigoj&#10;weod0b/AYBpywgcRg4Y+YexqYeo5wEwDkVIKAHAJoAAIAEhzQF4CaSwDC3+YGXxP+DtvAiYdJZIb&#10;AbpDYZQaZVwawbxvIcREjUAfY7bYgrABKel1YjiV9AJUN4gu7E7dU/zSLCFUb1z/bWwnABRdABiW&#10;Kioq4DxlRuYDlWoEw1QDYCotYqjcOJFK+X7SQgQdVOMuwcB1OL4wYcEwJwIAKHoBwBaka95+Kd6B&#10;jhor0GQABMaS1CgpZ8js7EN9VX8r6xaslM4y1duLDES+aw/UFjVMZP1uQu1ldFClN41K3U+LTZtu&#10;ggQdfPQaocBWobNY0aQeA37coEYCJfkqArQYoaxVd64yQAIt9c4og8zT9qhZKQiHo5oyV+Dta6dj&#10;QmSOjBq6h8zsFdFdFiD11UNIR8zq/ct9ncTKSx7uqa47IBJ8SKYCKGgGoDx5AEmB5+JGQuFlNAeX&#10;q+YgYc4d4iwZwb6LgarkMTYdg34eK+45fOaHKw3G88Xfitow4lqQko7L5XgDC8wHoEsNLYA1Tr0/&#10;ozJglUdjK5lE3fxg2XlucKJwK5QnrzQAAaYbqIIXQZYYSmIdB7YjggQjjLHAdSzItiTjAjbIjId8&#10;9hV9CwKwA5TWQ6RHljC7i57KrLDK0/r8XixwzhgsNkhOEIpuxBhByjNqs/rE3VLOdulnvtftntvt&#10;3t7aZUFuHuHunuvuzQdnFlpPpjRZIagbp1IZwbKMdGKcoc4eAi1p7VFqGXJc7f9HY8FtYA48NtHR&#10;9yVj5NAETYKEgCBNACwpoth93a0sFuDvOX/V9uPu6xIfhxQnMaIb0BIZAciLgcjyKP2IDO9trQqN&#10;9MDlofwfI9kX5FJptjVJwp7lYt5yefshpKTvIkw5Kd2pKhy3zi3TtMABJwwCIA4pbXLhDXofOk0A&#10;4cCzYbYczT4bQdursyIrwD40wBdEYysy4k7mftJUYj8y7sSS4rQDQBRcogAtCIjAADfgAADbczgA&#10;DfdjkADjeTqADwfL0hACAMZjYDAoCAACAcgAMjkMiAAEAUgkcglYDgsrk8umQCAkwAwEAoABIFA8&#10;8AQGAAHAdChEIfD+fQAfL+fIAfD9fAAfj9foAf9ZAD+f7+qlcAFWhD/fleDAKCQAGQZE4AEYTDgA&#10;CoLCYAj8wer6e4Afb9g8ql0lgoBkD2wwAdDtijhdDiADZcTdADkdTlADseTwAD1flPfsqgoInYHB&#10;lCAoIoQDnQAkswAIBf9Ho9esNafz9r2w2Mb3cbjNef+Eo+82NbrVdhG+AARBINAAgCYbtwVDoAE4&#10;YEAADIPCoABYHBV21VH4uy1nmrHo2T2eT2y7hdgAdLLceIW7alPFEJGEwADAaA8AAFLeAADAg8Lz&#10;OKrLitwrZ8oOqSrn+fJ9smdpzgAZBxGmABunWiB4nqjAInonYZngDLtHk8J/HrCTin8BACIKCYEq&#10;GD4HAABAPAi7wNx6BIKucBAHJ+1SQM7Cp7HGeKKmcczNmydaqHCdyCtABQUgu7wVy2BoXA0oYMAY&#10;k7Ynue73HWdb4zOp6bpgBQFAWAAJAmtIEgSBDWOU171N84p80CAB30IABznU+JvHJKZ7H0g4IghH&#10;IMAsuoQA27pzHGcIAFWVJVAAbxvm+AAKTsAAWBaFoACIIYiAAEIRBE8x3ndKxtm4bgAGpXYAGYZZ&#10;mAAeJ4M0CoKAoAAVhaFlViJV1YVk9VZ0KbxuskaRomkABjmKYwAAfSAACyLYsgAF1zNY4LJmw/Bi&#10;lqWgAG5bbNm8bMCnoeQAA0BUbH8wRy0EeB9wq3CvAeBLwreuoOAtLYJgzMIBrAeByIgdx2PidJ6I&#10;wea/LCAyQH+k0rwKsAEn2rwEOQnaOprPqRJ2AoDJ21SdgEA6dn9nIAH0ex652falrKrx8rEfTbtq&#10;jZ/AGmAEgk7oJhOEkCptnZxMcAVaO8fUKgNnShJABAMTCBAZBkpgDp+cxu1yf0z1JcAMVQAANiSJ&#10;IAAYEdZK6rxum8bwAF6XheXhW6mH0pYNA1FIcByHK5Aq7p48kzeNAAwy91pKxy82AB21qAE0PdWN&#10;ZCcKAnusE62o23zlKObRs3qWJYFhDtqx1OIABR3QACMIojAB0bkoQcR1wwYxrWAYJtmaABhm6ZyG&#10;ngdKEaU4awtg54Jy2H4ThqAAWg0ggNAaurSz1nKrtejePp2cR2emYJsWAcZ3HQgoDpAFwQLaLAci&#10;UAAF4HD+kaI2wRwyFRzDremNQbg2AADJGkMoAAuxjC+Q6Oo+o/mDHeAajkC75CQllPkOsihBzYgN&#10;Asd1HRMB7j5Z8PYjxWAGAWAABcDyqgaArCGAAHoIASgAB+BRGwIgFozAKy5PqCT0FWKvC0pY5R0p&#10;WGoNlUY0jIAAGcNo+o5R2EYKeUIfoBTnAEASj0oqZGXmsJQ9QrZ6SxnmNoVh7BIDkoKNoVmAp6Yk&#10;mvK8AYmEKyEAQASTADADShAhAwjkFoJEtgeAsjkBgCifgMNEjonJPGPoFJuSd1q0SKr3AAOEc5lh&#10;rjoVyM0cw1iKj8IwBMCJdUfopBGA8uIHQHw0AsA1HoDgEpkKIzUwS6I3HkPM6sscnY3xvXS9aY0S&#10;j0TImTG6ZZ55qHlNkbqZ8nk/TaWjNY9E03rTfm3N54U2pvDrHgO0AA0xvn4G0OdUY4B5GWZ0doBI&#10;HwADyHomQZw3injoHeUslZS4/JWAOAQhj+B3plT2bEfpMiMp7I66x1hoABAFZqeMlaMyRG+NASWO&#10;hJiVmBJIy6OhKSN0jjVHSiB5zyoyKEBJIgAASHRAADMDoKwAAfAgBgoZqyVR/mpEorhXirFePglA&#10;Yo2VgDXHO38dQ9ErD2H2m6NZGjkzNmJSeaUxSsFaH4cg1BPwKAKR6CECiYQWgbakBQBxaR+nHNlV&#10;irhR6VJvJSeMm8RiakFJiTCoJKSUEjsATIAZgpmm+haVMdk6Z1jdGqAAW4yhgLwHQQxqhBaRNUaW&#10;zOjQBUZkeo8jOzRrDQNLJcSakBrLNkkJkSV1afX1GDJpSWrVMkcggAkdIEQEjqgmAmgECYCgHkht&#10;lNWckSZrzcmGtGaFzLoXRuldO6l1brXXuxdm7V27uXdu9d+7qC5yXgvJeW81570XpvVdJBVz5tDv&#10;MyvAcSoxnDbQ4MMaQyCIjvQwAYAxPzUGmkqARmRCKDo6YOnQBaPQOASp8CYC4IQAAdApT4C9b1vA&#10;ITIaI1JKLZmyvHdO90xJtYjvXd4qpBx6JoVAO8ywyRy2RHGPN6b1U9noJJG3HF7E+xMKohQpmK3L&#10;DyXxcYAADQJI9NIjYAthyORqN7XxGb+ChALAGnoj6MzysnIOPYfpT6jH5JAArK+GTnABZOsFz46R&#10;2GLHWlAfYBDYgWBAikB2d09kgjjeMARxZoGxNiv02JLZNIzAeAJOYFgBo9H2PQp43h0qjHSPOqZU&#10;i+HpaXRxpZrCdkhosTWwZKK76gtcSTTbSycAERmaLABQSeADJ/EkfY/yrj4QmVAfhUy+oVQWbWhx&#10;yGOkIzSBkBRdQZlseABM6oEgFAQR1gQ2qLzevCT4WEsViwADzHsRixqVhzjtfsOAdBlhxjpIgOGD&#10;BFR8EYACAYjYBQFo2uIjkA4CSf1+nKVorBV6voKojiCNs5KsTDrjV8sZWtUICAKeEDIDi6goOwAA&#10;EsNjngUOqgdHMb7lVDujC4p47x0GaHOMwxw4RXyq2yUsEQOTsgZQAt4GB0gDJjQSWAqhsR9jzKeP&#10;kdg8yqDsPcPyLt+3pjJHqNuUI+J1D6H6UsCg9jwgsHgd0DIAi0gFAqjkBAFZfAXw2BVGwB9mFDAa&#10;noAYCihAEZvaYkA+x6lTHqOJKw9BqvTHkMk+o+qokFAaT8BIIUegRBsXEBYIzugGAnGhGRWyxDhH&#10;AQwYQwxhgAHMOVKACPMU7A/PgGoNnvAcA6XG1GeZozUN9CQiiu0ODmHO/ZCjBU6gABSCgtqkzumo&#10;J2NJa4ABPidE8ADyyUAXAvVUDMGQMwAOMccBv5h5h5DxXw1Yxwy/qAAXcu8ezbgdfbAADX7wAAYA&#10;wBfDUDFPrmKEoWtRay2EMrcAAA5cAWAshYXKC8FxMSQIXfsNkZVTRjhiAABrBhILB7lMjtDwEBJN&#10;h9F0h6CxB3GOjYCNgIgDihALvMgNgGE5gFo1h9CntHEKh0QOnQGYkaC6gBgHMzvMtcudh0EoACB5&#10;iMAICZAGDxgEr/DxI/jfKiiqCxKqCrh5B+CDwgMuh+kKiyjYojiNkZCYAGu1P3vYgIgOjqrQEZu9&#10;CKEWmfDCNBmtkdB7CpickbABGxCoKMDLtKDWO1gLgNDpAMgYAYgAAOAjgjkBAQjsmBEKhohoBoAA&#10;BThTBTlDBzkMHUi2lUFlgYmygAALRFC+GBDEB0H7BqhphqAABrhsIHBthtD8DcCrgQxOlygWv7gd&#10;geAeMJwpJsjzRMnYnZnajJAEHcHdAUHeAiHfngpqB1LHBpBwIHBhhtBngABZwBDHh0lNsdDjDaiv&#10;APgKi4gggWgcAAAcgRv7gYgNIfpCkeiuJvCNCQHiH7BghqIJBnByIHBuh4jLARgLi4gzgfApgAAb&#10;AQlVLQCdh7B8iljEkphphuBrgABfhlBgosBsRfBup4HLB/kKgHAMjpK3C6gLgCkyB8QvEOjGgAB6&#10;B+D3ADgILigBJKh+M0CUgErigDgKIfutgVChgMv7gZANkAgrgODnAZAIk9AHpNn8NqpuitIDPsuP&#10;h4ufBtjGFtBoukSgCIBuhyD4h4B7iDgDNmiCriCUgEC0iPF+OBjlN9DhkFSqrxk/nqSsCts+iQjh&#10;k+t3CNqDiNgJAFidgNvEjtIhD/AHuGSzQ4KyoagIE5gJgHsAJLplD1B8FBLGqFhrBzG/hhKmAAB3&#10;B9OfAPAMkUgSAMDqkuofgNoUChwymPjXDhSqI3JkKtMTOARTpnKvJxMSpPNAJiyqrlpwNqLrJyTU&#10;OOJzJtr2TOjfRbp1J2IHJ3lRhwh5D6h6h8sxgAsJB6B6rihuhzCvEQufCVL+gAiKGZEpiPj3KVDg&#10;pOsPrZLXiZK9u2LTLSNNjCI/o/iVqUrVCTLDjXOBo6LZqVLYKso5HWGCgDkcgQgIEwgTAKJ8AVgM&#10;mpOvEeoCKJJwolC+iDu3i9huRhgABgP+AABtB0iGB7wRCyirrDqWTpsRwIz/OAGco+jxgGuFv3sN&#10;MFEctVChGjClh+o5rXrWjxEZmZCdwbMAADk9QbUYACE9AFDTkBADEbAFgDE9UdUeIyOFE9CVLSDf&#10;Qg0Ah8GfBqhwl6hbhjhewAhxjJURj0ivOErOrNLQpNigjXJNgArQLWNSiQsnLVibKWCYKOz+rZrD&#10;rYrYiWDxsqQ4Jblyz8FXrdlSKzQEt70LTW09rmk/MQ09MT1A1BVB1CVC1DVDr1LxVEVF1GVG1HL1&#10;ysvSpuQYOfDGDLBnr7HABnvJt0DLKMGYI/EC0XyPChN6k9AJAHi0joDpPDJ8ATgMsJAMAIDupKMm&#10;NVLqU/zRTVVAVHzXRTh9h+EKttGfBvMXAABlBzMZB6kph/zzjfMcsQHWVcpuseixB+UGimSIE0Gf&#10;CRMxgIrixXUgokqsQtCZi7KLkdN2wEkbUhN+ioClNsh9j3B8KqweEK0zNXuzUSiqO3p8nJs2MaiP&#10;xEgPkUgFgHkcqVHhJvNB1ppkJljXCCh9iNgCB7iNj2CMOQkph6B9GfDBkr0sGa0uIj0wqUtRCatT&#10;tSK/1zKVCbCYMmtVwSAENYNXifqVKwiDtbEK16C9umUSGdUMC+GdAA19iDCNzIjugagNgUlXgIjp&#10;JeDnCcihTOMSJPRNnDClh3L4hys3iGhyiGBsBwOkSikoB4oXGdgBjYkiV2AFUgsDiRKhDiOAHsKh&#10;t9NejgT+q5t+Neq4ivRsCtiwAHUPAPgJIaASM6FTgOj+gOAIqfJJMsNNpy2qLlthMgB6B42MBnjL&#10;BthXxJh+BzCMANAOkegLDrk6AZi4gFAMjnHhQiirh+ykGdh3j3B7hzkmh9B1iMB+XZDJh9p1BmAC&#10;D6h0gD1uDUDtABNnAWB9DpANIZkdEeCeANEcgFALJfSYVRWQscjeOCh/C+nLByjNB3BnD6h6BqEM&#10;B8htD4iYkBEusjgWEUgIAXkUgEOGrWCYTSVgiDlrhogABVX+xKBrR9CckZgTPaAAAkglH/gVgWKd&#10;M7kcr/CjJrJOhwhxFNhghgrKhyBxj6m0CfgPgQDsnGnHTFEw1gkKhkhkIJBMBMBLj5B1HpxRgdgA&#10;Ab4ZgARDmzPykUjZB54dvKByDLBjhkBjlOBVBV2/ivAogpAovknGKdgQJ8AH4oLoP0FQHbFrlshk&#10;BjBilvAHtnArgslyPhv7jVIWYeBzhwFNhr4sFtBYBWgAB1BspVXVigCQJBihCDiEB2VgCmB/CDmI&#10;ivAHDhAL1bgI0vMrGcDfB5EGh+gF3pAQEAgDALEUgCAINnB8MWB3huOkB9s2jvR6DvDijSmYLVDk&#10;DbkIVgnQY9B4jiwGivDONeDi2ZCYQaCYAHifP3gGDnNiyoDV3Xj3TpCtgGI0HDiChznpgBS+CsN4&#10;WziQEmingCgI3RgSi2gMvjjtAgggEdANkwzgmfBlhlIJBQBPhQFglhAAAhAhodgbAbAbvZPZgAAJ&#10;ljDzYND6hiBhwAFfBlgABpBpkOE4jwghaAPugaAaDrZ3AJ6DroRUgAHZnaP1CeHcHUxYgjHengAQ&#10;iCJqB4JQNxCIBiBuHoBVhmhdgABohzFcirCDumXXEGgMmnKbgSP7gbARllgbAPWlgQmHOFEbKYEC&#10;oYhzh3EphkBsw9hjhvFshjhyEOK3EegxgdAoC1aajBiYB3B5l8BthxiGBnhslshihoQABvBzFRkX&#10;CngFoOvNCCEakegCSKFBr4huB2jHB2h+mfSlE9MNDwgFgFjwlSw2AMvxh9AHJ8BuABFj1ZFjgsab&#10;oeAKDnAQu0FvMm1eTQqvjgEGhzrGp1htDHBnBriGBmBqlctyjNB7h/CQB+gBk5gAi0H7kcjVN7jx&#10;3IjftAjjt9KKJOte7bHWtfnV26jYiiCQJKEZgIyzi5AHk9AMgIjwsKE5gNgKE5gNS1AHjSpMCQGZ&#10;N31bnDkKh2j2jHhyjHH4noB4h9kmgRAPljgUgOp8AZ2lG5zJUI28JrTSJvONyaj1WFzWzMVdTP3J&#10;roTV1IpwKtLq1prmStbX3JVeb3o5CEB1B3j4hpBvR9BrzAgABwB3koXZGQB9sJPskch2KAioB9KD&#10;AAlRsmiKCbj3GlkKjXzLKSk/LaiTkZgArT3IJNrSzuiETvq6UUT0qIVnTwqKT1qVQqDtAGC6gVAL&#10;GpC3jqrdEw3Ak51JcCI3lGiph1h5qFhsByzBBtlgBxB2koK4jyjY3sk+zWJo7dJjcfI32gKhADGQ&#10;mpspwnLV2+yu2StTU2iYOEtVCYGbid4HqfihWoieQnUWm70OVasjgDk5uykyUa12LOVyCtTiFNhe&#10;hmPJhrhxOkB5h7ufNdiUjVjVKOLB1bqLiXUvUuzvUwLVib86CEKPrXk+snW8LDDhUa69Sm8lIAAM&#10;GpANgHktgEwnLCU+8nrot/b4rn2p1e9j9kdk9ldlrz1Fdmdn9odosT1I78z/B6jDhzoFAABoBuRJ&#10;hcBmLKhvB0FN4xiQ0vL/idgF5cDlgIi0gQx0PwAORYgQgLDq7FC0pKDwq8MPrucAvS0KVfTQVHdq&#10;EKClh4B5kmhuh3iIBlh0IHBzVl8bCaKUjz9+DyDdkYJncxVqirh91sB8h7iph9B8Cp2PWDEyACt7&#10;ECjBTwCsSvNCV2gEV1AFACd9GqDyioinh615CoGgY9kKmciD0KileOlGnQB5mfB4h3jNNYEZobWC&#10;2D1zeLKt2Gz2o2CqXut1iph57smdh6D3OmCDo4ig9RrQ7HuE8YLXTw0zWUtCCXrBdTzxtNtVc3Ch&#10;JBu/UZrNCYMwikil0G15+fCqmgiqiwqwiC7R9ACfgQAIkwgbKcjn/GIVkjI1zMjyTNbI7bGdFHEl&#10;ZLDL+lDJh0D6yiCGBrhwjJBziJnLNLmbGwAHjnDT/J2Ic0DjcwKXeM+MXI25zTNA0pjbEG72tWG5&#10;gIEtgXAOC2gTVYKdntP3gFEyWFJuDlY+CvHDilh1pSgABsBboHO6CKAGa1yMEbAKgTktut/nI6Cn&#10;eOh3WeB3GfB9Ohi9Cn2JCEBzgFufBngKkph4gLCvXGCABMACAKhwADEJCcABsIBcAAUGggAAQFge&#10;HgcBgAAgWMgIBgEARqQSGQv58PwAPZ3PYAPRrukAO5ftsAPhwO0AAIBSAEB8JAAIjkRgAGCgLAAD&#10;hYFRMFAWQgGQP6pAB9vt9ABmsxmABPp5QVhlssAPd8PcACQR0MmE8ngAbDcbgARCIQgAIXeQv+SR&#10;q9gBut1uABbrhbABvt5vUgERYSiQSgAgkIhAAPB4P1R9ShkMhkgBLpdLAB1uqYD8ejy3Di4jAZDI&#10;ABgMBmSSB57UAORxuQAMreABYrBYQ8C04slotW4bDYABIJz8Ec++9GQu/qABvX8ANJotEAMZjMWg&#10;A8HgAslktgAWi8YAABgQBAB+vyUPV5PIANxnM0AMRWKj7qysZ3pwAR9pQCADos9z3nyf5+pqfh/A&#10;AfJ+r0AJ/pABanAAB4BoyCgBosBadr4kIEuYoAShQAAGg8uoEA22R7qqABzm4mh4HIcMJHSmAAnq&#10;eqkJIAyRgMnL2JGAp/wivS9H2qZ+H7B0nQcjKQAMjwASGjKnJAAcsI2pwBALIoCugAQJoEAYPg6A&#10;B/RmfJsGxNp1HWnMLgAfh/r0e4BL0A4MtkCwYtcCwaBoAAKBq5QAgkn52HYnBlGSzpUFOUyqHyq4&#10;mCcJoAUUuIPhAy7xPGvZx1OABjmKYzdt6ZpnGdRE0AALAsiwAAbreAAJgqCgAATYC+r06JtGybLf&#10;FgWLrMBX4FASAAUWiAAiiMIq5BEoYATueyygAdR4HYABkG47hSmSXCsHGa6WpMlMZgAzIAAUAylu&#10;YgQQAugwYAwoYUAuDwAA+CLZAuBwIrsBAGgAeZ7SAaxxm6ABmHCagAGCbtYgOAynCYFogAAEYJoM&#10;fdMgAcp1nQABnG6awAGwcbAnOdRxwkfazYThQNAogwWg6EwAAQfwCAAcOi5MdpzgAcZ9Hdhd4PYA&#10;+hgkCGDhIDTLhQDoUgAGQQNcdoCYOWB0niAB6gHIohg4DYAB8DFfB0CYGAADoEQ06S9zuklhz0vK&#10;9UylB34YvxxJgZJpG0ABpm1HRuHJOp2Hqfc2gJhQA4Sh4EggiYC7m9iMqfbW+9EjXR7296+yWvLo&#10;wtJlh9XC8IvekD3oy90rAIkAFAOkAG3nRCIgADQJqWDQIqWDAIokCoHIsB3fXgfcHHMdR5gAbJzZ&#10;SZxw4ifIBbLFsihYD4MVwDoVoGCANKRtCJgDoe8dK6PXqh+NtdW2e8Qr+38/5/z+H4oWf+6GAcAH&#10;5okb3AmAkCCRuvf8SNYT84BDpHcnUaI3GKjVHEN9646yYDoHmU4fQ+gQLwH0RYfI+B3khH4TAAwA&#10;xxEPAG2VDqVHUFQSq/V+pT4IQ5dql4nMQH3uzAI0MnSVUOkhRGR4kAAYhIjACiMnLtCdEidoR+BZ&#10;fADpjYQwoEAEn1guA0QoED6i7AJYUAaIsCi+wQggXoeA9nrDfHUboao5jEjLHENUAA6R4Dqfc7OC&#10;EAU2v3dYkZ2Z0kmJ4Qatp6RISTtAAE0N3zcwFgIKWxopcakwxShuiMvSESUIOTyhFChekKSiSUSR&#10;CJUCQAEAGU4BIBkiu7KWA4BIDkNxoAAA4BAC0Vy/AARUiQ7kBMSGwNI+44zEjtHcuEezJCkEcJzG&#10;sjxTj2xGlhNV0ABSRnuiC0OIc3CcxLihFGKxIi8xLiSldIpSmqsiZABIg0X31gSAVLoncgiQQOf7&#10;AWfz+y9wCizAWg1B6EUJoVQuhlDaHUPohRGiVE6KQDT06aitGaNUbo5R2j1H4ASDgGPgfI+TRDva&#10;aNIbsfBbjIF8AAbY5mIj+dQmJocmHnAOPGBYCr5QRAZYAC9nzAQJvlAaAeXUWyLT7SO7SHRfId0F&#10;gO/+B1IoEP8kXQONtIKED4H0PgAA7B4jwOsO5mgzR1LHHOPcnETiOxLqhAif1BEIuwW0SMqB70op&#10;SHtSaFNfoUxBPeAoB8wADmLfc6CdkSn6nuaGRhIoCwBzAdy0NByEUCuTHoPxIA+CrFUPiVQfxVz5&#10;OTKqSgfg+EIj4cGPceB9pYtDAqB0hwDAHy6iLOKKTqU7UiH8/V1ECCquTYaWYeQ7z7DyHW01mzk7&#10;YucSK2gjsLz2AFnFECI81XZzmdrFW7KHT33fu9d6cCHbHgESKAl9sW1nu5PenlBxmaTD2H0Syz1J&#10;npSjSim1ChEz2NAAKRYDoEHygzA2QpgRsgHEQSzLEp8/q7yHkNVtvlViR0kpMO0eDTRxjoHKy4cJ&#10;NBvjoN0OYeRMB52pW01EjRGCHy0PZOB1Tq0LRvdI/NCro070BdEhEqWPh+yiKm8c8YJAKsABMBgy&#10;4KwOlDeSQ4BOAXPvwn/Iai6bSpjwHLWQcQykdDuGm0kfg2ycAGHuhECE+GgALSKRN1CTk8D0tIjJ&#10;No+XJtCJGA9Io5gGpAGeA1mg8lfAAqAbIEgHQSEHA8CoAAHAIlHvARqKuE29wNH8kyR4+B2EsHmN&#10;0nA8xqMpHoMtHQ/s6AKBIT8BgKnygPBrCUBWAycgFvDFh14/rQwjKuMs3omxNicABrwZSeGSgZA0&#10;bIGwOQcnIOUDUGqhwOAdTZEVMM6C9jbG24kWW2zrDeMCggiwJ9xLTCMEYgYIC6nyQdrwrevhNAAH&#10;QOccwAFDGu2cDVTyugNAbbY6Ed2/6YDacSM1V4ABf8Hl6A1hQXOGEHBkDExRErrRGiTK6dJ1IVnX&#10;MSNI7R3RijELsXg8p5wX8liC6B++uEHDiGsusZIshXgAGuMg8A5TsD5uOitBD7LgoRH1b9B8LNLk&#10;adAAp3KuwBJFAdFUBL9QGl4Aki1FYG02AJAuQ6UtYRzYfHgOlpI8h0MpHyPO2F+z3uyH+RlIZ7wE&#10;OoSGSEjJergkfQjOIh4/5sF8T63yVEjUwJZAW3MAqvSJmWywSge42iaD9HauFAkpiRj8iAAkEIIg&#10;AAXB8x8CgMgZy9BQQofnO0eEwUkZ0VQqRVZYQiFIKYU1cFweEBt9fCmFKmHEzQYvH2VDOGey4azL&#10;djPrC6F4LrXPOGKIsh3lEBiSLFWOb9ZR1zAgLWCtEhQRAj7m8qtlO9mSWj2HoVgcDLRTjIXQMkb4&#10;01vD5bKPEfBLF4IOiUSGNSG6dAABDUX/DA2AgSfKAyAcV8Akl4uGRoHckAG0HSR0GiHGTkt+QiBa&#10;A4a2AoAQl0HyHqLMHQHaJgGsHKg4HYHmaaAIkaAYASbmAwAqIdAAKOAwAQJ+HwHqJYGuG+WOHGxO&#10;rCAEvwSSxeaGXwIMB4BQ3wBuBGBcAABcA60YHKH0aGE0GyMCHCs8LOAoNkB0A0IcCgA4V8BQAaWe&#10;n6fywgwequdNC8JAHWHebKGsG4ZoGqG2R0GkG2hiG+gorCxSQeaGH8AMl0libm6SKWImSKiarigA&#10;WGqsL26GPYgclCgidixuSiKi6G0uSoSQiAIqaGbkneAeIkAyAkIsAslwLsAamAPkL0HOHa/CHIHY&#10;rIJuXCH6AMesA6BAQcBSjKU8A6Me/yNkAYAMbmAO6SfwdekWjcL4kWyC/kfylePaKQAImwS+yrEK&#10;b1EKoNDBGibyOkqtGm+YkPGAjZGEgIwgqqqkfikWgoXCGiZYOyG+hjAYJwy2PeMyfKH8TyPYH63m&#10;IyZSusTqlgSA0iqYrynSnUqiv+h2u+4q1oiCS4iwiidQiSI8vCilISk8ianQJ0iaiwJ0Pesci6bo&#10;AifKZCIMBOAuhKAuAYV8SuiMlAfodCxsyuHUHiJxAYJoGuRqZcHSg4HePokCinC8fsdUyudCdqJE&#10;oCb6KkSoTuKWKcz0bmAuAeIEAgAYl0MWmAk4nSh2b00u58TcQktGtAJQHyH4cmJOr8H4KvK8cmSi&#10;JQdUuyY0IkXmWed2IkIqKWmIbMHoSAG+HGg4eoaSw0hWzsrAi2I6mswcI9MCm0Sqm8I0m2feiQI7&#10;IYiqich5Ikio1qIyyiIlAGl0A2AeKOBQAohKwGfKAmAWPGyiIsopDAxoq2q5NXNZNbNdNfNhNio2&#10;ovNRNlNtNvNxNyoVG+rwgGH0RmHmHoesGkG+XWFoGMF4ZcHGJoTyJQ6SIyAW4Ul6Amc2AoAqKOZ0&#10;IcA6AkIdJGAqV2sI50mAAQAIItF6KdF6IyS8vCnQ4tHCqwyrN2gLGpNgL0HqsCHYmOG6HeN0GgHY&#10;JoHShUiVIcdoqugNJTGqQqfqH+RGPivjPuQkHwrApIrA0jNHF4sQSwnKu2S6kmzcseRAmGAGvbMh&#10;KIJqH6pMckLMzsKur2TwtCQgtQSgXgQgJqHmLMHsuXQ2KAA2V8AcAgYU3Au0fudcdCx4+WfkLGHs&#10;LMj+aaHpDOLGHk/CPgQiloWeRASK6S7cI6us5OnII+dmiwQU6JIdMbIcdqnQ0iidIwjWjUSLPOfY&#10;IkuCMyKus8rAvpRXLGJLEUKfMfMefqApPCBO6iZAAiIMA+jMl8c80odKpEb0gOdah4gk9VRouIHu&#10;SAHhOENuHWaSGuHAcSG8HSZoHOHiTqHqH+KuAKl8Iuk6I6lYb7DBJ8lWroNmWGlSdKb4rqSev61o&#10;aGAcXoMo/0BaA+0YBKA0LrE2KOAYkxEFGqwmkXBgKuHoeqAAHeG6XCHYGkw+HwHGhWAGHkKuAJRq&#10;0iueAC/qAEd+AHEyIfAGKQAumAHKACaaGIHYGhWqAGJYA+A0TYBKA2KGBgA4IUAtKZKojfUcJGH9&#10;K8Jq/cbMG2XCHcGOR0HwG8JwH+HopMAQAwYUAeB4hKAYBSIcAOAuYUAKIq0lIkOjRcUyKuGYLCK4&#10;E8E6AAGqGoYqd8YUASWcKQASIkBO8+AACQCQCSAABUBUfQp0l0lozaJI2wJoFoFmFmL8OwOeIkBM&#10;BOZ+CKCIWsBA3RUoO2O4FHbAAAHEHER0VEqCBgBeAAB+CACCYCVCgSHKHI3mUmGQAAGgGgO4GuGu&#10;Za6ufKC0PLaGBWfQx+sEV+WC4m0kPeHhcWAAHAG8g444mUGMGIGG5Cc2CwC2POBcBdbSiYf6b6HX&#10;bGAAGsGG5AGwVUeuGUGOAAHa62xiJIRGiNdgJKJKJGH2b6h2SGSsfqAUfqIqItBKbmASAXPHZ3cK&#10;H7N+UwpM/es6mkMyQcQmsxdwWGAQfqASiqAUiw6asGiqhePeKdfATu7oinEIlaRHPWPYAMIkAHOk&#10;kMH8HiPsTcKuhwcossxgAWBQ0YA2CWU6AmBg4gASAqIEtUQiHSHQcMUmAA9OFTSoQcCk9YVwNU0a&#10;A4IM9oL6aKR0GEGCGCZcGuTk3+aaMsMuCcCeCcWgWlIvH/HEAA+cAAOAFkWWYiAUAUIk+s3I+0Ww&#10;LyKilXRcGqHKMCFkGVOSGIG5XsGyHcN0HUHubKH+zgTalQJJPKKdhmWeIqWeAaAJLkylF0IkdIhS&#10;rBBiJYHaHwPtVvF0mAAGv6H3LqJqpIYXK2k1I2V8A8/8/wAkbYQIL1biN0HGHU3mHEHiZSHeH6/C&#10;HzF6I0KaKIAYbmBiBARUCuBoCOVwBFbSAyAhO+G4HkJYE+GmYqGccEKYl0Bi6uAADGBMMuBiAmn0&#10;wmrwpEoIqnGGJJN+cnOCSAHPFSPuHEZSGqG6w+GeGuR0cKrIHmHylEAEvaAWYOAEcwTFD9IZUZUj&#10;ENHBlfdnEUSYgFJ8rrJ9WeSMqc7gfqAQAGT8SumGuod2Isf2Hmq8JSZLPupMXopMAsA0rABEA4Ik&#10;BcBANkA+VmeIYOaiIsKklCb7Vuh6RHcIzspMlOImjWeamAAsAW1VfUimn5F+RJN7WdNUqpGsoZGx&#10;lhlZDCftGvUnoyosW8w2AAGiG+YiGepiAAGSG2PsHIHcQcQsIkNoIeH8g4Q6TqusLMQ7OdMgI+nF&#10;IHIlEJEDMk0lMbMKxiJGiEiAiCnKSrIe1qJGnPIqpqJAi2KcAZZKboAgKOBWAw8sBAAmfWKUIEzZ&#10;C6qfh0q0jfh4v2HCHaZSXHbyHQMSHOuVnYLMvcnVpDdodcxmnWjagbdxRmAglyAABKAmYABCZ2Mo&#10;AsbYAetshksVGEuCdCdVKuPgkKSi58H4r8H0pMHuHyJYHlUuABk0/DUyetPuSBmLLI1ytCyCrqfv&#10;QlSYHerIHrjYHuq+W1HiSzMUm2nLS8I4nFS6hkmrMNS8c/R24sidqqJCI4IzeyIkAsAaJ+BEAobY&#10;BCAibYIYIcAhArGVGYuDo7o1r9vNN1vVvXvZvbvdNjNpvfvlvnvoo7vSftVsv3t4pMGtU+AAFoGK&#10;F1dGHEWOHsxUAExcAcAkYPACc2AgVmAgAcl1Eyl0Ail4AkAQPGAbWBPIItnDPRGSheaG1pPUTEv8&#10;I7TSu9TSh1xYkTZRGPhWgOx05Tm0lWyvuddiS+2sofPsHyLMHSmOG/P5bsHaYjQCabhS4skSbyox&#10;QNGsn7QWv2H1t4XhtHSUJZIamHKcSyASIsffQ7Iku7xHxMaivTRHJzLOQlRQXcrA10TxRmQov0Sk&#10;v2ScL1BgLMHvJalYRWAmPGAYAiksAZjQuoT0n6lXGyv+yuPiQiPoesHYHIJgHstePgZLPUIeAQva&#10;i2JznII3uMaGPbMZR3Q1yyuz1IvHIwSxySnAlgS3GSS9xG7SdESbK+ejtgtJt+xqruiu7idQL0JQ&#10;AXiy0IAWV8BFUMAABYAuKHJGIFr5H9mprYjadNqNo3o/1lt8L0HcHiaaG0HIg4G0mYeuYgj6HqJw&#10;HtjScpuixg+USNr+0pVhVmWHtoADV10Ob6T6SWKnoDT2W0v6AkAYc2BIAwLrWMhLWMMuAxq+mHeG&#10;hkfhN4JK6HQcJbWorSJgHoHEaaH6HUSAAEmic+dr00AJWWInXWAIAomAALE4InXaHCHq3mF6G05A&#10;HZiWboAubYBL4EAAyYMeA0AdO/xISPxdC/llYYHkG6TqHkzDtQGQZoH6HkrAAVAAmGBUKOAeB21g&#10;i+c4iRsvycPgv2pKcmK0LEE+E/ZiHAG+g4BC6kOGKcHQHUZSAmAoIENOB6AA5KPWWw8saoYO2u2w&#10;AAFqFoFpaiMT0xaoBKMeCJay/wBChKdGG4RsMEFsFvhY2yx6Wu8sWpkkLo8tRdgwAA9y5AMQg4LK&#10;LMAtlI2eUO+DZOmHeIAAAr9d9WmA4sHcHaJw4EcSGjbwXEO+Q2Aic2OKPPf+4glpVafyuUTqHEGm&#10;j4Gw5ppQF0XQHQG+MCH73nDCT6Sqqh3igE5+lRmwJII/qyi1nAL41olem/Q9GXqGJBtnK0QiQmQc&#10;Hwv6H078WHF6PeskkosQAaiSAXeoIAAIEAwCAgBBACAAIAn+AINAoFDQIBAHBwOBgABQQCYyCQWA&#10;ITCX4+XwAH6+H0AH8+ZTDYgBwOAAeKxeAA+UimAAiMRiAAODQYAHy/X4AHY7HaAGUyWSAFNTwA+H&#10;y+QATCaTAANq0ABFXQAELBEYE3W63AAuLQAG83W9CgKBQAJBGIwAQiGQpsHw+AH5fYEAYSBgLGAE&#10;A4eAIa2my2QAsFgsrVZAACgUCAAKMwACKRiKABCIrpiITIIhEHE63OAGK1WXqm2ztU4WoAHA8NS/&#10;H8/gA+n6/ZM+99pX6BoMA8NEITFYSBwDFYrA6LJtKAtHiJU/d0/9wAARvMmBJiDAaEAAEggEwAGw&#10;gFQAFASDwADQDGHk7neAGm3GwAHE7XMAB2n8eoAHqAbfH8BC4AcB4HAAEAKguAAchMGQAC0GwkAA&#10;GQPBS7iYAAbT7AAVJptmZB0HWAByn4gwUAq9g0hcFAAB0C4KAA4iEgE6jkNI0qIJdH8hL/IKBHse&#10;6qHQdp4AAbZwNSZ5qraa5vnKABxnQd0AHqop8gGj5+gKj4Bp+g6NJAAYCIPHcetKf0ipDIqBIMhr&#10;spU6yxACf6XT3H89yChp/n6hp+N6gU3pAALdIIgQCuM0SDH4f7sn+0c+gSBCigcCSqA2DKEhGD6O&#10;A2CiPgiBYGp88CTH8hM30C7S/oEhaKuw3yUJK7FF0eCL3psB8IgsBYJJkBCPgMAiMT6v7q1lQEhu&#10;rZshzlWTS2pH0hWW0rAWza9pWxIdwzxcFxWnH8syYZpunCABmm0dQAGSbkByUeyDgCks1RSAoBHA&#10;hQBSZNKBueg01IIg0dofS0eMAhqQ0SkLCodR4BIXiblAIkLjzRi6QTZNeJofHkdtHHlKoEBQDMsC&#10;gFAirgKg4AAaA5GYPggDQAASAqYsM59tTbaqIH2vx6HxexunVdhiG2Z4AG4dRxgAeh8wHQp94hbD&#10;Dzdbk7TqiNYWlQKFILnIBLgDwIgzDQPBUuIMBCAANAnCIGI9Ily3JcNl0mhrsKKfZ9pSex9JKeej&#10;AAeR7HkAB3nnxfEnmAB7H2e+pHzyp68IAB7n1yp7n2qh79FqR6cienTgAeB68jQqUophDjoKgzmo&#10;rR01bNNQArekCKIPi3aTRkXZ244yKgMwQAAcAwFABYViA4CILLiCgPbiB3pAeBUGwSjFtz9aG8Wt&#10;8Hw/J8vzfP9H0/V9f2fb933/h+P5fn+n5T/a/6/z/X9/5/v/P/finxPqhTfDZHEW0WwxheAAGoOA&#10;aziB9ORACAkiraT2AOAoy4BYDCgkwMsRQioCABEYZSRwA6ZE1kGAKAFNS/CKgHYqdyFACABkYAQq&#10;uG5GADs7O4AQuBzC4AGYERQuCtF7sINItxHp1WxJvN1E4ABwDdNDau4ElKg1dkGeORgBYB3mKOLg&#10;/NJDlR0DyHYAAb47krDQHYN0AA6h7paYS1hoKh1xkNMPExH5CWTkCUGYg7w+nBuSHmPQlRowEgSI&#10;+mIyzxV/sKIGmyIUP4amThQdQio+x/NXH0Pxq49R9klcASlQpRTelFUKbo3sqjclCHsSUfA8HIna&#10;N08sywCQHEfPOg0jT3VWmIUQnZHzJCTKFN25xxA7R4oAHIake48oJD/YQRNHAB4PkXIccQhyjiQO&#10;7YqcpR5xnYSRNGxRNhhmEJsIWmpkCaZ0nJIcYgl0qyVStT2pR/BolmGja4ndPZRWMpqAWAUjgHgH&#10;NqBmBpDoHgINqAWAYjhxJ2LeXMkBZj5VqNicA1ceg9kBjlHYOgAA2RwjbRAOQb9Ix0L+HgPtAYBw&#10;HGWl6v85S3FBqwYcn1P5EY+J9UVTieRvm+TyN0qyYBDYXAAoeR8DAEkIgqA6CUAAJQNtwBEBd6oE&#10;AGINXG96eTX1CSdKi4YvjmS+D4auXw3USjmsFAKmqHzuYhF8AIboe4AWrrvLaLwaYxQADpHnGcCY&#10;FHpAhAuzEFQGqpAeAkBgnSZQErJni7M0iyx7jiPuOgYUbh5DTP+PwcMywDAPMsBAHgID4gtbUAoD&#10;7LgCgQI4QUkKzVvkQN6rclgABl27AAJ8TonQADrHUvAHAOAc1KAWRwbg3KTOXJKBOwYAAUgrBWXU&#10;IYQ0HAhtQaUbd3QAC1FoLQABZC2gIvMAAEwJqpBDCIEQzwIW4HVHWOuM41hqjVPwNQaYABo39Pie&#10;IAASMBXZtQVMqg48EAAGYMwZpUR8OVBJhFnJGwADuwsSpPoEAInkA7h26QKUOgUxFPIho58TAAGf&#10;ikAAzhm4NwWMo8oEliBYCwFoAAM8cEyLCTAmKsnFOLHWOJqI2xkjIAAMgWAqwADoGvA9jJwTrG4I&#10;SPtPo+lEIHnqoFS0SyDzSbGjo6yzVEGAOSowwBFW9p6wxPi2xB54w0hJhRBiqQFpsAVg8jKholHU&#10;Ycm4iKiACwcZyBpnACgL2OAWi9RJBh5jvS0PgdA6ShDjHEYgerlSLkxAmCwFpNicAAAmDIGaOAJs&#10;uH8o8eo9ZDW7NaJ8TwoHGDwPuEAIAQSsg2BqAC6gLAAIvPZV8al90RipFQAAcOxwAAZAyzgFWIEa&#10;A7B080Cz0h5yFIOccCOMjuXnNKYoxhjhYmRjcZQjgJwTozM2Z0roIqLviIEPEejixxDnSsMobg0Q&#10;ACvGiMAAA0B0UmQGVQfLgDED3N8dt3k7J2EZWkAOTRAjooGYctwf9b2OgGbIA8ArzANAIVSB1YAA&#10;AOgXA6TJ7ShyGjwHcUkbo4I3JYHJX8+rqR+L2H3Ccvj3R+RhA6BSxwOQSE1B8CgGhmgVg4K4BZmM&#10;6C1aOAALobNJhiDjP+Mwd0ywOgQWIGoGQMAAA9A6zh5SaoTtafNPlcM9CWFFcavQdiTBtjfP+Msa&#10;lJkqH/HGOxAY8yUkKAMqkAQCVU0E8BxtjqslEUWAHH1ccTzrVFJA3tIiz07J6qBT8iHkMtT8Or2Z&#10;PHltrm+AOAkou2WrgcA56UCRurzO1m4bow7IsoJzni2KU5fFBEmOwV8A5HwQARA2AAEYEmYgkAk9&#10;UCIClU5kfHHf5ttd3R7e++L6FlXvrN8YcijM/H1JB+rRZa5p3IjGGnpUZY3SkjUHGSUdg8ykgGH6&#10;lZNR/yFopOMvZNJGGekObIxliLzifRrAwB4ZiJ2CaZHRR6Fh2Zj5hhiTa7w446cQhxHg4T3Kh7jg&#10;CJCIE4C5uBmZtoDoBw9iOb5gsR8ohJopewc4eBFIa4c4toZAb6/Ycgd41I3I3z0BSrMBISPQw5ry&#10;nJWBr6KYfw3yLojgDoBp6QExt7G4EUD4Cb4IBIAxnhgR/RvZSbEhVg3xWw3YvyjaKIfpq5SQoofT&#10;ggfIvxJB0IfAkoeAehJgdgd5FIcIdJKwbQcotodweiZadza4iqYg5quBiiaiEZ253sBRNCPjM0Bo&#10;gyG4mICRXwDgCBCIEwC4vYDoCKxwCYBZlwByLwjKcyPKAEUMUUUcUkUsU0U8VEVJ8J+8VUVsV0V8&#10;WEUiiiiyr68YcpfwXQZLfgaYcA/Ydge4pIf4BIgwCgDixwB48wjIBAmIwrNAlwhaLR3Zfh3LLwhj&#10;LZsZ4yGKIRNURiGSGyHCSqE4uB2wjKGKFY5xNg6iyhOI6qJ6VookMcMCKJocL6VAogxBHkKQjAB5&#10;VB6xCIBoBB5j5hh59ZwYkodIeQpKNLmIaKNqN4exLR2SOhIaYQ6zzxoCOwiTLwAzLwoQ3QfAeZyr&#10;K0LQBQkKyJHB48PhRIiQ5ohSHxsojCyL/Ulo3hq4fAfhwQfgksMhq43snqYw4BA7xIiEnAlIfAeR&#10;qsMxHoBBuor4DA8gBIBQjgkynsHxRIv5RknAooeweJyoeIdhLQd4cqkQe4ehAZHZNQwQjA8AmI8A&#10;uCEY5ziwjJgyaiFkPpjMCZOcdMvcPpRiOY6hg0CkCg5BRCnZSUipaJbkEaJRHyJiJqoJcgioDIBh&#10;G4FwDAEz4T4gAADABZG6h4yx9EWZ8jtBvIeR0pK4c7mIbIcaNwaAboa4AAcgeTSRLxA6dhNMvogz&#10;yD0Cr8Kwv8wqnSnSVqerP6YEdw7L3YoghoBr5QzwCrkoEoDjdgFYD8zADYCaxwBpuxZAuC2UiZcp&#10;ZZrpn8q7/hh5aRqZyocweLSQawcYswYoa41odQepLQB4CZYgDSwhBwCjkoDZ67UCXA+JYwyaHgAo&#10;f07qtIe4bKM4dQW4xgfIbiM4AaooBYEY9ACYI0zABYFJ6Tv4yw+Y56rsjBH624qIqa3QZQ1oToTg&#10;ThxAeBJgIgzjXrRQcwcpKzEw1IdQdCkQDT1AAAJwKAKAAAFlIhnIBIjgb9JK768K8YtjbYyy9K9a&#10;9ori+Ci4e5I64K+ZEAxYAAY1Lwvke4nhCoC7aceZq4+w+7BBqJTAywFoFzTo3I3QZwZxpoeVOwAD&#10;Q5CK+BuC6i6rERG4voooc1QYAAaVQwAAa1RJJobYxhBg+C64ztIjXlP4yYBcgRbgkhwodpLQboZT&#10;GAZQVIU82IaZpovgqhQSUxsjKggTKiVUK5N4hKm8LBZyeJPyopPo3IlxhRbk8xsgsSnZPQ303RDw&#10;mIBwBw9AB4B48lYx7ce4AYdpFIAIe5AbNyJZILyA7YBACZ6QCQFrXgB4EkzABwDzkofyakFZeAeC&#10;5hxAZg2Afwc6kSG4uACgFChYJ9IQCYGrooBIDSxzwIjlQNQq/wVAVAVJFVGz4Q0AAAFS6jG7HICr&#10;EZ0RyobIxQAAXgXaBYpApID1jgAFcjkrDrktZjDAhoBwBpVNHr4IBdlYvgvy+yB4WVmKNAyQjbco&#10;FAE4AAI1nSqYEqqRNJ25NhIKUZ0iQz8obQxoZwX5eIcQ2YbwerSUrqQwfwfELQfohJ24xErLHsCg&#10;f44AhRSVr5HRbgfabgBQwapT0bXoBQ+ADwBg9gDYB56QDI9ccoiod4eJJjqhqI/K/AcodsshWIfb&#10;hcKIhRBNwomIFKqoAAJoGAHoAAHhCjXQDiqQCpTaiwclF9LobxfwYAcLSoXocRKyrQoIM1fQAAH4&#10;EAvYDJTCpSbh9M0irxIaeglBq5LCM4aAayNzurSoa4cI/4dDvRyStIlIjFA5VIjpMzHqSsAbRaeJ&#10;aRO08ROYlxPTzTyJ8RSqtZPohioEHJO8Er6R2d6b3JStXQhqrYlICoDBezrQqimAop445Js0cqIJ&#10;3qgL/kUCOw4Bq9K5ypgwnQBY+AEMYpDQDZDsSCxyE8wMi76JPMWtOKKIfxv6Tz3SUxRCOctUuaFp&#10;iQ6haNETPt2OBlEZvRaE0T8Flo3QespQbU2QAAXwaLmIaYcI+89ReyV5eAAwfgswio1IwByIwwop&#10;ir/V+UdRe5HQhkfD7giCmq2adMAwh0vAwoh5ihjZkZj8QUBJNj5jPg6430nhnJlR5tuK9ADK1AGp&#10;tljwCRnBnUtsBz5yOpcYdoeZJgbEFwAAauOoaYcos2OIpODkCZOKniPRoOQD8BbROqVqTQ3yRRBo&#10;FYC4ugFYDaqQFoD0zACs+2EUWMVaeo3SVI3asQlgqkpByIdkr6kePVLoaw2AcgdY/5VphxHiRw4x&#10;28QMuM7p3ohQv5ixisaIuEKIjkRw+ADUEIm2NJtwvYDABpG6HIhRR97+EGTOaGaOaWaeamap/kVm&#10;a2bObWbcUeErdwcAdDmIYIaCv0Xg/YcwepeAfqGDXsYx5NZKbdoCPhO7pgA5VcabLpOioofKTeCg&#10;k0K46Y0kawhTLyuD/kPpsg5V++It516yYBQ5QyTYlJwiThzTAwvmI5MiH8qQyYBQj4DoCRtQFqxR&#10;6w9g4mhGBcWj6WFIkodQeZFKNI/4aYdYtodMiCSM8hoLLT6hZ6i6nae4nwAYuAB4AwoKL4g4fAhJ&#10;zKj4fApIe4AYoujyL53YhCFOZiGyEZnJVayg4Eo0nBAgkYoWCb2+COCQ6OJSagog3wfKjo3aV6Y4&#10;lKggjACQDY9gBQBgj4AUod78xhNgfS3L9xyIeQdcsIc5eBqhewiaIqbyHYiyFuxp3Atx3KakB+Xe&#10;Zg4sBkPsCkRKeAh6PtsEGw64oo5tq6b0usCkxkWjs0q2Zyo9kgr7v5B2uj4QCbkoFICpuBlg+E0L&#10;5uTUHZctgKV5yodIdxFIbgcgtobYcxfxd5dkX6ZbiokOXR2NXiorzGn84JQLxNW84cK+oGf73WTk&#10;eQ4o7hM4DEDK6QDougEwDrdgEgDJuACrrSmkCaSE8G1paj7j6odQeIpIaQcQxgaocakwawclo4eg&#10;fZe1txlwB4Bo+BU4oMThVIBsTq2BBoCwBpYh7YjIeM3Qa4+4e4XilLCoqgBYEA9ABgFh7AHDkoBK&#10;hhWY5Rj+3keAoQfQlIZYZLGFFgTYAFvCZYIwJAI6qa9MuYuAcIcBfwXgXgXslQJAJQJLG7URuIDZ&#10;nAdFeFJa8Qti8sZa9AEszAIgIq9wz7dir5XQ3a3Io5FIb3NfHoeEPTiz/bpgt6H5D9ZI+ACtMoey&#10;j1RAa02EsyQ1SgDHQQ9IDcKFI5zZ0YdvRRK7BK4ZFJ0pyLHgAD1DkoDPQawg9iDgoI41WIv0kBAY&#10;cVObFYVFUQcAZo1oeIeQ+6KmDJ3xhBk7xIfhRWCBQj3ZV6Q6Oxr5IF2EAQ0bxORKepq9VAmQCQ9A&#10;DgEdnACwC5tRup5gAU04fIbto4fYeApJf5rCuo5KP4ATKw+IDuY4HzWwCYGImoBzCRBAjEOBeAdd&#10;Q4c4WoXIoTqJHD3ICAuZuIJQJQ9orYBoES1AA+eCnfJBdgYIYDfgbXg4ADaqQwCzRQG4HAG4mRBY&#10;AAczE4o6M9F5JmPy6A9Cna+iM6t5NVjh6oEFKoEYuS5Aj/jA/Aaa/a8AWotQtdJ4ADc1nFnXIQFL&#10;Zo+Nk4jJ3ZQCVqAg/g1C3QbYaQAAYgboaAAAYIbppob4eCz/WY3AiQqm8AxCFZ3kBYgQBFq1r98K&#10;P2I68wywCoBhYgCYBg+AC/f47iGJwAos0xyIdIdheDt6M6aCZYe+r9A4gxMJOhi05gj4C4CQ9gGo&#10;ErXgKoGozoGkJo8sTRnKHgsUhBxYaFhAYAb5dgWXeRnYywLbHIHy7SqfBo8qbB/x/FV6Vpooqjq5&#10;AYcYc4pIbIb7Sqkg1IbmcAAH1qQxooht4nrQoJZOvKgh3wmIgrNBsl6NawhtCbKG1giAhZSxh2CO&#10;B3XyyZab3JvVXAiEgORQCgkvwQlJ6IoqDghoBAAIywBp5bUABA8hlKD6GJg+g9ExyodzlRxgepxY&#10;d4fJewCcZAAAG4gAiGAAEwXD4ACgJBoABAFAwAiEQAMRikUf8Rfj9foAez5fIAej4eoAeD2eIAer&#10;4ewAfD6j4HAoHAASCATAAQBQOAAPA4JAAGAYFioAidDo1HpFJAEXoz/i9FiNQiEXi7xer7ADhdLy&#10;ADPbzuAC/abnADfdVgf4CedEfzqAAEfrhAACfztpYAj4BAMXAQCoV9AYAAYDid9id6qYCwtEomIi&#10;WNAVzAQEwQDyICwkQAmRytEy2Sy+DyuBzGRtOcfz+AD9fb81b5fV4fL4uYByIKBc6D4XDYAGIlFk&#10;EDAgAAdBwXAANAwKiNMpvNpwAcbvdIAZTcaQAaznboAcjwt0hkeWw+Kub/qHOiGqqeMu9zu9Oi/s&#10;pb/1T+fuqDAQCoAGwPhWAAVA2EYABACoOJu3KoqVBsHQfCChqo6LogAfzovw1TWqw2B7gAbBxm4A&#10;BcGUYIAGzEIAHufjaI2jYCgKyjJso2zSNEAYCMCf8cqWza3gIygDgMh4JAUCAAA4CILSQCAMAAD4&#10;Jg0AAMAeCgAAinIAASAwENA2qpQjMMxTHMkyzNM80TTNU1zZNs3TfOE4os+U5TrO07zxPM9TU9Sp&#10;zA90JIgch1rIYxrGWABpnGbIAHEeKyH4yiEAzJwFgehbBvLPrSgAA4BoeArJsFHbVwslh9tifJ+N&#10;ifTWAAfZ/NdCzVPsiR+qY+j0T8okKqY9LogEjcLI0AB+Na17Yn42FX1RYtar8yIDAa5gEAW5gF2r&#10;AwKQSGwOuCEIIt6BYDJkzbAqTPrHnq2YAHUea7G+dxyUSdZvAAdJ7HeiDMr1MCJvnP69ubBj6wm1&#10;QEU+hEjAACYDoWCgBJ0lKVmudpwAAdh8pOAOEMEAzKSBaOExih4EY5LQBpkzi8H62J8H6j56xYvF&#10;jNXYh+n411jNdfoAJioQAwuvB7NofB6JWeh3rXlKhAoDrkAWBoFvgw6jqgzJ8nurB5HYeAAHidN9&#10;HedC3azD2PqFT+QY+uchZ8mDBRjuMaSAokeMmwLCMvHzbMjnrJJ/HAAAUAiZAOASHgOfzInxxoAH&#10;ceawNijeHJ9ciZMEzlfvqiABQopj0Oc51/ui/LVcOmQJ4WEIJSkGINBPJDj8DtK+zjOjG0BCJ7Hu&#10;lZ0nadYAG6c+LmocBtKydxzJIfaRnuf7YsEwqir2w/QVrWuBtSplhKcjegqmf6Nvwi6NI2fdXVjn&#10;VYAABlsg5KIABEDSDhSEHYg8C0pAkBoHuSAlqYBkYGVM4roiqf0GobJA70AA4B0DjAAMcbI0ETnc&#10;YwPIuw+gBkXAYBRI7UWpgISGp0AjJWEgOSyBYB4Eidj+J8AUeBEwCjeJGAAZo7EtKRIQC4DqVwVp&#10;SAYChKwBnVMEPcul3R0GbGuNgbEZYyRlAAE6JsTQAB3jxJOEUIwRgAAvBgQMDUYQADlHK8sWIsBY&#10;MYHYXYFAKQUAABdHEAANAZg0JAPQegABbC1FqWUby9iYkyBMCUEoAAiBFCKAAEIIgQoSV8RMjxHx&#10;3juX1Fgk48R5EnVQVgAjcgGgMAYwwCaVgHAOIW5clA9iVjkHHBBxptAHyxABKUnUtDRoqccPQeZa&#10;5LIqHubQihgFOwjAXMUm4EQIuDAUl0wxSzUmrH0Vgc40hqAAGoK0VhZRkjJXaOgcpIB7FrACqEub&#10;dUZJfVKetUysTVLCWKYgfz4HxFUYEY8+x8zmzPgMhc1Q/JnzjKEAgBRPkEQ9BGC4GLDAIQsADLtV&#10;46Xlj0G6NsAA+h4lgLeZc+BQiLgFH2YVVpNwQoFA6EUJIAAKg2BwckFMhYXE+HeOx4I6BmqIHGKw&#10;V5IBpjTLesonYHziAYCPScCwNgapXBOCZToEibGPHcO0sA2htKMG8Nw7o3xwMXSAZQE9XXBgJJ8O&#10;kdRbmcmulMQsBcoJlE+HhW0AA1xrDXPeAAFNdQAAkrwAAD1eyftuHbX8AFUnkDHGMMYAA5rEM+gH&#10;Xsg4NwcA3AACOyRNwIJHAPZcisSCrFrK1N8Zg3xqgAFuNUY4ABojnREOofTXh8LsZYsWeJbzGKcH&#10;8UJLwBh+GXVwwIhxD3VP+ActkBwAkuj+WOPEeZJx3yZXaPAuyxiXsJgEZQfyPh+LnH0wIC9C4ugf&#10;jeDwFAMgABJBeDsAAKAMSNMGaQ2zAx2j0JGNcdJ1RgjeYuKkac1R/GiCkDK8QPwRAijgBKZIFQEu&#10;YTC6MpESCKL/YGhVoUVh5krHGOctw3hxPLGyN1eY4ByvBHKO0rg7h6FYHtdeipPzNJdMETJHDmHB&#10;FpRoAFc58HPESH+rKuZEiimKesVSfU6z4FJVo9muZEz6KmLeAYi5uTXARAoR8CgGDaYEIgBCgQAA&#10;LgMhYB8BwGSZgJSOZsyioUZHmkjFatw4R2lkGqOle04zKAwBGgEFV6X5Otlmtk1KGj8UVH2ViaJs&#10;R7swJQPhDw8x6lrHePQrjSmvDzHvHmaJWAEgKOYBkC6Un4HIA8A85FwWptVd1EiBCfK5ugMeRN9B&#10;FyUmxHGOuPI0RvL6GqOFrw1xyyXHuvoBICCwOeHQq8ew4jVj8a86MxBfczmhMKeYxxtTGmLKgYe9&#10;pltmzlXOAQw5onMlzM+Zsy7tmezufUhYlqxVlkuRadGTpDwKAVSWCcEUhQUgdQKCoC6BQMALiGaI&#10;xTKyJkZI21oj43R1bGGINoZtgR07GHiPktcCi+mX2i52JWSsdlMNMwVUuqjzkQShmAHYJbxApA3g&#10;ICwDkrAKJ6YzU6e0zYMiNEopxqhtDkG+iMZIvwADSG+NYAA7R5r6HzoZIaMm67gluZNUEAlO4Hfa&#10;QpK4CiFpUSsB7PQHAJHIA0A5JYD60lvcFxXmXZ+0dp7V2vtnbe3dnPlzTt/c+6d17sUpdLoSjFFw&#10;UAAdA7S3DMG1BQao5aKa1eWPcAOTwLpWrS1PbztnOkTMsZEApQWfF+ekZR7L6EOM1VaVgjRrjUvj&#10;PyrM+cz3tqzPvPr1Xqp/FLIyhZY7MPRTRWL7hvqnZlqdAYT4BADnLWY2YAADQDTkA0A0CmyIEDek&#10;4IWAiEtmdUwHMYPYly7R5w4K+8saY6l7L4LBjRvxUu5MDasfWdqtQFMJISkc4ySwTAQh6zkjY1By&#10;UUG+PCb47B9iTh9ACDXDcCfMDifFPQCgAiZAEriFAGXtCB+jaEVjaFVFkmctjkXQLuzFyCHtyllt&#10;HI8h5h0vxkeAKAPEnAFFLmqHciIjVDFFzmsGtGvh1l9B4HfiSGyKKiOmPChCHChJOjAoSiZCYjKC&#10;gmgEeM5CiPLtwQinbPKiloNtpjGDAgHgDJQgNEqgAALQUidgBpQpMGvBougmMLVifgJiFgDuXKMj&#10;Amqk6FaFeCLClp5CLG/FdCNiLw2PNvjAHD+gYAMqlARgJIegKAFkjgEiYvqEzkKuLokkHnzDZCPs&#10;RF9Bxh1HlhtniDtPDAABzmuKKgAisLcjNL2mqp6nOELF/mhObpnHvlhM+jVs/iNPRGcFin2GdleI&#10;ZPNH+EjgNgMEEgRANn6gPkCn8jeoVJkktsWFAOYkGh4LkgABvByi5BqBvhsAABkhsBnjvB3Nhh/t&#10;tgFiZAGAJkjicmprLlQIBjMDAvpCZFrFqMVACJgADh3CLgEhyisAKADCdAQAUsBAKgPswAGuVi3k&#10;tkJHqDnikRHs0hlhlIohPBNhNiSB4F9AggiAiAAI6o7K8ECh6yOAABiBiBikThslGB2o1kDAPiDg&#10;ogpApLFDKBcBbhcRnhvpACHAAJCASJDJEJFAQpGsFnypnqyqKh9FktAkLDomekckggEFym6uzRHn&#10;eEPD8EXoBkYQfm6ioHTFiwLtAxZJ3MeHpwgkeLeoCDGkJsgCLh3htKKBuhcSYhxBkLShzhsq5Czo&#10;cF9CILsiJtxCfnbJyDBOYDHCip4j5nrzCHyimJ/CLh+FauCFXmakLpHjkgKkrANgSn8AUAVEDAVj&#10;ggDyih2hmIoh4BuKKB7PADVtEDNDIjNoZCmACvTgBB9CLgIAPMBAPAhAjwtKVJZgVI3h+gFqYB1D&#10;qh0hmhmCshXo0h5BqqeACPsgHyUAAAMgigkMtAbAbCZgUI3gEJRq5yuCQB5C1h3KnxNh0NhneiVk&#10;cNsioNLjmAKT2gAFrPIDPh4IsI/F7DnAQTnt5ElgGz+PWSImvSSi7B0B0thyOCRmepPiFgMgNMwA&#10;JUHJZpSifoRijjnCMjXGJxnh1IIBjBtBoxrBvJqhlhwq5Bwh5HgkLvSTXisCKrajEvKFdADr2jTi&#10;iDOHPDIgBj2AClZMciNjYDaNAjXPPT3gCifOvj+khCHh6QIiOB/isPRK7gMIegkgYAfgAAdASgXg&#10;AAVgNycAKgHJkmem/iIh4B6iVhuB2IcBghul7BRhoUPB8jEAngYqEgfgRsBAYgJibAMPel0SDxlR&#10;EvrQ4j2k5iIH0DVB7pfmvmjnHmlDpB0ocBtitAABthxthhuMPl2h3CRh8B9nymfGPJQnEDmVRG7G&#10;VFRDHiICNjIwXL2uOinCJlbyzEHMkuNQXMduNC9txy9ACjVCcsqgLiuALD+vjAKJQgRgKswAWALS&#10;cAMgGohwGsyEGGcUellhuh0mLhhBspuB2B7i1xeMwATAMsBAZgOvmAKmFiWjYtJCRh1B5F9B2HIg&#10;AB1l3mMOiiSV3AAB5V9AAMJtKB9iPi0iIAG0IgNgOIegTgOECgZgNnY1mkluAwWVB1AoDP0kxiqV&#10;bnqiSCroGh0F9BphwCwBkBriwBzh4EPEtjKMDi1kYpvrWoIB0B1tjHeGljMDJG8uAHbJmr2npUXQ&#10;pD0NqS/tnkaNvQkJyL1twPysetqj1p2vZ0mvbisLjGdPYlbw3jVK0pQgK0GAAATt8SLgQAWn5AKv&#10;ngDidPpCHiKF1jaV2nghsBzGLhkBv0PBxHlFnHxmBUbRGshrMlcDGWLnPVZVYwpUYjAgSgKoegfA&#10;UrIATgMpGoUJQmSW9O7kHvzk/jorOgABhBohkAABoBurQhw0NCQB8WVm2T0Q5QgrpG3AHAGCdIVC&#10;bANAJjkAOgKMwANAIj+gKAHCbAHgECFxDlyjRUwxGXJ3i3jXj3kXk3lE4O43l3nXn3oXmWMCkB1K&#10;YrTQxhrhyDuhtB3NjCRiPuWIWQCDKvKHNNlnbEcwelRX01BjWjXPQqKmaxHnxPSJniNJ+ygM/nxX&#10;8PWkXGbvZrjHxh9DXPbPZQ7jokhihRCvolpifgFQOjPliMtAEpkgXgLKlASAJEEgMAGD+lxku2KP&#10;qtVvrh9W1vtxn26vvjul8F9FMuYMcChj2IDWfikJ+FS1enEGGAEH/ARFwjfAMHYwfgABuB0GLhuh&#10;2F5hvB4l5h4h+iRgBAFFogDku4HjmYoifYoxkiIB7NDB8GZtCwKFmmcvRWnGhQNm3DbVYQLh7B5I&#10;8h4BzIcGev6DkXWlMDP0wlTUwjRGsjYh4h1mvGwC7B3MLQdDaISiHoSjAkYRzwfm4HEOlFJQlwkj&#10;JtxjSDzYXADYcgGACmpstibARAJje1moWAIACpQwaHghiBqTihwh5iyB/gHGgAFihADpOnMjTMI1&#10;biKJ22+Q2W+nwp2pngJPgybR/CCAJiDgRgJoekiidUxWLVBRGRl3KCIDYCPrkCThwB1JvhphvK5B&#10;uWYl2teiUB9yoxSl9ldJ6j7HSEJw7pnli2mHxlYlixZygjWJ2lj33FmDXIBCHgIAHRdjeLzzaH5A&#10;NAPDigKknAJAGJkmPlQZbOzHcxXSg0fRNh1i3BrBwRqhrBvqKBsBwqKB3h8CuKBCfDcq0IPHBgHG&#10;p0iCHkcEdGhPLjKADOpCgQeh+iJgDB9jKAFB6DIgMoO2uAQScANgLY6K1Sqnwih3iO5SEvsonyGh&#10;NhOIrJJgAAgAhghD/Tqq6AVPmGeqpKKBohoIKBi6yz3pjSVyWJQJQhjhj3OLEHlqtq7gSECyKpEp&#10;Fye3ou4O95dDoh6ByJvhyLCLDhk3OB0Inl77AGMa/FaqPihgCiijyWIjEWLj1HSmhPTjVnSlTacC&#10;o5FKwT3pkMtAPpGgQovEpgO6DpSiFh9hznlhyhghfOhhunkGsjaRXWaqMjIiZDVACD2ABH2AHUok&#10;kAagdKUAaTrAJAZrxB/JTHHhzthh0BnTihxBaBY1+Brq5bfDXAHpGDigiglTqTrAHgSqlYKIWEGy&#10;hjYq2mvI8C1yOCVk6KwCfa1iZ0HrLiZE6UDF2qxuPT2krb6ynQLr4VNnHZ7FiE6DBjKAESllO8GK&#10;vifEclz3iP0GBnIGvBtBzC5BoBwFGBjBuIKBruEmMOJV8h7I8msiPjWCsO9Lci+DES9mQyjCIYxt&#10;AFZB9bevTpznCCHtfmpicH/OVpkj3B1B6C7KPzZAGCFgXAPnYgmgYAgAAAYAP1zUvktFyVUCjh30&#10;y1J7+hghuOdhRhp0PKPiJgor/arMA8pU8wtU+MF0/WluZkIVYJn0gGMLloGhyi3VInlhrhvF5itI&#10;cB2irCQB6iNmXjIisKOABifEd3gpmHBNv2IbICoDIp/Mip1J8Zdw4FTHRD4YZDnD6MHO+CoHTgEj&#10;aAGgIC1t4iJgNALidARAMEnM7zaklCb3fT3kuGfDMmVp7xnh0C5BeBpBhjpY3if4GgOXajfAOPmA&#10;JAEidB5B7CRnICuY/i7B1KLorF81+cTiWTUFV0VmhTFomMcvfEuuuklgUgOScAegQqEgQgIEpJhM&#10;fcKsGldikZp83xVYBjVB6QZRKC1hnhunghrBx8MByCRy9gVAPpkn+CV1OF7Xql7BuBxudh4B6CTv&#10;L6XWajB0b2d2cjENonNNoNyCIwXjINwQ2JyAAkeWj40wpMkkKFiB/YBvaHxva+ZmhPS56dFG4AFA&#10;In/APAOaDgbASiBgUgMycAOgHknAHQ0iKsSCThtVrjtBzDuhpByHkF3C7eWRSQV1AeTOMjVMHC+H&#10;SlayslQjAgHACDmATgLpGggAWTrASjhifyajLMa69O8ClEwBzzTBmhs0PBoBuLQnjK5B2B6CwSli&#10;HkhiZIBb6DcCbgGH/ALgIibANgJXbAKDkAN3ZCEMuH2sskYrbE0O++9fT/UfU/VfV2+EK/WfX/YX&#10;kNTVAB2dshsBxHkNdDuhrB1mLh5h/CVxwn/IACfWjwnm/EvWj6ZddvOFdIFH0Ug35eZxZ37yjZg5&#10;gvUvWp2+c2mkXFj2pELKQjHQfYHEu3WpQnCiH7c2qjVljgIgDH/ATAJjiYMoe4eje3epQ2Lw4NSC&#10;AAAAgCCQR7Pp8AB0vJ2gBvu5yABpuxuwp6u8AAMAwONwOBR6CgB/wR/gGRwSByWQyN/y0AP0AP4A&#10;AgBAYABMEA8ACIIhsADINCgABIDA4APB6PIAOV4OgANl0N8AON6OkAO1+PSYgaBg4FgwAAwDAoAA&#10;sCAiSQN7PyEvd+vkAPh93B83MAPt9vqYv6ZQMBAABAMBgACAXBgIA39/P+ZPd5vWjuZ2SKXA4MBM&#10;AAoG2ACgUCYAB3+B32NwQBX+EPsAPN3vEAPF0O6ruSrPl6vcAAUDTYB54AAbfb0C7kD7zgQIDYPf&#10;8rQ4ACX+RQMCAPPgjdTcFBAAB8IBkACAJd4PBQNAAKdncgLPuh2VZkNZnABtutwAB1gCtPsDSMFA&#10;sEsIwqRMWgSXJUgqWMYyiQJSk6WwQmR+H+fjMgG/7zgiAASgoDqfg8FgAA4BwLMIxLANKkMURSkk&#10;UpKk6Co5FUDxjF6CL4mR9n5CZ4Hm1xynWpxuHQcIAGkcZtKWpoAHufbcH2f6YK40SBL2kkCyfGqR&#10;n8fqWL4l5+wmfx+NUfR9phHMJy+mB+n6mUbI+gbBMG/yyAiBydAsCYKgADwLA4AAMgpEYKAezCvL&#10;A4oDymgkyQmeZ6HmAB1Ha+5xnQcr5HGbwAHO9oAHkfCtS2mQDgQtAFgcBqwgpDADggBaZgWtCQH4&#10;e69I0v6v1eA4E0SAgDM+z7BgIfrPguBTMBaCwRO2B4LgBQzfwClEUJZGkTxZLyYHwfK4GWZJlAAT&#10;5Nk4AB33MAAgCGIYABqGwbAAFIUqEBoGqMeJ4nhIhomiABYFiWLVx4n4ZBmsIGLAcpyUvRzINCv4&#10;RhIEYACJigABCEVlxnjWN45juPY/kGORdGKTRekZ7XOdhtG2+xl3AdheFwo5uIqe6ZNfNYAHZMKj&#10;5yfM2LumKRaFasYRWkKTTbJ0aPS34FP+BYHu1DYPRAFYWz2FAVAADYSBO38v50a5pPsauyHYaRoN&#10;WdCrH1kaCMNuDEN/uYCZuAUcrCB0MAqD4SAAC2CAAC4hiEkU80icxzoUZ5mqWWxZgAepvZY6i/gk&#10;E4U4sJYn8GGYagABoOg+AAD3racZzcvDVTOAHWpDOMAM+4DhsC5SCy/CdtrgkID98jLBTfASZTXN&#10;UuzdB0UI74DDtP5nhMolCQRikccNUeZ7ntTZ3smbRyU0apzU0aJxZYbh2IidB5oaeB7sgf8yJjK7&#10;Azg5p+Oml6PJgmQBwijLSyyGfAcWMAAFQGHaA4BM8oDDNEvSuO4eprhtDtHEWEBB/wdAmBgAAHQJ&#10;AXgABvB47Z5DfmdIy85jg6x5KQGkOVS4vxvFSFcNYaxuTrhYBoDQAAPwRrLBOBA7QElePKY6i56b&#10;IXqMgJcYskajAAD2Hsbgdw8TIDnHWRgch7CHI+AAOGK0XR1GTHYO57Q9h8vVMIcQsAAwDxrAMWAA&#10;QBVEkabehFBER4mGAS0/Jm7JXkkiJgAJBLSTKIQQOgkASXTTl6AKAgvQDAGmDAeBUowFVBogAkZg&#10;DwFURoaWcBkB6qQGgJOqcMj5IxyDtUuMoawzAADdHZBU3BegEtPT2BI8oBT1FXHiUod48ilGPK0P&#10;wfRejEEDAQgEsRZAIAJKMBIBp2h+MlHSPcho9H4EZAWcMD4FSfA8A+DFixPTCGBRMlJt7GojtDdQ&#10;xpBCWUtlXHk9obo5l8jSHAbIY42x1EKHcQkBQBzhglAwdoH4LAMLPAWXAcI7BslPHHQ8aQ36HjsH&#10;iQ2XRwznl/mORlE7zqOrTNORx/DwDAHQpGR80VIDmgBeC7Z4SojKEjJMSdnI/0ykvH48RnKayZGM&#10;p+zkfg/TVUuThQFP4GDvAtBK1gFoHWvgrAsxICoCztEhHMO8+4yhwNkGsOcbkXR2jmNW+6E9K0Ft&#10;MnYSck0eCCj+ZKX+eCEG8gIAGTYCoCUMAqA038H4K13ggAsT405olrxIsRYmxTR0VU0RQO0eBshs&#10;DhSOM4bQ1AADHGu44dA8Z+tPP+A8BhOgJAPQwBsCSzgRgYdIBwCtCQKgRRGq4owCQDFoAOgE0LzZ&#10;1xERnEaxdwbhXDuJcW41x7kXJuVcu5lzbnMbQdOm5907qXVutde7ESUUxHRcO8ea+RwDmSGNd8QA&#10;BoDmoeO4fikAFzQAAAlWKACbWFIylOlLsTBOzN7HpRcex9VEdc3lNaaKhl7Tal2mST0IPHwY8TBG&#10;BaiEwJfT8lwBMLXvvjBe3ACFEnqMGlku7YZimqAcAVV4HgHHlBMBJqoKAKghPMAonVjEX29IMQgh&#10;Q8j7kPUuNMdamh0j2NkYIjg/zoIlWoSu7bJmiOuQSAkASiQJgJJ0TwnwMgMFCAte0mLOR3D0NcOA&#10;dg4wADiHeU4cg9J+jyH6QmNhgzdnDATHJ4Q+R/GqZ+XoexeQAJkL0XkuBjCYHPvnS2lrcyQm2NwO&#10;8dJDUJEyyoqlU6rwDRDOoYM0bypdl5NUPZRxRx0myHZF5JQ83tG9WBhc4CwYTG6vnQIjIB8PtxRM&#10;aDOCAQGxtPNAcAAGpJk7AmT4DoETvAXAcZgBau0UDsHgQ0aw32WDYvKNkeEFR5D+MgAcBxZDdSmu&#10;lOxoiDWRoMSqllBKW0JkaMGAkAKiQPgSJ8DYD7WARAUT9AMsmspTRKRUyWdWNN+sedWasepWhxDq&#10;KcNMcQ2AADcHVBUdI8T7jyMcXtCbyaaoKeGXtLODE1YCwKXhNDYUtYHnfTOPhHyCYWM+A0r8BQJJ&#10;6tiBSAoEOaWiVTbZRKMHdmvHmUodakyFKdHKO6fo9KzInvy6U3d7+XKqVYV43+sEtLaioWnDG+b4&#10;xtUTbkmwCB/qJA0AUzALwGggAAB0CFCQHAUtrfEf7wXlrVUVjZ3DYVuFwGUMoZYABPCaXIuYjAQV&#10;1LsXcvBeJNwJgSy6TJlaRxbC2FqQ4b5Ujdk2eiPdbc5yygLVeCYE7XwhhEXWCH012UWVs7t6hGU6&#10;rgF3HubgeY7D7jtGg2odIuBbKeGqNMl88z8D4NwOxnI8Kdqej2PdK6aOU1wjuTEAJMjpmfkarqBo&#10;CQIFgAaBMzAELXwFA/2gDfoDzAZJ8AyWrkhzkRG+MIXymxpr8HiOXMg9x6GQH7OZh17zoHJbgOaA&#10;GJOAEaAASVKdCAe5oAqBIKEAwB8B+IEAqT0HUHcIaHWhoPs/cSUHOzIQqQsBag+BKCaCmAAAwBih&#10;0AUk4MIAULIt8eoJcaQsO9ZBkY8ukIG80ISiuIaG+HUUuGiHGZYG0HUSGHAzOAAHMHcKsHW9o+CV&#10;CkEJjAAOuH4bmZ+0CaAAK/yAAAeAIP+Ay142M5oAwAiT0NCOGjINcHeHwUgU+K0PGO8CUBeB4XYB&#10;GBWJ2AsQ4VcVSsSHOl6AAGYHEzIhgU0FqG2ZYV4LQDABsdAB+BC7QBETsWeOKdQ9Wue2+Y+u4LuR&#10;w4JBwHcKUUqMmHCHMKsG8HIcWNoNkHSKQNWHoQmLWMGH0AEVejYKMPU52emJGS25OeiQE42kAyaJ&#10;aZuj2+iL6QSMWp+aGqAQIJg0yMEJGAKAUOGAUAiVSAY6kAcgYcGAiO0BCcQoKVSK8OGViOkAIJGu&#10;8PuG24XCMHgcWHmH6UgjiIImgKMI0M+fcISLmL04y31CyAQVeAgxkKGtHIAiCAa8YHsH8ISGuHaP&#10;qHcH1Hc1k7SAkoSBwA4awxQO8t2eE7tBqncyUp2JkW2NUHojM58ISHIHWUgGqHEPuG1D2AAG8HQ1&#10;ON8BQA4QwBk3qAABsBOoSoCNUG8HSPqGuHErCGcG8GrCMHan6TYwkaGOhIyemOhBe38yQpYNEI0p&#10;Oo4OaMCpWyPKaRqS6SpGQwmJEwKqGngeMZuaAL4wI4uaGH8OePMAo5oBPAWAABcBEc0BuA6Q+AuA&#10;WMwVqL0G+zGAAGKG6PiG3J+AAHc4qmKmMeceWyXGM39CcaEI8I8ZuI+p+5CfiLEVeO4oSBUA2BKg&#10;4BOBka4AmWcRnEnBmsVEqscJC/uUgUqUuGqHAoeGMGuGePsIZCyXoKGAgQwAyAiWcA6AooSsEJ8A&#10;uAgRGlCKMOA8wUUyTNVBaWwyXNXOtOvOxOzO1O3O4iQujO7PBPDPFPGZDJEiqU6GuHKrCGKG8X4H&#10;QHyNk+2VeAVGuwsjmnMMSJGo6NCWAOodKv2NMwmJgv+QmesxCQnLE5KycwOf2aBKUwMdcQGwUJip&#10;yRzGUI8ziN+AQJslqP+oEOGRORaRRQeLkQmASAGLQAwASMwBIAkQ4BiA0a/L48Yt+4CiexwIXB0I&#10;gIkHWrCyCIwpcsMJAo4QMySaO39LaaGTYJHROUSAtGiJ2AgT8BeAyBMcAAYQxBeTKNUHq+EKuHoI&#10;bJUcWHKx0IUHwXyNwQmw4M+jiMGH9ACLuZ4HwmKAA7ydcHyL0eSMKvnMdMkL8nMIQLg4kIwmINUj&#10;kUSAQ/QMzGs6m29KWReMGTSz6HwITUGIUG+UuHrFSI2L+0uhsWEV+MI6aV8OGruM+MJUiOhQ2JsA&#10;eASVS7UoSBMAuxgA8PCcBIIWeASLAOsN4nMRWHuHzBwXOGyHOKkGSG5NyHKHoPuAGAaN4mSMBWiW&#10;xGNBrGA9ayaMXQQJcJML+WMMwBYAyYkQ0dIBAAgPLVaVfSLOgna3AaQRc9eJWnXOkRQTcqGJgHk4&#10;KUiHgMmHAHQgqGkfKrEUuioNcLqISRO38SvK9QWWywC4+4+5GJhF+SrF0RWjynYo+eC686mUSTmd&#10;Kd+M8w+JPWCL1TtUoNxTmLomIwmNITg/0eDPoLI+2O1GcLQrlTq82HrE4LuH0Qm8uactxVbCyAMV&#10;SAuH0KMBAH8T0BWAKPKA4AsoSAYBMT0AQAyVSAGAYUSnLXZNcRmeKLjTwAAZc76E6XHMSHeNkCFb&#10;U8MXeBVbcPM+5F0HUHWn6GsGrKMGiGkX4GaGalcHOcURMkkAeJ0A5cKAABfcQXQCECCO+BA7Q9RK&#10;jXmkObfMeuCbfEqaMyUL2JgLyL0HcG0SOHEF6F3MTb6dcG+U0H8NaJQJsHwJcHmZ4HqQSH0ACJg0&#10;Cz6S6L0QmTAN+Ai8YAmb8KGBAWWAoBCdI3gJ87WO8YOKMl0IGH4XwKOG8U0HWGwhqHIbSZ0HGIi6&#10;RTSwKOmL+OSIGLML+1kOkSmyIpPZcM+AOyiWeAoT0qnSsAGtNMSH8L0KaKcHkGmbUH2mAMJGycAB&#10;gh0BUCiCocABenEjaVSACOvOm9TcpBjPI9ZcuS8JkTJS4Hwe0HiVAPsouKmHYKcGpYCGIs3JcHWI&#10;iHrIOeA5adMgcJGmrYKH2zcACM+AsmcT2gUAAmaLBYmHkHyK0HUsivetuABNAb+BpDmAAB8BSYKB&#10;IAwQ4AZAMMNVPXXWuaQSQNcGQHDEAHAPqFyG6IqAcASP+DGBsh1EW7QA8YOdC6a3BFtRtgmTda/T&#10;wQm81UFJEl4UgisNkG6NolelSAAG0HGXyHYHoeIAHBYl3ZuRrc25SfkJIL6j3YmJaTAQTXsgcJkk&#10;S3NXeRRKtfVVQzgw4MzN6VIP/gaWELOJnGc6YLRjIzkLQN+ASwoK0HqHqn6HuH4XzFZY+IIAjikd&#10;DlGAgjZEgVSAnGph2AaJ0AoAaQw/QVeOsP++meEHKHmn6GWHI98n+KUmg8YBBh0BgAxStL45oRhg&#10;lOpgeRXBeRXJEL0HKHaKVFAIwG0HAn6G8HKIwHAHXYKwkiALIBKA05oBuBSJ8BOA48YAqAkLINCJ&#10;kHhf/n0IiGiHA4ZMCzIHeHsKUVqITRFSPYoIJQcwgbyeTK0OdVBRAfwMTSFYqiXK+aAddYkwhLTQ&#10;cQGTZLQqDc4Z5jmj3N/m8h6AABiBIc0B6BGh0Ao+wU2Hgn6G0SFD6HC99kIKcv+TVW2NLKaj/nSQ&#10;KiIrgNM3OwEfimaJ0BQAwWXiPp+BCa2AsAgMxXayZOrgmuFTxUEHkXyHEHSrIGrB+U9g0cGAg8YA&#10;sAiMxr+5oAiqsLK2UOKLQM8M/pTiuSnEnEqiSiPclrfspsrstsvswuHO/szs5s7szI2iRTwL0l6N&#10;cGwHOU0GEGylcHIHmKcAEAhUQAUJsd8LQwsJsI2NIMORLipP/tuRLFxQPTrZWdykBQZYYeQp6p6w&#10;QnjQVuRGabjjIP+gu66d+foy7YlYUILI9TqbCAKACJsAkAKKMBGAiT8BsA5DoA0AaT1nPtAIPBwH&#10;nj7R2x8IqHTZ0OdSGrUL8yMSnMup/SRFvpYJGLMLRL4MwBEAkT8BaAub+qqQw7qRVS6e0NiPuHOH&#10;gKsHC4lMSHyKVd0dcACdYkSaDdsTFEwNULyQm38M6drKsj+bmdjUKNWl+z7WAQEJGAQAULRvWO0w&#10;1F4aEIEw/poLwKO2YIVFGPxxmMZP0ecV8L+1dVEo0hMJrTYhMMKOHsIJ0A6tSJ2Q2ABJ07QAyREL&#10;C/TmnnRo+v8fjJeIiGMlaleHczIHoAKL0H6lNys85kpjfpXgrkaWqf2wYJGAaxMWYO8BMAoaqBc/&#10;HBI+3KupVNTBrshXjrdsbXYRVkwW4ITnfbrryG0HMPqzFosfWwCNU6rF3kbQiTRdy+PUkQkTBK/n&#10;WuAWryVYqnZpoQS5Uw9VQo4bn1s5Ep1uxk1sc0PpUeWAIRKVIUS0jVEOUaBWCISR4UgLykCed2Ov&#10;eAeLIAqAOQwBEH2PKBAH08YA+HuTub2dCBQ5oAUA8O0AOAsVSAIAew7GeIFLeyQ5UJCp9bA7072A&#10;AE2EyE0XKHcIwCE8KBsBuXeBX4PLg5oJCeyNxCUPu9ubUFqFociGqGpKMHp4xCzN+AABZ4R4IXeC&#10;ACBcY/CdJcg9UZDqvXZnPBprZix5csa9eNhFLdMHYGYlcHgGWGQJiHIrIASmmIEZubcUWZKH2+jT&#10;qaFTSLj6MH2OaAWA6aqA2BsB2cGBUQ+xYQ42O5pAKP/IOjKHQcWHaG8rCHLb0AAHQG0ofhQzIXvw&#10;6JVSCMynMzmIGAUeCAMyOaHxWNyAY0pPplkVSrtQ4JURcHnTg08NcHsYUMoJgAOAyPKAyBoXeBSC&#10;eCl6oBcMA6aMSdurVs9PB0h5eRWHeKSIc/WAAGSG0bUFmGeGC4a4eMBIeAk14A+nIOii6HcKdJON&#10;kHqxxROOGAt3IzmLRYNuCTKJgA9h0CABQdBiSQ+BQA6xg7cO0JTjjc0iIHIHgNcGIHCgqGD+0AAF&#10;5i4ABsILIDOBonEB+A+aqAyP6LKN9zz0nit5R+mucnSJVa+LkNUsgKUHEU4AAIA1W65gAxmk4QA3&#10;nM7wA8HwAAA+n6/wAAgDEAEAIpGn9GgA/QAAX9G3/HX/JYhHohHQCAYoAYsAAGAoyBJpMpuBJmAA&#10;JOgABwKBJ+BQKAANRAACAQCQADQWC54BQNEYuAHw+4g9nzF32/Ig/JOAH9IpCBpA/wC+bE/ofELa&#10;AqwCQTFAiDaKFqcAA8DQiAA2EQkAAyEwmAAsEL6EwcDwAC6VFQEAwBXaw7ns8oS7nGAGa5moAHu/&#10;bUHwmHQAIwjptRpgkCAbEKrKdls4hFLDGrC/H7HXu+qw93xanpWgA6Xa8wA33M7oS5XbyXJzHa8n&#10;tk7QAAiEagKxCGAALREFwALhF3g0FNfPYzst9XnY8YY3HXCHE7HOAHK8XSAHc9cwfDRIifp9AAry&#10;QN2s5+I6fh8qwfR7Huj7dJClqKgGyQCKAiqgogm0KIulzarCf6Jog3aNQVFCsH7E7dJMf0Xo6f0T&#10;xgr0XQkjp+n4rwGgeBwAA4ETTBYEQUgAHYRBiAAGAOBSEnScgAG4dSEGydBvAAdh6nhCiMrQi6Mo&#10;ujrZJYkkKxDESVI1CqNpDGcUJAfjfAACoGMCGAPBUAAVg6EgABMDQRAACYGgg2jZza2TY0PRlG0d&#10;R9INpNtF0ij8WIifS1HceZ4vwdr9n2fysAkBlDLqxi6x+o4DpSqqN0XENE1akNKzVRyXtnSla13X&#10;le19X9gWDYVh2JYtjWPZFk2VZdHpO29mWhaNpWnalq2TWTYV9FiOt8rBvHQzZimuZcpM0AB6AKtQ&#10;AgSjKnNeqSpzcitaAGAMMAGooDgIqaLslGTJ0ursCR3A0dLXOKURgk0T22j834bHSOvWmQBqEBAD&#10;VYBa84wosKo8ikZpBhTZomijdKwyTJAUAQEAAEAIA4AAdA6F4AA6B7xItEFdUYe59rUdp6OYbx3I&#10;IaJ1G44p6uemTYovXABH9MKPY8lc15Bj6wxgii7KYDAGgqAARAiDc9gsEc6AXQ01UWikWJAq61Hm&#10;ex6gAdZ6U6dJ4nYABxncdG7HxLh5n9CJ8ADAiTxlGEcJCmKeskmD1xGmMLslgjQHpup8npCPOIeA&#10;uL0GDewgSBknZHRWPJJS74byb0onmdtOn6rtZqkySpKKA3eQ2ooAQ4pamAgBVDA8CoMgAF4OhMAA&#10;QgrsoJgWvsmSdy0P0PWVnLElB0HadYAGkbhrgAbB0nAABwHtwB5gDCMmqZiqhJEkjbJIlSwzQsaV&#10;1dEcRuMAIAEoQDgCFMBEBNmIOAQAtedAgAACgDMtJmUJRBsGeG3Z4rQ3Cs4NGyWxB1Rj22Rj0Hwd&#10;U46XFvkIGeN0aYABurgIaPI5g9x8oRAE/4r5KEWEUK6yJCbISOJlNsq6DT9TYG3US/ZbBVYLsfJG&#10;rZVqbImMeiYrSG5GELk8dE5IlaMkdkRdsiRf5FCiFFASAtJwGgEHiBWAVQQGx6qGAUORHg/DJARA&#10;mAwpoHVDANBK6UD5fQDNfJ4BBloAQDPzXqyRS5wUCDJGQMcAAmBLiXIaO05gQwjBGAADcHIOE9gq&#10;BWAACgFWwmxbephAg2xtDaAAL2WAABjyzAANGWxPCegAk+DkAAPAeg8AAEEIIQgAAfBAB9ayt1Xw&#10;ZV7BiZit1HzMNspIi6DzqjwHSfscw0RnpSFyLgAA8xqjWMaPJToBx8leANIh4BNyaQ8ACSA6qBB9&#10;gFcuA1JwEAUgsecEcJ0pAUT8AKAllo/lMmgHSQQeA4Rvt2Gw+QdQ32kjrHMlEdg7iGDxHudUfBEi&#10;Qk7XYZKAhQgFIeXYRmG7bh/zqAYa9sjZQHAdBCksEKfh/lXIaNIaIAB7UVMmPwh4+oSkRHqcgAbG&#10;gAAOBICVIANZQAmCQEyUgJQToUMkhSI6h5nzJq5V1Xg6R4HPGgOAbAABiDZGcAAXA0Bgn8Mun8Dd&#10;MwXgeqqDYEALifgDVYNccg3QADZHO+gbg50sHvOePofxXl6kZAQARloGQIgWAACkDraAWAeqYC4E&#10;FVXjvJAcAqPUiXfq8g+RccU5qzDgHEAAYY4xygAF8OVwEeSoBrBiDAAAPwOvRAQqwBMWYQQeq1FB&#10;RxLlXvZUUbSZ8H1JEpJeolp5G0YEgH0hOEhahtDgP2L4ZL5BmDXtWcpvg8HOztIyhdMJN2qxWTUR&#10;Sd5IYKAHX0U0BRTAHAHKYAwBKrAFAKZa6cot+mWgPdOku+qSy5JLMcAAB+CyglCHyiceo+CvDuIc&#10;AAdo8Dq1gbqcdCI7qcYTbgiUsBL4rlLMkBQB5UwNKEAACQCxfTSKGMHHoCjxDsALv4AYyRFiMjyH&#10;uZgbo7TNjeHiZsb48rXlAVYC4DDzQRgQNMBUBJgQE2OWyrxkZXSOjzOGAAdA7zkDlHScwbo5HwDf&#10;HK3w5RzB4nUI4RACOBMXgfskCc7oAAVAieSBzGIAAIYLYu/MmMHiUINKw506o6x5kMHGOwgh+R1A&#10;AHUPU5g7h7nIHqP1CKoSsMjqAWofA8R6ERZ8iZMaFQBIcAFjwmUiSKk+Ja5M2zjIxaoQkV6lcXmR&#10;Jva2wctaOcSITH47alseq4tlBGB5QQLANVVJmZIbg6SEN+cAOwehzx7D7IeylLpYlDpeuduBSj27&#10;lG4JfrZ2ztSvAaAhZIGwJElJ8T8B4ClMLQK5grueryxFJ3NUO4zX4+3a08HyQ97doijFIJ6x0m9y&#10;Vs3MuGpXiXEeJ794xxnjXG+Ocd49xtZ3FeP8j5JyXkyxokFhHSO9vg0hvDVAANodVqxxj4fAPYAR&#10;anTFMY4ZBMBN9vE6KFIkqZFjJElh4iSn5WEdorYMgpA8TySuLZEwxS7DUSXuMiUljED8DlPScASe&#10;2wDdJxUu6klJE0c2JIqdcoRRQQANeSDgDteJAgaryUImjE1HINQIO8eynRwjvIIM4dI2wADnHo3z&#10;tu4IjquRArRp9WTakff6yCJ7XS/AObCCECTMQVAWpmBQBLa9DZZuEV+L+E0InvS4OIdpBB0Dzb4O&#10;0fSnR5j8OrtueiAwAD57ZNNip6+Hkex9R9LyJzgkPyC3Ue7QdX4pA4eIBWdN/xRg7cacI8DMbUte&#10;PIdhDB9Q0zi8ApBUu3lHJ5fIowCEnASAeYEEAFe8AkAuCBPaQTBAPslwp66EKCqrYeQeg5AcAc61&#10;4bYdB9Bo6VwdQfIhhdZjonyK7yrdECzyqD464jwkx/42BMZqYDoBw8QGwDyUb+yZACwBgwoBR0KD&#10;j7DfbfS5DcbLKrZXzLbgo5Y/Yagb6sobSvo5IdS17DI54fKGr35OR7gi5iBCaVLW4lxMYlMKDi0G&#10;ZNBpxZ5rC55+xq0LSrBeZp6KiZglpWQshNZp4naKiJ6DZNrtQtYigBbBIDCyJsQCQDw74ByqoCYe&#10;6PQfobwzAAQdoh4AwfYii/pjIDaOQDgxgBQDYxgAxOp4AB5loAgBRVhlgoQfwAqaqlYAAZgaCtIU&#10;YT4T4AAeIeJLgH4IAIIAAGYGYGhP4Ex5oCQwi4I2gdIdBwAaEXCWSWgX8XiVQAAG0YCXQHKXgHYH&#10;iYADsZDkaZxYMZaEJZ6CxRiraaa0osRFIfIfRAgdAbTxAbAXoXQ4oZhcgfYbjxAAQeBToBivQABd&#10;hfKq8MQiIuAj5DipKPQBoExIwDYIAIgpoDz/BHQrxpa8YcChodYb7xDw6VwdodChQeY5AegfZAhd&#10;Q2AjJfRlRiopsi4BRCoAq9QjxBQrABYCiyQDQFhmoCgFifgCQFCBjIIzAcIXAW7DAaqFofqGQyYf&#10;Ah7T6B4DDvAC4GIGZIAGyXgEMYzQADiZC4kWb1DlCZarkZrk4iLYqcIe5CIbodIzYYgbStIZobwz&#10;4awcbxCghVgHwFIGoAAHAEZmoGYD5PRfRVgb0q5KQcx9AbYcqhocgd4+7DQzA24BwBI14D4ChmIG&#10;JIoAAE4DimYDgCo7yfAqEpZX0ai05ToYQb61YYYcxwAYAdQhgDQBo14NQFqUYH4DZ5IB4A4yQA7h&#10;6DMajkSDa9cGUx8pUGc2Z7JXBp02A2pCocTMIgoZwbMTgaxLAagbi14dzUgoz9Th43QrwiRAhTJA&#10;hqQkAoixi/YxoBhloCYB4xgv4wJOpH504pifBlq+oqYBjBbBopiNE9K3oxs9i/Qoq9BAQkAeoexA&#10;h2bUodQ44AAcwdgzAdC8huweIrAhyeQfQyQeqxAqxBrxwpK35QYBwqADwCZQ0OKPU7IpguoqYB6k&#10;sdc04pKLIeIfJTobYdihocwew/YeQfo5BUhH4GTJ6YoBx5JdhloiwoRhpBRxbYS6iL8bArBCAtT7&#10;hus/hTocbMoAAcIc454dZTYAE+gtRyAAAC4CBH4EQDgwoFgExsoEoEA7wD4wbBjApNbfjcsCo24e&#10;wfBCJvQ572ZvgdAeQ54dgexLghwzAeIfDUoeVPFJwerUoe4eA5D8Yh5UUDg2EM4nzsRyIn0+JL5N&#10;zzEDg2zs5FJArXorxkZkY3ZHIsBxqVIBgByPQC9L4wQC48wCB5JGAi4cb2I/geohhn1QZN6xYlIj&#10;Iljccd5RS6RVtXKaY2qJ4AJCaeNSAvQCbvAHgFEswFQDhtACzziB4A5lsaMpMGsqDgBRpNFa03EC&#10;tMbfRXBWpSdMq4TyMADflalctc1c9dFdNczkNdVdtd1d5ZUahWwjYesI0zbNgda1YaIcqVwc4ex8&#10;AftaAAM1IpL9gnrvRWgm01DLAoQyQfoqpBCMArArpGztiVIkZkBE4kpA7q7s8NJWgoAqa/pJy/xl&#10;oBIAsSqRbqFSk5kqVTLcBkBrRxk1xMYDYBkEYDafgEQCBsoBopZ4Ei82IlIyhc4fJuocAeA+4Zgc&#10;034coebSYsYs66AkMDSKq51XgsTWhtxxjzQDVZoEbz7PT0SUj0rcaJMF1q5txE7vynioYeDTLSjS&#10;zSlOA4r8DDDwIAAd4fZusnJijHrQqKwmL47ytoj5qcLlaj4yTz6yQBYB418+ImBnhnYiCorUodoc&#10;lFNJg0AeRurYokAAbWCRLvRDh09CwCAwoEYDD/AGIEZPQEIC40wCL6qB6CJxxnbyNcBZo2bYorw4&#10;ZuocIdhKIZgb4z7IwggeItIyaeIyC85WjpFsxEaKJMRrMLj7V58NgCgBAxgE4CqZAEz+6ydsaPL0&#10;13DLLkU1dccWdaZRp7Z7YrTD4eQhgcAdQzYaYb6VwbgcxLFzAglzg5AkCLphbqpMZ/Ns425/a4ZR&#10;dj5+9s02taN9cpbiVRrWY2cCjypkUCyHYAADQCSyQGQE5moFgEAFAAAFADBtABwf5JwegcxwYcQh&#10;geYbohgfZu4irbcdYnx6aPQBcFKB8zsdYDBH4A4DIxgAQCQpgfkdLmIcBpIWwWwWtJwejUoGYGUV&#10;oFAFBI0ZA007RH6aEqj1odg54awarmAX2MwACcwzAEoEypgFeNx5QGC3ADGObk8p5ZspsZyJRXJM&#10;817ii9t5x/4jo/Q/YcYagaR9IZSSQbaWIeYcK1ZlYoS38izoYnJELVZyJ0QAoCgwoBIDr/AAK/r3&#10;8qini1D8B8EUohlQD3FNMI4kBUIiCRavIyQuwoplZ3IqoAo65qZqqJ4CIED/AEYH4IeDcVY7AEh5&#10;rSxvgbQWoWU/YZpcgeoca1ZzjUofopACAEZ5oEoIoI4vQGoGxOgEyqp6YwMpVb5a+PBa2OzkyaZT&#10;YzAbYc4zYZQbiFoXQagYoAA6I+8vwqAFgDipgJIGAHp5SzaUh4oniLIeqjcUaoY6khwe5uqEg6ry&#10;qCBlqz415QgvopyPUShVjoTlC4YcEUgAAX8yq1gc5vgY1zgvwBpH4NgFKpgHwDCyQBwAwjKeyIlo&#10;V3Vq57Ep1eYl5quCEGZTZuob1I2JY+4gUhg6qNBVgiYyoeNOIeJ8EzbSciJJbBpOgCwwIDgDLvF1&#10;JmOEyZGILKwqThdhqANoAmonyexlMi4nQmoneC5xhnxAgeUIw6husAdPLCeNGG+hSeQrdvKjWfId&#10;RLisFPOG86RJYAyPQpRJxi9kU6tCBloBs6s64oRAhCIc4e4/YfIf45B3gi4C5HxPYCpmICwBIxgs&#10;QyQ3yeT8grQtRBotRCBCI6g6oeQeZuoeJucUewgd7OArU6BN88RmzP9L4woEj6ZIAC4voCs7LBkv&#10;09oqYnRyJNiaNcdiIq5Aijoh4erbghoepTqwwAD2A+4bNfI4oeB8Ae+KQiI4MaphaJY2twSd0jhx&#10;ylAf7vlBgl2ABEo3bXRgxkd65E6Hojjf9xo14CgD2mgxYnidhHYjrCY6qdIh4ieABqkLxWlj5qla&#10;65JNAtGPVmbXYjQfZlBCp3gooEYC8OoHwE+cAE4DBQTQI17olaVeC0ji5SNeS4i6FbqakGWnO7Ea&#10;XHXHHI3I/JHJNeFdnJXJvJyr3Hhtk2j1OPrtJN6jpAghcHQcSVwcIeC14dYfgzAfUeLVpDBDjaIo&#10;yXJfSCTrarFl43yeiL5UNjjXrWuAQsRgJgw2RC5izrp05J1k5lrhQloi5BQrxUM5kiAyZh4sl9pr&#10;REpGYrwDABIwoGADBIwEQCQ0wCwBZH9k5Vj1BSk5anm8HLwggZQcqsocgeQ/a6YsQsgl026rDycZ&#10;4ldrRhwjtrtr5sjPQCpQQChtWBp7Nq19ECxuNVhTs/7Sd+ZKK05wFE455wjbqLL49yIipCtWUDQk&#10;4rzTJCIeIdA5hbICADAChJYCCPRfYooyO/ZbPa9ow6o+x8AeQdQ5hpYzBORlD9VRLV4oVKgxgDL+&#10;kwyyoAAGgEKUYDtYgpMFutvbBMKKs281r1MDBxisA54aYcSsu9B9Ab4etFIfo6p6+CkCl9sDdWb1&#10;MaaJBERBYsMFix4BQwIEcwQAAGIDmEgDlU0desyCd827GnZSOoTihxnUgdYeA5gbN/QAC8CvwbAc&#10;NfodZwFPRusbAtSIF55qZMhqi6RXSC+ApEXiUKTyS45SA2JV+CWoOCr0+DFhXhZloEYDZQQIAGKX&#10;gFgEhPQDsxcdcdRTg5AeIchTod1ElJwb45gfQchLicItQBBewn9k4n9n0dfYIpOIIowvAit7LSge&#10;4hgagbCFofd5YEYE55oDgDw0wCYC3cwBOUNauAJSwkAcocrwoZqtMhozAC32+DYDRsqYyZACH33J&#10;vEwrAev4dPg6sqlvm+BzB7Z64o53YA9kQBQqAxZH63pVnQsaHH71AfFPo/gdA+4b4ZwZiWoWeZoc&#10;4agz4f29wAhCc1JfNRbVSCndgsoqYf9Z5AoqqoT5mVge3/ggAAez8fgAfT/f4AfYBAAAhICAAEAM&#10;MAwChgJAcQBQFAgAA0NAABf8QAL9kD+hIEAwFAAIBIKAAYFYrAAoJJLAAZFguAAHCQQADwcbhADZ&#10;W6zADlZrLADxcTjAD5er3AACAgIAAWFU0FhOJwADg1GwACAdDs9BoNhsMkEgf9stltuVzul0hFru&#10;N1vV7vl9v1/wFukFsfL7fQAdz1eQAbrpqDLbjWADPcLXADTcbZiICiAzEE0HAkng9FQzAAfCgZAA&#10;DAMk1tyhMJf0oAD920Gfb7h27AwEjoEAYDqoC4WtvOAhNr2HLttxb7xxa7b1QYbpd4AZT23QdB1q&#10;N4nEAAHgWCQABYFiHohkiunHu1892B5khv93hvJieD3dz+P7wrdHgeJ6AAcx2niABwnKdgAKmw6X&#10;o+ep7MWbhym8ABvnNCxwHOcCogEw4KAw8oOg8s4VhCE4ABSDYRJqCwPgAC4GAi1bOKq/L6PefrZo&#10;MfqCn0giDH8gp9n8w59H63R8H4fIAHufjDyfJp8nyqh9H3H8sKifaEn6fSGHeeSqHGdB2wIdjFnS&#10;eB8S24QGAK8oCgGBiQJYiyOgC1jhoY4KGIW3R6H5AaRpMBoDo6CgFpgDQHAeAAGpUACCH8g0rwYe&#10;8mnxKiFS8AB8H1NkInsqNNIMfKCoIk0doSlaOgeBisA2CygBQD7VBEDgKtODIJgACgILUAwDpY4L&#10;hPu+j+v2vVkrmhDZR4e58KpAx3AAbZ1KIZRwmrC51HIAB6HpA9NTZSSQR2hseWcAFKP0hyIM234B&#10;o6zljIyhy7x83R/yTdh/0pf9KNnLt0SukyLIaAaOAABlgAACNcgAAoEAOqMnoVILbXau6JoSuKSN&#10;2tjk4A5SQvYhz4ti+yTIbdFJJMAmFgVmYABKDDwh8EwagAEgKxgBVhIjeb5aJoujaPpC2vtHL+uT&#10;Y8cv5p65Ly2L4ahpOsazrWt65ruva/sGw7FseybKutnads21bXtm27dr20v1uOUL3qj23xZ9KHme&#10;56gA60zHEdxy2sdsOnOeszHsf7dH8AqGAQBCP4pith4qA2FT3dkeHww2MN1ItVXQf10X5gEeNsk0&#10;ioK4aegKj6N4roCscqj1IxwfnR043R706fkfXYkrdy6qt2d+w0mgoA1HBWCgS54CQOAADoIAtR4E&#10;AXkN3XPIaBH1JpwHicwAGWcjLHIeR080kx/ADSiRLZeDYZFZuRNp9eGAMBIAA2BgKAACICIGwAAq&#10;AsCNXwCygNSLq/Nkpejko7dS78dQ81qjcHQN9aw7BxAAG4O9wY8B9oDTycIAiNiLEQM4es16NmTE&#10;NHyPYqg8R0DwIcu0BYFAHAAAUA57BLisLzI6vhkpnCIQvTYPAdSZh5DqWq+g64+VSgEAOR8q5HwD&#10;gJJYA8CSNANAZLOCEDD0QSs+AAox/wDnrnmAKTABCkYSrGPecdu0DS3F3KmqMco7R1gAG0OqDAzR&#10;zLcHKPVBYAXLkhhMW9djIS7rtJCu0kTcV1tVacSYhJrCIAHACSwDwDwLgABiBsFDPALFnAsA1/wC&#10;wDlYbojlubV23l9LuutU5hx4D1QGOEda3xpjdMsNgcA3AADeHLBgdg8VqmzY2wk/Jby4tVjpHVuL&#10;J2lNLmiseSUijmo4PoAKaxgptQtLbI45pySEKUdwoUBSdAPgVeiCwEYKQAA9BiDhmoGzwgKAQTCI&#10;htR9kmH0Pcw4+B5JsHoOsea4Byw0HuOdA4+x1qjog30fg7k2ACdwT0A5wgEgQf0AsC5agBAQI+Pk&#10;BBJgBgVJgA8EAGDzAYKAAkBxMCVEsllOYu4+KdAAHfT1SSWpVsVASS48yiiIgFptLFrw8KmTDG8h&#10;ocCHRxVTMQO5aqVEmsBKqcFhgC3sAVAo/4D4IAPIqJmTEDFLiOJ2OIso5pu0fI/igAAdA2htgAGq&#10;L0XiCBljJMQNdbg9h2zJAGR8fy9x+sIac+xljwmRm0oybU2j7F0sIAEnJGpFDksVIaAhGxEiGD+X&#10;g0tlgAR+TmUoAoBsOQJgerKB4GjOwVhKCSAAB4G3ojyHWmYdI1RooXF8Lhvw1luDvHbDQfo+STAL&#10;fy/sE4KgAAsCbbUDgN2dgMBAi0AoD4EtLLgsxrh9puVKba3ORSakzDQHANh8Y3hpgAGENoZwAB1T&#10;IYeAtRwKgNAhAAEMFQNwAAtA884DAEX/AMJefoiZ7pzWONlN8ix61kI4wYcs485i4kMm1NB7Q3To&#10;AAFyN9wYwh1GLGgk0AAIDugADcCQ1QPAKw5jacI9RIT8VvPeX/DTd5ZGCmvK5s7JZX1vgYjmZTGC&#10;TKaN0g1l6lDgkQHOOx8QyRqDMMuN0akfBzDdIMAMgoGAPlnBOCIEwAAbgjBeTVm5MX+v4f1gvH5y&#10;x7KgAAO0esNB3D2oSPAfNCR5j6QGPQqSTnvKee4Pp7jqF/MeAEpQi2NABEfMMSZASAx5DzVGO8eq&#10;TQEABewB8BhZwHAGPKP4fbFR6D3N0Osd9CR1D1oSOxCK4FLT/OLaJiUiiJENIkxtgBt1/urNuQxg&#10;4A5LrwIqQyVRLFgFYAkA0mAEAIJ0V+nQCoEYcgU2wr4CEOQHgNo+xQj1mIUl4WQfKSTU5YQKiEbV&#10;39AkmjeHVBsYY2b5jYy2YgeCCx7D4VG+1jxtOAN4kWRBHaP6MkSIgAwAxMIpsVAEoeyRJt+qjIIY&#10;eaqz2WroSwQVeZDJ1vYRmWoBwFygWXI+PYqZClTm1MGcl+L8ZyNFmo8IuDKyG6NIhaCjTFQGAOTo&#10;CTME8wQgxAACECUAjgVsfjeRtkr7wY5nDhY+XUendX6x1nrXW+udd69uhdfX+xdj7J1m8x7mm48L&#10;oQQgqmEmjpHigsbo6kOjjhkACiJix6D+SbIbndmHXG/N8auri60kG6d86lHjo2BbAozXHdylB+vt&#10;q2cIlbr4pEtdcS1SJHOIMItOpSf5h7lJNSQQV+5spF7EeNoUBwBHsAiAe9EEgEqygnAoWcCN+HtH&#10;H4OQJzo4B4PifIZJ876fflvkleMuWjcKyLeGpThj+n+P+gBAKAkBlEwJrc9rH26lm/hISOseS1Rq&#10;jlG0AAa0foOOCKDCHwkJITWWNeROFDCDgkJVAboeY7KEvGCesEIdNwAAAEgGHsHXCWF/sbmTCIHv&#10;Emh5h3kDh5B0Fqh3hzEFqAk2ACopmJJVQCqZrbAJkaAMALqXAKgJFdALAFkaAJgElHAIADi1FDCY&#10;NRnsKNmKueJ+tHwGkbk+HiM4MKD6J/iCh6IYELh2CoBkBvhnkLoPEGKMOXGPD8mTmSJIoai1j7OZ&#10;l2JvPoFlF/ntlfAFFaALL+AUALkYATEXgAAJmGwes4OoGiw4mvmnMiiUCEh3B5DrhthzIMJgK7hp&#10;htnzB0Fvh4B7qElPqspvpuC4JYF1uamlN2oFpwJwJwsND8uYshj7j3H2JsmVCHj6DgiOgNgKJPgY&#10;ASAWAARTroAWgSiaALgJnqwgxHJGqclMEGB1tAsSknBzjFh7hyEDh6hwoaKJiHKBCPGEFFCsAFPd&#10;wCwViepTiegMIcgCgKnsADAIn9ABwPuIjhABI2iGrMHWOrMemomiRNM4msh9R1gAB5R3AABxBwoN&#10;hoBohoKnELB2B1t+OVK3D7DkqkCOgFgEvqAOnogXAYAYGeASgSCcgMANGGAGE6IWsLj7w6igh1H0&#10;hwhnx7BxBlhlAABxhkBijEBwIMIoDdLlKAJFiFsNNdmPSKtzCqiOh/mhoRnMnHGEncgDF+gCEeOe&#10;Q7lPJFncH3HVuByelKHqKXAPSEMUrYsUgdgdGJADmKhzBorfhyBoBmkCBnK/HBHBh8NcMaAAAHAB&#10;mKgMLXGeAbjTAMgZgZLbAWieAEAMDVDWl4RGOyy8C9mqkrjdB4pcCipigABgBqK/BmhvluBsu6QC&#10;gDCsDQyEgcgSTHgSs0p2qXDfDikbSXscOnuqRIpWj6GnOpyXiEhsh4qEhZBvHxBjB2EBhth+DhAS&#10;NvgAA2gRldAcw2mJK2oSj1j8Oox0N1Q5i+TQvvF3R0PlI4moRyTgi6JiCiBeBlBgAABmhsx7BvB0&#10;kOh/KNsUyFsAgSCaAdARyEgSAJizgGgDQEHMJKQwEilKEgDDs5k2B3h7IaKHEFh0h7Drs+EBh5tB&#10;s5lRlTvEPKR/GOGEAAtdiOJMvMn4kmPSDclwB8jDyyC1ASAIqygLgDnqgDgBC1B5s/oOB0H0hwR8&#10;x4B4Drh7B8rUqRiIh/xtB+CGB+EtUTuLEmCTiIi2I2iIAED0CeiKwC0dGGNxAIwBALUhFfUigKAJ&#10;NsgIi1AIgHnsIeH9HIiPlizhO1RzvusJPwmopJjaBwB1sRhsCmBphxDNB0spFwB7oRMgMbDYrJke&#10;HfPJKMpVCYAOAIjVUloczGNUB9lRkyn0h5NYFJNTLJGBLKMjkfCTGJiOgGifmGNniWgHiYDjCBB6&#10;E2HvSisiOYUamkQrpqlKCJDhLPHLLLkapMnImGOgDTgLHogdgPCeAPAHKXDWjimmS8mszlmjt0ur&#10;RyVbVe1fVf1gVg1hRzuw1h1jVj1kGyF1oIFPFNh5EJG/B5HAB2h0K6B6jrh4tACBB/qstGxwk+GF&#10;1JrGygGBnil2l0O2FJUIJFn3HiGFCOmFCWDeiWAEHMFD16PNiMiOpLVBSUUaPDlzH1wwC2tFS+Id&#10;OIisgElegRgIizgYgMsyqQjyyJmoCEp0nujDvhPiBypBB4n0rTpLRIRzFkJFQuwvF10XPpACn9AM&#10;gGnqgRukgAAVgKkWlElHN2Jr1cGpJZjdhyh3h1DsBvhpAABsP2BzB6EzB6B+k2UqDiOdwqLFD8pM&#10;PCLQ0Ym9l2HfSZVQp9GGNpiPQOjZsducj8jcklB6G+okDrh2hwhziouV09QBk6AFsYmGAJtvAHlH&#10;CXiYHLiOiMOfAC0ngDnsAIgDE6AGo1ielIjeorXFV7NIxkFiKuCM2nrRl0wwBzh3kFhohwjJBtoN&#10;Ckh6o9h5h/CqJ+sJT1KcRJJyPlmVD7h+m8odGJis1GAAQ1KygaAPxUgP07GJGhp+ppmrw5zf1eVc&#10;n6CGksDdVnm+hyh11qhshuq7hsBwv0hsByq7jrI9lPjDnSiQl7wgmEDmWTJsMGvVOcoHDYMho5Tk&#10;scj2OZlnkukgmKCsIcFegUgQHnAfgYsAAUgPsylfjymKH9JxOXxIrFuOEgDauWh+mLh7h4FRh5qH&#10;AAB5oZ4JHziFRciQh4kmgBEl0ViGypiWKOiYAEgKi1AFAOW8gMlHACkZCPAJnsACAJJWOJFj31S9&#10;MfG0rvvvmjOrWdDBB2YgAABrhrDNSrLfhlSPCgh3lqqwldAJItyxgHIcogFTEmqmIaB0Bz1qp+gO&#10;SCsAgWgWp5geAejTgQEYS6mTGUj9B9B7FRn0I9hzhsjLBwhiBhu8Bqssh7hyioB8B4kDx1vRLMB/&#10;AGC1AAgFM3iViqwOrCs3jgDVmTnOh/tZh/B7EB4Fm+jcqBjbyUknF+PIjVl0ADLKADyaCcqxkVAf&#10;Afn9gXYwgGkSlPB4EzBvhghfkCBqWh3m22h8F0CfKXGZwZk8iyGg0knsCtJRgMgjgjyxgTEUtImK&#10;ybVkm1OzxzJXh1r7Uxv0hkhtR7BfBohiCkh3I9yIk6AVgPEUglgYZVAYAProALgIjygGqiM4IW4f&#10;OsSLTPGpJqFKBqtWgABThu1qhlT5AAEFiPgV1Hg0OkAAAbAIKaP6sJuyZ7sc2cXgt1ziXz5qDlht&#10;BxELBcBiBdgABnBtr3hyrdCWgGnsAU6VAAAXASroAcAPXdAIDVOlkbiIGnWAB6h8G+tZDrxgWgBz&#10;IlgAKHEzB3h8KEjDvEZPVykc3TQqJuxMOYiIUqQ4B/iCsjkgmGACH9AOgGldH+JP4UIBEgFKBtB0&#10;EOhwB3Vq6SlqgBh/COgOAFPdACkaACh+iOx1iC1niqEsDDiMnH5EqZqPgFGKgF0fqhiPyBRl1TnI&#10;16FhiWpDiV15DemhP7jXXiOtm0i7hxh2VqhkN7AAXN45h0IN1ADFuFY0yYDbCE5MnNCGISiIFcjV&#10;AbgSyEgOgLnogEzGL6B5EFhnhuL3pdHBkxakB9km3Xi2LKN3CWqjAIgNFegE0liqrMEdlKadk2V0&#10;6Mmu0BtfiCjzisAMW5lH3BXutHGFgBAEmKgOgJjVAbAOCaAOavNzpr7MZo77b778b879b91jG0b+&#10;b/8Ab/pznitKZK6hh3o9h0vys6h7EDh4h9m+h7h/VLCDHgHh2LK4U3l8ncjbPUHf0YHVjdjWF6Ny&#10;PBzL3eiO17iWnMCMljC2ario1/nfkdnGJvsjuOmJCIlH3EARAIIBAa73gAVYKXcW7Ulj2Ls52Mh4&#10;HBhkhxsshxwKHNGBDdmQZ5oWDBrKR/QpSVwwXDn9FGJPgRzyWZAKr+RrPuWdYfJZl8jbhwB2nxBh&#10;htimBsh0oNh3B9akarXuxvGETd7U1JnWbYcCFTDDkjGWDaTGCPgHAJFHW4DaN2jXjakglQDDrdDr&#10;u6HBh81KiWqhjzNulHqYGGbpIr0pvBl1iJW+3ZAGPYLbOGjzCrmhV5GhoSiWUNcUnMD0CWDgDhcR&#10;zcudzdCrCmh6DFhvh0CoBvh2lvhvB4221skBirCGITllC8pnj79HxKGlDaF1sj2posCsAPgJyHgb&#10;XcpSCzgJQxwCwOUsaKj56LTiaJGk80iQNKgAByBzHBkKIMBqBxL2BxdjM64l4JG+CDUYFJZPMOIG&#10;mQX0FlQtniViaJUsvuxP4cC1kbUqAKotAAARgNoDAWgSJ5AcAVSEgPAMOlSa5gt11OzN93C5bjP+&#10;EBFwB1NLByxERelJeZDajEjak1oXCCk8GJUfgEUigEYXwCxrCWxogDWW4XKaNRjVxwGhJEOmvvpl&#10;iQH4ubmkvnmlO0FzkgloiqBu+wgAY65vhqhqjJB1SMCWnIAAATgTpRgOe4iyAIigK1lPKdx8o9hu&#10;qn6Ce0iBKdgRAQr+Al/CWZAWCaZCC1KkKki9wAUYDDh5hynxBzBpWhh2LACmhtDNB5KqB6YgkgJL&#10;SIiQwDiq5D5FGKyyiP40H2p0FpCFY/Colw+7m+xEvgSUHc0UGPKuKhqhdggFtcALAKyHgSAZSErW&#10;qyh/wBWPHxBwhkBjG/SSx2qdgBgHCgWaMyrVk42sgDh7lRgBh4oaAKARoDASgqAqlfAYujXCk6JN&#10;/GcAjkG7psscC2WDS/KEhshzoMBhhsMrCAM5uNUANtyN0AAOFAAXCMVAAbiQYAAgisbAARBcOgAC&#10;QsBR8ASGRSJ/yORAGTSmVSuWS2XS+RyUASWaAB+gBnO15gBPNxzgBoPF8gAAgcFAAYBIGgAxB8IA&#10;AYg8EUR/yirSGUTCtVuuVuZSGvyOs1mSSqyS6wyewTGStlxQhbMJdUBuwR1Pl4gAHBEI1AWi6kCK&#10;HjENCUABcGBSiAGUPx+zd7vt9AB4Pd5AB0vJ1gBzvF2ABxvF05h6O4AO57Zd8P2hv4BTIBSECAEC&#10;ACPgMAAWPSDGSgB4zF1jgP/ecDbWkAP6UAkBgUABADgvDgwJAAPA8NTOZOJ4OYAO163nIvi9AWli&#10;YICAABQDdUCP8DAB9vx/AB5vbyY6bx3YgkDOcBgFqmBIEKmBQDtqA4DviBD/o4hYAgEq6zqwrsLQ&#10;vDC1pmk8KQ2zB4M2ZxvIIaZwGwABrnCbLTnk0zbqIkR/H8ksZJufsZI4Aj4gSBQEgAEAMo2HQTBk&#10;jAMA8vQDqWd56HgABoxGABtHMhBxnYn54HonZ9seqiQoU3AFAao4IA0CoAAOBkfPo+p+vmAB8zim&#10;0utjCj6pWqzkO0k07rLGU7xuAAJgUp4UAsEK9AQBgAHqfh6PkAT6gGBADgADYJAyAAag0E4AAyBb&#10;FQqlkOwzUtTVPVFU1VVdWVbV1X1hWNZVnWla1tW9Un/XU9VxXtfV/YFg2FUyaV0AD9AAfE5HufSh&#10;nqfryHoe9Hng1IAHie1HnkfSd22e4AMioZ8H4fc4H9cp8n6yZ9n8yZ+JstTeoSAbYgFCF6NsATaz&#10;Ajl9AAA17ISAjY3o2MaAAfU3YQft3sfd8ZvqxmDH++p/S7DzcOcD4G0yHAOhYAAQgiDYAASAip4G&#10;3C1vom57H2oZvHecoAGQcZogAcJ4p/HCiTvCSURfF8YOTHEbO0m8/ptiwAAYAqjg6B4MAAEYJyQF&#10;gLhIAAKgYp8NJNDrkKqmMYJQx6bnxl4AG4dJwgAYJsGUgp1nHRh/KHh7bXxOu86AkF7TrCTFpRXa&#10;bMc5OEpsfV3gNBwHgmB7cwJDcOgDGku3Pd55HZJx1HA7x9HsodFKO6gHABqLqzE6SFb7g0N4G5z/&#10;0qBIAx3SbbdwfeKaJiulz22Mv9w37cZShPcALgOAPiflyAAeR5rydh6HeABynizZ6H2e183rwN+t&#10;sALcIV4EY2NiiappPqSWNGsvLUCgFr6FAMg+AATgwEQABSC38gnriFiZFhVI5Nr6rU9NgJE8xd49&#10;R8HkHePJJw5R3E/HCOdug2hwjeNAOhmY6B3jqPstk+TCi1kgMWnUs75CUuVLEV4sqxiZuUgC+Z8y&#10;MyQp3R6j4CoEQJgABIB5/INAUAxAACYDzWQNATAsXoBZ0mJFqaHC1XhXWkpuPqy9d4/GXHyWYfIe&#10;xkx9LVUY9JcA6Sdj0HQlsdj2x/jyKGAMfR9QDkLAWA4qYDQPl9AWCE6oDATpnAOBp0wBAHKVX+bW&#10;A6HoCqiK/ANC8B5Ej0kkAAdA6DvDPGcM4AAtRbC3WuPAvILJRAABQCgFMRQTAma0BZM5/z4oRJQx&#10;Y+o9ZaAAHZLdFA1hrAAGBL17gAAhhFCIVAGMRAPTHdOA9yBL3CMUPqPyBqyR5F5HgOMchmBsDXMw&#10;NMaZmBnDNUYOs0YAyOlEQcP4A5UzaG1ISbFGZJXFLvWaUMe49VHj3Tkatcs8VjpdMcTJ8IAAEAPK&#10;WBMDR2UxlHAQPgyYDGxAPAUVMAqDh8vAHiPUnY6ByHeeeXmOJJQHAXAuyEFsRAFgSMUPkeZOx8jr&#10;M2Pocs1wKgdfqC8LAWQAAcBqRcBQE4eqTKmsNVkU4VtjbGhQsj6JFITAAOseJphpjiG0AAZI22bi&#10;/GoMdD47QAASAcU8FQHDDBAIsQwD0qgMAQMUA4BMTkIuCLLUWoSpzkTvWO0sZA7DLiVG2d4a72TD&#10;gNcgDhx4AArgcUWCsBpzlRRRJLUiuczKjKkbEqOF0j21DiG+AAXAxRdlAHBNodo/R6gAAiBWHoOQ&#10;WA0AAC8EEpwSgSI2BFMRJh5j4e2OQdxoxwjtO8NwdrbY0mfHmPo8g+R+GTKrUqWBRHAtBb8344Fz&#10;V5G/KtdOt6+bGoxQ23s2pywBHOsWUckJsR7j8W+bo5wFVCU5AbSMEQEgOWmAQU9yrEyQpcJuckmh&#10;WWBkoAJOUjr4rn3RuuWTBF265WRsk14kmCUvDuHmk5KdmxpjfROM2qxmB2GjQq0lhJk3wL/UoAAB&#10;QDlF1qOqBoCl8AKpIA41EAAGAGU/TuO6p4ABvjmboMwbw1DQDqO8fh7buAAALAadIBVBGSlKNsAU&#10;5w+ouj6cU0Rd7RCTWVwWWCgBXywrFYOxEmQAziHWxkDUERgAFzpAAN0dzdB6TQxMAxRYHQJtSBkB&#10;itAC4e4KwZn/QGgdBaD0JoXQ2h9EIZV3UTROjdHaP0gV2ZzSj6xfPIPJLS1x8GXMqo+Bj2x6j7PI&#10;sw8g83tLXHyo8dg93qD2bsUQ3b3XW3ONiwNfa/ninvuu2NoyNybj8d3DA4y8ian0yucoqhsQOgOa&#10;kDgDwLWpgRvmAwA6PnkHOJqjc+q4zJjjHgT8Zo55djmM00SWLRWGNKnk+wrLyNakgeQnZQICgDFH&#10;AyA5M4IGRv2Ao/UCWSysSJwbIs+TzR5z1IKOizYwRrtxG2OxuhQ2kPAb2wVfJVmBy/Qi8CyhIbkr&#10;vH3PiQ5tXHFPAQgKGPHCUq6Ta8wABpTLjsHCOg+VDE0JjaZV458O6BALR8Yyx+w7ysBjmpUA4AXY&#10;3hO0bFca6M5XIbvulil+zYWVbEa83zxgC0BfOfIySyR86X02wtcq9jcG0fER7jMT3CRVUC+iG0MO&#10;5O7aTLLI+bAMAPTOCVI4AAaAdBWdYCJ2UEHOXobgtJaSrkt4EqvxpKk9XIXKPSEQ6B3QgG7ZrHQ5&#10;hxGgHSd4dI8IQUXJ26F7aXFyvtV04OGHkDYRRqRCwtfbStryNmbiOZ8Y7HSAqBJM4HgNXzBKB8EZ&#10;DAR+BA2BVqR/lK+HkVwQtWjFiVJv4SXbSyYvrJPAfYdZlx5jkLyPbcicBymXH6Ou0o/x4HkzISEB&#10;O1MjgZcgA8EyZwGAiMUArfS/1B/uOcNo8WLMVqkg5WJQpcM2GsGqyAGUGUGSAAF+GAF+oEAQR8Cg&#10;CgCiAABsBsBuUsA2ZIAaAcKWJeXIXeHvBMRQGul2Fuk6PsnsKgBgiIBSBUlOBFBqOeAga60lAEMs&#10;5iHAHAeqGgGex0GAF8WuGyRWH+hEYsXKH4R0PkoCH6hYS4PqYSXeHy6+WYn23SH0Ky2QfANiAMxK&#10;R4KW3wMUAsA6I2ASN0JCHYNMH+HiScjaMu5Ce2HmS6Hk6+MqKGYSJuXoJQ70TOA4BOlOAQAcdMlo&#10;UeH4HmUejaUeAzBsBiCiCmOsBgBmZKAiKeAGzYaG9aQ20m+uJGI+e6hQkcmYhoRoZ4JEZ+rgODAC&#10;igwcO09i9nE8YQ5cPwW+wrAeGpAcGYG6yAGwHMg0P8KmBwBOSKByBKImIiMAA8AoakP44vFe+oy2&#10;0jFgruPqHoH0XKGIqcAAEoG4hAHAuQAABUAiOqB6AqdMCYAwKOBKAWsYRg8Siiz80FE7Hoy1AEK0&#10;+kqMJEG+HKbaF4GSGAAAGkqkqaH8UeAoAsiWB+BaBqAABbEEUspCZKOaXA1Eko9EAAGsHMbaG8HY&#10;86HCHg5oHe7GrsISJQAMwCnaYIhMcC43C/GjJghMieushO6HFYOMyyJs2CcM666wX+X82oR8Auz4&#10;IwAmvmA8AgpGAwAaTOAWAMR9Go5Wa9FKK4seJhKs0Ay9HysqhYHgHqMuHAHUZmGowwZoGsGWAAHI&#10;HSmuRkbLE8UixIdmyYAa50AgAmKeoIdMAeAMdMAmASKeAqpOyOAEUqACS4M4nEJwG4yAHGHWyGHy&#10;W+NyJQAYAidMdGI4ASUqrsHy+yH2Te5YKpK4y0e8JGTvHsfcrtNEaSOYOcOgdMBIxeIgBG2g7MJw&#10;HIl2HepUAAAbBAAAA+AmUyBgAwMMAup7FfGrOVOXOZObOdOfOhOU0XOjOpOrOsVmhnFo+uMcnk5c&#10;S4iyS6bMUYykAAHeHqScHCgmAAGoHSg0HU1YKI62NkQ4fAeIoC2uZKKKX+yMWMXIXKWUPIn4YPFE&#10;NzCcnIKseAJungd8dwAM6ROAAiakBsA+ZBOC2m2qX+nIKolid2PmJuekeozcboNQMusqMiW+SyMu&#10;HeMsO+HuJ2aGAgjqq6AQKWAgraTRIsRkJKQQKm3+cgAsAaL6A2AepGAaKNHoVVCuMnRSAAGwHOIQ&#10;4YbjI+mubwy0b0JBGhQIu0ieXkfCwOWPG0YQPuRyNwAdLyZKAYKOfCcAfIzAd4UYHiJ2zehAWaMn&#10;RoyVLq51AoUqQk6CLG6GNweUoEAER2AEqCRgHwH8XeXG1G5DFqMmRu9SH6csTaUCMfUqPqH+PoOT&#10;U2H+Yud22GnKygOcAIAKX3VMrgaSv0WOeaeZQVUmhvTcQ8fQWM+ub+oEonOAoNAyY+AABKAuSQa2&#10;h7GHFohaQrKs8eVyJdK1VimeS6nwPIHqHstKr0q4HMHU5oHEHSZmG+gsAAHMSuO+gg5e4QcUXLPE&#10;67GsbJHnHiriu5FnFCJBJUPizWKOAwAiiWBIA6UQBIA4fqBFX8U9GctMf/M2KnQI2JXc9lWNXdOT&#10;YZH4TwO0JqhuUCXa5BHGi1P+HoPIHxPMPsHMLyHeG6q4HoHEeopgJ2ALUSL0AaR8AmBCTOAmByPU&#10;AaBUiWAOAwOkAEAaPigBJ2hbWZYaigy+JKHEHCbaGCGAGCKBCCx0HAg0A0A2vmCwCuCwtbBgxMR6&#10;RynYLQhs18lsHWM+G2G2qmHtBOAlHMPWAqMUpEpGAVbeVYTcnkHse2HTCPSaF8s+HQGcGYAAHsG6&#10;IQHuHiLyHyNoWSRgHpU8Tgn8Q27rC6KyH+XwAKzYdUOeAoTOAyA8PUAmAqTOAfBCJCowecG+G4Ps&#10;HIZmHkHaeoHi0yHgyqWeJujiOEJCjmNxM2UrEKUWAGQdUmJLEKKeApDQR+BaSKBYCACGxmBKMMR0&#10;NrNuQq7aRwPnP/BOK+QKokygXm7PJ1H1VqS6gaPIaScYPiwGbyNwI+whZ+fXFlJ2JKSYLyG2HOba&#10;GSGyZuFsGdAkHGHa5oAeAYcgBcA+BQAACUBkCAtbgAUEsExMANMOLHchXZFcy4ihaC0MZcXeHVWk&#10;AAGE+6AAEwHASctGJLHQOqB8a2AAB+vZOAZNYdXVgmWGbDYe+ecpB0K4HEg5gyGgq1I5dKHOH2J2&#10;tQMUCEBXA4BWA4azMAKfNAXeHKHeO8G2HQ86GkHIRWHKHgM+XSbucmcCfGISeQl+N/FIhib6KyI8&#10;N/JQ1mQkcAKu45jAJTUyd3J5TfVWAgAKOkBETKR+8GZCAoZIAnMIARQMhMK6bAoBYjWVKmz/K5Km&#10;WNLAJ2HEHWJ+GmG8m0GMGrAcHBifVYPrVKNwoGUXMsdMAaAoj0QCI4YAX6X2ePQfJU6MdrP2NxRc&#10;UeHIHOJ+ouLyiyKIAQOdcrVKOc9TVYnlNAJnMTR1NGyyLO+pYmkarihg7tU0JuUGcgBQAufqBPEe&#10;lIA0+KHuNYAAGMG9CE/QSdN8KXOCZIBiz0MPMJOvnVnXnZnbndne0jOnnhnnnpOo0ZH3KwLEJk4O&#10;tKgkJ+GyHU86GeHMqmHOHqM/AAYE9xCdj+UqaaR8AWAIR8AYZPKCZUv3G0KHFvVYXKQrfJJU8NDW&#10;Nc48Q3CrFVIqOc3uTOBQA0UQ3vZucYNyYC9kcIRuJKHrMkO+HsScHiHwUeuQMmPALyHI2+AAHUHm&#10;NMHdRcTQAIUqBBOEU83wa04BlzM4WMI6NqzWR8kKxS/eTRVyVm0slsxyGuHKIQGGbgAAHAHYZmfQ&#10;ueIWna1hJbFGrhS6XwX4uSXQ0wl+Oochcrd3eaXwLZTdRctKHdXAPkHyMmANTSxMAcKOjqKWQKPj&#10;Jo6FJiN0QZlaZMKmfEYRUVb8H4no1O6gn7XOS6PmmfVbU3VcTnUyRxLleyoEAOOdVNVJJWObsChV&#10;Gu68XQTlBJU4Tu7i7k5XVq2ChYK+Aof+BWAyazmkUQBKAqfruSKffPJuwS46JbWZWTYbmU+hKvFo&#10;WUKGHaHieoHPf0ZwHOmuHIHW5oHSHcM+HeegUYWmTgTlXM4K5BcUaScIcqYOJKfIXlQIX4wCOdj+&#10;PiTUUWAiAaKe+SUyBOA+fyBAA2fqA7YGySUXADT/fSkbkJYhhjWOsvu9u+JCYYJvMkWiHUUeHaG+&#10;NMHgG6M+HiGwhAH2HIJ2AGHeoaAe94BeZIAeBaakAeBSTOAQAyKWAFoiKI7Xw3fSsbgg8hhXHkG2&#10;GyqmFmFkFkAAGqGql2WUW+BMBOU6CsCsCuf0BUIfhgQsyoMncHcJsVGjetN7N8NzewVmHcHImuG0&#10;GOGIZwGOGQM4GSq0HkHKO8UkPkRgHvcUH03YLBJfQ0nIYJpiARa0AWAgcg98iWAralN6zoNyXgHw&#10;HhqSG8IQgmJ+HeHeLyHnCuThrBAo5uUWUpdwreYGTrjKvC8MQUL0AwUyAxBkAAA6BSZAA8BU2gAh&#10;c6XznyLUgUUZboNOHaq4HGmsYQ6/bQL6AmAoMVc6TPbevI2EQombkWHhPRB92iXL2sMVEwKeAYAa&#10;UXfFhW+fFia/C6aXekAAG8HUboGGGtCEGOG1CEGYw2XkBsBOiIB2BQtYCABUIuBAAsOygHuPWXXZ&#10;3dSQ0fJKMmG8HgMuGCHWJ2FEHOUeMmNwCaAyOqCBhKBiAiUqAwQR3bu20GbCkcy9w14gLQK7XANG&#10;GUGxCEGyHQg0HHPhlEOqCIBWByh8AsfrfGNOSaRQHGG2AB50g0G2HUbbRWtKnINqwCX27Wb04zur&#10;wEuywK7OnK4tFXJsXkJjJ1gaJUT6gChuRwn4AsoGtaAqMMBJeD16AkoQ5P5nKrHyfWhXha4HkK0P&#10;5ZfbvkG9W8RKROGUG0k0HKHZ0GJEAKclTMcgxqchBAdMAKxKV0YaaXxKywLAaAePciJmXSUZEW68&#10;MmH9PlVKNrgWPjciJQbQXc5cYYYfU2ywfUstFnnwgDYrU2AsOotaA6ayBSAy+KBJ6KPsH0tKGGG7&#10;m+NKL0AcchOCOyBeAwazOOz75dkPnr+7+9+//B/DOXnl/F/L/MWDH3KpuzYcJ0epScg0GyHWbaG2&#10;HeboHaHxReJEAWAHXsIACweAAqDAmAAuDQkAAnAgADQOCgACAIBwAAQCAAA/n8/wA+H2+QA/36/Y&#10;uAAFKJSAAGA5TGJS/oyAH5JQA+n2/I0/4yBgKBgADATEgiCgaAAWBwRKpfMwC/49Hp3J37HJu/J0&#10;8nw9AA6Xq7QA43e6QA3HU4QA7Hm8I2/pMFgdCxaGxMAA8EgwAAcB6OCAGBZHGpVGZcAwABgGBAAB&#10;AFigFj8Fkclk8Dk5nlHq+HsAHQ7nWAGs5G0AGG2GZYXY5o1l8hjcMAQJhpZKcftAFGZhF9vF5bKM&#10;ZG31Onw8q5t4yCAeDAACQbEgTScWBMUAZlG8DUgA93rm3g57A+3w+pYCosCKFegdRwMCcBtd1l49&#10;t5SBQFgAOA6ACgHS9vipKfwAHyfqRHsfZ7wCfbxJqnR9n6nR/n5AEGwYrC2o8jDCMg6TDAM6TFgK&#10;wAApcyzcME7EIwAficOyfEDwSfaNn3AB/qs6idqhEyRxxGcdI8jiPASpSCIUAARgsDoABoDwVrsC&#10;QNqCA4EsO3qnsoy7KNXLEtOwyMryxLjsS9LUry4yq2wAnEYHufJ8AAe0WgAeZ7K4eB5nkAB3Hkd8&#10;8HnPc6zvOSuHoex6gAep7wOfR9JFBqTI6k0cIumaWpSnyLOaBa9AW5QHAWo4JgeCIAAsCQKoICCF&#10;gmuK9KM5YEKWxjZJOyUxTBC8xR1M1ZyzEstV9X8cssqcbx8m0BxgfJ7J0ex2q4eRyrYdxuM+dppH&#10;QAB9nRA4EMaAAJA6hYMhwD4AAgFVTASD4HJYiCTuxd8t12maeVpLsvys0BrGsABVlSVQAG1gLlgV&#10;KQV4MAAmCaJoABLhtg3rYDIrckya0cqzIpaw2MqZiLJzLLMsHmdx3AAchuGwspkGSABploWoAHeb&#10;bRgUANK5q3yVowkedNm3jFIqoCIqXKKJPMo4CgOoDYpSfjwAAeh5njp546keJ4UA7c4nu8QBAUiQ&#10;Hg7JAKA9cgNA+ECggiCCWI6ljYpYBCLaIAADgZdYGAkg4IAwvIGgmg7mIHpCLIzW7JnrxCunQshq&#10;GoaoAF/yIAHhygABBy4ABZzQABuHAcAADgNg01dcJ2q2KgBmRtgAXBcFvOJ5q4FwXBaAATduAAOg&#10;8Dj0IHkF752yipHykM8HkthnG9x5WGSXgAGochuo0f0YBMDW0CaGYhgAGYSdqDII1MBoESlMqpZ5&#10;XVd9/jv2fb933smc9DgAZx1ZIYC1AAWZ3RgA4CFAC+uAAAQAKHKBEAwoAEDEPwgZA2BykUuulMlB&#10;Ap0DmIjrHgWAao32UDaHQOAAA3R6DnIYA9tYQgVg6dyA4C4AB5D1K4N8dA4gADPG6NMAA3x2Dlae&#10;PxA5OkAGNRC29ShiwBkzAIRk9x7mNktMVE4AABTEscV6ZEqqw1ZoAWIRsAUWgAqQN3EclJUCPIOQ&#10;ABcBJCwYAYBQAAEgFEkAaAcBYpCUVfsfYg8KPEEn3OFV/HyC0gZAwYLANMcRoxqjhdWNQcw2U8D3&#10;akUopZzEpALAgcp8hFjElANyVBABHEZoQAAf8jaxh+o+bahBAEZiLr0AIiA98pZPluJpKOUqkEIp&#10;nl0jxX0SjBRaXix5HEniGAJXWCUCy5ATgWbQCgC7aB8IqAAMYcA0gADtkguWEwAAPgTdGC4CgIyC&#10;AKVEl9MUgJBTpnVOudk7Z3TvnhPGeU856T1ntPefE+ZBEBCAP+BP8AQWDQeEQmFQuGQ2HQ+IRGJR&#10;OKRWLReMRmNRuORSCQeCAGESKPwaCSWCyKRPx+v0APZ8vkAOR3ucANNxNoAN53uQAOp8vAAPsAS4&#10;FgMFgAKgoHgAPg8MAANA8KAALA0JgAIAkGgAFgcFAADAQCgAAgKSQKiv5/ACBgABQaVSmPyIAW2R&#10;S22vx9vyCx+yAQAATCYMB3EA4mUyaTv+XPy2AB8v2/Pl+X59P6ZO57PMAOd4uoAOZ5OvPu92UPLg&#10;AH2AAB0IVEVBsR1IHhcAAkCgbDAONXaPQrgQl5vd66N2OgANVxNkAMRsMwAON2OazXYBALfAEC4I&#10;BATtgPfAAByLy3G4Srs3DD2YC75/33JPR73+CAgFgkAAcHfoGgcpLdrKoqCrwlKRHwez6nidJ2gA&#10;fR7pkAaxgAAoGAQAD/q6A4Et47TfLQuSCrQuICO0/YBgO3IBwwAjuLuyLLL8e59nsAB8H4fTVKIl&#10;qXH8lqiyAfp/rws6xAEsrCMEAwDN88S4n+9p/rtIi2n8tSSrefrIxyokFHxB58x0fx9L8ti8I/K6&#10;QywtSQLUtiCOyuICu614JAyAAYg8FYABOC4PtsCwAAc1zhoPQ0RLdRKOoclCJOHRzF0ikaDMvGZ8&#10;TAeR7HoAB3nqeIAHkelQHmezjnpUwAHqfD6pimSWL8yCXLMxa4zk3IDt4BoEgZDIF16B9fgACIGA&#10;hYYHgjDIFKSAzdvJE6GJLRCEJQuqQLdaVD1pbVGL/R9vMY69tH3MtVHi452G+0xymYcFOmudIAH4&#10;cZ3tyBDBAwFyogkFSqgUEtkgMCcMIItqBL8xyXLfcSzPGALtyMtDzPFCs6QqA0MQnXrtQHWhqGoa&#10;oAFNkYAG7kwAAmCYJAAFwWhaAAjCOI4ABEEYRIdadu26k9KWnVkbHgdbTG6Z5ngAZhaFmz5omisx&#10;4KEAlyRQwSyPNh6CxNhuqWcA4ERVCev1yu+xn3TCXnoeQAHgeNQVXVspruAkPAVXoIA0DgAT2FSp&#10;BMEqpBAENB2RbCXO/JwDP0AwFLC/CkvxXvGvJiyF5zRW2VAcRwnGABkGQY4AFcVpXNGczrA6DwPA&#10;AGgaBmAAkiSJQABSFQUgBxawyUhEz3kfaiGdooAFGURR06d96h55E8hiGM+hOEwAAllVFpMhO4ep&#10;RQAHaeV6myct3GMbGjFgZxgU7UYABUDmbhyEoXgAI4YB6AATA0EDevTQ3rcp7FKZ1/zOhwD0OOL8&#10;cpphhDtOOMZTgAALgKP0GYDzKwfgTKSBQA5vgEntW2/+DhEVJuVevB+EBGh3jzVAN8cy7htjqHCA&#10;AbA7xxFecWAAHgJQaFaAOr0cY6TrDcHIN8AA1DmgAHYPIdxBUmlwPeXAwrhizNZO0XEAcSzxG+dz&#10;Bc3gCgCoYAQAZFUWj9HvSSkYkCVyzJtUUkMvY/jMRsRumRB4/SiD7H+X6OiPjIgYAWysF4GXaglA&#10;m6kDIDgKgAAY4hRrOFowdUlIqRkjzGGNIIOYdq8RljbaaNcdA3iZmlAAPcfyYCwH6V4hhXjX2LJE&#10;JOP4kSV2DGRSvHglxlI7JCS2thEZ5D0pOPBLh3hRGErYSslgfjBZYI/bGo4xT05mF3IIkNgst0YT&#10;CK0AoroIgKAdfmBVQAKQNOBMsUQZI4RptqH0pwCr0QAAgAkBt2QFWbgVAQsZ/sH5IT3nxPmfU+5+&#10;T9n9P+gFAaBUDn8QNSdBKEUJoVQuhhF1HEhf69SexIlUHHHIOs6w2x0LuGeOUbBox6GpMGSICICw&#10;HAABCBKbVKZ3AeAmVECgC1kgHAIiosZgjDogjIQpnkHlqLbI+QItr2CzmIMVMsua25YryMoAAeaC&#10;YiD2KEOuqQAB0j1KEOwekRx2j0XqPsfJRADgCN5TFYwIwJzuA2BFQQFgHFZAYAkpJ5zrrTfy/wxa&#10;3CIT2IWqVTlFybDVHDR8YQ2BlgAHEOscpg1aHZO8xaKZ6GKRRRGXY9qt2HnoRcQUyC8h7o6LfTUs&#10;pXD9AOAiV2LxvE4F/MQetCCYB4jriOPoeyYD0oVASioBoEKTuKQwrc9ZZj0IkOuYKC5ZSjoYALWR&#10;ApBB9VNHqP1Gw+GpJlViXwopqwAlqPE1QshuQC02u+dmVoAi2j7jckNhSbGCtwLej8tsckvIRTCT&#10;JchfjKEuu2gVRV+3qVDjPMZSZBAIUmpQBebQKALm1BgBwE4AAMlYtvXVA8zVr15oazstSPamEuL7&#10;HN3pQ6mksMekAtiPkiTJLhBslR2ETngN8e+7yS2LLNN4ianWLT0P7p9TyvCiKkkYr5hckakX9YWJ&#10;NGYy5Lqt1THAT4dY2V3DnGiNteQ7yhANAYXEBgF5TAirmBEwVSyWRzH0mAvWFWHllPFje75hC4gJ&#10;AQfoBgDim27ncAwCjN3FMruFEFkAABTimFOAAb43RuPQAqVkFzLQABFCMEZmjNThYZIXT1nq1S1x&#10;2H0joc43pODSGCMIAA23OgAHCNEZwAB6DpOVBc31NDfAGRDd08jFLMnXSgQZWa8o6mSxDp1HSYkd&#10;D9MU4hXoDgMJ4A4CUFBrwVp8BGDB9wFQQP2AWf8sUXiE1HPWw+K0TbJgDMFUVWmQyEtsKEOEcELX&#10;PDIdAK50Y3GTgLhmCraIAAlhKdiDN1YAAOAdbwA3gjukgO9L8M3hQABQcNeKvUHoPgfAABnxUAAK&#10;AUYPZSVmn/HS6QhIKN0c7mxcjPGIAAYo2xoRBHHolYixgngzCCAAHQJ3mAkAxNoCQDSmmJxbQ7Su&#10;liNaaGyPNTgszqAAGMO9Gw3R9mCBGA0pIagPLJBwBGUh5TyVI6F0Dbq4HqKQx4lToJFDinHHMcnU&#10;o64YjSHXoks5IgXAZweANWY2Rvk6G+OpzY7B4RHHuP1HSE0koUiqe47cvUkNUAP4WLKKVBn4ZQAm&#10;k4EiuPQARScBhrosLPRA9MtSspPj8JkPKqA8B7qgq0UIdA816jzH4jZCpBALAMZWCsC4JAASAUAB&#10;8CCeAHeSx6QyEfXaGzGvikAbw6HNjBGsMlko7HNj6PQlFEbFKa4xAWYiXpb5VTTLdLe1fojIMGxT&#10;f7r6bY1LYkkgWoab5i/hlfMNLOFHrXbWy9ZNruy+YeHwTGPkACSAwKKaBGwQ92AucCBQm+Mk8Ec4&#10;HEnKHkH4PqA4AsKimwm0BOAkfsAoASKag2+NBDBFBHBJBLBNBPBRBKoNBTBZBbBc+OeqyAeqUUjQ&#10;xSHSHcNMGkG8GsAAGsHMk4G6HcJ8HwH+R0AoAeKyA6AoTwBTASKcAmbwAxCQK8Q4yQIaWyIk0wW0&#10;UQqCUUTULWw8jcH2qaHu9I1YHyOOHgHsbS9aXqHYHsXqM4bSHmHyRs2EQyAIQwA0AakKA8NiKcAq&#10;bwAqt2NyYwfuIacqoeZ7CzBiwwIMoqJmHYJsGoHAGuAAGA+esQHUJ8O2WepwMKACias2WeLguCg0&#10;3GOwJIew/i/xFKLiLARUretQzkLcjMlyMSLi9IJk9cbTDqPqH8Pk8IkMAkKalG1uRAPaMSLw2+l0&#10;SauRDySOLKAEH+LjDGL8Houkk+H0JkTKKIUsLuSAMOLixsAAi6i+AKP0xgryS2RmH8PrGsjOPsme&#10;vcSwluL4L8UwTAJiR0zOjmSAlwv8YNHiWoSymMlk22RUAkAcWMBKAsUABsBAZeBErSQy8lGdEc+K&#10;+M3QZ2I2UimWyIx4r3I3BBEYkW27IzJKojJAx6JKR+04OO9JDtDqk+HmiONQOUHYcyNGGuG6JeHS&#10;NSAKxCi2TmApGk+2LcvMRhG9AmcIwm8OToSSMKO6ziWWQyreWGAy2eAoBABuK8AkUAzWOWGtEsFS&#10;FQFSAAG5LSNYt4AABYBaT4dediBGBG91EcIxG+HtLyKGxC58YqtGATHSMKInC0L+yCXA/QIKHiHY&#10;QcHAGso+G0GcOkGoGK1IHS0QKKU2LNG2Lglux3I+kimdHmYKLsH82+imLgSYNyzsK1AsAAAwBAZu&#10;BDLcbyBQb2A2BQ90rekKQ+11JMUpJGrxCsaeKEHAG+XcGUGU+gFkFiFkJ2G+k4cWKSA4A4ncBeBc&#10;fcBgBiBg4o3+A3O8fw/ZL24SGYOkE/PMAAHceMAAB8B+B+4o4sBQBS2e43IG0uUOlW+SL8GeHAo+&#10;FIGGFqAAGdP5AaR0BSNoAACyB0CWAABqBCT4QAWZMEr2ItJRBOSwUUGoHgOOFMHANEGgHiJkHqpq&#10;AABWAeV6DGNgTyUIwnM/Be48W5MJFUWoyBFUWzMRCsJeHuPqQaNMG47YAAGeHWJ0HoH2PqA3D4KG&#10;Jg1KG+ystkNMHwmQtuvCN4QmpwiW8WPI8aLEa8VwLCP6bq8u8sK6AsAUWSAoAUpOAeAQV6AaAKQC&#10;zeO+l05+PsXkjcRwKJDoRsU8VAHSHiiOHGHgXiquNSHeH0bSriKSBSAyNqBOAsfsBIkCeg8oItOB&#10;Rcn+IJLxR0AAG1B+AAF6GsGKAAHQiMZQAkKqAQznPCH2ACL8umKGAEL87itY/C+QqYSsS4xSZ4AG&#10;oOubUwmRC+OAv8++MdVuTTWKISx2IOjMS2/MTSlWTi16/izYdsbkAAAo9sbyAwbwA+AoA04AAiNw&#10;HgHyM8GOHAGkqcH6PqA+AyncBIAqdSBMAiUA8s57QrUtXvXxXzX1X3X5X6kjV5X9YDYFX3Cw46Z4&#10;LmxOxER0G4HOXcF+Gg3gG4HShbCIKIAe544uA2905wdTW4ncAmWLHKWcpyI7YLQnERPDC+nC1Yto&#10;qcHyU4HeHwM8HY9SAAHWq3PQHqbSU0U4rCKIAKMUi0QwAghygYz0nXCXaMKyPyccWcOyxyIzQumU&#10;W3RbN8hAPoRsHOkqJvQGF+Goc+HAHShjGmTiSM1sic1yMGVsPXN5FJFJVk1yxwPIeslvDyN4AXZA&#10;twQ8g3M8uyMqtqPmumgEYaN89sKarkLCimO8g0ACSKxa1nNOgyQxIuxuqYL8HmH2OOHtM2uoJkw5&#10;L6SaMFVQRUAQi2NyuYMOMEYVTqR08CPqzLPC+8w2/2IK4QMkHwJkUxH4/+NUL8JASpFsLrIKwDZS&#10;MitudyAyrYZYA8eeBQAwZuBEAkbwAgmtMParUojQQPXsyE7KZ1C7Rw+Le/LtJUoFYAIwhG00JGOA&#10;/qIiLSmMIKOMVAHlJyVCHYXdfmhaiMOs9cOUU+KEHoHmbSzOR1AEJI2MLuH4xaPMpoPccKAGTAPA&#10;JkguLaSaIITqQqAGLaOyLaToWYASKybsfcA2BbQWbsT4bkKSGyG00SFYFYFaAAGzhjL8fQdoAACe&#10;CeCgfmBOweW6Hlh8sQHEhjh8bS8OAfiMABO8nc4IK6OCx/fGeuIMXIR1DWM9YaXcOiGU1QGqGoJ+&#10;G8J0HgHQOVUMbTF0uyKId3GUa1NQRUvCP0AReqAYAiWMAeAqUEAqdPiQBKefASZuAo4CNYAoX8AY&#10;V6QmN5L6YZig46OHfDe7BobUaeABOKXdMiGaAAFzkuJ+aE4BO+zmP0Hrk+0mZvhwCfLaBYBYP225&#10;L6d6KI4VkqFBPOywKE4i4m4qBkT64wZQZTPrJCI/DGKIHqVSGOG5XOEyGAdGXUsXY4AABuBIZeCQ&#10;BcB44uAyftHUYlRef5V4yDe3QsTexSGcHcU4E2+WhcHqL8AjeqBktOAACoA0V6BUAWQGLsru6/BQ&#10;g+wGW/anPuOEnsU2RsHWHOXihWc2GcHgOcHTDhM5fgHmXRjCVVU1SqiULKvCpxS0rIMEi2N4LAQw&#10;V3THjjNcwkwikK9qZWwKK7ngLCuO88l0VtarnkTTC8xTDGJcH0xCHjMyHSHgNEG4hYAAGgHHEtgS&#10;L8BOA491AW90BWAy91TIWS69fJUpkbX4UiQiTA78iOGsHKJ0GCGxiyHwH6JkBaBCdqKukKw4HcHw&#10;bSG8HiJ8HgH6OOQFFcRglaluJaTMMiR8jOLwjMYWTTNIyBeHdlPxPCKKYKUpC/roXkXLikLMs6AM&#10;H+MEAXRHaIpOAtCmA4AmNwA0AoNwAwpeUHeqroXoXiGGG4OlcwOOBAA2bwBJIcfnA3UkpOqJm3YH&#10;tntptrtttvtxHlfNtzt5t7BIUirCM3VIGsJzU8GfVDVGQcnSKqBCAudSBWA+weBBECKUtNHK25Bn&#10;ifJSr0p4TemQvVAbHwuwHsH4TAHoqgHiHuM8HkHuU4HgH0M8HgHwU5vTZ7M2vgRQN46wV68sWMAv&#10;o8AuAaKrCkKqP6KS3NkRu1ZNkTJXfGWnJGJKtqPqHWHeQcGnErU8Gi5OG8HOhiqEOuIJHEPZGQPG&#10;svbY1xxQskPMWadtVTaAO8joieRAAeSSAQScSQuEUNvxGARmQUVUHgbS++K4V6ASgcQqAURUMC4+&#10;64xi3JZERUAOADozFDd7ZcU4HqbKMkuxC/ZIpoLLdGRWN4ASAERULQN8YQKGH+JkHtXTYVdi/3NE&#10;v5L2JddxG5dwMkvo/6LcSoqCLVFaqJz6wA/amgmoQAV6A+AsbwBLmmZYAyeeA2KgdtZG1xJJMHey&#10;wowzwXQn01RwXAyPZQoZt2g9BlkS/aW8SIxQtAjcMdINHAxBH4Ji1ZpyeyHMysHhfoq2OsHvoQ8E&#10;Pq/WO4LLNKLKIELLvgJcHqHOU5HcTAYwJci32YASPqN2KISbFes2N2itGTTiQmQCAQKq9+ZeA0BW&#10;0k9+7qcVOchaFsFuFwiCGli4cuABLmNqCr3oAAZcZe8PVkIeveMiHIHGc2GQGS+gHfPTlyKy4Cbx&#10;h2weAl4YIrntqhODz2qdPUHIG80SHKG20SHMG4o+Hb381YHYNTDWVBG2zQu0RDSmP2WEK4WMt3pJ&#10;VMK0AvjsA4kEBCZubsKiKYWMN2N5qbkVJDmvLsZ5OHkiG9kmGc1WF56URvU0Bk4sOAGaGdkq4IpO&#10;CYCaCY4oBllsAw2WNzMAl+ABla4Y4cyw4g4iAB6dls4xPnl14j0qewtqRtBuNSGCG1kqE6GGFgbV&#10;vaAACCBXK6B8BPlsBwBKBc4AAgUFPt8V7cLpWCrzEUUNtkoBWYjiJcGQiKAAEpQ61QHsLaBYAeWM&#10;BuAoK6CPTIZoAUMFCv4hBH1FMH32INeMJYKKTELuRx9mILZ1T0HQNSG+HkOsGeH2iAHAHwXiHp+M&#10;JeVEJeHebTJcLFFoi2RbdKQqi6LEAUQwbpv4AYKaAvKuA2AdwHSRwCKzXpCpHTycMW7Fno+G7I1Y&#10;qgHUHaNMGmsGAAF+GsGMVDDR3jNhLaA6IAJwAMxAKwAGgcFgAAYZC4cAIhEYlEH/E4gAYtGY1EYr&#10;FoxG5BIZFI5JJYpFnk9XmAHC6nKAGq5G2AGS32hCwGAgAOhMMwAGwkGAA/X4/QA6Hi7QA03S3AA6&#10;3w7wAAwQAwAAgHVn+/p0/q8AH/RLBWwA/gDHX/FbS/oXHX9HYXGACAow/4bZ7RarTY71bK3Fa9bK&#10;JgH7fsLEH7FQDhwFdgACQGBgADgMCwAFAUEAAFgeEwAGQiFZ+Ew0AAqEs8EQcD6mAgIAHs+HyAG4&#10;6nEAGG22UAHg+3oABCGw6ABIFg8ABOEw+AAkCM1Y4vco1cIlH5N1+x2e12+53e93/B4fF4/J5fN5&#10;/R6fV6/ZGbTe/b8fl8/p9ft9/C7nk8No5W8ABpG8a6aGym62gAGoUBgAAVhAEoABACrlgmBwIgAA&#10;oCAKqa5o4sCzoi6TqpA6iMusjJ+xQAB8H22Z6nyewAHcfB5AAdp7xodZ6v4dsdN4eyVnyfZ8L4q8&#10;OAMALXgYAoEgACIDgcAAJgYzQKQqAAHgXKAFgKBAAAQAoDsfMDWqshkTIukr4OrM6NxJNCLTciTH&#10;ImfJ9Nmd79gAahwGwABcGaYAAG6cpvgAfh/n5Dq6J0ATXKuAaP0bDarKwuQBw01y6roAADgVJgIg&#10;ezQFgJJgCn2jFErYetTLKA6MAPWCpqyssPrwxCKn0e7ZnoeMaH0fZ90eqwDgTLoGAcBoAAMBDJAC&#10;q0PIgASzQuAbX2ZMIDUcA5/Q0fR+H03h7t+e0WKGsro1kq0MNeA4Cw0BIBMkBTIw219EoqfZ/3Ae&#10;x/SGotwH4r73rBaeBq8ip+YSAE7XAfTZRUex74WfajOqvK0I8vbAootVNvgAKvgIAirAWBIFJ+Cg&#10;MgAFgNhQAATOMAAOAgC4AAaBGTxDNK9zM/DurhNiSTijSP6BOES59NOkaFpaJ4MfyjahYJ+H3iR+&#10;Hy38WHqoeHABFkYHzGYAHueb+R0djeHYdAAHYdbbnwfGt3jJllgYAAFSzu4GQsBAGs8AoDSgucwn&#10;odWtnSahw4WdqX2Kc9OASpQDAVGACAQjoCMsAgDWTMEoAEA7WADJ4AAIBTPASBmagcCgQSiDITbu&#10;hKcKscpynMABjGOYwAGaZhmz0aRps+C+VC0LgtgAGQaJ8BfnQvDCRqIox8+rABpGiABVlWVkYncd&#10;3lBkGQABcF4XQYFQVMuCrRO4vM3/hoKOYRYGxnpraVRoes8nntreDqHWAAeg7ilLiRot9cBc1hgK&#10;ZOAsCKFoHIWAaBECQAEsmsASAkywB3nwaMsktJi1TXqNJ0iNppJ0SPyTmd0eELQADfhgAAZwzXgC&#10;6F2LtC7IgABOCeE90qsxcRBAAPKIiDAVkGBeDBBYNQaA0AABeKChmFQ0eAKCKwAB3xZAAD4HwPXw&#10;k+BOCllwE4yHYI6OweJUhtDjP+MIbDwBVDPF4RBSAAArA2CPFsFEYAMuuSkawk6ciHogacWCQzFj&#10;rF1hVIN+DSSRj7KLENh4wh1o0EsOIpQ618gAB+BUCgAAeAVWSDk5rMgDrPREh0j0jjrlwTjImQJE&#10;2iyHaaVsow/36j6Hi1sfI6j+D5HSjAfA7FEj3HexIeY9DfjjACfwaoD21jhH+2gd5SQAEqJWb5Ib&#10;A1iIaANBlLynkvAMMsAkB6yQMAQNECICgGwAAfAgUIDQECFHNNYl9bClyrqSIYTpEzQ5CHuoEtBN&#10;A8x7TLHU48aA3BqAAF4M4YKNR7I0A+B444LgSApAAD0E8TgRAVA4a2EaHJGyqPG/KVh9SKxoKkNQ&#10;cZMxrDkG6AAa5TVOAGTCDgEqCwNARIUwkow6R4FKGqOgpw6h6FKH+Y0sCm1oy0LfLdc5DyGkOlhP&#10;tDxcqUFtLUV86BZChlhUMkFr1ZB+IrIgod0pUzJzfMuAszU6TRAdAsaUDIEjRASb2ZMBayQEgHS6&#10;AcAxkkMIaYObAe6QzajjAAMQbwyzeD7a2B8DM7gSAVOOCcCTrgKAJSgXZM8i5V0ptJaW01p7UWpt&#10;Vau1lrWOJqtdbG2Vs7aHmLUxwAA5R1trGSNcZ5MBwDaheOqxgEgHGaCKDMHgAAWggIEhQzyzEuyF&#10;Q6XZo1oWjtKYCUYe65R5j6RgPAeo8UYo3RreYdw9j+XpJWi5q0kELlYgtYAAADFOpNc4k1vplwFI&#10;WAkAs1gEDVt3WIa2f1VaAWjaZLSqpImjQmoFCshzCVg0Ga2NYcI2QAC3GSL0AA2KZIqrPWEtiR1G&#10;KSqxP0uJGCsQjVms4rVTAGANbsBcCrKgKYAgsP4ySQVgjkHzAUAawQFgMZOpc19tyTmNIwPtbxsB&#10;7NbYcbMf18DXMkAY3ZTqXQBynJwToAZXIfrDcAhcf6lC2MLV/JKXmVamlyUkVkqzI12Q6MgZIqpk&#10;gCJIkMriXBsF+teH6uAwpbC31dIgW9jhbKgVlXA3A2Y+B7owRYoks7RS9SCInooreaSOKbQ/onTx&#10;EYSgQAaZoEQGHXAnAuCEAAKgNauAyA2T4BkMqTtqfjBMsj54PtsXvJWwCyadYIolFCwTCtRLEUNV&#10;I/Wprf2Yv4fLEmtAAbDAcfDWUXqG2zta8y4mzRpbHpJhZiSpgISg3tlUDnVgONEAoBxnsit/dIo0&#10;yQ8hztoHEM0m49RzDVWUoIx4B0aJPTCAQB6UACOqdKAuCqYELOgOeAY1jpm+ALdRXsBrfkL04XQ9&#10;98A2uRAAGY78AAwRe4exUEMIoRQAAwBigsDoHjhwPQsyI150iiqJHkr0o453HjO6EAAWvRShlfCP&#10;0kAANImAABF09JsD2fyqaBVc6cryxmCRTpNrcAypP7vIPked5NnLBLma9ZaTDMwY4S3fjayr6E5T&#10;LijCMhKUdYuySOWZ24Wn8hgoV3wzAAC5F0Lm+uMwABgC+F8yfbRfC9F8oIbx/2N9PBEAAI4SI8gm&#10;BIg8rBOhoehAAJ8Twn3vPgi5F58UYIxJRjKdoco7B0gAGUNh7IwxtW/F6Nk3eNG7BgB4FCPRPqem&#10;iAYAhJksZUptloxZEWEk0d4tcPXNY6X7gAkob8TY5GzVLAAE8DRogfAUWSC4yhpgDwl+X82gNspX&#10;NN73pq6rAh9MAyioYeivh5ErH0O434fIdY34fQeTRgehMJhIqwfgAYowc4AwlYaYBB3AbwfR3AdI&#10;dRtYeBsosDNYuhV4BBMIBCciCztoCA1AAADACYhQDoCZlQEoCg4YDqeit6CoBJMakokb6T5hpwvR&#10;hDRQdQdxtAawcDDQaAbKhoZAaqyAeAfAlYC4DadwFwEqjQIYFoHJl4DLy4BbArOj9r+Q8SrbXIkB&#10;jZFAoySBYIfDaAc4d72YaYcK4QbYdJxQcgeL2awZMIFQDYEZKKvYohRId5HocAdptZGS8gwCpo6J&#10;Z7BoxRD7M6rQ6LA6Eou4hq0BjK3AATcxFAwzRh+pIRcBrwthDQ15eZLoCEEKt4zQC6dRlAhQDbG4&#10;y4B6CrIxuxdxDQkRhJRJiI2YbgdaxgYgb7wQeI3wAADwC40oEgCizJ1oy450G8MMZ0Z8aEaMaUac&#10;ai1Y97XcasbMbUbY7ZEgxTrIspFIbYcocAAAXQZaiIbgcw24q4ioEIDA465IHYAAEoDby7WxTC+T&#10;BaRjvJoI6i24ioeZuK3IeIdQAD7kgwcYeT2a9I/gehXJibsxaYBRLi/g1gCzhyJ4CAzwCABRZMLR&#10;JgyBLoAqfQA5zZZR6LuSqxpyraf8LppQkircf76JdBo7ZJry+Aa4cQpzDjDxPZPoea8wfIsUkjOZ&#10;Rz7whzA8RZRifSrAq4iBUJKAD4Dh1wDgCJlQDJwKATcgaCmweAfg35vZZJywyQtKW4jrJhIhikMp&#10;OxFSgwsBFIAR6JJZeQBhUqwZIpdRRwAxaohZipFhYL+pYIe7QZWgthZ0pjE4nRkYq0fBThegBQAR&#10;LoAkfQiIfTP4fDQIfTZzo4wRgQtzYQisPprzNbSDawerSjNasDUKFAtxc81hjAkBaUHhcwiqwYyT&#10;GhKAEKkAgYgoAAEYCw4azozUGpMMacbCE46c5MHQjcMEbokMlzBR+ZggwCsQrzYxq5Q0iBhxras8&#10;AS8BhcgZqr/4e7sIewqRXLsJrBrzbpr5rg2ZhJcDKpIc+ccLZDMRJ40oCgEJ8YCQDIgQCBlJvTm8&#10;ipkQyQ1xMIrBDTFUhZxQcQaJQIeYcQZwsAeKmYrJd4CyjQBYDBlwBwDsPS/o0RdxJkuU40uSOhDR&#10;atFQAjg8k5RqVBXD+oAAeIeIlZ7B7IWQWIWAlgcMcoCICBCwEgExB4HQHceYElJJmzt7FTKJGAcC&#10;GIZVKTD4bBPocx2wn4Do4YKgKYKbl7mNJZzsvCMxoQj6RbYJNBM5gcm5b7ZDJzZhe6r0pJWZDNFR&#10;dwqaHTz7u0RSQq68fj5Ul470bzXhETvoADyY/7krwSIIXBK4BxKAMoMgMrpzqAbyGNHA3AYgYZu5&#10;54KQKIKLl7mAAACAB41gaoawawAAToTgThGqAijYHoHx5QGZ8YFFWz1wzw7Qb4dIl4XoaAY53Ibg&#10;m4ZocjDQoBmoMoH9UAHandUbxAAzMtMigBnS6iRkHK1gd5h4b4dy8gYQdg34UgdJiQf0k4LgDqT7&#10;8ZuwEYBYqwCIAr9UbjvL9bqiWLYgfzNbIIpQeocI/4egcixge4chtYfYeRGEUAq4BST4BIC4EhTg&#10;C4hQAwCpJgdQf68gZgdRAYaocwmYb4cRQtbh8AsoipaonT5Bk5KY1gCIC4zwDwDCkIFADMPQEICS&#10;dwhA0QCIBJzqHUlTCAkKFNP8fpfCSIejcgbgcSNoZoYopYbbgAlochhZRFUYCozwFIEQgQIgGEeZ&#10;BogQCqva6S1ta61BYDColSLAeglb/w/gcYdp3AbQc4/4coeEgweUgakgBzHUvhDTY7cpYIezaBQ4&#10;owuYj4nJaIjAnMxSfaErFCVBEAu6qwhpaYiafy3A+DChhZXRr1zAf4excABhUhmQCBlQD1AQDsJw&#10;zY0JK8jy+pkzAhLs25MlxNnxQxFM0wbgdg24YIb9CgeQfQ34D4CsY0F45ACbVwCYBSQDXygdQleN&#10;5l5t51596F6I8Ma96V6t60alQZVAsRuBiTDDDQWYY7Dwc9uRmQ0hBgEB2IHQFaJwDkVw8l5L9k6Z&#10;bxYNog34dB/pQQdh3AcoeUgwdi9RsZITAxLzLq+tz4CYBIzQhAzwCzeIzYBqCoBwBUWbW9GE5smG&#10;C48rXcmU5bCJjQw4b0dYAAXoZ9TYaIbzgAcodr2ZFxrbWwyQrJTTFklaOhZxaJZ5jxkA5gCIzwEo&#10;EJ2IEgC45YEQB4oSgw34Yobi34cwe58B05u0sgijUYtqWCpZVB+puM7pOosrRRS6BZMJwFFxDVd4&#10;18ygqzKoth6pgAsQfuHUpDORR7E9w0vbW8kxDQBB0C+JTAiJQ6Yof42coZYJqBRJgIvzYB+c0SSJ&#10;YBRJsI2ag+LRcAv7RJ+CVysBNVNS2Eds6ZQ7NIhpaoqwC6nxlYDx2IEwDDVwEQCadwCV46+JSikm&#10;DFeY7U5Ef9MzB0fj+JokfeXWDU6ELwibZzR5HrST/k9bQa942bapqpIBsSs5sDbpsMAU8phc888K&#10;bMiBqibZcpqWLhVJqEuBRJapLoBABavIDx84D4FqPICADijQqgywfhSQepqsT4oxSAjBkZeVFraw&#10;d424dgbIX6a4cS34f5txZQAcWIDYIJK4D6JwCAEsLKMsxguMSM5Vn9NRIisVQ4b4/7x6OYaYaYaQ&#10;AECz2bLJZIF+lEYYD45dUo1hRaa764cmmQpekA3geI/hZBKAFSI7zAIwI039JVwTFY7NsJpWi48E&#10;5EZsHFPru1oGop91aqkojFQ2jg/4ZYZbwQW4XAW9Rw1gM4MwMy5gFx84euspAAaJ7IVgVp7qZQ34&#10;Hmt4ACJJBYErztHsctVYTtVx8FWL1R8QAFWyMb147IbYc5xQWgZSiIZIbukQbYd1p4EIC44YNAIF&#10;LwHAEZ88D7g5WdaTXk505mWS1RwxiQaYdZ8AYIdhrYV4dpRMLRMIMQECT6TpuwDT9JmzPdMk6UZ7&#10;BIjs0YfQepiQe4cx3AeIbNVIe4cY27/o/gr1wyvYAwCydwBYD1hoBIDQoQBQC5uwdgfA/gZuxYAA&#10;Z4bahoalpmkcICfYjCnBeRZAyYCZCwCoDAhQEYDI5YGADRl1makOVhKE4qRlMzBuX6WIus5LvbQp&#10;rxqg3h/YAAc4dyAIaobxPoYoZ1YFoymZ+434f+26uBuwEt9AAAIQGK5YF4ERlwDU/xmxnFsGDqlQ&#10;iEMwAEoI34dpPMH8gyoQpQdsDQdSawc8OlGhshhYfxe7UifhDovwu5kZYXJI1onDFlOhSSEgiHJG&#10;WAjJMqrJWgkE2AjqtRQzEofgjABAfoqyzpCwEICykID3Mwn8Yo5i45L0vGOGpCKUXBuA2gdixgYQ&#10;cF3e3w4G6A4kZF4Z1wCSzyVrBloF6/Q/RHRPRXRaVl6nRnR/SClTB7+I2RIYdioZPQb1VIXJQA2B&#10;sIgYEoF65gEajQE9EHNhC1NOWKWkb+jAurYDRQdoeg/gbodkcobuxwlgd8gwenT4BUk8Uoy2Bu96&#10;BxJqcxK51KCxyfN2cbMuicDuocb+0D91QI77YQiAcz2R3obK34ZwbjgAaYb5AYdYeZ8FaGMHJCti&#10;QaVFyYq414swjAswowCwCST4FQEh9QFIDZB4FLVqAWswXwa1pQcAeRtYAsUrc6kap/V/eKqxSQxL&#10;Q07LsqsYwQffIwtmOCnEyaHQ6WSXIIo2Nov1xTOJWfKHKGOCwsx+O5eJTlFGl+Qg2BfTazNwok+W&#10;b7RTPo6F2YxBija3OgeqZVy42asLRPVsHb97S5c4uDNIvb9Q+A+AvxDoBZvAzYCRmoEYC6i4Dplw&#10;D4CI0oCC+9vOpVeXFb5jJV+KQaWE1ns0LvAGqG3POPLGW46C8cgwdAcTgAdwdAmYeYd53BF+5fnq&#10;XGZMYWbIoa+HmooYfrKjNwtMiWQwjgv2b6r8Rmb56Yx4Bg0SdoFiJ4Ed9gFEea+qT4cIeKAIcPXY&#10;AAcYeJta75yqHQB/ZIDYB5moBOAAfgcDwQAIc4pwA0NZmwA+VYEQJlUYEAGIyYEQhQA6/+oaQZOc&#10;6N5Y9zTNGjnoAAcQcZxQbNKu8AZwm52wl8+N2IBHFPl9GZgfKB4ooQFoFp84EwFAgQEP+FUYCA59&#10;xuz3SIk1+C2OqlSzkggDMZYAW8FAANBoOABkhgAGYyGQAAICAQAbjdbgAXC3XAAcDgb4AAwGA4AE&#10;okEgAIJCIIAeLweIAUMzADud7vAA8Ho8AEQiIooAACdDAAAf9FpFFANJpgAbLlkKwZK8ADKbzUAD&#10;mejtAAkDQgABlH5SAA2EIskQEAgAikVptvuFxuVzul1u13vFIcrzewAZDodQAYDteoAXcxAAQBQJ&#10;ABsEAUAA/CgLAAUA0VBIDpdyo9Mf+bpOgvOj0l3ztxzedfr5fIAe8vAD0crm2LbbYAfr0egAAYQB&#10;gABAQCIAA4VDHEB/DAYK34DBIIAAEA1rdrznDVcLYADObLTADHacDcjrdAAAoFioIBgKAAOCgSxI&#10;UCdCCgVAAgCwdAAvC4lAAPgiDIAAeAzfgSAoDLYiTeACzbNKU0SkNO0jTwaAB8NYAB2HkdyPHQcY&#10;AGmbxtAAbRwoyb5ym8AB2nerh+H0fiivQ4gFugEYPBEyIXh0AAXBGFT7gqDjEgWBrSyRJMlSVCak&#10;n+zrOneeScG1FSLKhK5wgAdR4nY1x9tafR9n0AB8n8fbcH/GTPqWAULImiq2t4AgBolOi2AHOreT&#10;0Ac4z7PE6zkiikTcooCIqic2s7RCJQtNgAH9CMJKKfx/KNSoAASASSgsBDhguBb5g2Bj7Au9yhAa&#10;CCDgW34FAQxgCgIAreUHBtJSQo59n5NB5HqvptnWcQAGKcJntifh7q6DAPAAEwKg+AARgjZgJATI&#10;8mqPW9sqZW8l29b9wXDcVx3JctzXPdF03Vdd2Xbd12SfJ933nel63te98XHeSlX4ph4nqeYAHGdR&#10;ygAaRuGsABgmmYy2UKIYYB9H0gAADIKAuAAGASyjQwWuEmydScItApcYzQvjCnGd5zxCc5sgAcp4&#10;nW2MxuBBGKgYyANAa+YMgeyAJgW4bFSOBIDOhQSJqa0VsY8pFu3zCmn3Izp4HmeCLHMkJo4RYZqm&#10;YABxHXlii0XNoCTbQq1qLRjPz0AKjn6owAAs+r9hMFwABaD4UAAFgMP8ep7r6YJrGQABunfEB8gW&#10;o5/gMpb0IqzSKyfkjcUHsqkTWfu5NXuJ8xlMUyX2AYC0CAU6qWza3UtbMLUFP9DzjzM/z6tdYrW6&#10;dZgUAUEvQtdDrXNG5Hwf80H0fsyV1NFKzXeXHUgzp/bkAB+H5uR9QxC56MKfPt13uR/n7S1bKbfc&#10;JQnKDTybuFJqNeR/H/SwBLU4AFPYDIJOOFoPP8CVZ4AAOAOYwBEBJzU8lsQsv0t7IGnF1eg+5zTS&#10;2purgmXYzsEmnNQLjA4uDTC5qSg81M0a8h5DtHIAAcI2XDjnHAsYdg5mEmvZm9IornVID+Na/NND&#10;41KQ+eiRIo6bm0uqN5AqCzT1LMefkpZSpS2eFgA6CliQFAPgwOABYsA6nsAAGWOI7Q2R1LCHSPJL&#10;w9R8F9TixkA57ALAPPmA95QAAFDsJCA8eLLAKj2JwBgBp+gLgjCUAACQIyIgNBCBo8wDzfwPQkpK&#10;DTHS6L7c6jIe4+FkjlHLCkaIzxokWG4Rkcw5zaG6N2m5RCFojHMMoBgCzGAQAjR0C4F4L4BAcSIA&#10;oBZlC1NrgzJJqMwZhL3HhMUAA3xvEhIEQMjgtyDgMSOGIMYYwAA1mscQA5JR1DrMCM0ZgzQADUGm&#10;d4bU5UBgPAeAAIs6wAJiTQLMWQsgAD2cGAAHc9wAAxBiT8FLfShnzbm++RxSRrDkIyKoYszhmDfY&#10;SPAfhhQUAdJSGQHwUSHAfBSdF1KjYOTDo8XAcI8zCjAHKOkwQ7DdjCHoRUDUuwABvBGZAIAEjKAN&#10;cgcRQr56dFvM3R2j9O6BL8gkP4fSZB7DzHkmUdaXh7mzUu3IBAGDIAIAqfMBIET7ADAQdBCrISap&#10;TRKOMjIzBryfGCM1ho4h2MsVeSUBhvgAARAwfZnh8AHgOnSBgCAFgAAiAkkQDDQiDgEMYAcAaCS1&#10;kVAOrJTNWzzHngVGuBjmn5FFH49R6w/UZPYTQrpSw8B6kxHMOykw3RypaGqiNsI6UQDwHk1iTCyV&#10;KlHAGncArRq+gdBCAAIALwdn7BIkEECQ0BpGp+ueB0HIHPzicpgcY6WCjGa/OEbzCRvjphSO60JT&#10;S3J0UQ7KjbSVAqHN5ZB0za07gBT+rRQDDnVKFcydF1icU3oLLdRwoyFlIwXKM3IARnXKGVOCs0Ca&#10;zAQARSIBsCBxwKVvsaSVOha7k1eac+qEi3Sjj5qKAAeBugALAS0MYcUnx7Q6AACcr6zQKFgBFgiu&#10;J6qAsixiUtbcwLj43xxjnHWO8eY9x9j+CC8cgZDyJkXIxnqeIsHilQcSKxpDdYSMkbixkbGMCYDY&#10;IaPgRJBAkA5VQByRwkLnjXMV/Mk4dqSOAdKwhtRjAANcdo4J22agEBFjAHsFgAA8BJjDQT4AKaOz&#10;bCECU+p6afAvMcIcjsfzKkwoo+UwE1Hoh0a6JzBDMGOAAbA4jbjwHsTF5KZHTEltqnVQ6bdERBUg&#10;hauaAgZAoiwC4EDfQVAYR0mNMgzRuDSw+O5EA6R/kxHwARNFi1Zu3QUpSDbc3HABeq3NuCdXqFHT&#10;PZ0fdnR8JktmnYtyf1BKDT67RybSnU3fcnAl07uLGAKAGSUy6CSKJ1fEmU1c7UzgAV1tofyMolvw&#10;ccaqzFmkZPKeQPdMiyDWz0Na9fflPVJX/v4vuDKUMY1BbKlB1iFgGcbAABpuwIwMLQBaBoE8AgHn&#10;HAcAdWFtdoQVW8yCEeSS60+5jQPClyknOv5qamnujH282yQbFlYAByDdGczAbpAxyjb0yPUdxtIi&#10;IQoFxRucTuKoMUC+5kjsNkqQbnvMio/gBKzAmBpIIKAaBNOiBUEZHh7F9GgsFhQ3hodEHeYHY5RR&#10;9KWH6PXbUOB+qzUzviQg/lkggH+skFwAjCglAmccDgIkegWBCDM9oIpbAGAexhRsJHoGhahhhspq&#10;X4w4Hv6fDkxpitYJg1gevr0yoZgtVs6AC5dTnIVOidIDwIKqfwexPLqoF870X8WYPq5jzJABMsgh&#10;BiETRDGGKaoNQbTYQThpMk3GZjQ+4AAWwtRagAHl+NHwLm8vRGiNCT551Zg5B0DkAAMAYAxAACif&#10;pQiidBfh1coo0RwkSBSBgBYDtowEygCFLAWtZiFgeAniegPG+nzIkvjF8BvB5jdhdByGWBgB1i+h&#10;lB6E6gOuOA6ASDIAfAKD2AEm0DzC3PRC5DRKfMcNVIPjPlLnXM6EYDWh+vUFLi2LHLDt4CSL3P9o&#10;HjNh2slsPqDAABmhrNeBfhlhiGBB3qTAFgHkjmfjhgIgND5lUiFDpkEgEgDjoAHAED2AFLCDgAAi&#10;1gDn6jiB/k6gHmNgAK9D7AHlWDzLDiRL1IjilomkLt7tsjWh6h8lkh5B7Ddh3h5mAh1B4EvByh3D&#10;yh0B2DAh2B2GZh4vyB7sNN8FdIbnyryOVDoATAPO2giAZgemJqMgNH9mMwyNGwJv9P+NEC5HOm5P&#10;sNNBwCMhchkhfJwhvjtB3h8GAtQi2LyNCk9m0r6RkGHLEn7H6xmHVQVHUxoE+C3FCtwiJEHr1NxG&#10;pr/nVi3QaF+lHnonxkZDLi1gFgCjKAQwsiHANqMsDpFDFjKAEGbxruoufwWoLpINGRMjWwjCYhth&#10;2M5BkByDvB8h/kyAUgOD/ATIrK+gHpFAHsYKgGmnLwYRXyMSMyNSNyOSOsbl4uayPSRSRyNH2Mkh&#10;0h3CuBoBtmEkRBrgABqhymXsulVAoAcgjG/AQKMgGgEjGJexXMZygNGOciih0h3kvBnhvDvBsh1k&#10;tByh6iuGNDKAZgOKMgTgLlmFTD7AGRWkGpUyLtEwXSNuqFuSwIGofxah+k0BxEPiqhqu6hqhumXh&#10;vh0M5B2B6msDTk5E8rElCkGpftViltWiegUG8gWQFATALloS1G5BrP/gABvNfGwh8mZh6gBDWlXD&#10;2MIohNqNmQaEmt+kIMaLKt9nRRNB8h7B8LMnykaRpE9k6vglaHUNxk/HVnbOWE6E6ndlMt2iRHfE&#10;9sJF5O9kyB8o5nkwcocHXN/HpG4ocHrjWnrCjgCB+N5HQp5zUkLh9FkziuDn5ojr7n0imRuzljTn&#10;5IhmPw+F5B+ofDzi1gFSeM9AKEBAWopiTIAgNlTwxpGmlILG4R9ywz0C8mmvQMbSzyxDSn1FtzAI&#10;KLJyzufpgLmDcFdvxB2mCmtNeBzhvDxOmAADrGCm0L3yvr8KdTQkFoFtDS/mnE3E9H4k1RsEEqtF&#10;VAKANi0ARAZJBh5KrgABhhxGXhmBxmXhrBxhunrB6TVAOgDK6B9FZh8rQCXB8DCh2B/DdthzVGjE&#10;ZANADjWgZADzVAVgJkjgSgPuSgNgQiIgIgRieAFgKO2gAgCj2CJlZtVMaOZFuMJqgOrnsG5JLzVB&#10;8U/EL0/ikjnjoPaDgLHSflcU6ySVFjSvkJkJlBlpmPnCEAAAxVLJqgbAapsCSnzHrm5Bq1QAABYh&#10;YQBhu1TFMyevYjWh0VWJCAJD4AeVYp8iIMTgUOSgJCiIQOLsYl9hnhwDtBQBfBXAABnhxyXh/gEC&#10;1gYARKMgxAdwGgZAOuSwJVGF1BuREiNBxQNB1jChmB6i1gP1KA7ASjIDJD2AEEHr1x80CyhMduMU&#10;Hnzue0DOZ08CmkpCcBsuivlhqpPwnQoGYmZgIAKq7ALj4H9jIAFgHDKIFuoiKHVtyOxIjlZngxWD&#10;fgLWBCDlrDow8AC03DzELHyRatIh7h9lkzUjClemArXCYwjCuB3B4GZvxicB8MPRBzVHlO+IulKl&#10;LEEHeVKAUgQD/AigZgfm/AQm+gKAGp0gENA0GSSsKNDi6xaDXEMhqBvDtBZBgiOhqVfp5h/TVFIl&#10;LADFYzXoFHUEIHUE2uWQ0nJjpE7FAkHty23iir1y/NwW4k/oLE5PQMaHLr806OAGMrbmKgHD7PHF&#10;oVouSgNAHK+TXJUEF0BuXV5i6IOI0FkyjCuMQQlB0BqnrDcG/VpMVCwAPAHDjgGo2pHPiVq3V3WX&#10;W3XXXyxshXYXZ3aKPSTOfhzB1qTBkBrJwBqTHq1IUgLgJq+SbAjgAAVgPOS2mNjqNjRwYIgkoIlh&#10;wh1mChhhsBlCPB3IUh9i3ANvHp7ARIsAQgJkiR6UYKNnzEl3VSMyyQX1dl+ywOKN/rPmAGYDyM3z&#10;Hhly3nEIXCXB6qkh9s6T2k5y+nKlCh/uIALmLm/ATKMgTKJAAAQ0ZlIHyHEBys5BxOhhzh7EvB8g&#10;BEZONjflZC1h+UXTvH4MaH1rmolvAYXOBvAB9u+NoL4KNy+Wyy9oErvGHNunJlBzcjzLGVkkEw1l&#10;Zj0EEik4ZTiMTB8B+DW4ZIenpl5YTCjldnkB9DWgCB/i1gIgCEjgDB/E6pMTVHujd1uCuB8Gat40&#10;TC2H0EJHKikT1t5syOIDPYVijRqkHgIK8D/gMD9ATgMLdgXANATOO3GQ7lZ3Hm4GQSzJHoGMLEnF&#10;HP9FsoMtEKO32DTShlu5G2oKvQcELh6icB3B1s5B0hvpPs1teB1BxjvB7IzEGUROunWJf06UC2GW&#10;osxG5HqE0ACgDp0svO2gGgMAVmMgQCIhwM6BYhtBipjhzFhAEB5ilgOh9CFAZgAysh8D2B9xgEWD&#10;XnEB/iuBwgBicBzgDicABAEKkgQgDCYgUAHiK5BlVASKMQ5ATMsyIP6ADAIANi2ADkj0Gi8JIpJn&#10;3vSIb4LWdjcLMKAzY4cvhZOXa6IC6VHBvEV1ImwCNpnPn1K1LgaJrqtiSzXMhJNmChk6SgAPuO6h&#10;rhrGEpRjaTtTVAPaYgAAhAigiPp1NASgTVbgJj4MbH1t/iihnxfAABP1haT0gCilND9st1KgdgnJ&#10;83QlGaIlwBuB5GAhchxGChfy7vlh7FZgPpoAAA6oAAAQTQy10qcsy5IZNsfqu0AIGkIkJ15IMC5B&#10;2qwBtqxPlhrV+hlZmB0B6kvAKANGMMFwtgLD5pdDGOwkFt+tqYEkLojh9h/0mHHm2CSlYmOQ8FIm&#10;1jo5YCJYXTVFd7Qh9i+4nC+h9pMFIUoDcKjjcB7jdh9h6jdh+p6N8JLlINr3PlLAFw4m6q+AVmKA&#10;hgZmJATgOO2gFJs2Nk6x8OgMfU7kkHOlLN8yYLVBZBhhcpwhwSXh57SXPxyn7TYjNL5lG24EHTYL&#10;0rGNSk8Nzb126UQmHCl11Kc285LLImplHlIzAILALUdAUALFoSGloXyEiKaCFQI42ZMQhmPaBWnC&#10;3h5p6hzh2qTSAktBoB1GXojv4gOZiQSFmANgGj7AFgDDGKdGR6p8T8UcU8VcVoMXZcWcX8YC8F9n&#10;3OfhyB1GWBiBp3szHESBzB5DAgOT5AAAnAc3jgWAPZC4gRrr8ml7nuLcmTyLKhvB0FhBeBqZmBxh&#10;4GWFWDfgQuQgAAepDAAAOgIPOIIPR6AShjURXt/n276v+KB8nGQHsEZUjC+hxB1IUjuCsBsxcGBc&#10;8gAREGsO9t+G525EGW6ClgJgIj4ARARCUgPgMkiH9K+MhBzrSAAB0xGEWB5kOniI6WFDon7c6HrN&#10;9lKDUxtnqbpHtDcbc6EN+yvY8LvxlFDnUW0xsE6nTxtk4G2NziKt0jiLGDLlZt3lGlct7h9Hjkyk&#10;YN8dTG2IJl9ttkzkZAFlNw5AFWEQzt8G5B3GriLSmtJCcT1imgBuYMZOrF9r/0SzxzlMhEn4Zijw&#10;wiSgJdGYJALj9AXx3K+gKD9DJvfZetl61RXRwV2P9n2RZMZH2xwX3jOVFcWsL+G2nd3LMHqEZFdW&#10;b9WHtFkh7y8DYh4KTIzFhB3BziM5RiQtJoUnvmAojdYjPn6NG2/IQ2/IkzvZdjgACDIKaZiAAgHu&#10;2h4jjAABrB9msBdhxBk0OwjG9B8jjgXh+Z+AZABEiALh+DfjVm5B4B/zVBygCjdhxADiYhugFkOh&#10;4h/qTAAh8GCgKZxgAAUgGm5ARgLkBAQgRgbm6APP6AGUaDgAH5+U3DGU416XJqdOJpHeYsx5Kl3c&#10;ncYsjh4B3msJkaK1IvvVJkjppvpJrPq1C71Ckh4/OoVBwktBnhnFjBeheCqBr/UPxPyAQaZAkgmA&#10;lgAAcAcP4ATfaq46eFuKvH2F5BohwESBRhgBY1iQCh+ACwEAQOSgwgean1oqMuo31fFi5huqkAAB&#10;dBxDaQNjChkh7C1gO1KA5gSD7AfgJj2AFryD0cTaB8GyOuYzPpJaHv+dumsLTM5Bmhru6hfhkwoB&#10;0B7CAO0ABYOhoABAMBIAA0IhAAAYEgcARN/gB9RUAPh/gQAPaNgB5ACJPd/gYAPl/AOTx99gABAB&#10;+v+Xv6ZAB/AAAy4ASoAv9+zh+vqbP2Wv6iAB/vyWgOjgN+PmHvuWgJ9PikPh5zh7PSbPWsyerAJ/&#10;0IKA0GgAShsPgAXCUVAAciobAAPhcOTsBy8BAGcxWMTjATmJ4PCYXDYfEYnFYvD3/EYLGYV/ZMAP&#10;t+PwANdwNsALNiLoANNvtYAPF81x+P+WgYCSYCgOc3yVTqXAKXgHbRMBzwCSoBgQCzje8K9Xna8W&#10;ebnbTnc7XBATb3zB8zaYB/9J/T0AdCXgcByYOhALgAYhoUAASBMOgAJgsIgAEgaJZDIRTD/X7Uj8&#10;YX63/9sIeKtgAcB1nKABuHWcAAGsdxugAAsIAAGoOhe9AKg8AAKgU94EgKiTHsjEMRRHEkSxNE8U&#10;RTFUVxZFsXRfGEYxlGcaRrG0bxxFJ/x2x0cx9H8gSDIUhyIw0eqREBxnUcwAGIaZkwWcTOHQeR1g&#10;ADQKgyAAnhwIwABSDwTIe4zbNu67psM/7CSPM6kR2mDKG8dJxAAXhqGIAByHjKwIAeBwABGC8MBy&#10;EAYAADYHgswseoxN6cNi/jFUawk1TTIsTL9RzpukibBSOwFFvuxFGzefqjJBAR1HegRwHMcMFm6b&#10;IAG6csFHIdh0NKfKsn+2CXOMAzfgABk+oGDjxgmCoKWGB6ztgnJ6noeyQHmrJ4ngd6bMuh4FASib&#10;cqIlqiJ+ftyu2AiOASBQFTcm57norh9HyoVHAC3cHgOiQBAKjgAgI5jctw5jpL5gCXryvV7JxXza&#10;p26TbJU6CVNejlgp46R9n8zCYpuflTppTrAI4lQEAFit9pFfyDgQs4NAYCqDgSs4DgKkx1HigRlG&#10;+aUBnWcgAHofJ7srcwCtwwN2ps+r8ACyk3P5N5/uzp8kJvfeIgUiQJgehQQwuAATAsEAABYDQSAA&#10;C4GIU2DozRSLBzbEEjPy/VLIrSu4UpS0WL9vOQ7xJFPZCibJ42fWhnwex4aAeR2AAeZ3nSkB25+e&#10;R3Z+eh3nOAB6nkgR9c6AB+HwevRH5afC0fTtOU11b6MXRjAsE5qbIrjTMAQfdFAgfIXceAdlmiBu&#10;hmqAVsm6ffNgafKTCEemzhcfwNyuAyHAcBIFomBTgoOiR/gqBCMgeiZ4gWqBxHnV5pm2ZjSnWzgJ&#10;H0dQAA8BichWDYMLoEAUwyEQOyFgaBWSIBz0wBAHT+6pEKnz8OxUqfsxxGFOI+U+3pS8F4MJBWw4&#10;sb0HQADKhAAAWotRaELAan8MoZQyAABsDcG4AAEQxLwbMwZUiWj2hwAAbMOwAC9F4LwAAyRkjKMy&#10;NY0gFIkAACjEsAAPInNgBOCcAAEgJkKMSpM/yCxxoOFSMUW4ABmDgGuSAfpXAUAcBGAAMYPQoAAB&#10;mB9/pvSVF7JfBmOyKCKjhWqAAXw40mDAHW6UYQ8yOAbAYAwAAbgSqKB+e0g4BicgHL2phUUdzGQM&#10;RJBVEzgE1mlWiAAcY6EmDPG0zwXQxxfAAHOPUgSgi7qJPeA0Ba7ABAGOCPeSY8R/vhHWP8s47ZfA&#10;AHgP97I9CSkrW+1J2pNyYkVAGRgmMdTBliL/M6aCZ2QGDasm8ARlACj9KgAEfbpQDuKJ2PQdxIh7&#10;jxhgPskIJAIp/B2CU84MgRAlLQBxMQEgHEKU4wVJEWZOSWgXJVEhk2OrmM0ZwWoxTQDSG8aQd5WD&#10;KmqIea07avjuLfOibE5RzV0EuOBSI25wwBHGXtHOlFH2AGDV9Sc5KkHXmIOyRUBDNQAAUAS+M9Jd&#10;waAbLeBwCBBmaEmLyTyK8lYsqhkwf1txhB3D0nYNkc431ZjrToN0eY4wAALAQ9kHQHwYnoAmWsCD&#10;2EH0jU/NKglba3VvrhXGuVc66V1rijyTVdq9V7r5X1vzb0jjmHY5IZY2BnAAGqOEzg4R3JMAqBFZ&#10;YSwbBDAACoD0+AFHyoyv1UEmFJJHOwm8mhNxvjqZ+MEagyJQDyckAgBi3gQgWLuoRQwHQHv6oAfl&#10;eqlqZydqTU+g1enWurbm3u3zb7itvoQRYpQAB0juccNwcI3AADaHFVYbQ5KrDmHa5sd6uyTj8KEA&#10;Wk58JZAAAilhYYFXxsyW8cAjg/h9kVHwtJx47Fsj7HuVBk0NCclGJvgAmC20PHBAcBBP9ACvOlHy&#10;PgoRRiK0nJyAUBL4TWr9OMw4nTADYsPvKAO8i3zfMEgmYebLICfYRpcvcA2LVhrqIfhRB7Jj4HfP&#10;gAQiQCgCPhAXjYB1X6cgLIVj+RACF8gAHWPMgQzaIw6HQN5PI8HNjzHutMntbJtGFL2ZAv02YItU&#10;aU3Q7ENGjLDkOAADBCEvgaBEAAHAIAWF0Aglqo6j8uKiO0YpwTcJq5gU239SUFreoqb609HhFCbo&#10;7wCqcfq2yiFQKIVYqpXB8j1WyV5xw9B4OSHi5okA66uaaVyu9xzo2htSJ+jujzd2jt6z64MwSkLk&#10;tzL6YI2BPyek8H8RIAo+H9AHHm/0cg/CODCAInQcACyuACAcSYEYBn9BHABAMFQAyDALxha58IAw&#10;H68Ai9kBIFizgCAeSYfoCCKjicuAAYo1YiDbG4M8AA7RxjTAAA4fjjgYAVOCCUDp6wPgjBmAAB4H&#10;M4gFAk2cfoCVlj3YUvYiQC8dwws1Tdkd5XB1/1dcFukFrj8eRXZ6v3I4Mjy5MnkcbPxpDRGiAAYA&#10;wRgVdAXIgK3NS2Avd9i2oy9zGDnHMkwZYy32jNGZ0MZozQAAKlmAAI/TY3Az4GCAEIISDgPIcqBN&#10;dSzIDZHLVYVwx4gDLG8NUAA6B8TpBKBotYZAfBRQkCCAa/DgsI5JHcio5h6ulGWOVyQwB2FcFqPA&#10;m4EMgBnBEooIAFSzgXZKsNhkmeOVurz1hEvk7j6Ddg5wfBVh1juIENAbQ1AAC2GMLmVQ9HHAXBAe&#10;sCYFGYAQzOPllA4DMSq3PKof74x3TEItMcluE3REuKT8IzBPSfzU+E7ZUtw9VO1ODfPLGgIaO2H9&#10;eMfS0wALvPgPorgCR+OlBSBEs4RwTtnBoB0tYIwJnjAguuBVxu6o5tGTChV0/RmfABRA0g7R7lZY&#10;yKElsJMXQYOYCxINukmTKV+X6pGN+JUI2OYOGXsOQJwpYW+o4jqOhAoOYgkn+zu0OpuJMQ0fGA+A&#10;memBcAyikA0AeZgASAGfCNYOCvII4jo40bcqWbmR61kt+AAHYcsNCHGG0QOHaToHMHsSsAiWIAAB&#10;6BA4GPSQwsyIkYkbqMSoG/jCtCvCxCzC1C3C48q0PC7DBDDDERaIwHYHinSGwHDCCGnDUAAGgHGV&#10;kAY6U6YBkB62mBAikAkAUfGpuPm8yk6P6tAL6t8HGVwAAGQGy6QHAHcQMlwJ+A2AoPGB84EAABEA&#10;kLuYgw2U61euQggRFCquE8iSQ/gPs5Eb8aWIoaiTeHyH2KEHmk+HOHYfmVoqtDSuoGoHCGwlUHeS&#10;sXKJ+tcXYAiAyZgAcAsPen6eyAKyMPy+4KgcinSHuHkNQKkJwTeXsOCNuKGJ+AMpu3ua2JcQiHzF&#10;YLAKEv0KsKQJuNae4xCOWOOJ2YCXuN2jmNfHAZGpQxKJwZAMuMwHyHsKgdIaGHsHkdKLEIm2+fGA&#10;yAmUULS6oAuAiZgayXYAWIg6SAOfDD6IeYUX4Yqxs7lHeJeHkHudKHEHaSYG0HMqsGeHENIHIciM&#10;qH4XITeX/AsMIJvFK1ey/Hyv+zyYUJ2MHJmAXKCAAAyPEzW6oByBCQqA6Aif0ZGzsVC/gs80KmUa&#10;lJsVNGqNi54OkOvBupk4yqcRDEGb9KqKGY2KCMqH2KtLSwZGi+yHmccHmHgVycUVyHqHic2nXGhL&#10;sLAnYXkKy0iKRJgJsMomcUXIKMILEz2sAO0n+TYTUzuJ6MwL2W8O8f0J8S0HsHwemG2waAAGCH/F&#10;0HsAcJuTAikBqAyf6B6AsBaAABCtuJEARAENYJ3HZNmx2OCACzKH8kmHbLiVmHMToGYGqfaF6GMF&#10;wI6febIAeJuBWQ0AAjOPGAktkJOAibOHgAQZgHMH+W9BcPeA/NeUQUUAuAgIUAXItB25Aku8i8nF&#10;BPQuBDHPgRE82Ks88nSHEHGToGxP0hgyOhahe3+PWjlAo+iMO7ydKHUHQckHBQWABP1F0YEsqBWg&#10;GA+BAbGArQu6SASW9FGTWP2MhJOVeFoGQF+iCG83sj0VyBCAyQwDKB+CkhYBDNYPi7m4xPiRuHhM&#10;yQOVXM8HUJCFIlWdExwAAC0BAS08ST+BMAYI4AmxC8rFEoJFMRpPYRIhsceXg/yG6jGFgGGFsAAH&#10;MHofmA6BALWA0AuIMAoAcf0HWH8fCF2HkKgGwlwJOH8XYJaImI4dKAgACWmAeAEKgeyKEAI+Gme+&#10;KJtGqIwMoVMIqXKJuH1JtJgJeJQJyJQImKgI5AAJOIeIsACJMKtNwO2YcNmNyBOAckQCIA6UUB2A&#10;wPeBiAmLOAzG6n/E7RsRQ/nF8My/sFs/w/03m/6Mq+qxjCipMjqy3KeNwL0OUWEXQN4NmpMpRAip&#10;WpjJpAkYWL0yy1YJzCkZCNUJ+zqAUhlTQPeA7BKUOUSzQAYPeAmAUT+AcAKT+O8e5Q5PTXkOnSiV&#10;GMGHQHgSsyY9EG6Hcq4HgjKIHBXCUBC4GBHEuIexo7objSfVpYfYhYjYlYnPgrxYpYvYwrkgYIwH&#10;mQEHGHWSYGsSk3YG23kOyJuBoBSd8BSA4bOPCIM/aLOvIjm1abyk1LFCoMKVUIEGe7GQOHUq4HQH&#10;0nSAnPIAAB+BKBoLQAoQwARSFW1Xoz00DalYyMi0LPfXmRIWkdKHIHWVyG2HEygGclLN+QUHaHkW&#10;yH4m6q6AmPeAWAqT/OkPeq+22xoKrFcHanY/6dKdGKg0OZqJNFGXCpEJVD2kQZoX60aJgXm+zRzJ&#10;gmYlsOEjmknQEN3BmpNHov6J2pCpOYTFTUXMEcOKsHqHgwYaCdEHuKE2aW8A6AoIMBFRWbAA6zbV&#10;WPHPMW8PifCAOxdWWJcxI8wMIH0uaHkQEQIZ+GcHC9EG2HSq4HXbQ+yKrJ9W2arLHE2v+z5JoP0O&#10;Y54XvNyJeAkAYfGtiLuBQAuzaBeA6nwAuAWAmJcJ+ImY9cW1TfiKS0TfpfjFHc6KQAEJ+H2AGaGN&#10;Tb4NPeoN+W8NxAcJhe0UeYvAOw6zvXvFS0Qy60SXMKUKhFaWmH0+uJPLbH60vLec4HfLqHgfm/6c&#10;caEnYKCKs0aMxUWy0n+JeIqviTUwiTaTaqdK4cHMPhtPfgeSQAQASZgAkAlNYHwACUUG+HiJyGql&#10;Yg+HwVkAQAmkQCSBWB4iaBEBkbIzYzQAhfaxApVB1FAHuwcyQHeWyGMGq6QFEF0FUQGHC5aA+AMK&#10;gBMgTVaI5IcitNeHYAMPeG0H4W8Hs4QIGAgLuA3GFEqSzi5faAaAOeyazd0oxHk8pPU4zD+uQjwM&#10;XPbaq5JH2I6hyHjlAyQHWSsN+I4A8A4leAgIcoAtyMWKMJ/g0KFjMcW5+QMVMJuAqAsd3lUWHKEQ&#10;ge5XsMIG6HMq4FwGYGHEOG85aGuHYVfVQemDMCBReBwBGd8AZiAQeWFk2RWwcJaHXSuGIHWcWE4G&#10;+IEHYanVUPGB0AsfGB0AldYASZGdnatYc7st9Hxajkm47axBrkrgi8ov/KuXmKEGsG/CCFkGPOOT&#10;0c2AqA0S0sgLuhOQwHIH8kQF0HgKsHEHwJuAYV6JE+yWGH8ccT+nYAcAHT+nFVAJuJU+PgS0UImX&#10;NUYJPKuW2dNUrKuHsJiIzN2IsH9U7o+H0AEeyH6AMwSyEV+kQHmYUApW+bI/EAABuLKAACFbgPQA&#10;YIkAQNmWeqfk1YiuWVMJ+Gu/sFrV2yaHeHs/8vkQfd4XuObQgoBATrjWVAjroJ5WeNve6o/hiI4o&#10;4Ycw6YOOlXgq7kaJExsADp0J6IrbVHSpwyMW8AiAU8WAcPeA3GKAAA5TSvQAOkQ7pBpn9nyzzkuq&#10;YTcIqHGHcVyGOG03kHAHgSYH6meSuAkf0B2BErGBEqHJ8o6cHmDm3t7t9t/uBuCRFYtuFuLuMkoM&#10;bXrLQKFIGKy64QcGAGqSgkCcWAsAwPGBAAwPWBSAyjSPCPGAeALGSxBBrByOsoKAAHcHmnZmGVeG&#10;yHUQUQYVelmW8B2BJizfK6oAhs2JEoxayRhBvuBt40IdEXMHxHFjKIEHCHOq5DSM4GkG4NIHOSqd&#10;ExCAQAgeyPUUUAaWaXOODLJLTLUH0KKMoU5AadMMwHxJCdM1wpCAVsOimH/IJFaaBo2I7J8HvvEJ&#10;gxcX4YOX4QeQjc0phHeJzs6km+EKRp0waKhGiWmHqHYKyAIH6JyPaIcBAAoLuBUBCTEA8AsemAkA&#10;aIcq8XZklrjALjDFQpoMpJgJ+qicWG61Ah1JQAAGoHFCCHST2aSb6LFJsUiUc+aUoO1ASXRCiQix&#10;AI4A4/WAABk7gbAAuLWAyAYWXxeJM++KKyodEHeaGH6NMdEHmKgH4HoweHq+LJsxwI43OKEHsASf&#10;mHqACc2HqHyTpxSO2AKkQpOe9Gsw9WQpUJNAScImnUMPs0WXIXMvkMwKkKEvFLUcSdFgHgwItg3F&#10;aaH2hgsKHTtKvLI0OgZK2m0U8mqOob1eubuUXtCkrB1E2JuL5AwJNOkTEBCBUCKJBj5M8HCQcGeH&#10;WVeG+HqVyA5kSC6BqCSzcBFNYApCTImfDQgdUoGR6KkMwHqhzEQGgAAE2F0FSAAGeG74mAGH8aGA&#10;4AKJaBqfsPQAWJeLKIkHlvIGiHyOCHAH6XYHW3I5kUVfLfIAyLWBOAybHBIIM3EIVmvgNnw8urbw&#10;HuOr40PVvSrHEnCOkXWXYXRr4U34YaiMpSqhw1OSRItBf0NraObt4jylEj4GgtUGMG25aGUHMNJI&#10;SZgDIB+CmAAnmUMAkAXXepx6MMjpkHvGoGYHWWyE8G4Z+GwHoJaAcIYAABbaKAAClBULYAefCAUN&#10;mzLtBn0rqgrwCRTk0UnE2VEUcwFFoAAF0GY5jnKQMACAceyH2AYUUHsAWzaHT9MVnUp44J+BOAGJ&#10;aAoH+nYH+Huc3sOnYO2JaOGNqYudtgSdThY/omYNT+T+YMvf6H1f6YydEH21To8N2XYAV0kvQAkQ&#10;wH4AMkQHGHyMx9+dEs0BQAkPeCrlQAABoAkIcAkkkxq1ibl6PkyRPUQmVrBVwuoFoIAxF0AGk3Gs&#10;AHg+HmAH2/n4AALEQAAwIAQAAgFFoyAwAAQEAIvGJBIgJFIuBY5FAJIJLHQHH3/L5DFgHMoxH4nF&#10;gCA4tI4gAZWCAKBgAFAWEAAGwgFwAEgODohEwA/X7D3o+XsAHe+HkAHY966+3+/gACbNSQiFgAMA&#10;yJgAHgeGAADAOCQBJZXIJ1IJA/75fwDfr/esHf3/Y6nVQA3nW4gAvmwzAA5Xk7LmDAYABCFQ6ABw&#10;HxaAA4DgrHdMAZ7hdVq9Zrddr9hsdls9ptdtt9xud1u95vd9v+BweFw+JxeNx8Hh8PyOZzedz+h0&#10;elt8Frr9Y7I+34+wA4nU5gAyW0zwA4Xf4HuArIDgcDQAIwuIAAHaXRQZSAYBgVEAFKwMkwCP6u4B&#10;I4j6dNQvjqwSkB6Hwe4AHUdx1gAbJ0nAABlHIagAH4nAYhCFQABOCwPvmBy5AaA79tW1LesE6sEO&#10;nGTZQUvkWt9GrCHwfJ8q0eJ3gAcBzHGABom5DZunQxx1ntIB9AIvwFAsB4AAUCDMgQBC7Iojixn6&#10;ADDy+wCMo6ncOHyfQAHkd6un0ex8Kmfi/AYf0Hg0fkgALDk1H+BE1AIux6AMzJ+gKA6IAMj4DAIv&#10;KJJKlKRIxA6QJ5A6eoaAB9HxNIAHvMR7IeCACsyDoKg0AAQAwzoSg4EQAAsCAJogkyMI4jsan/BD&#10;rtNBcyxu19Nx6dp6HiABunSxxnG9DZvnVIh4Hsrp8n3OCcRs1h+uWAR/o+Ap/I4BNCgABZ+UOBIB&#10;KIA4DT0DQJrUF4PBS0QHrU/aiACfS/H2eUHn1fkOHbOF9wefh6u4fp7YOe7uTBSgCpWfgEoWewHy&#10;Ie4CwueZ/m/PasooBcy0OvrTzKj6MJXAiONRa0b1yix/MQfyqKnmU4oe7c0n4fU0n9akOH5OCqzg&#10;f2egBoiyOUvqcI9ktfOTXLCp6sjDTAwTAxq1Ffxfhq9n9X9eZVqrrocu4Cv2BAGqZEgXAAEQYCOA&#10;BzADPRUmkYQAGqdRw6NBAXA0EYAC4GgjAAGIOhPWc9Ju3ldx3OB1R+ABkG0aAAFEYRZAAZpvw3UE&#10;egohgABSAyyBOBEvhKBCHpMAByJjYx9z0a580OegCyoCYIdADwKM6FAN1cEQLg8AAPgipgKAZKgE&#10;xUuYDLtFOzgJPWs6c3cc15Gfte37nut/7DX6+1q/HKdh08kaxpAAYjxsebplgACD2AAL4fCgAAeh&#10;MGQAA0B3QALAOn570AzbNJaSNhNgABZDfHI5Idw9AADjXEBUBRmQkAbVkDQCJmQPgLJWBMAq3UyE&#10;VMIYCAhsFdq9MGjE5Jqi9m1VwaZ7DLTBDkO+eEar8BrDrHKZMxA6ADJUHaAkEIAHaASXGow+YByy&#10;AyAMl8Cg/Fij0HhD0eA9HzjpHmO4AA+B+o9bm9Qlrc1LF6aQ1BmR1x+tTZgmCNoAY1kXjaeokACQ&#10;Bp+AYAhkEGzSgWAm8QfIA1DjdHpBAbw9R6gAG0PgrIGgFlQCeCIEhngLFMA4AtkADV1q9Ra+KE5h&#10;XwLXgKSBmBZI1lkGuOEbkCiBAAGmN0aoAB4j3IWQ07hQyiE1I0mQjKB0CpkImR8vBICUETiVMEi5&#10;LVuEfJrMInhFyZLcJoSYBIBE/AOAOZkCUjwAAXAcrJ4wGSmgJKgURPQ/GyDzHvBAdkW4IjwHUABJ&#10;iQB3j6QeBIBhUAYAbLcCQCzxH+mlAWfqEqLUYShhKao7R3B6j2IWhVC4vxtGSHbOst4FJxAlAwfI&#10;GAHHEAYAZEiT9I6SUlpNSelFKaVUrpKcqhFLKYUxplTGGaCTltJiusUcY64GjcWchQdSFx4z2SqA&#10;xkAEAGpUAuBF0BRgIgAAi2gAAD6pAQAQZmDyflEkpaZQmUQ/DtqdHuVkbg6W9jAG5RQfEEAPAYVP&#10;P5EoLALSTAqAyp5s5PQqYbCuE1M5P0vrzCpo5DB9ncHoPUhY6h3mWG+OhvY1RwDadaPOeI9ABqcA&#10;UUQB4EikQBT8jGFhgZQEfnsnAeI7VikKkSP5NAAAGr+NEPmeMxZZANLUPIBJSB7NmaMo5MhNWVEt&#10;QJMJpkvS9RlW2TQfaiixVQAIfsDBpAAAZAiaUDQEpxATAdU8BgCWQLrcUmSF9e0EwsNaYEntgWG2&#10;DHyYodQ8B2oUHMN5Cg5b6DXHNKsdw8ouGoS6gi0SCx+RwAAAYfhKwFj4T8BO3D/B2FEAkPoogCAD&#10;p6Sue4Cz/lxgDLsnVL4/R6ppHyPVgTCSGD5IeVQvy2cVq2J+0Y00X8PgIMsPwCkqx+APgaP4BCE1&#10;voPL8npMBFixmpJ6jB8ZF2uQlaStlL7MEXtSL80QvuVEwoLhSdVBRMEWI1LJkRqDIy/oGzFG68lX&#10;mGrWL8y+ry1jCHXH/h8fiX20OgAuBwGBRQQZ5AmCMGgABrj0K6JkYosTJjyniCwDckwcgiBYAAIo&#10;KAbHvAoBtpz1ck0vMIOm04ABoDgGyAAYY2RnAAFuNBu6FW9j5zilU5YFSegfAIQ8FgByHghASX4C&#10;QCiLDzKAkVi4ABuYHbiP4og+ADsgAdSEAAFQHqyA8BA0oHAIFqA48dtoE1TgmAuiUC9dlZkrJfmQ&#10;1VNYWmxvVX7dW63u7mRoV4eEXBqjhvoMIbIzQACwGkL9RCegsA6CYAAHwJwZ7ZnEBCCu7Htq4MEk&#10;xB40x2mWGMOkeAABcDnK6OofpKwRARVkC13IAAf11AACwB5RALgGIsAqZ956Wq9RhkYvu5qDGszW&#10;bTIhtB2bxQoOGyQzBzHgF+PHio3B+p+HcAt4ho3QA9AofsGVVnRAKT0AgfUiR0jph6Nob9khmjVG&#10;iAAc4754x3I4fpPwCQGsg2SXYAoCV7zKOWYQAzrwDpmAQAMoh+U/APnIU15Sr7NvxAbU8BtuYjM1&#10;HNfAAA2B1pEQyN0iZMgdAhcQC0DJ8gSARnEBG7zUeFHGygzRL8qZVi0GGQMaMsAADuLApkf5DwEA&#10;GnMTVMpfrjPVcWyeZNwVbRj9tMaZJGiWgIQCSNl8bQFbJXnJYB5TAOgTKYBkBsSOEPLAMocmnMyG&#10;GKxIVmB6QBvw8SKOMbAAB7D9O4CEDAHAAAmo2AAFYGQSqv8LmUwFgDYD0HtIkcgdiHq/C+gYxzh0&#10;JL4FwD4FD+Rv4AAEoCp4ibYqCGCFz0MCsC0C8DEDMDUDZsTTUDkD8EEDLdzc4fRnQACw4hYcIdwc&#10;5vAcjyQyiyqL4jqYoByTC1wBIzIBqPR+Ip4AACYBY9wB0HY/Js6QQ/glZAIlL2zFxq47odcFgYgb&#10;bUociygu7uA0QCguQGwDgFY+YB6cQlBAqrrMKvrmrcqrzdMESUR66FqTzdKl5mRL6wpNIdAdqeIa&#10;znzYRZCCIeiyqLoiABztzChssJRWzFxBIh6IwepB4eIdhIAfIeKCAfoe5OABge7ioDwe5872gj4e&#10;QCb9weSb79C3gfwiRSomaaAnC364okRlbAoARPQBjDguaO6qAAIuwCwBap4DsLJV7aUHy7YABdRk&#10;TJCFRrZqLnJqi8bI8Nbc6vhBpB4dCeC+RjhzZ9QcQdkFhHZNIfZmcJpXJpAnCJ4jgBYewuwC7pJt&#10;odIzICoexQ4BYAZPQBR6bApQyORl4fAsisA7gfSOJL4wSZQA5lTvIjrqkgpPSNZL6WgrJaZIgfAB&#10;JyrHhvYAQBYhYf4AhNJmZqrmcZhW8jhqrJ5BbNy8juZXbuYwpa0JkZDS8M4nBrZqwshqZqrnMjrM&#10;ZqjLDuZXRbg1gixMQwZWy0TnKwY7ZL6owzoDoDgHS10LhowDTSwZ4eQdAAAT4ZoWiLofhHoJoFoH&#10;gAAIAEp/YFwDj+qbykQ2kkxa6sAh4epHhCixwAAX4awZQAAY5ygAAZ4cQa5uMRrIYiwvIiEnYCwA&#10;IsgEgAo7gFQBIsgFo9wsoohuIfgjgbAfQj4ZofAiwcAfojkfJPQlAuwDABQ9y6Kp4DQCIuQEoC4z&#10;oFwDotw+CgAB50AB8z7AsJYkTM8Zr/EZy8cEM3U3Y5gvweKxA8odMFgYYa7fAUQZYWohgxAKAGwI&#10;rgQE5/YFYDCIqupKk3g4aUIe6sBCAeyCAZ694AAWIcJCYageRNIesWabw9wHICip4F4CI/YE4Bgl&#10;YDKOy1wmQA6XjACkbLUCjJg1zmqULdMN8CiK4haxqHoYwc8qQVgdAyx2YiwfYBY0oGICZ0ALQDyp&#10;4HQCY9wDIA5Q4fYeYrobAbgbbQAbayQagbUvKxQy0v4i4/4iB5hKoBQuyDYuwBIBRPxdEzZLIAD2&#10;Y/b5ZkCAB6Cq5+IBg9yfApACj+4BoBS78eg7Qh4dwea+IbAcxjjewyU8xB4EoDY+QE0BgFgDCSYC&#10;zcCvkDUEY2LJrKgbQcZjgXIZAXxIr1gc4eJCYfBoEYSAJWZkwnonkVSX9P5k0eKaBAph6Y0JCYrv&#10;S8MoSGQ0wjgCoBpWT+b+oEYzg0QtKqCbgoRPQl8lTNDOYh8SgrJJJvYYYbDUodAeYy1JAzIEIDIz&#10;oHYER/bagpi8ZqzdzdIdbxkPCyQawcryQawdhvYBJLQAAHQEgGJ0QDZwADc1wuYBA/dNUm9NE69a&#10;9bFbNbVbbdil1blb9cCAiFJa5rTKYxEbpL6dQrIdZNYAEaRCYcodx86ipID9JODVg7kmQoZPUHQ/&#10;bhFJLcCqwqEIi1x58xlHEIwBIiT8JvAcCVYb8ADsQfK+LZY9wHAEBtlS79wCCbNH4AkxpqDm5FkN&#10;NbEYp78NsnkM41ZrBsSNwshNBHod9ESCIdsqQaociyQcYeMqQdofwhYfgArOlaTApdQk5AwwQfwf&#10;Qsk7orNO6LgfAeIhaLsSoe5YoDYexCb2Yj4egCrSwe0UQeljrjYohAiXdsxMovRaxASEIldjg9wD&#10;ptI+duJ/otTp4qB5jtNPhRZxSrp8UDzIYvT/Qw0YsZKvkhJTofRHteI8AaAcL84bK+Z1p8whAeki&#10;xrhawAoiwAp14BIfIogCgeZkAEAeBWQCwezZRJ9H4ftPwkaZ4AIA4vN2AkA/IiabAu7zzAqql3Iu&#10;wAyAAib5bE5Hoegda+IeAdKWIdgdAXqLoe7UMeJOAjrD9pFkI1NXMj4w5pA60ndwEcEkhF97Z7M2&#10;4whpbKMZ1cbmcmLJTAInw5JqZqU2ow5r5azL4xDmTIjI60Qhwi0rAjgBoAZ4gEAB0pQfwCT9wcQC&#10;gsgZwfjoQcbUqfIzIMQGwJZ/AEjPLahFFHKUc24eCRBIIdY8AZhI4AAWoaIYbTwcTUIdSKiIxnzJ&#10;UvhW4j7XjXRhoEQAoh4GBcIzSJiqbXj1puYAAZhiLxoegj4cAeBL4eSL1H45aapPVYxQ4CYCR0AE&#10;FL4tZEDkQE1ZYE7+MGo91Tsjz0EZxkc3NcOMuMxqge4fJx4d6LjUbUoToYYVwrQrDSAGAHrgR/QA&#10;AGgD0BQDLweM+DS8knoxEfosgcQeaCAZgdBCYZodgroZYd5B4dUi8G6p4D4B49wHQCQuwFzvwAAE&#10;iTSbtGM/JSlkg6dajd7dA4wd6hoAAbYdhCYYQdK+IVIcxYobrFBV93wHICyp4L4ECcQGZ+VH5pgc&#10;wcsFgY4ZQZKCIcqHpGKwcfo7geyogez/pccwR4tGrZoB4qABYCSJABQCp0GcIphKwpBLJLD7JxIi&#10;EemL5R5pppMEo7hJJjgYAaeZdVZCYCICKJA+BEoGtjB/kX83eVA1974vwcIdKBoYgaIZAAAZwbZD&#10;YbVLAhBaMYSTZ6cJAkTcdQwlxWxAgkIjhRglYiJPT7JQ7ChQ75YuxbIsmJIrqwdIg94CpEoHAEtZ&#10;dS54gBdoYoRlDAC0M2zJpmYcd5JzQbbsNiCHoeQfwrIDcXoIQFIHLSgzr3MM1ayTxpIcUJ4AAYqH&#10;KRRCwhAfYrIDOKU57Sbbg+Tw4/Zh8vxG6g0/sMhkmU2QGumuuu2u8ENb2vGvevmQKvuMTJYqll4f&#10;Q7gd5YgyYd0qQdIeRCb1wroeQfIroeZNyLpslstH4AyPFIwuguygdIIApPyzJP2mWzhTJnYAGWa+&#10;IccFaRQdwxz2gogF4EBxAFACyIuS40qbA9wjRa6Geuevo3Tcyg6FF8J7MkqNodtdobQc5C78ZIgc&#10;YeY8CeqCEUpAxRIk96oqYfIsgsFpsRyIweUi1xIudqp/gepCd2gqYCgphihWQd4BCJAfG0AjqXj3&#10;5sAvpBBRkWJQC6YBwtQFICqIoEICRU4DK6Vfq4+4o2daiGdNRBRq19Y2ODgrobodQx2iZC4a4ciV&#10;YcwdyeLEhB47gh5dDs9QoBYf5Q4C4f6p7+ozpO4pABofOkgfYnTKgoAjSgYiYBhxQB5Q4AcQLAqq&#10;MYU2EYUIQiCzIu6TYrCCAeAc5IgdQb9VQbQWwAAeodqyQnhhjGBbLLm/EY4vd+KN185r4f3Lovl7&#10;KUhr02rMA1MmV8gvklxXcmSUCGRHMk98BkZpDmTMUk6m27IwJL41Dm5pbNjKbYgfYetIYfgzoDAA&#10;VZYecHBzQCKeIbLGiCIfy+IEYDQzoMQG4JwAAHIEDR8QJkBh7IUsxTKsIeU7o8odg8AZ4bzUIZIb&#10;gaerjUjYViOlpBYj1+8m2tq0QDYvIFqAQFiAQFIBwjSYrYZPQbAegvwawdBOAcghJTuaZDhmYf12&#10;KowpoCY0oFgEMBQIgFuqQGgEptgEoDJ4lSQpD3JXkMzmO4Gukl/BPOiE27OVQ3Fk3fIhnVWDoYsu&#10;oTAX4VbsQeS+IGoFDPIHeLLkWm5VDbHeNlY2TXq1ocYeTioaodhYoYtXgAAaweg7gcwfpQ4iJPwE&#10;gB0+OTwFQB90XJADL4x+NzIsqZ7lRSfBSmVwRxllYvwdAehB4ZQdQywYU8AWodaCAdQfZB50w7gH&#10;Dp4AAKUpAAAFFJ5DkfJ1occFgZoZ48maorID4Dj9wBozCI207/iRIeRyIAisZ/jKgCSTaCo/a3Ip&#10;BKQtQBKSouYCycQAkGwkPBPCKr87ahqsgcpC+ruZYczREYXsIpICj9wF4DDR4C9uJoz3AkQiJcHl&#10;4Bcg3y2v021wbOAvydBL69rFJmvNAvhsNT4u72yEMMRAy83etXgyyyDUIagbz84aYcD84dKxdwKE&#10;ojJAxMnMrNYmxAAiTuAuy7o/fldgdY4iIoktYrO1Z87JwAADFaAFQDSIumx/YDzbSYJlWn6GN/Hm&#10;x6tFpIob0vO5ZC4cYekqQC5WIAAIwFwHz94C6IujiYF8R7JG4qggD9AD4fb6ADcczgAC9aLHADle&#10;DoAAMBoLAAhC4fAA5EoxAAgCYZAAFAYDAABAQCAErAMrlwBf8umQAmL/mEvk85mc7nk9n0/oFBoV&#10;DolFo1HpFJpVLplNp1PqFRqVTqlVq1XrFBf9bmNZr1fsFhsVjsllolcAD+f0xfb8fYAez5e4Ae76&#10;fNwfdzeT2eQAdjyd4Adz1eIAeL5egAer7fAAfL9t79f78nYCloCAgEAAHAwHAANA4JkeYlb+lbxe&#10;rzADfdbnmgDlogDQcAAoDEaGAWEgADALCgAlMmAPDlddmcts8z40snVm51krfMnnIrXFlz6twAeb&#10;3eoAdTxdoAcDoccPeDph74d3afz2tIG01bgT+femfHbAD0dmFe70uYAMYiZ8L6DR6nUAAJAKygEA&#10;iByBgcCYAHIBaRHmAwGJWlKTss4DkJQlp/pUAAFAM0QLgZCIRAmDYABkDIUAADgIAwAAEAKAoAAI&#10;kqcOkqrlumpDlx+5qXH2frKHqfC5nGdzXGqcBsgAbJzm+8R2NceDERyArNATLwAAiBIHouCMWBoC&#10;8YA+BgLM2fwDRzEKaTk4bLx04ACREAqVAEAyTAFPQAAHLk7uEAcROI/p2MEcxsAAdZwGWAB0G0YD&#10;FHdKrqOM6LrOOmzlK6gVOTk4yWpvT6a08tdRU2oaVR+0zquo4tYTlOURJcfwAvjOdM1KrqtxAfzK&#10;LXWjTTo4DSWOtB+n0BAAH0eU2AEeiRASe4PUkAbTGMCUqnWCzGgeDYJAAGYSBWAAsBgIYABcDLdp&#10;LPyUKOrq/sCaxzG6ABmG8awAGIapmgAaxxm8AB0nkdYAHkuUN1c6jkU8nEOQymIIs4AARAVDAVgU&#10;zwYgUkwLgGgz6sScx6PcZ50oEbZ2LeczDu0fFjYpQB/gSkwLAsC4ABYE4WgAHQWBqAAjhiHgABOD&#10;QQNGk1DRFVkeR6nshyIo2rJlWSZazqbkp3rai6tsKfSG5cPOfqtV1MnGtxApmybU5W0SCAB+n8gR&#10;9LaABkm4aQAEyXhVAAbp2HIAAPg0jQbhLoInBcHoABMCqNbPqjlSApexqvzavH4tS6H2t52Hw9xw&#10;r2ABsHg1RlHY1RvMWAB2n8zQCAPZwOAZBwTAciwYgg0QTgZN4OAUzUEpaAriYpsqgVlzu0qhIVfp&#10;ia55NUWRwwOYR1sCaR6rmAJ+sSE4CsCF4GpMGgKxoDAAzefPSYW/fZHW8KKwwF4XBYAGdzYWo0ze&#10;iDD3Hwd0fY8B4FpHSegvx6x+jxgSAI7IBgEGeAYBw2gEwXAyAAAkDaLCRo4ACjttjWjTjyL6OAcg&#10;4gADXHClEZw2xpl+HuYUBAEFyARAUjQDYBQRETACBAAA/B+ExAMZkAAEHgAAA0BgBrGQPgRiSBBZ&#10;zlydqacy1eABjjIGKdK7KGpikAxFVgcgAxpAFAFM8A5C5EwDgKg6AVN6hiTOYOkPgfJjR2mAAAOE&#10;dELBojdUaOEdI5TDD3gSXUu5WzTN3NMPk+hryVgEgqiMBUcAIgLikBgB6EQOASRo8OOBbTKDoHgo&#10;oag5xuJyNMCgDYITagah+CcDcPwLgNQiZY4RxDiE4OMAJIapUOkqXswMcMqxtDmYM4WFgEwHxCCM&#10;C8IJtQMtNJIn55hPWtnGgIY0dY8DwjYHGNsAAwBsKRHsgEFAHjdgoA5D8FYGDdgUAdFJY8wiao8b&#10;oTxrsVnoz/oBQGgVA6CUFoNQehBUiuT9oTQ2h1D6IURJ5FtI6SB7nuHePQwo7x6wJHaPY1Q8B8GJ&#10;HnSMuA/C5j5H4Xcx5Bh8D9IEQImJwlAo7T6ZpJJcx0juYUP0m4FQKG/IwbQGAGATgAA6BBnrxjRI&#10;2M8n1HDUGvz8OO1eiVV3NFDYkPMex7h0jsQORBA7pyJDtHzAlmhjR6j6PdN0/L1zDF/LpV0lcXQG&#10;D6NUBgerCgKADMbM4zw+gGRSHCAxFg7gDxCH8jtEJKjqEpOQnYCoCkxgjAoB1yQFmmgsAsCMAAFA&#10;GRCJO9BuJU3OubVQaVqSHTmIetLRkvo3R0kKGyQkAA1V8sHHmeEfY/yBAMASRYDYFGegnAw00GIH&#10;kYAbAemxQxmqaI/MuTp59VbSluIMPYepfR5DtIUO4cg0AADvHNDMeI5W/n3QOTFW5xU4k0WMxIly&#10;m1aT5oZHZTZxi1ogepfdOZSiYzbiwpy/TEVaq1v0TKx0IyVqGJOoJWZaaUEzAGARN6ujfmKaaPod&#10;65B7DoM8N4f0CRhgTnIPoDJLQXggBKAAHYJiPBKBcDsAAJQMrYACSTBtpSZN6Leag1Q24/gAGKNu&#10;8QyhtN/GYN1fw4h3ESV0qG+YAmnnIVzgFWSIMHPvZ1PVnwFlsArhwAAGACE3gXH6X0fw819DuHew&#10;obg7zGjZHYQYag6i3jpHrI1WA+joj7ACQaG6GALgcswDcF4NAABXB8E0AANARv8eARaI6OCaFdyz&#10;geEzXIs1aqoj26un753Un9pwn+PNRabKE2bTbZHoFgvy2yYTl7/KibJqhszYdUOYWW6AZw3xrgAE&#10;8L8VwABqDllWAcBkcAYAhBSAALYNgkgABeBrFqHyTy8jsT7XZQNX2medqLXe3zrJGMoPQfJBhxVw&#10;GaOwwI0x3nuGsPQyg5x+IgxyAACYCI4AoAghh3kcARxscQAlHAFwEGaAgAQlsZyWmw1GUOEunasE&#10;zc+fYgq+x3GqFGN89AyR3QJHePs9wDh/mFBSAVhQIgEExA3YODo/CTD6HYe4AQ9yYgIACZ4DoFyR&#10;AwBYugC7OziktLWQIfkXR8DxMKPUcxrh8DoPQPkdbCh+VgbsO48ICQJm/AuDpyIDARm7AEAwi0IV&#10;OFqIFuYh46RzAAGgNZv41RvJRG3bnPZbwHgVJFaA2gFwCNNQxEKlZMS1YBQ4BeW+ZJ4xMA0g4BKN&#10;qa3t4jpropaToufIFSU9w7R6mB88YUdY9umj9PcrlDKHKoAAAXBRMAB4ngPARE9MKDpRGbwgbCXZ&#10;pXQdJMoO0eJ6xvDmHCQ8dh6B2jzMCPUfPp27lwrYAAeA9zVD2H6XcfYBCY+RWcBABsUgLydiZUoz&#10;afC6D1O6OfN7qVHobJaCcDssAPgWRYBoCCbAGgIItHTbLEIrLHiuv+E+jPB4h6C+hvByPihvh0HD&#10;hxB3nDgLPxAjAYgfmlAMofprlkP/G5NLiVh3I+BuByF9GCJVhoByEoo5E3gdgUgZgAAVgOjdgNkZ&#10;o3I4G1Jgm3HmmwOKwdweQewfQfwgQgnoqFwhQiwjQjwii0FlqYEADsqVC3i2i3jHi3h9Iui6i5h7&#10;mGi9jErYDBKNHZKOpDjumaLsktB5h6DVL3rKIngLgIgKiLswKkAICRAMAGFyAKw7N9AFPII1GvPK&#10;ptQkRAtUtwohwmC4i7h7Ivh4j7wwDAj9j1h0GElJP1h0B3FFB2xMC4LtQOkRsJgJB8DwkaDugNgF&#10;D5gFkMLClsB2AEopB8ABjPB/ENDqCSiVADmMAOAIiRAaAOAVMaw4w6jfgFnbqrQ/F6PLHLrSmunq&#10;G7HQQqlQjiADsKlAkNMDmwpSDtDuEJB3kDhrBypyBwh2pDB0h6DAgGI3gAAVQYHJALlsAQAJEWAH&#10;gFInpetZnLNMlRrrKqB5h4mFCEl/B2BxBovpBxhni6B4EqohjVG7C7jJFXDgHMFYHqMBDrMEtVyJ&#10;m7CclgL4NTKqJ9lWG3xkqGNWL3PDJIotnQMHlnADAFEIgCw9jNpLohuSDFB1vih/lhERgHmegEAE&#10;IfjRF0D9CLBwBsD0BqB7nDhkALCFABgIiTAfAHkYAegPAXAAAfAXGigQAQFsSmDPEajNRiCXB1vg&#10;gABphxhtAABlBuBqJyhrBmIWhyGDB4I+QsjGiZPUFAich+ERDYMsCYiBI6gDEcOzHggOGmgkAUAd&#10;NHgNLPAPgFP9h5JDByhshhPpB0lGjGDAhuh3i5hhhyC3s4iYh5s/Qmj4jogBOEkcodF2gVSqAsAi&#10;AnsXAVNFKkmegHN+IrKGNuiftaqqw/yOJtlattNPQdGxHMtclSCjNQmuNdCrEfyNNVSwQOTfnMQc&#10;RBtSzdrVyypVhThhhbS0BwBqnZB9jEx0ofgzAegogAAbAQH+ADgCEcCUlbmutZiotyDqtTz7nLTo&#10;sBzejmvDDopHC8CBB3h8i7mUDGhuK4BruNl9vkgABziDCVgCkMAHTHAALmCLMxI4AdoqGlAGk3gK&#10;ozoOuINtxANRp8rWzoqBnNq1s8qQAABjSxAABQBwj1hsOmDPh/oEgLgBC+gQgDC+gKACiBEuIRDK&#10;G7HYkEkMARAJFsARgLLMAQAMkWN/x5lPFNSbsJDKKUDGvr0uo8DFBwEqh3hkBjFAiugLgbgcjPgS&#10;ATDgAKIpDNoqiut0i7h2h6IEhsBwpyBiBmhknUkoFHB5lFHbDPANgPIfgRAMqjgVAKNngKAEjfj6&#10;DTKvjuhsBtGFT3iTAYgXDaASkVDeETiJvWtRNclnjszNjEhyDzkpB0Eqhzh5EDh6B+jGtAUiFBz3&#10;roE8PcE3gFgClnEwkxgNAFk2AMkUAAALgFkIo0lnFTL7M/jsj/DEt0DGiCCDMfC0ouh4U8DxB1O3&#10;hzh4j0B0PSFnoJERgFiLEvCLHhjRB/kjDtIEGFh7DEjDi5xXmdAJQ3kGkHRhI4T3T4RZJetVG0DL&#10;l5xo1ekSkAC6lJB1DXB2h4D1h4UXgPAKCRAkQKAAASAMJYKpT6Tdr5lVBxh1u3hjhrFIhshyl9B1&#10;C+DeAJDfghAXU1pXLPTbEMUi0SrVtsz+oruKRBWfWf2gWg2hWhnNC0WiWj2kWkjnL+vMDTRri4i5&#10;mUjuh4Qwo9oEjvj1vQmFzxj8xsoCQxh/C7rF0JEvgHgHopAKAGw7gFIhVhkIv7DfgJJNI3NKMIR6&#10;WdlRToWlKGzeGwjjG7ukHRDtV5lHSxhzB3D0BvB0jyuPDyo/DywukMkah/CDAHq8DeB/i+gPgCDE&#10;gBmPGDgGjaB2yWDDABiLB8xpPMEagDE3n8WMgLCNAdAQgXgAARgJjaPWlnEdDNWPCnUUOKRkmuCY&#10;wpovDuh5yZp0i7iSDNAIgEExxzDRIzjNT4myiu2JDVBwHDCH3EUH1BoOnbGlANJYRcEaAJSXgDo5&#10;TfCaMeTlITKYDKCCjuh2JlCDhqBhlHBwyCn4ko3KDAkbDLsqG7UrmrvDROX1lPyKFcKtGtlih/iT&#10;L84IGy2BNTYBtb0T0sNLrUsDjTJdjLgBo5gCjRAD1lDPkVkagGjfyV3Th6j1h2BvrxEji7w5ofgF&#10;gEjdgDh+U3B2ByjTBnhol/BoB6GDBoAMJDJLk3ghB/qjgcgH03NmqjtDEWADgNongDAKI4AAgGEc&#10;B9PtD8vohth1oWBihsyChkBtSBF+F/Byh2j0AAnPjgDolc2CmwMrFdP3CaENOzEHALgKQ3gZtIgA&#10;ApAYAhMyAOqjgJxzh8B4O3hwhrhglHBxSCh7B3F9Buh1GFBgByCDBtB3DTN0WnIirRy/OIB+OdHJ&#10;ATEYAqgignSqgXAbx0WNkEAFkHFiRCiBDHlhnQE8CTQM3llkPKTpRCW82eCiJ95iX1MCUAG8IuC3&#10;3kiBouoiKZDoljojjNOEjPODE31/xpo6xqrRkeGxz7GsTjZhTp5kIrr5CWTdZxziO7oWBahmZHhi&#10;BtyChqB1kqgOH2AAAzgfApsXCOkwAFonkbE35hxkZxNvWez7tuCtJ8m6Xg6DDmlMzqFOG30W0Hw0&#10;IWvgAABkKdrbxFkJB+EcB6n3lAszAAAPYagAAa25QXAHjRAQXPgMuDAAAHuGERkOUSR74EzkXeqD&#10;yR2Vi5hph2GFBhh1i+hZh1pvRsgTgCIEgOABDCohIEkdC7t7q60rj6t9IbrMiNAPRcjePvjPzbjN&#10;EcZd5uJh60lj2dYhJVhzhdBcIh6MgJAVyqAEysiaU4G7RhnRC3h5DCFJB3EDhsBwF9BmBqSBBwB0&#10;oWN0i5gGAHkHARARU3AWAQF0AagQAYULgHkaG8CYuni+hmQTDDB5i7gLw8HEavgAAUgTE2bTkMDM&#10;psaJoti20Bwvhwh3jXDWHDhrh1EquaoHACr2FADOjPEb3pkNEdZeRpAHUJn+jfImAFw3gPbOatkx&#10;gF3wE9YO51YLy/CuyT5lwCjC2RO3hy3uByB5kDh5B+DGsciTDKCBICRERNh5o+C3DKJKKmgEDRCK&#10;iLRbDPF45fv+z/FRrfYBMpXJCVEdE35roh0wRMDwqLjujJCBAQALrMAhgXGkgTAMpYWDlAl5iguk&#10;iBI8C7hty4CFhpX7hxB2u3xbI4ASGmAAAfgWNFARR2EcsIDLPKRlQ/OJiWaEW98hch8ici8jCsQi&#10;cj8lcl8maDJ85a0A33kAXBB83BB8B9Qyi57Sj3D/DVa/jVB2RyFJb0vpC8kAADFSkNADFPEwonlx&#10;meiQEWASAKCNAKW53qDLMecg8mtYNTZ1wbC0vekjjHDsxHnCB0PihrBwJyBmm/RJmFCUjNE3iBAF&#10;pIgKM0iPh+mFODCWh7Q3LxgFFyB1ACFyB5zT4FNlo4AMgImegUXxAAAcAPGggPQZqpcdxim64KGq&#10;YJ3qlUDTB2bABuh2jymUGFTRDukSFnARAIlsANgHV9AEkHOE6Cm5O2K1i59rjFD+8BJMkxmPV/cd&#10;RqZgzr4ECB0Xh3h2DyhyhvLxBuhoheDDB0FG80Duk9DKQMrIdAm34EjlSI99pWNLm3oysp8nCb0s&#10;YHlflVQOyP51QNlWTkDKsDqYq6jTG8KYlVC3k9gCI4ESopAFwZgIAJlsAJCMkEZYw9kIsKjNLunD&#10;hyBr0zC3DG86EYAEABDaB9h0kMBwBuDwhjBohnO4B6pVhtgND1vWk3gfh4rPAYB9ANCPgBjfgMgJ&#10;EIgIARlyAFgRopADXbPpAFiDBrh4HDhnBylGhjBs+gRumDJvj1h6xNgB43iYCa46sG6JOI1dn3iV&#10;AMgJmegWgQl0MXoOAigVgbGlXYAAE+uZwwh2B0CFBwhuyChphphfgABohvSzhnVxgABxh6GSre9A&#10;r5vDDkB84ugRgRMWgmggAkAAAgAXgcEWgPkYJ6IhIBRsKMWWQqjKODDPDQI4N/kHIj9qJ9PLMA2d&#10;+IL8W9aGSOTnfQYFRCi3/OC5uaoEhxDwFHQwqucJwmeVaagE83PxAMgHOvOYPWyu5vWdNx5y3fzr&#10;tuyRjpW/PLTq89zip/CuhyfF6OBryChghsy3CALxssoAAoFAsAFseE0AD4TjQACMKBsABEFAwAP8&#10;ARsAAGOR+PxqOxmNx6QSePyaUSKQSqUS+YSSOSIAy6NyyXRqWSmWzGRTqex5+v5/AB8P1+AB3vl8&#10;ABzvN7gBvvJ6gBrvB7ABtPSotx7Ul4v8BwUEAoAB0GRgVBEHAAWg8EAAZA8DWcEWMDgKPAQBSGYy&#10;O/4HBYPCTKfyJuPB5gBcOBwgBiOzFtV+AQAAsAv2Ggl8gALgF3gB4vZzgB8v16AB+3yS32Ox4EAS&#10;63AGgAJAi2hIFW0HAezAsC2YFAS4ggC8XiAAEAICgACAPmgPpAB6uXHuViMEAPd4u4AAUNhqMhUK&#10;aYH7V7P+NPN5vIAO13u2nOtzfN0U51OsAPN66miqKCQIgkAARBGEgABeEYWAAHqHrOCTxIyjR3ng&#10;qJvnE7xwHE+ULv0BgFgOAAcBoEAABIELygcBqzAMAzLJuAB9H2fQAHgejUm+dZyAAaBwmwABwHbH&#10;Z2n0eIAH2AbNAQBK4gO4wAAMA66gEAjLL0j0rtevrnuau66gkAwHgADIGPKDYGAsAAOAaC6KgQhA&#10;BgCsYAr0maZRhO5/PVI5+n2ox8KieJ8MWdp5yMeZ8NSex9M6dh6NCcR2R2dTugAeR7tSAsqgACwH&#10;gqAAIAWtoExa5wBxfOSSps9SNH6f7NH5PsY0Y1R/KSf6TVcjR9qGAB7HurJ4He7x9n2zoCykAAQA&#10;wDwAB0FKIBMDQQgACYEAgAAEgGuqXpYe1AAAdJ3P0apxGyABhGqY9LHyqtpQOFQPBKAAYBCFLPAi&#10;8ssVUwCYJYoCSo6mieMLguDYPhGE4VheGYbh2H4hiOJYnimK4ti+MYzjTC1YneN4/kGQ5FkeSZLk&#10;2M48jSPJNf6NH5WKjH0pp6nyqJ62AAB1nkdgAUi+pxHmdIAHIe7QnifbUn+fakti5oJgVbAQgqDl&#10;6A7e4PAkigHAShADOhfuT7DsWC48leA4gmiPHierFnEdRyx4bpqgAYJpXWcJ1PrOi+gK1wEzqCJ/&#10;KyDh8v0CABqaAgGASAB6ASCOhgNNJ4AGhB+AEvoIAdbASgzEoVAyEd6A0E4AAwB0BsGmzA7Km+VJ&#10;7sFuxifk/UQqpyHkdQAGodZvAAcx590ep+KyBTjwICAOgADwHAyAANgfNIIgStoD6+AfMMFPSin6&#10;pCQOkyyar71bBpwn09qIop4na+pxm6Z4AHKbpnd+bhmNMeW4AYBCNAPF6dQAF9VargjhRXXkbKKY&#10;YkJHiNQGTsSc9RKlVgAgc64sZhk9ISdaRx7JIB/wVgoTMlg/iPFFgZAEjr2TpJTOSd9xgBQFgTAA&#10;A0B7zgHATaoBICoH1QAVeUBAia2QFm1JqRtR59xzjeGiABl5TQIgZBERsexZh2DUNSNkapjxgDZf&#10;uZQcT8QOGpAoAxbARR9AqAACseqbQHjtLGA4f5dQGG3AAAMDrlgTkYHKA01Izh5DdAANUdg4AADd&#10;HSY9cTPB7I3O2PgpoAleQUT3ACEjBF+kaNkc0A6KwAAmA6tQIQKwdAAB2CUGJcgPgodMA+GRKnaI&#10;0HsoYAA1htDQAALkYArwADJGs/QbI7EjDuHqU2EzAoREZACRoppGgPggiiEgHYQwAA5BYDMAAKgO&#10;oHAUAguLOj5KUO8ZI0LSykqkLiRY2oFQHoDa2bVTRln/F1ASbIAABwCl1SkiEAp03xmvZXEVfxN2&#10;WJ7VZEx70wymj5WMjEfqNB+D+T890jQ+nuxMZedQfZUR4D4KqOgeiGR3H3HUPA7yNz3O0KSlUyyo&#10;S2gbAmBgAAHwJUwakeIDIEFPgSiGZcAxcXxQaNM7RWpmp+k1I8nEvpmmXPee2TGItBR+QfddP5KC&#10;p1srIOcAJOcRajJ3KGZqhSfh7lMcaPorI+EZySgOd+qx0ixz7MsAVOkAa5vYL6+COtWoAp1MUkYb&#10;g5ZCDGGw/AVozheGmH8ZoIIMAeAAB+CgiANwQgrefECD0liUTJYGYR8ieHYMOda+QnZOpk2ZJHZ2&#10;CBfmzkvVyUSoKfh1j2KyN0d5qRsDxMWNI0ZUivgAHUZUja2wAAUIMAAEoDizA3p0AAFJvXlgLLqB&#10;GuR37SpZtW2NskFIMj6oeAAZw7DQikG0N9Hlux9AJNqCK6AAAlAOI8BAfZ8hsjrG0AAdg9jvD/f8&#10;Rs1lWi+uYLGXovr/jmgMAI4w4DjHjIhOAXGeZxQBohLuiEvhlq3HbXGzkaw0zqDyHhBQBpCB9pMK&#10;MAhEI9XvDyHjMGkh7x2O6HhipX0wzVUVVOWMCgEzygkx4AAGYJLKA7BODVB7ziPj5HyUkdw7ysja&#10;G8fcY4zBtmmrICkEsMgTAiecCADzzgIHnJAPAep7hvDnbgNgco3AADRHGNcpw8z9D9ObC45oCwGH&#10;CASWZbeFjn2nbOTmzxsS4gSAOtgDQDIZAfAceIC4C0BgMAK4yexdW+3/rmwGDZHITzkcaPgrLazU&#10;juUeAAcI624DVHIucdA8j5GaI2BEBiYnOrNAro476VK6F9hIqsw8DVX0MT8sZGg+1bJ2NOn4etGb&#10;7YtHKOhHcwyogGAUiEDIFjxAtBIvcE4GIogghqm4jGArLkbmAaEbI481DUHCucaI4hrHOU2DoE81&#10;gVgfBMspqYAAHU7bO2kn0DyW2buvdjgnBeDcH4RwnhXC+GcNJXQXh3EeJcT4pxVjdo7TUFq+rUoq&#10;vCkq/KrMA7w3R1jjAAMscubhyD0P0WKAyvbEGeAceUFwIpVApAygcEQEmqAPASRi1HFuhMH0ySez&#10;vRXynUZrb4dzPBoje3eLsZh2htjovJA2Op00mOMTEUkCY+TvAVH8akCoBSmj6AM4wcYCKYDsAM5A&#10;epyQJgSecDIEMqgWOhIiBN5U6GzVOTuYJPdAOjF/J0nvJh7hvjubgN8eJ9RwDxaEO4fKRtgz1OYA&#10;DAxCAMgLPKCUCTynoJpAtrYBNWGAaaJHQXiGmqueEs9ZjwPsSTWtVgjJcI5M3DXGYLe3w425j9Uw&#10;R1wRygBo0LGU0zJTYKFJtUnmERruATIJQf+Ai//CQjqmq6C6//pFAbK6tPZqtf/OxqRui6EkrADR&#10;YAtyEc02gNAgeIBkT99IQIr/gBrqDlc/O+TeSgAOcYq0fCJMdoKaUSNCPUKKOIIQHgHGKqG8F6zU&#10;GiGmXOGMHQw4G4AIaEHkBAKKBEA8h4CqA6B8uYH4IoH0HAMWH45WRiHWNSHeH+PcHCAsMWG6AYXI&#10;ACbgHkcQ80/YSOHuRoHVCIUsHmw+H4H0octcSy12JgH4JMxCLMAmAsTaBoBKBaAACoBoCIAABoBE&#10;QWAsAacg2mp8gKorCURoGgGwiWFEFuFUAAGKGkfuHIHgaEHqW+uowCkuhCmUtKA8A6WaCKBvBMBY&#10;2yAAnUhkHk2UzYvqHCHYNKP48souRcLquQLaA0AghkjGWwAiAWTEAoAWWwAuhvEQAePKU6cgAeIu&#10;OUU0ryq2ZWdi3GqaViyUPaSAHYPuHSHgZ4NGPcZuKqyQRoHmH0UCXaRqH0NSHYH2KyHcHsSMHgHa&#10;O8HuHkMWH1DwIyoub2OUSchmAcLaAyAoecBIA4iiBaA+XmBsBEsoawpgesOarQT8UcNCHwVon2S2&#10;qsL4OaVcKKUQKyySM6gEJAH8NcH2qkoURooKwqAA58NqTWPK58IQq1FgX6HqZkXCHkO8HIHaNKG2&#10;HS5MHWHnHoWKqyL6f2cYAYN9IZAAAYp6nqVKARJcAWSWWzAEnqnuxqM0tkKyGebkAAFSGM98HGHk&#10;P0BEA6dEBwBOBeAACgBesaBOAsh48LFkoC3Gs+Jg6CdlKmtTK2+eJIVwY9Fi4GZSdi/EtMqAqayS&#10;KKHpJIKWM6HUZuSAP4AAGmHeKqGyHkM6G4HwhMAIRCBEAicgBkAmLaCGAqLMBRJShmW4LzFjKy4W&#10;mUZgQqKaGMHUO8E2G0R2HAHwKSBMxyAABrMIAACKaeO+HsP0GKGuGW1IHiNKH8AUguLuVMv+gA9c&#10;Swr0TiL2gIv8OchQL0reH/AKn6V208OoQoNMkcSOI4T8omI4u4oiHvAQtkOoHpGDOm08RofSjqn3&#10;ERCqAABQBMdKBgBIjQBwBABcsqpgYCKIV2kiHIHMP0GeGkXPPePqUYMWA3HCQYByBueWA4QiiKHG&#10;HWPuGKGofuGmHIvqHM8kOoH8KaANJmOUf2IKAWLMScwpJwwu9hPXK+TwToI8b6OaAaOCuGASQGAw&#10;1sTOTTFCcgAc2knqa+0xLOg8qkVifUbYaGHePuG4HOkIGe3cUs+GAk/qWUAseUBgA+dKAyAcU/Mc&#10;qeJm9qbKgdO0e6P+tcI+opGGHuMWHAHOi+GWsGfiHed0v0jeAiWwA8A0eUc6RKBaAwQOA2AaU+S8&#10;1ykkKKHAHSPqGMGtNWzQzVHmXwPKCEBcB2muA2QOAep2ANJwYC0A4HKs9k6HUlUnUpUrUtUvUwZK&#10;Y7UzU5U7U9U+bRK8X5VEtWZeKTDwKqRy5MGKG6iWG4Hc2eH+KirHAQKgVAa4QIA8dEBWA2XmBgA4&#10;3vTiU+3Eq7VAuwtC6IL/Me6Q7+RirSRsPcGmG+zcFsGQsO3OzU2IM6ACz6AOp2AaNYAfVlEQH2w+&#10;AyH0P0ewI2HaASU+HcAQhkHdRMuGAsWoB2BIlOBSA0iiAyAaQGugLjK48NKoL8tLUe0woIT248V9&#10;GKAAHQzgKsHaMeHEdyPe8qV8H7W2ACmKqPIJIYk2eWAepgA+2+BC/sAkASWwRcwCrnLEgXYPWatY&#10;9m8C9qI2UYUDF4d+feKsGWFmP2HcPqQEecScOaH+HxCQHuO8XazieIS1Ros8tG+kVUgTZeP+q80u&#10;I4LGgMJET0gEH+qKJIZYhAX2+og+hKgSoeKEcuI2HuMsL4/a0eAwIoAmBIii/mh4AcAiPEc2Tac2&#10;QGm4LMcwfHSfK69nO0ZeM0HQGsPuGsFiw4GeGoGoAAGOHwR+HGAXAUBGLiBaBUXuC8BaCVO+AOeU&#10;HqHGSMHWG2NKHIGokIG0HWvIGmAGi+HCAEZ4HgAKKiIucY52eUVeM0GuHOkBF2P1CSRoKGgSeyhI&#10;0zY8VAAiywBAWoB4BUIgCnC4AABcA4XmU0Oig6I5FqT+M6GQGuiWE4FmFQAAGMGnNWHcHmPkWNIC&#10;OmAKgImMgcHyJMAwAwecBoBYBgTUAyIoAJJwvuSMGoHIkAHMHeaEHpIue6M0b6LHJScYAnE+NsAY&#10;NqIsTFMIWwU6TaAwsspuhkAmAYLaRAwY7SILW8hnJsAbVw0qdmKSKoNSHOHgd0HGHVI6HO5MHKHc&#10;d1F8caHvGCyQowKaHiH6KyHmH2KaHcH4KiXarOtwIyK4I6HuT8/OYCOYSsAUNmXyefbkAABY5sAA&#10;CBemIiAuaoAMACOaHoHyKyHGHdgVjYqqb4a+a8Lq2IKKUuKqV4RoJqtIgbXU2IM0kcmItdRCWrgo&#10;BC/wpc9I/5i0RCViM0HS1YkDgMAAGzR6K06st8HiNCu4RowA81hWLLJWIQRAcYSiLrJnlKIPJq0l&#10;JxjQrijq1I2cAAF2GiGIABjcPuAORULkBGsoC6ByCQx8A8lUesLqewgvMege6RMfmXUgTvZdK04C&#10;da4FfmMAZYsutRmzcKqAJ4KEsSO2oWHQHqKqGsUKR5nQGQUc1IRogpReBEzACHg9NAN0uMAaRCAm&#10;AMS2q44sI1LyT8HGPYboXEAAFAG+aEHfY8COA4pgB0AkNqBiW4HuUkAAF8GkGQ1IaCjquIgDJaOc&#10;b6r2gYoIJI1cJuqUqks0qmPUNdfmgzH4u0VgZhcQNNJJYyKSogKSKQVvpsoUSOHwM6ZqM7GKM6g+&#10;I0AGSeAuAsecBYBMXuBcBCjQBoA+jRSWPKNfK4HgxWkKHCi+G2G23SGsbmASAORCB2BxP6BCA+h5&#10;L8OaQ2NKGAGjoyGyHSd8HtQdneL6vQIQAUk4ASxISjQwOin4Tsdagc/AqAOeMsAWAJCm0KefTkM8&#10;88U5goAcAKIxsUroLGAJQ2KAV4KKRkRonEkKHUi+RyR2G7tLlkI8BGc8AA22WoBUA0dEAm/k9i9U&#10;bIZbtuO2VoHaHkNCGwHGvqGDrllyHeNLsaRCk2LNbyQGBCAuIoBmA2XvkShshgz9VoAAG2HKd8F4&#10;GgGKZ6fYOUm4IjtcB8BWyIBIAvrYqtlA6PtxWNvjvlvnvpvrvsZPU3vvv1v3v4YnWY9VWY/GJTmW&#10;JVqMiZnCHOHeP1dYzcvmi+HAHkPuyYw/YyT8OMujE0k6A0RKB0BFKWBChw+NmQr1t3YJv6YTmbWR&#10;KrKwYeJYe64+rIGsG+vqFmGKFyd2R9t4KyLEwHgsIK2m30NiVAH2SMAsHYd8AWH2KqAEQ+V8TKXC&#10;AaWaAoA0yCBPP6BMAuWoAdJoesRfQ6fNmfRm+mJPFooqHjS2aGHiPvdMd0G+HpwkHwPdINpwhCL8&#10;8PgdjSquLiA0AWU+BSAmRKA6AgTbZQWw9OW4gVVHKvt3mvvgMKw8Z4HIHA3fQTNWzaGAOciKBCBa&#10;B+IKjINEHWMfDsd8HbrqNMHqw+OlcGddpQMOX6q6oAhKTvsQgZawVUgmddpaLGdeT0J+v+H8Tn2A&#10;gCH2MsH+H4RCRiLicQRCASHswUAOQHZEaoAmBSWoAqB03uAduejrRenun1Jxvds64zK4Rm4+HoKy&#10;HMGkR3cbckGcGy3eGQAEzcHWAoKiAYBKU+BoBXKWC6BiCOjSAoRKoyT8Q05MGIGdNWGUG8GkR4HY&#10;XP3OKqA4H4WwA4AQU+A8AqIoHgH8KqGGHUlsHCHkPqT6+cgzmSgoJNasH6AEe5s4TUAuPEBuBUlO&#10;B+BYyICMBWBwIiAsWap/WKJJuyHWWHDiGmfuE8FsFY5OGwltCUKzgbJKJAAEVcIyTqNXr0c0dMPC&#10;WzyaopJ0rJGcPcHsoXp0YEY8TiLHNgrjFcALFcm4LiOONqRWIQAhhT7oIQAbAAAvDGeWAmecBG3y&#10;WkRLJaLiHklju0sAAAGGGwGalmHCymHHEgNFFv3KxqKSqiM1IJtALyRi/LHqIyHsM6AQHmKSACHu&#10;VuqigCtdLAuD13jQgCxMO+cWM8Aw2vPIU4h0Iykr8LBoHaPuHiHyNTn2rurbW4u0I1IQSP2MI6gu&#10;1uIyOmVee5DyT4z9FWNqA0AopgmwQP2xCyU6QGK4KzkukIF+GoIIGtkqRsNDIsKigcn7mQr2MsLu&#10;ObiwgCRcOd9g0icYOeLqAIIA/gAAAUAwOAAaBQSAHy+XwAHI6nKAHc9nkAH0AYGLQ+JAAYB4TAAO&#10;hKLgAFgaFIIBgRA5c/5dMQBMIHGplMZtN51NJlOZ1M5/QJqAJ9L5lMI1Np5QpxRaZPp5S4G/5zTq&#10;VQn/UgDW5nNH8/n6AHw/bC8X2/AA4ni9QA0nS7AAz3a9AAynk+QA9wEBQAIwkEwANQsEgASguDAA&#10;KAdBwSAoGA6dQclk8plZ2AHW9oe1Ha7gAwXS8AArHRogKBZaWRIHQAMr5BHQ4wA6XA2wAyGu0gA6&#10;n9dAaIgqAAQE8QAgQA8fjqnXaNzQBYazAgA/o0/X9Xpg/Ovz39aO1aOnAn4/ez2um+7C/n10LP53&#10;2AH4+n0AH2+Pm+nvD3y9Xt06AAQFJaDALA4AAXBEFoABeEAVAAGAPhGAAMAewimJwgZ9wyAB6w4A&#10;BsG0bIAF0Xheswdi4A6DjWAqC4LAABwKAcAB3nyeIAGgbxqAAdB6M8AIFAIAACQCAAEgWBQAAOBa&#10;FgQBKDgMA4DSEAcggIATlKAqieSw5aYukpzkOQA4Br4BkhgACQFAgAAOAW4IKTVF4EAaggCIWA4B&#10;OQraNO0sJ6Hwe4ALmdoAHCdhzgAa50m+zB5Heojtg2CDghmEAWAAEQLA8ADiAfJICylCyXACqSY1&#10;Km6qKInR5nsthxnVRBqnCbQAGMbBmooetHgoCLCASBskH6BLkAwCUXBiDYT0wCQN04BM1uemB1ng&#10;uBqnFEJgGmZAAHmfC2BKDiPBUDyPBYDwUQkCDAAEALHT3VCpqhVSfsiy17XvfF831fd+X7f1/4Bg&#10;OBYHgmC4Ng+EYThWF4ZhKsqzhuI4lieKYri2L3xiCiXritT3oplT1ImifY4nFS1SAB5HqeYAHGdZ&#10;yAAbRznCABonO2xznkdSMH4988scA8mgAEILNYHgRhgAASgqD85MRMbX1EoeMapg2PYgoqrMlkOD&#10;K+8SyAAbJxm6ABbmPEpom4atBHpQh9H+tE5zoBQHToBYHsQBp9roBxzVoB57s8CIEJgAQGgjlIJh&#10;DTgOhkAAbhUIIAA8CwRSSAcw3ZLuUKGouPJ0jWHq67OwHwfb5nufNAruth2V0ABynmdLZntR52H2&#10;i57vUAF2KSrlSIGgSYOutHhOYAAIgPGQQgfZoQAcDM2AgC9OARTwDgJIMr3cntR3gm+Sp/0R/q+A&#10;B2HQcGYmkYIAHMbxngAeh1bIB9JsSHIoAABgIg1GZ1GyHaOgbxsxzDcLyPRR6VycnpH6WhuEDjuk&#10;yMg75eJWmIFkIE6eBw+XhFjKIdZjZSVVPke0P85BMykj9OQAKFTvB+F8AGPsg8MSDgBH2S0Ao+iW&#10;gIHqkgBYB1PAOAuBh5AL2mgVCMsoBgJ0XADAUa9Ky/CpQWIGPhP6ghzKPHIM82Q2hbjYRuOEa4AB&#10;jgKRCO8DR8wMgnBASMFjSQsAxCGAAEgFECjwZWAAaY4zbC3GgMRmo4UQjrHmoQBQ9DHAuHk/0DY/&#10;3EAKAOkgcg/S4C9HkM4AA3x8DmJmeM6ZNACrtOmTY9JMwBnZAORoEYHGmhFBkD4AAQAVg2AADkkr&#10;0oiNTKORQeRohtjjUYMIaAyQACqF8LQAA1hvohOudIoC7SigDPAP2KIAADQnAWS0BIDgFnwAKcgf&#10;I+y8HoPe+QgbvTnnKhOV2ZzwXgOanOTRK8oy+AGACXybqQSCpSAWAUg4E3DgAA6BR6IJgNOLBcCA&#10;EqL0jEUHmaIbA5IBjDGqMpDw5FGDxHmo8fA+C8H+JuAIgQAQEQwbwACUK7h5l4AHSt3g8j5gBH1S&#10;MmjKCuQoJgP0mw/jIEMIOcICCMgNgbU2AoBidGvLcHuoEdEhS8n4nOY4yBjntHwKAdqkZSpQznp2&#10;RoAg+ni0ePOWEAh0knEtAghQAAJgOuLB2CsGJJwIkqHpUtmI6GaDGGvJgcA6mYD4H4Xg65YZ0KmO&#10;2UOdE1DHF7hO9l3k90hHUd4eg4VkAHAGIXVMsQ/S8VgPmPJ3YIwLmsCWDMHstQSgvrWBhpoF0YEr&#10;JbNd7Tv1503e8vlz8uinpdOdCJ773TLvgXvFMrEInPLyKEyQyLnx4upUKO9R40B1GiF7dNDw9y0D&#10;4AIYgEIEVPBTA4YAGwEjEAaAQY4BoBHwtVfERBDoxRzM7GEOpGwvx4F4AaAcg4YnKAABUPoug8jc&#10;mYHIbIcY9HcgKvQB9CoDyDlsnGAI8AAU9Lzl2Y46DEHynhpy+U8ZAiyHpLAc+qxYHhD8OqPsmEDz&#10;p1gPcc8fJaCHTjHuf0/CgXeGOAMA5TwFQIrNBGBMEzSgMRtBOBqIgGgJprSOkgA5pyiOaPkfMeA8&#10;TRDZywAAX4whhGzHSzsCBfyCANm6AEBhjh5D8LYOQd8nB6j/IeAkB6dADAMSQAYBSd0iJNSkAbKE&#10;33tOaS0ToxzHngE5Kjht3iQsKP6IUScBTiAJTbTkjKfqTABJBKEPmBrKR7F0voXA0rOxyDwHW8cD&#10;QDTAR1U2C0DyygNP2StCueduznW/uE+Edg8VHjXHEbYaw4IDDVj4RgfxeAQ2jmsAwlo7h/FsAdtF&#10;BwG10AkAkgUCwCjCENIeN4cyjFrK0GcN9tbmEgg5BSDS/wHqFgdAk9EB1DWN2/KuqbCxR7j3CvZv&#10;vfm/d/b/4BwHgXA+CMWYfbngvCeFcL4YwBjVtuGvfuJvdC5QWRk7JsPxnr8R7lsG+/8AAyRtG6G6&#10;O02Q8R+l0H2AImE/iDgef4YEDqDQTKaAAYclQCyWcR55vbeypLl234qw50Do+jDgHOzAYI0BjAAG&#10;byMAA3BzPpHoPo/oC5uEIAhkwCSawDj9PmAIcrNAHD0HQAADYAkbARAYkwDLTXKy0BOCoJQAAKgV&#10;yHZq2zJGCVJrAWgeY99QUbNnqZ2A7uzjsHwaIuh8x8gBgcATFegp4KjY1hqkCWWIT2L4QUloFwFE&#10;qBIBE1gHXpknAWYQBSULgdCYKWAsOUwAMzbWNQY4r4sRgyekEDAHgU1rBqSIB4FnFqALZggzw7R1&#10;ScxqXQojwx+nvnEf0+JeIGnzfJVkmxOUsMjJoPse1nx2MsH0Oplg/xzn9AEPU981YVqQSCAMf09f&#10;50oH6XzCRyACQvSF/dIQfh7SagAAAaFrCRdxKkAZKJIoFBFwCAIzIYBgGR/oBQDJGQAYBhULnxLr&#10;vgqKXYnIej8Z9oahRAcQZo2QcQYiAYaYdI2wYYCJEIegDggQEgFLIYHgFiuIKIFwHhNAA5OgaDX6&#10;MgboaLLQayYgd4exlhTJTYEYf6IgEwdBxABAdIgQc4dx2Yawe59IYwASMYcQzCD4pBVIqgyKka9Q&#10;+ggoxID6hYJgHCOYIAFSWgGIDpZS1wwC3QmQcQdKTgYYaKYgYQZxbYXwZzpocQ2LRgmynq4Q64my&#10;aoBJIIfwBBIIf7J46YAY5TEY64mBIIjSyR7ymwmgfrlggaaqeCkR3gsMAYfAgQASDwAymcAY8gmQ&#10;04vgBCowk4ChFwEIDxpoBIBRJAeYejUAdwuAcMQ4dzwgfgf498WR3hzh0L+SawBabr4YlQBQf7/A&#10;djxod4tgerKwjCcLHImxLDiAoyng6qrYf71ZJIBoxEShKR4A7ggQez6KT46EcseInEUZKYgYAzTQ&#10;8AAjwJIT9hISwAoiyiZzTL/Ufx/QCJxADADpZoBYBpOgfaCIeMYR2Adp2Yd7jrW8PDfDFanpn8Uh&#10;PUWQAcekgo94Acg0Agx5zAokS4hkM4fiU4+iE6oJxAEQDhTYFgEBZQGoEhBIFKg4AAD4CKIgCjSg&#10;BLKES6E4pb7Zfpri4MDa9a3DopqTiheAnhkopYpC4C9YqTD4AD8I94cweg/oaodYzwZMZAAAXwdw&#10;h4fYAgg4HYDB6gHgC5TwHoCYloDo471zhIbgeQi4XAcBmAYkbSPQfYjQCxzQLABY5AETxA3YaSTA&#10;fxDQCIFBZQAwDA4Ifgxoigf4ugcIeAiYeD8AokSUl7RaEQnjDIgQr8Tp8o602KEAr6nJsA8ics27&#10;FA850g94+h4o9Y+B0whiuw+JQJDI+YAzPAADMJFwBoAx6gBIfZ6gCTHYAADICIvgDoDJTwEID5Ap&#10;XhNY05KQdgdYuAaQahHQbYbpsgc0+KT4gQC8+o57yRQodpmAd7xcmYtAAMR44Sk4A7OylBIg1CbU&#10;BT3cAcmTRompzxjRUbvYmpLhSBVAAIgUS5oAARKRqCawAhKQAovalAAMScWQ+w+auotgeQeYi7jQ&#10;96J5AS14E4C5ywDwCR/oCgBjJjnZd630qxgQmAcgdbs4Y4awZii5RgdZHoACbIhYFQDojwAYBBKQ&#10;bgeiTi/QloGIDjaoCY1gC4BIwgeKXoAAZYbR+AbIcxsgc9JgCpdSWIFgHQAAE4DJywB0WylAAg19&#10;CMqKXbfS3jjAyVIDntQlQtQ1Q9RFRNRS9jg9RdR1R9SFSJqxra5Jj9Pxeopx0SZr2Yd7U4aQboax&#10;sJ9AtIeZRAeAfotiawvgDICBFwGtLgxICqNoDgB56IBtPFSTgEqdQEDRrVSdP45odQd4uAaIbptY&#10;Z4bRHQZoa8IgdIeYuAAyH4gioIAAB4ColSU4gQfQc5RABQeJ2YDgfZnYDIBImE+o4IDQERpID4FY&#10;kQCIDJS4vY4sBDea4bzRDDEYs4+YeohwAAeIfBlgdqh9ThnYc4eJnY0rU4egfgh5IpMM1dPT+MmA&#10;6hrNCJeKmgqZ8p8ayQB4AqboDp6BydWoAAEDd4AEpTryx0pxVVQcqjip04vFFo0QcoblJAaoY4VQ&#10;vIeDs4C4DahYDYEjdQD4FgIBF5pk+YsQhpDcwghlfo5YsicYfUuQfQvBuA+apLKIo45SEUU4hiK9&#10;g5lgeocAzwfIahnZHYtgBEk46SkRMIfxIIA9t7/6GAfyxaniFxMIf6qSyTRDDRiEZQgQAgDxGQBg&#10;HZpoBtV5F4Fx6M6bMsctXhUwrhkJiAeDNgAAbwYqAaLY2QdgaxnYbIepmgYYCREIeYDQgQEIEZxY&#10;GgE4FYAAJAE4Gp3g6QXoawZYAAZjcjqIdbskiYAAIYFQHIAF1xFYbI5AeobYuAagcCMYZweg2wZA&#10;BVNYAZHxzgmpVKZxkQoiewmdaQFQERZQKgHgJAAAHoFV2QFQC6No4haAl03E4Q94awbw2wWIYoXQ&#10;AAYYaSYl+Q2wdod5QlEqqjyroZ0Kb4maJ4jBPDKI6pzVCoyLRCFAjSeBMgvgA4BIlpKg5EZY7y5w&#10;f4eI/pDY+YAsg0zAtA60VKUixwBACAxACM+wAgBAg4hovAezGpbiPJuEZiKKCcAduqdJ4anoB0h0&#10;owEBxYDAAxTwBgeQsIeAdRQgbgcRsiQgzzQsSx3wp0VNt+CSa+BLDGLkc7oQpJzViiXSeTh4l1EU&#10;S2ASFbTh3kJCazqpIUWCT4/0TolzFAsIAdaQAYCROhAAg8UUTpsAe9qg6aEBdrQqm65BUcM4gz/A&#10;Aj/SEwoge494fgd4ukgIh4AWNpaIo414f0hgfRMY6eLhIYloBraQDYC56IFYD7IcoiNoEIChZoDY&#10;B4lQCIBROjeKbsyIlrJ4g57AvmSCFaURd4ylXcrNTMrCKWZMrTixe0fLoZjNC+EI+ZHhlgZAdQzw&#10;UgcDU4cI+YADWI4IG4CxxAK4DYxAFk6SENllXTowaodwi4VYbZ9IZWD42aJxNhuAAAJwfgi4D4dp&#10;RAd4cCAYBIBgxAEYHF4QBwDhZpQIsIdAeouAbAdSAYdIeozwe7yA58m0AZdzRB4Vvx4Z8rEw8M22&#10;kYsI6w94sCnM4If6EAsmEzjQmeNofs4whz6h06dhF5/cowDJxYCQA6XIehTwARt6D5GwBwBg5ADY&#10;DI4ICJutBg5AzpR4awbBELKpG0X4hYB4B5GQCgCgwAipGw3BXAcweR2djyeoBpO7rNAhJAApIglg&#10;g71dEOAzHJjbi5LIqZUq2gnKdY5rFYms2Ne+dmHhdixdvSTomFFAjA+0cAvCy6boEQCZ/oEYChTY&#10;EoC5xYC2nqb7WlCqFEkGZEri377I7gtAbgcpRgXwZ7pob5l8AchgC1N9OhyyagjQagdxRlPQvgGg&#10;DhBuyhAs7BOgdAdh2YX4abpocE/QojKAEL3oAAH4FN2Q4BTdDSx4pWvtIDhDiuZFXO8G8O8W8e8m&#10;8phdRu829O9W9bf+0oy27swIysrwmBP5QNYQuFNKAYZQbp+AcOtA+AAwxxYo4IGr3y/1GpyYCBZo&#10;xabooNlu9hhsry2/B4ye92Y4gYzRQIdNTqPQbqMYX4ZaQAblUYfaGKaxYE55AbRgxweeJylFYc54&#10;e4uADQAQ/oEQBomADwDpCIDoFoIpTgDwGZIoCRxY4xaBrErReUTQ+CEAu4/od2jBHapzUpnYdIeL&#10;U4dQeQzweqKw+ml53gApIKbabpUETkeNx7RakdepLhrA6Q6JaNwJPI4VKZCT0KOgCQ1gDz04C4Ba&#10;R9HrC3Ci3JVoi9Ih9KPiYgbwZwWRSA+YEgFgITtAEqWgCgDt1ybY4I5apLjR4rRWvk23TkVPL4rI&#10;qtB9Sg57Fwe6lweGihQQXqAYfgbIuABgeg94AqDiZ8DcVKUa26Z2vsTw5x8cWQAQCGDAEgwABoGh&#10;ZoCoIojwBgEowAf8M6aFQBrhzjy5aQbjU4awW9UIdIars4flf4tIAJ2YYgB5WgdgCY/oCla5pQDK&#10;NoG9dhDeGwWgaAX4tId5RACABpNYF0OgAAJIF6WAEgfMz4Y1goaJRjcZtYZgeiMAYoBJ9Ic4Ag0S&#10;xboTFb7ykfAMAethAwEhBoKoHoJYAAHgFHIQEgCpAoCN3wmIfOQod7KtMobA3QU4XwWA24ax+Adw&#10;eGjKjp3kkfND7Ym2AwfhIEfuDSroorljoImMUQmsmRJSboCoCUaylAome4e4d5GweIdpQgfmGr54&#10;pInmkhUaedAESABxJGUA5A7TFbEel6wjDUcb7zFYrgfUM4DYDBAoHAFnIQFNOqgQAhGQc4coiYWY&#10;YwXZRLYsi2lIoClPsL54gaxR3kNIfmUaahPVyRk/pNeseLlgpHs0hg6jFc4klA+YA6mEgs/5VPXT&#10;eaZx4wf/jYf4BmQEwGvAmKrCCXNDe3pwokSuVBGR7BKQBIfB0JlRbgdTU4fZVix57i44mkmXtYhl&#10;AJIuYGC5/X68X0ajaW2glQDJY1kgCh/so6IgDtaxCQBwwHlaIIBCbspiGHOXC4y2Rber1sq+wRC/&#10;Uhim79PwgAAAIAAD9fz+AD4fb7ADRdrwACrb7lADOeL4ADvAYMAArCYQABoD4RAA2CQKAAHAQCAA&#10;CAMDgkxmUzmk1m03mz/f8Ifs9ADNdcQTrZcIAabyjAIB0kEL+fIAH7tcQAEL5eQAAYCAYABwVCwA&#10;DQoFAABQUCkFAD/jL1q7gdjkADjdznuL0dAAeL7e1pBFbrEsglqnWCg4Ag8If8Gw2Kfj+fuGwuHg&#10;uKnsIfz8x8Gnj7x4BfL8AD7fMMfj5jEHztZAAbCYZAA1EYvAAfCYfAAJAINAD0eD0ADfb7bADtdl&#10;30UYfT8hmVw06tNqAAWCwVAAvFgqsAa1wH7gAbrnqa1Yy8ADcdDfloJAgAAoKAwAAwNBcpBkoAwK&#10;BEpBIHlIG94CAIvyBOehDDNAxCYugtMFpgmKBoGnUIQSALoJcgSXpnBrAw2gUCsKgrGoEx72H8lg&#10;Ngcr4XA0EyqAmDYAAkBaQPc98MQvBscQ4f8NJpCSZx3H6Yn2fh9AAeZ7HmABsHG4RdGaYYAHY3gA&#10;A8DEXg0CjXAwCLqHsfyGGodpvP6/gcA8FoABACDXANErfnUcYAF2aRhAAdR5ogDgLg0AATg0EYAB&#10;oEIWAADIHupHMHR458HJwm1FwWglIUdSlK0tS9MUzTVN05TtPU/UFQ1FUdSVLU1T1RVNVVXVlQMH&#10;BVW1jWVZ1pWtbVvWLnQvXFO1hR1J00zDHnyfUim8dKpmKaxlvKdk4t8jAKAgs4b0HPoMBAsAHAuA&#10;AGPvBMe2BXlx3GwVG3FTNdRtSroIM0B7n0p5vnMcAAGKZ9mGucRuAAc56nU0ICrVFAJ0kgZ5nUeK&#10;0nkiAFnthTqN8EgCnq2YKgkAAOBHNALBAGCuA0GIAAQCAOrSAgEwWlh9suybQH1luYSKe1igAeEk&#10;TseZ2X6eR1gAcx5Z3O53SNnCDMeA4EP4BAE5SBYFpQAgCvWtUR1gwEB13SULug6AAw8w0FsewbII&#10;GBwDPmDwG24DoHAw2YI7eCoFJABACP5AL163dEgwWtR5Hcu5wm2ZwAHKblmHUbxjLIBSOBSGootW&#10;Ega26CUXgKBKOJxdFfJpBVE0uy61SIhB3mxnZyFya4AHsaC6AWckkgKeiGJYmEKLSfzBOchEIdyn&#10;bBdyw0fLSAWusCfbobstIJZSBgYy0J7sAaFu3gIBsagLrFwJrryBskfshgAdBqLoaRXmlmxvaIBg&#10;FvydYGySZgHzGcIDHahJ/yKBoFAcAAEoFWTD4H0RgZI3hokFdyDY2IAEzKEB4BhQgFh2H8HmMEoo&#10;4BsJjKANkAAyh8r8GKARMY4wBDvKwS2FSDXeExMKAIA56wCgOZSDAEoKwABUB6EsAAOwUAyAACMC&#10;gHCuAIJQ0cAA6x3v5G0OI9AxhqDMAALEY4ugADWcGQU5Jk3fGAQEhkmBqj2FbH68wfoBGsOeayTF&#10;45Mi1D+eAAMvwCACmrAkV8FQHwTgAAgAM/I9BztCHKRQcI4yijzHowoAoA46tZQojwlxah9gGJYP&#10;l5g/ACo8QEAElajXjxvQqZFC0mCWAhA2tkIgNQfQOBGC4AAKQJREkGnEUYuRWAAGQNiBI7x7FXOU&#10;QwrJWyXksjaYaRZBAFtUAOVuOBLI4KSd2TdIEKnPnQQAVsAYCT8kyACvAgQ9CngEHiXsf4+URoWR&#10;KhBCzZGvkEH9JkwxfQAD6ANMJCxLXuQpfAouYszzDAEbMA1/4GwMovAkUoAADx8EsHoOt/I3Buja&#10;ZsO+FAA0Az4fATVrEmIyPMACAxlIEQIEkAVSU9jUysUXH8aqbTKQKANYwBgCDBQOLTUKA4s4EgHE&#10;gec/+Gh8wGtMW6Acji3nngHZTItvRMHQE1eGhlUi5lfIPUarlS7fHuoLG2PAq4txwFwGGOs3wzx9&#10;R1A+A5/4bARlfB8BOoEx5KVYVnEhYpDBjDpfyJga5RRsEKKoBVbgLABkIB0PIugIAAkMASUtbpZo&#10;+AYbeAcBR82sj3NMAAdI8GiDnHgXccA7hzPkHqzseBenWv7IJPd4DwHemKMk+EyM0TJGYNAYkzJn&#10;DDW4H8PpsbLEQGghjHUCADH/gjAwB4ksrU0gUZMe5lI8x4pJG2Ntfg4RxFTHSOodL5B1sAHWOxnY&#10;BwDH5BGCIEJHQUljBgDE2QFzpgAHysQAA1RvweFeMIW4ABtDnTGyiOoBAFn8qIfMAx9XG1JotNQ+&#10;GCX31JalCkwLuKmQuOc2TCxzh+GJeIhtHMcCETFJdVQgbx8RoDIGVslR7wHAEPyBltYAAVAZBEAA&#10;DADWCtTjrHKFlTqqoJqauBSc06sjzHqkkcY7LQxYg8McbDhcMkIBgCRNAGwKPXouO4fJvhtDwTi+&#10;8lAPGPFgAWWce+ZQADbHOegXw1xkAAHukQAALgQgpAACwDYJE+gXvOjEB6PVHKwx+uB78a2+1QXJ&#10;ofRGidFaL0Zo3R2j9IaMICCAP+BP8AQWDQeEQmFQuGQ2HQ+IRGJROKRWLReMRmNRuOR2GwKCgEAx&#10;6HwSEyOFyaESiCyqHyyJy6WgCCP1/P4AOp4OwANRwtkAOB0uQAOl6TwHgoGgAaCUXgASBcPAAIAo&#10;HAADAUCzSuQeRyyYSSxWOyRKZSqw16PSCVwsAwSBgCbv0APB5PIAN9zURsORuABnOBqAB1vd3AAC&#10;A8FgB9v26PZ1vEAPx6vbEP59gAHv98gAOgJ6AAOAmCB8HgYABkMiEABURjwAAsLiqCg0NAB8gIEA&#10;B6Pl5gB5vjQvJ95Z5PfQvB8Xh4vffvDncB8PUAPV9PcAPh+PrGPvMgLwAAEAkE+IDAcAVoBgAAgO&#10;Rv63wgBAD5yH2ff7TOzyeCv5/rom6cK29YEgG9ALASCQAA+CANs8B4LAADAGgozQEMWAQAvmr6IL&#10;i/yCHYcxugAbJmlyopvmeAB9HqcwAAiCoOgAFAcCmAALhCGLxASB4AAGAj0IqmT+P0/CDLDIb7rY&#10;f7/LqcLDnAYa/neZZxoKap1vSdTsAUAQCPTJSUSYlq0pmmb/JGlR/AEk01JbDIAH6BD5gSFIKxuJ&#10;gUKoGcHAODCrgIBbUSEyZ9n4AB7HmyxymdFxqFaabsnS6gOhQDDsg0ghqAacoAGmexvAAaBvqAd7&#10;kReBqlgKrM4rkAARAqqYmBcHwABcBSpgmdCRgKbLQnyZpzgAch1HSABogSdAAGUAJwgAYp9m0ABx&#10;n7LIBPglb4oElEmgEA6tgKBzFhgEoUgAKYeCSAAeBQGQABGCoONiAzysq6hrHHEZcmWYQAGQa5nA&#10;Aapv2kdh3WtIa3yS/oBvqA71n4Ar1gCAmJpEmkx4VI6VzamCCW81AEVSAAVBCEgACcGFagoAylm6&#10;blQmsbRrsAbJoAAdB2WUAwCNQkT5w2+iDvcuQCvmfAEy+f71pom72JM9z6oNJqWzagh+akAqRhED&#10;gRAAI4aiBdYUhmAE+BMAB2nWdQAFKXRYAAYhpGTaZ0yseZ6Oo9MvvA+Z/pQAIDPmfwFSCAmpaqgj&#10;4oRv8ypqk02IJA2QgepYDgE9YEHtAB5Mseh3HfFZ7s6fwC75i8zK6g4CPeBCtn9w6adRI/ZpOkyc&#10;YYr+jAADwLtuHAVbKEYJXkBp9vWchxHEABdmWX4AHEclnR/pkNJpqW/vpbG/oIfICoIBwKwqE4Rh&#10;OAAQA0qYOfDOJ/Lobh1xcdJ5naAB4uEydWgQAzUAOBJuwFoXAAA4BJSwJANKuBwCKEQSgVBAVBGJ&#10;UAKG3AmAspaHD8FoSOklMpJSFMeg+RiDhDGFkSg6Qogg428AAGMORZQwR1m/F6PAugEgFmLDKCNS&#10;4QAKlXAsAg9YDGiFlIuPofih3OnYGKzkAAlRsrOHCY0AANQNO/AkVcHxpHzgHb4qs9J5z0gHN2l5&#10;phJibF0iMdw451B2D0MkOIoanhxFAHQPMng+2tE0UGAJwR7D6j8acXJx7iX2k4fcgAfqhx/RHMmP&#10;mRShiaD7JwANNaPk4AUQoAAE4GWvAlA2awEwGYHgWAcBGSx8zvKHHnCt0DoRzDpWMNobg2zADOYC&#10;AeMAQgfg/AAC0FZtALgXQjJYnI7CeDRG6NYAAuhmPPHCO1FwCICAAAOA0BU1AGGLAVDeAYCTFgBk&#10;AAAe48DQgKAIbsEAGF5AUAgBMADhTdgEAIVuPyriatOMcXQmxmR9GYRWP0zI/ExofMm+4xlAGhEj&#10;KyeiLi4D2lYQMAABIBjdgMAPNcCICAGFUZEVQpR5j0M/PYxdNMISSlscWfeDCQyVDnHa2wZg2hog&#10;AGuX5aY7lOgOAYVcH4KwcmtAegodT9Cij1J4OQexhwIAMR6EAES7gJAGKuOZnSJBzjgAAM0ccygB&#10;1dAADoEqOgVAba8BoB4FwAAMARNcijCy4FeLDB2Ep+YiV1rtXevFea9V7r5X2v1f7AWBsEWUgdc7&#10;B2HsRYmxVi7GV6hGSmkxCbDQnI/SYlQ9B7nUqosYdI722GRfqAiMUmgOMnAwBJO4CQCnoq6351R9&#10;iwWNtkR2t6RLIkbJcSZx1Ka6HeMyPMepoRtVXAAMMaoyy804NwAYx4+B8HVMiYx0aPmGgAAbPQCw&#10;BS6AYAGdQDQ/jDgbAcVcDIHAXXWAwnofoEjWD2ZaAAdg+rnjuvk/YfRwx8nUHmPcvA9R8HYHuPy5&#10;8jjMoBLk05Jjkp5TvATNcrLSj4uzpJhKlVCXZOpY4tlNJIEmSKwQ7gBYAzygXAVO4D4DgMgABKBZ&#10;GQGAGIVtVaxzEJCDRnO6dwdA4BpU0GKK4AA7xzy0AUAo3cDlzAkBiEsAAEwNrmYqz7GahLbWStva&#10;9jZCx4DkHgXkY6Ix2DKeWPgZ6ygCDnOoBBL01GhOKcYWxxh+T4HvIM9lptdB+nxoETgA4IpTAUCE&#10;CNF4NUZAOBOncA0FSLEEszc8d46MtjkGYlYbYsWaTiJwCYHoJT0glmuOUBxkhqDxVCMIalyLhrOH&#10;iZSMJqIFKXBsBo2gUAQg7AACYfKFR9jVbYP0b5kgAjtM6O0AR2BsgWLwMkfw33mDpGaXkeSnQBl0&#10;w0q5qZJmeTUmsAAFYJU9BVXTV8E4MHz5MIKTYAA3h0FEGYNnHYuhmr9GkOAbBdR45bHzc6kaG3IZ&#10;u3KV11icbVHsYqxtjUgj6b8fyQV76ZNyn1o1RsCgFlLg3BPecLYNgj5LAMYsZQ0mbjIGmMxZ41G6&#10;DlHWsJoxqGKtMpUxdpaaXdj8iAQU+oAtzE3t0mIljVntE1PqPsAxIwStdAAEYGwQQABBBUDUAAOA&#10;QAsOAPIyQrhgi3AAMIZ4xwADSG5MonT9QBlaPZV5oR7I+j8omfS6uB5BMfJcShOBB6CORYwQTjc1&#10;wKAVTuBCAqLx+JfHuO8vA3hx7KHiXfgR60MvYzmXJi7mG/MPILdVxedCEuIkFIbCOCwCuFRmB9k4&#10;UQahEAACwDDXgED8PWNcbm8xTi8x8NRUmFUMnveq9mSkhB782yXMIAALwV7iXJ1AGoHk9MPK2Nod&#10;CVhvTQAAOXRoAB3X8NxP4fdAyDeQMQ6bJYCQIGeAlikE5UlbdEBCBVBwFgGIKAXaMkRX6SEksfYT&#10;KpB/5/2IdZQrg6B6GWGaHQbYGEHULwFg2ANif8AADGBENuB8lIQWAUPWAcdisUHuO8vghWGCHQSy&#10;EwG2SsHaoE6SA8KmB8AyTuB20QA64CymLMMmkYHsHwM6G6HEqwGCGcGK+eHeWMAMhsKwAaN2QMPW&#10;H6TYRWkYMaUOMcJwH4McoKkQdxCWLkLoP+JwTYJGAGaWokAGNQ/aPKAyAgrQBQA200A6AqNuAwAg&#10;QUAStGww4YdGueHadAYEGwZoF+GAGAIQCICAbEBUBQT0AkAklNDaAAG2HEWcmQGqbiGwbojqSyqY&#10;KulKR6AgqCyWlKAAhsR6H4umHSHA5QH8PWBEA2geA0AwxSAuAoQqyGMWpGYwP6oMkALpCUoCoQn7&#10;COoMoIkkUOUMMyQ4lwN2ANCyKwxmKyK2AUAMmvGIPLB8mutUK2b6pGpKhO/0JSzc5ywqK6iOUON6&#10;MsG4HQWcGKGo5EHGHcWEq6JGA+XiAAByBQ6ZGIN2GqHQWkHKHmbYHoH+O4AuAgQqB8BAR0AWN0AA&#10;G0HKRGGyHSWcG0HYSsmsMWCABMBoAABSRwKoAWKuZ4UGIupYLTGi/xBWtnI5I7I9I/JBJDJFJHJI&#10;IisLJLJRJTJVJXJZJXCUUOHuH0M6HzJkNwH2O4YaPXISPEtWPoPC/e8bI3JbJAtqLaLUscskhAcW&#10;P8JwnyAAHCHURcGMG0RVIG2UHSHyMOHgHiMkHqHUMkH4HyMynOK2AYAYPKAmgPEqACOwAkHiKIAs&#10;H6OwA4gCNiAeQqH4AkRkHgAWncHIAIo2HczSHykWoOkeMyMdFwkSTjCWwMfckMacq6cyPIR84Gzq&#10;rg/hMzGc7KY2Pg8YH+94cRCu/sw4TGIE2k2kRWJGA0AWQqT4fMBFL1EqAaR6W+SDKCdVJuM6HoHm&#10;MOHOG42aGuGMFWNwKONSBC6gA0BER0A0BKBwusAmRlKBKArpJAHiHGdCHEGGRGHW0iAAHkGkbYAE&#10;HSMs++ToeyhKLgW0LazYkqys+y3KJAkAJwAIAuMWAaBiNuAk0EAAAsBygeAUA4R7DXOqIQfoLwHI&#10;GuRc0gSsHKGAWdDSNQBUCY6gAkBeQiH2zQWGMgVEG0UiGWG+UiGUHCmUHsH4MyBUAsgeBsAU0ACO&#10;H6fMA4HaPKHmG6SyLiAQBGQqHyA4NQHOAqO4GUHgKAFYGW6sGqpsAC3MzdJ/PRNMd2NiK2BYBEfM&#10;CsB8yUBuBKvOA2QgMIHefqF2GeGIAAGWZsAAGwHEL+J0J5PmPo2kaoWuaqP651Fed2ACAQS+pEAH&#10;CUPYSaJuJHCG4OkMey7oawIIdgJHHwQqBSBIfMB6BTIaCkBibEAQH6PWF4GTTGGGGeboGSGwGUAA&#10;HOHYWMR+5UxmLo7hUAaIYob8d3CEW5CmWxUCITUGPeJATWJq3+BEA6NY6MbECCBYBsq+6eNwumF+&#10;GYGGAAGAGc60GEGm5KHUWFGEILMtCGH7F8IKlwJoaIkOR8kCTCJYakalNTUOH+UPNolMBCBA0ABA&#10;AkQcA+AO++HkHUJ4F8GiGQWGjjJyPodq8cP6PqPaPrWqW4Jk8WIYkMK4cUf3LsKuBmBMBaAAC8B2&#10;Cc9/DCIKH0LoGc3YAAE6FqFOZqx3KYe0JCcQtjCUauVanalMBMBOfMB2Ba6YCeBoCEXeAoRkHmHy&#10;MsnIN+HYHlK0HqLwOgOoOaN+HaHqdDAGdC0dK0HsLxAqM6AiZGBQA8ZOBoBCNoB6BIXcBAAoQdF8&#10;PmYa8xKEshbHJKsmIYKMMsGeHSbYGBAGAAFkHWueAOtGDABExSB+AsR6BCnMM1SgsSHoH0O4HM6l&#10;WUHOSyE6G6RcHmkqCYBAA+AACAAyQqBkAiMWAw8kSNKMQ6wPCTT4ZgVCF4F+F8+kHmy2BABONYAg&#10;AqQUcCPWM6LpcCOwv8MsHuHwMsH0H2M6Man0wQ2kcOToSAneAKoqPGM0o+AmAc++kwlMAqkyAcAU&#10;o2f4QGyjNxFWwMt8AAG4G6VCF8GCX6lWLwBMBMZOBKBGa8BAA9cgO0MyGiG0mUGgG9EOGiq2LqH0&#10;LxeU+/cmxSBExYd43IA0RgOyUUYEGkKAHmHizPLud4iqRndSAAAoAmlMJwLSJALfKaw4VcoIreQ8&#10;K4wMaDGbYMQ5Ga5WMQxnMkR8esdqSQ/qQ6tzFVKSLqHqN/KgeWGqHGL+GWG8UjCUO4BSA0ZOBOA4&#10;0ABMAw0BRMueGIG+2a/4J4XomuBCAmNuBuA66gu0PmGiHCZoG2HYeWHO8DEmlMCCBGbKBKAoKmdc&#10;ni7JKHjZjbjdjfjhjjjljZJPjnjtjvjxjzj1j3JSg0zeIbIyLIY7kBNKLgTGSeWEGMGypmG2HS2U&#10;HaH0MkHgHgdCHmHOdCv+ueH/WwR4MW/CTuAe4WAaHiWMAiHsJ4AsH2MkxC8nNoOA/WZxNax+o6eO&#10;PQawjKYmeyH6w5CWoAUOP/CiTGPAPWPOpCuqreJYPdM1NA/gzYakcBYBPVCm/s5ZVooMMaO4H6Hy&#10;jQHqMzLoTuB0BCvOxWgegO++f3IqpKdSsyMkHaxzVCG4uQRSFqaeJwBEBg9IA2BI6Y/CbQo0lNQI&#10;SNkCsEHmHCdCHGGCloHUGWKIHkGuJ4H/PIusaEN25pj+W0TEWxPczZNAskPqca7YMYoMAGmmAQBE&#10;++AkBoXkA2CMfMAceGj8cBKOIUHe+he0GSL+HMGcKIHeGqfrLuKuBaCmKeAwBgQcMSPRaI3O8KhY&#10;GyYCFaGeeeHMJ2VeAkNuBeACXkB6HgXkBAHiKuAEHqLoAOAuKWAaBvcgXeo2HgAgUOGUHIMGFAF1&#10;OIGfQ8MZLEP6chmeYwkM3+PEPWBMA8a86Ml4BWA600Ac86WHWieYGhTGGsHCYLN6RXcFJ85YPmAI&#10;dw4NThmOi4R8Yk8Saan1dsJpYxPhThgttTUPCGHy8kA5gaBwBbIaB+BZOeCQBTOeH2HoueFgGERP&#10;WW60GgG6pmHWHcfqVWnoPCW25oJQdiyjE7bA5cdwkoJq+ySTkKTi5+S+fOA5cgCCBoB66SBaBuAB&#10;ay3EAIkkX8Go2aGAGfXwFyGVDsG6HOWcobWob8uqdKb82udRmAafj8SNmqdls1CSVaAuAmQiBaBP&#10;YgBYA400BUQavgWKAAFWGCFsYEHAloLirgTJVS5oaBvyPi94PkJg52fzmkPEAYowAsQiBzUhASB8&#10;CfYqbRcEMyGUGqRUEwFkFJTIGs2bdyO5FdX4TSpIeyoIiOLolKKuA+BEgeB8Bip+DACACgAABgA+&#10;T0Q5GuN4HsMsv3y6syLrabAufqHQHeJ4meWMG8bsRIHMVDm6uevGKWBgBCXMCeBkCHyqBAXMAop2&#10;oki8Ii/0/vKIyuyoSJj8HMHqOoGYHMbYGDbeFoHcM6/aN3AVbwAuR6A8aSgHAncBJoWHdMAAGDVF&#10;Y4G4RdHoS/ccKnckTuBkKqQkTnQL0Ig8LmUKUPwyL+GIF5dIHwH2ueBUBoXcxYQcH/tAH1XMOqvq&#10;v8wBzByAMmP+wPkMV4zTGIPQyIPKrUMWMUo3Esusm8mojBX3c10KY5GoHIHKRcGQGSuRAAtCgsNE&#10;A2xSBeBUfMn6M6GMGmuQGiHAZoG+yyRWAEUOAwAmUuBG/Jh+00BBHOT+QUHqHiMsGoGqKAHIHMfr&#10;BgPWAy98BuBqT1tendX5hg4LKNoHItI1X70Erq35XLFfCX14My+gbYGoHEWkG6HQVCHGHaWFegKW&#10;B6BNjLOUKoASKuHOjt1CG7VAHYHuMkA0Al4IAsKnQu01RPxsG8x2HBpqOAM4NTgWB4qeAABCAiQc&#10;aM8Uetj57L7N7P7R7T7UsVjr7X7d7f7h7j7ljasMLdBYdsI/nV1iJmrjCgLpFzEEHUeWGAGyuRoM&#10;WVuQRWMqvghcOBK2N5m0PSrUyWA4UucqmuN2MyAUnGrSHaU6AaqSusACM6N0NQHsAeTuHqAcQqHs&#10;ATEAAMR7lqTiACK3l2ILy1m0uekWUOpLGaR+nouqaCdQPBM1UscU8fo7KAe54/c3WozeIIUMO4Hy&#10;3uJoHwLoAMHwS+BCAeQcB2BQR0BJ6cokAQnjMt3EJVN6WEHEG2YD5qYCHcHC5Fei++BKBuCkQkBD&#10;IaKUncVWIACAAAAC/4HB4MAYPCoVB4dD4hEYlE4pEHq33cAHIvW0AHYzHGAHk23aAH47XwAAIAYU&#10;B39CgNBwGAIM/QFBoTNIJNAFCn/DZ/PgC/QBL6FCn8/gFRaJBAQBAAAwsCQAEhgGQAHyYLAAERWF&#10;QAAgLSwCA6XFIM6286wA1V81QA6Wo55M7H2AAoHwoABYUxgAAwKwvAwJS3y+ZS8HXGWQ1mgAFAxF&#10;gAGi5W2AAKBpiHn+EwAOXuHQALgSIAAJQ4IgAGRKGwADBZgwEGKo9wHd2Q28em1oqAAx2qzQA83o&#10;9AA+34/LDZoJDYLBrDZANSwoFgwABgJxVVQeEQA+Hu+gA63fJW85nCAHc8pK+X9TaTC7DP4I/6I/&#10;X/OPzYQOBwAB4HO8BQDoEAalJMe7EnidgAHue57KisL5IgnB/ISlbvgUmYRg81QjBqHwACAFYbM+&#10;EAWvUxYAFGXRXgAYBoGMABvHKbwAHgeh5AAA4CKgf4BKW/aBp6gjCqKAaGyIm6FQM/SIuggb9Ogf&#10;yBpsgZ/AJKgNA00QchiHERBaG4ACKFESgWAKoGgbS4GAZ8ZFiYpdgAbhyRsAceuXILmAFJCTAKma&#10;WIUAR+yo/CDT9CaDvxRSdJegwMgurAdBWGYABuEsUBmDYTgAdB0nSABOFuVQAGWbJowafTxPsolB&#10;SHJKGSIl6lpvCqDJugdXvoor9p/KleAcCAHgADoOg+AAehbEouB2JYABWDQSOOfLxGSxwAE0WBSA&#10;AYprGY4Z7HmAB9H4u6wyYnaCqQ/dCqIBgHAW1YNg4AAeBjMYwiEKQABmEauMLQLoH7giTYKfmCn0&#10;frxHwfmGHye8G4hOhynEABhGpcBpHCbAAHAdxygAC4JM8JQbiIAAdhQGgABUDTVAsBrvQoiqGorm&#10;+cZznWdoRRsoIdm2egAcTigAYJyroYB1R0YR3qICYFgUAA1hGrAfgsBwAAqBCZgS5mebBnh7VWuJ&#10;6XGYRzLYS5tnIAGnIUIYP2QH4NLAHQJakDoEqgiGg55czxHvsy4m2bgAG0YsZOaAATiDEIKBA0yy&#10;qgoyTPeAGCOUfuEKLy8LINYD5SApbC9IAaZrMmYCzzHiYgJPF0LIlm+7C/Z2nceAAGwbRu48ccGH&#10;Udp8qqCTvB4GwTOOATjF2ZhhLacyOncfcdAVqIABMDIRgAFFpL4DYSsACCwAQzIAHqeiUnIcp1AA&#10;bpvQYapsQYBgGXkIoghSAASBCsE8KDLOSxn6im/M0do2FnsA2/QFgMQ9oMA1dJRSiQVzpRDkHKHg&#10;4IAA5x5klG+Opto0hxDZPUPR3ICgCExBEBReoOQTgxNWA4sA+GyDfHe20Y44VUj3H68MFL3gSl5A&#10;ACECJrn0j1N+boAA4x4l0H4TEAAGwImDByB4FyxQHnXKg7KBkCIvRfjBGGMUY4yRljNGeNEaY1Rr&#10;jZG2N0b44Rxjk7U/MEI5x3jxHmPUe4+R9j9H+QEgZBR3jsRM6Ds5DERgpIknRznaR2IUPofZ4h4u&#10;DGyOocAABhjfGeeoe64wOgSMGAUfpComklHSOtUI4x3DmAAPkASVIsl7AYBNrICgGNSAQPtiIBB2&#10;l0ASPF9oEB7IMAOP94YAAEFUH4AoBsrwFgSleAlYg+gDzPH0AVqQ/ACAFJMPwhRh3hj7cuAFIBNJ&#10;zEET6dGADsiBpIViTwhLs1anNSSrgiZDCyk6SufYos5EEHiAQP6bwFQBrEBCBJeoLwRP6A4BMCxU&#10;XTzsIeUlQzDiPDmd6N4aYvT1DkGu5gfBGQIgWNMCQGwUy8AdRQ6s/yfSZn1IeTmCMXY/j1G8SUc4&#10;u4SDuJAAAeg3EGD5HcSkfgAioTwAA1IhQBF2lnV4ogniVSgQUJxPIoqEkLE+qOUVIwAQGEzAiC0w&#10;YIgoFcAoC4rABgFzeACoCmc/D9joG0OgAA0BZGPHZJdHY/yYgXBGYMFIR1OgRBAZ4f0NCTQZleOu&#10;JAzRujUAAKIaItjfjqpCPIAZ4pnlUBSP064LQKvhBoC0v4JQTvbAlYEAACwIrykQNAbhcBPi3FYA&#10;AYw0RllxHc+0ep4CVNfSJIsoJUXXmvAg1kC4GwNAAAMf0AA8TiEiaKPEeyOnNl3J7PUnyvh/pUIK&#10;q4503QAATAeXsEgGjTALAM1Ieo81xjuHYgwc0ICRPoObFyBx0D8pUJUUi9hpwQvhCaDplAPgUKWB&#10;UBcEMSxyshE+LZUowxpDKU8O9UKCSUuvdJOkojoEiXBSGrWe9/impCLRTImjAydD/QMVUDBWAZAs&#10;L+D8FyYwoAuB6V0AoDAADTG9SEYIzxkAAFcMMXDuhxOGdeTNPqeylj+T86cs5CL/IWSo3wiOVUqV&#10;bKKAFKg/KYggAyaIIQMQcrJwSpcEKKByjrLoJgWK3BhsZvucZcy55zlmnjcUhyFldKFIeT1vzn50&#10;E1VyBQChYAUgkeSD7G4AAqg3CM9zBi5FygAGUtgTec5NDUwsO0eg79MHiOiughl/NAD8n9LhqR1j&#10;rg9BeiUMQRaVA2BHFd1c3kgMCkURK/iUyDDgHO20X4zxjtGGpkUYA2MLAFfKAAI4OAiphzSDgEkV&#10;wOPjLRBCRBDkoU2kHBKA6T2apRIMN26Yuxxl0GCOpcYyjjAAA8A1eQbASaxApM8B500d4hj+uU5Q&#10;8R6oQGIOdBgmBtHpHFQA2K9QdgYL2EYDGPgS4BQwTuCUCyKsQQgPQdL7R4DfRsOsaQ00dgKKoCAI&#10;IQQAAQBC5Kfc6q438IRt7X6uoGEJV5xpne4pGD1HqxEdA6kGDbG+SUaI01Qp4JmDQGJoonjxW6Nh&#10;GQ3h3HplgUQCIEAILQA08kFb4C+AafCBUB00iHD2PCAAdQ60dDXGxXYYIxpMgF7wAAJQRTtgpBOY&#10;NqJUO8M2kgo1oU+YwVXaBA7YG4D5VXy65i77nSDMIKIPmZAAGxkpHoPeJA7B69UHOgsAA5R3vtHI&#10;OzppOwRgUNcCYDCyOxvhfKf4c3p3DjrPSNQdRl3TkzBmB0rgJALAeAABaaMJXcjHG3J0cQ8q7ABA&#10;OQoDQEjrg4A5FcDoDjr6E59uP8H4fxfj/J+X835/0fpjFHWQv6v3fv/h/H+X8/6f1jfiiQ8DOgeN&#10;IpAXFAhYhQeTzxoaX5w4dKTIaSuggg5gGIDx/QC4BA7wfgex4YcRioAAZAapcAcoeYtgAQBwqgBK&#10;WwqoCw7wBIAwqAAIfAlIAZHIzAdquwAiDpHYerUgAofx4YAx1YgYBJeQfgB4zwfa1xDJYg2w/we4&#10;fYgwfBH4kwAYmIpQmYn4shIhIxdAwgg77x0YnifULkKxCRK5oAo7FZ0A+I24gYBYfabwCwBCaT4h&#10;ZADwCS5pkYzwBiZaexxYh6SZiIegeIjIdAcBVIbwZwWTzQeJkICICYrAC4D6K4DYFTaoB4CxacLS&#10;cyqDwr778KnCnSnhG4ZZiwfQbRBge6xgeK8hH4pbHwpYmInxIiUqCYpDFqqyqwncVxzBRw+g/JIJ&#10;RabwroFKiIEQJwFZkQGC5oBYCZqQAYp6BJXzQAcwayVwZgVZcAdwbgkoCIBxrL2IvYEAGReoBsOp&#10;ciDg76JhBocDUgaodgb4AAWYe4ZwAAZofyTIcwBJcabIgasJrID4Co1wGQEsYQFQDx7YD5egwACI&#10;sACABBeQcMC4WIYQXI34ai3YbgcZGwd4eZHRNJQK4Y+hV8KytgqgBQCjr4AIAwmYe5apBqSab45R&#10;zC/0LA6BWxXrD4f4u7vA/wB4Bg7wFADY1QH5Eg17aAAAawbxjobQcBwwbgcRGw9bqjJ7EbFSRbMD&#10;LoAqSLAIFQEZToKYHgJBS4EZFADQBYvYbgcBGwTxUjTQbCToeYfBCBzY5TPkO5dadQhQfsKrgBKk&#10;mIATVjFbxYl7xpA0ugnSUrrjRR/YEx8LSBMALgG8rgC4BI7waYb4joX4aDZIWAYQW7JRwycyABQY&#10;AabzFzKIAZXA+g980hKCAb7yfh0MvyrwgwEQDY0wI4GjHYH0n4GoERFBtJUITIWQURF63QAAdoeA&#10;jIfAw4qKc5PrPo500pKA+K4jb5KSdBK80b45SQAAGoFYF4ADGwGoAAJYGBEIEgCr4wfYfYogZYa5&#10;VITIWIUoAAYgabUMGc4x4amCdBQbQDLDyRKh6xqSiAwYHoFxlgMYIoKk7AEqK4p4/x1KCKBqRgg7&#10;hB9oZobDlAYIaLZIWYZxOYfYs4IwHAITawAAHQEwv4DoCAwaSCRbcCAr/b8L9tBrw7cJCghQbYeQ&#10;4wWgcSVwYixwAAa4fQmYEEnAAANr1plICReRrwpcqlFqOI95KiSQ5QZZ4JUQbJ3oaQeigQBiiIF4&#10;CgzwLADpYgGUhAABrwgcqjjY+VFTxY74eLqgeAb0dQeYcZiwfIcyVwBDrwwAHTNIBZYxdTw01Cfi&#10;AiuL75mzwlQDnKMw5IohBw8VKpBgX4YJ3o8hcYDQDhqQfoBB3IcIepjod4fhBiggpYCRAJ/YDDBo&#10;FQDB7YFzsJkQBrtQhrgp4bkLqgaQapkIXgX4y7XoAAJAIZ/QFrsYvEY9MgBMXlQVNbmrX9Jj/jxr&#10;/Lxjw6uI/BKicgu4fJczzVbAeQfKJCDJ3IdQewjIdIeQjIdz0JcJCEmgogBYAQmIDABqiLsZ7YDw&#10;Ca5oCJeCoEth3QdBGwbodxtocgeiuwB4BJrKKs7YEQCQ0QBZAjtweYjIZQboaRoYeKVwfIAY5QDS&#10;KYz4DqGAD6LIqJ2cjr+1klktk1k9lFlNlT8T9lldl1l9mFmNmVmb+bmxoTb9ZKBFF9mxzBgoe6jA&#10;dAehBiurhgeAugdQeojNI5YgHQEE7YDj7gsJRgcgdKVwZIaq3YbYdA9Idwf8ttMoBwC5AQBgqgnq&#10;LZiYf4d7UgAYxRHbDBHYezqgBIfkFg5gf4BIqgfqXA49vabIqh4abyWCbybggSbgmIm00BI05Q5r&#10;Jyc4lkKYs6c8U8O6pSBhR4h5JFJSfYB4AJqQCgATr9qEX74pkQB6aQA8HSiSmLmo/a64kodgcojo&#10;dAb5cCkCjwmgu4DgExMDBhlj4oGVMlkBxaLsS78cTT0sTgeQZRiwf4bJBgeyxgdiuAfiuBNAmYlb&#10;KsVkWCqh0CrKBTL5KrybQDyTKI/acBKgCIE4sAEoJw7YDQGJeoBgC7HybSKDFsZggwcoaqVwZYVa&#10;3YdwbQtgCK9tYaZ4DQD4zyFAqAfIdI4wfdHlUBiIcYf4jIZIBpkIaAAxiwaofxkIdQAKJBNI/wCo&#10;CAzw1o00fUOVV4vEIYCIBKZ9tQjM9KToawbhjob4cUdQeVNqrzElQw+V1YAVYwglggoraJQ446fw&#10;oYnDQQ54+ZK52ckopaFAmLtA7wEAC74wFwEBToHoFJljF63AaZcAZga4x4aIbYuAdQ8owl66dKCK&#10;OoqI+MuopYfgBYqAFIEJToKAHjSoFzsgA8VwbQbx3oVYYQWgAAagcAjrVjnieYiRQZ2c0JWDL7LL&#10;EzQWMLPwg9y4hxJZXo/RKlPCZ4DYDziAF07wMQHgJ4AADVeFHob4y4YQaQZIAAWQYkh4bIcZ3os1&#10;yJPd65Iio80gpBRmJ1Fad7nx0BXyCl6ggYEgDjBoJIGgH5EQFhEoGoEk7YdAdh9oTIWZbgYIaDIo&#10;c4dothBJiNBlxYmxdMvpITQGJ2TWTYnGZcXgDIDK5oHIFplgIDSII4FrNIEEOI76xQZGMxUQWIU0&#10;98iJtwep3IfMlWXkO+OM/WOMhIqk/4ADSE7wMYIlAwGtBCZSFM5EKNFjxz/ogYdk4gAAbIb5w1Cz&#10;ZIVIYYWIkSHs7hEAAAIIF7NIIAFM7wD4CQrFFKCDnrwz99F4ndnYiAaySoAAVob4ugZAdxiIcqvx&#10;xle4AANWgBS5vC5yejcZIRRgawd53IV4bw9IZIdqJAb4fggQC8bAAAJ4DozwGlI5YpvYqtM4A5JV&#10;kWodBoe6+Y8YaykIewcxkIARBypYCosACYGd4ABGeo+qmyqNQQhjx9aNQdZuSCND/AgYcAcTUgYI&#10;YpGwbwcZ9tDiJAeyXw4YAxkMNKJEZImMb5rKUIrENw7ADDs4A7r4xA8QeAeBCBpB3IbocAkp+Qtj&#10;lQgQH4HZ8IFL2C8tYgBDaJnbxTxlZlB6BJXrLt818WOZy5dxcgf45Va48QeyXh84fQlIeofZ4YeY&#10;fJCFbxtxcRtwe5HRao8SpwpYCGAgDIBYsG2Z/YCxZC15rKq4c4eRBgZ4cIawjQeRUIlI8QC684z6&#10;KzegB65rJouIeIkoZ4b4uAcAeBkIeAfw4wCvCIHYDyGCIheskp1Cc9mnF3F/GHGPGXGb++OPGnG/&#10;HHHPHXHdFxsGo1nGzUZbdAgweS4AcweR9qGyVwbQdqTPIo4wBibQAAECIoAAGQDoFCKIBosCfiSp&#10;HQcYdCV1rSTIad2I8YfRHSg51ytpHYAwqglYhphYgZBIqK/EGTqgAO3vOsptfRA1uohLvK5wqgf4&#10;A6ZkOwfvQok3NxP4gUuo/0uqb3SAmhPIl5vidZH/SwpeiGH6q4mrVoAg/0CA7wDgBowYEgBxeoC7&#10;5Nsgqh8rXnFrb67p0BgoeAdRGwcYaoYE4QcUd0GpGwBQB4sAD4F4JovAD5lgBgCArAAoA62G62oj&#10;8QeinIjQXIjoecTwlQbIkuhhCAdgAwhQe5I0kqpKdZXeTeTaCjQ01EJhITVg+4/d8eJAfbMC8oE4&#10;vYFMYIAADnK414DBrKtl+zYLFYhQcwbIugZoWUdwdQaBtoAodou4BwfomYCqXNMkFDFosOIYAwCT&#10;HwewCIpYcoC5iIaQfpiwYIchcAb4eb6KpA18hIvEIAzB8wfGmmYIzC8hVaSgeFNx25G4dZBgfgeh&#10;CF1YhwpuyEMYghHglQB4gSbQ/wfxrnpAw48SC4gl8Z2YA8z7l4BZrKhIrBlxaYGpf5loDpaYDoC6&#10;5oeAebqgYQaDCy3K3YY2hQcgdaV3C7U9x4+sMhYCmNu6bwEoD57YJAG4IBYoCI65BbUksZGwY5b4&#10;jTOEBekZXT/7x9kVkRWc6svMlnG0TCRBXi4hdrQAAdhg14ClpgFSGAMYIFA2/wbYcB3oY4akdwWw&#10;Y5OYbocqTJPDXiiedTVBIafohLQRXLL4oQwg+jD+ORQyWJclM82A0wJAGbHYIAFhMYHAEyGAxZBg&#10;TQWehFCzIocz1Q4ZB64PTSc81q4t1fq7QXG0u+KBIYgwfZvi5g1wG2U+m+fgFYHSLCiJHAgDzADG&#10;abNACbWamADLa8Gej6fAAfj9foAAICAMWjIAf7/AAAAT+jz8f7+AAHBgKAAYCwaAA8F42ABkIpTA&#10;A2EgtAAFAQEkACAUcjcfj9Dokfj1HpTwejyADhcrjAC/aLGAChXasADsezxAA5GI3ABAGA6ABHF4&#10;7AAjCwcpFKotwjlJi1xuV3vF5vV7vlyulHo1Jv8ci0dADRd0CUDec4AZzxiL7AgJAAtCQOmYfCAA&#10;GYQylDo190Wju8ejsedL0ewAZ7pdYAYboeAAXTpeoAr0+E4WCoAGQVCIAHQRlQoBwFAAWA0fBID0&#10;FEjdJerqxrnZ7PAD4dbqAAIAnIBgYDIACAtFndCgWt91o9J6Ps6F4wd2v160P1uH30vtj7vd57gA&#10;bpvHYABsHCcgAGucZvAAdB8HMAB9AYd6LASfgAAMBYEAABIFJUBwEgaADNAwAAXgsEgAAcfyVHac&#10;sKHMczZnAcjbnufCPAcB4FgADoOgmAAXBStwNgy4IEgQ5ABgIoL1qUjL5vWoz9L1KKjpEkx9H7C5&#10;8H4fQAHsfkAHsfZ8gAfJ9oieqIAAeR9NWeZ8noAB4HvOZ6nzAB8TKiR+Quf1AAAAaQJ2ATkAaA6V&#10;AuBTggqBrgguBsgOJEQGARHi4ntG4AG/FwAGScJpAAdp8NmCIGswEAKJcGANBQlYGN6ANZq2eJ3A&#10;AahxG0ABuHacIAHEe7XggBoHgAHoQBktYJA9FQDsoAsltJadqWra1r2xbNtW3blu29b9wXDcVx3J&#10;ctzXPdF0r408rXVd133heN5Xnel63te98Xzd92qUv77ypbC6I3LCJH6fbsn5g8wzMdZ6QocB4Mac&#10;R4HSADUu5aKfBECC3BLZgABIClmgkBURPYfeEgAeZ7NWcZ1saaBvGrTh4HKAB3H9OZ9gMjwE58AA&#10;CAO5aeqCkKkH1g4AHq27cNnOjZgEeZ2p2eynAKfjbgIf8LudQaep8f4DuQ7sNn8A0Nn/s6PgK5Z/&#10;APtG2AAfoCgOAB/AG5Z+gHuu7p9vSfUFsAA0GjyNo2flaAkBERBGCIOrWCANgAEOOAACQEgY+D+N&#10;MkqOYMiR9NufJ6tmd5zGuABxmqX2VHab+gAJQYHA0FMehcJvLA0FadgLDYB2kuF+c1fS5Hkb9bnI&#10;XVdnoZSpAKbECHwd7bnXnkwWii1pcHQdZtCfqTbkwjT7spKRI+frDe+ip+UD76TcQjx+6MCoUguA&#10;AYCeFwAA8GYPgAAtSJOwFnLSgk4f5GR2jjVuNkYw2AADqGmhAfg4jcjzQuBBuiHAEt1AMBA5YBQK&#10;IiAUBwCRHwLmUHxCVAo90EC9G0MgAA1R0DbAA9MgRQSMrEOCAQ76YB+pmYWmAfbBx6p8TKRF0Zqx&#10;8jvIEP0epEQBETMKaZWhcSSkeUMT4AoDDkAEAW3UASlm5AEIyPtpBHx/EZJ47IAxlAJKPR6BM8YK&#10;AMAiAACwDYI37gfBO/sCiJUPEqHQO9qYxxqHYGAM8Y4ABeDMGCpwc6vwBlAI0k0jBhXzudUIRwA5&#10;PkiluBuCxZTJERHUHQAAcg5mbGMV+PEehAnYqDjSRkAT6TCABgOfGS5H0mj9cAUcAaF5MHxeCUI/&#10;JSXvuFAMoMAgDTlguBI7ULAPQnIjAiiUcY5UIDSGyNSRgzhhgAHAOhBABZzEgd+3Y6KtJdlviuSB&#10;8qtIDkZlxLww0uH3gBJNL4jIHQNOPCEDEHJYwWA4AAD4FINWbjwVuJ0WgqAADAGjIscg65TjzHua&#10;t2JQZJlBjSUhWig40T3e+XMjw/kmlHaNLwj5kiPgaA25IGwLwaAACCC2gYSAVUDAyAxIA6B2mvGI&#10;NMZQABPi1ogM4bQ02CkVIq+Cds9DDPjfcAABQDnMgan/QcF9BgwhDCkAAGgIXa0dJAReYyTz9l4H&#10;oPc245qLAAGCNCGAnBakKHGPA14KwVv6LJQYKQNQhgABQBoEMwy+sCPo8Q0lipimEeC50fxFCFjt&#10;IEJcbpjRqj0YOjtzINwJLGC0B1YwLZnWMSqAAeiaEGyvAAM0dJsxZMuQKPVC7YUeKRREDICZmwVg&#10;PQ2CEBZQQNHNAAA0ApPgF1oAKRsfA7UCDsGuzMfI8DZodR4AoCpvQFggsOAZHSUjAJRYAv0uV5by&#10;GjvStYfCe2bjvNWNgcQ4gADEGoM5ml9B+AKNWAElRJwGGUARgMk4Bm6gTcWAAEACTegHHoUEdo4E&#10;KDyHcwce4+0NgNAaZsEQIn7AeA8b0DqRgAAPAcSooE9L0PDLfPWYlqX4udHyn5M7n32Jch+mAfSA&#10;Iipqx3joiOF8eY/IfkEfSZk9pmfVFNQqgwEADQ2AyNuJbwAAAoAtYyjoS5XWMBABbmQDAEOWUcew&#10;+UzGyVuNwdavxnDlGtjVMwJAMrNBKBV/wJQJrNOIsYug8B5lOG+Oe+g2R1DghiPB1+Azlg4BADEA&#10;AJgLP+AoAkzYCsxFFvLajTWm9Oad09p/UGodRajpM8LUmp9Uap1VqvVmrdXJOsgXeKq4NTFJH2P1&#10;L5kE5jtHsbMcw80CDlHoa8co8zXj2TYAZwYAANALN6C0C4JUegQPGcRzLYmxvlfSP5C5TCnUVQgN&#10;sdKvxoDmhoOsfZTnFrQg20AnhP2i0kIq1veeZiOVuIsPUpw/x4FeTaV4ARTSQZHQwRIk4AyKgGew&#10;0IoOBotNiaAAiMCz25KXbkAUyg+gCIb403Ue4AzkD7ACcsfAAjlj/bwSDKYFwHP2BcBcEyI9qAAA&#10;mAlYxzcxn8pM3ZMSER7oUiXfQeQ6oHDvHPm9FzM3vkZAYBk84EwOAzAABcEZYgGgSLcRd7ms3haZ&#10;00PPCSwBfDctUMq+gBRpmvHyO1OY7wEEmHpc1M6hiOTpaKeuZL5CkPpMMPtzqF31j/IqPrbgAIzM&#10;HqcR/ZQAANgsJcDUKZMgQVjf/ldoACTkJUKSnYiI7hyq3Zq1MejEG7D3S+Apn/NjKbO2uBHAWAUK&#10;nIH6Acjw5B4ncGaN2bwyxvVMGUN+pieDVgbAoeNIz9gMAOhK+wj8CjuDkr0AAco8WKjtHihQfA8k&#10;5s5QAdlg/CCTACknWcjJFSNyXnM0UBRywCI7UEAltslAF8b5oAczAHwJkuBYB7mNhbDgRgLi3AMg&#10;ID1MvIRG3t4FajZhphvldhgBoJFhYBiBcEEhxIaGtDAJeJaCiHwQNCPkmMSgIDNgMgOC3JzDkB7B&#10;2EKB4h5CnB5h6iBB8uCGvClCRHOKVC5CTIqp0p1J7KRocJcrHpblaCTDTHzCLiMh+ADiMgRANn/A&#10;iAZC1ANgIH7B5B2DZhvBwnXhkhrhmJUB2mMG4uUKRHxCNoyDQwbC5CgwgsXJai6Q3kImjANAMHJA&#10;bgWupAgAXCxAkAWi1B5N+gABOqkKIhooYByB2DGjVEAElocPxiMDQwgp3gAqSnxqUC4KVxLIxiPg&#10;NqYAAAagYOpKbqDAjgVC1AKAEDMBwBzEEBhxCgABSheBXAABphunUJcIqQkqRKUpcJ6FAh8nOsNl&#10;jARAQNpAfAYKDAvAegmI9uYnutMNYjniiC/jTDACMkbiIh1B3ECRWhkgABOBaBSAABtB1CpANgQI&#10;7AegYCZAupqH7v+JhmALHChrHNVj5krCNiKCTPTEvhjB1inBKBvGKhvB7kLgSAIjggeAKFjAnKeg&#10;AATgFmxtRn2CTE9kLhxh6E5hoKgLXh2inBlk6mLG9CTubAAAMqsAALfjKAWgHm6gXAHG6gOgEifA&#10;HPxgCB8EAB8h2DuNcEzORnfAFiVADliiLADICL1lrNTDROvFwn4qSh8LWBuJIipqJgABth2Ffh7A&#10;CEzB/AECgkOm6kkFoQEJgiiB4EzCtkzB9h0iItJgKAAAVK+n9sQOaLQkVEQKrP4HYKRF/j6x5i6x&#10;7RoxpDDQimlE2B3B7inL4CvB3k5DcB8iBB4B8E7sfk0S0h+EzE/J9xKDCADCeqrDJlnDKAIyhMSg&#10;FHMjPDMENCVAFACiVPMDltsCToenYifMUpbmbh6CvBth0L6Bth1L6BtB3FfoNjlgaAOgVAAASgLF&#10;mgLKfKrMplMyboHroAANCHXhkBypvORCTAYI+NHgLLDgQgHDxyXlMHxLztZtXz1T1z2T2z3T3z4F&#10;xl2T4z6T6z7T7z8T8l4krD3NZRpMXi8xqHxiSH3rKNbmDsZmDh5nQmbteoHh6lbh0h5lbh3B8CBE&#10;wkAMnjlgLAFISgQTxzkgKgQDkgFjgnfmipdwgxpJ6ohkvh5QYFOB1EEPeGZhwh5JTh8gCN5vFsxC&#10;fOQGixHPxCNGwDDCJMlB6Dbh9B3jZh+h3EKUmmpgBh7E5gDB+CIuMkOABiTDmiTEkiMyZCMgDpOi&#10;dmhFBOKB/oMm/vDNLh8uUh9u6OPifB/P6G9nMgLAHkSgVALNpAMgGj1Ekv2UhJjCSzNPEPskIh6D&#10;uB7B3r6NjOyGq0cB8iIgCgGjxgJAQCzAIgNidAHALI7AENKLFudK1VRwMuvq8nUhinXh5HmiLBmp&#10;Ty1CBB5ADiTB5u5B6q0U3qOD2HwB9n2lAlAH4p9PDABPEiTG71hH4m7FBTOkMAHDlgPAWHHgZAkl&#10;lAOgWi3P7HfMwsWQavmMzEvzEEAB5h0CvEvELo2m6nFkNgEHLjugFG6nfnuJKICimCBRVEEBnhwM&#10;3hgBrxuhxOjMCm6stHJi2rjgDkeB5Sn0GiBBzh5DXh4Q/k2wWmlRAB5j/AAK3E5h9OCFAQdJ5Iqv&#10;zjvVnCVACyTgGWUSSgJD1ATgKrDgVgMI9AVgPEUsPHHgMAIy3AGOKMWUih4UYBwpyDYBpKihShfB&#10;YAABpBus3h/GUKRwPRnD2p5KRACEPAAKfDNvxIyyMOfEzMZiKm5PwjDQ3COHzCRRdwcm7JanspaI&#10;qqoJciRKpD+HCJ1RIDDHEVjiNgKgKNngSzkAJAGFjGciIh0h1DuBshwldvrOALklBJKN5lBKVKUq&#10;Rko3JilWyC33IW8AALtuXAUjzqbqFAoAYggEwDVRAhahUq5Boxuhxh2pTh6h7kAJY22PyC8nzVCC&#10;5qQJjqQH4nAAMKtAAAbqaCxgXCZAkAVgekVABjKWlHUBhJFAAQJBczqhxuyCMJLPzpjkoHOqq2ck&#10;gAUgUXQAXqBgqgbgiy3gNo7CNC+MXJi0VC6yniIh1h3lbhi3WCDhZRwhrBzEGHZn7AdCYgAAzAhA&#10;qKxARHdoyO7ryylz1DBT0CPsLkLh3GWK5R/AABLlOmLO/DhAKkgAfALDMAhAKkeAQNLNRTACPLVm&#10;D2HCnBqQriph1EKBqE3EGm3Ixm6gNkNC1y7gWjPAAARIxAMVuAJKRAGTLjuiN0xDkLkzap0iL3LR&#10;oD8VSLzFt4GlvymiKskyqh0NDBgBqCrM1L6B7pfgDlBkkEN0xIPyi0jGD2HkKB/B3EzAEh4lBgSN&#10;IqDgdi1ASgQrDsBm63aX2HN4qD8z/tYC5vylAk9kvk9iIh6B+iIh40pgAGGkKTDivNdLVB9ycZIG&#10;5LKXdJjQaIyCfMwlDspgIxUHLEQgADiDMAIZUgGnMKrMCTaQE5Dj2zBjDWHGp19HUHjkEB1h7ivA&#10;JrwgeAQAXi1gJnHspDKHYmxlaIhmD0kDbzfFfhhhvL8B4UGAPgMiXY7n/AVgKo7AK1Qi92oz9Z0Z&#10;051Z152Z2rEnx53Z455Z556Z6tOSkxqC4p6Zb1j2wiKkyEzB4zGr4CnB25hFRh7jZh2h6ivE4jVk&#10;/ELgDu6JSOpgFkgQpn7ALAFoSrgNrm4xnZ92eqpu/rKB2FbRxB0tDBu0ZFOHTE6B+E5gAgEqOJl1&#10;mItOQCfklFaPym5N7TEEbPtEzh5CBB/FNgCB/EvgCvC6jkv1aGDjKaI1lkNiKgFRJqrKRMniPEmC&#10;TJJpaJfnDpgU5ADCVAG6NiVnIkVMEoeTapKXdLJmDozDV5NinHRkCZNiBWOGDuRjMADgJEUgGgMF&#10;XgJ1Nn/usUyHMnBsx4rj5K1bFl1VyCBByBoCpB4hkipB9BiEEB8hyinB8ACiKh5oyDcJ6h9J6p9C&#10;M2PMakLu/PAHPvEpfQdVmsoYmSIGgFELjlHHcjggNgTnJASgYo9GREgOQV53LDQ3uKTnzGDCKkym&#10;D3cvxCgoeFB7iHsocWQjQ6IGlKMnUxEAAGYnUBnhws3hoBwnUCHkAAMj02ClmrCo9AKgGDgsXInj&#10;V4ZECByB0kIBvBwBupxByL6ByB0GbDVGsoeFBDnVliknYkKjl6NjggOxOETARzkAjAUizAWAOEU3&#10;AFjMAkeVAGgQeLyCPB71JFakKBjhrCDBPhcCtBmBsBorVGlm5MaboCNbUT0CM3mYmP3EMJZE+B/k&#10;tEz8gR8mgWx0inwW4lBKPijn5Ckkm05jQ1ipkCP0tCi8m7F1lHziiAECUuaALD1FLENgAsZrVGVm&#10;bh3VFFNHsmvKQwOJ1nvDocmtau9T/h+1hgIgJUPASI9AegWKFAtAbAjvDB7CIqjhVq5KiAABzcz2&#10;MlN8aauwerz2n0tVlRcC4XcDogBiPALgMjxgbAXFlAf4BAlAWgfkMRLBg3o9UIYBfhoCrBwh0mba&#10;12oD5wyKnvDGtyS3gXhYBCyKBgkgXgeGQALnHl1j7QhIn35h2mpxuAABQBYhRlcByldgDAKoSw7K&#10;ag0AjArgAAcASgYEOJzkmQyZ6R7DCB5QZAABvWKBgh1E5hRhxCnB7h/iggkgNISgfPkibjiSSsn4&#10;UHNlaKqh8B9EL5gjVhvJXECs/DDnp90k1mLB+CgjJDlnLnMgMAGiVLhDKASMpGQPMH9rjAMaJLj7&#10;RaQOuHgy+Qhdi34VRbHFtD5zKlRh5jZhshz7+BhhsBlnUmKDmZAS8yijkOFHANsn0EzlNgDU2uaB&#10;+HMmQlmgbAV9vgOALDx0T8au91RdjUAtYnxk8EAB0NhmLUJgABzh6Gp6FinB5B7iBcRytrJidp0o&#10;vjKZmLjuMTPzVm1V4PVuKV4ENv4MBOUlojkYzCfZaigbrHDbjudbUqqhwh3DG1VBoJUB4JTmgCgg&#10;OAI4AAPjzjNCXdxKz9xnyH3opBwB2GbBihsiDBzB6kCAEy7gPgKiXAaANndgOU/FCfDZ7fcfc/df&#10;d/eF4T5/e/gfg/hfh5658HxNtiTNbvBnPh8NcEwUrGVB8Db6FzF+0k6CurVTKfnIcTPkNuajMU+j&#10;egNAHEgb32dAEMUJL6Qj2MVjBf18R3CB4mpoFEIBtB0Ffh1B6mp0ku5iAPwAAABwOCAKCAMCAABQ&#10;2GQgAPx+PoAPd6viKvN7gB6vN7AB+vqKQV/wR/v6GP59gACv+BAR/P0AAiVAADv2BAgASsFgGcxE&#10;AAmdywBQICgGUAOkSx/zICAMDAADAYFTYDAug1SWAQCgAAxCDV4AyV/ycASeZP5+PmzvuMQOC1IH&#10;TMHh8AAwNi4AA0LCUAA8Jh2pAm5wMA2ewgHD2HGY2DSXE4zF47KZXLZfLPV4PUAOpuOoAOxmOQAO&#10;1eN0APRuO0APmXRymgB5Ut82OvY+lAB/QuvbwBgfDAeEAMFQsCgrgAgGzoEg+hAkI1UGhW5hEMBA&#10;ABUNhTsh7uA0HVixYbJ4bK+XEZjzY7Ibf0+fIPF7PQAON0uYANBwNgAMBrmSABvnWcqIgEmQLAe7&#10;gXg+EwABIC4QAADUEgABQCqEfJ9oodR3HWABuHCbwAGobhrgAZhrGiAByvus6cLOyB/AEyABoQf4&#10;CoKBoIAfCQOA0AAYhOvQlBiH8gBCFIAAsBoJQqA6dMUybDtsxrbH5F6Lo2ZptGkABRl0WAAGIaZm&#10;AAdB2nQAB8HujCFLihyypKsb2sO36Fn8BiogMA6un+uLdJRNiBJ8lE5oYstAIGmDDn9RCwt2w4Cy&#10;eAAIAYuYBK+1p6Poex8IwfyRIYftCsUs9SsofzbUdRtIgMhYBuWAACT2ljbpCih7nmzkNJWsNMTq&#10;g1UvQlCyJRGE5Pag1MMbRqB2M3SzAWCCsA8DoPAAGwVhiAAqBmIiznwihTTAABjxSAB1nkdwAHsf&#10;KMAFGtZVLVLGxnRlVpLGdnPRY7HpAiAMAuC4ABcFgWAAHYWBoAAkBUHTdHwmRaGMXsxGmZQAGq/d&#10;0Hid6CAJV9Mzi9lTWcAaUBCDoQ4YHAggAH4XBwAAcBGF4AA2CQLMtZLHX4sL2nkerOHIdM0mIaBj&#10;y8WhUYycptpYCS5hoFgZAAMgjCthAT6q6IGKkrj1bDsWx7JsuyWSkp0nsjZoHbjxgnU+hYHSjEcK&#10;iLYPgjl4KgaAATAcnQIgNP+zcLw1/MYf+fUQfcrtlTz610ABrHaeHJnkj5snqlZzn2w57ACrqWKj&#10;wSogu5AABHWIQgW4AQASqIKcHCoCIQBgCMOBq4uFRTbyjxLKMhnyvLJnrJcPwueI5NYAHOd8PGwc&#10;puAAYxumcABzHo1gDgYrELuBPiCoUiDc8UlB/WaBB/9Iu4ABEB4OAAGAQhWAAOAjnSnoRX73oHOT&#10;wV+PDIGPofhKx5D3PoOkeY7AADgHcfgcw80PDwHwZwfBE1DlwUyAgARC3WlVAkpZSgB2+gPKuAB1&#10;pzwDlCAWccoKk0+FRKeQUxRYGyvKPc/4gbjSVkaI+N4dg4wADFHANA0I9h4pKAgBNBxgX5AcL8Bg&#10;Bh3EpkGgEe0dDzwADNG6NRAI7zSDxACZwCpgAAA5A+zYEIEX4gJAIcB2rhHkRzjpHWO0d48R5j1H&#10;uPkfY/R/kBIGQUg5CSFj8nGHEhpFSLkZI2R0j5ISRklJOSklZCklH2lgfRGx4D5PoO2JAAB3D4Hk&#10;AAd4+B5gAHirkAA8B7SpJERQpBJTinAAktIAAFAFN6ApLgCQCm+gNAS32FJNlZqyXges9Di3gL8R&#10;iTEAEBIDSvNDAtMw8DWDiHeaAdY9l1jvH0fQfA/yKFShobkkxEXGmtHqWwfQ8yMQVU+PwpKbyHAB&#10;NyV9Opi1MElTurI3RBCgAELMAWaFBCVgFH6TIA5tndGHAgpIAAEwCteJ0QgkJnCcFsJOSt4rvzfl&#10;ROQXMqjXgDgGb6AcBbegDgOYGYSl4DwME2lwAWE68DeQ5f8o53xkXEHnksYxdxFB5DtPoOcZ44kP&#10;i1GmAAdI0jSRII+mwig+Clj7N46EhABE8lBAmdICrXgIAWLmA4CjfQFKVhQBGYgESsTDOe60mwCi&#10;ooXIWk98ACidEKqyZE9EiYrGVZ5YA8ringM8iqlcgSnSNjmQ6AAa45ERDSHENoAAzhvRebjAwAoC&#10;CuneAyAAGQIwWgABWBsEj7gKPxAQ6GUTHQADSG2NUAAtBhMVGeNmpo7B3GgU8RsArIC4EQIcAIBZ&#10;UQELTAAB8DpdgbsKZmCZbYNwRMHA6BFgYA7tFiSnYZVBZlGkoGoOCywqhgi2AAMIaAyAADaHA08e&#10;I8HLABVcQMhyzkYXdMgU8hgCFXuwK8AyvapR9LtIjARZyhVEKORmSV9D51lo3IKBd/D8gPgnJmAI&#10;ro4RyVKHSOxDw8x5seHyqFeBBX+L0MYsR4hcF6ABdqSAA5CwCX+JsAg4BJySyeI2P0fJbKA4rNs/&#10;wfhi8dEDnpgl4j+1gvkhyjZZr6CBPcKEBUDVMwYAjSSEYFrDy3ErFoMQXdsRuomPkruApD5+LAPQ&#10;TJYN9lRrQLJAHBaVjFgUApEwE4JkGgyBNaUIAJGqj2aCAAV4wBconG3bt7S7B9FsdqQt36hsWKGX&#10;kV4BJXQWAkBUAALgQAngAB6CthYIgKmCWm32HCVHjnqPaO6+N7UQ3pGe0kVYuRXgAGyOhEQAQJN9&#10;BmCoGAAAvBECmAAHgKgZoSAdEy45OqgyE1WY0yA4B6n0GCOc0AwB1n0GEx4AAFwElCDYCOJgP6w0&#10;TxmTNeO0WSP9mcYh9BJZ6EoHxJk2WJV0D4LYOYepHxxD1I2OAehbBvj2IoOHfQ8kZFWJ0BAA5VQN&#10;ALa8BwBZQgPHFfdC0AAJwFkFAwAYhACF4lHMm8UyKdJm063cQMjRnBzDsHTZAcxqBkDfS6Oke66z&#10;lFCANjhr8NMYkNIQV9GypaCEIAKPwhfE2BgwAzp0EAEbQgPAWTpVxJHjbvMlYM247h6RJG4Ocb6H&#10;x1VKG0O2pQ9B9kfAa9wAEv0eAaOn3GEQDKVF3AQVgBQCTmRvKlPhWV244kHxRMnol3Kex1sBD55s&#10;2wADYHSOCy45j+D8NiCoDQIuOgVQjuZ+IEJh2B668Yd485SjdHRUobg6/KDXHd5QBHQAaghtKCUC&#10;pdgKgKSbLXlvv/gfB+F8P4nxfjfHkVIj5Hy/mfN+d8/6H0fnWAUaSVUZMh8ovHzBgeY+jODv0IaW&#10;UI7R7uWHiPg+nbJ4luJ3Oso5CwHgEKrLpvSEzuN8SbLpHmAisAGAKK6Iajk2o62eASqf6eEp8oWI&#10;E34I2HaHkcsHGHc5mHQHiNYHY52NkH4I+c8kwJ8JAoCxKLYHoHkPoVyM4gQx6ReZAK6xg0kAKRsv&#10;4nwf2VKUyK8IgMUMgUQAIH6XyfQJSJWAav4AsAUa8A0OUAAA8ASSaKwMOTWcsJEI+JiIoLKUKIcK&#10;mJ0AWpWKDC0pUb0ASAYSaAQimKklwT2ouAGdE5YeGp4MueGgEksJwJk34IoHSGyHOcmF6i8HMGgq&#10;UHeHMY8gqLYACAOfEQsLkOAAUAma8AaAwLmAgAuR4AmAwR42aLmAUAcrQuUMIKEAQr0KkRwIYnQq&#10;AZK5Y64Mo3iPW5RAJFIsOeOZ8XaIwHSHgXWGwskiGGsGacmHKGyPqHjDuUkIWBIA2BGYIA8wwBkA&#10;+06A+AmR+haOAHKHQTSGAGYGMi2GqiMGszKqcHa5mJEJWnoIEvsN0KOIGAUIQAgAoAqAABCBC84B&#10;iBKtKCEBSBsAABSA684/w70KEdwhoIZAMMYG8HONIF6GcGIAAGCGgQAGKGkYwHKHUPwXguISqsMZ&#10;GIeN6f2wAAQ6sLPFAImIEH6nWJVI/B8UNCoLPB8T2pEAab0BQZUAACGBUBuLuAEOAGoG6P4GwHCa&#10;eG8HK7KHi7CIOK6RqIQxUWeh0SooIMOcUMOH4LiACxs4oKE6MJ2XCJAH0JWQyzdB8IYUYWXIiMYA&#10;GySACH2+snWUTH8IMT+RsUQACRfE6K6AYAqiYBCA2WuBkurKsIEGOGeGWgaHMqUc2IofQKdBoyMV&#10;OisPaWaKafPDYZIzcN0ocAiR4BAA+QiBIA4ZWBeA0tSM0lKF0GUGGAAG3FsH0LUX8hq9IMeLMIGJ&#10;kAEASOBJWSaBuBS2GDACECiAAB0BM2GluR4xmKiu9KO5Y2mMsHOHYNAGYGwRUGEGYaSFsGGF0Q+H&#10;WiEAAOiSABSL0C0CHNwB62UfcAkR+OcPFAKgBH++IsAPWZ+IGGyckFmHEPwGMHYM4GsHyIWBKe6A&#10;ADc3MYQAmKwxmOHMO+DByp9PUsQ8Wp2miccgoI+bUI2G+cwvackGklWAAHE3uNKyKKAK6pOKqcAJ&#10;03EKiBAroAABUAcK7REKiAsAQKiooIKduIGd5H8SnBpFW+CHoHsM4HGHWTSGu5qAAGSHEs1AxEu5&#10;9RWK2nOf2mSK+8OSkLO8womAMSaBQAgL8BDGYfsAgb0OWOAbOZ6wcUQoWJQHEHcTSGYG0RUG0HU7&#10;K50lKT5ROAoR+byR+A6rGonDA70KqdgJ0//KEvuMRDfNSZ3Mad+bCsAHYHkY8GsHMemG27OAAG7D&#10;8hQ3GWwA8YOBKAuLsAsAW965+h1FSf6p6HuXcM6HeNYG0HS7KGSHGqanGIpJatSBOAuZWBGAgfiA&#10;jCPUIMvIqitQC+lV9V/WBWDWFWHWIcTV3WLWRWTWVWXWZWaj2PbWgsCkyIE/OI+lOlKHSHqY8bjW&#10;2HogY/OlgzSPSOEK6ASAGJ0AaAMKEAmOgABEaO5EUOw7fE4VoxmVe8Q8FVykFMaPGvCUAJkh4XYx&#10;+AAHmHyI+cwiSI8PpWqI4/YHwH8I2/AlKHQxANKHgY89QlKH3Y2IYxjDQ0kmOmQvsSmIcu0MW3ad&#10;w8UUWLEwcX0AlDEtUfiBIAgtDZmtCAgK0gKJXAVJPMezmTqIVE+rq//Y7AAmOu1DOIXK/BtUCxac&#10;RMPQGMQeEirUA2iZGJiJQm2iSHCGoqUHKGwiEHQG2TSHzVEL2uUAcrIUoA0SaAhEmL2AmOwAUOcx&#10;uIKpsK6K5AAuCVlFA8SIbRnUBFQp0hw5VU/PSeS63PQhyoWJkmkNKHkiSHIHZR4HGssGMG0euG7U&#10;cHik2L+PAAABYBABQAAQWwwBiA9dGAihIlaHgiSGyG+stGmGKtit1QqHMNIHgHklKvwnwho5EIYc&#10;AJsAgOwA8A4MEBsSEAABoBKYOBmBEfqBBPAQrU60iPUHZFmsgvfIOGiYwFcGIFwcnJ0yUWeIaPa6&#10;LX4Nus6K6AKAcKEAFSMH6xiH0ziLdMEnWZGLGJkKQIEAiAcb0BOA+tSBsukAACUBeB4doOAGetnR&#10;+GueuGEGiaSHERaRqfEg6eMu8LGWAWRNYLCd4ASrkVmIWcUowccHuHtG/XEyNBeIG6AcGg84aH83&#10;0HrBIJ231KnVzfOWCJlXOIXbmKxSyiYA0AqpmImJQHGHC8ovkXW8xMZZ+oFImMaVGJQQNMYf8zo+&#10;tVAmHiAAyYGAoAeSbRULmIsM4G2HANQHathBwoELAXuWYoCcUIEWkLmA8A2ZWB4BdJkC4B6CWtEA&#10;+SSKfaVBrDWPUirVAQDL+AAF2GWGFIPGoeoGeQAm05mACrcYIBO06CoCCCcAAB8BYBqAABQAsWul&#10;6MKPfPROCMXaqklcVcEIMGoHgPoFOG+TSGaHgI2HotcBWAea8DHeiAABm9E8UVPlWki1W68mXkON&#10;u3mIimgguJkHoRe/OJWHW4FQqckG1hqG+naRWH0JKHYH6IQNcq2mOq+KEBEAYKqBYuUBUmEQcd03&#10;Dd+AWWWKVkNcOhvRrWeNSHsI+HIHWNAGuHONQGWHES6HQHwXWmBE49mN6VeXiKUuI6KWWh0UaJln&#10;mb7CMA2fcAho0BSAufirCb7jXPVQJcOMgsUXYcgG0HO8oGAGqvYHKHgNAPCb6A4AotCBYA6tSuuZ&#10;0g+4cmQ8OxRMLmSbEeUWS1Yp/V7kIMYHGHeTSGPcwQCHaNIHuNeAwAjHUByBAL0BEAmjaoleqPdW&#10;jQMMOJwsXhO7MqUGIG5FyHWHuiSAmzyfcAsfiBmAxdGAzLjmHV6Z/UHr5WdsBsDsFsHsJWC+VsLs&#10;RsTsVsXsYkYeKLLcaReHu0elalQXQM0NKHocsHUHuY8HegQcelSweJm8AAYQuhHiBdWAgAQLml6O&#10;wb4iZfaKwu08PpI1bFKkA2nmQePZ4TYIwbXYOIsNTc6HuH8IwHUHggYG4HM7KHFIeXQHcgZsmI2Z&#10;BaUuEg7BYxjSWK8nyxiIPFDSRRlu4IhZSAuAaO4BcA3dGBOAqWuBAAfZu7yUdIqwWMTRnZHRnlbU&#10;8xbWjii8WsKX8p4XnTAoWJBNWVKf5BfqEhtscIHhOIwTQY8QGQ8HWHEQ8H2QyLurUAirPOqAwSai&#10;mmIAae8/8Nvt1PJANmK1cbFxUbNcLcVpKINpQTYLYHAHUNJTMRUGeHARMGpUXYJc6AeAcR4BEAyW&#10;uBrLwBQAxUyAdHUlelSGgGwqaGmGwtoGmG0P5GgNJYUTUH0IwH3B8H2ZOIiobbgOwBEA884BaBIS&#10;SBwBQ2GBTGGQkAhHVtWb6RwpzKZwKHfhoAAaIQIGQGsiMFWGGFuRGvIN031LOWW0mUQX0vyK9FAO&#10;OKiAFEMheVMMOQ0IFfmIELQKIIQOKKiBGAuMEBzO8B2a2jPN2KDDQ8iHINQGIGoTKFmGOzGGpdgm&#10;i31axK5cB0xNTg4Wcv2IRXVbss8K86AWe7aqqIlFIhW4eAiiYl6b6AmAMa8nCM4G6HCHCNCmwRdf&#10;1ByUzH7d5b7RHhArfc/inYIHbiYbWKAMapzWMSqXuTlB5JOUKyjfRiyMPXUOBCUR4ARUmoaIKLcL&#10;YHeHeXWXcXfnpjYRjTANwLJHIA0AsR+BmBQW2B8BbJkCWBgB2Qd1JxQsFkKsNtGcaIEGoG8P4FeG&#10;EvQGJki8iG6stmqiSACAeOABQBKSSCeB8CUZfk/dItQ3DJWp/v1nu5bFUPNFRseWaGcHclSE6G85&#10;mGwHkLY4uKEBmhCAACsuvRI7fkK+ETpqMzpDaPVcYNbKuM6aEQ+HilKG9RuAAG8HsIEHEHuIEHMY&#10;ilEzcH0xgAAAcUmA/PwdUKFRKOBnQKiA+0yonhYOEn3lVnxPMj6JKHoHuI2HSHagYGwHOREGQHCR&#10;U50NZtYKEs6OAu1ocfFqHHEVM+sLMoaJ0AcAEOwBAActCBeAytSA4AcSaRxolwZFPrEIGXCLY1gc&#10;sGsHIemF6GrGrYKI+BRM3HqA7GItPHwAeb1AC8Uf/xjxcZ2MTqMh0wdB9iaJAzi+uJBB8HAHYNIG&#10;IGyTKHUHmXWAkAf9g1PeUA806A1ybBtap+sp/OEMWIA/n8AH7BQA4nY5wAym40QA4Xk5gA+QI/wA&#10;GAkFgAOQ6LQAIQiGwACQKBwAAwEAwBK5ZLH/L5WAZiAJlLZtN5xOZ1O55PZ9P6BQaFQ6JRaNR6RS&#10;aVS6ZTadT6hUalU6pVZfMKrWa1W65Xa9X7BYbFY7JZaHFpvNZtaJtap+/n/A34/36AHe9XlB3dCn&#10;I8HUAHM83WAHi+XoAH2/rqBACAgACwGCQAEQSDwAFwaEgAFAYEMmCQaAAUBgQAAMAwLpgIBgACAL&#10;rJRKgDs5pbrZLbdZqJVwBArq/IM+4M/H8/N7ccA7XQAGc22mAGs4m3D3S5AA8HxeQKBAIAO53QGA&#10;/BqJOBMcAfDNJRK/X6POAsc/5r4u6BteAA8Ew0ABwH48E4LA+AAJAUyySJMACsJ83KZLQ3KWQelq&#10;0ItBy2JlBieQpCSZHyfp9gAeZ8nqxB/Hy3raAOAbWAcAwFgBFLUqW28IJ3CyVn64gAH0fJ9Ime8T&#10;Hye0eoEgYCu2ACSu6AoENY17wAIlT4Mc3UqRqlb5J/CLeH6xQAHqfB8LseR4AAb50nGABmm8a7oH&#10;KbgAG6dhxImf8PguCAKAAE4NhE/gSBgAAQAkDLTAC7p2UQABpGwajoG6bIAG2cRvAAcp0okd55zI&#10;e58HuxAAOMAbRtaCTQgsDFCBAD8+hWD4TAAGQRBSj79AABwERcmTHHmfUwnXMbAHY5ZpG/SBfmgZ&#10;EynIb6CR/BJ9uM2kEtoircrrK61O60wDtSAoGAUk9uVAAaZQ/CkPAABoDgZQNahkEAVAAI4XB2AA&#10;XBAE6LgczUpOuep4uYbhqgAVxiF2ABkmqZ4AHGdE0HoerDyg2T4RPKacAEtC4IsATaPEmQCAQ7oD&#10;gbcEkJU4S6n25FrgACYHgiAAUg8EoABQDAQAAEwJP2eB3HeABdmSYToG+6eIYAfJ+OMAyUgBjr4t&#10;of+O6eAqVVFboHXYfuqH2eh7N7pUboGuCB6gmwBy7riZH9KCTpYAbjJW4SCH1D4AxyxtsbZLAAgM&#10;7oCAa0uQtSAUj1A4x74hsO5YqloBH9BqYH4AKB78+oFskFNXAAJwaiKAAehQGYABUDecgqBzPSun&#10;EIpvGaYrRHkendYBlmwhxTl0VyFmthefnaAB7H5Hp+sgAASBFmokB4IgACAFgcAAGwP1mDQHTz1i&#10;j9dKsNNwmntfA3qBcQ4xkHYvJLm6dIAG8ey6hKCLLBwCjQiQDDQhGBUYwSnUME/dg/5/paS1utdf&#10;AaA7sSdEWf+gkmCRCJpcRA3ZLy6B6D6IGOwfCJhxDzHmAAcA81PDbHomEc6HS7D9SeSYCoDF2ArA&#10;gi4IQFUXArAfCxqxoj1viSqTyDaYR2jxTINkdKzBjDeGcAAcg9R2GmcEd4BBJmrHgaouQljF1pEu&#10;f6SpJSSAAAZAUBVewFmageAeBgAADwEouAOdxGjrDbPfHmPZEY4x1nLGsOMbQABjDbGaStqgOwUA&#10;1ZkzQAAHE8LpASuA2cWEMwIJ7AFLTryakFcSPtMKQkwj0kw8JHZEx8omHIco5g4WBnELqCsDoJGd&#10;M4AACMCgHTJgKAdAo3CWDawDJwhNK5MIgtAGwOQ6Y2x1JzG4PQiQC3MgABuCBQAJgLoCAoAkzwCg&#10;CIIfEhMAKM0Lw9m9N+cE4ZxTjnJOWc055Im8nROudk7Z3TvnhPGdEkpdk8e4WwfA+0TDuHswAco7&#10;32DZmKAAdA8TBjyH02BaQEAErsAgAg0IEwEGehazEC72EBy0AAAwBBkjtoxe5PIsg5h2PsGSNeJI&#10;0BvDWAANkcybx3D1TIdwlR2zunwcAeJk5qVDHzSmekAR5kEuOJYa81IDKGgABKgEAAPARKABJLE0&#10;RpDvU6fC9+AEkCcy8l0TRG03UrEtOAcaC6Jh3j5g+OwerQB60JOORYBYBTJGYAmZMBEta4uDadDy&#10;R83C2vhpDSKwRXHYDuHi0Aa45VmDTHDHsZ8pkyjsHKdcwyAwGy1BevAAALQPKvBWBpPoCgBGlHUO&#10;wwY4hypzG2OFSg4LUxKHSQodg7omjyX+l4finiKQMAWawzKeQPAbJEC5WSgQLH7AcaAmjFR5D5TC&#10;O8ejAH0DuIOpcAA2BxDdAAOm0xK0voJH0j03pN2MtsNoQNCVXoGQ5APb0k4CSTD+Ncd5tza5DgPI&#10;0DMEAKyNgjUAEEFUhAQgWJEeZKclUujdYcAAYAzxkgAGKNQZhCxqxJjsRJLjLZAXnizL2W022OHz&#10;jakgBhJgApMQTFYAR9kXgHMkCIDEsgeAndIDIDirwRAUUJaYwYtBiC+YQNaJI3hzDgLspo72ST3N&#10;Pb01wm5kVtRqJWkcf5wCCN0R03IfqDpdkDPCeeKK6QDLgAhmMmg+SBjuzUAAe49jDkvLqgolx6cT&#10;raASkoBU2CVj6WcP8fRxstyASw2WLUuAFANXYBq44AAZgmBcAAKINHQA0BCvECgDkDAGNY9ywNV4&#10;HvkHWO+6g17sgAGONIZYABaDGFzS0b0ex9wUa4RYfICSVAhBCCNeQOwhgACCCwG5/AQ38A3Rgnck&#10;4CTjnoTs4BdR6yh1Mr8AAlBumDHRmiZgGE8g6AqaEHoE1wAezvFq9MBNO7kQXV3LmXJ7QJr5uiW8&#10;BXv7n08hMiw9toDnzcQ8eZhxtjybANq5tLVeUEHwRYd7kT8LfAAEoDxmgc6XdKA5cAE8RztH3xlE&#10;DEVIjqyMMQbkSRwjzfYAOuJNFxRTJOxU+DllpFqw6+FqaA671KAgB5QIDj9gcAcRpW8jDaVggG7C&#10;6EHxwDmOsNUckexlDfIcAfqAAAhgvB6AAFlnWXALXYgeN+793VYkjVqsLwlO3boAAAdg9GgDrHvB&#10;+5qIx8qcAAO0ebQBwDumSAhcANwSaPBTaAAAGgHgXXSAdk020adCqvV2Aw9Y6GAjvS0dF2hkDlYG&#10;1wgYLQQgoZsBfXQIgIKEoeaGbZNWpdi3QTXZdg/Wet9d6/2HsfZQOzl7P23t/ce5917urdWoA7uL&#10;YOvuoABqjlOmNodORu7kKaUh+FplgMgPjECICssq6Ub8MSMkprT7mnNSbG5bFyZ+8KoOgdxfxmDa&#10;IdSpgY1BwqQHYPO6kbTxpRAC4U9KUKbmMPUfFtyoIlRp4+ImABQBI0oCoB5PIFADRnIHYEJQBQQk&#10;T8Bs7xb8Ypwtj37ro3KehGYeQfAw4cAd4hQcQeQ5YcgeaJoeAe4vIfq8JWwAw0JQQDgAAD5nhQIC&#10;CNBW5FzrzcrcjdaN7mL8kITsKLRaBD7gBEYdaw5hgdp9gar97CAbSP4cTvBBJbQDgCo/YHgEwGSz&#10;YDaMoCJQjWw1jfow4c4dZ9gbhZYAAbgcbIwb8NwAEM4hQdq6K3BMIfIAoiwAgBbMgCRmIBJrQ0zP&#10;IlaoQ4RD5uxHpH5Twe7uQejNoxAexTwfwexcyfJp4fSBh8gupCKSaLJtwAbEcPgkxFpcBb5FwFID&#10;YEIAAIgFgHR6YEYFhPQDJPoCYzo2qbpCgmCOYw4cikoAB24hwV4YYXA5gbalhTJoC8JHrJZjomUT&#10;gtomDEDJhK49Y1AlS+TPAkwCACBmID4DAkQGIEUWQJQFZeoFTwABgAwyTUKJoZga4hwYgaLVIXwZ&#10;4Ygg4chOYl5sx8Q9I+QtRCgA484BoyRwgmhtyVBZo4wfzLB/o4xjgmA1Y1IBYBo0IDoCTwgFoDLX&#10;QASFAaYbBNgcy2J4SyppZuQ2glJC7/gx4kyag0JtolQfiDZHQfJD5pZa58isRi8AMLAkSQULoHgF&#10;J0gH0oQAAEQC0GaNpwqogmZB8DKXQgQ4zjJHoawcI6bVYYCPgaTCYa4b4bDuYdwwZyBcpGIfrcYE&#10;IESVgJIHTXp6AGx6YEB6zYyv7171YnIe5pYuwepTwYYdQvITAcCJoeJygAAIwDYjQHoCyWoGQCAk&#10;wDMgQmMDb1Dr5ChB7xSwB2BGzdreUukzjxAocyS9MaZLggYfAg0So4weQgwdKER9odpMgZodS6gX&#10;Ych9gfZio/sGYH4DjwgIIDCuoEIBY0qdoxQupuxD4bwdRNAYQbDCYb4eLDE4Yf8yA05q6oBipaRy&#10;LdkgBCQxxkQ1gCQA4zwD4B0jICrXQDABRPI8L+ySYtgeAeYvIb4c7pIcSPYZocA540gkzqbqoFgD&#10;pmoCUij7Q1kCzegoqSUDKv0doAAaYb6lgbYdBOYcgewwYeJxRupHskxOg4034jQGoEwF5m0jYAAD&#10;YBjwjn8XFFTZCLTThHTjQeIeiD4bQdBSgYIbQZTucD4AADoDA/YEwDRAQGIDJV4DABZPKRpGku0z&#10;Up8HkIdJ9KFKNKVKZ7qdVKlK9LFLNLVLcHol0yyXUXQmTP8I7fYbwdg6wZ4cBRocLs4fA4qNKNaV&#10;4CkGYEICgkQEICaWR+ozzlRfsCp8Eu1LgoQdId6JoaIbpRoaAbqlgZ4bxRodQeKJpkT+o2o7oxpK&#10;KoA9clMg42SHMATDwByZSQ7Ah0pPg/gEDR7Yrwg2bmDeDropsDD1MDUziAcqIAAfB4iggeiJoa4d&#10;YcKJQeQv4eIfTtzjgvCD5bpfRPIEgCxnK/R6z6VFb07crdjciLNA9QSwczVP7PZaBEBxalxZgYIa&#10;jB6x6lgbwdpNAlIx1IEVYGBfB6YElEQEQC6WSh6WpXpEwcckYcIc5NAb4clX4cwdS2Qd54JTJgAe&#10;AfZEYexOoib/gfQAggYfQAYixMJHqtpMI4RHrP68R8lJJUAlYf0vAk8S4f0S5HQgYuKBhBxiqXEz&#10;7xZww2UQkPpcEio0IEoDZAQHoFR0jq5V4DTHRlwBkQD7cpRF41Yk42jLYgYa4cJN4V4YgXQAAYjC&#10;UNjUqX7QRjDroi0AI45bDDYmI04lYBaFgCaMQEoDxnIGwEtEQJYFrqsdDXSjgyUSRTwcA6oAAZ4b&#10;IaQAAXQZZogagbkr4dtwpLwfBEc0j2jciHJUTTZ/ZBMQhp9kSFEmoutxRjJChKYCABiWoDjRaVTX&#10;QHQEAjwf6FAZAaDCYaob0r4codayYel2LlZC5aTFRUYA4CI0I1o1hlIxFbyUJEwugurhRF7TRdIB&#10;aWoFaQwJYF4HyZgE7R8BZnICYBp1dVxBkp5LZLoeVGSJQdoiQZoa9voWRgwAAaAbMZD+RHTuVVhB&#10;LEZ4w1IEwEZfIJ4HgIx54FaQgFoDaVgCwBpmL8czVbD1wetbwdQepEYYUvwAATQcK6gebhQKIDiN&#10;AHx1JexFgAACoA7000MzqBaSjY+D57bdUC0HlBKetA2ETQqB45BpQgeAo4wdF7hOAdB9gYwcqyYW&#10;ob5OYe5QyZgEiVgH4ECWQI1z6V4BkHadg3gxQgYhAhQY4bZhYbod5NAeYARMIfsPRJBIxk9SxqRa&#10;RyCvhaSrjJglQ047oDSMIAAF4CiVgDoBpQgB5XA1R/jd1GKD4cQdKyYa4cY6YY4bwhyowAAIQFsV&#10;95RmoCgBaaoAybGAYo2E6A6BhGgdAdov4Zp3BRQcRSAbQdZZjtK6guggeM41tUQDACxQgFAD6VgD&#10;4CyWU9IzQB7Q77Q1I04kxGA7xpw809tJxLFxUIx9s5VqgazVIcgeR9gAqJ4DzRYHQ/0G4/YlBwpv&#10;VBEzdbOaua2a+bD3Aq9JubObub2b+cAr1BUHwlYdkJYbIcZN6YK7QaodJSk7R5ADJAUo5AQEFUj6&#10;84QyWW9JN9ucIp4dYeB4IagcEr4aBgRNIbVvodAeAwaNqLinRqY85vQxo94x0AA9RkCHdl0AICLT&#10;B5ADUVZ0xmrGxWYDAByupaeFAt1A9QL4DxibqkItDZ5TwdIeR4IcIeAhQbIeBOYecmQADMpcC3JE&#10;y2IhQeIeSD7ZpQLGMVgGDqt6Snb8J/qbjLj01befywRBTTuSVkR8g4AgYeF7ocgdSgJNwhYbohwb&#10;gdJOYdoe5oFziWoGAEYjwGTYYAAGLSoy4BgzSfRExH6TMSBr5EeO5EDfbgAvId7fYdztrucFYAAd&#10;YexMgdQehMgc4eZ4OxYvJ4ZT00xuRuDQJDw4xHZu6tomge5Ht0wupyBjhp1dcalV9sNT5JxJC+Ay&#10;cblHhVA/FetHgC4kVoJQgDQCCMQC4B4zQzhmOORdiKI0pX66gZwbI59qrCYX4Zke4bbIpUFb0fds&#10;Ji5s8z5jaBY9r/gBoB4ywDW3IFi4oIIFbYJd7zjAYkS3oyRThTwcYdRYZNZNN8QhdqwcAcZOcSQw&#10;4flbysEAL+4lQf9yCNIk06Y1JyIxwxTWhHgmzFY1IEMLI/lEI/muYAAGp6o3rP8rSP5hKP4ZQaSP&#10;4c4dQiRKA86XFyYkY8C5Jp5UYf6+cTIgbuJMNDY+QgbbozQFFUwHFtoAAJIF4Hjq1/hWzrQ0w+73&#10;uMh10Z7K2v8NlgIAAYIaIY5hDCtvW6BSohJBI4aCRi/Bo3qG4AAGAEy/gLIH4Jx0MoqWAkWWN3T3&#10;uMWlqc7ZYesvIdDx4YTaQTTu5LwfwxwKMw4AAH7brqwB41gC1sYmZGaemRzxmEoqFJp11JdV2FNL&#10;olgxIuofCCjthTwb+sJSIdYwYaeHD4m+4AAbS7oCPJYJAFYjwHzXB6eUzwLhidzewiwdIeCJoZ4b&#10;5Ngbgd1gQfJ4IfEjo1sAw8tAp8Fa7l0puFUz4CIA6WoEIB4kU8g/YEDnSNIBBdmlZ8MvZsAdOSr4&#10;mPoAAYYbTCZqYmQHjAIACVSVgDIByMWfO2DsApXS+EIdgeCYAcBN+gxRoZAbKP4coveXE7yRaNO2&#10;9/4zx1QzwB4ByWoCGWVzg0ICVzozaajmgyxW5dgBgApcBpqnjxOALT4gYdAd4wYaIb5gYbwdw6za&#10;5gACcbqpoEQGJ5CqS3pFxppbXSVJ1WlavoGrHonovo3o4oGbfpHpfpnptKXO3OieqSzNkmYb7BYZ&#10;Ya6P+tVX4eAfREfmgzQHELhmwDbXRO6MVulFqHnSPpwmx2pMgbocrI1RRgYYoazCakghXFhp6Kwx&#10;uL12l2g89TIxwxgmr/gf4AoxwCoCKupmZV+kTqwDJmoC1olbkyeFXfCvsuhBz1QmAgogcOpMgbdX&#10;xOAd6yYcQeg5YtgDgBqMTNg4wcWHex/coeNHYEADSWQJ4HQI/eFeCNo1g+HBGl5vvzPtvO5DT0xL&#10;LxmSXz8mhHocsX4aIcClgaFB45gcZNihBEYC4CLwgGDzZeXIxmUWlAmXHA0Z4g20+vzstuzjaD4d&#10;qmTuYeZgAdeyigl9QcigwAAdT4YgDxfDxAD0fT4AD7fj9AD6fr7hr7iEHfIAfr2ioAe76AAAfEcf&#10;b6jj5kMNhYAAb9f0dlktAICAIAAL+mL+AkxAYFAQAAwIAwABALBYACAPCAACwUC4ADITCwADVOAA&#10;YCAVpAOCVEBgPAANBYNAEkjjkdbnADSbzXADAZ7GADccrhAD8fEVfr8lYCf7/AE7jr/l99ll7luF&#10;wuAjoGBIHAAOCIRAAfDQbAAvEYqAAuEAoAAsDwkAAeCgYAAPA4Oub8iDmdzrADPbLSAC1Yi9ADRb&#10;bUADud7ssMYAAExABmMs4oJvwNn7/BU/fgHn79mEWlU8nNdBeoEoZD4AIAnGGZDgl0IS0j1e7217&#10;a3TLa7RADIaTLADoc7m4Mrvr/v18vqbgAfwFgKjoGJ+AgGgUiwCJ2fSFOCAQBq6BAEgAEYLg4AAb&#10;BGF0NBGFoABwEUQA2CSlpe4riMMlr/L4/zin5GIAHmfB7t2eaCHSdzfGobxsAAXxnLcaRumsABzn&#10;W/B7nqeq+gHCSOpqwgBgSn4EAmBgABmFLwjAH4ogAHQUBkq6suaBEVyi/zCgDNaXTTOE4zlOc6RX&#10;NzjI6ezVPq9IAGEdZ5AATZvndGZ/J2KINqeHwKrAFoHp+CwDQkvjisPFaY0tOs5zvKNN04AFOplU&#10;dLsO4qVJWfEZVUlZ7n+lZ9H8lZ/VeudZOolZ6wcAB4Hs9RzHoeYAG6dyCHGdx4AAcp4HbGZ7SbV5&#10;+QsCasiEFAUgAGgNwyETHtKBDGU/cVx3IwaOnceiCG2cy5G4da5GyeJwAAeJ/vUBIFsYAgCp/UKd&#10;uImL+LzULBU0wr9VDW4EAIxgKAOo4OgeDIABUCYRAAC4FAoAADyevrA1Ij6KneeVkmuchuAAXhqL&#10;cfJ/IgGoSheAAUA60AQgkDTGgUsFP01UTB4MmVRaEv84Hoer1HKdZ0gAa5wm0ABlGsZ1lHYswBQY&#10;AAFATBQJAoCetgXCp9wAlCcAJCQDANAgGARBQHAUoYJASrm6KOCAEtQBgDwqA4Ap+AoBgIlEI8LC&#10;SdJ2eNggAcB0LkbR1nEABrHcb+t67EIRPCEwLO6CQEKOBICX7gmjU91E7U7TWi3L13X9h2PZdn2n&#10;a9t2/cdz3Xd953vfd/4HfL2wng+L43j+R5PleX5nm+d5/oUvO826FNvTTkmJ52eABzHWdAAGqcBs&#10;gAYxqGTXh70CDQKYmE7Py0E0QA6CkMp8n4BgEv3r09S3Wzg0R6MAVPj0T6OgdjTUiJGF4NAYgABv&#10;DocmwEmRei+v5gmv9FRxEJHEJ2/lf6o2sr/AQhIDAFSlguBCZgFQGzyAmAqCAAAFAFlcVKnB/zyX&#10;iELIYRshA4x3tNGeOctQ4B3lmHmPdYRN3CAYAWVkfhBgADhHA5MeA8FCj7H+RAEoHQQgACeDwI7F&#10;AQAmAAAV0kFSdtEU6YhNkAo3RvXK8RFUNXWprTupV06si+Q8XoPVYQ3XHtSNyAAbA53LjmHia4Dh&#10;owABQBqEQAAMQQrYAkzwni/C/p3VkStVB1FpEKWkPpPY+ZRkSRmPk9Q7x6kEHYyU+o8DfDuHsQQe&#10;UqEZj4PUPIe49CPI1IaR8iw+SOABlEAAeUxwADiHSWaVqhR+j3IgAEu7hSYoRg6YIwE1WCQhVC4I&#10;njazggJQq29BSCUKgKAYUMBYDEsgLks2MoZLSMI2HUPJZo4R0H4HgPFQo/h7rSH8PgiBDSOD+H6p&#10;VFU2SUQgRUTRFatCZP4JQAcnbPEstfKsZIDoAAWggBPRwD8ZAXAbNBDIyCDiIDVagAAWAxxdgAGa&#10;Nc2Q5R0DlI0PFYQBh+zVog9ZAMFh/gIjSAlCQ/kDIBObRMn4EQGFHA+BNnQJAK0bBWBmLoEAEJZV&#10;0Qgc0sAADaHM5cb67AADjHMORGaxWOT/L6tI/Z/n9NmAWv0ByaABAKTQ4BAgFgHthBMBiLoMYxgA&#10;BuCRDoJwMwwAtU0ACVU0OojmmmABux6KBG4OccbThxspGkN8tQ2Bwjbq+OQbwAB0m9VDMBGJDC9I&#10;uP8QwvgBgGpoAeBhjYOQVgzAAGMHwU7CIcAAAxzLaXCNGZ+9WyccFzIsVIngjs/yIDrSWn6eoABM&#10;DfWaPNQ4AAmgcNIowrgLwHuEAupNgjBoJGGOLGt6tzLl0+ja6m5acUXouUxc29bp0AsEHnKYdQ9k&#10;bDnHqRUcg9yEDxHyRWURECNkcLqRWWSTRzI4AAOsekvB3j0PUdQokZgAAcnYACFzYQUgXKWCwDTE&#10;2IlHrmgRBj+rlOqucPWXw6h2muGyu8AAzh0FqHUPpQtWTGL8J+TgmVkT9PWeoYIv9+SOx6bO4hwZ&#10;U2NUcAmaADzEiiAILAwtAioS+ELIgRghA2ByDdAALsaAwn0JNBOCE0AKaSM0AwxdLBR7JKYaAYaN&#10;hLrkw1TWTGHRHsE2mR2W8cjlx2DxWaXghhi00AXAkVZfjhCDHqHgPhJo8JdzGHyk0eY+km07ti2w&#10;rs6AAATAaUcCMlgIAHLA3ydQB0FVznKARCpD1pDtn4sMdrkxmY9I6lAGYHkQQuO6xlsKA1wumda/&#10;10+fb74x2ptXa219sbZ21tuODw897c3BuHcW49ybl3Mpu+2fmDbpUtGs/1pzfDTSKAAaZaSzjhSM&#10;ATfSGgTJkBcCNbAJgOZ2Mc/vgyb4b3uRZfB/m53kIOI44tYT4Xxi4GUMCQlmyPF0QCP9aTaUJQeg&#10;mpkwORmAGFAFh4AgCkCAaAuZQGYJAWAABXCwAAIgJIZbylm9WfLnPMeHx0vmNEbDrHmoW7FmRoDp&#10;ZSOUd73x8j3RsAMxADgCpZLpdEdI6pgrSAgV8AAKQQGgCADMHaFgNwwfxyFkDRb2XMUzw7uTto5N&#10;Cz+YNF9xr4pw0WO9yg47SsnzQNkdC8yvFDCECwG7NANsXAfJYA6+426BTtz/ypc5pj30KPEeywp6&#10;9+HhH4gsth6S2lqk2PhElpD/mKAEvAAB2DvWaNgcblxxjnrQbxQsu1hUHIYP5GSt2En++BmAjvvy&#10;LHTRQTKbw/2OxlJ8UABKaNaJZ8elkAwB00L7uKdMlZfABUHJRW4fY9iEI4UDhdYSND1EiI58YmZf&#10;zpkuogS06ReSdEdqSBJr4AAQltmKGbAAAZIUioAIinn8kJBviyi1hpnzhqBvnxh0h2OuB8MLieIs&#10;DgwMi5kXKIKFCgEJABgGECABG3C+gGEFCiijgPKoCmAHmNgKoZsniVh0NGAAJ6lmhzh5FCh3h5lk&#10;nFpeB+saDgk9Dgq2ABB9j9FbrYC+gDI0gHDGABG4rGgGksgQANDugeASgYkQgSGZuYgVgAANiqmz&#10;uSH9GAjCFaC+B+w2Cwk9o+EaEmhxGrjbhvmohpqVqVHxhxB1KbKcO/B9phKFoOo2Dqi9iGB9nrKm&#10;jUAQAPoYAeAWAbAAAuAdAmJIgPFsOQILlRtvk6OEnoI7rmnUpRFpNMkbBiB1CCLrjXB0qBgeAMCl&#10;gdq+EwgIjGAPIRsjr5LJH/N2L0HiM/FLtoGflQHTnrP6jqiwjqiNiIB6B+CKsECKh1vzKyh5JeBx&#10;ntFlDgB4NCh8h+iOKUCLJTKtpjOpRkiINmgLAEE0ASAIDIAUgKGNqqingQgJmwgMgHDUK5nStyN0&#10;lRiJRmB6peBuh2LMhjhwqZh6uuAAAFoOrzCboNgAkoL9lLMYPKidw1MwL7CGRajUR2APAAAQAHDK&#10;AOAHiltXihiYQ0CVtBqwLShdBmM2B0B5lmgNAMKogNGLtijMCqGwu4uFRgE4snO9k6xOk3vNCEB1&#10;vZJbkmh+Jim1kCAKLGJrSlleB7FAh2LKsKh6Fkh1h6lmsEJeB7mXknCYmuEKgFm3iujFLgkKSFgD&#10;ihtZDGgDksjhCYsHnuB4uuBph1mokIkJAYANjMASAKSPgNAGGNwRkKxix+n+NpFTOeu5zIzJTJzK&#10;TKzLHotvTLzNTNzOTOzPNtTGGht1uDOTsoQ2CGBuKyBfhnIGhsBymUkaJeANpGAggXgemKAPDyAJ&#10;AGjUDoDltpvLSiM9TgTPnZJNiEpphsuNBcBkhgt6BuhqwbujiPB9iEAEACsXG0oJkouSoQFRmBgB&#10;NTACF8yQAMqNgbgSjwuagRgAAOgIClrZp4yhufTuHdLkzjkYiIB0h5DfBtB0HLhuh2q0BxB5mmp6&#10;vdweiEqBFRmAjqiQiIAKuCgXgPjMKOoyATH3gKAICsn+o5zHRdueu7zizJxfxPn90TROE4MFpjEm&#10;FeSAgAJVFAxNESingHAGCwHBO2IPs8z6L8T6C9pOKDTkFpKBCIJQQOSVpph9OPFQw2uglXviC+B2&#10;pXBttEqvhwLShshumohxh0K0QelkmkJeB8JfCQqCpppOlXpOGCOqDioLHBidnSF9Kkp3DUAIgHCu&#10;CiiuAIgICjgJAImwgLAJilzdiuOWDGMNJeBvhyHJhvBxl50qtFLURAiOB/w20dkVABqErIo0oKSI&#10;pqnRyFsQv+CsgNgLmdAHNVlQqJNOJeBwkksKwfCPB9CKmXiIQkLWCHCZCSCZQMgCB+CdgCgAnCDF&#10;H7qkq7shrhLgivCUJvKDpPk9h7VaONiR0hLVxkvV1dAAlVC+1pCZB6KB0FgBwkztiOmFiUAHm/UN&#10;OwgRIyAkgXgeEQt+uaAOKSisRc0GDCpOxwQ40YJVqyh2nvhshyl5hrByrShquNBxQGB5vRPStRiT&#10;kAiVgBqHABFbqDPfviPwgAAKoTQBgUEQAfgWAcAAAmAYAfgAATgMDuxcuTzRk60UNrlOqDiViFCI&#10;Bjh1lkhLWBgABth7CVgNgImNga11gngLihgUgG1iC/P5zHxRL5lzHprIu8HUI8OfL0M+HVi+B9jq&#10;tQlpLpMJB4FhBwB4O/BtB2p7p9nuRsB2jgJoRv0hCXDpqiEJEBnCKsDGAMp3ObiigAASFvGcCsgM&#10;R8DGx1S3ErN9sX0SWJSViTw5nvhlBwDZBvh5D8B6gCC7ACCVgDN9uRCZr0OGCWI0t3Mw0mGFjGAI&#10;rZDQstAVAKz2ANAFirGOnCSUswCVpAC5BehmoGhwh3CzKsihgRQsEwgSrdAQAJmJ3au4o1TiL9E3&#10;o40elRiVCGJRCQE9laC8jAgDgCjGOT2uREE9iHRmOo0YStvYB5O/T9lmh3H0gAB6h+EbRuqAMlLi&#10;zsHCCfDGDmkFHBHCHiI+Suu/AHqsjKgMjOASn6GMTDrggCrHxho1UUWY0R4JYJ4KYK4LHfzM4L4N&#10;YN4OYOzNTQslr6T6v3FeHGBrBxGohdyYEjuntU0NmaAOjyAdxIv/ALqNnBIOoLODxRYIk5URYPE6&#10;E1hwh0qbBjBpHzhnBtToyW0XFkvIkCHBpqqJH8u4lLSJCOzwnAwTAQ3hgeATgaGKAOT2AMgGtlm+&#10;2nxeEWmCUnjCL7Y2Q1w0jCXpiEwl0hC73qRnAAPzEmh0h5jfBunJHuB5DXB2B8lAh4pkB7JWiND0&#10;CLSxt9ECEEiwASANIYAegUAa2U162OYXlwLHrzuF4gxhn/Ye4gWsz6jDkX5SlP0SmDlakYpQiRJe&#10;iEYSQ2PvjCYqDgztAD5eGOZe5eXujA1riWt9IN4dTg0eFSo2Wp3nI7TST6u3Xmr9HtMJIDnGhzLM&#10;htBwLRBxBzqbB2lmDd2yleVZFfPUB8iECJCQQ22JTRIynDG1krS0m5Es1UjUAJx2gAAJAHjIDHij&#10;gKgJirAOALGJgIgHispxEK49nGhyq0BtvAJCBvGohwh1K0J9lklnkm1KCLEZKDrXCGCVL15nB/sv&#10;nAHEK8Lg3CADAFEFB/3OCEjiiHKClaqFE2kXDqvXD/WuLGrtgHPnLguVjGl8GOPovnEJB+Mvh8uq&#10;X3CL1/CCB4tRaOCIB+Q01NiavlB+GAiT3MCGADyxIyh8i+ACVuOPUiPWCLQnCZK6jQgNyPgdAV4w&#10;AYARuZmaz2AKK+o0SMvMCGVpCKoCJeF0CCOjFChx1YBr2CFhoIIHQ6B5B6lAugoKGCk2P6wPUhH8&#10;Cdx1Cf3hIYAhAXgdAAAdgULdAbASESAHirGiRhygtyo1k343UhBpB3FAhThuqbBnB36/ABkFAO0b&#10;AAAj3BjO10ikKKCumtDkCYidCYibpqu3TQzuO7LnbnHVWtlbiP6+SmiCk9tMiKh1ZGyZFhByB3u/&#10;IfO/BuylB1WGkZ1dC8CVkGCYmFkJDmjGG3DGG6E0AK6WGMChDI2+gTU+T27/gNAG1DDoT6s/vKbW&#10;Noj/RUlChphyGo7zHJhzh8lmh7VtiecCknoNqHCXXQi9yKiW013sE8VhECAMMq3WmLgPgIGJgKHQ&#10;mtozmjQ+D8BhwHWeh1HJ2fiOFFGJgggVPFgSALoYGO4oKgThzIHX0RRf3n7VY1nrtoFQuSE45YCC&#10;rph4Sswalmh2B5u/B3h8FhB5aop/iEB8B/Rvos8oiO5ioKwQ5jidvfCkImqOAMDQAPgImdG6CuHR&#10;l+7oHp0PuD5mZTdBdB9CdCzJYM9DdE9FdF9GHaN05VUUDCWxFAhuhznJwIC1BkBsBm8nAagUQuAV&#10;qPELDuNU1VIOV8Ydk59A4fZpdGr5liu/C4LShnhtkjBjBp9OWFqbDiC8koX7EnSISfMwVgpwACAH&#10;EKgRgNou5LxJAU5NgLgGDIb5WnvLug2aDqREPii8JPw26qCJ0lJTJ/sHVpsaD1ICEbWGlhB2h6u/&#10;B5tPiCp/X3TqiNJcCNbGiCsMiGxplZCGAHgGDUKNGKAPjOAbgTDwgPgKjKDociyJY1ZUSfsmu4Ib&#10;dXN0HV5V+K+HjDYSFglAh3B3FmhzBzHvh3oqiNd9lbtKiuwqtUx4WOWOikeXpxaW8lsjuSeLvLlS&#10;Lkk3RQkUxdFxk1zTtCCED0D1HtJeRq8wV/+SFkh1ePvYZx0plCoCaNCSzju4ifLaOwaDDIALAJCn&#10;gKFvAI1VPDiePojFkKtIIyoz8NZHCGB6JfFi7CYiHGrMIHByC5eRCzB1sbpjB5CCI+VaMFJTMoEG&#10;EJN9HCeUgB3tiUTr/GYoGuIygFDGPtE0ABtTRcqFbI1NHEGs59S3wxAGR7YyipgIGw/JE0VyCCh9&#10;kbd1lAh092D65BgAB2h6QeQLY9Vp2uapnro0r4CdgEgAkCAJABihgHB/ECADRuiwmkwbqvUYl6B+&#10;EmgAgEyoALKMgOIYAVgRDOCmil5IZHCVh5JfMMlkh0wbB3MKJdCCPQpecr8wNNY9RAiGpp2LPwK4&#10;DEdrHiFakAlpCAAwEgoABoIhYADERiwAE0ZkIADMRCsABkIhUAA0EAkAR2PR5/yGOgF/x4AgCTye&#10;PyuWS2XS+YTGZR2SzSYyqUACQyVyPR6ABjuR00B1vEAMV3PoAPMAgUACEJhIACgIA0AC4HAcACQF&#10;04MAkCAAJgUBgAFgOTgYBTiayCdSuSTiVTi3yW2yOcv6RPt/P4APF8PkAOZ5PMAOJ5T9wvGjN54U&#10;ZwO94AB2T4APR8PYAPp9YJ/vylAQAgKzAaOA0FAgABEE6oLA0GAAPA8IRUGVYKwIAA+N2YD1oFgY&#10;DAAGAXh8HhggCWEBgLSSi7yabSPo3iZ9fsdmZdWavJ75pyu50ABtutxABqutuACk0YCg3hgQC06d&#10;c/pX77SH7R2/XYAP6kS9L8fq+gABwDNiDgGAwAARAgDipgkDwAAoBYHpyk50HcdYAGebRpgAa5ym&#10;8ABwHk8YIgdC4ghaHIABSDQRtWBKrAMAanOqnKWro7K2x8mj9uslkeJY/0crk6CYJDAZ/H6AB8n4&#10;fYAHwzknn2pR8H6pR7n0e7Lu+ADvJ+eB7MMeh9M0fJ+sEfZ/r8fzngHOQAAUAitAwBoJgAEwLg+A&#10;E8AoAAEAM1QCAEsq3p0kjpJWkSXyIvFIO1SdKUrS1L0xTNNU3TlO09T9QVDUVR1JUtTVPSidxzVF&#10;WVbV1X1hWNZVnWla1tW7rrbSVGpFNy/HIdbxmWbJoRCcJtsO8yxAeqQiBmH4ABUD4TtWBgHUEAqt&#10;R1RS3O0uld1XRlcXHTJ7nyfAAHaeJ3AAbBxvWYhpGaABuHEboAHgeqjSgwQALQADnI7Q7SJPRCPO&#10;M4YDgeggQA0EAAB0E4ZgAEYMT8CAFti5VtJAvS3yYvx+M+AB+H6fjNyvJ+TZIfspH0fmTzVlx9yk&#10;fDQSmfcvHqfOdHvnR7HrMJ7THoYAL4pQAgQpy+ydNDNHuebNHweOgs+vwE2yioKQYFgSBUAAVg+E&#10;09g3GQJga2oA0lI8iyKuiS13XdybnHqa7VUdHbuj+YZPn10HadsOHCcJwMGcpygAdR1HYpZ5p/KO&#10;Tp1uF/o21QGgda4Mc0rYRxkDPPt2BzagMA7hu1tlcx2ltHI/vVOP91p/rZbgAZNk7A3Rxyf3Uox3&#10;HkyZ3HmyZ6nwn+XylAV/JyAwCo4B+MtXtEKAgqQIgbC4Geh0qnNGlPXJBIkiHyfbBHeeR5AAc53H&#10;VEpzPOcx0nOAB1nZ9h3sYAB7TAe7MymwLtUCgFAEU44RwwEulX8AUsKcCOgDAMcw1oAADgMNU9kB&#10;YAE7HDbUXMk7sjSQCLDAopwEAEGxA0A0qQGFmAAAqA4qQCmspQScPVnx7F9PzHmO9xI9F2DuHs+g&#10;eLUAAD1H0uh45mx/pOH83ctZKi1lmTsWIBC1zYnDAKm1J49WgjrcAAAdI70ODojAewfL6B7ABSlB&#10;MggGQLgaOIA0qwAU5j6SamEfDQR3w/MoPIow9IhDxfITplI/ZCOSJrE+JbBS/H8Jox4ASvVesBK6&#10;WEDZBwAAsA82MHAJQYAACCCoG4AASgYYeAl5kGE5ttJ2kMlKOldN0O2t1RK20kFtHk/8cI8IdDOH&#10;WZMXY5zJjaHqk4ewBTVASAVBcE5qAAAgAaVoDUB0/tYQoWQ3ZagAAJX+AeJ4BiVGiJOAU0cGC5oY&#10;UWkmQiTkuJOHkudxKYBzmJAAN8x4AJclGMQYYdMWl8D2XQyVk4CF/gOgEbs+YAAJG/AAxg2IEQFE&#10;EAmboC70AOgPQvRM2IEIIgKOEv5ObakgupUajx2R0ZWywJm2yI6+TDDgHaORDo4xrPpHohwfoCYO&#10;ziJQAIsMGycpOUSXE/5bpFl1Y+gVl7J5xHDAeAU2IHQHIMBaBZGVUALnEAOQSLRPxuDkcKNUcayB&#10;mjjGuAA4xTgdgqBo2ADoJAAAbAfVcBlWTrtypFLMmo/6QqSrsTZtja3VSySLXlAo+2YP5hqd5oI8&#10;B7voMw0Eeo+4jD+ZPEskpyywnBK1MhC4GwIEIAcjRfyhyUPflmS8u7dnUIYpRa211r7YWxtlbO2l&#10;tbBusttbm3Vu7eW9t9b9TFqzroESclFKQ2RyHrFwMoYSJR0jhrNQcErDpPAyB4VsDQIazADLCc45&#10;6q3wo9UattIdwLW3EaMylDTjBrrHAANYcB6xrDfG0ABDR41+H/ACk6BRWmBnTUIckB6CQMIQBeCM&#10;FJBQJIMAPQc5xJz+u1kKmpk4+mWtGwuzYpQ+UqpQw2lFklh6AYYZPYYwT42ZlKM4lLDhgp0n8cma&#10;QAdCrKN9Hi+ge49GgmZS9DAjgGgKVXBOBwEoAAagnBig0C6EwHALgvA8+jclwnUOm7Qj9IbzSwbz&#10;X1S+WyXj0ccAAco5nEDVGoNUoAxhigAHGOQcZ1nmHHAUbG/4+mUs+M0+d9AEgJJ6BiDEGQAAXguB&#10;e2AFhFAK6JUmdxuWXMqk2bfOW09KXVnTp8R9R0qy+oDwmylmmLGUsliUm4l5ziylkLDg2AlHcoUe&#10;LLd60twlxaYP/YVla5jBP6S9P5NI+EvP8XQPjYT+R8mCXMujTcGDlwSAIcM1JHD5lhdkSfWEDiy3&#10;cLDs3bNPLUN3p8aM0iNiwgKgdsw5NHdYF6JKPuQunzN4gw0ZvC+7MS2H3YUofqvZyknNER1QxZc4&#10;1mgwwB2WIXbv8PY799I7H5DlHUOZEvD77DzcYO0fpPx5prSmP9LDIx77zwuPaQo/ECn/JK8l5M5y&#10;XOsY9fvk8SS3AKAPBcDgD1AgtkyAAIgKwcERBDgkD4FEIASWswBgOl68OSvKki8ltbU5UvKXg/xf&#10;C/JUZOOMeZhhoDqXYNB3wABmDvJ+OgfVOTVOlI4QIggFJpAeaUAADsMCCzUAujahfdqmllAYnMBM&#10;TwEHPp10Yjo83/jkHhMGLgABoDpPGNkdq7BxDzsc//WpxKDgYNvW8BxVgPIpT/gMAAF5koGAORxp&#10;RTjlQhUNNm7k2aDgHPkABG2Mpx6XddrK1Dbuo5ZI88nCkXh4uMGwOJZA4B4cQHUPsyY9wBMnTsVq&#10;7hpCSuRkgTRXt4+lbJkIm+RYAYlxSNqCMCQHSngSA2xQCMbpuFhHWO9dlYL6i/GqMgAA9x+GCBeC&#10;TBIKwOtjBOAuu0AkAWNq6aVI9wuCsC0q92OwryLqY8vQ5IaaxAxGvQ3Uv0YEieNE3C9iaUK0AI9a&#10;ia1m+wLg6edgOkg495BTBVBXBZBbBctaVVBfBlBnBpBrBs6dASSUI8zsKUMSfQGkG+pmFqGMF8fm&#10;HkcYBEA0QmBcBEa+BwrUrea2SU1k4KLg9yXCpPBuVuJKeIS8vWAAG8HKcKGkG4rKG6q8fSHcfkse&#10;p2icNIwe9kAQK0AU9AAqAsIQBGA6YeAiAgAi6M0lAs3YScsMwqZXEI3kw+xU3mZeZIspEa04ZOkI&#10;SkZguK3Y4MdqsM4II6PmKchEJQTmS0SkHuHgMMiKXQ+8JOAqhWBUA6yKbCbGBYA+wSAsAgUCdcyl&#10;AUvI9w0dC0XGtwJGSIy8I+2Sb4zEHIpgGeGcGcAAGlGaveGsrKf0M0c0QYAnGsQMcw2ULC2KXQHd&#10;G8AAzczeZKL8AuAuQYBWBYIYB+CAWgBJHcUEoUTkYMJiry0bAYvG0ipGymO2bgW/BGqDH89zAWVL&#10;H2UrGCr8kawkaaZoM2zsSs3wJEUMg+9iN+ULBAg40k2+29AKlmg6daSFI7B0pNI4sE+sJLAq0mJw&#10;PtBC8EtKUYQCY8hoM0HaHeHavsHUPGG+HQzeHCHW4gHAHmPGHMh4PYamjsMMHkS6iG/uZUabF+ba&#10;3yJKAGtUvK4AnGTqOGrmNcAgT0BIAs/IBhFkAAB6BO0DK8QmAWAQII1RJA1oV5AS0ktySPAOO4I6&#10;TOKUHKj4RCHaMmGM/aAAGyHmKUHSH6LCHmH8LKHwgGUERuoQOVMcLCAwgQAoAOLKoShGmsAZA+OI&#10;Tm7+I67+34OeHmHqJ+G6HQcQGwHOfkGkHQKGRMTGjqTkLCAqAQNUBAAeWuBUAqUCBSKiT2AqKkA4&#10;KrMcguo4KcLQYIR05Ule6jOY0fByrvF4t+R+I6HkaKHGHYcQHCHY4gG8HicQKSfQH/Mq38I8P2QB&#10;BMdYkhJO1IiSZCZEZQSk76K0AsAYT0A+AgQYBUAoT8AkASNqM+ScG4HQcKF0GeGGAAjyfQBCA4Qm&#10;BUA4bGBmA+IoAu5tLa0nQuVtAPIFCsUtQ3HpBFJKJgy4uE+vJHBRF7RTRVRXRZRbF8lXRdRjRlRn&#10;RpBlQ/LcTDNIzYHWcQGiG2zQF+GgGI3eZOBuBSYmBgBKa+BQraLEAdD9B1IGdZLilVOgJdOlRqOy&#10;xeHwZSd8MmHIHYPGG0HCvqGWGsGensHSpgTOXRJOrM2aUEgiASeeIyAmNqyCIwQsgvIktKwgqPJO&#10;Y8SakXAe1IZE+404+4Sc+3EaSciSiU5HUDEYTWSkPsgzD/IUaMSoSmj8X8gYAeASNiBGAsQmBuBM&#10;BcK2AyYeAkAfD8UGNUtNBEOiymLuR5VhSyVnGE0wOrVsI6M4KUMYKMGmGkGiAAFmFkFjHAHEzeep&#10;PuBCu0BeBek6A2A2jdNq+hFAkK/ch0HAG+cKG1W+PQzMN2AgNqCUCWCYISBk0DHKIQAWoe0XRDQ5&#10;I/CnI7SwJoLmbYXCbhOdJJFyJlXsdPRFQ6lcbbLcQC1I2SL7BMifT66MLKpALgbfYi6ZXlXvObOg&#10;dRILOeSMOwe8UjYKlWvRS4xO2GeIXQsUn6J+HSHlJsHJDUMOHdJ+HYpgHK+CXSHqfRMEXQHzEcH0&#10;5gLQJPKi4IPwJqOYToazP8WuA0s+KeAs/OBIAwQmBMYsmbacIraYtCNiOa1eb0JVRLV2dXSot5Ru&#10;byI6QIL8HvIYHe2KvsZ2MHU4HGHsM0HIiIzYHsKUHUSgTCqAHuJqH2X/LZE9MqLC76LKwaNIm1cQ&#10;X+OGJKHsXWfSHGXufoKGjyXRb+e4hXFoKkBND6AABPD4QaoilEAdVCtCQooUge9oPslbXwJvXoSS&#10;SFa8lfCrI+0ZIHBULbGKZ2M0HMHgKGGuHMRIHGRPQSH6aCH0AGSc20YALCOmbykXaFAs3yiUQKso&#10;ZDEy1IrMjkLFTmmaAg/OA0AYUCAoAVD8HYjGGG/mi8HmXYAmAiT0BQA4RkB2BOrW86AzYvdvYFYB&#10;RxXnf7XjIJdcy7gAljSlSsqNI/f5VvgXgZgbgdbHRhgfglgngpgqU3RulkXUh0+GvqGgG2pmGSGx&#10;GWUGK0CKBoCAAABgBGIoyArkIHRBf0UrY1hjX9gJRidQiPOsJ+G+fcAAGWGoXmGwHCPXZcKGiCMM&#10;JsWyOPToAWAmexQqToAYIITldUqM0yrzixX2g6UWlW5g1qTeQJi/jESbUU3zEwsqfGOtiUv0+nU0&#10;/uSkfIZOAegmQaAojcBQRi0EBCa+A4AmIRNk6Myxf9SrX/dphtgsVpVyJYz0zZWUAAGUGU/oFmFg&#10;Fe/q4QB2B6B8AABoBsBs0MBaT+AwqvA+YItM6yJ/NVNWGhWIF8F4F2dqJEB+CCIhWg0KA7lvGwKs&#10;VNgxH+VyvDYrLbl4Lcdhb9IZlOfyf0SencTcsu2WcqQMcuUFDkYAo+9ullGDHthhYHf/Qy5XgPm9&#10;hpCosDhnX7JKbhm3nBQ7BNY/UWfGZOHgHofQmAKGHKHafkHBO5HBd8vsHkXYTIsgH5csjrkNKkkc&#10;bum8LCI0guAshc7gAmQYBE6EmaAqjcA8ApfwAkeulQKc1hgLnRnTkHOnm/hrGG1sL8Hgf+n2J/bo&#10;S8HEhoMGsizFb0HZEyHljCHs4KH6AC2knGqKp8OanCLfKmmJn6MoHEG+KWHgcYqSYAAROLooLEAm&#10;IwBGAcUCA4yaIKI0K3U+0EAgqeUG9YYLYZQ3F49xdtCtrPpCtpX5deP87EKMG+ueRLZeHIHsQ4kA&#10;J+H6AGTfJWbta8JSJq3yZDJhEjjMH9EzGLGKm8KcAqAPD8AqAUNqAxiaMuaAPRCCXwhuzmKsBOA6&#10;BE50BaB2QaAqQmlaR8SJkFQxo+0phoVrmEVRtfmBnLkRtptrtttudfgjtxt3t5t7glVkJyHSQ2AA&#10;GiG4RAGmG6GwAAGoHEGyNWAXD8CaB2CKKu5+QMAWRqoOt66fdhYHgVYLtXBhgEeS1EXwHmKMHIHQ&#10;4gGyHEPWGcG0zQG+HOugHaHsMmTgL8Aa885tD8AgIsOJdIX89i1gJJY5iu+tT9GGkMJ1sMY9mYJ1&#10;eqjrEpjOvTUaZKJWAEge5ML8Z4KVEanILLPwquBqBCIYBOuoAwAgrlqdYa6Rt9RVSmJWHRxmQ6Gf&#10;TQGYGWGWAAGSGS/pXINqCsCuCvk2BoBqoWAjD8ASgie+R5GK2EXQHHyiAAGcGaXmf4S8BABAu0A6&#10;A8QnWojcAZzDLlH4tZtntgV6QKcBJsG2G2PXyiPOcUQ43cjghMA0/OBQBQWoc1fxWtwFebBHGDOZ&#10;u/xeVw00Y83o/qiKSn0UiIS8HiTKPY8kaEJ+Z3Z2ZWr0JqqKYOtJhIIzhfoyQuYWWumeIIrmI5LS&#10;2g9bI10H0IV4LsJE5I6rwuHssOHsjqTOSdMEZPKTB6w4KWsOHqQKHoL51+ZOmHw4QKhkZQKVNIMM&#10;HcfqL+HiMmluM1eQKcH7QsAIQs9kAKyeayN+LKBUAiNiCeA4IQBricIrrBM0Oe5UfBGB1bRxu+Uc&#10;sMKUai7GHmQ4G+HWpgHGHifYHQHsh05FTaAOJS36UNp4g6UcQKxfUXjIxDEGZTesX8SkrMH/cJMW&#10;slG6/cZYZPVANikwbGCXhOlEAyu1Yg6l0FtYUf3j5d5f5h5j5lhlt15n5t5v5wbpuAJOHOHYKGGa&#10;WIAAGmG/ucG4HPqQAvaYCiB4COAABbus4DHkt9u53cXF1Zf2thnIbksMSkaiaCHHNO8VR+veHAWQ&#10;G6RGXwH0J+5mOPVWQoA2IweuWuTto4OaOh1eyqtT4WLaQH4YP6qKkWV9EexDjhjSZoSc+9JeX+aZ&#10;IaSloQQoAQNqT4/IBuBHVOBDoklMI5A/z/5zBrKeJyHBW4AAF8F7CLlXWJGOzfyyYeC4C4C7hSBg&#10;0K3BYaUrWAMOHEPPbkM1zCozXJqiT1NqNUtt61rYViM6MEj4fQzapgGt+cnt9EfmHWQ593kCIqdA&#10;Bgz+T2BMbHzsjccwWvQ9r98895dyxAHrbkiGncw5EUZPtPX2gatIdLDmoVikyfwGnN/Ibm2TEEIA&#10;AHu+32AHs+n0AHq/IK9H4/QA9H3EHlBIi/Yg9n6/oE/H4AHw+oK9nu9wA83q9JO9XrJ3tLXo/wAA&#10;H0CAbBgGB4M/gFAn+AQA/qAABKDwYACeIQyABsFQkAA6CJ0DQKA5mAZlM61P6vQ61X7BYbFY7JZb&#10;NZ7RabVZqzYK9a7E/7kAH+/og8XtKnI73OAHG7XSAHE8HQAHa+XkAHzNAA/ADHH/PbpQ37dQBG45&#10;dohE4g/4xjYeAH3Isa94S+Xxi38+o/j6zoX+/I4BgGBQADQaDgAKw8JwASRoPQAJAwIKvPaBQLbd&#10;K7a+XWrfcOl0+p1et1+x2e12+53e93/B4fF4/J5fN5/R6fV67jcuf7Ph8fl8/p9ft9/x+fv7wBb/&#10;4sRzMAABlmuZ4AGocBtAAbx1HCAALgmCwACoHYkN2D4UAAAoCNsAUPP07SZP45Kvv+6EQO2rLlqG&#10;/yyn8yzZIolIAHUd52AAbJwm2ABkGmZoAHAdBxIif7FgOBgEAACgOgwAAHAmCENASnQCAIqy6REt&#10;kSxUzrmPdLERI4mcxNkjiEI+fR7MWfrQgGAUrsoy7Lrsy59o+CabKICzjBOC4QgAFIMhGAALAcp8&#10;3KsANFRRRlGxAub+qG5aZGybMFFiWBYRxSqwBOFEMieJ4nAAEwTt9RTouojyPpYlqMIhKoCAAA1a&#10;VmAsOgHK9HS0sNUpmttfPHL522IABtm1HZwG+b6/HIcgAHgd53tEj1oWlZtngPW9SVMAAY2+AAdh&#10;6HgAA9c1I2CtNIUXXd23c7y2rkjiMXnOjMKDSCtveAdFw8ns3X/XIAX8/t34Ng6xy/L8XpkjbNxe&#10;0TXrnMrGuYfi5n9iF71exrRsUhCDHykx7s+e5/qseaN2g1KTtYkGVAuBgFAAGYMQkEIIt0CFttpK&#10;98uhEmEXfEcUxFic2IEfZ8AAdx6niABzHedQAHQeMbnSep2gAeJ8pUgel5Ij58tjiKP4yzekH6ie&#10;Oo+fp8oK0aCn4kK6NCASuAIAKrSq2wGgSo4LAaCYABUDwSXCFYZXKCoNuboOErNdOhcnynK8ty/M&#10;czzXN846z3RNzvQ9F0fSdL0y0TEsDJV+tJ0HcdYAGgbZpgAaZwGzHBzm8AGcyiJQcCE3YPBMAAFg&#10;PmYDw5gYAuQty3XY6lgXgtT/aJ53RS/SK3dBErKH9sWQHEdBygAZkCgAbBwm4vx2sKfAAo+BYLge&#10;AAGZyAAEgdmYDAOA3WK9Oge8rhdDOlzJ+TJhh/UxGeJmR4jg+TSD6HuaplRtSrQDbOwUmYCAAm2A&#10;4A5CQLgNPEBIBYDoAAMAPAu8UBDMysIndPDE/C61UoqLmNUao1AACoFQKkAA3xvO7AqBQChuwWgs&#10;AAEQIoRQAAhidDI/DGSOKrNA20z6qENLbVyVaLcGkwL4gQxmL5Xx1xlAANaHAABzxrJAPhpa9AAK&#10;5J6O0djWhsR3aYO8dwAH+k6BWCwFYAAoBRCibsFcgVYsDQ+dWGkUJHOVetI+SR6znkyckWJFpW1f&#10;xhIgPppA+VqmsI4Qsgo8CSkKZcPhlQC3+FQAgboCICwEx8TfIoyUkYYSTPBLhErkS2HvKHBAxY7h&#10;5tPHYPNrQ6ZkNMHsYkebIiDQSIUPwxY+B9mLk8R9OxBW3mLH4y4hhHzYmdM+3coABgBKyAQAZJIC&#10;gFALd4ApKKhQIgAA+BYDSgAOqDAmA8p8lnrv/LRJeXVBaDUHoRQmhVC5KPZoZQ+iFEaJOYkrF4tB&#10;WR2jyHgAAbQ431jSG+NgAAyhuu0AIAZWQOgXg2UA4YAAGQHxFAeAcm5VVZMAjiwVEiinm0EOZDCn&#10;0moAFgoqdFXyKivqpWDLxoa+Tk1HkxJuMJHB5F5AAOl14ABuDkd2M0bEOhyDxL6PsBBHABgNSSBB&#10;KAAAEAJZmAJ5hV1fwvP7JauCvzkJiMgUFOT/yspsJk0ogo+pQGNbUXRiAAFZGTK0xABgBJZgaAbE&#10;UEQEQOG7A0oMDUKn8StTcrJ6FE7RFkkawmAxcxpDRGkAAUtrTBDhQcB4D4HwAAvBcC4AAPgfg/XK&#10;B8D1ozwEIISPMeQ8yFD0JUPYfBJmCG4JuAy6D+AEyzpwxwkU3B8mqjFF0ed3S/DiHGaIiwE7yAAn&#10;dLOLA7h3LTG7e2M8aRnDPGcAACoFUJBbC4FtmgMwZvFAXPCRJ2bS3AwJgXAx6Us1yoIf+irRowwI&#10;r/GIfJn2NlapwAoAxtp0HIUXTsuNSsD0XOdXJ7kmIakzMqRCKg+JvmKY8PZpTISTD0HuPZrY9bjD&#10;0HwS2YU0WlpqaWQhuFhzHlAAQtuVhOpWSzAaAoo4D8oJOAYTcBtNDbgJng/qeCt3/FjkyWSoOIcx&#10;ZjzJmXM2ZSAggD/gT/AEFg0HhEJhULhkNh0PiERiUTikVi0XjEZjUbjkdj0fkEhkUjkklAEEg8EA&#10;MTlD0e72ADmdrpADXcTbADJbLQADxfb1AAeDocAAbC4ZAAaCAXAAQBYOAAIAgGAAEAYEqoBAVVAQ&#10;DAADrtfrUFf8rhYBtAAAVrAForYBlEngkChNold2sVbAVpvcrsFbAlhvdvg14gVmxEKucIu8mx0G&#10;ults0pwsOlD9fz9AD6fj7ADkdbnADSbTVADcdDhADnfDrAD3AeeA4PBgAA4JBFVAdetdbf9btvAv&#10;F4k++lEEf0nAHJlcEfr65L4er6AD7fb85YAzT+uHFggFAVYBIBA4ACwMCQAEgSDwAEITDfuCXxB4&#10;J2ttguTyWP/n9/z/o6gbGLShcBQEaUEAAUxSlMABwweoKhAAFwXBeAAfwwoIPvaj5/Q86rrOXD6D&#10;t2rwCROtS2QAkrOs8eh6qAd53HeAB0RsAEYHotTdqrFADR+AAHyE8wLAsAACgIAoAHnJgAHoeh5y&#10;XJskyVIqmN2rZ4S0r8eAzLwAAXMKyIKeUmnKchyAAZZlGUABYze2wENyL4vi8AAahsGwAAbPkjgL&#10;JUV0DQVB0JQtDUPRFEoyuKDv0iS40dMaGu6/KI0YhLFvwyqGJQ5tNrNS9K0VUaNVChq6UjSdI0gi&#10;J+1czcQnqfB7yce6gHqfKYHyfR8gAfB9nxXx9OofUQ1czS9q8BIDqoBQCgTMADtyBYFAXPYGNqBY&#10;EgVI4ByUsCvLLScCoVVNSXPdF03Vdd2Xbd133heN5QAgdTXne98XzfV935fqQVNSiDn5V58HzYJw&#10;nUcwAGcbhogAcB3TSeR/2CAQDq8CAHggAAGAUBoAAMArygNJNuq9i8lKkqlwLauLIrUr6wgOqeYq&#10;9VJ/Zevy9yOsIDAFJTwKwA8/gABICNyBgC24qUlMCt8CQJTSEZcxmpXNeK6JVUWrsgsi6OS5J7Vm&#10;AB2nieEHHWcbRnEbIAHKeaaHo2LlgKlcfyVkMlADHitae/K+LYtFM685Z+oIfjONee1en4zrvJOA&#10;LkriBoC2sDIGAq9wIKIFQMBAAAMgdIwFtvnisVPv9/dVd8BLPqNMLoa3ZAAVRUFSABum8bwAAkCI&#10;IgAFYWBYAAiiMIoABF5KQHz5gAS1s/mV6t2igQ8oHSHH6qX95+Hm+cHcG6brTm2nDMM0D4Qc+A/1&#10;gAd/3T3PoVfkqIDPKcf7tWc7RHZ/gAAmBQCYAAdQDKSBs+LjTsG9KinJLhXjlGvbGO4dg7QADNGc&#10;M4AArxWitK+kgAAWgthbAADKEjHExJUdXCmFUK4WQtUeuVUpElzMAUk1IyjXVxNVVWuVS8NGuQuJ&#10;GqGHLqC5Q2aiqBVkNjLNeOQP85JmDkj7H6dgzJmh+IfQ8ZqKBy4nFyJUWkv7NSuFeKuVhJBWIwmD&#10;MrDlVMP1yLjiBHGOUc46R1jtHePBHF6x5j5H2P0f5AR6IcwGB5kFxDuHm2cbw5ndjdHU2ocI8U0j&#10;xH4rQAr1SvpAKubw8MY5PHgjIfhl5kS0gEb2kdksCoimLZwpVnRK2nFcKwz4qgBSrpgkunsAy1gF&#10;gGNy9VZqz0wAGW4zNJUajiKoUbG5rBZGAqOhm6g5xmQADpHeOwAA1BwttG4OscSDh6DqScP4mABA&#10;EzHR5E5S5eJNm2ZmV8qxlTMnIYGdVxLYlej/VfKdbrQgBnlAqAt34IgJAdPcBE+IIj4FNPs6lqcM&#10;pA0RUs4OZczBtjaG0AAWQshZgAGwNca52lXgmpIAAJ4UAoAABQCgE5kjETMIWO2mQABsjYGwlJKI&#10;DE+gVAqBQpIGj4rYPuvKJ0T1XjifwMkZAyAADedzTgAADqpAABS/MBBuCYjmYUXgDoGyiQINONwb&#10;gAIJzYim+d9IAAhBDCEe4EIIaXVxIek9HQ6R0E0GoNMaYABgC/F+bYBK0AohSCiAAFth53HlRLRK&#10;xi6Ik2NsgSaGhipBzSh0pKIZhVIGLnW1aJZEaYWRUxDCQqnIvqNoeZQxsRGAWhspaVrloVGWTtQo&#10;trqoolWit1bu3lvbfW/UTHu4Fw7iXFuNDEutqTlWzJXWAeatmyDyHcZ8d5oh3D1Hia+ag+R/GeYH&#10;d6fR2XDzUOuZ580Xjst/pe4RnBzlXoCiOfk45ynDFzMmWwBEtwEgDWmAdbhtDagXAbT4EIEgNAAA&#10;oAs9LQ5alhgefq1y6oktUVYZM/S9kxqXVkrQdo8EaDfm8AAZ45aQjmHrWYBJWx9D9M8PYeZMB+D5&#10;M9Aqq55QHgRNqtJaBzKRRRV2rC7zjSCytN5VEBDHwMAOp8B4CRSASgSKIBjAaewELcSQoBnJFcI3&#10;HX7KTLZCkHmqGCMAYIABoDPGeAB7w3wAAfA6e0LYXQugABiDEGEDTgnAIs+QnAtM/VkHXNgEQIwR&#10;AApICaqgKQU4IApT5eaLUnIvmzXqjVG3nJbQqhallLQQAirg9kAA69RaANdqKbA5hyjlqaN93Zay&#10;vUkBK8AFQK0JgvBceYC5TKKkQ1Ea4aw1DTPhfEOTVIAKeU+CGEQIgAAR7NRS0/L+XNpWjIsqF1+0&#10;47W0uVbUh+GLXzLhrRQ/Fq9sH9281UiENNz2fP3umiCASLKgtJttTe5d7b33xvnfS+Lhb739v/gE&#10;dcKWX3ksJYI7B43THiPceSOFeGvH2r0zixMWAAH5F3FZnh78PileaLqmjDEGWPSKK01CBHMaiXMu&#10;kWzoGeH3NTi5yYuFtO4zErYA2SbGAaekE4FwPgAA7k08wDKfS9NyY3CC+bJtUtVuOG5ECzcjWGZ4&#10;b47E0jGG7mkcA8h0HLPKADGR1B7Dv4aPgehMB74ySOVIAAEQMHpAWAxa2rjtStV2Z4f8Vyst2YtV&#10;EAy0AJ0CAABwCAGPBgRKYB0B6RgHAIWscMtLrd6243nwGyA6h0ziQQw4ZfnQADEGIMV+BtQqBTCo&#10;AAGgNQa6Mp8tVbhxJDEEYMr17g0fbAAFh7lHA9UdA4ByDkAAMPhUqpW/4CcAV5kvVpr0AAzPPCtF&#10;dBxAVhApeoBoDTYwF0jJ/SUPL7z3XvwXGaAB2VIRwfnf8BI9Oytlgwzr4Mob8GPkPQ9UYzT921DK&#10;GSm0dX/QAAFAFFoAOs3vgvhgLgMNdPLQFN6N2DCtowFl4LHunwHrSlOOnOnoeunQKQIOniHwNwKi&#10;KFIGuLZvJrkt4MtIalGohFIpCQSwOQXwYQYwZLfN+wZwbQbwcCWIZOmN0FNDLpqDODPMVjsLzotq&#10;iouGwDlOYjqnHIrjsPJL1GWjkEPuRopDNHWuUouL3DNMVliB9jqB7uIjXmDFalaB3h7OGh0h5psA&#10;Ap4gOCjgAASgLj2gWgNNYgLgFqfDhuQOlPKwUqHi4DEtqN0P6uLMhBwh3DRBihwM0hyB6DXABGfC&#10;Cu9B/B4lgh4sOgABxh0jRB9HIu2gNIAgGAICoH1jyitLmopixCsAIADjagKgFHfgOAHCmMpIAgJO&#10;dimgDlrFnDyirGbNrwoN2wQGtwco8q6DVqtCcv9gABXPoieh4uGgbPVPrPsAZAZgZvBgOD4oyiEK&#10;zn8mFPbBpMRM0GFhmBmE9khgoAoqUxsRskikjQAFuF5nuBwHvIKhmx0BdBdBdoTFrAuAuguAAR3P&#10;/lqkditqwNWM2BgyGAABohoCeBwBwnvgOAOKDAsgsgsPgv3u5FrIUCHjrEXEnnwHxKlqmFhjqAYE&#10;KnkNCNcCmR5RjMuN1wXSYo5ttQTmutyIiGqybwbohNuLKiMMMJ1wRKJrlnUpoLkCUwWSlDIQWSey&#10;ayoypSpyqFEQayqysSstpwSPKQTQ/rkyuLcygNvQkxCkDPKjjpWxCrzwsFPOVQtjqxVDrwwQvgAH&#10;FiYMXigB0B4DXBtB1Hvh4h9CYADAGloARALj4gdgQM7gQAIRuDBEVF9SoLKLOwRlNmBjNB8OHhwh&#10;3mFBjhxq9h2B8EaAHAFCoAFucP/h8Cth2B1oKBqBuG2h2B7mzgDAHsrD6kwTSn6LFCxgHgEDagNR&#10;aOgAHPDPFEjMEnfgFMqmQJbwWvKOVC6lUrWytIWSQtIkdK9K9hZE4KnHdu4jagPkNyBxrugAPD2q&#10;rujj8HmFgk0NVM0M0hxT5PdigHkq4AmgmgnHgAWNaSYETnTl5KZIKBshrqboLIMBhhhBhO2v1AAA&#10;xAwgwoRxsJ4JOM9CChv0MAABeBdheDRvbhzkbq3q4AtguIREKNbvIGrkBB5yRh0H9RNBxpvqxHxQ&#10;AluE8vVzzj2n6rFEeTqrdSZyu0fF3QJRBwPydkxydUjrNQ/SfRByxSvxhoXt2RBLPjjpnrLrbGpy&#10;mF/oeUmUhUv0wUw0hSr0xUy0zNsumNr0gpC0iGtQVN3ppL50gIhGXpDI1wKpWIuwjuLy4DrjsOEL&#10;phthzs2BxB4jRBzh9LsgKAHj0gfgRgZQ4gJz0ACiqDAoHUnl00iIazLTKlLCCuwmyB6uGhuh3G1B&#10;mBzhrFfB/FegSgKD2gOAGzkADCoB3VagABlBps0htBzDVB1B8kaB+HtAGgKgHimxSCmsjugAHvDA&#10;UAKNCgOvCkgxXGin6oxC+01msygOClJUqU10zwIkPzMKsmFMzs0hphpK9hqnZlbCgAKKeO2nfGOF&#10;sK4h7CXnnB3mzvMpxQAFoH5AVLDAWtbv3M7gNWCs8PYF4n+JsBrV1GFhnPxhjBihjHePjgAUIAwU&#10;JRsrFpVCDR7Hvhe2QKaBsm2xkAQtPAAAnWUtDKS2EGpuVlXv+pxKQKQh42akwExKeHMzxOfgIWei&#10;1CxxUVvriNvNxWW2hSmrboh0tlBulygo3we0oUjKJSflP0oU3o4N3HISvNtlOrRzpwLiNzJ0stqO&#10;k2j2zWz20N8UyW022W2l2QeNuWvtuolTn2oMJSaRiGrpELshuBznvhtsQhsB4JvyOgAAgARvV1Wu&#10;fgG1qpbUAWpKiUvQLElh8CYByB3iaVSG1BrB3HxRugYANAUQ4soNjAEj0kmEohphtjTBrBxKxhtp&#10;HpxlaAFgJmPgKHeiivEAAAQAIiiATAKnPw8Hfsr2f0LWtuB242o1O23F7veCgH9GFWRm2k1hl0YG&#10;1KwG+rE2fiV0/CTkPoFIDD4vUvVgTqWHQEvqhHVUBKaUCx8Px0FUFnfHfgwUHyB0Jz/tnr0BuHyA&#10;ABb3/GHv0KrloAS4CK1AhK22dr0Ndzr3UAAWY4AHvkBUcgANcimEhVivuOSCELF2jXmI72iQK4O4&#10;PQG2ksLVvF6YQwfWnU7QTFHWxLjQV0tLQNzof4Y27Lb4bwO2ulOwKVNCP4aYR4g4hYho8W14iYj4&#10;kCS4gCLmAYm3JWokVwJWxB4B6kohvh00ZB2Jvhrh3s2LAlrAfARPsASAJufgHJfJ+3I2tj+Ikh2h&#10;6Lshsh0s2Bvh4NVBzB7jXAHAEmPgcANnhzGj4gFpcqwMOrphxGEiahxHxB3B7LsgCAFCsAKV4gRg&#10;MK4ANu3HeTTP/mRDJDCW5JorcIdqH2u2wYkl0IpjsB7h7xL2bYHvMCaUQOunuB8ZaXtv/lqVjHfv&#10;tEjAKkitjALHM4LnqDcxuntktyFPmvPBcZlqok+gwgxgxvUAavsRTHUtIVzq9hVhVhVH8jRARgSA&#10;SWAAWgAAbgbgcXzvDTrkSEeYGz5Jvh5kykuCtk+CoAMQEKokh38Qj5VlgiDjcZiEUZTaBN7YfFD4&#10;X0nL7C6o2QcYbQPYnY1wQCy3l4flyCyyktvrZYV0nW8aB6O6PaPlDYjaQaR6SNvygQQ4n4X6DjH4&#10;liFYqYrXYhth2m1BtB4HvgFvHAAAeAQxs4yD2mkjcpQYTlSSb6VlHuVkPhzh5JsBoBxqbhxm4OwA&#10;BDqMkoAgbANHhgPTioxFKGBjsB3B5Gzhvh0NVB4rsCCoHAHgGioAOgKCiAJgGVimSCsWOZRVuCJz&#10;LaIaSlRiUIsxDDNWamzqtDRB2h3IKXnN2k+GPvjoAkvCkKpVikTmbTIoWEYCgK7Ouxzvxk3hY5bA&#10;ogpvqgZzygIgJj0oi31ztAABchcBcklvvngtaATATqW5wZw7SoAoFEBLytQh1S+qLuwHmwECmP1I&#10;AkhCoNQSzCDIFLAloP1MFn2Ww06q5a97qSqSuFzXIN96W0lahwGVMJBYZYcyhaNbq7y7zbziRaRb&#10;0b172I+wMrk29B6OGhth0nvhvGIqmh5GFTSjagfgQ1IARgJqDL8mVp+QP0gJRYniK6jCI1xFdjqB&#10;wB3tVBlBxK9h1zaKogFDasmPDAXgMqWgMw8q4lKOTjNshMNwmDsFNX8HSFoGSG9C04Rb2pAkDC6D&#10;O5U5VFYDqcblRIzmQVqz0pUCsDiU1IUzrh7NJPbGHPooOB2n3vhM7nhbY7ZERDNBqNgAAM+XrN2z&#10;xHP7GJ3CqKpCoNGqfEPCCEbOun70ZBuHxZUP4CiGMmNiulwuMFhyCluKgD4yKiiYJ8xI9bpcZcZ9&#10;BdB9CdC9DdD9ECWRhdE9GdGnWN6Ukrbh2B5kaBrBzqx77tVDWLp64GNgfAQs7gQqEGeJjixycQPW&#10;8l3VQB3h5rs1SE0hmBy1Uh6JKiggJPDKFKDATgKHPgKAFVi6N69dHdhiRRCjMjkthAAWQBem3Ez5&#10;mioWCsD7ZNEEBKbKbn+IKEsGirAkgnrr0B4WbZ/yWNClKx7M2Bwz5kzk0uRgLNckwQAO6onshFij&#10;qHfD0gUAU3RNmgRugQBqoqpl/4eLIsvHYKHdieD+EeE+FeF+Gc/7peG+IeItzVNrah0h4JsBmhwj&#10;TJImFEdFggMAHnMgeAPs7gP1lj8Rgbs9U6TaOSvrM4T8GDlB5LoBxB2mFBuh2NVBsB3HvixHgAL9&#10;+D1j4gN+TgGr/U8VMeVeJdGHWiUdwGzsw1x7eDXQjgI0GkkisB7etXtAM57Gi94OIjqX1hvNWJUE&#10;lAVT+GQGiPz1evMRoOGtINQCujjU7C45enMgV+89+qDWemN5qiSeCLIeH8i+l/C/DfD/EfE4j71f&#10;FfG/HIbtzhyh4CaBkhuRGh5CaB/ADitgNgJCmAcgONbgOgGtdfCbwWocEW5Sl9heVtuiCB2B6EaB&#10;qh0Hdhv8JDVh7LpgGacgZ8PnkdRgIZNGVSj6T/i/H/FKwetCYX10Ym1EckjkgYM38ZhdooFjcxkB&#10;17ekHP0G9itgSNnNQB0/xAAB5RojN87XuyzdAcYmd7nK3K4cycfmV0ewc/Al/f7fj/8/9f9/+CAA&#10;CBQOCQWDQeEQmFQuGQ2HQ+IRGJROKRWLReKP+NP+MR2PR+QSGRSOSSWTSeUSmVSuWS2XS+YQqOQ6&#10;ZwKZgGNABxO1zgBht1lgBzPJ2AADgoEgAPhMMgAbBwVgANAwLQIAxOaxirwaswOtwWugB/1+vQuw&#10;gCyQSZxuhPJ1gBmuJqzp5ukAPcAv0ABcGhKnBkVAAQA4MAACgQCAABgIBQ+0zHIZHJZPKZXLZfIv&#10;7NADNP4APrQAB7aMAPzTADGY0A6u0awC68AArZajGAB+vy9Ph8vjRPV61argzhbTGvjjaV9vvOZt&#10;/TmxTbnwSr1utgbrAAF9kAdYDcTW4/MeGV87WeKG+Tweb1ev2e33e/4fH5fP6fX7ff8fn9fv+f3/&#10;Jajazv/AcCQLA0DwRBLzQEsycpwjhwp4ABhGyoJynmdSjKQpQKA0pwOqiDYGqq1bprQmSPsfBirI&#10;QsKxoMnCDq3FcToEzrPn2fgAHCeBzAAZBxmmAB1Hsd4AASBIFKUCLChmC4UAADAFr9ErWoY9KuLL&#10;BUty5LsvPa9EvzFBabyxMczzRNM1TXNk2zdN84TjOU5zpBEAzrPE8z1Pc+PW5yCvAm6cwinpiQrH&#10;Z4x87YBgADamAAHYQBcAAPAhDwCADRgBACxqwS0jKDprM0ayysFAo4sjyoGjiuxMfR+OUeJ6nmAB&#10;vHecoAGWc5rAAeZ9t+DYHAuwQJA2AAUgmEAAAoBQHu+h61zNUc+2patrJFMLJLZK9VWuy1s29cNx&#10;XHcly3Nc90XTdV1zjO92XfeF43k9Ss1FFlSnOd8MmabppAAbh2nGAB2H0egAAgBoHAAGQOhSwVHg&#10;Yo7YgIpICAEArDAFRkq45aDoxPe0YIZkMBQc6S01Ym2UoEeZ7t+ch4HRWp3p6bR3nE4AABOCgOgA&#10;EII2MDrCAABuJSqiMaWneel6Zd6cuajjTR04zeHqejfnyfR8rEnNtrOx8qtSwwCYwA4EAO2LZgMA&#10;ru401VutK07fN+5LlK/smMAW2eNUYfx+tyfOt7nZ4G8Kozr05t+lPOjkcx00Z7ABqgAcDrbbx1es&#10;yoTsTD7Ls+0yUA7r75Z+m9N0/UdT1XV9Z1vXXXd3X9l2faWtF2wIUdx5njWp0HAABsHMbwAGkdBu&#10;8kfzlA6C8PA4Caqg2CCqgqBYIgACIEggAAGALJQDbIAFMNVT6E7g86ZcXGORU9lTPb+vR0Hot5qH&#10;P45xHku1fN4CAEgaAALgLgkSWsMB4B3/AHfATg6jiy1ELgY7WCEET7phH2aEecFwADpg0AAbo3Xh&#10;jtHYUUfRyTll6Rap9xIAGzgIAAA4Bz/gLAVKqB0DwHgAASAmX6FZigCKMIIPGIBOhxM4HhEVUgD4&#10;kKUA8B82LegAODHXFEAA34qGKMWAAEwJgTgAAtF1sZiXSEVTDEB3kQ2cDnHMT2KJbx7G+M4n9lap&#10;QDuiaIwkvYFyqxLiYBMCgFEjxzh4YmCUg5CSFkNIeREiZFLndjIuR0j5IGXdu+uBpHDdG8HUPEdy&#10;tR0s4GcOEbAAB0DzHaaiBELTtAWAe9YCoDXrASAUX4B4CQGHYAMUkBDbCjACO6AYARiYemJAKbVs&#10;Sm3xwLLQ0k6Eyn1KAZURw5pnh8D8H0AAeQ+B5AAZgXYaI6huAAHgPhWgDADALKkA8qoKwLAiAABk&#10;BkfgDADMSYs1SL17wPVXA1Uk+5Iz9n8ShyAAB1jqLeNobQ2QADJGSMqUQ5yegGjo50tBtTytfNY2&#10;J77GIcATZ8CEEJSgPxMA6B0DgAIkLOSsOilQABnUtABGhRRAwMgZQ8DIGYMnrgResO6ni/xuTfGV&#10;UF8JiAAA/B8D8AAJASwCSQxWohEFtleNZQ4nozhmjNAANkbI2pRDoJ6PesEKgEVOUYWctkxjDGHh&#10;vDgwQIVlUhiYB+GtJgIPabE0crCfyHV4n/X2v1f7AWBsFYNPEjbCWHsRX+SagCuspH6ZturAx4jw&#10;AAOAdDOBwDsR8OIeBPR4D5YM+Eq8c2MAMAW/4BstIWgKlrLN/z2GFAOAROYBzEgFgFhYAgAcLJ4s&#10;YYsppTiz2lMpa/MlLA/R/m5H6codiRSdDtR8OEeRPRyIYfCxoAAIwJQ2BCBBoIDzCgQtmaiBaMyv&#10;nUIxcWxN67ERkJ0OFnAzRmDMAALe+zA4Q1to/H2jjazugDwAWJGZOX3q9gwOqDZmiOAVj6AAFYLA&#10;WAACGEMIQAARAjBHFZRg4Iqi7w9ByDzKsLYYAAEYI4RouRepUzKlozgAC2FqLY7bawABWCuFcAAM&#10;cdQtcM2w7tUK9InKvB144uMjPEGkv6EBRZ5KMA2BpYzCWFUVwIZsemBx1IZNMXoB8LljgqYcEMIg&#10;RIsRZxnf/AJGWunOzZVKiZ03zXszlnPOmdc7Z3zvYbPGe8+NMvUqImscWROVAAO2Iw5h2l2G4Otn&#10;Eoyiq+YMPkf6OnwqMbIYmXLaAEgHKSAxJNJrxgNARLV7iSrb6aAId0w+qnwTDnnRQ1kCirKoLWAK&#10;SY/zPNcI4Pkf01R6D6ciOoekmxwDuVwO4ezvNJHKAmAp7U6gSmCAgU0CQCWFAIfAdBUzOb1Psmdt&#10;3Pu4V1LgIkPAd6RhvYhGPusAAr93RPNIDwHYO8LAinYAjfD4a1aBwI38AA7h27Ew4kPLOBmDAkBJ&#10;hkKgVAqgABeDAF52DtDfG88MWXF6sjYoQQSLUWwnhQCfO2mYABy8lR+MgZAABWisFYUaQAXwwBgA&#10;ADjmlJokncIsn8q42OeAAFcK0VrxBppCHxWECIEi/Ar6VilEhrLHb+HfT0cA4Bw0NJ6Owdspa3LK&#10;CmFUKjCwY04AgBF7W+IWEUNBNUeY8psm6a2dGOZ3QHc3OvuLu3d+8d5713tPeeu+d/8AtU8mgWPo&#10;sRuclHQ9TjjyHuwYeQ9laDtHqkYeA9ps2fYMPQfBvx6j6N4Pe5ZpTngBYtCo68uTu7YO6AcAumqI&#10;JHANbn18CDusWmBRQspV1NlXJrNE0uuDSt+NEPoe4AB4j3Vp8dg04XePiWWlMpQDymglAqsoCwC6&#10;OAHnkYo2u2lRMoRkqH8O4PA/lTbuQiu5rKRUG+AAZVCgACz/lvpjAVgq8N4fxGsZSTDmJVQnyLYH&#10;pAESGHQLsGpAOAAF/AUhUAShYCiCiCkAABqBqBoi4AuWGHMHKR8FpA4AAG2oMIKBKzMCYCaCYSiA&#10;wMKHNBU/cqEFgFeFgzOAAC6C8C6KdAmha7ox+vSI454oQFeFcFcp8m+7Mo6o+ByB0B0AAA4pIyEO&#10;eVYJzAEYMHSpWGiGiX8w8F2qGMSCcCcCaKcBsBuKUBAiYrqe0Iop4k2G4G2G20K4CLEM2hwL8iyi&#10;3Di/NDtDvDxDzD1D2WwqjD5D/EAQJCeXu1m29EIwGOWmkcCnAHq8u8snA2S3/Ea+M8a+MHyciHqH&#10;2+KHweSwEVYK2AGNYwA0s+2/6KM1S0qUYMWuAbeOA90+6IGH4uTESNsM2VeOUHygq9+L0NWI4tgM&#10;EAeQ8A6AgWGA0aGaKSURqLI/I8KfIfOIUnxEDGkPDD8dKVAnAiM6md+GWqEFrG8e2OGDCDEDFC+B&#10;qSONmMQkEIWa0a2iKd4qCGSAAFEFEFGcpEWCiCgCgKcBvDCA5H84IQzG8FrA9A/BDBEAACWCYCXB&#10;OMK5KVwGXIgAAFkFiFlBiC4C4C2AABpBuhcYU5wJA54lDB+Fesqiqp0esBQBSYcCDJZDEiYIY0I3&#10;OSM3WGOAAFAE+FAABCiAACSCQCQ5mByByWOBSSgj4j8LUa6M2++KuxWAAGgGcGeKFBWRupoKaBpI&#10;2naA0KbGnK5K7K9K/LAn+79LDLJLKJU0EmSOknyn5GdKQmgsgNuM+VgAARyOVFuLumoNFEvJ0Huc&#10;i81Ew+I+Ga2HwH2N4Hw9CH2H6a2H2H8R1Fkfc+EsefcM4LE1szeNoYwLUM2RstEUYmGbKtwpMASn&#10;MAqAUesAsAcL8AwAeo4f4WcASAIbRFWnun0sZGaZEcWyDLZEJLNN6JfGqr4IkJmiKspG0VzG7G+A&#10;UO0DDOZAkBtHMtMnMbwIaVgcejbBYoYE8E6E8NErDHxH1DBH7H+g0LsFsxhA8G1DYIJBE2iCUCXI&#10;XBRIa5NIgKDImFjItIvI1I4y9I+I/JC3bCAimG8/bDKABJSYcCEwoMEBAWUIYakiejcGS5QAAE0E&#10;0E2nA3OAACLQ3KABwwc6WAoAqAqIKb8L0hGOULYh6UYpULsquvpIcbiL0A2yeABKDCSA2A4WNN9R&#10;3R5R7R9R+TnLHSBSHSIkqmcRm/CJSLY8PLmHsrC80+KHoHy+KHtMCHvMCHtMKLu88ckH4a3LuHzM&#10;UcoNPMmH8OoU2IEuxRIM892YyMSAU9iaIgMAAAmAWWcL4o4AlTspMtOO22yI7LRN5N2/FLWPTGjS&#10;LUQQaZyIxOJJLG3G7A69abQCuCwxwBlUue2O0x8xELO6KN4iAsoGlCsABA4FoomMaCfVSAABmpux&#10;TAxBXPMxlA+q5PWzNPcCVIYKFPnIiFiFhPuogO7IuC5P1HNI7BiJAGy41QBCCyJUynMBIzMB+CAq&#10;QrgU/CeksOOsmsovmvoFQFQFTHsN4CTXGABH5Q8iy2iAYcM7YmzXY+MiMb+M8rGhY/UAAGuGuV46&#10;ylKmCUopCAAB0B3CTH8pLUTYLYNYPYRYSQBGrYVYbYdLOaeM3MkNs39MYL0sfYvMi+EH4M2NxMcN&#10;PY4mqRyfc0m8KVSLAJyMYKvX4gQbKluSPFQgQbQ9Yt8wCrRYfZwQS/QIhUaw4d+qCoZA4FnYoM8C&#10;OxPKGYctMlrU2OgagM4sfGwSNZ8J0HGYEHO5MAw5GCba2wcBYKiOynM6o6qxhVlBBVqBMABVvVzA&#10;yR9PoABV7BhWAAAC4C7BrKvArWNP6I8q0oQFjBeAAoMq5FGiUhsBwBzQ9H8Z6K+6eM83Ok2iod+G&#10;oGqGooTQmhcWc4Y6+BxH5BOKacnXuGuVqg6AAHGHIYEcCmrQKRuyWY+AndcAABKqXXK5rRnR1Zzd&#10;vdxdzd1R3SFd3d9d+JYRveFYk39acmWhOnyNWMawBeWwDNnTaSteBekTjZ6G/Z+/fVIFlaGHlAHK&#10;uBmKUiWiaSUNeO6uJY6NwvwKLDVDYcHWMBVfexLaPdi2jcGg8eGxhIHA/PUIHPZbTPfbXA0VzV4F&#10;hbijpbpbtKuhbP47qI/cDbfV8AAGsGqLmHu6Khu6OAABYBawihiKrLdFqL0smd5aqYFPIAAHesnc&#10;IAACZhYZ0BOi2nopejSVyvndIiGM+NCnkMTWNHYm0HKHINaMahqhtfeMDH5DCygQ9eniXiZibicv&#10;Xd7ifilimITGqLZisaQ9y1ivQzhERejipjAQHW0sq6ncrHjIpPvCmLsA/DHTorYogbQMQh8RPYwb&#10;iR1JlhsYFAahYBcBeUnApHNYA3ohrcUNYG5dGFqFpfzILPXIPITPhBRV1IfgHV/gNPzI3WLgXB0I&#10;9Vm/je0pYpdKaSrRyWMtOlqzZKSM8NwL0momrlNX6iY46AA4g/03zhI4yoQGgGfKibFkxCVRwisM&#10;aHDmGAAGBmMms7ZdhdiAABaBcUmBvc2UbRnjDmpmrmtmuXlijmxm3m420IbUPm7nCPrUaHDjLQlj&#10;O4xdYi1bRAuMK3xjiqeNYRvQe6ik3mG6qRZDGiYBgBiBgAACCCACCZ8BEo+MYUYg6m/G9VlkYJnB&#10;FbRkfVzRhbcFlghbkC3PzAnkzI9gYVWc0Ihk64vIrl3KioGLfOmA8pG5sWcuI34NQivfIjuWHJSS&#10;hQYWUpmKavdbdgmLnnK6rAuKra2CczK2iRvP/pCgzALJdQ+wjKDKFRxdtnFqjqlqnqoQNm1qrqxq&#10;zq1q2PFereuoY/laG1wM8CVrLQ+KiAYhe5cbRg+RujWeAGulCG6p+R3mJYGABUoCxlm4gKM3yw4/&#10;bVjcBPSnzdjofIVojV3ProqjpovWHozgVo3k2K5o8IXb4ABBdBhWSlCRZRwQ9OeBsKlmnUHTSuCN&#10;eYwSQhZXUf9bASO3yHFaqABCwxAeOb8M8o8o+zGzI3so+Oc4qeGF4F5CyHI5MAbXUqS4TX+3nCVH&#10;/q5ubudufugJPqvujupurutuuILXrONG4oZkTVMbMhZovIzAntA7Ge0jnrYVCJy4AlKoNDZIgoYF&#10;2F1CycKf85g5kBtvyaJrUHFmJsDvdsJkdsPPi5JsTIlsWbRBnBrApArvqMNo4I7s058FdJI3SeOO&#10;Elrhei3QSwrtvUWRlFEwDOCa4ZzDXDZVLjId/wwzLbRWmCApBJeK3mGZwGDxrdIHGZxcHpqUhuUp&#10;GZ7uxyByDyFq3unyHyNyPyRinq9OPaDkTtaKTgPBtHMlWe1b0ISja2CwROOKC6A6CbdrwCxr1s+h&#10;uhym1thoVIJVpoazNogAwAvBTAzy3beFjPvvAAA5gC/I1gTtZtMJDwlCBCC3SeHWNpmwkwmv0IiY&#10;4zjo7A9rpsDONOUSUBNIPxdxgXujMABxqGCiFxywDDGWUB23kABx9yT1L1N1PeByL1R1X1Z1bSBZ&#10;7QHOwABu9AYKTBmC9C/vKrqO2joIYgqmrXcGYGWvoFGFIFJjsABczAlBvRFRHAyVxA5fzbNf5BHw&#10;G5H2fzlgJBgyaAACwCyCyxyx2NkSVHTm+ouNr3LvRIJDY5/CC4p0Gy8BSzAwkzHCKJMJy6od+F8F&#10;8F/tnLoNDQYo/Q2CKuyBGnYRZQHt+w/teYFtYwwwy3mB51HCZ1d4r4t4vLL1V4x4345467/Xr3eo&#10;S/hrDHOSUC8C/1xiOYP133V18hIyuYN2EKDHmFERwmqCmCm6+BrOfpjwL2g/moPVoIHnXhXa5pvV&#10;0R8/fHjCA6CVgOUCQCTVx3kYdOUnMoliuOiJny+5xwd2ave6q6B0C4qjqf9feYd4HoH4OJATDKaG&#10;h7cABcncop+m+i6WHHzH1JUYdTaGtXu3bB/h8Vxru6UKjCRYFuZ498R8T8U3D418X8d8f8gn/yXv&#10;gxfPN1rbmC3vHv0pPrXOoNPL6+KquqwFIFHHqcmCXBLVXVYKkA0Q9KaFv8tf0XvsLJ4CUCSnbayp&#10;ejRzlb9JIHc3Nr2BiUbH/tQkDU4ObMoI5z73H9YQ97zDalLV7PuioeHtUZ0BQi2CJ0P4CJSvd0xg&#10;kLnaA+4UZkF0tcHr/tjuC+MiDfnmZmd1z+b8j/l/n/okd8b/r/x/z/0abXcIA4nC4gA0GezwAvYU&#10;AAOCAOACnEQAMBiMQAD4wAANGwBHY9H48/n6/QA+pMAGjKQAqlSqgA83o9AAPh+PgAL5wAA9OwA7&#10;p9CV4vAA3m83wAAY8IREIgARCIQwAFgsFwA6nS6QAzq0AFpXQA4bAAAdYwACASCQAAwIAwAAgDSI&#10;+/7kAH6/n9DAPDwjewAKr8ACHgbpIwAuVwua/AgAC8YABJjwAPclOp5IMtl8xmQA/H2+wA9Hq9QA&#10;3dIAGMxWKAHK5XNDI4BY5GwMAHtoQA5NwANgBQAJhOJwAK+FN5yF+NmuRyeVy+Zzedz+h0el0+p1&#10;et1+x2e12+53e93/B4fF4/J5fN5/R6fV6/Z7fd7/h8fl8/p17lc/r+f1+/5/f8/8AQDAUBwI878L&#10;fAsEwVBcGQbB0Hwg5p7QmAB1nUdTRm4bqsoOjSOB5EAABGEgRsWxoCRQ5R/rswaSKIoxgRiADQpk&#10;vwVgApQQgADUeM+mKCw6c5znQo6PAwDIMomGIYAAvYIgAeB3neABuG2bgAGOZBkNucSCH5Fj7o6u&#10;C4I8pEwrsu4DAO2YITa3oTBMyLJxQAgAGZO6qwusoEARHcehbQAAArQbzTCq6sGmaRpAAb5vnAAB&#10;20ikqTtktq3LofiSAaBwGgADgOg6AAP1GAClqZNoIQjVVV1ZVtXVfWFY1lWdaVrW1b1xXL9oCIA/&#10;4E/wBBYNB4RCYVC4ZDYdD4hEYlE4pFYtF4xGY1G45HY9H5BIZFI5JJZNJ5RKZVK5JAoKAQDLJlM5&#10;pNZtN5xOZ1O55PZ9B36/H4AHw+HyAHnSQA7na7QAAgGAgAFguFwADqwAAHWwBMJjEJdA6Q9HoAHS&#10;6HSAH3awADayDQaDAAC7oAH7d6W7ncAHu9nvBoICQSCgAEgmEgABgKBQA+rY8sgAHY6nWAHo9XqA&#10;LFBIJCM7Cc5nahUgNpQAD9QAKrVgFrQBTadRb/rQGAAVtwAEd0AAPvZq+eAAHhwwA8ni8QBx3ljX&#10;2+gABK4BMXidNvQOAASCATtgXhLgDQBi8ZP/J5fN5/R6fV6/Z7fd7/h8fl8/p9ft9/x+YLA8/+v8&#10;/8AQDAUBwJAsDI4lyuq/A8GQbB0HwhCKPLCg7OrEfx/H6gyYq22oAgFBaOrEu8NLEg6vK0rkKrCf&#10;zPoJFEPqlFDNxaAEMRLGp/wXCiFP7DaExQ1qpQ6hEMH8zSXRgmEFJjFCeKEoZ7ykAEoSY8LputFL&#10;axNDclydCUwTDMUxzJMszTPNE0zVNc2TE/k2zhOM5TnOk6vbBMlztPU9z5Pr7zxEL9v3BLNR/J1A&#10;pAzdCJfL08sBRaGy9HsErCz9EI/JVA0VF9HSBTqcxGvCxQXGKntdGdIS/P1V1ZVtXVfWFY1lWdaV&#10;rFdIVtXNdV3Xle19X9gWDYSIx8l9h2PZFk2VZdmWbZ1n2haM32jalq2ta9sWzbVt25btvW/cFw3F&#10;cdyXLc1QS5c91XXdl23dd94XjeV53pet7XvfF830ktp33f1/4BgOBYHgmC4Ng+EYThWF4ZWd+4bi&#10;GI4lieKYri2L4xjONY3jmOzDh+PZDkWR5JkuTZPlGU5VleWZbNuQZdmOZZnmma5tm+cZznWd55be&#10;YZ7oGg6FoeiaLo2j6RpOlaJn+l6dp+oajqWp6pquravrE46brOua7r2v7BsOxbHsmy6BrezbTtW1&#10;7Ztu3bfuG47lh107nu277xvO9b3vm+79v9ibrwHB8JwvDcPxHE8VxeIbRxnH8hyPJcnynK8ty808&#10;dzHN85zvPc/0HQ9F0db2L0nT9R1PVdX1nW9dpnBdf2XZ9p2vbdv3Hc3PzXdd733f+B4PheH4kD95&#10;4vkeT5Xl+Z5vnee0HY+h6fqer63r+x7PD+P7Xu+97/wfD8Xx5p7nyfP9H0/V9f2fbdfzfd+P5fn+&#10;n6/t+85fh/H9/5/v/P/gBAEm7+oBQFgNAeBECYFP1gJAuB0D4IQRglBN28DYKQXgxBmDUG4ON7gt&#10;B2EEIYRQjhJCVoMH4TQphVCuFkLYXMHhRC+GUM4aQ1htDdZ8MYcQ7h5D2H0P4gJnh1EGIkRYjRHi&#10;REknsQz1IXQwlQoQADgFHSqSNUhrgCRZSuYw8SpipRKjBGGMR61KkFQyc4fo+iymaSOdI65UDrla&#10;PGh+McdWbRMPKZ9DKGjHD7OKccAA65BAAHqZcjRoVGKMNIaYuh3i4G5AkYhLMdpKSVksoJIBDHTI&#10;9UGQRDKRx8j2HZIQdg3IzHOAUA4DBvAGAUOeAcB5BQCHXM4QhS6xlCmAIVLeXEl5fLxjweQz5a4/&#10;D0KUOQcY5AADVGqNQAA6h0jqSRLVScuVBzWTykI3gBjrl0AWYWSJqgMyrAoBMCZVzUzeMSdMqBtZ&#10;fzvnhC10wAZ5ouR+Z4gqVR9D3MyPQdo3gADvHEMiM0fgJAbBWXMCgIQAAIAYawA0355zYNAoJHyT&#10;Z7onkOZ1T88aPLAmCecvpf5BGVGjScAAtxbi2AANsbQ20bRPRaaGmk126ooAGksAUWpuHXN0BEAA&#10;HAOAbAACMEYJAAArBZQkD9TQAAUqhQ0BACKP1VqtBuaiG0dJAk2j8z4+B7llHkOwcxSxxjRNeNkX&#10;SpkNAZBWEMAAEwOAuNsBADsrwHT3lupafFfJeoVlsV0jKgKr2FVqQECAP+BP8AQWDQeEQmFQuGQ2&#10;HQ+GvSJAB0OdzgBkMdkABUKlUABqNNqAB/P1+wgAgIBACUysBAEAwmYQWBACVzSav6DAkFAkABUK&#10;BUACIQiEACsXC0ACwVisACioAALhgMAADVcAAOtQ2ayyYxCwWGxWOyWWzWe0Wm1Wu2W23W+4XG5X&#10;O6XW7Xe8Xm9Xu+X2/X/AYHBYPCYXDYfEYnFYvGY3HY/HwS0V+DZIAPR5OwAOtxNcAOxwswAPFusA&#10;AAcEAgAB0ZE8ABQPjMAAoHBmsgYGwav5QAZawb6WQrgTHeZDjcfkcnlcvmc3nc/odHpdPqWuB8Dq&#10;wiJPSKOaLsjwABVqpUyCRACTScBAQCbMEz7UaoCgYC1kBAOCzOSTp9yYAHyfB8AAex6nqAB9n4k4&#10;BgI/AGAYBafgqoQWwoAAiiKIwAQopSggoAD3p8hCuv07MSxNE8URTFUVxZFsXRfGEYxlGcaRrG0b&#10;xwh7sIY4repogx5HacgAHGbBjAAd5yGkkh4m0AAGggqoPBmKYAAgDgXJsAoGJYAb6oPHq0K7MEwx&#10;zM0zzRNM1TXNk2zdGzrxa7aKIsjCNAAVhVFUABpz69D/AXBwAA2DgOAAC1ESsCAIAABD3q8gp/Ul&#10;A8EMueh5gAdVNM2dR10zTcAwEAtRgAE1TAAI4kCQAAchyHCnhSFLXgpDyBq9Ms31zXVd15XtfV/Y&#10;Fg2FYdiWLY1jsqhyvuxWx3nSboAG8aJbsudBs0aAR8gACILhEAANBcJsnguFDegC/FIIXMMdzLdl&#10;kXfeF43led6XrXk4xYekCzo787z08ppmkaYAH4fR9AADANg1VgcByAAXYgAAQhHbwIggCL8pwglJ&#10;J0d+PAAcBvG+kBqJGZWTgAcmVPQkqpAsC4ABiGAYVYHYdAAImc4kEVvJhXF7aBoOhaHomi6No+ka&#10;TpWluSgkdzAySun8mp3nKawAG4ZpVgAe53nFbYIqqCYOKcCYRh62YIg9c2ft04SFXbuGmbnum67t&#10;u+8RzfEVwLAyLO+8LyPKaRoyXg2DhCogACSJAk1YHWbhUFYVQioSF1seR4nlIhxnGABnmcZwAFyX&#10;RdZIkZ4Y+q4DAAD4PbWHAdYcKnaQ1CoCVIlSb7z3ne993/geD4Xh+J4uh6ciAAskkx+P+fB7gAdx&#10;yGjkBmz2fp7ncqQQhi14O5oBwNKUAwGAtETgt6gjit3H6ZcvH+nJq9OCH55uOIQrT8AK9ibK3Mjb&#10;XjQBgFAOAkBU4K2Xyvsio5iMDIGSAA8iexpQTAAPofK2nEreCWEsJQAAdA7B2AAFUI3KlcIIgh5o&#10;9oVAAGyNgbDo3SAAGUMmB42xtJOQIgZi7GAaA1BqAALIWgsgABmDQGiTwGm5dXAaJkTYnRPihFGK&#10;UU4qL2eQ+5MBBkAHcSDAwdo4XRDpGsLUmx6DVgsCKAACYHgZGzAkB0rICAHtuYyuZt5Bx/o9OIQl&#10;5bLYUNchWpc7jh1bqNNSAABwDwHSGNU7omxKoqyRklJOSklUdQIRWnNv4ABkwOggeRPkFILraZ4C&#10;MAASwmBLg9CAo5TVZoeLMOEcA4QADBlsAAYoxBiSck6AAdI6B0qNUeDBmQAAsBZiGDiZUJQFTNkt&#10;M+aE0ZpTTmpNWazxFmQAWSgMeI6pfDiYGO8cboh6DkGWo02gAAPAxNcBE1gAACgKUYl41UdX0R4M&#10;odhZZliaoBW0O91Jox4jxNG5kAA86EAAHqPNAw+2DSFPjIgB0iwHyKbAxiiciwGRJngqSa9H6QUh&#10;pEveTCKpNHel4RtPSe2AuGgsAAEbiQABICVKoHQPIQlNKchJyxZR0U/AANAZ40AADGGKMUAAvRdi&#10;7ZAOAcBWVSArBYCwAAUwqJVVaw4DtW6JSLpHV+sFYaxVjrJWWsxb4rk0fWj03zUTJDwHSyMcI1HT&#10;DyHM1cAY+5vAPAqCBQYMEqgPA1VRc59SWz3LArgf6kyTE6HOOaBg0Bo1EGyNlJznWv0DoImMmplg&#10;BkzPWe0C9o5WlOBPaemAJJTARtZWe11r7YWxL+3ukxEx0UogcRs8bg4KMFcRTKmkHYPg8KOUyEpZ&#10;h23JhYNeF4xrnAAFsLQWgABt3VkKCdWIAAnhQNcw1hwI7wUXtleO8l5bzXnvReld9aY7G8rYZWxj&#10;9QAJCauN0ZormuDsWhRNLgEgNuUAuCuDoDAKglR9PaxTciFj3wZfMdg7YWQtlwMVI43xurQHrCtS&#10;CD0IKjPq/cfNLx6r6NOAgA6g1CAAVirJhqrwPggr9ibE7+b1Y1xtjekJAH/An+AILBoPCITCoXDI&#10;bDofDXq9HqAHPFgAyWQyAAqlUqAA0pCAH4+nyABCIRGACQSiWAB3MAAKxYKwAFAqFYhC3e7neAG4&#10;3G2AGOxmOAFoslkAGy2GwAIJBRKJhMACYTSaAByOh0ABMJ6oErDOrHZLLZrPaLTarXbLbbrfcLjc&#10;rndLrdrveLzer3fL7fr/gMDgsHhMLhsPiMTisXjMbjsfkMjkohUIQAYTUIJlYK/X4+wA+Hu9AA7X&#10;GzgA32YrJG9XUAAuHZqEw+MAAEQ+NwACAeG4Nl8vC8rm99xIO6OOAGezmfyWdp2e0GgAH71AAKuu&#10;ABF2gAGu6AAX4OnnQA7na7gA4PT6HC4QA4veAAsFpySCSSQAMRjtQsFwx3wKApk4CgOBIFgaB4Ig&#10;mCoLgyDYOg9g0DcOEEIRJFDnOg50YMdG0dR9ITSAA+klAAIwiSp9UuTAO3WTQAE4TlT1QAFwEOO+&#10;NwAN43TdUMx1GLMsCxABTVOQI/gACVUgAEtV1ZVsAAnV8AASBME4UleWJZlqW5cl2XpfmCYZimOZ&#10;JlmaZ5ommamYQqNUGQJT0KPs+T2AA8zvOhpDhMwADkNMsAAAE/T3AAHAoEEAATCANQAA0FlUAUCp&#10;WQmbkKZlxXUkeIz6Us2TZAAuy6LoADXqWdj0PNrwXBcAA8DsPHWdgGAZBl33hZ0/QAjd5zgN84Eg&#10;NM0wAMUxTEoGNAAD6yn4DIMldVOU1imu07UtW1rXti2batth4Sl89ETABxzmABGjJAAq0eSA0Yhp&#10;uJXbSyKg6iwKouBUFAUQWyFkTxPlANyPVGLQsZCp6RVQCWUQAVdWFaVxUgltEErcxTFcWxfGMZxr&#10;G8cx3HsfyDIciQWcGWpVlWiec7zlNp5Dinw7TdLwAAFAYB6FC8UE2B4M26A6tQDAcDEOpWbJxAA9&#10;j3PhpDsOwADNc4ACwLArgAPE8DwsyzgtC0LHWCkKgABjYwAAkCYBAMBAEjJBLuhYADdUAADE3QAD&#10;sO07YvveSLQDQNKMd2tcj4PhOF4bh+I4lkLel64GjRaGkZRsq7pSBIklSaJgiStLUvvOLU1jBad4&#10;3lTFOUQxgALUsy0AA2+vAAAuylAKQpAAUO4AAOA5Dl2QiCEAAQBEEeK8XxvH8jyfK8vzPN87z/QZ&#10;KE6BmxBD0O65DnNsywAPBpmgO2wgKA6+QdDEVfBByzgFAgDuxAQBpvm1ZTuT3cDcjwyjKucti2LU&#10;AABgDAFAAFUKwVgAA3BsDY17ZAGHhWOcU4JBR1DqHSAAaY0lhDogqQhVarAXQgPifJ6MJISwmhPC&#10;iFKESBpbMqRJx45nIkZXQR0AA1IMoiRICFeASQlEvJivV0JOCzkEHXBSC41FhDGGIMUAAuBbC3NQ&#10;N4bwAABs2AACxroAAqRcd07tQoHQOAAAdGSFUZozxojTGqNcbI2xuje4l6ZwDNNsV0OhHg4Boi4T&#10;sOgazNB/DxeCBZzYGgXhSjGBkmoAgBwDRoAIuI5hyrkf0MoAAzhmjNktJdVSrAvyeAADJvxugEM3&#10;AG2lkzRSFOYe6PGQJoWlj+H+kcA8tGJAAlozeOEupdy8l7L5MTjEswuXARUi5GVzrpFTDaHCIyTQ&#10;7c3D0ly80WArBW2Em6MSykEHJNxcpRFhxMbmMIYQABzTmluAkBZ+D8gACxO4AANgbm5AqfMAACmz&#10;L6aKyVfcv5+z+n/QCgNAqB0EoKWmfcqUuj+oWSMzzdk/I5GaK8AA9x2jfAAA94SiQOteAsCcIoAA&#10;GATJUjShJbT0q/GAL4X4ABoDPOYOAcKvwQggeAF8MAYAAAwP0QiOU/CzQshYQekqx6TUGqPUipNS&#10;p/TBSxMMihx0NEaQ6KmZQ1F2Q5U4iclQSQloqB2VwFU1SbL4iI64bbLRaOsWGsRUg1RqgAHkPFVI&#10;DgHgPAA39RgXAuhcrxKIBgDAGs0gEyRCdP6l2IsTYqxdjLG2OsegKhCXI6VDeoPyhw9x7KpHWOGm&#10;AzZlD9HsT4C4IDagVA+DE2wHVnAIAaf4yxckdI8VEqODCwh1tNRKiYAAWgtBbAA1xry+rhl1qEb6&#10;w9kLk3KuXcxilTUrwuHrVAi9UyOCpFU5ZEI+4dHbPtD5edYWwE2b3T0gg/aGD4vSABcCqRqRJAAL&#10;MWQs5LNQXFOeRx3AORid470KgVX0QgBczQAsA5FyPvLPm5uCsF4Mwbg7B+EHoWSS7HSOSIjQ1xTw&#10;3YcEmRyjUSEAEf4/AAAeBYEdF4HlnUiA+AAAgCAIENqMQ+FiO0eC5FwLmGywVdNYAACTH87Z3gsR&#10;dcTGURGStEX3ki4+Ecm5OyflAu9z0KTDcehkjAyJkQ1RAAC7anAPggBAAAI2ZIvO9bA7Z0RB1cAA&#10;HyPlpcFDXMGAANEaJ0hjDFKMjqKg9iJKJAmvkGIM1nTTAAEMIYRHfObACAI39yCD4TyjpLSelNK6&#10;W0vpgumkUv4VZJZUew9GsjtHOy0do4jmDxG+MOAACEAggBlIcCT5maAJxg2mXL1LYUHThFOKguhc&#10;21JE6S3RKrfW/yHcJo+jy1ULSPs0hDspH6NOBcjTemdr7Y2zYjKaEMqzFcjlkAArMtwYJHds+LZA&#10;at/ViTUD9NHggQxgQey+I83tLQynka42BrgAG0p4n422ADvx7KYAePjthB0O7p3gAAXAvwFB7bXE&#10;uJ8U4rxbi616g0MaU0tG7WbtkmbS2tswCaMV2gBAEtK7pWyBu2Z/Aja2bM3PBOptTa8EQQTCZmyh&#10;xNQwWHMN45g8ByDRNAOsah3wHgWAACAGgVzbAcwE7KRrs8i5GJ0nClAABf0rzodE9w4xx9MzCAAL&#10;oXgvAABeDAF9Re2loXcPLuIALpEUzc0uALN56dLAXPjnOkEZ9X4x4LwfhHFbcQfCzui4rqbhFXVX&#10;HSwh9j9M+AkBHJSb9LeE8QBvnJb8pMrQtXJnsRjzVQ3a3LWGsqoNHwWWwL/XlVSboNZwFgMKssA0&#10;Pwvuvd+8977735b9nj7+GAAcs3TnHMPK3kBdgAAAbA4b2asQpslmHX9bHXSJWtZjI+4+XSwOgeA9&#10;yau5DNrVON8cJOJlx4jr7EOMa2q2Vx+H8PgcrwQKfiBADMKlGJE9uT8eBYzeAJ9TdDIFFAADMSYL&#10;rdFAaAbG9BkBkBjAAAzSietbROjW5b6FODkDjDkSsNZL4L5A4RfX6G9IyKUgBfAgqgrgsJjeHIOe&#10;JXSeLbgLnbjXYXudIHUYjVEACAEQDetaMSPL7YhWFXmJwD+WXZtIjdtAIhNN6E5TPTrG1BABAKIJ&#10;JMRckYtAFc3gthdhehfhghhYLGdYjD4ZuKkDWR+C1C0P/K+K/T3clMQAAhUhWJJNleVRVNqEQDfh&#10;8AAC+C8C9AADpiDhPEnO/cNcOHxAXdLJoRyGaJwGVDuDnMADdDNRRDyDpMtAHAGGfATAaMRAeAtB&#10;OKNUeL6YWFtWSDsfXVvR+DLiuAADCDADAHfANNDQGdPA1A2KMAUaAG6h4YzUMD8HVDfRTAADADBD&#10;BHoHqEHHaObaHBDEnEoGYgDhijVjWjXIEgvIUOOiCIYEYP6AACtCsGrVvVwSyK5SxEFbTEMJHjqE&#10;KjtOxLIAESmKNRlNjH+FSFULNWpAnAoAoYkfhbwa2SLKBaNjYkHkIkJkKkLPOGeGfD2kQNPgKCjC&#10;iCkZ0DSHSbPFTAnAABOkeAAA1bqHcgNUhi1EQDXhpbijjAAdhgeAbHeViE1FaO9X6RiiNQSSxEEU&#10;LEEDqDidIDWDHTKPXUXAUQjAXYlAAAZAmUgAMASZiaeD/JuG/FwJwD1kRDrDpGuDMlbAACvleKnK&#10;pgjO9N+A0dpewH9KsEPfDGfergLAACuCvNVQUDrJQMKevYCTyA4HckvENfmkMl/mAmBTaXGJcD3m&#10;GNMN5DWVvh+dcI5DeUXJGR1NHR0k7PyXDhDaMYDNrhNclPDYwK0AabERYRaHdmhhZc2mCmpmqmrm&#10;smtJjlrdzLhP6LnCdCdCeX0SZSyJHfgfiA9m+QIA4G5H5LOKzH+VEVEEHZcCmClClAAUyHtfgAdc&#10;NAtYCA+A/A/YkAffiLTGbk6UMfDYjDoDfHMDTDECiUUDxLkAcAiFUAZAhe0AhKwAKAPk2JvhEmXl&#10;UEEWXK5mGKEjlFHC0Oth8UXQOTqU1PAQKKMAfoLSjclYGAAbPKoKpDpDoQWDVmKiwDBTkQQhUnYL&#10;NM9JJAkG2LSHBjUmuonoojYjaIQb0UUNJAAW4l0UyK/cDNZmTNHQSmWeAGXSLcGibPxNnIBfMTqi&#10;1WCANAOWCV1V3eVAIOxOzgXolHDnIoppUpVpWpXpYFkmwQvNPgJAACkpgAADWkoT2eWT2HhV1PuN&#10;cYCFWBMAAO1O2gWdVEGg4AACnCmCmnODhDiAARhRiRZAtAAA9A+A9kAnbcZHThJhmNLDniVQXDCC&#10;jZtD1QWAhAnWpAZAjM9WnQLAJAOmhl9PzmDYJSyXmD+K5TmLkHOGnUuHSHRHSkOFdJSoLZie2Kse&#10;WclZuEmRGGuVoMtDqfXD6fEAjW7BLOdbIj1WCM1Pxc4bLpZrOrPcUEAf8Cf4AgsGg8IhMKhcMhsO&#10;h8Nf7+fwAfsTAD5jIAescAD6fT7hUEiEHkYBk4AAUqAAFloABAJBAAA00AAEm8plckiMChEnAM7o&#10;NCodEotGo9IpNKpdMptOp9QqNSqdUqtWq9YrNardcrter9gsNisdkstms9otNqtdspL7t8bej0AD&#10;OZrOACmvIAcV8AAdv4AAc4dTpdIADQbDYAJpNJgAFwvF4ACeUl4ImUHauaACnUynvd9DgcxQsFgt&#10;AA91N+DwdttckcGfj8kL3ez1ADkbrMADTYKkAD8eztAAkFg2AAcEg1AASDoxl4NDEih1AoU9AEoh&#10;bz7YAcveADS8IAYC/YAAczmcoABoMBoACHwAAU+YAA/2AFvkLx/fn9HYShogcABpmnD5qgeB8H3/&#10;dV1UIdd2WuhGEoThSFYWheGIZhqG4ch2HoSQNsIfg510lQQ/k9P1sgAiiIgAQNEFAg1Joydh2ACU&#10;BKgCTmO0/guI5AkGQpDkSRZGkeSJJkqS5Mk2TpPlCUZNfkAD0PNc11M0ACllwADwPE8AADsOg7Sx&#10;NTQM8z4vQYMAwZILpwgNpgABUFgVQhmjVAAqCnZ84jhOIAAbaKcgsahqgdayUkGi5B2zPwAD2Pdc&#10;zkNxuzRMEo0VPY7wACgLplckNHvBxpwIA0Fk7g1SIPqtwIrPesQAOitAANitwAOGugAOmtTzPE8k&#10;eiuL0EAOxmWTIDLKAAGAZdIJQmCYAAfB4HgABcGHSAwCwMQWrk8t636LuO5Llua57oum6rrW2IZG&#10;jCPlOq27L0vW9r3vi+b6vu/L9v6/8AwFZJUlZczNMxuylKRvz3RpjWOA/EQANA0TRAA7DqOpgUuC&#10;LHQAD/IAACMJAjfVNTXrifCoXuu6DaSc2pD1q2tuOjT/UA/IqAA+D4PZe6WXQvyifg9DuAAJwrcs&#10;HglDNkwfc8CQOdJBWwg24lMvOJKRrI7NdAA5zmOeuThOAAMZOuVXczk/UzS4DsSBcF6poOAgggkA&#10;ARBIEk2scAU6wLgOB4Lg+E4Xhrku7gYlt/V+H47j+Q5HkuT5TleW5fmL8wSVwAwhuykKOmkgPoAB&#10;RFAUQACDqgAO7rQANs3DcAAyjJMkAAL7gABMYwAJtDBkwUBMADe8QACpKfK6AOGgmJgMK6GD0Pg+&#10;zO59VQU/j92zo65NtdzJL0oQAPc73qyMKAAB4JNNBoJw8AADHNdSa0J41RIlQZKPZ9pH/irJtmfE&#10;ZHwq9tiKCKI6JYTgA5lwAAKASAl27uSWgFR+f9zMFoLwYgzBqDaTHEuEUajaDkIoRwkhLCaE8KIU&#10;wqhWg4hT9SoMELk50ZYywAOhN+W90gUgohSAA89QxNwBgAGyNgbIABXRII2R0HcTAAAyieAAFIKw&#10;VK8MK8YVDyVAPMA085QwPEDPoWqvUiRFG1m4G+NR2YwhVJeHQNtOgD1ugaBACk4gLgjHMAyCc7AB&#10;ADI3iE4txsLyHowhCjWFkiJEyKkXIyRqrJCyOkjJKSclJKyWkvJiTK6oQNUhaq5qxDiCIukORCGJ&#10;cxmQ0hsKM34+iNBQleAAGMUG9N7L4oEWQsRYgAG/Lx96ywVxTAAEgJISWdj4HzFdlY4y+gZeaaUF&#10;YAAeIHjFGOURPR0DnG+bwZou1ZjfGgR4eCgTKHSBaDcxwGwRHPAOA0C5KQCwPZuQuT5JSSSiW8/S&#10;EJEIQSDk1P6f9AKA0CLLB6gdBqD0IoTQqhdDKGuTRciJqpBJ6T4IXJB/EpCHymc6wiGwolNEZmQE&#10;8JwTgAA0BqcsDVKgADvpaAAYYwhhG8GmNM0DywNLNMXLCA4thai1a+rWlQGYfTAmjNNay/B4jvbQ&#10;OAb1NRxjbS0OYbbtgCgBUgCUFIMlBAgUMBGPTtwIRcAGAcBZ2ABwToq/iepDJ7z6hdW+UNcKHV0r&#10;rXau8k6C14r3Xyvtfq/2AsDYKFtapOv0fvRWUdhmrz9IRRtz1HqQD5gFSQJ4AKUKjpUYpGA5LOsT&#10;TSAAXlokWPZqMzImkfhnWgO2PNZjcQAAqtjNGMC1akL5IIR+AQ8h4tGHKN8bCthni+jbEYBAA4BJ&#10;2OkCIFQOgAAWA+C594FQRE2ASBGtZCaJk+hbJytaq7uqMfpY2wd5Ly3mvOkmvV6L13svbe6998L4&#10;pSetYQn0/K3XYJNPModj6Oijo+RiyYAAnBNpLSg5czYuQOgerEe4ABrjWGuACntPz0DmWva9Fp/c&#10;LoNpVFyYE0JpMyUSzQkViF4pPlEig4BFgADtHSOQAA3BrO2HMN4u48BzxpAOANtgHQQLSA2CG6IF&#10;gRHLAcBRBQAQCVmADWi8NFLwz8rjeGuRPrx3yyzlrLeXCjXqy7mDMOYsx5kzLmEkc8kYv2J6qtCB&#10;JEqWso4590JGJj4DpJSalBhwNxcdxWYiZFMLF0LsAAaxm3YuyHa14fSK2IgPZEx5OF0QdA8TKX/E&#10;t2cT5uQ9lOts1iCs8Z8mBtA6BxXAG8NUY6Xh0xGAIPxoydahgmBeERa4IHf3WWsAMBGj5CZVypXH&#10;Tt9SD5YzNsbY+yK7Zf2TszZuztn7Q2jBvNGxCSLiohlC7dhSGZwO5DSGt/7JUizwDUG1KTEHrAce&#10;4g48x5Wts6OMACaZwWiF5jIbQ2nxYCMo8JOBkgaA0aaDkHVzQOqEgq1rhCQ9hT2J69gimimxDfGy&#10;Xcc43k1DtHHDUBIBCCAjBLdEDM6j5Afq2AoCDNMno3sMbDNJB0d0Wk9dvhm0ua825vIrZfOOd885&#10;7z7n/QEQXZcZYbX8+CgctfmmuUG1Z8kLzgPJYIypUihFA+GALpXT2XBscdlx6wG7rNiPtSA9TbaF&#10;GsNYAAtxbC3dm7UAA3XYvv3UodmQPJpAATJc1ALVFG6bZrXPNBPbctpTCOgceEhuDSGClUdjsgGg&#10;EdIBeOYAAQgvCO3gDahgCgIuuTYA/LOm+i18Q3YvQfT+o9SvjnXqvW+u9f7D2POL8Le5dflFL2Gd&#10;mzUiPrBxsADk1AQASCYBgBAEJS37X/TCFUbGd85PZnsAzICX9QAAM/rrMA1UNZS3aLE9V08umAww&#10;ADG/K7N2hNicA/CAEDvPBAAdcOPh5dd9+h1thaO4dmF8Zw1HUN8loPcOkmoA4AxA8CUDEEVc4CAc&#10;sAoBICAYF510Uow4xzR0pft7KBiBmBokp6yBuB6B+CCCGCJQd7Q1RRkQY/ozsPpAIOoPUmEOA+Qc&#10;AiwoIBEqkBU/AAAA4AZWZjx8d6UQwbIpBg12d2lhQR4/wD8D4D9bBbInUncAkAoAoRAPCFQrkOA8&#10;sNENBOAMCFwRhK1E4DI00DADE78C2GZc4BYqlJt0NKN7ZYVPcQQPkbUl5opN4XcN8NIK8i8PkmEC&#10;ECJNABcCI00BEB8DkAA1EgIQxtd/ZmqCOI6I+JBQRReJGJSJWJaJeJg46CV0co0zkpApIz4OEO82&#10;IM8OVhIPUP1MgB4BNFwB0BIdIBwA8dIBBWUj9lEowQQRYRQlQOQONvEM1oQo9bBMEX8gI29o9ahK&#10;UXAPRu4AAOCM852MA/1g6H4CE6k6tbUABo4uxthfs410loAcAPsRRqVTVjRGwPcOxG8BQBAe4BgB&#10;0oYBgCsEo+8BZHsSdEJwpPaBZd6JmP6P+QAUIQGAP+BP8AQWDQeEQmFQuGQ2HQ+IRGJROKRWLReM&#10;RmNRuOR2PR+QSGRSOSSWTSeUSmVSuWS2XS+YTGZTOaTWbTecTmdTueT2fS2CQkAwyCPyjAB7Ph8A&#10;BvOlxgBiNxmAB0PZ3gAIhEIAAQhYOAAYhsUgANA0LAACgEBAC12uC0GDgGhwMAP9/P6kPd7gB4O9&#10;4AC73gHA4GgAFYcAAQCgW2AK3Q7AgB+vx+gB65cAX6rv3OAAF5/DYjPgvEgQCT+XXC4XG6gCh6yH&#10;wSBW/Zu10N4ANxorzMuVogADvlzgAJhYPAAPjQrAAIBwXwUBgnXALTxXVwbX6jtdvud3vd/weHxe&#10;PyeXzef0T6B9f0+33e/4fH5fP6fX7ff8fn9fv+f3/P+9L2NchDrs4yp8n0fQAHEdZzAAZRvGnBZ4&#10;Qce4BH2AALgiCoABmD4WAAEQKK+CIDMKBABgMoSLQE2EANQ1SFOy7KOnmd50QWbhngAdhwmaAB8H&#10;KZQAAYBoHK4GopOID4ZrQBQKLYAjSOtGSEwFGkXyzLUty5LsvS/MEwzFAi6THM0zzRNM1TXNk2zd&#10;N84TjOU5vG1agyxO7aLwfx+rweJ6HkABwnZBxuHUcQAGsdRusktwSA4EIABKCwQAAEwJg+4gEyOj&#10;C4SxOiVRa1qFqHT8WAAe57HoAB3HScoAHWcEfnOaxbLQAMFQ+HwAAqEAZSICoTsSBIJodU0rrfY1&#10;QWXZlm2dZ9oWjNT12latrWvbFs21bduW7b1v3AhrZoZY6CH0fcMHmelVm8dinmYb5q1gfCrgQBrS&#10;A4CgMw6sQAA8B4MAAAwBsYAa1XCljroJY6ESxUyFuufl0MtdceHEaQAG+Z5YMkex1LIDoRgACwPu&#10;eB4QBwAAEAcDaDU87CFPYf+HoLmmEZvnGc51neePtame6BoOhaHomi6No+kaS7kYoaucB2SuyiqO&#10;dZ4naABtnOcDcnYcmMnpHF7gUAAaw/STjV4BQJAABICAPpSP2RUUVytmK6n8gkDR4cxtqYaJcSAd&#10;rcAiBIBuIDVhAqFQj7WCmRaa2mXKFGfI7nt/LcvzHM81Zuf83z3P9B0PRdH0nS9MmWmXI1uaACoK&#10;knsAB0ncdgAGydWtGWct5Hufx80sDVKhJklJAmDtNAiAGDVLg+Eyrb25YbuqIqGeN3AAcBrmMAB5&#10;nMay0HxBwIAmDSyBeKAAAaDIVLqAbTrkt2Z+kuOGcr0/7fv/H8/0kXO/3/z/4AQBgFAOAkBT5PQR&#10;cskoRQTOD8SAPp3w4GuAAGQN1CQ5h5jpIKAgtYGwIsBBqB1EAHwIstAQYstB1EBqfWQqN6JDoWnk&#10;hilpQDtB1Dhe8O8chvx7DmR+AoBYDF/AvCccw5zyQElbAC22BTNmawGihFGKUU2kP9ipFeLEWXUJ&#10;3idFqL0X4wJchnAqF6LVxlBao1Yag4xstXHWOFQQ9GPgLAS2IGQHQVgABGBd4wFwGLFAaAYBCAy1&#10;o0NWXOLsT35SJO7GNF4+R7qrHgOtV47RxjQdiNkXStzKgfBWEEAAEgOgxZUBFTIAgEAPiaqSMMrZ&#10;XSvlhGJMssZaS1lsXWLkt5dS7l4eCM0inUlxKCPgfRSx2PVauOmOAyhwISHiPovYGgLL7j2pkFwG&#10;WRR+WK4UoZbZFRPVEUFPKn3WkakYSSBCyj/lGQwPceo80eDjYwOEZzHB/j4HWAADgHSxgTA8c8BY&#10;HQaMCfSa6c8LoEy9oVQuhlDSLxWodRGiVE1xS5opRejDp2ZUIoM1B1b0S5mdH0PxBSg2ujJG2hIc&#10;Q8UcD8OqBcCRZ2yR5BABJfYDQCtiANCouTkyDmycgqVmDDZ0uPJjUV1R/zIt5HYOUa5TBnCxAAPk&#10;dw3wAAUAdEICYGwUShBMERlQE2RPvZq/RiE5KM1prVWuAtEK2VvrhFdcZcq411rszxl9CFxwJWQ6&#10;0uZs27l4HePQeJTB0KIUMogaw7WtACAK4UFgHgSqSV6cgCC+wIgHiFT1+TlJvvOI4zKg79VT2kRe&#10;XQug8HbqCGsMAyytDgD8nyBECkfQWhPSIBksbyZBlqcK9OMlCa73DuJcVnVbrjXJuU5evZ2LR3Lu&#10;hdFNKdqf2furUIutaKpwQVYPKwo3o3oPHCNRVg+J4ATAi2oDr4wAApUoAADIDkOALAMdIAoApuVn&#10;uARluUhyK3PQJaAolQz9j0Hgjgcw3pMDxHGjsfQ6pMRBlUB0GD5wHAclIAUBLyDEtuv3I66WIcRY&#10;jTNcjEmJ8ULSrnCyi2KcXYvSzaK69+oXmRH2xIAA5h3z5GuOMbTGR3KvHOVY0MgwUgaBFHoChxwO&#10;2XAAA8BBpKhV+hhdbATdL/mpItgCz1wjUTuUCq1rQ7hwlTHaNqTYBTqofCRKEECTQEAQOOAIA8qs&#10;sY0y9jDPWe8+HhxNn3QGgT44rIjoRMlZdBaJ0UnV5zCmnlvu1gF7aqgADkHWcNQzWhpDob4PMfhS&#10;wLviAAB0Cq+wTgWySBoBxZwGX1YFCp+bEMCZ5uCRLLhGpfwvysRLEBPx93cHq1UAENxnAAHGNEVx&#10;BR9WFA8CQGqvAPykAWBoGBaAGAXyrUbRe29ubdJRn/b24dxRb0Qp09ldNx7p3UR6oBrIWaN0lFzd&#10;7czKQOHtJAAA5R3HDGgOCNo4MgmZHwqsz7YlH5JBKBVTIIQIr7AgvZ5MhN0QuVNImpEhp1LiyvrK&#10;YNIONnyH8ZQACCUFDrHHeQbYzRX8jHe1oDAFkoZLjyBQEoRZS5J0fpLinH918959tvcHP+hdD0Lc&#10;2g2t+iE90N0mtVQDr3Y5yRCWdzuc15zuQUd487CtYjgNwdNiB2KIHqP5BQEwIPIAzTFSVtUMgNeQ&#10;AoAsg0UNuseae+5pwBABcL3mcmt+MbawHaZuvHd3c8Pg1EwBeAAG2UYN0aQuwARyvJEKwoEwL5JA&#10;yCx84DQMPreSioxuXeM9M9J6XEPQfTep591Po/qj0dL9dRFuPhnKaORpc/G8Dh5qpAAOeZA3Ws7G&#10;Rv70ejtB/Fu1C2oCoD21AXAelACQCit/RSOAwAppG2SD7uWw19nPvE/ehOXwB+jZTiIMPK1WORvs&#10;YHiOTYo+h0I/AYAxI4IAXhROYB5X50cOAEkG169jADAEre9RAHAM0S9hAOJWLoMitQNmOyMckKMc&#10;10o7AUl09m8E8CqIs6wINeuoHo94HIHcRwHAkoAAG0tWHcHusKfaLWAQAOkGAcAWSOAgAWMK4eSO&#10;AaAQiE7g7kAIRUAHAmAIAGcLCCLWYMkKro+/CSLgkKfiLYZqfi749akKMbCOvweSYPCRCzCSymyt&#10;AAPe3aZgHwkiL4qaVYHE2KHUGuFqLQAAgcA+BSlAUwlIAQAoBILYAQbVDBAtD7D8lqIA/4E/wBBY&#10;NB4RCYVC4ZDYdD4hEYlE4pFYtF4xGY1G45HY9H5BIZFI5JJZNJ5RKZVK5ZH4FBQCAZbM5pNZtN5x&#10;KX7OwA+p9PZ+/p4AgCAgACASCAABAIBQAAgHRpjMgBLwBMZzWa1W65Xa9X7BYZHBITZIRVKvBrNB&#10;H5PHvP3i9HkAHQ8XUAHS8HYAHM83aAHe9rm9X09wA/H+/gABQMBAABgNTsiB6PjAABwHkgLmqcBQ&#10;HjgLUABUQHT9FRNLRYLqLTRgJogIA9LodLr9nTQACQLSgUBcoCgGCdyBANjwFjqJRrTCLNB7RC4J&#10;zeXBufYujZwBQn4AHy+HsAHa42kAG6zVcAH683MAA0Gg8AAmHhcAAeIR7lwf75hBel+7E/8AQDAU&#10;BwJAsDQPBEEwVBcGQbByyoHB8JQnCkKwtC8MQzDUMqsrB/Q+w5+O3EURp4qKjAPFLRtkq6sInCKh&#10;H69CeH3EUWpkA7INGpkNx7H0Yp6fZ9gAe0igAeckSPJMkHmAB8HufD0RsqCjASBIFAABgGAWAAGg&#10;cB0ugaBssy0x8dKnH00zVNc2Tajb+oYtC1oUmUau2eh6noAB1nkd4AHKeJ0gAc69T2eh3SOfB6yc&#10;f0hn6ALFKKmTZNm2EeNi0EWAFTbRtE0jRtVNCYqkojTKNT7ZVO0TMKcBACN43csgNLAHAPLAGAPL&#10;gF1ey7LNpG60uqg6rKu6Tq2EsE4JlCMIncc5tgAbZnloAB6nSbAAAcAsogmCwQgACoVCTLILhUq4&#10;CSwoqnOxN123dd94XjeV53pet7K+gc4Xvfd+X7f1/4BgKKpefUhAAeWEWqetF4XRbIOKC2IzIBlg&#10;TQh5+xse58nzImFyVJtKAACgKgqAAFgVdMXYFlaPnxlzwHav5x5mABs5sABxZyAB2HWdYAHpPDsq&#10;G0SkMpkgLAAEWlAAEemgAEoTBK+AJgnU1gZZrGs61AdlJvrsPsUncZYKfUiH3jh6O9I7BAAeB6rm&#10;dx5rmeR80WfB+MMfR/0cfrFO26Trn8xKE1LNHAIQfy0OexXBP4AKCAGrCmOK3ThAeBUxguB2qgwB&#10;mqguBoI2yA0xgM46n9RYbnITZEJLI655nc9Zwm2ZjAHGZrDnUZ+TAXigOBaJAAAkDwZsuBz3gEA8&#10;wa35vnef6Ho+l6fqJrfPq+x7PtJbGCeYLIcnsNFuTAVLjNsdi2VIbsUnZen2yxJTqjfLLjIqcoqp&#10;fUhmwRDv/GqbJkpsoxUDUv6RgiB/j/EIsWI0c8rEAkVwFWWS8xLYUQQVKqRZxRqoAFPRZAxC48YR&#10;AAZmONP45RyqDHMetFJlATgoBQAADgGwNgAAhDcx6KiHsuSiO4dqiB0RBhIzQBERQAAsBaCwAAGA&#10;LgXg9BJ7bAihGKSE2UdMVwADYZuNyLgABwRfZgX8fjBn+MWLI/wA8RgJARdECAEIIAAAuBcC8AAI&#10;QRLfao1VKxwoox9j89VrqAJAk7O2Phjba09NxLm2lRY9x+HfHu2cnrGDDlCPQS8fo/0ZPsRkQRwx&#10;alIFVcGhFGTjJMODH4P47Y+5VGHJ5KU6hjzLANASxQCYDAIHsAe0gC4DAJMiARLkBasYIH+Ko61B&#10;8gR7NvZ2OkcCexwu5HcNkXJTx+p6AuB+OgEQOArS6BZczpAMQeKcps5Boinv3dOqMmEyEEyBj/PG&#10;eU856T1nsgF68959T7eoxg7bGmODwHcn4cw5z1onAAB6hQAI2OiZC/g/hDR6zLLxFhmJf0mFHKQA&#10;AD9HWpy/ftE8iD72DwjSEdsAyOTLoqKSUoz5jiDvspIxtjlNEZmKg7GZOhDU0QQM2U4BdQYInZRA&#10;kJIY96kAAqNKI6JL3DFWLJB0ApuKUmUiKZSl6GoVnrGXV0AAzhmjOAANAaDvGHgAB4DsHgAAZ1tA&#10;ACkFQKT4AUAoRAeFd4vDfG+AAaw1RrAAGWMx2yX0wBQCgE8AAK7FFLR5AR7U8KI08OhTtBB3Uojv&#10;Hcogag1BqgAF0LsXQABw2jAAAqjYFGJNKW+yNksRSlD6Hy2UdjPIhjkAANwba0GQgqt5HEGEdAaA&#10;zBoAADIGgMz8uRcm5RGoDoyLajIfMY3+nZk1JdsMFIKFURhKNYiEDFLMjPdVCMqUZD7koPgfbZR7&#10;NqHmPdRY8h8J6HgPhJo8R9KLH+VFbIDEwAdAlOMFgFQRHsAba0zanTSlVncQvBZDF9WUIhZCyJCy&#10;d1HUUeActfxwDRmqPUdQ2jKpDlxXUCYHI6ALAkB0pcwTFgHTGAMA7FDGYyAMmA45lCnzHTlhB1Tr&#10;CG4SIsnPHx/iFZAuXkfJGSclZLTdPnJmT8oI9ptCIeNorSDTGkeMphTgbg2BtQmjyKTi2OgylKf7&#10;L6CnrGrZxPdtE0AWiaACJMSgM51TMcVkKw7umAHen4bo2xuAAqQYYCIE5fgS0Q1NqtriEJFO+z1n&#10;2kGd2z0FUlTBV3ClmWEnCCBTDHR5aS0sByYknSHouzhnWVCquNOvU8gkUzLo6sIyJkh7ANgaYmho&#10;cI4BwgAF+L8XwABhjCGIAAZAxxjVMAADgG4NwAA6B5WsH4QAfx1aXY4oh1R2jsL+NjbwALBDLAAM&#10;AYAwaGAQdEGIMQYQAA03di3PCLHs4ScPkQmGD97EmQ7g0iEPi/jbG1iAZvAwADBGCMJhSi7eLmBQ&#10;CmuUMIYgYAzOOIpwrYMciuoIbO3xjcdT2z1bKX4jxJAAEsJYTAAAmajph/O/Mo8v5hkxCODjrn8q&#10;hzXZT/LnnctgtUfJhr4XyHtlUdY80/DkHmXcd490mj0H62UCgDZcgwA0CZpgFQOAAdA1UBYBo+D/&#10;Oq4cmSwuXYTx6dPsu+C1HN7GWrtxBB5DshMOEbIyDADlGmT0eGgSnNldC0gBQDK6rolyAQBID8Wu&#10;lAR4ilNDlclPpSaOYmMEdnFACAMpU5tMOKnbLHMuE+yZFx4ddY3aOzOOyHzH1Xq/Wet9cR3J3r/Z&#10;ezKyw1QY5xzgAGj7sAAvBdi8pWcUKYUgpxxBfidk5S8D5laAnqgx6xojSGj70XovWDsJBP9nOQLQ&#10;W1srdDSGtD4DZ7G7+UAAuxc2hrun7lQJ2mAkBIACN0cIby5IOOr/AAMs/TGmNMaivivwACzJRCn5&#10;FY5TTSdqCbmwxQ2QxwBBFSuBcwJoJrlADsC0ASgYAAa4a6v4XwXwX4ACvSvb04/YgRvxGwBq/ijg&#10;D494FYFiJQHMGIAADaGZDSL6Z7YEEAYwYoYrcAZp2wuRJq4q44GoGrL4KIKQKSOIFz7p+iximAgy&#10;2YvYbAa5bCwR2zcgYChiNgAAMbdTdoGq4as7MjI7mrsB8b2DHgiRYj0IhwgivQbz3r34ADNb/5mJ&#10;RADDiQAAIYIgIgADiBLrUajSlxFh9g7pjiFCFLLI8cDiv7QDQI9q44LALALIAAF636WScreT2kTk&#10;Tqx7PZ1cEjmg6SBKTCSy8yVYfhsoeYfJPQdgeLPwdS2waAcRbAfAfpIYEADLrIE4DJb4GADb9zrZ&#10;q7tzIqTw5bso5jz51cZMYsNjBUZkYwgofTC5PodBtodQbsAQcgaBJwdhaDQS2wAQfw74AIAo4QzM&#10;dA3w0YAxLgAgA7xBWyXIAoBZ0UdppABABRkpWcfYBRqoAwBBigzIpQp6mBlSY6yY5jsg/sM8M8Yq&#10;WLTcNUT0icikisiyeL2Mi8jUjYiZhAuYckkAAAZUkYAAWAV4WA3KIwMElYAAGzLpLLUhNCZY78RI&#10;AAaj/oAD/z/7/o8aqoAAHIHQHQAAGQGIGMP6GDRQhCmxuQwZIyyyLMKqzwXAXB9pKIG8GUS4GAAD&#10;7LqzRBqo5bjL3T3jLA8YasAIdzSg4jPBTieCiY77U8E0LZ0TdwGoAESYK6hKhYcociFKsKsQXAW4&#10;W4AAchmgBoB7xDRhFznRGsQJMAECjyJD7oHQHcoQDky0GyvQAD6rYIZirzgLEAeJhMB4yjlTqwIc&#10;04AAGEooAADoDzFTWYg8KUqEKywTgrckuQADdQMUMEMRHUMi5bIwjE4MNwiS7S7AxSzb/4VQVIVU&#10;EIb8OLQyuqJCJQIs6razAbCIhLVS0bXrbxbAZ4Z6sRLRigJIJQJSt7hzO6ocjk9k9qfUBD0SpYeZ&#10;PK24dLXoYwbB3gcgeQu7wwpwEAC7rIHwEh4wEICjFQAwzJ+UZTtcND1L0UhT0qd0+A5hwB/UULmy&#10;ohvySgeoeEa52RbAeIcZ2weQcYYYnoeKZ51ImI1Iz7yryBLEd5Mcc6XJWxkrGKJ0gJpBWyurrzxx&#10;LgAcgAq9IKDzMdBQqApwz5dZ5Q0ymA0VC8aDtlB891KlKtK1K5eUjNLFLcTyjMmoZYZTcQWIWMlB&#10;FIpQL4L4LwAEIsuoBjUjQaEgcSEz3b6YYDX7NpnyJqcbhqGMGIHJphpzUbF5HipYdIdBQTbwa7Kz&#10;Xpngvc7iLIayv8wxMAJAJBcclzL7+BqTRCX4g5PBPSIMa9UIvFQ5IhIxkLbLZS8AggcckMkYZThL&#10;+QECOCtoGQAAIk6wCAB6XLgDED/zvMH53Ito7cyLrTOENBwTV5vrWI4rdCXNPTMA98w7xBDIb1a0&#10;OT4FSKzoeIeDKqmxKhLJ3xcACxkrhyuQHoHoH01k1whDU8Kk2h2wYQYMLQCTdAAAMEL64U3sTTBK&#10;x4j0ZpgciQjKM6opG08J3gUgUYUY8DkAGS4IAAGMokJaOjOBpAi6MZIb5sDBRD3D3KrNWaODUFVB&#10;TlLlktkxrVCggx/h9gdQd8KYchaAbQc6Z4bYdocRLtNwAAIAFYHEP4DT+ICQBBMYA44injtUUNlM&#10;h7BshkNrs7H5YrnC8bnq+5PweIc0boc4aklAeQdI8cXC/CVqdLljHLsby9JsgrMcekdkgTGIpZ5a&#10;HLF9oVtxMEd5MDr1uwBJ0RWxqoAoBUezxYq8dadinUhSyQh84dk9xNxVxdxjILmdxtyDJ6jKrawC&#10;rwWVMcQde4L4ME1IGMrSdj/BQSsj6azbvMDdRRHIygG7Zk1M1QAAFQFZcyuiuqmIniHlONm8zp2y&#10;LjQLSVykG4ABiJpAJl4gAF1dnoEgEtoACNTqDJ+IeypLRzQRIyMY7ZSTzyDJlxjjVTgIbIAAYQYd&#10;E6kgGV8l1srT7j7rMsRZmpm94BL5MYHldEvI95FyqBEBTY0pHJyhlBMNGYyJC4l9a0OK0AXZaKLq&#10;fwxbWUQS9JIdjq4jOwJQJgJd163qPYADVU7wAEH521ebc1ep0VfDdlfRM1fiKNo84shJdhF9gQi4&#10;s16pIipIZ02oUgUAURaqilSp4QGQGp4wD9WY+kw9gbmwgipd6Q6+C0AqCCEFyOJmJpNieF6A74dI&#10;dwu4aocbEAYYbR2w7YxQGwE8owFQDhqQDwCTXAB8gJ1hOFpMaBONpWFKQMhx1rnDBkZaWLmZEAeY&#10;dNRTvAWUbdWAfAeK20VRPUgpFsA5GRx676S2ONszyAgsd5HYygpsdwAxig4lIEeAx4BFugBKXI4J&#10;koBIBqccfwD60oBqJxW0gVouOuNmOlw+FmJ2WOWWWci9LWWmW6P1yaFdyrcVy+Ppk5LAMeYUrYFD&#10;9zbYv6vyv7g0LUO49g9rlLldiNW1kDkNuxHV2pGSQ0REkKssbskC2x8Ivj3EDVSN/tW860Iq4YEu&#10;dZ4bRJ8aDBvpsInh+Nx4hrbcKbb8DZbEKtRVaYAAI2gCxKxahtjeXgAGAT64uaJicddI+6juUo6C&#10;pw1q/TS4z40qYqZIsgrGhAXT9I8iLpwQxRkhksFyJUpgAAXOlKWIJAI4I9iAGdWz8AoBsuDODd74&#10;X8LWggL4MLdgGkMOBLeNfqeZ19DGFmol7D0Yhzl2E8aaQ4d6vAZqwIAAU4UwUw9ExgJ4KIKFNYG0&#10;uriS46oJLgji8OeRGQg78VstgGXGtetgrTtQtEQznobIcrQIXIaDhDopPwDwDTFQEwDYEdiADquQ&#10;DAB8r7B2pD1Ailpbt47Dtrz5x8h9DDHdp5CIeweFm4dgb4Y8AQcNWAeIcp3K+Ma7y7MYrGyEZwsr&#10;twowgg5SB5UNswotJx/IxxGQygfIf4pQA4CCOACwD8urEqby/7AZ8tajTbTWx0NeWGtu5e5m5qe2&#10;W2526JNrfYimXSrirwWgWYWaWQ4sSgLCJcPTjZbAa0DknMnBlBLAIIIAINiF8oEYEmwGggh5/ipd&#10;Rug4b0bWZp/hnNm8HcHqCAHwH9dV8lWxqDqzUAj7nRG14AYnBtRZoRGWh4AAIIIQISOuH6iGb4AG&#10;/w8la72wCgCauvAjrSJhGZGSCE0a0t/lNxMcB7zK/WJYrkUFC+6gg+jmjwbukBEAD0FgAAH3AOG5&#10;RYVgVYVYAD/BnwFMpCOY+cugy8B4AEz+DQZh3NO0EFeqXOnenun4xlIw1KP7fDmu004lBtB1B+t4&#10;iMZ4hl27U4Zkkk5YVKogggKvOdNcItceUF/glaBdKG6XPvPwlVxAhAbwc6EwXYZ7hAcIdi2zzA4o&#10;EMXfHwFEuoELErHLlupUUVBiUEaLs+OZYI5bTTIWFTBZw4gi+4v9rlRQd2zvIwbT4Aewd6Z7y6KA&#10;6oqQtLm6po66Tt+zVZZc4zV5xq8w0qRxygCbq2wXCwDAEK4YCln43KXDfLs0hHTKiKZGtXP/a/bH&#10;bJd26HbXbpCfGohweZoAviFDcE2oWoWhagnxIYIPdopZFjjrZIc6IWCzhbkrk2gSb1NzGT5cNy7H&#10;Uon9jS2Bsos0RoAAV3hBn/ccoNP8rMrblR4ZqgkCkijMOoAAWoWoW1WLLzL6xSbxpTAdZ3T1R9eT&#10;c28iv/I5qy4y46NIpVOF/V4LOMFg980t4PEvFxHeoQrPcHMg5yZHG60K3JaBERIaOzAelmlyx0HN&#10;SCv6H5RGaj4j4riScehCsp3jYDYICNXYAHLKtjd4xmEvaxgONbmjz0iMaQ/Z1u04iGpYhvNaHzcF&#10;MAAAVIVIVHOIAAKgKYKurkuoCpiW9AkmerZRUXPnb3w3w/aexAh4cwdhQQZIa6sQbAcyvYc4eovY&#10;C/EIAAJAGFdQFADWwABFIhT8NPM5ZGODzzsRYad3tf0w9EVrQVqw8FEZQYaQWJI4ddRQq4xRYogw&#10;5R1PT4/n3Ygv3aUKiKDG1ggw0pwQmVle3CpQAR0QBwDCJQEAF+lybKJQBRzeBMglKWNsZROe5HsX&#10;xH8n8v8yfHwX8/9RC9jVykzuXoWWPuY89CuRCOZJavcfEPEViQJwgBOJ4AFYsFgABAIA4AAcNAEP&#10;iERiUTikPf8Wf8XaMbACkjwAdshAA3HA3AAvFwvAAmE4mAATmEVmUzh7xmwAcLicQAabRaQAYdBA&#10;AJBIIABOgQAFwuFoABoNBwAA1TiTgqwAXy+Xs8abUADpsESC9jAAHA4GAD1tQAfz+i9ntAYuQAFI&#10;qFQAEd5AAcvlOBwNiQBwU0wmFw2HwjexQAXS5XQAbbabQAfT7fYAEgkEYAJedAAQ0AAaujADNZjN&#10;ADG1QABgNBgAKZUKgAEG1ADu3AAa7Wa1YXtbCAOB4AL5hMIAGY1GgAAvNhkOxHR6XT6nV63UjMQA&#10;MP7cyi8Q78Wifd7uFi/l7kV8MUfT6fIAmzwADM+gAU33ymVABPpI1GwagADINA01gGNe6i2n8AB+&#10;wYtK1ne3LwtACECteAkLgAAUNOvDkOw9D8QRDEURxJEsTRPFEUxVFcWRbF0Xom9btOidp4neABtH&#10;GbwAGocTJmechrgABUiAAIwYB4AAWA8EoAAiBMKAOAi0QYfsFn9Kx9n6fgAACATtykAqGAEAcuvQ&#10;9EusDDsZPS8EYgA77yTSiTvywfQAH4fB4gAeBymgABymiVr4HOn8tnmth/S5LsyoeAU4Tmf7tn+t&#10;00wVDKIwVSlJvCAICThSUFn7BR/AEBUugMCrPg2GAABEGIkAACQOBSqQEAW58xTbNk5zei9OzTNE&#10;YWHYli2NY9kWTZVl2ZZtnWfaFo2ladqO8jNeWrbNtW3blu29b7qnpcQAHQdBzgAZJkmUABWlYVgA&#10;G+bxvs+CAIgABYGVOAqqS3LlxHq2gPg+zgmCYAAZBkGIALGDEhgXU8QWvUUrI2aL7FIUrbtykiTB&#10;fjyVhOE6XpjEByZMABjmMY4AGybRstudh2gADQNwIJAkiSlYTJcAgB0/DVHzneN5l4XZdtE3j4Hg&#10;+SoMAFaC1kCYJPzO503K3RrSEe58HuAAMAvhqCoOH4gB+2jbME7e03AibFR2xrHsiybLMuEbMs4J&#10;YlAADu+Y0dwAGeZ8/lgV5XgAeR50Q/0AYFgciVOcadAAXpeK2B3LgA4zjho5TmOdMlG7Z0TwTjYV&#10;sJnX84PQ89g17X0Z2EjDxu3foAHvrbSvqUZQlEAFxHoAAiCMIrkBmGYABCEQRM+CMKOofb299cZw&#10;HCcLSma1CI+N47ahBCvPV10fxfH8ny/N8/0dFYD1Ip2J664r535kaxw5eX5q5WfR/MuGwUVaCoD5&#10;LgRgUA6vcAypx6j2YAPIfI9nfD6eAhdMoEwGoUAaAhCynkMpeQ+6c8ZFEZOsWA6w8CnFNP7cOOk3&#10;o5xpiyAAO8cgzAAD5HmOZPA+lEJdIWl1R7qT1nZIm0F0h4k3KgO2W1KwAACKnAMAkCiTlWN7Bazk&#10;CIG1agEAOYAASU01ERg8TJ2L6YxRjjJGWM0Z40RpjVGtaa14vxsjhHGOUc3Rj0LWuaGwyBkDJAAK&#10;oVIqgAFWXmBaQgAANyHAAB82w/JGMsGwy+CRJyUknBgSpjyrQMyZQyANR7a0EFtYmAAaI0GLH3Yy&#10;hBG4N5VEnY+CYFDIiYATOqlhBRlU7jYlwAAW8uwADnHNDZhgAAUSvAADgHIOZDSIV4eWXy5z6DLJ&#10;wTl2ztwAAPAgcOV4KGotTSqABkw5F0R7kCN9ecCYHAlBKCQ2BsQAAtKYVJz50D1JsMGs5txjBci5&#10;MgNobYAG6F4buZ1vReTNzdGzQcAAthai2XgVcogCVZASXtIcDkLx3o3GJRlWQEV7BgOM8V45U0xO&#10;gjosZTr632HmADD5NTanXHTPDMtOClZGJcGg4IAApRRikAAOodI6p2gwBcAAGAMWFVGYUBgDLDTo&#10;nfHlU+bw5BxlcK8MQYoxChlEAAwVgxBiDlPMAc18NJayVlrNWetEc6ZETpq75+A2BxjdAALsZwvw&#10;ADrHqfID4HICglA0ZsF4HWRAKAGUYco7R0EgHqjceg/h8FSLPIYCSqgKAMXsA8ApUQERcS/J2ep5&#10;jpnlpinRXtoouxEPFYscFdxuDAheOCPg8h0jThmPRmQAQBloIemVTRELeqXUwo4iDoYiluV+P9Ky&#10;CZNloAMAc4YDgKkuAuCYHyqymgJAlAUAoCDhtrpdagwkYa03jvJeW81570XpvUiyN1673XvvhHR3&#10;8vZfAAGQMePgqo/OHHiPIAEx5kFLqG3adQ8x6KIGEMEYQABujdG4ABrljwSToAAFIKIUUlTvIUUZ&#10;n1xDo3Km7KNiwpcSUWRuDjFErCVMhJcBJkh0x84xheO5G40MbAAFhjmGeMghY9qIDFVoHshTVAec&#10;OteEB8WPNw38e2TS2INX2WisBUiqMSQg38bw3UdykT/RmrDlyohYCwFk5ANHj5FOGVO3UXnSoxza&#10;sqe5jZ9GSbmPtLhmTNmdCWZhu7Eh2MxZYNkbBXLaGmNQPgfNj6CJ4zsaIahXqlAZAAF0L4XjkAyp&#10;CAakc8r42gJm6ZSB6bxPsdTeB2FpTr2jV3cci5vDertUGN0bdcgFAMVwCpp4AGcKxMzOpMxhjvjl&#10;2EuhdIAKbjPR4aQuTDQuBdC4ACpGVC0ENw9p3a219sbZrU+1axFx+ING8OZ6wvxoDFkCO2cBQy0A&#10;bAtpIHAISVADVLsYbhPxzD0HWgsBaZQFAOVwBkB6qgOgOAu8gB6BALAIXsAUAiYpObVtJp8w+qk1&#10;QktJqO2u+R5DnK8O8cK6x1jdtcPUd1q7cPhUmpAi9vSItBH+mUwSuoOMSLaZeJBEErEXaDvODCqg&#10;HgYJcBMD4MgAAVBID1e4EwQwbU+YKIR1sj7a6l1PqnVerdX2ze3rHW+uddRDfOX8NhkziXcu/m4U&#10;AnhQAADaVYHgPgeAA4lRAxxijGAAMrvAABnPYAAA6a+FQohS7WDcGzM5EZTk+grEMpKc4lovifFL&#10;HsVktajLI6jSz5T372M5yblEhpFzGFhg+mO+lPOYVTNnK5QTdn+2ssxC9qGFybA4dY6t8jK2KKn3&#10;R3DthZCz6LthJgKfDqzRBUGoUzJoYkmfjCKss1ybgjgyU/jLUAnUwXPeE0mkRxie+VBPBpE/Fn+M&#10;AA4nIpOXrKEdBYS8vLC6F3S2mOiaa03xDbEP02wf4jaeL3EVKIbk7h8Fxh9ncLkDLmgIlAEKIACg&#10;DijLmiFlPFdENpPPkDDHqnrBgBfrXBqCugAOwgAAKAKonghghgiJhJiF8DXvXkMkNktkrGtmuvni&#10;gBhBhgAQZB7JqGdiXAqArAqklGoEyLPPmuvQiQiwjQjnUCaQhhzh2B0jShtE/hsBzrVhzB7m/nHq&#10;iAOptC2CNBvhqgAB2B8EbgBgJFcAFDXCXgFjAANAFlVARAHANkAgGInknjhgFLtjmEyINohOouJo&#10;ioulQqXw/q2IIMIB4IbN0DUB0IWu4h1EhFKrfPjv9iJnQlGgAkxCMlSIUCMucuVJQFFEFABw8IMJ&#10;ZIqgVmvAVAhknAMrrw2kMgClcNfjsQKnWwkRbRbxcRcxdRdiaOtReRfxgL1uwBzByu7hlJoBYhYB&#10;YnPFPgtAsgtAAHOEAAIqJJ/HoxiRiu8JoRlBYKLD5MBAAAaxxAAAexym9gPICvEpQsRD7BTGMjcP&#10;ICTCUiVJXmRMXPLDpmTRihjmUgAPwifhuBtp+maQ4vfMyCUKhmfGfkNiIpujKjLh7Fxr+k9iGlPg&#10;KyLvPmICaPusZkbhlu8mMKeEGEFArArgrO1gbPCpCALEhqtRZHSEZQKIhyXkXQZPos6DKPqs8Ktm&#10;CjMMKFMlRvqDLhtyAnJnKpRMbhxylO4nEoeFHgXpKgAAvSpvRv5p4v7Nrplq1ovrTLURMiHlFHDt&#10;ABzhtK5B5v1kFh6k9qRJqgLyWAGAKyWOCSWIskKABLmkMmekZjvCJmlkbl5EdhnhnNkBfzCsTGzu&#10;lgRAQulgQgRnlvhons1AAPZpehzFzhuTMR/COLlGnxTqimFMUAcJkw4pPQhxgzTzUTUo2SuCZB4h&#10;6lEBxh1RihshyzAhxjeh5B9GAAJgIpZLcDth3h6Ebh9gAkrOFFcLtijACw9AGQ8AJADCogMgGlVA&#10;QAHqKgLgGGpgGxYCyxRRBy9xJzwP+v9TxxBNTEsDLnoIFhyGLBxhoBVj4BzGLD2ngT0E0pOrglMD&#10;wlSFIIhDulQxOHZLRoTiIjumfDWAIECAKgPFWuhOiLskAAEw4PeUKDpQ+zVUMUM0NUN0OFvRfUO0&#10;QUQnRsDHgRsAABl0UAABZhZIXCEqIAvtKxogaDlgFAFlcDymuGujRwv0WBZmWGXRJJ0EmglgmM9z&#10;OnvqxDCsQEGx2MSGMh4DcgbAczRPJAAGQpYMXtgDsyBJ+vx0fJcNBnoE7mdmRApApvBJhwtiaK2n&#10;bmuiwLEqDjJmJNemFiyEDDX0kiIu5FAByRi0UJoUVoXOGlPgrsxRwnOKImpwFCjJ5yYrPoQTxE3j&#10;xogVHjCwZJ8jHycDLE7sCSeGDUhQklyGrpRk/l0o+QaQahzthgDgFKIMzDlgvgwAvqQNpQWOnxbT&#10;WM3CLDuh+HoMIB6ngB0jFhsBimVh2stCHh7ngCplPy5jPiyAJALGGgIGwDWALOCuFGpgCkDEujnR&#10;aCJJbHDh5E9hr1ygAGiheMGVkPjmmpkqKqOOFtNIZtEQwB1t8mYmZKLm/gKAJongdV/iCCDAAO3O&#10;4M0URWD2EWEltVciISHnDzXwbB0nrBlhtifhxB3obB7TikFgCErS7lHrtlPgDmHiGEMFElMEwIsC&#10;XruWBuDpDAGOCgLAFl7AIADQVTvJOT/TvzyKYNuVIGJFKEFB5B0Dez5HDB2hxpoB7oatGGAEvi0D&#10;tlPk4EyxAkFObRAjviMrxOVoiKYv/yRjmIMJqgJECAKAOCVAMATxVOCJtLCjhots1jCWGWFW6W62&#10;7W72EUP28W92+EU09thU/UU0WUWwGypUYjlDlwUolEMEsErP1wnNHivD6IZBjBitzCpiFgj3NRwn&#10;OnlDN14P8iKUlkrMbE/hSmMMZm/zQpKFWgTpiJYjzDsmJBpCfR2hTF4JyGvC5mPKhwSwTTFuljCK&#10;2i1GABrBqjeha3kymFEAZmEAANcRTtF3QCI0TF1I+BnXsJRXaixuCguXvGD3mvi3F2pESH1251KL&#10;w11K5VMEcKEM7E7jNPrgmgmgAVQS+TJh7oHB2B1h2HrjUHCHDXjjekGEuSoFWgyYEXOEAUkwEQjI&#10;QqXuU2eRJSIlEB2RiMGBmpoBmBahaKe0gADFQuGFHrCkxF8jXrKjAAMgOmBgPAXmFAKgVlagGgRE&#10;mgCv0zzLfJQJGDLs/3+sGkdmhpAirs/t8skrHwXSnIlCHTJF6kKGaw4pFGBi8p1VryWGHlcVB2+4&#10;tYt4uTy37vmoj4dEGh1B4X+hshxp+htB0F5htN0HDnbO+gJwVAFijGeumk0vlk1EpCFztlcAKgFp&#10;ZAQAGmGgNAGongLAFGpgFACVGOVYwKX0L25jxWsiHh7B2Edh0BrjHh2hxBkHDxHIZh7wxgBQIS7l&#10;IWqDwSw2gXZZKVblsP/uaFLkvYRgDFPuAnlgNATGzAJgOuiAGgLGRAC5ExewlYu5jZj5kZkr0iAg&#10;gD/gT/AEFg0HhEJhULhkNh0PiERiUTikVi0XjEZjUbjkdj0fkEhkUjikCgoBAMMecrADllwAZkxA&#10;CymgABE3ABdLpcAA0Gg1AAMoQAAtFhD3pAAddLmEyV6uV4AdlTAArFQqAAxrQAHA5HAADweD4AAg&#10;EAYAAICAUIf1tAD9uAAaLQaIAUylUoAdzvd9cHA3AAvF4wAAnE4mAASCYTiFtfwAfmRADNygAUCf&#10;UAAdDoc+BwQAGQyGYAGw3GwADWphMmtEpfuSe75fIAajSaYAV+5ADml4cDocAAjEYkAAqFIpAAUC&#10;oVAD/tzk6AAZDJZIAcLhcAA2WzEgkEoAKBQJ4A49YAfntAClMkgkIf/rg/w93t+OrtAAcf5ADFYj&#10;F6xwOyfh+n2sCwgAH4fiAAAPwYhqTMcyDJGwbBsgAW5blsABrQ2AB6nsewABLEQACpEoABbFCyLK&#10;AC1LWkkXxhGL6Pq+yEvkhB5ncdzdm2bYAGwY5hsmV5WKkb5vAABwFgaAADgZJgAgYBcmqMBsBAAC&#10;4Mg3EIbNODIXhiAAIhUFgAAM5aTomgh9TYACVnmABznOdAAG5OyWuidh1nZDsPoMggD0CAAH0I1A&#10;Mg0ADvO+DgNy2xTGAQBIERjSlK0tS9MUzTVN05TtPU/UFQ1EisZzVNKFRug54HkeAAG2cpugAa5z&#10;SQaB0R8eJ/xACQMAiAAEgUBLmtZUqCvafzWRZFgArOB4DSmDIGgoAAOgYC8FgeDAAAmBIIJsAgDA&#10;AAa01Oh9UoNc8/1RY11oKe54nMAB2nA6t53qcJjQ7eCTgO9ICxYAQCNWfrm2QADHoJZN1RdYqBoM&#10;x9kJSgWCLafQAAUBzmAsDzCAsECgAoEIdAABYIhAgoB4E1qHXTUeXVHhz4pRBz25nl+b5xnOdZ3n&#10;me59n+gaDoVPoHYuh6PpGk6VpemZc1mbIMempN23immaABa6zJtBC1roABnsCgqGot/oOuGCTZix&#10;s7WABdFyXUfmua8OnqeoABAEIQgAJu+AAFgWBXkmxqMg8IbOABpcSABUlOVAAL4vobL+AAXcrEMR&#10;glzKIMifgAQ/EDKauUhRlIAB49OAAe9Vr+wuOFFtgpaaGJNh0IHE/RjmMY4AGr3r8P0lCUwYsYHA&#10;bJkBYIeC+AB25xKIowUBP14WhcFrQNEAAM+01r15ajuG1TdOjVThPHr2ABvG7JB2/Zg5/YICPNBN&#10;+bE80+aT4l2i3KmdoAG0/9qg5QADyJY5kCRPSfAAA2aoAR6HgtNZ6fQ9qM3uveIcPMqg5nfDdGOM&#10;RH4txZueHSnQCoGwPKDbyTYEhiAAqCH4OgdLJFIrUBQ68CwJQTqDBGCJMwEFfH3IohBzgAB8RFAA&#10;1Iejnk/D4HuPgAA+x9sWPoecs5N1JrBAU2JKawIsgGKNA0s8EIxRjjJGWM0Z40RpXYjYiTT0aEKH&#10;WPB/o1BwDWVkOdJA3B5DkiOANiz8QHpNJwwd8sb1jHvWGQkAsDUmgEX6BQBKvgRAQUQB4BwFjUAL&#10;OYAsAywjmrofKqUlJ8ILPjPcQ4fY9kdjzHWNxeS9CWjVFuAAeA6ZXD8H+wIlBZ4vEpAGi45rEl1R&#10;rRqsSRD5THknmOc59znQDAGX6AwB5zAKAdBcAADgLAlqDA0mUAYBwHFoAGuEg5BD4H0lHGqCDMV0&#10;NQIc0+C06p5TznpPWe0958T5Ig0WfU/Z/T/oBGYpA9ypFUbWNg/YxV8zPXCEWhxhTDK/ASsIsrKi&#10;HQjhiNAaAz1ZDXoQgA7MBgABECIEMAAKDjgAAa2OZ8h5CEEQgN2mQABei8F4m4lhV3AnDBHNgDhw&#10;AHVBc2ZJurdkJ0IF1Uk7RsjSA1NO657JqihAMIwPCqz6BvJIGxR4uQ0i6jvfPVNMxRlkGPiGmxAg&#10;FwLSYBgVt+ZiANKNpVStTKM2EzuiARyIsTh3DtR3EygjCKJLCMWpCQZFjty0quSseSbh6N2AQoI1&#10;KiHjJQZnA+gKMJQrGnS+Eio8h1DqAAOQaJdRxjHP8OAXssx9PtAsg0CoKprgRByDtMwEVpj1HbaK&#10;RZawKAYAykm4DF61FEAUlNlZD5TM0YS/qwS5YwPcszdO6l1brXXuwexdBCUID6H4gQcY6l4jOG4X&#10;Ubg7RwlSH+3YfYCCCJPqpF5f5zoJkGPUe4fx64Ju0YeQYBgB1hAaAUtOS0mAQAQS2BUBCvgFAFXD&#10;L8s58rLyIry7NlkpyEoDoIPkeg6ypDiauOAZwsi9DnQqP0AOD2UsXAOwIAQ/2LD7HxY018Tj3kpM&#10;eWsALRmDH0YI/k+rMR/OdvvWNgQEQMKLBYEdbYHgZK/ZMWQBC3j0yfZbPG7JGJ4KkZrli6eW8s5h&#10;zFmPMmZYIzszNmnNWa5+mvc7E2JzkE4pyYAWssMJwI55XEehFpELE1gL6jp/qe0+AFRWb4Dr9YDx&#10;WLIehlbDmHOnHi78ccT02vxgOBBQoDahNkMaXEfUUC9I60o+4x9k0xZ6AVqtFVFiKxQQJEh8yO05&#10;J0HYO1Pg8h42NbTo0s9x0pgTc0o85IFVpqEkDROiiK2iZby9p9tGojXsEIOymXkX9HEWQhrCJ5kr&#10;voEior8nDKZdV4zZcrDF28drtImPGEZ+BnDOPw7k3Ywqbj7HUnQCAE1pgYBamED4SAmpJBOcgAOh&#10;lxAIX/NBfoBScSOUmirKxGNn5oWHOadsFdz8b45x3j3H5iSGRrhUhI+B9GzHaPEvo2hypIGMNYZZ&#10;LR7WiAIBRKYBgHL9ARNCcSLh+yFIjBLHRJmCEEl+WvFq4QKAHW8BwB61wOAN6gxkAAEADVUPUWvr&#10;S5Z9zD5J1y/DBDXsWHcOWOw2xni0ceOk7IBAEThwAlMBtLR+j4T4PAc5tx7j1w9LvieOS0QSmQsN&#10;G5j5hMJYNi/H7B6VAQWuBgD5hGQg0MSCAr+CyxkoZUuTkBH8wJqy7mbz/nfSel9N6eMk/PUer9Z6&#10;0kGkCTRDr3dLRlFSEYSyww7blReLpmUFfLVqy+NTl6IXGxKENPbh3Dn25XxWCRDsTA/ZXwbMeeII&#10;PsyTn7FaTKXaL2ehmBPGnDWuTFQUme2ujlr0Pr/1kOiEXEuEyZP59ALiv5mz/XKhVLxiQ06CKt3E&#10;6BwhnBoCWhkF8h0Bht7hzI+AHAFKqIbjkAPAhAigAAKgYMngFARIeACAJFvGoGbQPuJiJv8PQH8P&#10;8wTwUQUwVFOP9uSN1o2CGB6B7kQBzrdjaBwKEBhBphkDNB7E+AGgNlfAGgJEmMAFJizL5naGFOQi&#10;DutFijHmKEHiDMGrCMFjUFpAAARAHlEAMAGIDlnKqADpxj7nut0F2JRQyORiFB5B3I+BxBtQeB6h&#10;4sPACgEu4MAGSFBB8h4o+B0BuBfnTB2FYh/B9jZjnGIFmPbpmCBPCuvJjJzC3DnHOlIqqN+FEAKA&#10;PHrALgUAjKVAMDzAEJAoGl+wVvmwTCSv2lNPRxSkZFitzRWRYRYxZJ9uLRZxbRbs0vYKYC4mVs+v&#10;mCFxViFnDReL7LLi1LpLML+H8H8qYRIiTD1ONIHvqrmL8GIQlxfRjv2QTRDi3tQDJB8ojEIIHvbL&#10;IwjizD0sdRXiLRgiFOLPcOuiCtQmLCVokoijZi2lAKWtNO4KWuvxcFNugOwHxCJD1h5CmBxjbCWh&#10;lHdhzBgBdjtBxDsgGgBl/gHt+DkgRjvgKQLwKggghKVDhi0R+tHMJKXFTyBwYPrRTp3wlxpx/yXy&#10;YSYp6oJJPo3pRrliFwZEQByh2E6Bphvm5hgBol8hypakmgIFhAGAKkmHYjGADtWNIJyk/sgLtsdR&#10;HPGKYPGIHpFlwgHFnoFAGMCAGltASAIlHFullR0pSj3QXw0r9Ltx2tLKCB7B5H+ooDZiyl/vlJGB&#10;6B2BvrRhrhci9BxQCB6h3oBRCokoGpyGoGEJliCv5Mbver6GCmIGDADACC1gGAFF+gJgMqegMgUA&#10;iExAOsngEgJqegBwrQSPUR2SWSVlRTXSZTXrkviSavbx1TZzdTdrsPVTeTfzgJ7zZMwzhxWzYGkw&#10;lzak/yAmZR/RgCDKBgAB1K/IBoCAACkInNGAOAMltAHnis9y1TgrNN2R4JiQyojtSBzBshtSFQeB&#10;yBeJZh7hvEfAGJETOFhGMJwgJAUCsANAiROgHgXprgDrhgBihiUEXGbScTbMKzWCRRauMzxUJUJ0&#10;KQWTbyBCLB8RwClB4kduWEkBkhrN5Bvh1nnB6h+EQABgFFwgIAMDGAFklCyADlwvmGaplpSS2JlS&#10;aOipPjHh9pmAEABUWOrpsAGjmATgJmTgNywkk0iADQxmVmWmaiFuKpE0rGZJzK8TDQ+htj/B1hvh&#10;lF5BxwCB7h5IYi0owx2j2tqPCN0qymCljGDCzjHsWkCAJAKFEAMgRDAAJgQivgGAOigJwEtrOzcy&#10;YTilPVEGfVFJ/R3VDUK1IVImlTfVJVK1LGnRUuO1GCN1Nmdxgzkq8UFiJLHkQIYLRBzrQzpB1MPL&#10;Il+gTkRgLrigE0ZkVU01LxVTyCjh5LGh1hwtKhzBmUwhwBasSB6htKEAFJmADFyP6mBAFrhgLAXA&#10;XltgZDCAIgajAAEgOITpcpdRs01EbS2uRNmpRVH1b1z10VL1RCIh+n3gAR5AAB0o5E6hzy/htBwl&#10;YhqSgHH0yiiAIIrgJqqAHAJFfFIpPJEQXvAUqFkyaTIgAv5CEmBFmyvgNpLiwAHLggRSzFtxQlli&#10;zyrPb0HwmUsiGh91+h5h2nnL0N5ByBqzBB3h0sTkBn3U2VbOJpjJiPBFjiCMXujABHOtOJAgLAMm&#10;9GPDRgKAUAkmLgKIWGAiTpgSZVOq61MmkWpV02r2sTd1KWs2uWu2vMxxV11iIB7Ckk9kdhxByIBH&#10;1S/oHgTERgOoFltgIlvFJRSUHWvzy1xiDB9E/B4VUhzBmuYhuhXBXIBhrBqFf13ACmDPGCbHjKVW&#10;4gJirwKgdLbAGIcCiNhCyAFqqOJC0i11QVxS4W8XSXS3TGdCTB7h9InB1h6C+hvByDshnBrBpAAB&#10;wB1NKh4B/okh/gECzpLlfEnosiilJtyPGWoFhzIo13QGDnwt1031206ABSKknHs0jEQgIixgNQsF&#10;nEmAEFwFlJR1zOg3RsLQzpEH3kCB+MOJaBzKEBx2XC9ByQCB5h4k6OTk4Dm00pgLn02iBXkWGLmu&#10;MGCKJl/gKQOwKprAAAMAVuB2MJrzVFvGAxSXT4K4LYL4MGeWt4M4OYO4PXUK7ssPctunOm6qCBxh&#10;yF4hnhpBqk+okzuFtDfktgRAPoTx9zlYLV12xMMX1jZ36lWhzhnBmH/BVhVIBnFAEB+GLACJkj3i&#10;1pxlwpOosgGAMFtAJW3OqqUFBnAFf1tlxKhCiTGVwJ3W74P4zYz0KYdka12mCB92ZuUi+hwB0o+B&#10;shxlYhoBvo7XWkdgBgFl/lukpgJALFfSn3Oj7liSa2GCIJSOiC3rtgCREgGgCosgLAFlpgOgHSyA&#10;JtEgKpIkzJGOsp3l2v/ZRI1oJ0FGEi4h7B4jOh2hxi6h1Bv4hh0BvweXXIBQ0UrzIRgGGTIX0QlC&#10;CovCCgHgFrfAMDiANAUqTAIgOvKTTjiO3If40Zp5qZq5rYN5rZs1IWrMs5uRVWqVE3QiGYRv3jHk&#10;5rRBohp4Wh1B2EdiimBK1FpgVKIgMALDmCyutVv3SrlmjUqTni3rvoiE/BzqNgABsnGJaC5kmomi&#10;yC4h/NmJfkWJEJOkpywwvoUgIjPgHATIcgEixXMjGODmVRssusvZvZtaUaUuPZ+3yiKB8oonTB6L&#10;Ghuhzr0hmBri6huh0L0h4B9LGh/ADiU5MsGTvsHF+roiBYm6WQm5+iCGKXktTCiUhGLw6jUSlDyG&#10;QoFAHpMAJJwCbQxyXQmJguwZSwlzJE0j4RCk4JVF40SqOBwhqTBB3Bzm54lLAjXr7JlStI1wXjWF&#10;kC13GGItGnO4/HOgKWhnsgRjAAKPLCggOCgADAGlEJ04PaTrr7LVJyW3x6VbOQU5sbO7QTdbMJ+7&#10;RlO7S1ObNYy3zrmiCh4Nd3bBxoBByhzF4k5k6AFIZgWgVnAlGLKTNkzZhYz6l6+Z/GDi4tuB0hpi&#10;6hrhVBUpaBnmrgCh4E4AB6Ah/nCRswyiUl/iUxQlvAHKfuqirDEnJgGDhV/FfMUuIySxUTj7Q737&#10;4My7h4RjVi3Y3HOh3tdLRh0l4hsuWgABnhv3EB0h6H+mLoqgIkpt9lIFJKXYAiEXkZdwziDOioJE&#10;boHgHAEEp0llrgQwtkQgJjgAJspy0wXS2P/J4q7JTzzpzshjIJU32kKhwBqSH5Yt5B6B3L03VrGi&#10;0mylyWdTIS33mpDjXJkpfjHgEgCECAIAIIDgMgPDEALAQigAHgSROpIqevq7VZt5wPSbTmf1Hct7&#10;48xxc0Icyczzhcuzkc1bRPQnDtemHPwM9sIxj6w0LI2UNDZi+NJhw20lZEJkInOm8oeYZHsgLFpk&#10;pIsxpbN2vcVWQl2lkanC4h2HfBsBXBVi9BmGrgBNcC0B8mLAAgCGylxzJi4sYYlj0AE3HgHARKeg&#10;KAcDTgIgWHrAFwNEzDlCC9RD02bRab3c0df9gThEHTz5/9HiENuB5h6okhwB0I+BnBt3ahuB0nnB&#10;1h8C+h+ACr3gKtkgGubsHc5ve8Ij5ysypD4ljpPpcJnQxurKqANAHFrgU0+psAHdEACwwyKS3S3w&#10;0Eb9HJhSpdiaWiCZbk4htweB0BuuY1e4hw5DO0EWbllFkxnLOSqbBMcCiABjHgIAGosgMLigKgQW&#10;jgUgnLiCsRRjW9eTeHai3LEtZCDgF+Xmtl+tw87MMjYIjPZzos+qxPpv0Z9CGIhNRHkPetwvgP0z&#10;lxmwoNQE2kICSl2yXeiCjeZmZx8V36YIhxdHZiTIHs+vbPkts9g+wQV7P+w+yIzcv5v9fUKiTWyK&#10;CCpk+HDqgpw+X9vF/+jGbkHi3LvHOhzE5i5Z1C9HlrjqqeOlrgUASIeNjID+pcxTxYdOgr9L9iCB&#10;2dABuBYioh2CZB/B0oYolEWEVp003i2tqWZpElmbugGpAgIAOixgJEUgKnVgGVXiiAGwPOede4ce&#10;y/c/dJ7b59y2QxhnOh4B6E4Bzh3LRBthyEkBnhu4WhzB5rRB+ADCCACAHLCYDkmtWD7MXpD/e3+/&#10;uJPv+cSgIADkmAO0Wm7gHFEAQgIlEaupwujrpaxOSQWsdv9mZuMd+Q03VtJy+iAOMAOlwM4AOBpL&#10;kAO90NgAP1+PwAP9/P0AP4AAIARONx2Nv+NxaPgAAxOKSSOgKSgAGAkDAAMBIFgALh0WgAKiwnSw&#10;NDAAAQEBCMgQDx6jUekUmlUumU2nU+oVGpVN+1UAPmsAB11sANxuNuTRsR2OcBUKgAEggEAABgQC&#10;U56XEAOe6XO63RzgAC3sACW/AAM4EAA7CAADYenPqsvB4vEAPfIQ+rWq1hLLADKUaqxasPkAXF6A&#10;B5PLHPh8Z4A6mUVONyXUyWVSUEWkABDbAAFAqZ24B1d9PqFu53AB68UAPuIxd/RjX0Z/8+MgKNW6&#10;37mZ5YI5i1STVazvd/weHxePyeXzef0en1ev2e33e/4VPn9D4/X7ff8fn9fv+f3/P/AEAvg+ajOb&#10;AUDpMkB2nYdgAGxB7RHmeQAAWBQGAACYKAmAAOQ6wbCubAzxJApaVqVEkCo2dp2uGbBtG4AByHOd&#10;AAHmuQHgcB4ABaFQTgADQMgw3DaOpBEjSO1kUKTEyOyUj8mJHJqNneryulsWqtGYZjjnCcKLnoea&#10;frajKOn65aLn+kSKpMiyKosAc4LQBMLggv4MB+HoAAiGAYtwEIRr0CDsgC6TWyhJFEUTRVF0ZRtH&#10;UfSFIyPFFDvLJUSUqkknNbKSQJAiCLHu0wAHEdS8mebRpgAbRznAAB0HqdargIiwFgpHQFgaBS9A&#10;Qos4N6AJ/U8+lN041aMIxYrlowfh/IkBABqKCAEAdDgHAuAAUgkEEfgas4HAQmYDzHEqoRJc7VSc&#10;kETNci5+n2AB+Hw0J2HIaoAG6aMsHUcBoMeeZ1OOfJ7ta3tjSbElhJLFD6I9EwFKKnAGLeC4OBMA&#10;ALBUJAAAeDoZswB4PIyA9q0lkzxn3lLiLkbhum6ABi5i5SMB1moALHQDCWqw6Xo9UAANOfAAHLog&#10;AGkaJogAcZyHJlZ6gACkNAAGQZ4+EGrtq2+eRO6B3RYABtm2bQAHhsqfrcAAJAnDYRbbrKhI8zqF&#10;ned65nMvJvnAb4AHjs0QtWjru4OkdzqPDIKAAFATx8C4MSEzJ3uEABrcouZ0RplLgTMjCVI0j1hI&#10;xIoE9GmHHAAE4TR9DMNxDwWT9f2HY9l2faUa+di9r3Pdd33ne9936pQJh3XKZ3HA0R4yjpW6CKJB&#10;vO9l+X5fXxl14n4iwP+yAAhCGIebrJItCc9wNi+WjmHH/TPlXMjZ7MidR1nag+l1XKrmhQE2Lg+D&#10;oOagCZ2QFG0P++VE5SH1HugIU+BL7H1lJeSSiB5TR4t5AAN4X4vStDKGWAAew2RrkPHc3U3hbH0k&#10;PeY8wh5E1gkTWEikjYCjLgVBI6oGIMmoBACAhQsgAS+KEYM8CIEQYhRDiJEUpa6oXPHKQpdwcBzn&#10;RHidEqI8BonkeYYShdh44HgBi2UdTynToEVJAPQew9itDwfkN0cqXhnDdVUOMeCNB7ADOAAQBpRQ&#10;JAXQ2AkBRayTkbIwglKLriQD+hXFaEqwlPnQfGSo3oEgEANAACICAGwAAgkrJMCMlgIgIQvA1EaT&#10;4rsOgg8xNY8R1quHINkYZcxuwbHYOJVQ9h5oNAEuRQhYSTMLhOSN5byyQAHAMSACQCSQAWAy/0DA&#10;JQdtpA8DU3AGSfAEAWtg70Cz5RUiMUw35wGyjwAANAZ4zwACtFaK5mYAAnBPJ2DGdyGG1pyASUY4&#10;rTx0F1GhPkAAuRci6AAit+QIWsArBYCsAANwbg4AAB8EAHztFrV+c6MKZiupVF0LohQ5m7v+Q2CQ&#10;v4NQbTQA1SMow8TRqkS6AAalKwADGZkOR+gBFCnNfSbBwJqlknKU+VYiBEgRgkBIAAJdQwAAroIA&#10;ABoDpJDeqYAAWIsBYAAGqNZe7KV4HLJBREkZmwAAHq8noCIEgAUFoMEUIwRXv1BluRpEU263Vvrh&#10;XGuTCGG1zrtXevFea9PIUxFFKKmovU3UtLp4kUimwReO8I6CXUvDDsdSoakb36GWQ2EEIMOQWAtJ&#10;u45IQDbPHcXbKRwih4uWifOauvxRh+HIOIqJpQ5BygAGcNEahxB7GhA2BkDSHAOSWBAB6SwEEcHc&#10;U5ak882LTpLP1ci06TIuwOKZX6AliCljyHGQIcTMh1DLGUjUaBBh9jqYCAQAYBbQS6i++kkSTbSr&#10;LIvasvQBi1o5rEBQFwLwAAbCYE02oLgXKBUHV+veA8CYFwNNuJFpnBxWwZFZJloYl2BsMuV4s2kp&#10;YNOhg+LM18LXJw64RKSUCS1YOPawco60aDQG3bUbI5hvAAHCPEvI946VIAqjoBIDSZgGAJeY6RvX&#10;hRUvSZqukgh+nQTMRIBQBJ5gWhhJcCCQgUgVBDfkBhZwEFELZLfD2C8KqdtLKTDZHR7jzVkOscg1&#10;lXjdu6OEasrR5Dsb3dAjSxIUEfH+55c50MeEgAeAk4DUQLEwA8TcCYIQbMcBAD4wwD6HXEy9hGUG&#10;XYS4hKVcaIbcjhHDGVp0AApBRiknSFcLAV6D0ILKWdrcZYzF4qkNRe9kVVTjnIW03tIdEgwBkn0F&#10;YKqDONWwdIjRESJGjQmmBMJcWn1UXuLcXAuAAHCfkX5i87k+g9B8nkD22yjbGaVddyblRlDJGS0O&#10;2B0SNADeI60ko9TI0AttGY55GAVa+AAFbfAAAXWaviS/ZgABS8BK62Fjhtzcq71s8erkwiXm2KEC&#10;kFQKXthCCFJNtz4rzoErbgfjnHePcfgdkHkHI+Scl5M7o+lhSo11UMemK/LLz6RPApckA8+bAAHM&#10;0WldtbHStQW/ICwF9B71BUADbGjAQ9JbOW/YWeLmqH5TC7TGDHmrxTO5dgNtM1DrQYmIl4FwLuIB&#10;W4omgFnEJwNc4JSt1HAHkiZ225WXe4JJKh1CJ76koRfzFhJAtzLDlHHnRpoYzINjrGWMghYyBjtA&#10;LqW0l4AQB517eReFVOVkU4haAKEoBcuATo8AADwR2NgTBpNABQIFAAEAejrk/rfXev9hNnSfdMwX&#10;KUypQ+PfuYPmfX1OKvc/ZIpQIgQew+GCDrjQ2AczexmDbGkqQeGMwBLwmpHh/5mIAvHkMwjEMvfK&#10;LDzwiinJGpHGGTHk6sQKQJsikwBkmGVzcAGnnAvvPfL2JOi5hslY/B9RmHsHkYCHQX6XwGYSwzQz&#10;UMUNCIqIkNSh+l470I4l4kAhaAKAIJAAYAQIwAmAgWqcaf6AqA+BobSBQCYLQAoYuJIYM7U0kiSw&#10;u70tJBar0NMaEbobq8IS2FPByJMIwCoCqCqAABrCCagaiesIkuuIEGnCSAAGGGEGEAAQYQaAqAoL&#10;OBKfyAABtCwkmBGBEY49WMMMQObCgAAGvDIgqG6xeaYaaK8RhCS+eL2JeByByoVDiB0AAB0B3DqQ&#10;6f6I8H2N+QiTCciOGHSHQHStsae42KSNi5wo2GYGaGaIGHTEKMOvMBOBQBQAACTEy9AA6ZENGMdC&#10;StqSuSxBnDtDwkuoY6WvOvc6aAKmEbSAiOyA4A6A6Q+ZKgM5U9jFzF1F2ds5FF5F/GBGDGEsCzsU&#10;+TOZ+c2kEcIU2O6da/IJU3RGic6JJGgYWjA9wRE99BYtMq4HyNOAAG+G+xeZiGKAAGyGwGy2iRWa&#10;gLNFLDq3q1+AwWwqUkkUI7SzGPUi6hCnAK9DQRmIWbMqUWqBcBY6KA2A0SELSJeq0+A7Y7s5kiO5&#10;Ywgig/w+AgY5CIwp6MkIsTTI4JWx4Le8gWAy4QMUzIe76uiimKUHqHURoHSaOIG3HCeGEGCMeHEH&#10;ELYAK8eAELefSXUhWi+kMpyJCZ8kCH0XgAhE4oWB40YAuBsByY4T4MMcbGHKrKtKuiCueeCgNAgu&#10;KwbIsr+wU5XBcI4dAWM/I5itK8msEwm9/LEPfLMeuIkHIxQnCG2VUGwHKxeHGHijkAAOAAaAkWqA&#10;SAcN3Fc4SsUYS/C++769wpqtOOWIsAcAMV2A8AaWwA+Ag/cBGAnFoAoAUOyvIvM3UrYUwfQ/tLau&#10;SJWeWWcXiH2YIHaHLHSG4Gc2gHOG8IMHmHeIEH0XmO4vMXaWJMYzwJKH4RI84JAAWAQIsAiAanm7&#10;CKEAsA8T6AoBWCmQoAwBYI2AGLWUILe0i78xA9s47FJBqABEdEeFSFQFSkE3xB+BeBgJ8dGnm3ga&#10;OaSGrPxHMGzHSV6LWBs1QBfQCWyBS4kdWa4JAcuRo1pP1HSHIHEIEG9HEbAGybGN0JmB5QxHcABD&#10;ovyt6OcTOeuIs2JL/D8IqkCgOqsaAtcK8LAGDRc2iclFlFpErEuBoaqNwNypQS8sitqGNR8NwAWJ&#10;mCfSGcTEsOi7TGfHu5aL2vMq8V8TjF8uJG1KxSpSrSodvStSzS1S3KyiovcZSIkVEaEHoHqjMm6n&#10;SyOXWU20rFYTGAIx4MwMRSdTjIWvIvPGtLCl25iPCgijCTO5sTCHWHSYDDIg/R9HKHYHUQaAgAkO&#10;ycWYvQwTyBCBEyrEmIyTjIg7dJSfc+OfitetiG2G8S8luN6BSBOqCA7IObSuEq7FdU0hVUydw5S7&#10;WeO7XIktQ7+9mI8/4OAHuTBL+OMH43dUuI0ASAekkANSCJ+AOLXJ5O+UpG1K6fJSmMeHcQaHUGuX&#10;uHUg0VeF6gwHuHAVcThJCUKIzKG8oxHLUhSi+yPAmTaXeJZCmQ4BaT6AyBqoUAqB+CCNwA8W5S5X&#10;/YBYCPw7YwVTXBhJUNXYIw+wuugI2WaM4/4cAARJ0y2YNYMwwwXYO9/WofYvSRI3cjMHY+SG4+Wt&#10;kG2XuHE+ig4+mLYAY4aAqrENmLWImTU6cl1I4SirZVgw8U8TW84N6ASAKnmA0/gBUAoyqA8AgWwA&#10;iASKEyyKKzDJRLdNXIuI4IoIsziIEHKG23La2u6HMHBEeHqHgVkx+JTB3AiyJIy+2pkJAJcI2AgA&#10;YN6A2WmYwA+JuAiBVOuAYAyT7O4KFJ4YjIbYWiegJY4iIblPMGbEaAAFQFQFOiwAACyC0C0dOdQR&#10;qLkbEbGGBc4n/HWcc/dUeAABo9KAA6SyqqTWQMQ5CJA02VWG0bGo0HMNEMYgrHDPOS1I2ABQCvxd&#10;JBFDumbFlD2kQkEkUhYWHNMokJA29CPDHDK06u6mEKKe44qqMoMMsrEHrTI3CzVDIzUGwGsg+AiA&#10;mrECaCaJ2o8qDRGOaLSnmhHSkNVEVfhTxYZInYFfvfw5JSxfzf5f7f9YGipRS5saeHkRsIWpOMga&#10;FeM+GkCScIw8iOmbRJ0vMLUKLP6QoO2q8JfAqLehGThGfhA5bcPK+7jePd0HDXCZgsecozUcuLzF&#10;grEB1QyoIoMA1VUZ0O4rZFw+CfPJNCKtsYIHKo2GoGvHSNOXgf4t2A4SC7KcQgCnmTNI4ha40UKv&#10;JhCb/LZYZLdNTcI93LfNQU4vcXeXgHnWsK0qaHovEIfgMhGAXfIQoUELRVYXCkkAGdIWiLXTeZ6b&#10;RJK/tNM98JWHubon+G5HSHTW4HOouOIeqplJGI+z1LKUKpyU+TRkpGMIsIgXgAXjiA2BFEuAyBso&#10;UA0CQCUh0BLf/lRlTlUfOgjNWlGiSgOgTT7GYzFVkhMIwH0KsHmHwaeHWHmfleMJkR0AcAOJmJcK&#10;KplJ7Vs7hY1eI0hG3i49xi0+1RBXgHNUEAAGiG4XuGyHKb2HAxkMeAEOAAYAsKETnfcplFU+28pO&#10;Gpu/qz2U0WSXQJKk6kkBGkyBCkykwt3aYWq8iWAcFPCgUKWzKQbNiIda8XwGmenbIb2psc+kSYdn&#10;mxGkYNUAPO+AeJmQ4AeN7OkR8AkBQCiJYA3BEAPMuJIAKk/cGwowjIrhGiEbkm+AAS0S3PUFQesI&#10;sCjp2MAdMsZecg/PQoee2e7dHdJcsYuspUyKSNBEhELpmMUOAG6SqeiF+b4pOqAUABhPgAAB2B6B&#10;4ABFnFoPNeMTdEXdmGaGcINqmRgvEYCpGt3EyCSL6L+ObQStlcY1gXvrYqQMKB9r+vzVVgS0hQtF&#10;qNqAeKEAWAYx2MRgg5a6pVrlXslsmiFf3spsvsxsyKTTKYJEiVkHYa+HcMaKuHyXgNSzqTKooIo8&#10;scAoi7RFTUsYgV2NyKKQqnmgDtm+yNmKLAqx88jLBYbBimwz25rV+HTH/CSVVc5qsK2VkAtueAA1&#10;8oMB+hw4syqLcx9XLmnqW7lliyQKsHS65DGG2RgMaTDsWV3fIrEA7hsSGLWMgYJKOquhahG4OLQV&#10;6L085GjlZh3aivZV0wk0ri/YQlIH2KyHoHibqHMGwg+Gyein+bEImHsaeXGLeAbFgY4Aq0GAkAwt&#10;2AbiZMu/cAS7AMwalpUk/j5u1mkSVaouTeSWMHvtGHfduHUGZa+FwFsRrvITIwgH+AGWTkgkAI6k&#10;MkKjCJOq5LkQoAcKEA49QR+BrKgAyCWCeJYL/s1yvyw9dleuUXW0s/pu3xZqW8nWkXbVoHwH6m9x&#10;iaUHYRoGoHGxeH3XgA+AmSEA6ApzqAjw8XDZ3NO9ph3hJxfBiKc+GOgVEYIHZwSK7ZKGUGyaSHFL&#10;6OOmMJ+juMGAeQvJ0JeKthM0uI280cKU6yKpyAOAEvNMmJmA+AeSEBcAuYuA2AeWwAUALjyXJT4w&#10;bJMJBN6TCHkHaLyHMG5EeGyGWFkK1wXAm8o/G7lyETOO4JApkJKAgnmQ4bgAqA4qCAkBJrmAaA7B&#10;EAQAjC5O4OzoISjwFxboGr3pkbNqEFXPXD/q6B2maa3QXDTL+KydSR9B9B+hqT7IE37u4KPI0NOM&#10;9D6OBRNqAqcFiFiLsLzrErG34B74frCA9rGPKq54DDGcqFt4yK0K4ZxQG4ld4JpxIXb3nHIAAnGI&#10;NfAg/ziIldOQpWUTANCi/SCJn4Zq2J9UnC5CmcRPnZswfyz5/6AUdst6D6J6LKqQJGSbKQmHC3O6&#10;4fk5tTNKONbtRXd03AiJXEVGnHttgL4LUJeAWdINynmAZsXRwnmLSLXg0MML4oiOk7TYxsfuAKYv&#10;ctWIkG8erqreczUbonBw00HQxrBhodKs6s/JK7w5cRIHebMG2gofiOGXeIl7QJg6DC+vMnrh/oAL&#10;QN0ayWqAb7KgCJffeXQ73u37lK+950FIjeLT+a8VeG4bHbDEeG2F8gwHgG8LAjoWfTsQsQvwurEA&#10;hXl1eSEAWSAJYt0JYAut2AQAorFpPjrsUJ+NoAEAMYivLGozqgOi4r6aA5uHhQeAAHUGau6HIFqF&#10;mRrP2ggU7YsJWH9yCTRAmkXbWIsOQIss8R0A8A/C4A1KeMAIATScAAYJROAIRCYVC4ZDYdD4hEYl&#10;E4pFYtF4xGY1G45HY9H5BIZFI5JJZNJ5RKQA/4TLIgAZWAJhCJZMJdC5nMpbK3/LJ7Pp3DJ/DZvN&#10;4VMKRMYQ/H8/QA8Xs8gA43e5wA3XQ4QA03G3QA+H4+gAHgqFwAIQoHAAJAuHwAFwaFAACQOCAABg&#10;GBQAAwCAp1OYdPsBSYjRojgIzLqG/aaAHI6qszWy0QA2HO3wA5Xs6wA+QI/AADQmDruCgPMgCBIT&#10;MAFPaIAH9CdbPsNMZZTsVCAHOguCwkABaFRJZwmG7eDAqAAWBgTqMJF6NLsHCtu+7E+Hs8QBl8o1&#10;2SrgA6HA0gA/Hw9AA+36+4QAZt7oXPZtrpzfpYD+aAA2EJYFQyEIAAmEQfgABwOhsAAFAuFYAAIB&#10;TkoooDcr+1b2pVC6QNc1CLnzDoAHhEAAGaZhmAAVBUFSABzRWAAShI4YBAG3ZxHErR5HiqSFBRHY&#10;ACgKIoAAGAYBiAAJAkCIAAOusLQy6gAGqaprAAVRUxScMaAADQNAyAAWBWFgAB6HwfAADoPA6kZ6&#10;zU8J0HQABoTgABdTmmiWCIIoiyDIQAAzPqCAYBiFnGcRxgAYlDgAZ5nGcABsmwbAAH0fb2A9SrlA&#10;WBavnwfDOn0sTrLEB4IAeAATBKEwABOFCDhSFQVLeC6zAJWYAAFW0MVxXNdV3Xle19X9gWDYVhom&#10;n7a2JZFk2VZdmWbZ1n2haNdn7aivnysR2HadwAG/K4AW07VJqcfZ+KdajYn9DR/tjDdbJgvi/Pc1&#10;j4PhCt61sv0ZL8AoCt3JQDLmBLmgbTDQgbQIHgc0gFgU5t/r2Aa/JooJ/pymbENshqZtcoZ5nkqR&#10;znMqxrZIABkZOAFsnbIsjVTVYATHMgQ5nBtaXxjKjp0j11NceB5HmABwnKcwAHSdR1AAd52ne8r1&#10;AABC6Z0AB7nwfMGr65QGtICQIAgAAKAsCcA1HAoHUyA4CtVqScKFjTCwq+O3bfJh+n40EO04dBtm&#10;2ABrl+XrHGcZanm2bT0nfpgEgI3d+8ZxYAbS1QDgIvQCgO5oCgYBUEgg34GAnLgGgwDUCg44wGA3&#10;0gEA0DEkgouXMtIu7T4rJm2Jalh8zWeZzzcdJm8GcRYlep5smqmR/XY2CV4ilaZn6AV0drdaEH6l&#10;z2JhajQPW0GE68D4QhK/QbhwAAMCWJqCBL8Vpfb933/h+P5fn+lc2PnKIWPjCY3S2NyrjeSbA1y6&#10;TaLoNsho2Rq2sMRL8Ywpw9h9qcHKO4dKTxyN8G8OpQo6B5MrHyP49gDwFqBAwBBsQHwKHGA+BJ0g&#10;HQIlmAmAlJDijTsRN221nRhn9u2KUROHbc4cnRAAPQew9TtjuaQNkchXhljaPIOYeo7FagOL0AQB&#10;xp2GKZVmXoAMASeQ9IQbFdZiCbvKKA9Y2MXTYgMAIXYDQDALAABEBItQKQMgjAABYBbsGsACXrGB&#10;uBHXklOKaeyDSUhsDMFmiobaJR5DuHKZ0fERgAoyOcTw+adUnABJcA4uz5j+FvAwcYCgHwagAAeB&#10;0G5ygOSnAMA10kgIeMTh07V279SSMcY1H8hCHWrIgHgAAZcwwAClFIKRvo11IAKmYkUCKSE+pceS&#10;bEcc1VLqZBmDMGgAJsgyAADEGU3gMTjlmRyBBMEoPHFSidoKNT9AaOMCyeSYUxplTOk07aLBmDNG&#10;aVsaY0wAN7cMBagiPUfHABcC0uYCC7ADVoQoctEWTDHGQk9KDQRwFamYc0GlHQAAcpAzU1TiGmDa&#10;pMY6iQ8UQ0gLUEilwAAVArVe1o0gBqbS4pxTmnVO6eU9Wgsan1QahVDqJUWo1RyFKePYjhoA6x1x&#10;SaFJEeI8T0LpKWUw9LdjYQBXvAuSzN14obIe8koEYjXLuYgbumzAGGnNUApkCID1SMKUywdTLDS7&#10;NpN2zchjF0nFAr6vYhM02mmgHCOEcAABijFGM30bA12iptAABFloO7LAABXZlLKfmtANkuhs55FL&#10;CKTbup6SUv2fnhHZFKp7Kx3NLK+1QmUfjYGMUipNyC/AAKjSQ69sU444gVAob8CgETSAIAOwA6cg&#10;SUP6MDLSTQ9WPrfHKOQAA4hoKMGwL0XbKRsJSAAPKYJnzQAIAMaoAxqVaxdJk9QANtmJWzL9clTI&#10;CQHJIAWBM5MsHSOov6BstQCpyAHAqckAyoiZAJc2AMBRdgCAGNOaltR8IIqcHoO1lbv0SjfFcKsp&#10;41aANNISuaSw/2JGxkI7V6xSyXD6H8TAppTgAqSsmBFsQIaY0fBuDmPIRQjoJBECKpGQ8iZFyNkf&#10;JBJShlMKcPpupXzzNTH6pwe4+mrD5PWel6lhCexigOhNeV6180OABA5qY+B7nbHgZwbQ5xvIqzWA&#10;CCCnB+D/Kdg81QDADubAqAw34GgHnJjmcY/ccY9NiAYAhTMDL1xklvYE1+kCNmKYwTnMw+MrNBHR&#10;dYZQ1hngAG4OocTKR/NAH4ac0Nxkk3IVrICBDHEJsTh6bgnlZj2AFvUAsAZzQOgQS4C4DQKCxgRd&#10;IA8AzmwDl5KCQ+H9z0nRfHeOnN43RpC8KmNkZQAJDgAHqPOKQAnKSXXTJmL+sj5GhAQbEDADyWUE&#10;jjClBgEQPyrAaCFAgBwHFuMRX5uMtdK5JIkUMo8vDOoeqmdoZPCQACjFEKNRqj5UMKAAB8EAIAAA&#10;ymzWkAA1J/tJcQXNhoAEdgpAAEfk3IkeUMoa4/SZDJ0omFQKe663gN81S7PNMSZEzJoI0UNdZLG9&#10;t8Ft0PUDeyFqnVQEwJgSy1vrImO1bJleII1K1U+KQDgG2eBcC8F5+ubcqQ+PBpg15lKJUXRMY/IH&#10;NhMCaEwAFHZT4AON1mz3AO7d37x3nvNQO9d9793/wHgVgj2HtmloxnKnRSHUtqIY9c022PKtW0mt&#10;TUL5Vu4uvbWOCViKLrG6Dtsw1obSXoBICC9dZNIBVrmNVSKjVIw+HbGLAaPKEbQlg9R6RGaPBVKK&#10;Uhge/aKOmCqR0kKuVeEEIIQI5AjjwrM3ZfawsWImh0sSICpDvRCyoAA7h4HaHiPOIw9fCKRHu1Z/&#10;6FYDSDZqXpQFngJstdYWZWJcmwm/YYXYm1fdmkVfvs72KMKAJagpwdQb4zAawYQYK66Ygdgaw8gf&#10;YdozhyYhAA4mYApW7XBd4+C+K9gvawSPwvxWw1QvI1TB404AyEYuYB5JBB4syWBLh1DAKkIBADJ1&#10;oBACqOIAbrIhDcL84e4eg9AdQZ6fobYVAUz7YaTT7GZTjLrMp5qMp5bWjOohAfaqwe4pwmTJxJLG&#10;gCoDBLgEgG6VYDYHAHayYHYHRp4DgDzwUNcNkNsNzv72aWaTgpbJ4eofRTgdwfI7QdDbwAAdYe5p&#10;geAfI9Ae6CI9Ifx7bOwngnyqyL8OZ5w1jcByDMhDRSY9gex3S8LbpqcQwfq9iAxqQ6TEwgjXaPJz&#10;7iZ0DkQDDITQEFrY8SZtTZZ/AkK5zgIm7fkRbMsRQeBjwqYc4qwbIcwrwZ4cJKQdYfYqRB5s4BY5&#10;pWcEBeqqzc4pRdR3AljLwoCTiNIowvwCQBRUgE4CpAAEiOgAAEACA4wB7RTSLZhYptwlgeYdxogc&#10;aRoxwbQZJoIbAYop4dpohGL56SqAUayISMofwvwBYA4lgDABwpwCy4oAELjIQCQD5BACAEoJRJIC&#10;Q4Y58XEWQ1b/qcsN7gpqzg4ADhMe7hgUT4JpBITrrrgGAAAF0mIhaf48gaYaSgCf6gACQCZsQKQK&#10;IKIAAGoGyU4C6chTBTIkTl7mLmRGrUbuTm6hQHsqSezngjKwh7gAAaMrQAAUwU8IwdIdCCqmJBjr&#10;jrqbQGZPhPwiRTwsRjxoDwgexTpqxyKVDBDBQ5rRhSQ9hG4qQZ5RQABKoVQp5EJ8iVabMtDrbrpW&#10;Is0kMxsx0x8yBCLgUyMykysy0y5Yg6L2yrcd4eY9Dw5b4d0QIect7wq25cZpxco0ApRGMEDy6Pq2&#10;hCyXkOInQorZ4oaAglargmbRijZIoB6zxIxrz95sRhRQK8xgCh0f4pAwE2iH5/YxZasArN4X4XwX&#10;7jYah45o5pDAouQIE744AFpMEosFoBg0j6Cz4ogl0H6Ix3pNxkSCoc74Qp66ZDo0A9Q3ERrWKsp5&#10;ZGQ1TsACTBBLZ1qcY5IDC4RAoBjRa2jMJtaczgNCBnQ7EuIeIdQzgcQaQ8gagXIXBooaYygfgdpp&#10;AAbTJhgvS84vQvglgAgmYAh2qPxd8UQ1jF4mhdCALO0K41xiI1Ryw5oBABxUg5COIBcLo5QDrALm&#10;wBJLZyBlrXZTIf5x4pg2Idga5KQb4WR4gd7EAlYfLNLGMJrGB/glx6wlg9gpaqxSQpwAbFYBg1wD&#10;B8COQIQIYt4Gx8oBwFgFxyACxCEzFPtP1P9QA6CWT9CAZaoeaSZooeplYc7C47YegzgeIfBoAfAf&#10;pq0Kg0B/s3UzaTgxQ2iBQ8o1wfSrUSwzosLMsRAnBi41o+I1w9Q2LTBqw3Y3YBYApzYDgB6OIE8V&#10;cVBLgDABguQBwBKzzZNFJW65ow4j4oDycH49Abwc7UYZIbTT4cAeBoge4A6MQBQvzBQ07503Q9tG&#10;iBEapjJ5RiY2cXVMqAIBYAg5oDQBzQSFimACyPADNX4u7ZTRjWT2gjTbplYdYcobIqcezUAZwXRb&#10;7aU9IvyMyXQ26wcgo5QAo/oBo2IC4CRQICwC44wCoD6bYCAFAgYBIChV4vsWJiT/bZ0dinkyY9o+&#10;Eti8K6bKwsQhRJQ06zsXKYCYQZRwaY7hwez3IADHzH4G1oZFrpzMIbtpCYSYgXAXAW604AAHVqMo&#10;MoYAElx80GiS9BojMpQU4VDmYrUp6eUqMqbnYjaXxD7j6fhRgVVtiSRTgI6l8w4sYD8NSuRUgwNV&#10;q3BNSIwodmgu6m5GSvdYzZxRZRgTgTYTalC6wFgFqhScKbwHNyLrw41QNyty1y5+jvlzFzdzlzsk&#10;LzsRglhuwpxqosU9jsKYJn78I7DbgezC1n5a49llbjVGC9dlk5i0MjtfRC10EXNQdHUC5fpS45qZ&#10;64j1YCj940JzV2k2I18W9Bz2owxj4qSiKSLEAagAAYZRC15lZWKOJVpV5mMcoEBAFb0fwh4oc0SY&#10;NpAzAcRobbSp91pTisU2saicsJiW0/y3brBPicgDIC6OIDKgpUdYZtBiC+JXDz0OawB6gd998exw&#10;YcAZbbIcgZrbIe4cxQq9I2IA62hya9C2lVYvYmd2tF02RWolw1opAxVcooKSr56r5WgAYAxypy4u&#10;8FAA5sgBEnhJKymHprwAprRWsZjOUsBFRlAeQcIzDKaIxupT4mIpw+zVtMhSLLZcomWK4BBrA/A5&#10;oC4FBBgDgJR9ICSbRBLm0HJQNz2NWNeNjIYwz2b6Ruw0ETBTgcweaCoagdjN8PiDwfhq1Fg3YBoA&#10;o5pxRgFFg1TMLgVGlTlVIllSKIyCZpAdYehpgegfMuLJi3MESSwvs5i6Dn42BjGFRBI5kh4BpJAD&#10;gCB1oEljbYZLgCgBkFZyyHFfZCNQd3OWywMq5aodYeBbYbgczN4bIy5vodSxIeIf8uJz40hy4vR5&#10;y9olr/MzbcpjE3IxdHUgGQpLIBqOIFgC44YENeICoBSGeWafBtlLo9AeAdi60eZwYawZIWLbQciy&#10;CraHomomL/Ipwpka1h5xQhACgBrdoCAuwDL1Uh4DybwCQFUoBBShRBpzdklfVk42qW0WanV2bMK1&#10;aKVKqyC1YzhCzAo5IFOkgghg91AAAZgZZEoU8rw8qrUn4KTt4GqbacZ1qtYAE0hoFKpKVpgXLUAb&#10;gbiTQE+ogAAJwKAJ6zCzRfgvSvlrai4VNrqdtsDmxLxMDnMqgjYd4d2X+oIAAZwZpRgYAYMBNBRT&#10;IK4LAK6b6cJAsHQAqm9VkXL7CYMAozFlzdzGpJDui3OZzZ0v1wwTgTgxwciSIFqhLi+tkMEMLm2N&#10;uxux2x6c12eyGyeymypYTnyAaqwxjFC2xcg0FmLOS2Twl15oDxzK60zwrNN05SVmQv4+BfTRtrKB&#10;Vk7czgdVlTzftTTykJmpia6yZsmARsQCJshTDZFwB5tBsWoi1L9lwb4bwzF7QYbh9gOrhbZ14uQH&#10;UMymBVxWB1tmxm5epDV9Qq+54AAcAca60X4zj8UuKh2RBrBuJ21hh5cJ5ghTNPaOIDEoo/W/RAL1&#10;b++TRXbSk2wfZDw7KYIcwayyAaoXoXwzMv4egcaxIf4egqVExp5tJBpGJq5fJ6isM2IAdF4v5diG&#10;55D/KG9BheqrqMDyGFMCut5BtBQu4BlYYCA0hzKzyV6zwfQe6IweJLAe0CA2GS7MpcjMuKCwcUYx&#10;lMpaqL5iImDrJrwtJ0gCoF0l4CwH4IQ0IE7kjA6zwAOuGy3MXMfMmBIi7TBbAeaYIbwd66wZ4dVg&#10;NSIqUdJra+x82HIgkE9e+prVuBhJzS+Pw8OdZvsYQzLOOS0uLF42OnEEd+giMD7WfI6vZyDB5r4B&#10;ZJAESFMcteKFx1oCg3wuZJYA0SWXGim+InEW+2l3a5jWT8pTgdnQYbg8SYQbt7AckPsUhWuf8uit&#10;BnkzYoGBCwdcc/VMQlgCjfAAAEYCkNUcZNAEccgCcb1rLzcdo+ImAfnArOQehbYrpRgaYYwVg8Ib&#10;8B3Hi2pdkgAm5c0zlU4mABCG4CUpACwB404DfaKPIEFPICQFMoABIDBIgAYBBrySrVCc6Hk2zSXV&#10;R+ts96YAAbwbrN4ZQZUe5xCYK4QuQET5hPUl4CG4bjxphEZErmNrwoYK2tLt6jxIw37sAoa6qSJk&#10;6ipRafoaQaI8hURUgJYJbt1uQDNJevdrQijl8r0piw4/R00qCegHosZSwjV6qiaismw8lpAryeA4&#10;2tGtUmNPNwM9JOszflpkwZKirsRpiggs0p4ELiq3aZ6S46w9k0gqRRbT6ddr0kh8h8ss44CecG6O&#10;PMvvnvtytzXv3wPwXwYhopo2M/BSLGm0Ba4sTKo65TZqe0TKvyLNL6i249ll3xjMparMI9010SMZ&#10;93DR5+82iv8282rL930gZiQ0xgCuT93tQDGAZhKhdbrlm5T/hjiAM0kIAdSCrshSAYyxZlNCzGpr&#10;wgwg4HkqYEIERACm1FKSwhUz0uIcssK6+9Aq4b7UZEA7W8DgjV7z8abWgllADGwt9PZMtJa4RsX1&#10;5JOGlY7SD2YlgeSpwqYaayAb6YgcAYoYQgAAeLhbwAAb7fYAAwBfoAA4FAQAAoDAIAAgCiIDf8Vi&#10;gAAERioBisfjckAcff0eAL/lUlAUij0YmMRj8gAMnkcef0sf7/hr/f0NAE7j0dAMyAUTj4FAkGAo&#10;HAE9lj8fb5ocIjz8fVRoFcnksodgoMpqkJp0fBgNAAQEQiAAbHI4AAVFwuAAPEYmAAICoVjwEptH&#10;mkewmFw2HxGJxWLxmNx2PyGRyWTymVy2XzGZzWbzmdz2f0Gh0Wj0mRsGEeT3eoAcbtc4AbrtcgAa&#10;zvbtFiItCwjAAeB4ZAARBAPAAJAdQl82kdgnlR5z1fT3ADqeLs2DqcYAZ7ibAAc7xdQAhsNo8cAw&#10;FmsRqQAo+Eksqj+F5nO+UjAwD9AMAwJAAYBwJgAEQJA4AAPgoDcCgnAgIgStSQvY9ycsIirTsTCT&#10;Dp7Cb4MfDMNpGfqggAhCtnMdh0gAapwGyABtHScQAHEe51gAeoBq2tIFok86dK+liUtOlkLwo90g&#10;R85x+wyBABgM4IELUEcBgAGgNBSAAOgeC6LPwgyZI9CrnSExKxRCqh8AAcxwGkABoGKVYAHIbZmg&#10;AfB6HbER9Ks9iTpSmiuyQisQJY+6WAaBCKguBymg8CaoAwD4VrWFInOKDIZokBYLIMAgFJVC76PY&#10;5svwfDbS1KxZ11RFBqGpNZoGgABlmWZktJOHlbAAGAYhgAASV6AAFAXHJ3ncd9YViABTlOUyhqIK&#10;wrisAAahqGwAAoCkAATbLDHpbgAHSdB0AAZpmTkWRZlmAB2VSEt2AAGIZBkAAfB+HwABBe6DAGnC&#10;YMbVdWFMUpSgAcOCAADgOA6AAW4XeV6N6DwPMsbmJgAWxalrFhsm0sKWXYEgACXkIAXYvSRJHTz5&#10;QybOVgAWRYlk2ButuBQEAQAAR3aIAgiBAK2y4k53aDFhtY2ZxmzkYRhmGveagAJ4nUmGgaho/oMu&#10;ABmsVNrWt65ruva/sGw7FseybKxypS/s21bXtm27dt+4bjuW3PWncfH8lKxgAfSsHyfKt79wB9K3&#10;watnxvk5nxMx6Hq6R78VvZ8oShB+AAfh+oby/Kn5y8vSCl72PajCIpeivR9Cwqcvm9zGbS50OyCr&#10;kvde5kMyQlPMcqjCKgSA0mAgB61AyC1M2vAAIgi4gFATmwBplk1SMwoG7oacHrAAYmlRQaprW8c7&#10;XggCQIgAHgeh6AAVhZSANfYAAHff0KI8GhJ3nieUYHIcraGwbdvHYdYsJQznEgdm6+ArsyWE/bwj&#10;pJgDgGnEAsBQvzBzgPDUyBICRxHmFQegZ5DrqSKlUcMPN+46Btm3GyMQYxrBnDOAAO4bCrB+LDAA&#10;AsBJ6CHknIuSwApMHSkGJgTgkh8EHukH9ARUkBHSEzJiYF5yoHTHyR+iEfznFmHjiqWEoRRIQEjA&#10;ITgAp6CblfJS7IwpQYEogPEUQfkCwCgPfGAwEBbgKgtLsBwHgOjggmL0AkCD4zjs2bmaAoJDW+OT&#10;Kw5gn6GV9Q6MAQp3y+V9sokGZVusCz1xdPS6GSklTEIZbrKCLhI5Gyck8YYoDuI1HNOSex0D0HVI&#10;ZbsswlJOZSkiJpJ2U8u2vksHgPV+43h1GzG6Ow7I2B5DhV+Ag/gOwPAvZuBJiIDQDgMIcluXUBiN&#10;ksHaPQeAABtjnHAAAbA5hvgAGmOYbgAB1j1HcR8i5TnSL6lNJlDSQoyvRK8eIAKP0MpDAcAVHIGg&#10;IF+BAgcAAJwLluA0lgAE1FOH3jETCWCn3UocbSvx1hhyVmnZOmIAA8x6DzRgOgcwABsjnnONAczG&#10;x1j5HiRIB6TACEPQghhT8ZR/mDdm6pzzHDxT/PiAYARJwOAOSyDUDYKpooEAgAsBxewCJMSG7GfV&#10;F0MSiJTMM7o0xkixYGNoZJAh1TKHwPZ+5Syor8H8oAsCSCWRPAAAw9BcwGkVBABM9AFwPF6AgCcJ&#10;VcwNg1L2A9iJx6o1XSITwldN0IE5mzLsfbiKRUkZkbcY4xoVsrRWO2zwAALgXAwAAIdpWFAtBZaC&#10;0SmiTjwHesVcachUiqFSswlgU7cAABmDRSy1gKHFW1GdzDe3Bvbe6LJlxtBrDXcsVRka7QmtQAAC&#10;y6lc2sxhrqYwat2wACpFRbUcV4WDAcQQCt9L5Aeg8SsB1hJpkMjYvgAAVorBWowYKBa0IAAVApSq&#10;+V87EGI2Odahlic6xcC3FvOgaarB44NAABYvoAAdA8B2vYD4ICJFMhe0K+B3WCIvHWOo8IG8SMgC&#10;YEy6b6oa3XjDLzF2L8YYxxljPGhlm0Y1xxjnHWO8eY9M665C2NjCN4JS3whrgXEpmcUVZxR0m/EJ&#10;dzLSoJHnFFbHgPKmI93HniuG3hu8CYFt4KEWA8r8ZNu7sfKYxdVpP5tPoaeWaRafz7PWT1vNFi9o&#10;7Ac1la748SAaWqBECBxQEFQMASdT9kXWwIABSOki4FwjT0kAAX+lZ2KpeIpm8ykAgBAXqCFnxgEm&#10;HrHw5JN73wADSGmNVM450T5IcxLVfksYDE6p+oEiwBD0AKWAtUCSAAO3kAABoDBflrRxhsR89sHd&#10;az3MbB9CZFR6NCHONrDwzYXDaGIMQAA7Ruv9AEPYehEh/kJARI8AwBCK7qKKYSJRMACVtPiqOKCE&#10;ICb0egU0nETx/JbdQhIohDCzZdq1TmUB4tanLdBTtLxIydu4LETCNuRbJoi4YP4AjNgHagQKD5eo&#10;G1c2gBKXoBuED2a6JroirGPsqOQs8nYeXMQAZaOkesA/N7rTWeQ+NYKOZb0ax9IoADfirOccqfQw&#10;BTQD6FkljmVLlrh9GTuVswVwD+dJxeWUAA9uuZSd8ky7CmjAmE6EQghI+dSyuIrrxHPWKb7M5Z3G&#10;VDrB4UjAAOAdcxDZTkHidl5kzQQF2BGgqh4BZrAH39otHxPkzjwROM4burBrDnNuN4d1Jx5D8TM7&#10;2mmGt6cNdWerWxiEh+jrWj2ffYwD1TLmAzQYIgKsJBCBNhIIgKMJAoArQcX99JdyFGaECGkvux0U&#10;7PqQ9nIDfHS/oZQ21XjgHe/oeYBCrD9SYXsAqTKikRJ25UntkPgO0+HKB2qPCWATARVEEoFmIgmA&#10;oB9XgE2IgSAVYkw02cgQHMIO4dE5xuBohfAABvhsBkDvBwBoqQh5EZqitRibioiiIuEQCOHQAEt4&#10;lqprErHxrQAOC3AJASAiC7gPC5AFAKATiLAFEAP9EwNEkOqPsgqcKODIP8wYwYP7jFB3B2p3htht&#10;mNhowfAALMhjm9uKo7C7LqLUr+EqgMgMDgOlioOhB4QogAQfQEBYQrQHiUgmAmgmgAAXgXldgJgJ&#10;gJGmJBLFwsNWjXhnw1DtQ1holXOcgAAkAkgkgAF4F4n2NAAGw9DHLOAAQrBYE3hyDZmrDgAURDAA&#10;Abgbi5M/mzvyCWMOgABXhXBXp2B0kTgRFfQkgAC6i7LQkssBDHh2n/gABrr4l/DtIWgALXJvgIRW&#10;oalgkdD0OiMNlimaioC2i3L+KmFcldw8FaJXKeO5RhRhxiRixjG6J7RjxlRlxmRmxnM1qNxQLFHP&#10;PUMvOoJDCsMqutu0h9HIHDititCtq4CLCkRyiTvkEzQcp3luB7ERIrOhRrM6tnM0JWuqqNHVnWNo&#10;EgwXDFR9IzDms4m0s6vyHPJVDyCRuwngKogNgMksi+rfgJgIKonlj+F9HSNZvijGMiLmnKrLtKBf&#10;QAhrrlxVQpHiC/AdsKH0MVAMAMNAGsJrEOh0h1jrBphrHuhxhxjZh4B4jVn5pNrHIPs4IzJZiMCm&#10;nfCoNBNBgOyGAAGrFMgLgKkAAHoHCJJHnTtGQYpdK3rnB8h7x2h1hvpzhuhkQChxGjEzhpFXh9FU&#10;gFPEKpCTiJiKiIN2nTIfN3N5IhDBiVoilQFOkLnTyik9JcimjDOAosjxPvJMODvTIzrGlQnWEfgB&#10;CyOyDnB+K3rGh9EkG9o1AAgEEcgDgMkCAKgWC7ASggAfymgVFIAHgJrfgDrgwZxpJPOnnLiGuuR2&#10;rXlin/jrMRDwssKYyfDmusOegAIMQxwxTjzWn3H4QnOmjJQWyMlTB6zplvFwKQluj6AGmsgLQllf&#10;ltOhOpOzJNmambO3GzTxB5z0gATftuwcpIEmL2GEgHngM1G2yBiWTcwBBvCCskHjDgnxC7xXHoIS&#10;KSFhp3zeoGEAgQgQjgnkRgHUFOxnsdCWB5NxAAByh2qThuO8tUh3JzuvgAAcAQAWlePYjggDKokl&#10;PrvFOEKth4EZhpBwkVkWpxhvh4DXh5B9DVxyT6tniPo1QYnXJ8j3oBCuIyoFnblfulrQAGQxgPAJ&#10;NAP1sMAOAIrRgJvdIagDHmqi0ewZIDkJKqtnUfExCSh1h3k7Bq0ZJwB0pxhwB6kTh4h/R2j9imgB&#10;N2PvpUCSrGoBJapZEiDDxrEQCGgFuMrQAGwxvbECAYANAUC3gHFMiJj0CKRgqcTYy9qQh3DXhwht&#10;FZhwBsKxvIhhRVB2jslNMzChiKoFnLD3j7J+n3AFCIgOAJCmgMgOmPgMAUAhTigPLCAGALASiJAE&#10;wxqQFPMyD6ViwbPSjFP8DIGUP8k8CEsGqYnrJxw1IXMClvRLC5gKlMghAhAgyVLUi+i/NeFODCut&#10;HGDVz9iCrNIVj1xEgbmbgRjeQ9C1UQDGluNxhzV9pyL4lYhlp9gaWBAARDVGsSEEV6jHRBDZ12l0&#10;xRzjL1mE2CgAQwwUsBvUBxBwkXmlGluYn7l7sMAP2RErAPT5AHjiDKnFEzGgp3hvhvJzoWoXBySc&#10;OZnIMxCJABzCHQIAr8EswvldmPSmn2yX0JWioPMyTo2jWlWlmusb2mWn2oWo2pGx1LNFxrTauhm/&#10;uth7DpWuEzMtEzHCzEChDnWciTgDgDCoAEnliHJItDutsth0B1DrLXqYh6B7DVu0OirhkOiLiTqi&#10;iTnnCQnnkIEgMw0kJMIuVjy6wXMgCiFQiuyAtGHYHavUM7UjLHW0oGgGFOFrwxgOn2oMOeW2IwzC&#10;ToMbRHT1uZV9qTyRLmBkyyF0xRTi0AWJnzNPuOWzAAB3srkWGZGBhxDshzB0EZzpx2pSofjmqLEf&#10;wzHoTAoHC1ANSGthgLyn3qjgz6NeGbCmTCO5jF1kOtssFvBxpxhww3JwBfwAh2L4h/sHACuKgEvV&#10;iHHQWdof37S7COIyoogBCSohTCt3CVX6QHKioxUuKrIFp+vvB+ujvGOnyhDmkKCYCNp/VlEjKdip&#10;3+VVisiiTMnNj2h+gBCoAGAPP4ANgbgcthgYJoANr+H3LVowmbXARpwVYZm2TxTpjVmCJlGjE5GZ&#10;CCrXp3yfUQF+LJizCR20EmGDkCF3l4lemPrQrRlgVzNn2kG3nvjXhmFZDvV+DCgNANtAAZWBgKlr&#10;EaHGNGz1B4oSJID0QmQ8msm1KRV9Byn9WXCChr47rrC1Ag1vgAUF0GHTu4GySNuhBshsEVhbZECB&#10;MHH1FIATATwTARARi3HThxrxQ+w3QEWiAkglLAgUZHinU6ku3T2ppPHHjpB1B4E7Bth1pxhkhzHu&#10;h/iNEpAQLUgSgKsMAMQUIa1CwbR8jEB6yulvB5k7BxUMqUB1Jxhxh4Fwh3h8qSB7itN6tZ4ADToF&#10;VUqKN5XmDG09m62yt4J6AIEnD+gIEsqDkCAUgLMMAMgHlMgFinktXunXVlQYYqkNR+j5QaENiwG/&#10;irMrqYhuh1kXhmhwSbh6Fwh8gDvvNEHnKJkKXK3MKOoBYIU8xqNlCIlDD0APUqkpAOFIARPCAHkG&#10;i9kl580xqbh7h5pvh1hyp1hvBsqxhrBmBcDpqW3MCYt608B9q3swo1NeFGgKHxgPARlIASAXQQAL&#10;0RoagIDgCni1JUJdEJR8Rou3ygDGWkkOPwiPF1EZrttWBpavw2FXyNmFrUrzLUgUAUwTYoCHOcJS&#10;oz0kLhz0qSFUEZj1rfH3Q9tdD0SrjGYFnKnHkzVpNLkZyN2IH3qo2EuwjGzbjpsRWsirObioVyi1&#10;xXV7wZEM28R2xLFwnKK5ztK5gFprFglOa9DLJCwhiE18xVLXiBSd3VH7xZjCuwziAHSp0GwxgGyq&#10;HmHmpH5SbfM5ugbf7hbhjNWnbibj7kbk7fZ5R+pZEQm+a/h7irWwWtx2slx3PvJGJ6DzulJIpmGb&#10;NeD+bItciI7rwcqYwon740txsmsuOjiYCmCoJSp41TkIVA4FyOLiOzx3x3pVyCK1pPvUNbSA3LPy&#10;qgJ7IyMpF+CmCIypyFwmLQII2KAJtkFOTAPfDNyNzxBwnrrNQhL4LmNIXaHxgdsJr9LzNh4v0Ihz&#10;h0EThwBxDZhtSw3dh3n7iOpTVnCSkjIzrHiwXOFOSTSmuTSWEsgKIMC7ng22q6pKbmM6oFu8jshs&#10;hlIVhvBlKxhxljh7hyqT1YCI1CaLoviFYBCi38IgS+U93+N6ABt5D5JcqKCkJ6CTtRvfEf78Lmid&#10;JFyAJ982OGUiq155pMEPrGh+rGzLCWB9Cuh8rhgA6RAFTQi5gU0SAQL0thgUqmZ2C/ADNeOG57St&#10;PSGzbmCPbBLwkXhrHuAABlcrVsjwyKIa9NgFAGEcpcE5stKQz1B4GhWiAUAVKmGF0SWfmqrR5Am3&#10;kK4q3WAAYs2AdjkHgM8VWBLCI/tBh2yZgAcRY5jZ7JgXQvLVEs9hmvT811lVNWV/3sNBgqArAqn0&#10;cUZAbgmx8NCsGjk5BRBQBQ3ZE7AcREw6gZl4gWGGJStrEV2YgAGk1RRWnxgvgvAvd9FLHfa9p6bl&#10;JBm+CtrKkWZkeBhwBnuth+itgWAPGP0pY+gHNAAHgDkcqr09jEEQCUh8LnJ2p3hwB2H9BwvojWB3&#10;kTp2pvh7RuxrtlabkgTC4JJ8kJzYjEXmXLtYiFJHgFpqwMksgUgMDePZtAAMAGrfgHAEufUuIfj4&#10;eiQVuVv9VjKMpOnpspBzB3EThmhvFWDYplB0B9lix2iE7SiXiTyB0+s7iv1AYJEJ3HuCgKgFHxgX&#10;ANVgP3P4APgINAerprPPrFKPDDk8R2h5B3Dw1Nk5E2BXULhwBpnLCqlmOjiJei59AAkmAGgILfgM&#10;gPQTAOgRC7ARAUGqAKgMUGeSjiNRdOVlqQXvEKqKZ73v6sHonVpDwEn7huXfrMoVwdp1h4wpAMn2&#10;ghAh1dNN1ti/Fsj+DKyNyNjC92CQ92jKD1x4VVNoiOJ6a+M17nJ/M2R7KKfuqMEfLh1jonpYf2DN&#10;toE7iE65E5m/Qzvsj8iAAwGgAEAcDgAAgMBQgAgEAQ+IRGJROKRWLReMRmIP+ORKGw6NSGRSOSSW&#10;TSeUSmVSuWS2XS+YTGZTOaSyOR2azmdTueT2fT+gUGhUOiUWHv+ISCRP2mAB8Ph8gB6vV7AB5PR6&#10;gB7PZ7gB918ATcAAUCASCAgEAAGAwF2eDgYDAWx2UAAO7AABAKHQ2Hv6/AB8vp+U6oVKtgB9Pp92&#10;GO3mF2S5XYBwi9QjLUcAUx/V6wPl8vjDVWp1V51StPd9YjAgB+P3N5eQ5uxP+/zikUfXv7aYzbgD&#10;ZR3dUicZgD3AAA61gAKhUJAAPBwNgAKBPmgsFWmy2aX7O/1isut1OoANVrNYAMFgMAAOn2AAIhAI&#10;gAVfMAEIhkIABsOB2tVwAHEcxzAAaBqmq9Z0vE3zfoevaIIW2aNpAALgL+tC0gmCL4gsCoKAADQM&#10;A0AENgm6QJAgAAFAStLYKUsKKIcph+q8fSonAahogAYxVlUABwGYZTAHWdaEP8BQCLkBACIWBKFA&#10;AA4AoWAwBMmAi+LMpCGoWhssKS16lAEf0voevLKS1Ka8AEs0oMmzAAn8wbaTgfjZNqjrezC2S+H+&#10;vkwuFFykRlPzNtlMk5qQfamny257tuBoOA+5wdh8AAOhiGYAAwFAUgAB4MAwAACOKvC7wYkreozF&#10;qT1OjUuIqcZxHEABh1mABqVsAByHGcbjgcB4AB2HQdAAEIRBEs60ryhyvsXWFdmWZUgV1XZ+WoAA&#10;ThQFAACmKYpAAFdv1GyaPqMi9Vo2AB5noegAHPAN0HmebLIcBoHIGDAMgzBTNnEcNYm3f7x1uBwI&#10;V8JWDAAEmEoZVKaXMy534gABu4nWppmmABlGSZL3Ai5osC0LIABZkbYVLkqiL8zdlgAZmWgATxOk&#10;8AB2HZIYc5uAAaZ0AAXZ6uq6Gya5sZYZpmvO9IAAg+AADCMQw5yGlLrgA1w3Jq2r1ZF6LRixDEgA&#10;bZ1HCABgGzjZ2nxeINgvEISAuDwABaCoRuUBcTrDhkWt6pDdL6jp8n4xZ6nyqp0HmdgAG4dldnAd&#10;hyAAcJ3HOAB4nzeKlL4hiFgFPbfQmsMwoRU+HYcibXwVVYBr4BYDgVTAHQ6EAKOiFoNBKAAOAiCw&#10;AAaAy2gKAa5IrhyHeGiXi+Kizbz80t1nIdnJbAcAAGkdJtgAdB8HeuoELkhLJuD0LXzs4dUn6pXx&#10;77Qc3rUA3Wg4BgL2sCgQAAGIOhMAAMgaCvM4WzBE2GERH6tUz5WRxDcRwM0YAqXHjaaMPce72mVp&#10;jLqSBJJgy0EHAUA1EgFgPAqWGC0I6mAPgtaSBB/gCAFgMVGdpM7niPQBRc8Jk5EYZPGIxDd4y5iQ&#10;DtHaO4AA2BsDXAANEaA0AADHGOMg1g+zBgxig3AF0JlNKbU8p9qZdVSEmLEqhzBLjZnDIuuNcZI4&#10;uw5i+S2LpvUJRpJ+ykzK1TXG/KQY5UBdy8ricxDprCqoxP+j7IGQRE4zxjjdIOREiZFSLjVIWRkj&#10;5ISRklJOSklWGm3jdI6MpFCxRwKgaleC6ysGiNMV8waySxgFLkiktICkUlqOSWhqhCjJyoXLDgvp&#10;rjAGKNYa02EdjspojabBO5f2VmeKjBA0BWyqjyNKug0xWzQD3MKys1qMo5m8MscJ8c3DhN8Jw+Bv&#10;boU/N7NuX5vZf1xlkMme9XwHgNnRAwBd/gEwJonOs62VEmyNyYj46Uv8cBv0DbGL4X7ARqPXPCcp&#10;DgAAghBPwCoFcIDqIdHiupAatxyDlQFBAqpX0ZENXFNsjEnR/IyLiWYByvTpATQ6BoDKIQNAXd0B&#10;UCavi2T6SalBVEcUZGeNANwZjGxfCgE6f8ZYywAAGM8k425BTJgITO92paZDIl1MqdovBty9EOL0&#10;q2X7nIKPeLwQksLwDLOaIknROBTTfKBH6cIkCd65kgdA3ecagUXGbRkmFGBHU5mbHzQEAs+gIokA&#10;oCoFi1giBFPyCwFynALPxd660mDpGtEqsxGOGZRykRCaGK+0QABrjWiJHAEwJXbBMCaE0+QKlNyq&#10;e6nyXSsFYjGGOMaIo0RpOIG4Nx250AABcuIt4FdiyvmpN6ZKpYBWqEGlmXQiJiZQLwl6jKVRZiDE&#10;Hu2qC6REHAGDKmVlriRyzQDRleNGZqSIgGIMWoBsLB5DxHkAAayBVaq3VtQkB7SgAWsCY3AFsJqV&#10;gOIJe9ca1DBneABBArpTzQYKIkXFqhbC2gJlck4gpVh5X1G7b8ADFqE1DY2A0B+BgohSW6wkEhUp&#10;Sj7uURC2QADrYXwzBmLSbI/IMIdHBlYzBljMAAJ3IgAEhJDB0zgGgNQaM8BeC+7xZohtDZbUoYAv&#10;z1IZPiGLLjOcmVLOMlPHUlsyEoeRJw4BTRwjrQEMSBwABzD0SGAcBrrQPAUXyDUDamwOANd1SJeT&#10;Jn/vKRbAEpA8h7lZHGO9AQ3h2Dla+Ot6Q5x4pDHoPoro+oBw5I86RPKDI/mbL3Ocy5fx+D/RklUh&#10;b3CDgbAg7oFQG25giAofx/TugIgJIG78s0dlVpcjYUkkWZyQxOMWVhdY4B26QGYOE8w4R4uSHsAE&#10;1I+QBIyS0ueHZjFUp9r3No3Zvh/mDSqXIBwBC2ghAkiEGoHgVrDAkdEBsKix1oj9Xwpo5Rv0JGcM&#10;AVgABvDWY2O4d7koCkIAIWl7lKgEkOAc6vGgDSBgWA4tmEsIwK57ABhiFgBXWcIASQgAaaqzEMZP&#10;ZhVaqZ/7B20R7YbXbqrxoGN9lmQAADaGyNpA54qaPxCJz9kQLbFnLd1hjkOZSQk4kP0qf/SI+yOh&#10;tIfp0lOmdTKD1CzOPOrdb6512kvWOvdh7F2PsnZZGJ2jRDdrknwALqKyO8eA8cGzUMYQ/GYCzrIo&#10;RVxvvZBi5AEjwmSMnUoaTlfEbVF5fJNl7h1GGdO+EZGKMGZ4xZXDQGlKyPEeK8e4Dw7bRjthmutE&#10;RI4nSbkdE/kQfE8Q4E55wTg6UQ9FRBwJHvUwBdDoHwOAcAAdQ+N0ItELeTP5Vkf8O31HMOXSA1Bp&#10;0JGKMQYjMx3RAAvTS18IAeg9UmAviXNxujecfRsAB4TxFbK6mghktaxQ2s9Xw3bv9VgIdadREgHT&#10;9KYnmcoCWBuJFtLgMip2s6cureM2MUMWG+GcyEGCFGE+zgR+IIgg421QuaLMSUq8fM5c1Gq8IgdS&#10;IcqpA6gqKQpGXGL0XELuT2TYACq0I21FAm1Q8Oc+Nyb2hgQieIN8MyMqT2m+r6c3BwIe1OKQNa8m&#10;L+HwRkIIAwnkBiBuPyBmUuA8BkBkOkP2VAvezEJI2I5eJC6aVMnCKQt4t6FNDCAA5mfyAyU+wGsi&#10;ogCCWGBCBCrKmGLE807kWktItMAAqSqU7wdaCXD4Q8piXYHSHQMAqanyhOQ0Asd0AU7yIih8Ha5u&#10;G050vUAfEm96ns/wU+7wLaIjDkceHAekmUOOxOxyK0NMwlBsvcIOwK/GoWiUGOYCQNDoIEIGBrFo&#10;AABhFu+uRE+s8AMmvovqHAG+eko2ccHQHOckXSXWIi9qOaBHGaUo92OU+smQYkxAGqGoQNASyEu6&#10;B8CCCBEMceHCbEYge0NcRkaUROBFDauC94+qU/EUssJWI6mywkZayEE+ZiyMZqAAByBwByagyaBc&#10;Besi5GykaE5qyEPSyyQyAAy4DFH+zALlCs7M65Cw22LEHSHgcOGgHAiIHAHe0gHeH+KqAqAcPiB0&#10;BAygBCAiOiAOAGaojyf+f+0KI1CEK00w/GHoiAHE2XDHJ4G6eeAAHaHse000TgI6ITA0LqdMr2Tc&#10;c6TGXMI49YeIrmfHBg+ExoAM5CAoAaOaA8AmRCBWAyxaA8AiRCAmAWV8AOuc9TJi0E0FC2i4n6M2&#10;muZmHiiAGyHO5ocSV2G8HjJAH4Xi5GlqTIdMhgOG7RKXBvBaeI9gImAsAWRJLDDcBOAqfo3U94Ag&#10;105a/YkIXOfAHSHGesGiGMFoYkGmiYHKHG50K2XWAKAQIGAYYIREAlNgqkII7aOOXoOkA0BOPcAw&#10;WMAYAk94ASAeXyAMAYU/NcV9BULSTXCua08a2EJoh8cOaEaGGmGkt6yql6MGBYBWhMW+sWBSBSWy&#10;U9OMVEuZImn6gBLg6mk08Isuj+6jPbPU6u+JPq6fPvPxP3P4J+Jus3P7QDQFQHQI7C7AkAIoMSMW&#10;mcXiw6XWvoXisCRQLQRQwyviLalc5COLABKvQBPoMwjO8ZQ+jBHkb5QUP6KqHgus+miA7gvqw6Xi&#10;K4KiWor6nAhm9adMr6RcQmeUQe9cm4fSc+8e+C74IOOmPiBAA6be+qf4YIwMRUao8GrnOkJOpO8i&#10;a8G+G85o+g+iGwGyGyAAHch8OUQ2AA+yB6Q8niK0HwNSHW4IP+HGccHemcf6VLKvM4MYNlR2JALI&#10;aov6PiA7CmAy+spsROxOhZEULSLITVAE2ENpCCKaHEVuGWFaR4HMqGLqHWHSLGH0Kqe4MiTINY9Z&#10;Lakwq4c4SqIcIVVSQcJBCsloIe8BTqLqIQ9eMXBe3FBkXOk6hs1+L4H7B6nGT8r0H4c8H2L+HyKa&#10;H+VCIQAgOaAkBMWyBAB7G8A0BaBgOUA+beASpWhqk40GMubxLjC1HjSoTsb5Oyt6FLDEG8YoAoOW&#10;AAWwWyB2WAWGWKScveiymCa4vUHJX6emGiRwSyAABnCgZ+LMPIPM+nEcwpDKXyZG3eApYiMyKaG9&#10;S0AAywoOyOAA56AABEBGWMZ6siOWf4NoM3TiccGSGQiYmYABGaxaAQ73TEiAHuMPR4d2viREXxHy&#10;cOGCywPGvvFWSHEKuOsWihWuBuBuBxTIf4HoXSzg+StJIMQC0gXUXWKgKjSsRQ7w9uU+WLDdPDXu&#10;IPDovuQMGQGMt0ZXWsyhFk/GQQw47lGnZg5CnmU/GaWMBYwHYbFGjsjMQpLmWrHqAAE+E9AaZqSH&#10;H7H8Z0UuZ6yhMEiDINcCGCPQPdWbIYadYGZ2/+arQKklIqIwHgHpF+HScccSViG0HiViQtH2A+si&#10;BGAo94AeAQwNJaapLbSojMXOHuM+PWHpEcHIHdU2GyHWbEHKHgSHKE7k0uK6N1T1BFMSN8TAIlB6&#10;7qKPBs/ZT1ZsN0rgpCL4lUaoAuAaQ6BOAxDcBGAqbeBBK+97LQqW5GTQ+EVO8ZTxXEhqT8gAKkHw&#10;K6HQHcSGG+cUxCHS50ziSGHwAEThBvBQdC9YeUTu2+9Ic5KaMyI6UQMGAZKyUoAgfiBMfmZ4A4fw&#10;A4Acd1F4rLTuJIHeHXdIGoiYHAG0RwHMHAaGmoKyAQAYRJK4OaAtYkASAKr6Hm0gTAKyizZgwMAX&#10;hCIIAed1NespMgLGAOhYAJgvBVIiAEe6TSQZKupDBu6i16AFJeSOIeAHOaheLw9GIwMSKivmvrYq&#10;/BDwcQw/TCh/EuocoePkXBZG746Pc4kbjKkfQOn5Pi5TPhj1kHkJkLkNkMICgD/gT/AEFg0HhEJh&#10;ULhkNh0PiERiUTikVi0XjEZjUbjkdj0fkEhkUjkkGgcIAMphj2e74ADrdbtADzeb0AD6fb8AAFA4&#10;GAASCAPAANBgLAE9nwEAgDAACAQBAEpqElg8EgtTqkTk7+f0Efr+foAfL5fQAessADweDxADodTr&#10;ADtd1seLyedifVlqUKfwArYAsMnAD+AV+q0nwUCwddxd9g9OqAMooADAWC2UDAVAAcDQZAARoIAA&#10;1LptOq8drdcAD0mgAdWvADX2QAYu1uLtdgACe7zYdDwAEwmE9RAYFADccDhADud7wAD8w9WAWKrE&#10;Fq2Dg2F68HBoNBwADYaDWUC4XAGWCQACgRoQO7tH0cOqGIxTrcDg2K9XwAcrMZCZmsaDBne3IFAM&#10;nwCgCAgAAIfyoKgwqqscf5+u2vyooKp6oqmAMNAEAbCgHEUGAHBcQMK6brLCvx+rKsCwq4nS/oM6&#10;r5tMgkcOxByCL7HkIugvp9n6sJ8n+vp9H6qAEAqzwLBkGIAA0GIZgADwXyoCIPN+A4FAUpqlQwhc&#10;cMVMLTr9B7qqyj0LJMABsGwbIAFeVxXAAaBomimZ5HkAALssAAcB2HQABRQrzz+CVEqG98Dp8ri+&#10;nvSIAHitcNqgCFMNcdZ1NoYhigAbpum4syzgAD9TgAJNVAAEAQA/Uh7AAZxmmaABSVuABvvuzYOA&#10;2AAZhmGgACWJglAAEQQhEm59n2ABqGmagAToVoAHwfB8gAIgiiIAD3O+bJsmwAB2HW3IAsUCs/AA&#10;FgWhaAB7LQYN5AAat6tc2AFgXLwW3YAAYyeAAbhsG4ARLBZpTwABrGuazjm4brAH6nTfN/LsvWsl&#10;x5HitjX04DOPgAI4kCRXgOUmtV6GoaoAFyW5btdclTBCELMAwAAHgcoS9pou61ucd7mZLVIlCSAA&#10;V6PRYGp2ArjK0xVHuefidGaZlak8TxO3HcoABzrtfhpKgXBcF+CtIbBr3FqhmAAYJhGCz4IAiAAw&#10;DCMIABpsDRQOpsRzVv2/8BMSFTSh58n2sp3nnPhuHY5RknEaQAH2f6dBYDoSAAEYKVeDgHZsBoDS&#10;863BolNkLq+vp8WYAB5Humx0HomRxncc4AG0dblHIeDcnkfU+H1qUGQwvaF3PNsLwsvsHzJp8L3P&#10;MceIMBADAO3QFAhUwJs8FgN8wEIJ18CYFvSBSeTOhSreIjbt/TwnTrAAB7pwABznhThqnKbVQHec&#10;YAHIPcuA9R+D3QYAE4yEDDOjOuhNMZVzonWMUs0sIBEOgAASAN6oIQJK+BsB9dwIwJgdM+AppRo2&#10;mkWHuPYmw7x0jkLiOqFw64WuSdWA0B7cobATW6BCHQAR+rYHeOsbxMx2nKHuO1/o+h7EyMBAQ0gA&#10;AEAIKMlw74CAGNyisUIBD10GAIO+cUoyHymFQWaX4nRfi+olAQaIBR6QCAJh0AUBUOgBAGO+h2A6&#10;HyHEEU2XAbC9hoJ3AAMwZbayul9BeDIGQAF2ruBPI9PoGDzKNYK31wMl5MQQKu+6TJETBI0JVJ2U&#10;Uo5SEVk/JuTkpZVSrlZK2V0r5YEUIG6aWMtZbS3lxLmXUu5ePrIMPQeg9X6DnHSTOYKZyoANXyoc&#10;ChQzJogTRKmXsl2oNSLCTUmy5R3AAHSTFTRMh5TAaiTpqBVUjGGehAmdSRp0wKaeaoriPJzgGaYt&#10;09yfQLGaBClpPoFYdHdKMgeA80iGJklDOadBjQAH3PwMMYYwjYmzNfMVfIDJGNjKGA5uQ7VKj0Hu&#10;thJCMDGRoKa+lC5VSVJkH4aoBgCgEqHMvJIzQGTynnApDo0BQgEvTTLT1NKOR5Fvf8NNlY5hln/H&#10;OMIXq1RyjfigAJBYB49ADH+ihMqETVTnMMfNDFVTtShAGVNCNUCmAEqm8M6VWX4OULDStZqRkevI&#10;JQX5CKOUcmEL7SMfhU0gFiSGYMAhPgAALewBEEpwwRhACAeAGAMD1AgWUAlnLpZ1FRlo8NGkvbLg&#10;AHHZ0AFDhhgAGeM4ZztlwGAMUCS1RvWTT5MuBICZ6SgvYAYUSwaXQAAKmWvoowCbfNLQWOYc7tRj&#10;XFAANO5CuRvRDA4ByEQWroAABICVzDQB3gAGQMcY4ABQigFA7YbY26YKAa8Fu8wAATgoOG4ou9pL&#10;SipvhJoKwWArgAtmAAZV+T+DkhcScDoHWTA5B0DsqKGhkjIGSvRew5BxDiABbVpQN8JAAbEC4AAJ&#10;TggAHfhsAAuBcMvXA/ofheSfgUmbI0n9sVqrWABg3Bys7SsWAAyNkgIgRrKYkWFhjDRZCwFguMdh&#10;uQTgqBS5kEYI0qz8ijS+YBNqGSDGY2s7rSgm5Va+lQDGWbBzLIui9yTwcotrE+J0TxL8ggAB015Y&#10;Kwmx4WREUxs7aWqNsba3B7DdG7N4SpJSMU08/EfdNQQhLUHgLNG8Ot/oxRtq1HcPhPhmTNAgAor4&#10;FAFVlAUAS3JDVmEzOCgcQiy5UB+MSNWPlWI6B5FwG0OnBw3h3QuHKPCYo7x7l3K4YE6iEQAoOsrq&#10;DUCbEyQJO1agvtKy+oRJ2iUAAFQGw6BOBkEF0gKqvBCBRkz4osT1KcUyk5B6DkXfZJt45DCoDwHq&#10;XccA7MHDaHYfga27TXD3OdsE7ZWK7yaoMisf5WDGD8AEj2d5BANALh0DED2RQTgWZoB8CJngHRWQ&#10;2QnYKHEMMSWaPkfEBB7j1LYPMeN1yT26KFbppUW2lLMWwPAdo5VJu4UmOpUY9YkLVHmOg54+S2VU&#10;gnBQ0QB6XgEARS8A6XOe0vAKAal80LLLNRjONL71QDPjNEAwzQCQGme6jM3n0brJIMAPRYr5UCal&#10;3G8N2IYyRjH/G1afIJuQLmdAAEUIwR11r9ApP6C1v8/vrfa37YMoJc9/3F3uXVBtBStlOpbwkmPD&#10;eL8d4/yBIpZ+R8p5Xy3l/MeZTWQYmhNhyjldrNiSqC8pnkM0ZJL2myElTs3XPzRDT6bF1Gu+j5yx&#10;3lsHJcMl465t+3LYtZbG9tfIzIKYwgSPaRmKK208xWxmCkqAKmA0D2APgcM8BsDZnpJGXKIUYve3&#10;3SpslD8qX5rR0fnuPckYTbi2/oAdZMB4ED0gOAlM0A0W8vlhH2arXZjkLtkCqiDK9H4OhnqgIgIj&#10;vgLu7gAAOgMmTKZCfigLbukkNEOqftfNTFYh4h0lOBzhnG1huBZhYnWBrGVgDh+FsACjGCnkFkUq&#10;rwAjsirqvjtERh/EQDBq6tfCsN/kMiVHiK1h+K3khEWJyJ4JzqqkcNdkzkeHjEYDnirP9ioCyiCg&#10;Cv6mbgSgVgAAMkpnMgeAeNlgSMkHQukgCITnCNwt9vViKPDiINAvYCtNOkwmNE+MXDYhrGGhlw8g&#10;ABwsGixOMPiiCDijjIoo1jJKLFEm5MsmbLmoRMbllAMu4G4m5F4FYlQmIBnxMAAG3G3r7gvgwAvn&#10;MsbH6P0FZlahZhaBaFQBuFRmmEFpFEqRPRQLVASpuB0ubE8HIhdhdBdMtijAtguguGbrJl5BgFch&#10;vqnJ2FWFWgAAhAhghLBjJQ7GGl6xpl7FMHsAlglFjL0gUEGDSGGBrgABUBUhUDli5AAJFJFgVAVg&#10;VFjsjr7FMmoRjqnF5G3xKGjGkDxDxwCxVFRhZBXsfkhCdAkxtMKAXmyDLDLqdqXtRidMdgABYhYQ&#10;Rh6yKGuM0gAAXrGr0DhMUj0suq/icidJCMxGrszDcs0gcmvs2AXs3ERhsm0JBlaM6RijQG5M8G7m&#10;8s+JLPXyeJZPlDFByIWJBhtnIhyB5Jih/Hqk+gJDNAaAOAWQGAHJJo9CntkQ2PBQ0nSCTiviwh6h&#10;8oCB2h7DnBxHaGFBzlRyyObNaPfnDvFDCj5wznjDsJ1FzkICrK4q8qEv+teiCgEHzAIAFChAPAKD&#10;xgWAORaNJFfALgGIdAFv7y+OIvJD5CENCiZnXFch3oXBlhyRwhwh3BzHWB9lYv9idCmS3ipiwiwy&#10;6qSLLPiqRnkQmvlQhuHijTElCOFSMAOATDKAGjNSqrMSsuJJNMvEhidFmQpkLilCfERQWqoI0Cwi&#10;cICB9NTCbh8JhB7B5iZB5yyuOFOB7B5Dch9h6jnGpE+EWlYnKJhCmFsAEgCFmjjK3q/icCdB6h8C&#10;dEKioOjo1otjvurD0gGgIjxgHgLFlAHAKnMOqRaB6B8imBthuqnGEBpgABkhirti8lsAVgXl3F2Q&#10;ssiQsgMGQJKM3yeiHvGiQUTKETIpWUUCTO+0SO/UXPICTn1UXiNUWUa0cUcpRvJ0dUe0fUf0gUgi&#10;JvOj+LhHWJwtuvSjOjzD3PvQfH3TgzJu90bpPNfxACCJglYiYCZBzqhB0JulJi6ibsSNRv/Hjq7P&#10;lK1yfp0p4jBp3uAJ0qWkvE/DNPsGbJ9oRDdj0iejjERQACSJqicgALlmIBgBgBfl6Q7jlh2Jtt9j&#10;CgJgKjLgFgHihEDvUpLELCoEJquVNJ3iwjikFqWqXqbodAPgNmTAMstAKqblFijPozTDTEwkLEeH&#10;guMICB1BqFohsBZQRh2xMgBh2JigAiWkSQWoKyrEaH0jTCUkFimmmkRh+qwy5jADsCvozq/nnmCz&#10;nOgHqgBgEVuoonRjAMWEWumB+umHKELy8VqEfRACoB+gCSlOfLcgODfgKgYJFgMAWmyANAWR2gGs&#10;TUpQYPXUq1MqetwHSKCiLH3QglmyKJhL+IXBpWJ1BuzJuDYOPC2CWiXSG1xHqCfCiGlALKalWtow&#10;wskDhTdgFxow5k7BokBE5hXidkwLzAtkqlULOn+mzxwsww9hwjlSvoCFCxugrAsgsQGL/sWw+E3L&#10;ThoRMu7pmgsrol8ijBeBdheWKmIDFljgRFlAiAjgjL7QDx+sFGGhoLSL7FFAqgrAqgAAQgQGaO2g&#10;AQ8hlAABV27o0CCApW9gAAa2/DzpJReiELhna2emNi2DLDNKKvFBuBtlRhbhbBbIoVw2pAslflgK&#10;Mjvp6LBCplnlohS3QJuP0AWXSMKGxSDMLWRjzMujVC8iym1AAGrhPsgC4GulBs9XTGyESimSXlxG&#10;qlahg1DWxG5Awm6G7gas9m9s+0hUhB2h5LrhrhxlRhvuVj+B8jcplKLAagPSoHvmTAHHQijjirMw&#10;2kc3yQ1CFmoCclmh0h6Dchth0D8BvB2oXBxn7Dlzxlqy2yuJkH0TW03NPimwBDFDArLEJirjGCuj&#10;rkHkRtmIdASgNFXgSALDfgRgKrWuCIoOjoCtuQ2JTWEn0JzkKi+hzB5i4BpBxn9Btt1LOQNzQz1Y&#10;BNkS8jrkjCpvjNunk4RQhgDwyr7AFDv4JjfoO3ugJGTTHOftlWBnRk00oUpPBVZUWiCixiXOPDcz&#10;vjczxi4HXJth9ojlquZOaFOB/B6ubACB8zQKqICAAgBijP9jjB5B8EiQhlzidClqo1wrap/gKoRI&#10;2togEAJDhh2h5ioBphrFRhvBvsHB1PdVIDNAgghLFgVAWQsrXLcrcSeUqPXvGkhkiCxw/FsFmIJK&#10;/qTkPjCp6DjHqHqx+UR0aPK01jnz5MSCDikGykF5W0rUVJc5OUxkXDVClETER5WPwJYJqng5dmoU&#10;R5Tm+NuCDZd3XKFUR5okRinU/3mZrZrkxPE5sZt5uZu5vJbSKNTwOMNGUFIz2LfgPAOlfKcpKkUP&#10;VX/XyYPJd5MpTYCCvlq5PDmDnBxvQC20wB26AF3h7CXUVKuJ0vjo0K8wj4E00p5CvPlZ7gDvosHg&#10;GkvDKjNAR23wtVUifjQuhrBCqD6CCE9k+LhzQRwUJhksEj7ojFroLWVjwDfFuobvFTWiuj5tgSfj&#10;HDTGmVHm4wGV6jN6OQIVKOSuhmyoxtgKTpztbi45EFQXhB0hlsEh7hrnIh/xz4eI1kEoxnBqwTm5&#10;bYekFVmqU4CK1y2mpJyNSABp6IoFMgEANGbAEMbiorcB9h4CbB+l4OboCB/B96CHVkKDAnjDCS3m&#10;9gCAHHsAEALlfAHAPtogKSOAGjOILP3kGG930JfNQJpZ5JXq4GIiwl4ICGNjnGeFYDVjWi1i2GgJ&#10;tiYC4bXRapi2N2ZkFjhDhsaSNzdmDRpAABThUBT0xlmsqgmE+gLmbQ6hzbkxaubI+1Fu3aOO5Www&#10;Dj0rloh2cv2naxGAAAobuCd62he2rlQOyp1RHO4gjAimblMu1n9F6mV2nBnjdVWW1grEoxIbxGIL&#10;3AABfD9FFqLAuAtxggZXMAEqXRvVmiDGMDlh3YuHVx+cEh08IbeLQJ7Dvgs8LSMSNZf1tYOiCw7m&#10;GxyBUi2vdDgzdl2SoLGrHbjGbXWEgnVyRgABPySlyC4AcM1G8SMSWZak3SYXYR63hgAXis83kG9C&#10;fXl5vye0sOMpuB3DcnGH+hpB0k4kki+gVnunMgKIRAOypChgDijQ42FQ3DquJvh03CCCcFsHWibS&#10;jJihtj7KFh2TQByoglJzrcvmC2BvmVZyfoHalYAKEq46JCfAHAFjvzBmbcqxaYLGTANAGjLgGV5t&#10;utvNPPXN6HzrMkHk2jECDHWphByh4ubBtB1MHBnhzn9HYDczWLN4aDojHKRnjKtGoS3ido9ANgIj&#10;zAZAPQsgTALlXgNUDMHuic7YnkwpOPWqCXzDFq2nVwglsa/FsGJCykhiyzrDnB5Syh7B1Rwh7hyj&#10;/jnoCACrDDBgEJmh7B+CmFrdp38h+c6kKFsCmC+p6jngAo1h5h+G5B0B3CwhsBwObDiqXx2R2gVe&#10;BFCL1JImbaPpK5mbOs/56PMjFCz0tDYaACZMNjnFrICCD1vo1mcihMTIdXVXBNvZhvCbPtRyuyK8&#10;FptiDlEj0xDeE6a5s9IpQeFiqR725a03BMZLfOfkwJbnDiyi7C7lIoCZQ8iDdDeRCCEehjbiZZn+&#10;kqXKX2VqLGmIT8j+rUe0eer+tet+ueuiMvgC4mgi5bWxzoTWkNrgJG5KdnqilZmPW9JPKKDe4CRC&#10;z1biYD+JiD+ByzQB3B4Hfn5mpK4oHq7J4fC04cy8/t+jVVpDRDSLYHsFXFXgPPsQtDKmbj35S+YC&#10;S31HVhxWfgALtD/2JnI3HFRixlmgLmQFEodISepgCo10zYo9MtwiUiCGcDvrmmTPsjPa4jze0ihF&#10;8kvPooDiHy5EL4TFOByBpUJB0BlBllxhiRih9/PgDkFCd4YisY1kMy3kRkFCfY1ox/uiTPZkKJyQ&#10;gmIlmkhFm62CfYfmlAF66AIAbAaid77B/B9C+kWiyh/6/iAAB/Pp9AAAPp9wJ+v0AP+HAAAgMBxA&#10;EAYAAYHA8AAoLhkAAsMBoAA4NSIDAwFwaGyqWAGWS+YTGZP+DQ6aQ+Gw8BP6aTmYS6DAGgAKXUKg&#10;UKgzKlUuYzYAQuGPipAB51WISoHRmLgaLQ5/AB71N5vJ5gB22cAOm1AByuVyABwuFxXC43BwOAAB&#10;gMhgAFAnlAADPBAALBcLgC7t8AKjGAB448ADodDsABAHxpyZkAPV7PUAAcDAcAPTSABxacAAnVAA&#10;X62LgfROBv4p3vB4S8RCIQgAhkMiSuaLxdrsAN5ut6VwYRiMRAAiEUigDLxptNhsgBq9kANDuAAJ&#10;hQKAArFcrYQLBYANb1ABns5ngBkfEAeDwmEwGAADH9RABgKIKQmacJUpx3wK4pvOQahpmoABlGSZ&#10;LKgiCIACwLIsAAFoWhY/7/KAoKXGuaxrgAVcSgAdBznOADlhGAAVxeAAYBkGK8gwvimKUf0dAAfc&#10;egAZkgAAT5Ok8AB2HWdYABwHIcsCGgaNYF4XAAAYCAIABsGubAAGbIJgy/CMJjDMYASeGatosASJ&#10;RxNk2zdN84TjOU5zpOqYJuAB+T00Z7nuABvnYcYAGOb5oAAeB9HovIJAqAAQgoDsXAu3YKgUCT/q&#10;Kq6ZuSq8PJens3zwr1DnseU/necrinYt5unSt5znidiqHyzx9H8fkqJ6/yauAh4Ap6pycK+oNQWB&#10;AaHn6fyGV4AIBP8CYHQmEoNN2EwLhAAFrA+vIGAmAAEAGAsqTVD6mzvc9QKOlqr1BAaDH0fqEnme&#10;7PG6dtBGOcUGG+dtUnsfk/IXXCiKAf6XYMmthJvXyeq+mlfppHSaWSr4JgYjQTgy5oTgw5oVAxbF&#10;KwmoiJqNhKVU8n9N5VNt204pOUpgfB70UeB2VSeBx0MeJuFyhp+IKBwPhuAACAfbB9gCBIAHzWwA&#10;Hweh36Ye6yn6fTPZodzHHfFUkNucZ0T8dx6JofOlAADwQRaIIgCAAAVbg+YK0aBTVohlykztvW9z&#10;YnEAb5wG+KcfPCAAdx3akdEULgb68SRJJ68jHkfP/osrI21YJAnbwOg9SIM9A73No+BQFIhZ1McD&#10;1UcKhpnCrUdMsGxLeTBR2wAMMw6uItPVcHl36noWjfS2+BAEaLNc1In1eWoep3Huw7U+z9Gy+PO9&#10;D6NTu3mcD36yrdQR1nZWTSUUrIHAAFIUBS7wKW8lnoOyarRnnRQIglCfrgB0CPAZ/z3IAQBgFAOA&#10;kBYDOqJs3iA8C4GQNgdA+CEEYJQTgpBV7jvTNj1T8+JWQ3xxKCIWV8DboQKngAABECADTPmgXMUt&#10;mMFlQk9b+SyBUL04utHw4Us7UhwjkVSOYc46gAPia0Zwey7oaPOH+V9ZTDiHk8YWxEnhT4lkGWUQ&#10;2KavAGgMhU/wAAHQOEeBC54AEJVLgJeMlQAjyylQKXWjhYJD3IqKHWOqIQ1DtC/F8L8AA2xtjdae&#10;00AEXIVAeBCbsB793TpXYMUBHaAlPk5JoSglIGgMmHdAXwvZHgKgTUuBAB0KjYEWJbDaGjU0/DxS&#10;Qic9pphZiyKoNQaxFywgAAK8JZyV1mn+H+lUhrlwAuXAA6hv6O0eK4iWQkf4/VcI6VwPxHazSXEV&#10;SuA45b+wghDOkCoFrRQKmHAGashyy5HvOimu0pCziigFXEAQBBogBgIaWAWeUw5hN7jcucgw/WIz&#10;QIEPmZC8CGrJU5L0gwAgCkToQlcAgBUrtFV2h6UydIMPTRO4pLA2TrsERcjB6rlqHkqR6rhpo+Wm&#10;FTHtSk0ZpRqUtAALUWgtKTj4AADsHgPDAgyTOCluJZx2gAFjUEAEdohHLOaAYApFnYGvNECWp0WC&#10;v0aOun2I4FAKnoWUQwc1W5JO4MMAAEoJgTJlSeWBmYADhHEG6ccl9RjnHQOkZcAA2TrHpO0dxQx3&#10;zwhXr5GUCyjaWoMGfYNBoyRlRlbmAA+x+D9I0mkuVAMUaoAANqbc2Zihq0uQfYdCQEDxV9BYhlca&#10;HUAEPREiMVgqxWInRSAAElr23owBgDEGCNUbpyR0V9HpCUgDMSEkSIaRwAJMB1WRM4LgXAvjURNL&#10;KW0u2+S+MGE6ErFJkBnWUri4nlQwu5d1OENZIsLK/CEAA4x2DoAAMkbyhhyDydiP8A5/gNASMODg&#10;DqUwOgPI8AVclHGXwyomnJlyxk8q3M2PlPw6B5KyG2OlQQ3R1jhAANwdRbx3D2HilQo66ifzmn2s&#10;dYkSE8RYJqsNZBKyuGiAexcAAHwKgbQwBwE6KwLAcf2t0j4Bmlt5jarxT8L28KZJfI6KrAjTDxdi&#10;Mwccs8KYSHKPOIQ98ENFSopogSuynABxMsCJVkooRUK+AoAzxwLAOPCCUDAHgAA2A/N0D4ESRLgS&#10;uf2NjB8gkywDAtso+DPDxHc7Ed7OrKDZFxhor4FwVBGJGBgFREAD2eH/QhPI/JlJ7iWQwtSqRrDS&#10;GcAClqIxpDVG3LYA4DAAA1SWaw/YJgTgoq8XyUaVE1q/Jjnm7ybm/a21uUyOJNEUoqGdsE7FLhtj&#10;a1GaQsr/pRGwXKPpwrv1TGhIsBsDmNm4aNSYk0EG26QTDdRrspdu6VqKGvuUABwziEsCPusAAKAT&#10;4zdK6ayr0X5kEIKB/fFiFGvnTRA8pzrapAApjTI2xt0Xgr3a7dFl00J7gtZejYOnRuDc1GWqIUXg&#10;khJCQisEYJCXx+G0AAWQshZ1DHU7HfC2N31jQylMwp6OHcx5lzPmjCZIc15xznnXO+ec9589y3Mx&#10;yGPjp+NxxoAB7S1lCRpzdngMQlABFslM6nU4+yGy1lDqynZ4hngLWsAB6GcLTHYAA5BzXoHGORFQ&#10;7XESBppMyZSx4pYliZl0nMTJzxV6DE0z8aZPIThGXwEYIVsF7MOZeFU7zRIA66p/IPjdeZFeEXcv&#10;AwvLHsPdH0bY3CDj7VwBkDqkTvqNAXFyW2Y6usqJxPwhgC40RlfdV49EmzCWJAoZZzDx01FF8gTB&#10;1pBKTDrS0cWmNlBm6dABVwAUGkqUOnsuKXsjI1kGAJlhgrDsDI8IKskhhDpkRTy+r8r5EyvtCWwB&#10;0HwQYyg0BsR8Fc3QC2Jyt5HrOvOv66b7E8fhDGr/bX+KeHuISH6HwmbACIbAIIFAMwKXcH+AIJcX&#10;CSuAEqQlsASXEnjAsXAmHAqSoAXAiAQoe1mKI6sje3EfKAAG1BQAAF/BWKeT2MkuKrExmAk9ieMe&#10;OjgR2/2VwS6GaAAFAE8SKjsSSBrCGScTOBhCO6Q6SAAF6F6F4NMLkqY0mISHkHiVMMKMOpupwNUa&#10;W3KlmRSvQcIpMHoKscOa0OmAAuSSmBTDWRWtgHgQMF2F0rUOM6yOYOaCICMOjDOroOufkAAGiGiU&#10;MeyPGCuttBPBS4iAAGETAMus8C9EeMCBmBk36u2JYosp8IOIIhWNFDC5MiEG0Gy5CPiGQMq9wCqP&#10;IQwtC1kZK66PUlmtStWRQRUte484O1Utqo+Tm6C3EGYGWt8E/B+uCVk2yuNDQuTFWdkucS8TAQkT&#10;EusuxAnEq5/Gm606+n06uHWHip+GmHES2XsUEHMHwa0AgAYs8ByBAuUBEUg6iAKaWAOXCZOby/w1&#10;wZe/nHsHmHwiOHKa4wmHUUEGsHM84HGHgvQHoym/2ISyEJUAEiUIMH5IamGhkYaU4K+y0vEwKwAj&#10;USu9uUuBOA2OaBKAuW2BIAsUiAsAWW9A+NE+qjYKa8fHqxChcU2HcHqwyGuHULwGyHSMUGwHSkAH&#10;YHoNuQ6JeYcyGWG1oKe7kxKioikJoIkImAS2YBCAqxsBsBCSmBMAszUAmAQI1AqNEKSjchkjez0/&#10;qV42cT9CoVkHcHGGiiGGspkAKy0bQBaCShOA6uUAMAaMOACAKJSJYIIXkKsrW84GQGMGMj6o0SMH&#10;YakL0I8CICON+Qym69GcwdMYQ/nLGZQvA52b9LJGoJUoqT7GS3OF0F0rnMUHvCVBqf2dCkIdTBM1&#10;+AAd+wygwOW48CUCVLsBauQAAfwUuAOne523EciM84DCYF6U6reN+qcBKeKeOLiwlDiOIpSiOp1E&#10;nFoPMPQ3inw5uZMJk6CdarwAAFHPKLMLQBtPSPzCQBURgey62ZQ96gWNOLmGIGEGGAAQWQYLcLeA&#10;8A+zUCyCyC0o64QJYGiGlLcFGFEFG7KHIUFBiSiSmBw1S2oxhNBQvQxQy5snzQ1Q7Q9Q/RBRDQ01&#10;6McHiLKh8HMcMHewzAIISJQhUjAJEAoAks8AO+cP6V3M+/tJi6uhiwGiemMJVKe6rLKZYJiT0Kic&#10;KHY7YT+Lq7MRULUfI7FO+ie7s6CVHRIWC/AmWcsXEAWAUJSbmPCBCA+WwA4JKPmAsUuAeAaJSoSP&#10;86oQCJ/PkKWske8AARSVTQQGlBUF8GAT+NnKSIMIys8A2A6kQ9wWcoi/IWaIEy4IYuyJGAahUAtR&#10;mAAA3TQAwPOjLRo6iJQls+dUVBG/qKc6CHiHGUEHEPkHYGWsOHq+OIElWqSeOSrLA+mXGIEYKiqA&#10;C/2ixAEaAIER2H8ywOSiq0uIFV6AYquLyBauUAsBsaIAq/SW/P8x4ZWbvGsgMJwKcHuHgpoHiG+a&#10;0HoHINuHwHMLKH2HeT8H+HoIKH+HwIKH9AQy0K/IYoOKGP6aLRsIvKiIuAeeOAMAmdMASAylEBGs&#10;8AKAs1MAKAZVseWyBIcT2M4M9ESFMFKFNRKwyB2B2uKBlY8fSbir0XY6+yMKkppB2AAFCFAFCcMc&#10;OprY3CKAABZFU88ISGXZuSw+Gq2VTCoVMdarCrGCbaEPmhM821G2LaPBSqWLCpo3wzUCNagRdZmd&#10;EW8q3RTOmOKrWbyOYRbDxD0K0OsS2GsO0GlbLaIPCCqCsPK9CUjNlZuGWqAFgFgaKnYABQCCy1OB&#10;oBqunRrOCbyLaVSGPcFYzUuA0xgi21My+HGNRMPMQIyfRbUPLMmmG1m66RCRGRKFWtZFmthFsBet&#10;pENF0R23sS4SDB+E/MWSSBy1SSeSguSuVSGdnGUugTAAguoTGDDGKd3cpJbRFd8cCXmM8HMz+j6H&#10;SwkGkHO5Cl6JcBaA+rGBIAqW2A6AcPQAaAMdNWs6tHmjhTqXWmgVxACpMHUHkSTJ0wkwgwkwowsH&#10;owzPgoOJin4YfKOWKYiJWYgJW+wYXHiQ9OCItDOA8AsJEBYA2xnKmxsA0AYPQAYx1e7SNe5gcxAH&#10;wH2pMHYHuVMG1JwvSHBLcHCHbRTZrWCYetKWYZPPgWAicisifIXBEAuAgW8BaA6rGBSY6rAAkW2A&#10;iASfRHtJhh2cBM4XS3DgmM2HoVNLYUMHOGjbmAEH6T8A6BSbdhstqAOAizUAEAOI0JYHcLQOqOvb&#10;KGmQbZwgwtCQ3FtDWxmMM1gNDcooeomYOiRR7h7ga6vM4b0XTjpgeXMZTe2dXOK4eAAGcGbB4FmF&#10;o5KNIM9CHb21axmA3kYJGKyJeHq7CLSHSvQsyfmS/T+zoreOiBrPU5XN8c0Tbj2gG75hBEwHCHAw&#10;kQABAkPFKs9QMO6FCFEFEfoUUOgOjY8Roc6zU34TnRIlK94ZTPCeEGgGeUNPLQYcOp/QmBwRitmf&#10;SfVN8dG6CJZVFO+gbcWUEGG8uQXi+LcVTacQpQDakQ2OTQPLcFJlnQaLerCxmNbQkSZUvkbd/npn&#10;q39fdntnzn1n3n5n6cAT6ppSWakfEp+HSfG28SvUwL4k7TWAc1NRsIsb+wCbwxGQ8YQJ4K/SQ0mm&#10;eT2daiWvHWER2ocSuf81NUjmugHjux6INkNTwowh6LeNmLmfGakIQIK/2WWxA7uiwslfqiSskZMn&#10;YIsMss8A42pcKJEJKL4AkAkfQAbX6Ssl1ToeYqzEypMrWkAS+GEO2O6G8LuKeinkYzVBmPQ9KdMj&#10;WImH/V6eCbuK+nYXEAQ9MAisSA49CRqI8fcs8hS1MjRJWTXe1SMjkQMHWj8qHF8iGF5CcHxlQM+A&#10;Ing1m+mH8KRSwiumOoGmaH9AFfwdRfqVGR0IYyNhyI0AqbSdwBoaIAyCWCakG1YdOoiYKTvKRLNe&#10;zjqYUIOHuIKHsHclSHGwyHeGsiEHmG+NuH0HSVMH9XUINAMACHwWXV6ACn4mHLmjYo5SGAKhZL0N&#10;EALhwNSA3K8BMQmASzeM+Au1MAGAkJSAJesIgAMeWJ6dapKO3mMAAFNvq7KNQc8UiBK3eNZCRcMJ&#10;ESsoVUay+ZmlSHiNu3KS2F8F6F8U4CECE/UP1EnlYWw6Cj81HECUMGLw2oudikpv6tqCrxEABrqx&#10;tcBD+GhLdwXOTPpCiBWBY4QChxlnIW+2ZlQLwF0FzNOG5a0Q84WCM3YAhyFEO5CGkGnT4GYGVbg9&#10;KJSCXycrArEJe3KtQFYtWKqLLBeRdPbxJqMI+9KmOISQQOQuidcpMBlmeAzTQo4g+UEGKGIGJkcf&#10;QCuCwQuuQm6u3pQPSPWFUFSFVc2tcqfFssaLyL2TpqqIRZtZwE8E4E6iGlXyzkRDQNdwCABwSR/Z&#10;wGB0y4YAADEDEDG1OBqShd2AFVvn85ziAgBhAHkHsUUG+HWUEGSG/T4HiaudwAoPQA+xrZkAqWwA&#10;sUsQ5OUgDop1Rh21pIMiOHMHgdj1c00HMkAHHeIHgVK86ILVGOTtlfoOAq6iYJ8Igy3fkYdBFAkS&#10;uAmkUBNI+WyUmrBK0W4PDHfAsXIU5lHooZjKQ+4aZsyLgHdcCG9LcwaLxJowzfDukzqx8xG7tjcj&#10;iitS2/Kf+BCAuJEBQAyRaBgA0fYA5eo29wF4S/vR2x8hnQ5MxR0JegwHyrPLZLcHEGcFaXewyA4B&#10;Jb2AkvuNSAs1cH7vVNnwOT+G8MUueAArWOQHaQMAuRsAAbYB+bebiPAW9C28dPiKVjd2syson3oU&#10;2htMw/whrpVh52wJrjcw5lGcCQKakG7x4vSGTFIpiFrxqNFQFQGBvQmsQPCASeIQ9E6HfZdPGFgF&#10;fbm2hZiuQSm3e1c35BMTUP9yEs9NYZMdaot8bNHqj038UKQ6DZMpOpNdIsfO5E7kovQKSL0L5SG4&#10;KsKsOFJ9KKoeACD9STLCIp4fYo/d2Kdj7OqNHkj8seCIZVENANEAX94Ok9wNhLAJ7EBLcFLPMHVo&#10;OMETOdsxnzSJFS+dMhypMJZ+By8JT8QcwaWl3SIb5myABm3q2sC+SM0A7P/nFQHxe4QKdbLT5nTQ&#10;YMyLe1YrHdeSV7jkZQt1N/x/yea5v/0IAAIFA4JBYNB4RCYVC4ZDYdD4hEYlE4pFYtF4xGY1G45H&#10;Y9FX7IQA93w+QA63Y7QA3nA4ZHJAADpkAAqEwmAAwFwvMQaCwAAgFAgCAYJRH/BKPBaTBn/R3y+n&#10;2AHnUwA9Hq9aq9nuAHxXQA+7AAJC/QBQ6IDwaDQAGw0GAAD5mAwHQbNH48/LwAHtWgA6HS6QA2G2&#10;3QA43G5gBKZU93u9oEAqJj4HRqaAKbS39ZZ/lgBmctRs7BQWCgZNAqFQAGQxbg4GwyAJ1qAmEQeA&#10;AUCARZaHurtTMq/39ZHe8HgAJa4wAz2g0AAvV4vAA4nFyNwCQAEAiEpwGw2AAaCALAnk8QABK8Bu&#10;AAAKBwUAAGD+0Dg13QyJBLsA0GgBNggAAiBy1AcBTrAMAoBsmhakgCo59K8ep3HcvrlsKWJaKka5&#10;sAAAy8gJBQCQOzKkn6fjOn4qJ/H2sjgM8sSxQWzoBRAASjn8f8SH6fzMn44IAAQBLcggCQKNgGIb&#10;AAEApCot4WBagQCgIx8DwW0CBH/F6iwRLDOIMyMqoOo0cs6fcSHgcjinGZ5yMSajAHobJ3gAfh1M&#10;cAkxvUfbMgHGr3T3PSjqDP7Ky7LYAn8ogBysn65rKAkoAIBwDAAA4LvaBAPtqBQUSGBYTNQBITAs&#10;9QJOszTLMrHLMnAcBvgAYBgGCABpQmchwpcAdGgAEYTBO1L8u8BrSw/A8TTI4gAHOcrEHbZapHsr&#10;AQWgAAlWmAEmBYmKZ1QxKUgAZRkmQABTFMU4AHDVS118GobhuAAp3dXIRhGqSqGXeoAFFfAAG+b5&#10;vLWDgOAAGgZhoAAmCaJgABQE9eRjA5vG6whbluXAAG6bZtoKEYSvuJIkiQAAJAnId+X6ZpmmYABe&#10;F26CnpMHGXgAGGZABhYUAAd53wiW2dgBi+MIICmg4SFGbWAtR4vGABy6WABs6dkAJO0JmDAAD+rA&#10;AeWs56bRtAAYevreB7ai0Lgt5iF4X0VKTdoIapqGqABT7lY5zMQE272qFsmhkGYZNSDLXoo4KyKg&#10;qJk8OABNEyTSTnWdQAB4HYeAAG115jmdGyga3N26ZRlAAXxfF7kDsgAMozDLynKw0A9IrlA7e9j2&#10;XZo+pdBqXL0sUGg9tH5EelHgdFYnBDJxnkwB7gCsgLAim4bg9JoQAg14DAE8LIUBL6E9xLKEMrUs&#10;uKYgUdxIfB9n0k56Tgb52OQbR0HFppym4AB1HklUadyon90SpTMKmKOUt76WzLllTDAVFgBwEnWA&#10;jA1I4F2AAuA4CYAAIgKsAAwAs1ACgCm5LK9woRCoQO4d2+CBB6R0j0QiNV+YABrDpX6NsdI4Gbj2&#10;PIUFtb/EqqnNCldQhvzfp7OAUcAwCADnXJmCMDIHwAA6BA2kEIEwOgAAYAU6yBnYEDhAgiEqWzfF&#10;CdsllQT4HumcW0iMzI7hyDTYqMwVqcR6mAA2B1XgEgOrXAYBtvw8B7lBGrH8AA0UJjOGWygfplQY&#10;AyBi3lJrCleE6J2AaSR7i5QiQVCIhMXYwRli0lWTT3HbmRduUxKkIYyFIe9J18MppNO0IKOwdY6w&#10;ANubg4cZLoHQsgAmdp1AZnKA3SMAeYRP1cJdW0WAqJ0n4jLGS58eMzwAAWJ0TQCxqAKMiK4V5iBh&#10;JhRHBgDEGAAANOAbUAAq5WBzNMHKOQcoAJ2TtAXPEADfG/HcO65kl5Wx0T7JOOpx6EEIxGNyCIEY&#10;IivlhGmNMaknQWUNKEURzY1gAMnGaAAYQwlYFTHoAAEoJASAABaC4FwAAcg5BxRxXZpkhj6pYYU6&#10;S+hvw0G6N5fqyx2JxTsgU8LYjageauC4F9I3AGvdbEeP9CxSCkFK3QxAKanAAaCkNGpRx8GMAA0g&#10;8j3yZFqasCCeYMZFgbX+pJ1s5SODjOm15sA1BqRsHPOwAAHQPgeAAFcLIWQAArr1AAAA0xpDSAAK&#10;QUYpJ3DkTUCUEx96gNpZfSee0rrIWRslZOyllSNGXi3ZazVm7OWds9Z+0FobRWjdlCczJxDyEtfi&#10;O4eB5EclHAcAwtRrTunYNqgWLKDCoUHRIXgsi2pTRaMqSQfAALWHFHkVQq9xSSGOfOiQgRmZJKRJ&#10;sdoEVcz9k2R7WVD5dFSytstAWAtqF9DhfirU5A4KXjuZwV8kSOX9tshMQMzKXYtwIT3dMmNspqGo&#10;A8B07s4zXgXaETInyT0DlAKDZMo5YESD0L2ACtlEhaYVr7X+q7SD1AFPCBecZ+wDJQAUPFCICh8G&#10;OASZ6Ip1gAgOO0AsDMUwK0dP2B6ugEZpk2JuyE2qP4j3BlTB8zpIqWPoHaNcbJK2eDwGhYAACzAB&#10;EwACotLyNiTD+d9kNEJ6VDIhwWZkoI/kZmdPSidOKPJ8APASaUC4L5FgjCmFc/03z3GjSceFKZnC&#10;jSjNA/uTxCpRkIH2Pd9A837P1Gu8IcIw1WDvGrLIf45zHACHwWQBKH0NPVkogcuZRACSiNCAJMOZ&#10;zLD6gCngn49zPSHuiUR6xQQCALSgAaDIAAEgixeC014DgandAQCE7QBAGqRACAaLJAkIEqa4xitt&#10;gBmTNW3TcBoDlMAMNLPEnywixO/HsVbJ97YsGwnICoFYKnIA9B6kdaLrzOphHzu8AAzhmjOsDYI4&#10;xLWq42nmDJvwRQjBGSOCGrxYzkjPGeAAUYohRmFrRBUEVBpvyLB/xMAGNq6F1XMS4X/GzjL7IKCA&#10;EIIQABBCAEA/bQhzjoHOAA5ZzBci4Fzk8dtN1oVeqC2ndG6Z8DM55LOQE29tlkA4B1gFAmsNaHrh&#10;Hd5JuQ8iY6EmcSvpYuPZ8ABeoy1fgOAAFEKQUQAAq7AT8oBundjaaeLAWIsX6jpcfw+gzRFeJMSa&#10;BbuhFZjlh4NwcUtSrjDuJUDUGgNWY1grzXvdnVeWgAGL4s67YgABaC2Fpy8i5JPXkraTzHmSDvcl&#10;BKfIJnB3DzPINwdFMh2JqG6PExCPzrA2BCtcEIFDugM1ipIAexDdvYPUAEul4JVyoM/513cA3uj1&#10;Qa+lCI3R0kuGgOCiQ4R1ztHkPijY+R+PoRnF0yMA8twBhGgqIKVUeI4SiocBCkQLgTVCCkD1BgTA&#10;YiYCMCkTAKgLO1sZKHundO5fFCSEL3wo76YxwcYd54Qa4c5VgZgcKhYc4eAwCAqLz7aID7xQKVS8&#10;RPZQrVwAiHCDhqoCo7oG4ERtIFAC6rwCwBTF6Ip7YgrPyTApKMKTgoqAa+y4MF5PYdwczJIbgZoV&#10;wAAfIeJNQC4CpUIBgCxeQAYCRtIcgdp9AYwYwY4ADszJJZYlRwAtwIjf5vJa4CoChTyBYiaASTgp&#10;qErQIyZ2yEqLb7YpSU6LqEaUrzyHwhsMKVj3yyYdkO4AAa5zhw5z4XsPwACeI9oLEQar6RZHw9oA&#10;6IzDY8LDkRhXAeYeijYcgwycwq51iI8RrTZpRpgYwYoY0RYAAIoIoIgABXZXgBUVBm5CCvqhLnyi&#10;QbAa4a466BxaYJTwrcy2Ro6aCiI6K8xm5nI64CA/oGLfibK4oYDjiIYAAHwH4H0S7liQYZzegZwZ&#10;iioqYebqI/QFahwHoHzdIFJog/xqKq5YzeTegbkdB+qWMSorB/wgoDJXxgYGZmhhacUeDjpVipSp&#10;amhfonInYtItQupMZEhZwrDIqvisRgAHBywE8cIDA1UQCeSs6tJr4YaWatgAAcywyuJq6uwLDwoF&#10;avivywAUywYwqdYAAEhvCkSkaxotY7jzUmMmUmcmh70CEmsnEnMnUncnknsny0ECgrjeBnA4qWIl&#10;SfZx43gC6cg2Y/pAaI4kJEgdyaBrMbESIrDBzsTY7dozIkq4ppEbAva4qlgqIvBG78inRbA0o04m&#10;4Do+Y0wm4uAtSIxSIoC+MOqVx3CAIzksjo8SRuppobJrocRZIAC1o8jQhEgoDBIyDIQzRFh7hPbP&#10;6ApGIohJ5SJqICLirfQDsiAnRUICICDrQ0aK5J6yyM78glolwYgYkT7ebg4bIbBDIeIeBOABassz&#10;QsgDQfIrYCYfp9ABpMI8DPDNbWwConYBz9ot4ECgwB7kDGqugDAEBgABYtCh7/kNZUsC4sgeKtIc&#10;cJzJ4Zzg4ewa0WQfgdhCLBSD5EM34sRHhGpEI3ZKzL0oK+osTsYfgf5wk/Qn5RIBgAaI4C4FRJoE&#10;pd4Cpvg8poQARHzP4pDPiAgyZLqVsMIo40AeQdQ8hNA5AdAZhNQdwZJNQfgcyjYBRGJHo8BDTS49&#10;wBRSIAgBMupAy4JHgf63YrgqIfoeq6AegqKcwsgAQfJQIoMxox5P4A5KAAYBY3IBAEQm4BwHJgAB&#10;oGItwBQExIYAgCZUgzgsB9AekSEjIczlYbJDDe6Ggvx4RrIeTLSTs9QAyYYtIn0eA/RmrdTkQ1Yt&#10;0gDsivhbUfgAAX4XwX5+qfyaKarhygykRtMIY1CApVSGkZFQEKicUmDpseiOscYuodQv5WIaKwAv&#10;4wCEI1YnZvRJo7I7QqyjYbobgwkiqwpNRJ5KDtwADkrkySEX5OE1VTQaMTadoxgrcsyL0YQ/rkKr&#10;yjo+4FEcA20VIxVVhnpi8QEVIHQHYHauIDqKYuouogidadoY9bcw02onCchf5gDmsYI/oihFZOIk&#10;VPlP1QFNEUqxLhxeQD4ECJk9RuoxDoAayQABbazkYIIIJXLh49xXE9Un9go3qzNBpLU7Agoe7eAd&#10;jEhnodQlwZYcShbVR9AE4DqrwDwCY19LA7QBoA4nwA4ARSIBAAhSLS48IucrYhz4aEENq8BHIsh8&#10;wqIdIeKm4bAcowj0hVgbYdQ5D0JOCQ77o90NiIFopUxBEMYyyIRU8/ggsxpYAnw05UIEQDKugFYD&#10;hXgEACY/QCYBA/rS5SNhSLwosGkCNsogsgYqSqtiKGgYYbZlFn6Gjpc9wsg9zMIgj8kyj8C4VpVp&#10;tCsxof4AooICxISkAD5XgFIDJeQEwCSJgCYBQtTz7/9yqAJQZ3cvCEb/pm4dB+gb4aAWwkYdpfoC&#10;DYYsoAwm6m6JgbQcSjdbcKEg9UULQAAFIFQFNb6olNsTQiVhCU0NN374DID387MFjzaUl4x/QhEF&#10;t5AiUvAjiZ48gcUXxbyW4WIWAWCq5rQGkYphZXgDI1qqELomIuBbDrQmTrSfEg8ZRGIoLglXjC6N&#10;gV1+krgAAJpg4ACsBvw041DqdPoX4YAAAZGAiQJCcLhIYK8QgHCk13TmQlSjAYSmBVhEZEg+Y/QG&#10;5mF6QAAVYVQVTbYzLrjr1/oAEdB+jxIYoYgYpecbFSd2gHQHQHIADoaKdpRh5foXoXYXZ+qWFSI7&#10;pqIm8VA9s2g4sWM8x37kDkUlhyByVbo4rvawiv7JwgY7MzVWBoI1CIyI44g4prhrqqclJeKRgABd&#10;ZdmC4jqtA5FVZtyhcjRNSuSJkj0kEkTDEkqwgcclElSCmJclyx9g2P+QGQKSz4mQWQuQ2Q+RGROR&#10;QjYo7gjd7IwdpOC9AvSqzNba6eTaw6z659AdAdSWS9g4sSErAsIoBKApBMJwovQvkvokIzJbWMDH&#10;xqA/uBA2DupqI/q2InxAY3Lyo9RXDdku1PJ2kvSUy1+EDmT5Ljwb8XwcauAeBrS+A0IgQAZF74dw&#10;EvQ0FhBADrQ7g/ScYtw1QnYCscZsQ0uWM9Va9ysGIiIpOTym4aYaqiTvLeOAocgcBfrQYxwBYfQk&#10;wDU/gC5F4CxF7WQoMy5DQBo2oBAClKYDA/QBYDiJgCU54CwExeQB4C5UIAsVNFw3Nktsjy5tiUYe&#10;pZgdlMYdYZrg4dgYkiwe69U/pP9Gc/gposlvAzr7ZRA0L7wzOmpQxA4fYyofDLCAwgQ9pA4DIFDc&#10;wEwJ7rwC7wBDRX1JA0sCMNqHZLK+STC6L8gfpOwdobiWQbgYDJIdgaQxAfl15DU/I64CwnwBYCI9&#10;pR46wAgBiI9BbYjY14FGZ8wsTQgr4eQkwfod64ofgdy4of4eIkwANHIn7SogQfVvGtJKxA4AwCo0&#10;oBQFhIYBoGY14B4G6KbW4/oAUDoALTBLoerCAvrlThi9JVbaIAGfh9BbRW5KDaw0sLom9cJeCj+L&#10;A8tgbsYhlSBpzJNLsbFPCqJXo/W2ggqgBrZrovYxw7EzTHV8ZIeIQgsa6d2Zro9NJtgmQ2ubqKlf&#10;jgjthx8PSiQc7lMHzeGEisCRcKxBDmam8wTJI6Q5EO6m4rq4rDhKDugnd79aaKZkI7U9Q8Y8i9hO&#10;Cfxx6bpeBeSBszVs53ZnBOFPl+N9JqA7W6SBdLN3xU5MKWG+Jp4rore/g0w2Sa9POLhxqWVeysiI&#10;+/2WhhuYWQg3mReQN4SLUADIAoh3wsgewfK4obodR+IYgbTegdekY64CQ2oCYBw/oCmtqKgAw0oB&#10;D2/KA6wCYBbrTYfKXKlliTd4twFssNB7UF4gQegxp4B4T5RNQa4cwwgcYdrlYd4etNIp64rPr74p&#10;KA8GaD4oiQ8oORtwNpozNlA8IBQBwnwDACotwFADw+4EsEpqoCI/QCgBI/p6tIT3h8U653MGF4mU&#10;+RpPYcMHDxQbaisA4wgdYeSm74y4uUq4L8ma6UEF78OmwgbBfCoEQDSugFADSgwGIDV3IDYBo1Ga&#10;ku+dbzcGF6GrD/yVAo4eIdaGgcQapWAd4cyiQfofBCIeEdocgexIYcodwo9TvElfrkyvUkNRNZA9&#10;vT2dh7Udzz0myAJFhHYsTVFGhELVBwdptvEyV4/TJRjBNgdkgn+u+0bBbBfGfeF4i+57vZQjV+Lv&#10;wlShKhbl5iiZQ7yeXBomiaeKsiI0q2Q0qnl85sI2ubd8rrU9Qxox2eZcRcm0yjYIXmLfZvygheUO&#10;6WQWYWZC0TuFdfJuBIRIYKIKAKAAByVaRu6CkO4lXnIWW7BNW41WAF4GBtKfZ4QUPq9NQLLyPBfF&#10;NTSwBnYWoqS5IACxZy6cKb6cLbHpwwMWJzqW6EJypdlSftSWCWSQplFTAwERI3Johmxjpj5Zwx0f&#10;TC6wAuo+Y7oGup1cYBlffrrq4AAdKfllBSMcBmxgwJqjhjeYXhwg2NKtUixtyNkjSduOCuoLMj/c&#10;+Okkkk2PBNQ+2PaoIAGPsmHGn2v2yz6zH2/3X3f3n3v3yzveRGhPeUUdSm+UBrESIzgo/DO9Ik3y&#10;IwBpD6ofNG5MOdIymVxMOV/7JPf7QzI3A3I/h0g7QCSBwBmjcDdE5SMVGthAaKjO2XuYOdKyA364&#10;Sqgp7DNNOZqdoaZzggDlcznAD1ez2AD7fb+AADAYBAABiQAij/isXikZisQi0df8MBIJBAACgSCg&#10;AC4WCoADgaDQACwWk4RCAPAAMBgLAAHAwFhsOjUYiNBjD/iFBo8ZiwApcUiDxebzADfcjlADYabT&#10;ADQYLBADea7VADudToAD6gwABIEAQADADtolAoDkgFtoFo9wAgAAQFvYEBE6AwLmwNC4ZAAVEQlA&#10;AQEIgAAOD4dAAKDMvA0mAAEBgKpkPiMTjT7e73ADzdTrADqZ7PADiWq0AD0ajWvj4fF8fj9pgChl&#10;DAG/4NtAD9o/GhnI4PF4L/tr7fsWevRiNLBXOAAaE4oAAoJhPlA2GoABAdD2bBoNp1E9lC4EapNM&#10;olLfb4fgAezthDqakEb5dNsepynkm4IM8BoMAcAAHhGCAAAXBLyAezwCAWA6+LsiIBLafyJo+pZ+&#10;Pufh7H2AB8nkfIAHudSpHocZ3gAfBwxgfhxHgih1NMAh6N4AR9KaiABAQv4HAM8gUAmxogBCm4Xs&#10;QBQPwcAgHJG+Tin63h7nxFLSoQep6nos59RSfx+oYf80Q0ugCTYnaeLUkKbgY9QDTq0KIIk+L2oS&#10;fR9AAeSogBEL7r8vYDAPC6RJGAc2tGhTT0CfsQgAAs7TrI1EQuhy6I1QcVNKhNHo1Ni9gVUyfrpN&#10;CLHzVk/nlAjcNyf1ZzdC6aAi8gEQujU+xKqMCIO0x8zG4MzQ0iFMgABs5srU86p80NBUnPs/VZFM&#10;NranAGUoAtoT2iiFRKelxyu3lup9S4AXTTdv3bVSg2pV0CTK3gDgQkd7pGntoIncMTVa0rTWxZT0&#10;3VO08vfaKgzThV24dh+IYjiWJ4pitvqbh2MIzPT1ytPajn9NNZt4cR2nMABkG0aSpncciCxiz6KA&#10;ZOIDAJIy2J8CQFQUEIIg2lgHgulAFpOBYDSrjiL4Y0SiaS9uNSs3csn3FJ2HodwAHCdarG4cxwgA&#10;apyG21Z4nbQR/Pvd62qOoyht5pbf4ZkKPIs5KmVoj7fgEiACL9AqbAyC+fhGDQPgAFwMhMAAPAix&#10;AIARbYD0Zi72Pjpz5orNJ1HlrBpHMbQAGsc2xmwcxugAdp5nivgBLoum14ZNO6uaiwBKXhm3qZNL&#10;iLUBQEgACQJySEoNSYHIQBgAAQAkDkH5szfW8wpWm45ICNahhPM8rhaMnod+TnObhnaybBmgAbRr&#10;fMcBzbMcp6PUBAIZ+FgVBUAH6/s7YTpQDAMTckYhxe2LMTaW9gpLbCMrGH4dAhI9ESj6HgaaCCKR&#10;+DwNyPwepuR+rDKYbsiJvwAobL4ActoBgEqaAg78A4ETPAHAmhRIpEQDNrLgxtjx7U9PYPhANiyW&#10;DeNUT8OcdBBBrDVNsNsbg3AADjHE18eI70bnQN41I4qZU7rqUqAACYEgJAAA+CAyAJQSgkAACl+p&#10;MCYkNhENiNgABXCuFeAAdI6CzAjjsAAFceQAAyBmDNP48XVivkEAAZYzBmAAHPIkyIDkFHiPGDMG&#10;gNAAA0j6WMd6MBVSZAAPCS4AAbSfAACYE7+wMAZf8N4brpxRiiFG7QAAWgthaAAC2WjrC2jRlwAA&#10;UQoRQmnHigQIQRAiAAj7H6OwIwAS/dWMAX4wAADdiSv9FIGwOM/B9Nd5QIUmAEcnIBG8qXTjinFI&#10;iIRJAKknCCEAIBp1AAAFJO8qY4BvnZMvGWM4OZ8OLA+edQoAB1z/ABLhlY2BrjXK+N4bwAAN0LAA&#10;FcLAWHDy1hC2tvcA4mDjAAMMYQwgADUo9IgcpVgOgfcMFcLNEI8grd0RYaY0mVimFGKQAA5KaAAB&#10;GCYxgLgXgvAADin1CqGQ8qFUOolRajVHqRUmpVS2Iqqh1UyqFUapVTqpVWq1V6sVZq1VurlVmoD6&#10;Ueq9MI7R3NYHLHQgo9jTLsVYfeS6MFxphS1BeDzT4DHzdkrRMxDF7oXAkBFXFfybE1VwsmHylCgA&#10;IAUSMBoC0Dk5TgSNRCRp+kObXCFhtR3ZHsXelghg6TUuhGy6AcA4WvyJHUbNL7HmmMZKSR0+SsyG&#10;J1L2Z09QFAKJJA5NUtwFSVxcVwA8Bx6llk6W7AKGzG3q2wuSfBhj2R5j0HqAAgZBBu0uo6L4XjWR&#10;qjUdQOodKfzcIqeiAybgAARQzAABmGoEDiEjIYAFSYAW2whUSA0mwDwMM/AYB0ygDwPOGv6z8yxm&#10;HhKUsaZsBa2zAEjKMW1Yafh2UFAAOAWotSxjOfGP4dF4T8JhH+AQo9rThkUH5fRQTtjmEMbnFUhg&#10;+Dfj1H4QwAY/i2gPswBsFIKTuhOCieEGx5JqENWWxRtrD8UJWKaPcdhph2DatSOs/pqxnlWACdQC&#10;wLH/AQBK0UD6CgFAVhaAt34AwDrQOIwgi0CG7kMH4Po3haESj3HamEeg5kbj3HE1gfA3msD7HCjc&#10;fo4kwybT8AMfV8TqJotmBq4gNnmgO0ggsGbzQEAbQVGqK72XpsLthiNPTl6u6jqMu8+GJNSapqw0&#10;vUVXrmMf1RqzVWs6tVPXfbJs5vB8j7T9i1dk3C9l2dfZjNR8kzG8HGO4ggyhuXeGyOqeY6h6tmxg&#10;n4A8JyGt+IeXQB4Bz1AeAg/5KJiHGGIAqAuLrRnflzU5cph2rXrnu3kRQe7VHUDybMN4dVGBnjfN&#10;sN4dLLh3j0dWsM3JTE8EZQ47ojleW6UrOWbw4OLFaJnKDtd3+6EHAdAu80F4H3FAjAsZADoDmhOP&#10;J0Q+y+bCkbwcon8e90xxjwZONcc1CRmDfK0OQdpZh/8SZCQx2zvOLYsOXjV7RzHb5rTSzYnwCQHk&#10;6BCBgygNgQgxAACUCzhsxK4AUARXe8dOw7ub2PJJSK8dle4RRzl4RwDZfGNUZ4yAADJGML4AFZ2z&#10;ABAWS8EIJqeBCCHMOlMWrcLNM9VdjBS8ku3KGP/OCgh5olH2PJYQ7yED6Hd5c0w+x4IpH0PE3I+x&#10;6Kyg4P+D2VyKEPSCXMzYCmbgPX1C8yoF06bnXUBJ34BNu4KV366u/YmP6r3isGf1AImDifONp0Ei&#10;SCFRKldFMJByEVqIQPhUC7LhE2BF90AANQb5BBN+MlAFmhR0LMLoXIucKjgHArkkYIfvA8B2Ds/C&#10;oBZiyFk6Eaxtl4l8iUALmhMdseAdAdgdF5AABVhVBVizteAAAmQIjugUMeFDkjIiixBShSBSmPAt&#10;AtAso9pKgFwRgABpJchMBLhME/lAgmgmAmvvgbJJJqHmhxwagABVBUhVIlpxwZo8I9Adv6AAL/DK&#10;CNB7q1AAB2QkpyCCBwomjyF7JZgWAWAAMOizQNQOPnH7ozgYAYnkgbgbgcKgGfiNQkjVBqwzgADW&#10;hoAABlQ2iSLcgAAvQ5AAQuusHWi6GENOGHKLqMqNqOqPhzqQwhKSKGqTwfKVF3qWqXqYqZqaqbjG&#10;AWgXAXAAJ8AcwxNaRMRMxNRNqqKnRORPxQRQxRRRxSRSxTNUtcEQjeB4JfqZpFIoOCtdlQuKCGEv&#10;rph2h2h2D8CDobnpm2LYOlmPNGDiiPjyCekFgHrArACSMDiekLlrOJsaIalzjKgECfQRjPLhkFRs&#10;FmiRp+mENUICPGHLl3l3iDMnB2GzLSvlBqsKBzh0rwqwD7orNNtRCONPCnKKlui6CauNrdvygLAA&#10;LALAgIEHIuEHHfELqKtNoDLXndN4uEnrijh5h3EYByJohvpDAABshehewkBuHQPIDch4lJDXi+D8&#10;DrFOAMLzgTi8CYKKgCRiukOEKKCfABosmjoWsEgEgIt0p6gGx/gGsAkHx/gFH+jNyCimHnh4CBDX&#10;hjhjDVhlhlCChnw1h8h1rwi+qKR7iKjiG0lBMUMWyvtEjeD7CLB6IPEjC2gMFuovAWqeASgqgriY&#10;AZsggCvDgBE4oCHtnpCmimh3BvmzBvhfHQB3huRdMriIAHgNEHANgbjzjHFcEKi/gDi9gAoazLmO&#10;HLOkilGQoOiLM3opt6kYh5EvB2ECB5BsxdB3BjmXB9htkYADh3kUgBh7G0ljDOLKANriAZCXgKAk&#10;n9gFgViVgCAEkjAAvXLWF3HrMjuyRTznzoToNTOyxwqstZHrrnmmtTzozuIeksEYwHh5h7Ewh1mr&#10;iEm0C1F7kHgEidHHltxrELsRC6NjiCvsCvmWu6hwmVhth0P3h3h4kboqHIPdgETjnotgDKszCYAG&#10;FcAPgJjEEomfgQAICXgIgEj1SFw8u0S9mHsjmRkTM3p/B4msBuB0GvhrhyqEhrBxHQB1h4GzSHiK&#10;OhSJOlHdDftFrnkznZRikPuJvVk2gCAFELnhIugQAOowgNjIAVgLoyNMGhAFABmbnolvyuUNuXjo&#10;FxB8iEBuB1GvhihsnzBuBzvlB4zxlQkSmEOiAAm4umCPClOHm8iIkMgCzjL1gKmhAVgPseAVAMIy&#10;ARgJDzvdD1E9vFmOmNSIt5t5zqk9h0BzCrBnhmhjgABmBkhiO6hiivCLgbAcgfQ6AaQwgVgXJJAM&#10;gNjKF1igIBqn0qLOPHRoiEh2jTB6M/DZhujVB5humzB9B1Ewh+zbDgh8j7joMWPUx6TPMr1WjfE8&#10;CJgAsRPXlMGdC1ANkHAGASkkgFgSEkgEgRIugCIUl3LOLmuXKkLniILDxoEulIK5QjEYmAFQB7LV&#10;wkmzKaGXJ5J5okolFdELgYgZgZJiJIV/I/NcBj2Bpnpoh4WDiYQBAAAfAegelBTvheWIu8qagGpG&#10;JbFPiEJTDEP6v7FYgADYjZGbEjAqgrAqgAJRn9l4hoWVgABThTBTiggswPw6AYusAElTwTBogABN&#10;BMhNFIECAmAlgmJJgapJAOL/MKhvv3peJex4LwgYgZOsAYWpnDxJWEmhCkrDkxk/DcDTRzi+CJlt&#10;SNo2p3pWp/xdAZW0gAQuHkxJRJvzGhQyKAQzjbWVjXQ2hljEsDguAugu21wulUENDiHrGHw+KNKO&#10;KPLvRAqRRCKTKUI9RErsKYKZV5qbKcJZ2rRKxLzu3OXO3PMjTp3P3RXR3SXS3TXTxQK1Dch1x0jV&#10;3Wp/kYEtk/RqF42DmsK4kYk+jioPTsnMjhNXtbjllnllAFkFFbo0CVi/EjLpEwteU0Chk2C6FDif&#10;HfDPAHsEicCdLHHfq+idxj3o2LiJLLqoFPXZJEK0P+qDBwBxGXKyEYB7EtuITtCJM1iguLHeCNCG&#10;WxJTH/CVSAotiTgKgJlcLcourimDHXoRXetNu1moVzLxh3BxKMBwhoHxhxhmHzBzBnSph7ohi1DQ&#10;B6KKhwj7p/Rih5ilgGjiATPXAOIRAIjQHfiOTPUekyr4m9KKjBjPAFRlgGDDkH0jllAPDzr+nmgD&#10;iVD0CbGAwkWlHUBqCtB2hjBikYomCIjQDgMbCKHcjjCLYtDfkflVljB8orGqX9GamgCbAPI+AAAQ&#10;gpy5gIgYV+jOCdTkEjUOUaCkClrPExD7h1BqiCBshYmVh7B0iEAJgRSAssjEANAZr+AMj1TNuxqh&#10;RgoPm64wh7kUh8PMCxhtDVB0BhJ5h7BqrUgBhzEwgBh5ESgCDjYqi2gBAFi9gEgTiTgJAjJkAGAU&#10;yAgDVvACkLIRi9khZfi1ylHYHKvg3UZj5kGK3Q4GRTZl0NZk5mihCJ5Ljch2B4KzCyMKt9j8B+Dc&#10;llltgHlmAJL8FlT2C1ITJXB5uYrqB4LUhrh2nTh0h3xdB9h5kUl/B9OkB+lOAA4zWwHpgGU6C3AH&#10;IugOgIDEU/nDZHCT6AkL0CkLgDSb2wXBy+O1skN5CLB7B8jTB00RgAUxP3hnBvCxBwh0qMB5h6ip&#10;E+kU3guLOHjm0ZRgX5D5U4uf1lE8Vmmdj1UHiVgQnCgAAWAOHFAQnmCYAFYDaBG96bobZjS+nMm6&#10;xihyB3LwhmLrgAUUIlGtCCUyipXxSTiN02uknsU2OJM06IkFq/qbANkmATgNJkAYHEjsgGCVm9th&#10;xyRej1j4moNXinVFl4voJnpoGUBjSoBqhpW8hx6rCZEFAkgkAko9gav7HiwpjCSAqiVVaLsTDkkS&#10;IGk/B95NB7h0kWhwmsB7BxuCh0kCB+B5k/IQijqKh/4rDQU1xg4aimNEiKYxDgh8ESkR6WMZnoC6&#10;AEAIidAGgRkkgGATyAgGAWn/AEtwSkCRgBHJGOjqu1bqqqRoB5RWl4mB3uk5j1FSVXKwESh8ReKy&#10;msQamXQzrvBihiVLZrkYDDjEWoV+glAlglDGgHkHQzixBshshsaPokE4HfwwQwrLAABnBmnxvrHF&#10;jzFpD7vmHQQAAaWiliiGbCSoAHAHibArArgrOsoxQEsNHxhUBT2YD12ZQQWpnkgEE42cgABNhNBN&#10;jZlAglcb2iDxsAjzpUHThOBOBOnURcgAQgAeI921AUckvDCTmkxyq9TvsWikwTKXp4RcGzAaJQAX&#10;2qH8JzCT25QzIjCthoDXSpW8gJw4AuW+Q6WqFGQ8IRGLXDQ/XEqQXGKSxDPC3IxF3KRHXLxIxJ3N&#10;KFwx5odB9CKuxPdC9EdE9FdF9GRQLD5LkUh0LQhtBtnTpOCpFDyFIRGQj7vqchEb9PRym4MkCJk2&#10;FMFERkEHQBGhJuC6JLkbxoXwF0l7oVXvk2ieCfF7kjDOnfj0j1DOjPCQz4k21F7LmRFaFXipR3rw&#10;rTPlBsdKjVqAKwG31jKKjRE9X7jljflaFkiaibLcCVgNJSiYPDrAEHLhFtrhrjG/YF5n1wErB8LV&#10;h3ByiCByYnHzhgO8B1BrLvB+B25Rh9DTMzi2jnC6B6EOo5E0hvPIh7TPAGjQAOIagTk2gKnJnbX6&#10;oEy/IbTL5Wm/OwEL5eH4AHEHAELfC1PDgFCUsFFth9rMB6hzGXB1BlBkiChyKMFZkStcOLMT4uD5&#10;B+E0kfiKPIkY1jB9D7gDejSBCcCWAQnDANAbQwgMgmgnDIgUH7TkTLc3w9d347rnehB7k/UX9lBn&#10;GXBuhaDbETCGAQAgnFAMgYnmjHeSAHnfznVCaK1WCOjqB/ekh+57FBB4Prh2rph5hwGsB2BpPnht&#10;xdB77Tu2DeOUlKABC9h/FOACgLOMgSougEtMF1AJidADsxC1PbF1AMD1AC5HCIgGELocinZjVxdG&#10;/YfY/ZfZ+ua9iIB3UASNhwolUVnQBpBxnQPREwgILhmCLiMigIAGyDAIIumai957Pqj6kVB+GBeE&#10;AIB/CRkvjTVcGXB4PSC+AFifStOEE1no6Ii9kiidPbCTtMSAgPAHyAgLgGCTkDEFEh466m1EmnXC&#10;CNCAP1/P0APh9voAOp4O0ANpzN4ANtyN8ANlytwAOt3uwAPl+wh/P+CAGSAAAv8AAB/yGVP+US6U&#10;S2VTOXSmVgGbSgBScAAUFAgAAsIg0ABQLBYACAMh8ACMLh4ACgKCAABoFhQAAcBgYAAMBAOU2GxW&#10;OxzGYyaw2awu96vEAN51OMANVxtsAM1utQAOh3OmUzgAAKwv7A2PBWSxAHCS2X4AAzsAAkHAoABW&#10;jgAShoQgAbh0V0kIBsAAoDUACAICYibTPE2jWap/zzE2fXWF27cANhstgANJotIAMxksoAPB1N0A&#10;BcFPAACcRBcADgdkAACQVDcAA0NC4AAYGUjV2TAaqxbSw+Pyy/Ezh+PR8x1yPIAPVuu4APFsX57u&#10;t5gB+oEkwCrAAoHqBAgDq6BzTASrgBAOAqUgInDZIGwh+H2fj/IM/x5n2jp2nqAB7HKd4AH0dD+n&#10;8dJ7K6jwAAQA6uASDYHuyFgMOyFscAcF4NO6DKiK6mLIPE8kjSPJCwnWdR1gAakngAdx3IZGCgAq&#10;C6kBJLQAAiCQJMYlR/MJMTCH1M0RHtFhwnAcAAGVN6Gt0vZ1L8EU7AALQti2AAPT6ABx0AABrGqa&#10;03TgfJ8nwAAVBSFTIgSBIAHTSbRgWBYABWFVHHrNIAGFT75noegABTUoAAJVAAG/NgAKOCoACaJw&#10;nKSD6mHkeb+mcZpmgAVBTlQv6cCyLQsgAGIYBgrIEKA3zgE3Z4AHpXAACVaoABoGwagAD4PKYbpv&#10;OQTpNk4jJ2I4HQdh0AAZBkGdSUYooKKw8aYTClB9IO+Z6xDeoE2WABrmsa4AFKUpSSidiGBnbIAB&#10;gF9khTTLKgrV6xHXi65moaoAGhjrgmWZYAAneQAC6LguYbZCugIsDHsPJKyHGcS5GHmuMmmABzHI&#10;coAA7WoACuLIsUwFbP3qaZpOAUxR4OcmnKaEwSgAFoXO4HOrgADetZhrmu69r+wbDsWx7JsuzbPt&#10;Gzpg8207bt237huO5bnum67tu+8bzvW97ftjavUmoAYShhrmyux0yZE18MC1CggXSJ+P+AB3net1&#10;pVGfFEABDEPJcgj12CwSd9EAcIALVIHdS5IMRwAfXcnKU0RDMiu9fZbKANGKe1TGMId6oIE0uBwG&#10;0uBgGUuBQFUj3/XLB1zBebxnRJKk0JvRmB9+zaJ6RCcpznRQRsN4cWd8md7mHufCEPQxzWeuADCJ&#10;ilnogOA6gAiCEvg2DUfAwyyXAIo1AlAEAAEAII1eUgh0ZJkiJHH6hdEw9h7pRHKOYAA5RrKFHGM9&#10;Xg4xlDIPmOYcRWSRHdAGSgAyqTTsvLAO8fhKBvwQHQgAeo/ScAOAEYIEqqQNMsAAA8koCSSmCfeW&#10;l+BKkAGxdCV0ArpgFKXAQ6oBTJADARAiqd1Q+VRAAHkNs3g93EkDQzGJ+Bij/E1heShDMajFj7H6&#10;SgfI/DCMtOy40CgGkcAaBaC05LC0uA7B4i8DoHXqvtPO31aI7kQjnG0OovYzxyM5GGm0A4CUEApC&#10;lHwDIMQOGjAkpEAYCEIGqPQTVwIAI5PwH0hkfo+CCD+HxGNDY/B7IeH4PUhA/R4IsH0PGCY+x4qK&#10;HuiBaI6HLH8AAPMdSLB/IdAAAwfJggCGLPGAIBJqQCgSQMBFBABAKKRiqZQBAEnkAeRqAwFBSADg&#10;aAcqcBZXCesvPMSg8aE2+T3bQ4F6k+J+T9n9P+gFAW9FnbZEodA7UmjOGyNEAA0RuKFGiOE3g9h+&#10;HvA6BgDIAAHAPRqAJAR3XdL+UiP8sAAB7j7UUY8nC/igTaRqBoBBWFEqKGwOY5CKD7D6AJGMAqE4&#10;myFJaQQAtHiggFUiBUoTPQHnQA2A4pAFgGpfAcAcBhWXSndAIhCFKEIc0lLGThl5ZZDpJHqPmCY6&#10;R3yOG8OiEY1BvG8LgXIdg8SGHuRCmEkxZqCEvlOTksi9SVE4JQYRVBgifFAAZAQCgFzoAhAwVBHT&#10;UgQARozN+K4CgCoIJJPVI1fVgnkpOe8do9DmDZHIcgYY1mQjfHTCMfI+4JxyMJNItBjjFmIJcYAm&#10;qFDAVGK4AsCc7QRAZkIDYD8fASgUKgBUBKXwE2ZSPQWIp4S/0FJSQchA8R4nyG/d04IzGQjdG4ch&#10;cx9gEj/OYCMCZ8gSgfiuCgFJ3AMgiBkaMDYNCegMozdQ1qSLAEleu4AlUqR+SuREOU+Q8BpjnWiN&#10;pJo9Bxn2doAgC6NQEzsNHhgA4FaqgDAgaY0ipwDmpACV4lJi3aD8xU5tDY/pakdHYiweo5n0DhOY&#10;Pk+sqMEEpHdBOJpqQFAbiuA1G6XAdFMAWCcrABAKlAmshCzdY29jkHHJEYwxhigAHAqtEz2mtGik&#10;ADspIICqKoNTDmsJ4V65UytlihrSQADdvEz0DpUAvBfC8AAE2e0ouxGrn8AAvBdi8ISpQo5SKOI1&#10;AQv5rIG5OgvBedy7Rbhai0FqABp0kQKMUNGpBMAIAQlUCDqMAAGX+RcHkfIZ2q1eq/qAFpYjDQYg&#10;xKy/Who0aGCbE0JuZI8z5BL2AAAGoNQbLbBAUwcOyQACjFEKJnI5oLNFM+C5h4AAZgzvqBnbRY1E&#10;HvcoiXb4ADbn2d+n0qA4t0AAFMKUU24jcA03gABh4L1FtFYmxVJTGBqsaY4x68DIWRlYZMyhZCyQ&#10;Bw+Zc2JmTNGbJPZwOd8rPioNBWLtJMDSDgCkaZphp4JWotTaqABq4OdGmioFyflHKeVN1bXyvl3L&#10;+Ycx5lzPmnNZ8N+LKTEwCokQjke+n98uyYRpmIJwFR6kUxIZHsPWCY7HYj1e5KjFdg3GVghyYHEr&#10;jCwE7LAA0B1VQMusVPR8eV2jijxOYPBymXUPAGAMpFSzwqOTPUsi9GBWXTk9AKVyURXH7IQRggh+&#10;vfNbKQeX3d05qXn1An2kd2h/yCDwu3pgc+DE2QjG0NsjDCT7ECtuYTKMSspN+rAYVS1VQMWMOS/9&#10;iiXwKgTS/AECEz3iIvQe7WrxsKTapcEONng5RqHAG4MIYZGRsqFH2O2RwAh9IshTYbExXicISsMP&#10;8wUcicDzIGXslg3B9EEHoYsBRJQMQ+h2WACzr6uFdwBPsnD8TXkyNXlEAMPnSoNd0AIBE8EAYuRY&#10;ACHyIQfchKc8fgJWlQJq8+fkQAIOQ8AKAQMoAaSwZEvgAAAwawAiBYM+ASA6KoAG686wfelOkMa+&#10;wEHeHGRKG6GKOQHSGmfAHwHAPkAeAyRqBQCoO4AuBcRwAIxGJMxML+q+JolMjelQPcI6HURCH2HO&#10;RCROP6H1CQQ+l4HiRYH2rKlQQ2teIIjeTGlGH0J4HwJYH6HqQyAGHYUUAKhqhIJQdKLAH+swJSAa&#10;QgH6AcQgK8ehDAOyAwKIAsBuKYAeyKAQsmK6AgQQNWoINqntCA5sn6n0unEXEfEhEjEkbaPULSJw&#10;HO+UAAGcGwGgScG+N4GuHKOQ8CAABsBS1oAmAgAmWiHuRCHYtIAAHOmUPuHyPkH0hK72K4AeAYRr&#10;BoVeA+AmoyAIpIUkHckcHQI3FiHiI4HuH+PeAIAYKAK28UMeb+JqAMqIAaAMMoAiAUnaqg9cAUiu&#10;AoAWgEAW9mAmAU9m/2QQAHGq9KlKykiMSKJSIEIIIMPeHcroAAHCHUZ4GyHGIgGeG+UKHMHYfAey&#10;UUTEJG/dHmPPGILETGJoq+MAJ2JwqoeEAsiuAwAsRwBGAsKYBGAoKYBOAquWAS9mK8ZbIarFHoNV&#10;HsI6ggG8taAAGMGuV4GsHILsHUHiSaHuUSVOAEK4yi/kiOH8AEr0ryr8TCdEAMq0qmAAA4AsoyBc&#10;BABOVIAuBGAABCNCS4AQSCPIulLCXoMQMAHYcSz+L01woYGeV0P9CIao3oA0AmQgAWHuN4QKUUAs&#10;AuRwAmM8gKBEB8MiAeKYv5Hkv4MbEcr+c3CMHmHMP6HdBcL2GELsHsHQPkAGm4OyBCKwAuBoKgAc&#10;A8S+APDeAGmuMC7y/qiIMdIaXqJcTG/7CIlgMItgPeHqmQHiG4IYHqGwSaHsGkwYH8HQRCAMhsMi&#10;AuKIAcBkR8AYBkoyAeBmR8nWKIJJJXMUbm0yAAGOGMGOoaY880Ls0OAACiCkCk3k0gOyAaKI7cng&#10;LTCGMIG5PiAAFyF0F0YAgymSi2BIBKBIAACsCqCqz0BPKucyPeGsSgFkFiFkTiN4jeJQ02Ve4sU0&#10;BSXeUcSkPsFoFkFmLm0AHxQ8o0dUz2BMAABYBaBYXWXaAAAk9g1Q1UV2V6FQWAyiWGC0WM1m1qQQ&#10;GiGgoYEzR6mS94CWCYCZFKYYzIKoHQHQL8FeFcFcziG8IgAaeMKiVMCKCKCJK2TuYsHUkcGnS6AB&#10;PiOQHMHOgsXkKwCGCECEWiHmVGFNTa3cYUBoXc0gWSBXA03uLGHY3034Ge38ZAZEApFWZOC6WMZU&#10;4OZa6ubC4WAAGGVASeL0Z0kiVqKYCs1i4saOzg40FG44ki49RGaoasawy/EnVHVJVKa45bVNVTVV&#10;VXVZVbVcn49IMRQK3EHcRKHAZmScUIi5TWgKAjFXSiKIeSQQgeIIfOPkVEcxQ+xVAEiKNoiILQ7i&#10;Va04ASJ/LeQ8HwHugmVwPlQ8UVCIVOVSUgUufqQQdOdMp/KdXPXOLA7cQQ/2QgpYNGeU7sKARgK4&#10;73Dq+ide+kek8Y/aJwTMIQHgVuAAfIkiYEN4Z2gsVvW4cWdEsCPMnkeoxQckfsfuAeiuYoKw7CRw&#10;AsAo9igNRBOS9q7cygJKH8xWH0HuRYHaaeHIaQT+1YHEGWOIHqHKLkAQAEMIAMpLKc8U+iLQhOJw&#10;p6JwhPHmHaQAG4heZylSHjCIAYJKBM7yA4h8AlXDUQMKeqsCsEtuH+jW+2jIdosAtqQlX7UMMKjo&#10;9KMWhLC2/kJCsGlNASiUATL2MqBYO4ApPQAoBk1oAUA+zKAUqqo8yg90LKffOuXrIWIykaUEFqY2&#10;HcG0IYANGIAsBMKQBGCaBQZEBMVe/cs4H8jcJUHuIQPaIQH2HmUUH2HWRYHsHGLcHyHQVGH0HWRC&#10;H4mClQHslzdDbeP8MgH8p6JSueJ7M0meQgH0K0IKx6pMGwI4H+HOVGAUHsJ1ZOAWxIAoNMA6KIXq&#10;HyHEP6lEQgAqnSZEBgoyAgBsKgAOqasCrGPNESNrVffhEabdfkn9fpEY51OvfhfjcKI0IYGoG+YG&#10;rcN4GoHEYHXEAACCBizEA0AoRwHm6W0wHawYGokYIyHqPsfoNKh+MkS4AWnaKGnbJUTQgnH0RKHK&#10;HaL8Ho+aK6QYJ7hbXiqGNSNi6oQsTEO6qIAgASKJHSRqAoAY9mqQ9csTg2qqAQAI74lCqwK5Gwec&#10;K+qBVi91ADHyHkOYG6HQHCLuG0L0G4HOIoHZGSHqHwP689ImyjWfCAtuPK/iTBAMJ69uAQAgqrFU&#10;S+AyAqNEBEsfRIAxK0A8AgOgAcANXGK3MPJbfes6JrGQSbIGL1gIGyIrFEcmHmOYhyxI6yJkAHhs&#10;AGI+VOxWAKH3IkJwHwqylQ9uKCK4AmAqKwBMA6BEVIA1laBcAsakAuKvBCqBMM/jBJjUcUPe8kLd&#10;SeIgGUGSGSzjPkHifOVa22B+CACC1KAiNSHqHGyyIKgseOfuA1KuAqBOCOKCAnK0uos45zcNMUlO&#10;JQHsHSRCHUGkgsHWGckiHSGUTbJgAiBiNEAqBkk6AwBjNAAynahyetCAwCt2Ncn2r5faLQLO/gHx&#10;CMHkHMLcHkwci4GaZ4HuGskcH8G8LcjoAWA6RqAbOXRUCHK0AYBSKwO8KAAC7yb4SXS4GmL0V2V4&#10;GQGPO6K+LAB+B/MEBRp1RUS9XkUupVLeIIH1ACy0VZO2GMcEXNRVUAUWU1gQ1JUkTAN2N4FmFlQW&#10;V2GcUk8qMq7ECKCMCKWu3iTtlaNuIYFyFwFwY+GZH4VZV9FXSrSuBm3iBGBFK0ieMo1SPlpg1bRk&#10;JK1gWKBiXZXoN6zgXEXIcQkcBxsVRs1oBUYkuwUMZCG1sm0KL86MB8B8B62MKoyjTGwZr2acLlAC&#10;IQBEBDlaCTtQpMU6FIYNqSIY3gvwWQ3pTrROYo3wJSYuSa32Y2Y6GeABZo4AZIC7uHUI4M4Rawa+&#10;3QhHUY+KGpS8HOHKkiZ8KYCwCy4qBZROXqaS4yFFU1tCMwz42o3o5G5Lf1vNvOoDVRvRvXvZvbvd&#10;vfEmURYE7MZmkiGkGsN4YuPs4S8MZEfw6OeqMFqGuy7KRFZW7YRMH4lzCIJETHhsksfvv+is9mgH&#10;o8AWdxKcc2e0croeWmVxdkcXhsJ67cOyAYna0WUiVQedX3GqQFXZwyfq8A7u8GKzxhxIdy781tZ8&#10;9xieJqQwQzVrVtVwVXiwG8VYHbmQjKMHa1a2LCMEcCXqhXRwS4AgiuA6A4oyAs04gCRry4S4Ak9n&#10;wulAxMHyX2cm980wGqoYG4GCGCUkGuY2H0oQJUrMReh8o+njaKLQK+rAiVZ1z0JSjojkJQHjKPFi&#10;+2GylWREJqAlGqA27yBNxJatDagasFoSLMc+iTAOJYJafjHi9FqA9EJ0rFa7bc+2TMjHiPDhHQVM&#10;BICJrAAs2ome9SO7BAeiJIzTCDjXJd12xSQxFiGkZ4GmFSoZZsP6AqBDFXByNEA6B2KYAbo6SOPY&#10;HiPeHuHERKHuHCPsHwG8PsHuHIOZMtdldyP9bKAGneJ6AqMoAJG6VOAh3XKgAIAaQQAN3mJ6QUMD&#10;iMfgMOHh20ZyF+IwHoGqkcAMHUUUAEQyJNkANGBPFWAoCAKoH9NOHSGigsH4HMPkmgJRm8VeAwCc&#10;UcAaBSPBB+JKNpl1vhEnfsbn5U5vfwn/5Z5RVK9IJiHk6gT/H8N7gAU8GpqQ+sJwB6BgzEBEA0KY&#10;NOLAHUHmI4GaHMY2HgHqPkAiAMgQ/0K6LClWIQHkHuVGI8Q8tuXx6wi3J/IVa8WUfvp7PUnO08he&#10;QyHeHxW5k2Qk8AqIlEQQqmMoAfh0S4AUKIpdRVHOKLh+gKAPWDg0NONSbDcUlXyBioy0LiIaHIIg&#10;GiG6Y2HIHWgsHtzKP9ZQ60trLCv8LMrBHc7HXgeGgKAwKwA4AuR8BIAuKYBJL8AABEAgR8AjK+yl&#10;nJkJJbCmP6HEHaZ4GsHCG1O0Gyg6HYwYJTyenqMEAQTOAgHiRCAeHoUUAdhUc2xMHT3ei4AaUiHw&#10;AYK4AVFSKq1MOaA3K0BsA3ROA/9mReqvDtIdMNfdnEYukcSeY3u2AAGmGht8NiMEIAMBiMwAKhUK&#10;wAIxIIwAA367gA5GsugA+HY3QACwM/AAEwyJwAGBaToyFRMAJRKX/KQAAZTLpbK5ZMpZLZY/pk/p&#10;Q7267AA31y2AA62o5gA9Hc9oyGgcABARhQAAsLQ0AAUFQWAAMCQLLQDMJrNJQAX/YLBMwBZbFNpZ&#10;Lpo/n5On2932AHu63qAHg4Yg72jRniwHAAH643gAAOAQEAAYJAoAAkRhIAAeMw3GRCEgABQcCJrn&#10;9BodFo3vpQA7HXPms1WqAF9rwA4dlDQHiwWCwZHQpjwZt4aBAIAH4+7q83o9L073fp3a7cgEs0OR&#10;0OQALutCRHDAj27S/5W4XBg2AvV8AGP5wAz2i0QAFQsFQAWi2WwAOfsAAv+QA7nbEGIYZhgAZRkm&#10;SABnGeZ72veAD5i4AAbwgyAJs0AUKgAeJ4MOZsNgAU5TlQryXC0LQsgAGQZoIBUVAAa5rGuABRRi&#10;ABsxoAAIAeB4ABME6QB8H4fAADMhAAerjgAbhtm4ABiGEYQAHfDAAA6DoPMoCAIAA4ABr0eB4gAb&#10;0wSyAktoMFTqhcF8TBkGQAHTN0YFAUAAHU1AABqGobAAGM9gAFYWIQCtApqddCAAappmo9MEQEZZ&#10;lgA3bHi9SU9BiGDaS2xTFtG0ZxU6ABhGDJxqGmaYAHMchyAADwQA+AAsxHPoWBY7qVmkaJpAAUZR&#10;FCiNUAAEoTJPNE0vsHQAA4DjL03ZdmWbZ1n2haNpWnalq2ta9sWzZ7vO9bVvW/cFw3FcdyXLc1z3&#10;RdN1XXdl22+ezTUI5xwnEcdDGybU2nU5x9H4jgDgKrsbqaB2CsYBTc0yuzTHwfJ7gAfJ9H0AGJYn&#10;fqOLgfq0n8nQDY8xjfAkCMcgyC4LKkCrHugCMQr0eLlna5Unnew56Hk5B6nufCxy2BIFKzjwDgAA&#10;TarYAGOJWsAB6KArgAABAEANp+PgOA+pahqWqs9qus4/jyu6a4OiMWATFIqfJ8yfDIAHFXxrxqcp&#10;zHQAB5nqvJ+H0uqvrdszQrIz6ypcB4GqyDQNAy/D3UeCLNQnlmVqsBLPbKlZ5HRuZxGhBJxGcZqI&#10;wHIhz3sA5/40AtNYBqQCq/oe/7KlwB9Ys5/dglICLKmywMWdp+p0bF/Sf3qGpsCwCy2E4DaECcx6&#10;PTTvJhbrCaSuCYpWfvcJpbi0+363uLSmB/U0nCUJ0lB//EmycY0fvhHyfiVgIB0sAaEaTgzFAABI&#10;IIiUeEoSlaaq0N5jf2jE1LO+Y0EByVGfOGRwfA9GdjnGaOUAA1hUnsH0PBnYHgcKtAyDIDijwWAY&#10;AAAkrECx/D6Y0PseLaR8jkS8PQaw6S7DeIgPkcxhx8jwYe3knQ/gDpbAIBMBJWgLm5AQB1HIBwLg&#10;NM2BIBRmwHRFAMA1oQBSNGIAS0IAQBDFkrJWO0bw6wADgF2i8doyoKAAG2PIlo9iOACAe0ICAMXE&#10;AcCmrMAQEzPDlGpBQeY1IaQVJ8BACsTgPBXUsBAF5VQBxZSypotq7pKSVktJeTEmZNSbk4utiLEx&#10;3jzS8NYcQ2QAC7GaMEvQ+B5o6BASADIFoSAOYQAAew/2HjfHeqljhOgPAMMuA4AUUR/vAHkPaVo5&#10;x4w0HjMhijpSKsSKOPcpQ9m7F2Hscg4DUgIAUAmkECoFynAYMuAMAxwR0DzIgUmNw9B9lKYu0Mmw&#10;BgBnBAUAUzxnYogQAQU0CYDEcxHm+BMBaWAIAKicAsAkUZ6NgnqZtojrTFt7LCSlvLEx4M2J+Okc&#10;SBhtqJG2OVJQ5h2NzHnM4tZY3cvQpS4BwBZjEAKiKAkCk/kFgfAuVUEgFUqgpAoCEAAGwGnwAQAQ&#10;z0XktrMJk7iAxMl+sTHiPWVo2RzJKF+NMY8bBzGDHsPpnb7COQEAfBCoI6UvATHeUoBY82Hj7aWA&#10;Ac4FCsjtAkVkeYESskdRyA8DB8ASAbIYDcD4Ln8gSA6ZQBBWYgldgQWiSZYB9NoQuPFLw3LLAAGQ&#10;ehMBGDjytA2Buw4QwiBGAACkg4ADtlNHrLsAA3RoC3boOcazTwAnIAkBchgGwYhTAAA0C6ZqWkup&#10;gTF7ZoywFwJ0PwfBHB2DSHOkcV57B3DeOdHKIoEgVQkBGEkqIFATHwaXRNspL4F2NvI9CBT3ICXn&#10;gSaKrxdR6VpP2NVuY6hdL5HsNBuYAhzF5ARPwygPgQWoBulUCIM4QgIA1E51hY70wIJpcJaQ/n2M&#10;UOIRFeoABljMUcNfDwABy4ZHpNZp4CIigFY+mNLcvWIWRZaAnGAAARYzAADoHYO1fv+RslcrTHyW&#10;JuhoNEZ40FFDOQMgdGx3AqBVCopQGIAGClNsol5UaiRpK2AA5rIgEgJzfCqFYKqZ7CNVaFiweeZ1&#10;DGsAALcW1sC2BLzgQUgxVkVmyHCAAXAtxcQVNW3Q4wAHDOIR8D/HL/zelZHK3EAAwRgC/J+N8b5h&#10;Hxu6QsPwfpHB7LwPwfoHAOQcJ9BWQhZEIRzjmueK/VDMyIAsBaC20oKQUv5BIZM7bLCWDvHcRBJK&#10;ShsYfVIokCOPAnBPCfq8qLRFMYNWkOfZgABmjMGYAAbW005pvAy4YAGcAlv5x0SxGkphZCwFiAAd&#10;A6W5gfBBgMFAKCQAvBepY/M4pO7z3pvXey4luUt3vvvfm/d/b/4BwHgS7KWoZS8N4b+d0waRG3wg&#10;/bNDuljvHF02wCSso3SwAzjWJTPXhAAPvSzFDhmEwvixsiYjgtWakbeKKODcgWy6SEDE4gF0y4+3&#10;jj4+2J86I4PSa5zTl8+KUPvCrvSZOsY4ShfxHB/9JopipLLxjNtNM2AR1XVDgHBYC1lgJiGANPgC&#10;1UroBuutjVozM5Y3Dwk/HBnc2VHbKRufPRNvpoABVLW6+qmJnmRGaAt39Y4GCqspPgjiJ0QYvj4K&#10;UOjXoABpC6tgOgaauB+DujIAQfDDwEgEJdEFLc9Etux2SSuSV4yG9HdxhIAL5fTUTYo7Q/ZMi8vk&#10;e2ApswF+qAJoj7Ds7pWkrdAF0l7TGnyE07vRVjUYHm/K9o+R6BKS4k6Hzpfj/0AAtCAcCEhgIggB&#10;CSkDMGpUgTaGAkY9CqmsGkwgPvq9qzx9VdAAPIdcbh0DNXsN8VxQvXlOCQScC4yzKAEBlgA6Kbs4&#10;fAvAo4a6GgegaaGge4aK54fYpJo4BRLaPaIoAQDYpoA8DQpaJauQxABio4BJqQAQA44IAJ1Y36iZ&#10;ophSigtgeIcow4cQZIbw04ZRVIe4ZhuYfwdZnYAaKy1AGIy4EQK7VwAwD5HIdwdA5Yd65xJ4XojE&#10;EgroEIKCwgCiEAzYCyKIAQrhaS4Jc8MDgcMcMkMsM0M5bEMDFjkAuobgczO4YIZ4YpI4dLO4fIAJ&#10;jQAiLa3pG4jI3rqZqQDIByb4FYCoEQqQBJliAge4fJnYdy+I04eQiAdQeAnwdYeI5wdgeZmBl4AA&#10;/oiB9hjQ26JwEYDrAYHwFz8ICQCAzQc4egw4cweQdQ2Id4owdwfBLx9gnSpipArSt51Y4IrhoQB7&#10;iwygBRHKQ5lgCkRIjqfoygBIpqKwrLzcEp2R1gt7pLSwjiUMGYdZVIbAcRJQZ4bJXAcIdYoyropT&#10;Fg2sFDuo0Bbr5kd4mRgLscAoBoCRHIChBYDoCwqoFACjAYEACAy6oRk4BgrZTYtZ56AwlInC5L6g&#10;b4dSjoYYahRwaocZfIcsTAiqjQBAug9sR5HQcw5YCAdyVofoepiYfJooeozovSmo04DZlgfADAzQ&#10;AYDCb4DoDbAYGYEDWIE8gDQABY+Eg6IqApZodYdSMgakpgAAaIaDIhDYZTs5PYGgAAFo64FDWDTZ&#10;k5gI4L+SjoboaQ8oeQcxRIAQfqMgCQCzAYDwGLMIBwDIhAsr1ylT9bZQz69K5S+AdgvIdIZ5VIcA&#10;VpRIe0CYCIFZxACwGQy4DgG6w4BgDhHIrxlqSaxy4so40TfT9RZrCi5LkIeQcQiAc4ZKjoeAZZVI&#10;fIZq54AYe4jgBYEwx4CIGqw4C4Iok4Bs2AlEFQxTB57aA83o0Z7TponReBh45Q5YczRJL4bwjDZi&#10;57gxiCyQsDrYqwBiKJSBVRKjQADQy4DE7zKBHDqZsRCwlg445E5wiIcZVLOyErmxFAgjUYrTrpnR&#10;nbIBUzRU9Rew24rJPZNjQJoZCzFhtBtIc1AoAEphRIljVpWZIQqpjxqQeSyhI4bojA8DO4cgcpVL&#10;GCIrVrVwD1D7KBgwfFEY2Lto2I8FE7O5mgw7FhFSKLeM7Kw7WYyYCw/VDcTwdgnw9Y9huwpQDZZL&#10;mSEhQI+FFwmrTIpUpKMgc4dC57RKCjmqKI6xNM7ycUF0vBaDKdFIoYdUWYeIeSNxK5LAFrVhBQ+D&#10;H5N9Hb+NCTLqb4C874DhKbKABqJ0NFOtO1O84J7VPFPdPlPtP1P9QCS6lruKMocJewbwcFQ4b8Gw&#10;dzXDs4nAlZ8pqYzwB5gzKIyhgwA5qFR5brS4up76iRS5MRnsEjKDjZyA98ojmorxpIs4l1AY/dRp&#10;ujnwuxhrnIuouIlZvJjSagvJiIusXQmrsxpaIRpzqBpbrRpyc7sbsjsDsZq0+Qrpq1aVaBiJtI1J&#10;eYcZexfBfIdMpQirojSRjT9IlLu6L5bp94jgAjrpn6KICoCYx4DwDZKo95k5K6Jx1YlYflCLEEp7&#10;ZwWIVo07xoBZboBCpKe7z5CwAxCz0R1olxyhLL4C8iiZ7D1Jv7ziBAlx95LYfYmB670h2IqyLpLL&#10;pBo5jZpL4ho70keB7Yfhv79iMD1Zo5v9SQfqAh8AmR64uR4QfDpotIBKJEfoqQFZNIE4IgIrQDOY&#10;BhxhLIBBoUy8yqlxaIsDCImoe6ZsTwb4nwdQZyCgc4XrSLFAroEQJ7WIC8xaEqE4ASc7j6FQo66k&#10;TwYLSIewahuYf4c6VqLqIQEhlgAoERlgBAENwEyIqyJsELjqt5Cq9KlL9jBwo4dY5AcoaZVIdYZZ&#10;eweAYEO0VwzcERR8IYhILCwgBgEqb7nxnYdgaKCgcoVxUoAYfQnQEQIpMwCrBBp8gRLLABaMMRct&#10;3dQN31394F4MhL9olQmQdQd6MgaIbhRIbAcYjC6hewegfptIBNSo9teAAAD4CoqoEYCiw4E4Cqw4&#10;Ci/5lpfxjQezxRJ4ehLwdId8WYdUjcR5LwdsTodg5ouyaTskKgDRKoHoFsqzmBk4dwe4vIcoeaMi&#10;6ijqdInweIe5nC5Tj6Yp6RjTu4lyLwxcE7lYAyKKupHICcY4joBJLACUaBGyhC3oA8aYAhoWDIza&#10;h42qIRszpZC4eqNwcAdCjoZkchGYcojAcwdqGitiVshalUuqBalseNmQlpouFZnoBw3IBoCxlgCw&#10;CicQEICYy4EN7xHSwwqQBQzSehsTuqpdqN4glN9qMgZ4b62YaeNZQwcQbZC7UyEqULQAdqNwFAda&#10;VoBoeJnYeSaRnYt1pwuyuovQDJlgeYDab4fADo+ACRZAgoEAk4FIC8Q4EYCBKqIgprZVK5iqybg9&#10;CizAZMqZJBfLXA5xIRxAIVo7UDVxQKb9G6BAeIdbO4cAahAMWss4fCCgB+LYD4GQKwygDRWbuYm2&#10;IwmdK+MolIfAeRh4dwcQ5YdIZajocYWiUyFInQDYIAyYC82ZR8QqEuD68mZVxpaapmZRZwla1YvI&#10;dgbiMgd0HETwXYjAfgciN16poQCQF4y4DQJxWYBwFyEgAgBorsFKSRZc4BbTM6VtDJe1JZuZQgny&#10;az2ZbrMkPgprv6cQD07TvrlFAD9A0eGZuwvOhZLgw7rJIJIdObBh1kUKWzTIo5I2ksrzTaEk/YsM&#10;bLCukpQiMgllIa3tOdUWGeko5o51Jxlqz4y9NmoFOglOkZOYdSGlCkG2oowjCrjQ3ND5KuVIjrmN&#10;G57Wp8+w4guulYxjjem+lAlmkSa88zPyVulFGDQ8ymZJZ1WFLJuw5BtBiZqAzzv5k9Iolmp5y5ud&#10;WFIuuQB08NB94WxexhdTfOxuyGyOyWyeyiTRiQupLqVrUxuYbRJBOZQuvVlQnRMbrVZrlTEqIpFS&#10;Iui1ZA2mg8ygmzzgxe1o27vg7lSqJzjQrMekyY0UNbC44gjmlzSyFdcLoUTxmVL6VpeBne4J752B&#10;CxLTqpLZppqQ4ArulB4xshCwANkJ426jqm3jj1STXIiFCgjFDAo144iA0ph6ih15LJ4a4p675K8d&#10;dZLdSpHIDgDSw7mZk5xwzZ1gfJKIc4ajIga4WwWQvQbiUz2xLYxIxaeglx0+DBs22Q2mCx7YAwmT&#10;0ylR1r5tckuwlJLZwIlr0x1mIyMFn1lQltmxodllSIwj5cy+JB8AlNjtSMzZ6zpLohjQfR3Auo2w&#10;DhVoDYHIHpY5NaoLUJGwC5xAATss8lxecZZtxp6Ith1geodI5DySCl1C58JyGgBKKAhIKhWYCgF6&#10;EgAyootJ64o6FovUCA04WK2YfQcqNwBlwwBV0i3oGQqoA4D5LAAgBZoXQW7CIOJbZL9TCVxilzo4&#10;sZ3AeqDRNobiGgdIZhewdIXRJQfGexp4BiIoCvPohMIzKAFA+BtAnQdgaCCgbwVLIwfweBtIEIHE&#10;Q/UKEIBoFicQAsLczHKeyvX/YHYPYU4Kl4lBiJnd+giAcIdRewawcGONyBL0PQruAK0oDcQ4DoCi&#10;EgCIBBHKopqVUD4bChiDkdaxiDnXchiYet9NL6Nwe6r0y4CCgCcYy5wiJyFQjgeQfI5AdIeYnyHK&#10;MgcAeAo1vAnwdvffdIhps2+B2IxZ1e6ldYxDqwjJ5PiiKIBpny1ABKJ2D+EeEoB4BCJwByLAq3NV&#10;UOlwd99YAAcYdiCgbIccGwZwbZUocQdJVIemAg4TkZMegpsz5TCNql4svIlwBABRoQBgCZLAB4CZ&#10;lhCab4DwCiEIFkQ17IByEig4ptg3cFqHX3Dylwed9IcYdyGgaobi2YYgZZJzxhF4BocgnwDHlJ/I&#10;fIlYA5fpObkPuZ+BosLpoQf4B43IeoDRlgdQEicQAYESw8nZVqv4yYGQCokADYBb80FuTgoZQo1h&#10;RLyZXBBDIkhwABWRWbUIhDdds1NwxBj6eqpJ7YeQdpewcQa4YxJ4cxUpujO/pYy4DwGbMICADLVx&#10;88dqSSBVl+MwmwesvpNoaoowdFyyuFuU8QAAEIJZM2bqEIB128Agz3EUyxv2dJTehJZofYfK+AeA&#10;vIdvVZtnOYo4ayMgBFtwCAEhk4DYJ5WYCNtCJgrIAae8d5aAtYgABAECAEFg0Ff8HhECfkNAD2e7&#10;2AD5fD4ib6fQAhr8g0JAQCAYAAsjAAHkwABcpkUkAMtgcvgcJhUvf81AD9nAAfc7nU8lsCBNBAAD&#10;okDl01hM4fsah07fYAj4CAAIqlDosKm1IjU5fD5fMIhMmA4AAllo0CrT9hz5jAAe9vhVBBMlk9Ek&#10;MErdLr1fel9AEYjNasoEAAKw1TqoGxVWkMHjYAisWrUjAtks12s9Ym1Kpkcp0Dj9TutFn8z02ng7&#10;+1U9p+P1T+xl0seYg9qjj3rwAf05weWwm9qOo4XD4nF43H5HJ5XL5nN53P6HR6FImXS63X7HZ7Xb&#10;7nd73f8Hh8Xj8nl826f0JhtLd7weAAcbjcgAdzvd1utgAmuw3oDAiQgGkCRKKyiVsqAaSAKorgtK&#10;gqBNLAKpASqoHAeBrCsOAr/qg0LrtepilnoeqJPceIAPbEx3nkeSHnsiy2I4rTgw0kMNMqAzLw02&#10;KWqkAaXQZAMBpCAgDMqqixreixznQcoAHKcxzAAchynRE55RM1SOP0hLCKkgSpNghKEthMLCgWBQ&#10;AAuCYLgAC03AADAMAslDFn2ex6gAdRsmuABvl4WwAHkbZspKhwDH+/jQgI0LKx7H6XMIgVDoTH0H&#10;oJBqXLwqEHH/L6hqNR0wIMfwAzCmz0IK9KoVIhUyqS/QBTE/VZrQgjqtggp91im4AplVR+N2iZ9q&#10;Wf4DzQAgJAoAAJhUFwABMIYiAADQWWcCALzmAzD1nBzjurTTiVkmTqoUgR5nEd4AHEYZvAAeBsnY&#10;nR4osBoPAiAAPiWE4AAiE1lQChh8I4eR1zwdplPmdJVmogp3osCgbg6AAJBoDYAAbiqSg1C4BUym&#10;FuI7Ttuo7j+QI7Xty5Ee55osdZxPudJmHHdRa0Ie5yRYBgJAZNIZ4sEQphWAAIBPZSGoSdhoHOAB&#10;slOZq/nQeYAA8FINTaGOLAgHAPJKDcL3Ag+wPPseybLs2z7RtO1bW59yJnkUtzIfyOHaeF0m6cpv&#10;voekTH+ooIgeB4ABEC+JAqBoJKtLoAqlkFbNNsStMee58Huv6eQ+srKgalUCoPYan5YiWCnaABwn&#10;edL4HjKucHVE57Hov5/NbYNUccjzQgM/ypyI0SxgcBM0AiBIIYmBQHX4BELgiBHkAaA4FzouYEAG&#10;BCwIur5yHZpZom3hhtHEbt1HXKJ3npFitVkoz9IJxqEIPMVES2gUCgSBs0AUCELgYCfig0BVNjRQ&#10;QuDAkBxfADwMNDAQzxjqXlykzbErMfI+yMjuHmiYao1xpAAGALsWgABzDRGeSgcq8QLD0K+B8ARv&#10;yZDpWCPZVQByXO6KkAgk4+ALIXHW4Qv4ImLAHBKB8AAIAPgmAADYDIKoDtWASYtuZSx4jxRYN0bo&#10;3AADJGQMgAA3hvPiL6ngDAGQMgAB8D8H4AAUxpAABQCayi5EvbAygeQ7WZjhGyMYAA8RyjTIGPIc&#10;LFwJsWA+DMKoAAHAaBaUYwhAzGmnZQ/ByBLx5jnRYOIZsf2YszHcMlKICXgAABKFIFiaQawGAUBd&#10;C4BAFgGZKVg4bj4ISQffLFkZy0PmPHWNdKo3RZjVROM1KIBBzkSAaBpwQHAmyjAnKUlAH3BAEeey&#10;YgxaDTLfmkg81Dbn2Subcg2VxWFwNwbDN81EEW2NtVPNMl05zuqnnXOw6ZMp3zwnpPWe0956nUnx&#10;Pufk/Z/T/oBQGgR2VTlaM+PahDlynmqWJPJTND1LJfNCx1B9E51sechREoajCSFES8ped81JYzam&#10;quMmxDTYFsIyPMebsR2DtPuO09qgaWmQHwRlVRUCXGYSKYQBBi0iGVJHKxBRd1bI/mmUUAiOkPlv&#10;csO2qC6hxDiTyOxeI9R6uxJ2RlRdRpqFSKXQ0/iOgGAJeiBYCicwP1raGBB4rHSEjzHGOA+AwRfK&#10;BGywwAlUQBp2JKgI4JNSpHVVPA4Ao/ipGVIEosgRdyoADnkg6dbHZFExgcg8mx6VTK+TCrZXD8FN&#10;JlWItwlyrGQD9V2jEm6szdlLH0PwpY+B+lhArGMCwMwaAAA2DMGsQ7eMTA61wxRYyQGNnMcakk42&#10;SUkoK/Idw2XXDhFkNYAA9RyosAWBp5DRE5gWBq1wBgG3kTrTsU8eI6WpDsGWzMdQrY+ACHuUsDYQ&#10;gSRrBqxIBAJwKkiAoXObBmoIUinLNyVyvSBD4hQfQcp7xzDNqoN8WI2DIDndiBEDq9wMA0gMCFfT&#10;QwSOJJynkaaURsCohGPgcJ7wNAYXuBUFzFgKBDBEAABIIXinCuPQPHWO8eY9x9Pu5JC5IUGJ4PNO&#10;5Oh+FPp0ABHBlaypoQVYpjyl23Ukv/LKzR6EyPysLTtBaHbWGbWCwIp49R8kSHOPN0o246LqHc0s&#10;dA8l4jyHy7EnCMX5Ldo8b4lZhADlmALCsoYBZWI4lYAskgDQDFzAg81iYCXBX9cSBB48hgCvRyS3&#10;QeDpRuDkXaMgbMGxvjnj+PFvhE8kyMR7ZSbb78qzTp1Y0osCy5gMAsvcCcbU4JrcGBWAwLQLAjt0&#10;Ay/YB0EKbkaQnK+sCFEVcsPAdx9xtDQGWAAYorxWgAHONEaGNMjMTH4QkDIBzKgEJcOzMZMkAkJA&#10;KS6GRBiVD5AuvceoIYxj1BfsICIJV9gxA5EoEgE4DAUAQ4Ieo70TDXGrL4aHDQADLGZtU0oNgbA3&#10;AAC0FkiQQgixmBQCuxSTkfsdNolw8R2R/HENcYa7hzXvHofMBwFGLAeBmFcAAD5EEGkW4zHEs8Bk&#10;FHiOQ944BjrtHWM0+Y8hpjrAAAwCiFwSBVkSBUGcpnhlDARIs4ur2SRwlqyCwmzCYTimnlZLb8SE&#10;jvG+vEbgv8JDrGWfMfY2D3gNAi9EDwSQUxrBsxIBoIHEgFAiWPs0sji457N1zsqlzhzaU7N3xsrc&#10;c46K02GeeP+t0O8w/DzXm/Pef9BQTyvofSel9N6f1HqW1ZBloebV7YCbeXuRgJLZ+CMjvpm3VE20&#10;T30tdi5Q1pDvamYAOkXJnxSSmLqGVZRzYKJuNJbcYgRfXYjoHQlEdI6emDrHa6lO5ElEHVTBqw3R&#10;un5as0CSECQEXE1rxmBUC1+wFgMTQPodvTBzjNGSoEa0fB/hwBtihh5F0kikDjQh+lcD0i0PYrEC&#10;oB/ipACGRLGChn2voFLrKHGCQkejQHGlcFeiZQEG4vykxispYJsiNFZlZC0HGrRrED1CCB9lgh+L&#10;Xibndh/gEmeAIASgUAAAQghAhLdAXgZk0gQoBnjsbvOD9DVvLKNH1mPvWJZmwQFCbh9jPB5ivh3h&#10;qGlhxhak+B+h7inmIGuAIAWIxgHAQnEuCi5jHQwI8h3KXGZEnBVuXCngPgev3gaGJAEgVE2ACAKk&#10;0JsuSJwpIshnICZGViLB3hyF0hyBlqqBuBZMJB9GHAAAMgVmLAOO+mpgfohAGAOnBDdiEh0hrEqh&#10;rhVtuh8Buj7gKv6AAAKgVmrALAlojAFuAuuoHqCNmPCvVReRexfRfppJsvJoIJrG3jjpHvDjnPHI&#10;4xgiaGQiEh4h7nYhwB3kohwh3EqnTvsM1I8h7EWC2CLFgClkIEFDLEAEfLHjCQHwNHcjGgEgCCxg&#10;GNFnknBAJgFl7gKAFHEgKgFnitEL/FVB0h2OmBpBuk+HwG9ByB1D5h3h6ksJ0tlJWlyIItlFcACq&#10;fjCgJHkH+HigIo2F8AKGrAWgLsZsbGrOCF7x3ixpHCaH5DOI5l4h0BuIrBuBmtqhrBdhcj6BtorA&#10;DLYObiXALyMNAiBB4ibHLQPCCtWADjVnNCBxWh8APE2B2AZL6gEgUojASgQpRgNgHoxgIB/HrB3B&#10;yEqhlBkP9huhthtAAB2D7LdANmLAkgkAkAAAVgWJRq3HirhrJRjQRD9l3B1QAhxBqheAAB6B0E+A&#10;CB+ETAIgKthANAYgpmLgMIlJGCDH3MhRkuuh4Bxl0hwBhorB1hnkmh7hsl0gGgMHBARgsFnAKAZG&#10;LAEJVioRypWpZuyMgtlxbuwpaqjxiJXiFI9D3hvBkorB0r1zDBlHUiUnrAPgkweALrvmLgRnEgDH&#10;mFvTfvDJxvEsCrQC8i3B9xwi1DMj/qfDFkArHDhSIrlPRS+PPp3RhxgDyPRrJT4T4z7T7jzp9T8T&#10;9z+T+z/T/jxwoT6myH1KHUBm3n1NYEPh9CeKsCJIokWD6j3h1h3ETKWk8DAD0FKEgkCobJWCTDKv&#10;iqiNCEBipLAqIQOEQEWiJKrOmBxBxqqKoF4i3ivrYFcDQiWzdlZgBFVAGAGELgNANIDALALoEgKF&#10;sCoB8UWFBgAB5hrBojIBomngAntiptAiyEOh/DGp5KTFUwHlaGPlduvGAPmUyzzihuyCCrZwlMtj&#10;YNws8DU0dylFwQXLWQUUElSExiDLZiEh9MxmBCyAHHigHATF9gNgZQhgRgeggE2gSgSipgFHooVj&#10;Kvw01ClnZiOQPnFCCkg0sT2mUSIOvxkQFiBB8h3CLB5BvumB4pdF3BmD5pVCxgMAkQeAHgWIEnlC&#10;xgAzaU9iHRpGWzRgABuhUtuh/B0HYgPATIEgKzXpDAdoBgCgPHBT1ufGTuvjTvFFui8B6h4E8B1B&#10;uumByBlK6BthbS1gBMlASAgIjAPAbmuAKAVk2AEw/wlCEh1hsEqhsBXoNh6BtOmAJADHrAKgUoxg&#10;MAnQeAGASllRlDllxqQS+00za0AWJ2KWKjmQoLlWMOxRgzbwovLG2xCTszMn3zcpvm4LYCOB7B9C&#10;LB2B7sGB4Loxqk+h1kmh0OTTDMziNFgkfEeqlUrkbTZtykNlF2erF0ONjkFJWAGACi5gHnlIFELg&#10;HACmOGRB8ERoQB1EqhrBvE+BzB1Glh5B6mpLXinkfKvNWlbrV2SUvviEJipgInlgMgJk0gJr91pI&#10;xzpmLGiohQ/l7r/lMmRCGin2rGpByUmBqBfhfj4Bmmnh3huF2h9D6smR0AGlFxXEdIZCpDJC/oJU&#10;xOdCbADIZueB+gMHEh4gWthABAWIjAIgVJRobVphympBzBsK6BnhmBnMtAAAXAYFnOMpRgUgVO9k&#10;4oEkCuRVqtmDdiOB+Wch4BzJfByBphZC3B3G9CqHhANO9gLgVglDCgKl9ylT22JVrqSo8mXgATPn&#10;xGkkoh9Btj3gHSunBgsgYFlgZGrR4FG3LWOSKRcWNzdRCG4X+WRMrh5s4j4BoGZh0BlUYhjGZgDg&#10;EDKgRgkXhr7zpF7gDAIQ13xxbyWWRFOPClNMqmRB5h7k8Bzh2kqoUE8ABUrv6GeAMgHE5gFljIH0&#10;BDwz3vQYcWLDvT5jM4d4f4gFvYe4g4iYi4jYjjm4dDvp3DiUD0CTsDvCdiOKsE8B4B5L0h2D70Kk&#10;TC+nLHKCvwqktCDEcDCADNyMaPkCxMmYzMmENkgUTEBDUlcIpETEpmZvsnUqYD70aQRlNiZQMLMi&#10;ciqC5gIv2E0gLoxgOAOw9CzB6B14UhtrqB5BlBijdBxm9AEnZsmFVPoiXkvUurVsBCalwMDNYioN&#10;zEOFQsllUmQ01O0EtkYlS16zuQHvxkyFZtwkxmUD0ikn5UbCdFNldDKgFAOohAMgbuLAOrcF8AXg&#10;Yub0jiB0/Cbh6Cnh9xoibmWCbh8Cn1KoVkutjChgElGs/ihgDHGkNgA1OiOjVh/h8iOB+h6jbh1E&#10;8B5BvF4h7YDB+5sgEgOHBALAiIjAGARllEOjSlZJblhgAB1hqkohthXI+B8hunSgLAEC5gKAVIEg&#10;JAkl9gFr9CC3LHGC8RlvWluMrJzB4h1JKhoqqByQ4hzhlGZgEAFHrXuJEgNAZmJX4HBADWlnrh2B&#10;tHUhtBZI+B51/JDB/jKgKATk2AMgoIlAGl/RlUuDUUF0GC/i20GLVFJCSDFNCqO51Ykaw6xRf4bJ&#10;yVqYPWOpwQnazX/YOa2pq2QwT3yCDwwCvh3B7ETMFnXBuB2GZhyxsAAM4j7h5B8GpDPkPiQEexy6&#10;utBjCEFEvEg6QjQExCXP0jCgBi54Zk0WnHBNFbMgBJWKWEWBthwl2yyEoqoHSh6iI5Z5SqQ5WLRr&#10;MU57IIan7zJnEgJAJnEgKAHv2pAgAAYALVHgOgHV5WAiyY/QQh6S3B0hyKqBwhn3chqhe3FB2Bsl&#10;CB/B5kWABCHCyiQgFkNgIEBAElbDQiODYCM01Ud5zlVACwQgAgImeB9ARGJB9gSmuB8gSthB8ABi&#10;xh7Bul0h5Bzj7h4h3D30ioEggghIzgVcGllgK25ignrFWwQVLh+ivjdxwh8RvxuLzu3huhhCNM6p&#10;DAKgQGhgNgXl+AQAcCpgIGua1i8ZSOtmSB4xqIthgQAh3hpEqh+BwmpAHgPHigQzWFlgYGrVdx2H&#10;GvHVqT1a3iEQQh/6E52kYwYwlKM1OEHLKbEiC0r8th5B1HYhyBpD5h0Q4h1hj6YompQAnJRsMoDA&#10;GAPHkADAG8J4NufRi002Iva8ZFxH5C2a7KWbAh3nXNRq6B5h9nLH8k0XSoEgUtgxXR7mRxB6Sax9&#10;KvGvO9LdM9Mz9dNdO9PdPz7YlDrdRMe2NJIcZDnDVCkici9rqqEopL08DETj3dZmpCuiviD3jwCj&#10;ECxjDHrEJi5om2hEuwMOeFOipCMCLIpEWB0h1HXUXqqS2l0h+i27EDQpxFVZvC6WBAJk5gQgQIBy&#10;NVpwQmbm9B2hk8Qh9huE+ADNoCRWVqNpWEeTLzbWP8YijijiXky2P3w0vGPgBlWeADHCYkwlgkyr&#10;PrEPx71CkmUU+CblgrXrXD8h/6ZChgKmrXWlnAQAfggk4AVolAIP4ipgBPCB2iMh+BwETB7hqHUh&#10;8hykTM6iMrZkwt2iyYZiS4M+cE0YMKiAHHrABAGPCCCB/B6iMh8h2k8B9hzEWB8GCi3VuiBzZAFA&#10;Tk5gGgUE5gH6MMmALRAJHFbExlVB3BwF4hvhflCB5mlCShxsKgNl7gNgqJEgHcjCoJokBz01sOu7&#10;XnHCZh2O1gABrBfJfBzhqml1TCLAJANnEgWAklnALAVoxgDNENBzMEThuOmBtBcGGB5hrumAFB9i&#10;BAKASE5gNAoGhAGmi2QPazaiuoKvcvc3JDqgJ5Cllq3GJgInikJ8J4ndQfefepz6yjp+8FyvYOSa&#10;zjoxdmTLI3dB8zxB6nKj6B7kTBzh4umO1mZhybABz2YFA7WZeEOLFxykNDfqgCSEiDCD/C79ipsL&#10;FlGEBNjEjHejdjYKsk8PeaFPso8h4ETdEeZCAPx+gABgEBAAAgEAAB/wqGQuFv9/wyJQuHAcEAYA&#10;AsJA8AA0JhAAA4JhEABsJhgACcJiAACIIBsABwGhYAAkBAUAPl6PQAOhutwANVjMMAOJnM4AO1st&#10;sAPd2O0AAaKgMBQqrQsDgKDgeHAmDTewweFPuHv0AxO1QwAv4AAJ/W4BggEAAChMHAB5SEAN4KBI&#10;AOoAgQAPR1PgABKSAAYY0ACoUiiXiEQgAKhUJ1MDRoBQWKW5/Px8gB+vd6gB+PZ3AB9vRzgB8PJy&#10;AB6u5wAB7PBzbB5uwAAQFZkIiMdAAIBkXAAGBIP78ESKERDo9LqdWHxOIxCFPFvatvLxtAB3NJ0w&#10;x2vfjCDACEriwABEWSquWSE9b7dj6/b7P57vwAH087WHgewAH8eUCH+fD/IkhwBgGggEJ0AQEQeA&#10;gFp0AgEp0jadHkdrTnEaBxJ+Z5yvEZ7ygWCIFgAFIquSDAaA4AAFAoBTnQ26b9LW7DtIa7SLOy6S&#10;JodIC4rcfp/IGcx2PKaJuGoABsHGboAHCdbZn7B4AA0DyZBODwSgAG4PBeAAPAeC6EPq/L9SG60i&#10;zdOU5zpOs7TvPE8z1Pc+T7P08IrNc/0HQlC0NQ9EUTRVF0ZRs7IlQNHUlSdKUrS1L0xTNNU3TlO0&#10;9OdAzbT7qVDOKIvxU1ER7OTsIbU1U0HI7UH4/x6ntAh4HieQAHYdx4V4drV10nx7nw0daP9IICWX&#10;Gi6JuBS6gUBIEgAA4DAPaoCIOAdmAEAkHwY1h9n08R3tWcBxHCn51PKeR5Hm1h8tG/K3SLHqFISg&#10;4IAg9YOuaCwKpsBgGLyfp3HXXhomUp5sGmghwyqAl3t/brByFQTpIShSrocq6HoUfyKn6f7QIq/K&#10;15HIKFAMsauIZBzqLggaJLcteQoHmrSLPkSHn8sKBoWuSGAekQBA0lwFhMyQLBgGLjA5GYE2guzE&#10;LecrRn8btfn4ajynydCfWMiZ9rahkNgGA7CAOBVsbXbADAYjQCgZbAB7jNaFH6elyH6d70H0dd4H&#10;8fCzH+AyuhCwAJB0yoGhUmwDgsBiCAUjU33u/TDV2choHG8Rl88exjRGBYErqD4nhWxIaA7aoOI8&#10;AQG2w+83ujVcgyAh7UH2/x8HqxBzGu3Zql4awAHmc54uMCaPAwE4MgAEIdBIxIPsAsKEY86R3m83&#10;xuFzKJ5GthAEHuiYJhECqZih1QGhSm0dUeiuSLd3izHv/DxVyABynO8o6h2G+HcO9X6yzCAbA09A&#10;DoGXoAaAwmoBwDXJsaIsrBUcF4MQZg1BuDkHVHp2Ti5hO6q4RJ0PwfZVLt3cI7TkWl2qsEfsjfqr&#10;Q8Q9XlDjHebscY7TXjgHabMdQ8VhD4QIPkfhiGaELY8AQArcgDIYIytUAphCcoPewW4iykSJlXIO&#10;AZZhVjCABH6Qce49j0DuHaVIeI7Vfm5J8PpYpCGQsXPqj8hBFUkGfN+AUnQBwFo3AWBAvIDAMGAM&#10;w+oDoDiVAjAm60FQFSXANH8h0c5rxwjPGeAAaAuBbAAHONUapqB4K7AEPss0TzCLLW2dEAhDpWsr&#10;IcjdB4BT8gDLUYQhABTsEHOux81AASNDqiYAAa0TylrXAAhFagJgSAmAAEQIgQgAAoBPM4Bsfypg&#10;FQeXFmY/TRj9NEagfJ6B+D3eUa0qRrTdj6HoeUew9WETgP8AMApeQFgTeoBAEQOTlAVBEXYBBHlu&#10;OWVA7k7Ja4VkKHeNwqQ3xbjXAAO8a46i3j0P8BIEhmQOhTdUBF97eDowwTdBZoI/EkD2IGPkdKxB&#10;ulSpUrsfg8z0D9H0gtn0SiDgCmMAIBMqQEoVbuAN2Tx6ZAAHGNsdBSxtm+HqN1eADwLANAACYJwK&#10;QAAYBeBom4EFqAFAUhubRbysj/Ky9ghrt18UGOrQh2o9h8mIHbEIAA2xyDeAAMkaxShtjnG/REej&#10;ym4F1A8CKf4LQQmSB6CAGYAAQAQJUQZfEdU4O1SEqKD1l1WKosxBhUtm7PWftBaFTSkIVWitNae1&#10;FqbVWrtYph+acLLWjhVbFSUKl70kUUpCPQ/beLiIGPRW1EYCAAHWO55RUSpLvXgsWb6SSCMuM2tg&#10;BS0iNzYj+jd0zco+G/W9SAet3wADpHYwgdA6jdjkHMa8eY8XlUmZnZ0il8bquTAwBZ6EDyVAYAw9&#10;AAk4R4jgSqPUbCUR+DQGaQgdNSSvMbADFZAsFSIU5Zcxx3DQCGRziSQ3CypyJpJIVFsggBkHj9AM&#10;XUfICUWABiaVMt5v5wEIpoQwfi5ElY0xeyMtRWVql1bnVIBAEn1D+AiBQ2gESbD6AcR4f10y33UA&#10;WAht49yDgFHGWYA46lyAHHguQf7QB9AIMIPxw7uiFj7i2PcgYAR8EDAGPkuTQJtSrXw0Ag52JcAH&#10;AitQBIISTAMBQTYB4MCZAJA3QJtJCMdQsOqQofA9K4DjNWOoZiIxyiyogAIep/gQA3JcBgGoHjlA&#10;yJkAYDDk6DkQSIdRIuH2LnTIcPMd5PhzjaNeOMajnhxDLXUt8nQKAeAnJmCxGYEAPEiAQA4uuqjs&#10;kKHc90AA3BdJRHmNWigCB5EDAkCGRAUgWkfBW/Bjyonbo9LiRNZAAB4P7HIOWHW7CjjjNnAN5URj&#10;/SCLyCED7rQQAf1ACIDyMwIgQdgzCClreDcH4RwmD1pXdQWhgfiErGU3Qi4ZZPVHFuK6pTrxqtVl&#10;DrM2IqQI/w9o4Q1V+OUd9FBxQ8ABD5Ew6B5GrpkvAfeLz5kEW+VNayOCp5gLtFO559JeYRxaP+Xh&#10;WCCYtt5SleRepRgAHiOgqQ9x4LwH0sYhlzl8sYZy0Hi5CUHz0QfsdyZx8iAQAmYAB4C6pAhAo60G&#10;gG3VAPHuQoc40kojhGSMgoYvhdboHCuqn5GsRIVW0b8+srSFkFwZEoh0ultlZALsmPxCgFANymVs&#10;thEx4PmKOO4tw4R7FuG/c4BAFSRAvBWZUFwKkxArMiAACgFCRRiLNOAxC40CD9HwvCcvVh8800ag&#10;UfSBDQxIewAVFgBgGkyJrsABYFARkbkaVMjlYowvYzJxJUiPKQy+OkO6pYABvi1lCPEbTCADtAAg&#10;CV9QHKqkjBM+qCkIfvbKsqqkfQ8zRj1HEV2HqGqYQHoGURGHuHIa2LOhcpMImZDAaVQY2M8bQQeA&#10;EQuNgLiMCHgNONyXIAEHmIGyM3uByX+BOyIAQAocmAIAex4boLeAWI0AGAWMIcMLI6GTiVgVMR6t&#10;0iSHOHaooGkG2SiGqHAPCGyHISqHeHqV2QyWwAeAoJMAyA2JkBSA6+mB2A4TMA4AcJs4KIctK1Y0&#10;W4Us2vhDEUTDJDLDRDTDUT+tJDXDdDfDhDjDlDUt0hQtotcs1Dm4msmlMP8J6NOVyV2uQKWuGvYJ&#10;8HojMP+H0y4Iej4I0dMLqYGRYumWoygWwygj68mQLAxEQNOKiN83gRGvFAGuAP+XGrWVOLcIyWwA&#10;cySAAAsAsJUA8A8OayeJ0H0vYKeG6KcHsGSGKQKHCr6AOHwXIAHAwsgpAUEgoK4w+IcSULUUiwtB&#10;0QKOwt4Pw7C58H08ueO7QIYAaJEWkuwZgAMH8LMMIIGAIZIaCZqbKMGJ0AGakWqX2RoAqJUHwAUR&#10;YHOH8IOHYcIr8V25qIGAO52AOH0i6HULcASNORo6MLsIwIYAkWoAGbYuelSH4QqHuLkosIYHkXIz&#10;UnmaAAJH26CLsp+N+AgWwASAyqkAYkYI2cSI2PULsAcWo42haNQpqNwHmQIHUGkN2G4FmSiHyHGV&#10;2AqAiqkAsBSegAsB+n+AYBKMyp5Bm8O44hWviy6Lc6uLNCUPQHYSuSsGmNuHaHCNWHyHgMQAkA0M&#10;yBaCK26AyeeWqq+ly6GrY1S2ae8F2/OGqqSAQHcou20TOCoOSAeBWTUrIO0rTAbAxICNoHqPQvYV&#10;2HSHS5UHIc8HUHWN9EMP+hoW+MJFaLyAyvqAAA6A4q038da7SJMQcise1D1NdNfNgtAhJDC4s+6i&#10;y47KsjpD3NpFRNo4yfiTotw49NqTkHyH2NGHar+AAHMHiooHAHWvOHgqSHSjW3QHsXgcIMQH4y6r&#10;EpyrCxKJ0WuMIieWwimwlBmsk4ki4xaIWxwKfESHiHWKkHqriKeHiXgreLMbKweSJP2TmIcAMupC&#10;cMAI4I8AUAecmA6Aoq01EBUAAAmH0MIwEr6HKGYwOGyF+F2oiHAXUAQJyKmZgmGu4KwR+8YLehc/&#10;qpunoIUAIAYIUASAeIOAYAmbUJwwgHWHoIGGqHIXJKIP8HlAwAqAyJEB0BseoBQBM1AvqJsAS529&#10;0nFO0H29y6uNI+KQKxim4TWpyAIbqOfJmTUAUAin+qgmdRgRmAOxQiVBm5qwuLc6GII8fNYXs1a1&#10;ZDAPEG0ooG+FmlCqaN8Q0J0Aiz+AAAyCOmcAXJcrS/sl6YwVI1aImHwHQXgHWGaqSHmGinWGeNep&#10;iaqAsRuyWMIzMw6ucxmZwpMjkZmiwP8IGHvOMKWHiWOzMRoAGI0AiAkqkAwBGJEkULysCKmAbBhB&#10;a+UbqAeWwQsQwp6OcjCzGp0ioWYLsIOH8M8iMXIHgHoV2G4HMr6GWGqkyHAHQNmHzSoH88UbmLqR&#10;UJEgefUBIAwOaBqAyqsA0AYfUUFN+pJOFNjXxXzX1X3X4T5DbX7YBYDYFYGtVC+hMUigrXuUvDPY&#10;CVknApSH0LMWMNGXcXgKiNWV6NWWCeUuANOd4zSPrIHEeWmI+AYWoAXZQOVHwM0LqW0QeVuNOHOH&#10;UNeHMHQvOHMN2V0V2LYju1SImKsQqu2AjaHNHFpQeAkJMWsJ0H6kq6gGW74H2G0GwN+HYooAIHwP&#10;QW4iswadye1Tm6yZrB0/ujEzJHULeY8iaQeHwAcJEHaAs1AH2AyRmAav2I/HnJQI0AYijb0MIzBA&#10;oY9VmI0QyRYALTS+URuHbESGyHCNmHCHMPKHXciNgiI5wQq6SAGH4IPJEymM6WekAeYI+AeLymuc&#10;mAeATdLZXWKIYP6IYHyZnViLbZ+8O8nPGAcbe2QWqAaWoAJV+N+ASI0xUS2+2hAl6ZJAaIEKWHCo&#10;aGMKEPGNeL6XhVrQSCIMkAmBgq0AMA2qkAEAcoIVeIgSULcreXIHe5QqMGoNmHKGuNm1mRNGQA4B&#10;URmA6BU1AA+Bc1AAeAwaKrLNa3GOie4N8G1Ly3QGowUHcLMAnMAA8CqTMAeBYTVPY4kIVYiLMHkJ&#10;6k9Mm2eG6rsHOHQNeHif25uAqAofVFaI9TQx4u2KsIOI6LzNIJk4CoEZhGZYJhrhthudpNzN2/xN&#10;00VOAT64rh0tyhfYUToVk5rK26a/5J4Q8KOHYN2HEHfZoHePLCSV2cIawIeWWlmAOJ0ARSaoAbk0&#10;PNW6I4K+/MQNIhpSkPQHoHeXhioNWHtPuNZH86XROY2OsixfAN+mMARZSAUkEOUAuJMAwAoJsetf&#10;kzwquH2J0HoG0r6GmF0FwJ+GolCH2jYIQH0NGAK80W1jw8WlYY9BspC8UH+Adc0Ag8sAobUAYpyP&#10;qHcHmImGuHKXIHizQI2LAAAAuAsRYBKBIyIgeJNj8qkWWcsH6cLIaZ8jCp0rFcEANd2AOqkj8JM+&#10;YyIAM+uq82NRgKmASqkj4RuIMS2H0fqHc+NH9GWiiAIAkLqAC0O1aSAR6ZmoiGyooHCFiSiHuG+N&#10;XG+RYAhUEAqCAn+AUA+JMrTUa4vUYcuVaIgHmG4N8HKFyGyeOGsPKAKHmyyAiRuAOBkJUAGAyLyj&#10;sVofrGINJH8iOLMHyHkPQHkHUXgHgHKuOHCV2cGIGAeAicmYGukQpWeKwLQ6Si2M9k4j7JoJvoyR&#10;oAmWoAOAoRYAOArcIzyKndMIQAWWwyWQeHUHqV+GuHHokGsHAKcGuHEPCNQLcBKA2+m8uRYHcH+J&#10;8mSMIJCPXQWAABeAuTFU6MzOHKrh5hwtDDrMRiLr5sDsFDpr9sHsNsPsRsToPr24RYYs5DyUyVaf&#10;mIquYuEV+HaHeHeV4KiKWf2HmHmNPVYubTc8OyeI0uuOUAakG7ZZKcm6GJ6V2HQHWPKG8HANuvEN&#10;9awawH5P0IcVgAYglUGgYMsAuTU9mJsAIvAHgGsYcHyGyeMACG2KcAGXMN+Ky5uVdeGLVj0jnKuw&#10;wAEZsiUOwiw5uxEIOHyaIKXXYP+A8MqASBEeokUegAruDVscmLwcmWlPKAKymxXS4WoJyQkZdtwA&#10;AGcGklCG6G6NuXYqSVuPQZdO68WLJhmZcj+RYAkAmMyAlaQMTHmArwwquAoMyWkWoH/VNxMSQLMj&#10;lZ/Ak80q9cE6A5u4K4jiCP01YrQIhja1kG2f+GcNmHaGENuAI88A2BcRmAqBcq0AcBaJUAQAy1Nv&#10;5E2ImjgfuHiQIQ8V2HUG+ooHGGmc8h+pcjiAiA0JMBQB8qsA8BWdaAhzIJuyfNxeG/CG8KlgEeMH&#10;fgKKmHcXIAoBAyIA8CsTMAgPiiUw4NIudMgqNg6qM3gL7tsqIV2ieJ1xEMyBEBAJdpsJM5ut5fE6&#10;bEoJnuG4EqkQcPpsBsV1N1PDg4iU5YMUtYQwgT11USGjwjnpUNPOYPKHIHcPLLIRMHOHeYQHWHls&#10;0HoNMNRmO8WIU8mbld+x28IM2LsWYwaS3t8TYTaZqSUNgd+oiHX2GHbAAV0NZVYIiXwttC8IqM6W&#10;2WYAUgiI+AycVxFQeAeMATQTUBYAcdaAKHYJ8HGGUwOHQGgGkuIGueMHwSbTgzYY6LCjDTg8dMTl&#10;ANIAUitlOmSAhc0AQKwZdEQImh2XJYiIWAn4i9kAqWoAmA2JEAeAyJs9OJVTR1ElYN+lzwAq8xCq&#10;6ARm8ATNU2OIWoCNIAII0XIIil4j5PHa4AKH2ioHfxVpkQKHixpbRdwAOdeKnqWLtd6mB2mZAjxH&#10;UolnqFduaHMV2AgA6JMAiBUTUAkBsdaAQA0LziETyUDAcoiGuqSG+FYGiKe/GAaamAfl+OUB+JcA&#10;MJgSAt7pKLNOO9vVaHiHMV+HOGsN2HY/GHgG/CXc6AwBKJtG+LqAFxP48L09vpIH9JzvAIXM6x3i&#10;8qGAPqkAPIj4pEr70IRWIP/4qSsHyYQGUHH4CG8HeNmjMQJBQMABkBK26AQAYRuG4HmRMH2LgS4A&#10;mJscSJkBMAiObIj7bh8+51Q4X1djMUp1doT+x+//A4/sL/D/J/L/M4N1ZDTscgv/XiAhGTeVlgoK&#10;ejiJ6QIgIeVFGKXswoj3AIA+Hs9wAAn8/gABAKBAABgWCwADQeEAAFgmEwADgYCoaBIY8no8gA4X&#10;E4wA5HM5gA6XS6wA9ns9ABBQCAADNQA/50AAOCAOAAhQQAGAuGAAHw6IgACgIAgA9XQ6QA+G42AA&#10;/GayZs5pMBX6/4LM5nN5zOIPCJ1YADYJzO5nYIRaAFYLpbZmArIBgDTn5DwA8QsGgA+g6IIKJhTE&#10;QyHgAFwiEQAFAhkAmEQaAAZGwACQQBgBC4Ze6dN6dNpnUXUAGY0mkAG23XCAHa63dU3vBAIA7HpX&#10;9ZLHOeACQTEAoEwqAAqEgkAOUD6GFAoAA2GaMDgaDJtvrE/39bLFvr3NQF45teNNOLFpvT6/Z6e9&#10;7fVwPS/H2/AA93m+AA6mu5wAbpcqsehtHapZ+t0CgOowDQgBGiITuiAIFgK+59H2v5zni/ZwNScx&#10;tHK2RyHYAB6HamQDgWn4MBQwQNhUDijhaDoAAmDblgKA8KAE3L4Pa94AHcb0Cm0XirHeah0M+dx8&#10;xoECMBAKoXAACIVgunIBr4fh+qeep6pOcqVGmahrAAcaUvue8mAaBqIBKEQQgADgOA2ioKuOjzdH&#10;keR5pe27By0zAFI4DIMysjTsJumrtR7RlG0dR9IUjSVJ0pStLUvTFM01TdOU7T1P1BUNHO89FJx/&#10;RlSvk9dUre9tWU5U71VjVLvVJVy7O2q5+y2e59SY/MvHcex4TKdskm0cxvAAcR2v8dh5trXsmACA&#10;aagMhSeASzwDuEpYGIhHEKWpRTS1e9R+n4+x9TSAFoT4dpzJdYaZH5Cycq+u9X1OtYAAQBYEgAB6&#10;LMwCaKAaCAHAADQIysFYKhJhQBMuA54SYeJrGuABsF6XIAHYbBqJyesNAC+gASwzy9t0mq1OAvC2&#10;LMpqbAImoBgK8QBrA8wAH67qXn0ti2KY3QEMtfoPzoB4UhQxoYhuoAMxmBEds/qjxx1qwBt0AQBt&#10;Dmyp0AdqBgAc55RGcN4RIfp7M2BaOMvgAIHtgAGHIhAEmnPgAnU/ULrAAYJogB4UOOBwTysBgSuO&#10;AwKI4sIALPnlAHear/HGVhpsHYTIhbOkqKMBsqp4CqIUZWcerTyDuY8askm4VRnqmb53oqCbnAiF&#10;IM4CILDAQEKKPct18IOuGe48b6XGuYKrHUbKpH2d0LggDDnBMH4SuYEDluyq97HyeL9e+gh9Hhtn&#10;yP0fB3v0fp5SYft2AEfUtgMhCeWoAAFgIn5/AXPIKkIG6AdEYyh9jbPuApLYIgMGMBCBgwwIAMIw&#10;SYhcZzzWeABS2CoDT2ASASRmBwByVgGgGccqKE0J4UQphVCtHzMFWFuUXCyGUM4aQ1htDeHEMyAg&#10;gD/gT/AEFg0HhEJhULhkNh0PiERiUTikVi0XjEZjUbjkdj0fkEhkUjkklg0EhIBk0rlktlkElEGl&#10;ULmcQf03AD6fb7ADzeb1ADtdzuADncznADib7goLopD6d7wAD/f0EAwNBoABYTCQACIWCwACATCd&#10;eB4PqcodrweQAdDpdFJcTiADud7tAD8fk8fj/ftTgwEwQABIIBIACoUCoAEYhEgAB4OtAAfb8nLi&#10;bwAerHYVTb7bAAGej2AADytTAYCqeqqb9y0Cmsngr/AN/2kEf0G2wAqsEAmAAu0qYJBYAe4TCgAf&#10;AdEE5Eoqwgc5obClhCoSroTCIOAAOBwMAANBeHAoF38MlDmt4AZbQaAAbrepjtdrx5T4fIAAgDgg&#10;BmaYn6gTeQEBTiAACzqgACiyAA7TuAysAAA4DYMsgBysgEAaVP82L0IVDqMpig6VREmSFJghR3nG&#10;ohuGMbgAHWZ5ygAfJrqIAzzAAC4YA2rQPgg3gGgK4ydAAd50PseB0KIdxzHZGh7n00IDgNBoPOSE&#10;AaBEAANhRCoJg4roEAYw6HxKk6YQEdpuHWABsFyawAHiap0gAA55r+CgSSwKYWrEFYLqm/wAHoei&#10;gHOdM6vkcIAGsa5sp7QsLSADoNAwAAUBOEwAA0DNAgaBjwHyfUpHO9Z5HqoENNVULwAwC7FgWBQF&#10;ABQaXVvXFc11XdeV7X1f2AikURGhkOzPWsTw/XVj2M2SCxBZEPIQfh/L+e59vydR5TabZz0YcB1n&#10;GABxnbOp2Hmd7jHwe7KH8ngBXhOwEAOwjxAAwwENKBABv0AjVXhf4BN+f7WIPatrHmei6nMvB5Pq&#10;AB7VQyh8p5MzAIEv4DgRKoGAgtAFO2AAFAorILAnQISAm5oRgdHoRAXQJ/HIuJtGAXYAHKZxmUIb&#10;xtJyeN0tS34BAC1gAxLojcoS1iUAEmOnNlW0OABoiVOCgoBu9qgOx6BwXhlTghCIxASBSyAC1pfc&#10;q3hDdoIUeB6Lab51RmbRzG6ABpHGbC6nwqQEgZWgHgDWgIHrwpzpUBhsnw0p2ssfOjtCCHBBC5IK&#10;BLCoKBWDjugwroDAPIZ/2oyh5tJOc6nSXVIH8fTcgoHktggFsKgWECugKCF6IbZj0QEqrcnYa86m&#10;6VxouMbyiAqB6sgmFMKgkIrHgSEQI2chCVH6fa/nwed2HQbK4mqXxrzkc10gWBjigzzLGB6Eavdw&#10;1aVL17p68afZ5PyfB4tIPkdy7B7Dtf/ARGg7igD9HgaQAA8D8j/Hg40fw73Gj0H+40dYE3GjjAgf&#10;YbgDkngMA6V0HwLQcGMAyB80IBjDjrHwukaI62+ADP2AAGoHAXAAT2B1BoCC0AIAIlUwBCDhPZd8&#10;71EywYlRLiZE2J0T4oRRilFMhZA1jxUixFmLUW4uRdi9F+MEYYoRHiIsqKqAiBG5fsjRUZbhxriG&#10;uMkZS4xrDTAAPIbw3y8j5PyAgCLuQJmLAGBQ5LMFAgPAshUBgD0gAHY0ZoerChxDhKYW8cyRh3lE&#10;Hwfg1a/2itUaIWICCQAPnMMQgkBhWCpjrTqPIZoxwAD9G0+YAo6JLgCHvAxgURC/MXRMTFgiw0Bk&#10;EQCQUfwATczIKsTgAICFaD6j+coDMPB5ghBQvcDwIUJAZA0jpBhZziseKyx47kjohInPSog9gzz3&#10;nxUYXYqQ9x8uNX8s8mZuU0mzQE4FkoFlAoLLKg4AAGALGLQopcyJWWittWCiU/q0SND4HouxJq6R&#10;0DURmOIYZmR5DgKIbM1BBR+AGX4ZY3I+i9mlAMaoBQEJwgZSABYERiwJgepoBssoDAJnFhY2uGrF&#10;iEk3NwPwv46hsFxGsLMaRPRsjqAAAwfi/ALPQAACAKYLDugoMWtU3KiKnDRGqnEcI4xyR3HkfZUJ&#10;WQVAlU2B4DrnUFpAfWcUAcNI7qGAAOAckl5cmkcC4JC8pyugJMKWmeyvoyRisVYuxljYvzCWe9mx&#10;xFSYtuWE8CXqUT8unYUtovA4h2FIHCOyS7c1xDsHkUQew+V2EHARa9OwC18nEXyAe2SU16ACRy0V&#10;grSkBD8jaPR05PWHjvHOm1iLCh+zFIGrVWyaCCMCNUAmRzIgIHcAYBk7KDAJgMeuCQCUPAZAZmuB&#10;Afa/B3jdj0OdnQABvi+F0nIbyLzVGWRIrWUK0WCmqJqhslDkohmrRKTVqDVCUAEVmfpBBWgXVYAk&#10;EQIyBwU1YAwAtWIBzDmxssbIdY8CiDVHCz4aY4G+N6fMOwehRJHL0AOAJKoCh8m/AWPdfgCh5L8A&#10;IP2koBCVRBXoA4AytAKARLKB8DbnVYGLAjKMAABR8G5HsOMqQ9RtJPHkNIuIBAIL5AoEpswDwYTd&#10;ASBVWgAwEpDIwiKYBgCVDvG4k8bwtxqqEGym0Bo/CVASBKWEC4TjoAKBMcmkBKTNDvKAOsbidRyD&#10;UrKN4ZRTGAQ6By/EDQLHOgSA+V0BQDkyqDubVyWNRDePcN4Pov4/R8l/H2PgnlrEpD5HguwfFqC6&#10;jaTqOEZsehyDrKQOYBhRB5AUPyP4Di9AQgmS2EgGgQEDgRUCOZba4x6FxHEPSS4DQElZByB0GBjA&#10;IudAUAVei/l+YBJOiBo6Z7nkOivGaxNk94bx3lvPem9SJxW3tvnfW+9+b939v/ee79B2SIjMQ04+&#10;B7GkHMNlnw0Rfi9AAOQaAz1CSUN5JswgD3r5aK6P3JZ+jFHhAqhUBwF1AlfZjXYdzQAADqPoAA9S&#10;Mx5jxHmXlapvCqq1KoVoBZxeTKX5NN2RM3QDj3KAPEa9Sx9jYzmAIbjPgBYeudfw2SKJhRF6wYAv&#10;sxjAG73Tk3UQA4WFTkYcYC6PR2ggU2AYDs2gO9vQOgsyADVaZLO4WR65hV8xnIKOU9R7BncUncUE&#10;eJ9o+H5Xjc4g5/SUICqeAtkoF1LmJOSBICBWaCHJU6pdC54Gp7rsRf/DZFrll/VIlIdg4EnjhGRH&#10;odA1ikDyHIUQe7/l2n9AOvwA4D18gOAwdwCgHzkgVBAWECwIywgQAwWgA4Cl8gERzRCoHiyZmuL/&#10;q4t1GAADVFee8eg2k2gQAIYcDIK0KggCin4B4KjFj7QFXpcQxRjjJZwUdfpv1Oo9BkC5PzXMxGNm&#10;qDUpYh+jch4C2AABwv7FSDLAKLrivGPCvAIvmEqCErKiPPHPQNzIzOAQOQOwPCNOBCOQMPRwPiRE&#10;0wTlCOEOWh4C8EVpLhuhzi6ByB2pLh1h4iiHvjSB9ubkMjVMgjfvmrZlZMmrCuxDfq6l+PEibjcn&#10;tjLOZuah3Byk2h5uVkaH8DKDTvqL/D+lBjUl+AEgHFaAHAMjkgHgJkgOejwAPAJJugZgNGzAOGRs&#10;mh7jLB5BtGfBuhdhcuWhpnkB8rQjeB7mFLeLnCZiZmCkNlamlCas1kPiURFkBACQKADmtAEAVJrg&#10;FAhggjEAWtugQAKoVAHgFi0QSIyklk2hnBtKlhoBvnzBphxHzB2sUsmvoMmgAscB/F+ADB/vdDQj&#10;Sq7B/ADCVDUkqjisuGskJADiwgNgDCygMHdE7B6iVB9BzCpB+IDDjDLAENMkFAkgTitAVFAgEAFk&#10;hgAgCjVQQwNFnEQB4BxF0hwhhEXh4hqC4gChzigAHgOHrgOApocgHAWFAj9HtQCDlB6j8h3BwrPh&#10;oFGB1BvknoBjSAHqYAAAVAhprgLATlLxxl6ABrdiPQlubMoB5F2B5BzipBxhoCmBohcnkBuDMOYA&#10;Fk2h9lLixKZgAAWAVjoAlAZxNkLjuBphyjQBwySk5B/GFAKgGiugcgONugQyJDSkMmqQMlksBuCN&#10;7nesNjYx0wSyuSuyvSvouN8SwSxyySyyzSzy0IsytiFm4j7B1BwlvhnBmlGhdmbh1hsm+AAlUj9C&#10;cJHF8gCwigFDigAn1DSgHHrgDAKyNAOIeADgLiwgBgICuh7B9kpByBykZj6EnifD7B9I+DZADTQi&#10;xDJEdALpugPgQktgGK6jjBylxB9BuG+B+BoBnFahzkZgBpmDeFBOBjbzdpiDAB/GmCUC/iCi/vqj&#10;cgBHSjykqgDTSB7pEiigOn4gBpsgAAPgPAPEDgKjFisFaAJQJKBgKiykCkywNPHO/C4hkhmTavBh&#10;4PCkiEpPEqFsDCGn1juPJPJpCAAPLC0KCCuvNjwn1vFKGvRCSNPicKJHGh4h0mFB3FyAAB0huCkB&#10;5ltOLieADtsDEARlAgIANq5AJDigFgIDDgDkyD9HRQAl+PPsASrHsFiCcmKFCB4mFByBnFxBqBWq&#10;lsqC8ALrqgNAWkegQgoocgGgVlLh+u9hvhyC6Bfhghhi3B0KnGPHrmuEegVATgSkdEIzQnRudo+H&#10;Gh5CfUIh2F0uqKCjksli0CsKeEcIkLIiOvHFoxSy00607LHwNiNwR07iQs1jYJYubtWEpDRmFB1h&#10;6C8Bzh2qnBwB0qyrQJLmGE6n/GFJji/txDfnADits0RF7MgkqvoRyl4iqCCF1j8h6QD0Kl00GSHj&#10;RkBj/p7CVLeiDMMF8gGshitAJjuAFAJCsgLixqqgHpugQQxzrgIEKgDtYkYBpo7EYmdhzhlJYNrC&#10;6Nyr8CZEQGlUYGlzeoho0Ocl/VMAElaACgSEtgBAegbkFAYGwATgQk/Mhiwr+u+LI1IgABlBsuKB&#10;ohvM5hshym8B3h6F0jBDf1vlkQklkGpNPD+F9EqgELAgGh/jigJh2jDgKh1vyBzjDgGB4jVACEig&#10;EveDwgTDFgHgXHogaoeAFAOEgSBL8L7yq1X04IkCYh5h0OauJFxB4EZEaBnC4ykjwARArAXixAYk&#10;egBEhJIHGh0huk6hyhqqMhmimDXDcgMAUkegNqqQ3uSAKjuQe2WiHMNs1JfLmh7Qrh4BzD7BuhnI&#10;9BmhamdhuByI9B2AIj7B/gNF+AJARiygWATjoAigYAdE7VwgABnRYCih6E2xzCC0PiwgagMqsAMg&#10;G14FBxSrILJU6FhU8vF3M0+XOXO3PSzSxXP3RXR3SXS3TLGwMCaCGB/C9CcuMB1hyFxBvBnTatcG&#10;dhxhlv6B7TMDQlBgDpPjymrTWIaRytxCpvmjSgIONzTF7sjqnu4Ukl8h1T4C1i2h2QWGIF1pYiDE&#10;MvdHQpTjFgRARUtLujwB/Jci8hwjMh8BkBijeClMmuMDajXkNFBL7i/p8JYvqzgjdCDQdkSJigCH&#10;SzQkq2PkgB7gKlAhxgNjmgBjpAATsztCwDFjvjigKPLKBqCueMMj/o0CUO/CkBlBly5huBvFGC2O&#10;alRieRbr+UWiCxEFBlQjuAMAMEK00QHz/DrgAAMlX0BFaSuqhC8nS2ANDhxKnB6xZCph7EpNssuA&#10;RFL3IjuIWQjzWPFWwns4XIk3NWYiDTPEpB5B3i2hxBmFxBphWHkB6BsEngLRJFOASFLgOgiRvgIA&#10;XlLgCANDihytoo5Bl0Ih1EnlZlaCuCygPANke01RaEhiqnuuMB73tOEnGzmEFCuDugG1dLb0uypG&#10;25NypL+JQyp3T5Qne05VYOC0DCIU95Qy1rLrD5RQKoyrLLLLljLEonGh2l0GcB2i4hwB0EZhuBzI&#10;9H0KnB5G4jlB/PEACl+JnF8gFAHjwVNl70TtxLcyolqDLB95HCe4wi6hxk2h6wqp5iePrZNCEEAj&#10;cgCzRNNismQDwAG1fCxCzivNslOAHlL2RDmgIpmiC3roGhqM5hxBeQ9h5BsnzAAuMC8mK360CVsH&#10;JGjljGCuqphucCCEhsa50D9GuC8gbtugJAZGwMJ10THnOgCpPuqNzQLNdikBjBrY+hohvs5hvB0F&#10;GFUD7D9khl4NyyozfOrrnLogFl6AEWtjwqnjEB2jigKhzMuBvkhnDEhjCl+AHAPEgAJgaHOgIAUF&#10;LgGAQnc0SCUt204PGt0FkiCh6h4NDhuqnB2BmEZh2BeG8IgDfgRAlmzAIgXJugBAJF8h30aK8hni&#10;mB0hti4h4yTKngJisgTgfw4AUpu3IissMM0PpWv5R0X04GIjSB0qPL3W1AABqBdHkByh2C4h6AQC&#10;+AMjVABgKkhpSkegbATtugDLYBrB0DMh6B9SIlQqqvlSbgMFNgLAFCyrKZYUXbKYuCP5V5Xbkbk7&#10;lFgXQ7l7nbn7obo7lEzwLYtXNOjGFB3u/hxBpKlhsBfOIBzhrM5h9B2E2jjF2EcCVKSRhpQmqxC5&#10;OjSxbjSgCF8gBTCgCONDQ4ala3lDKAFCs26OYGEoGzPCcvqpP6HCzC0JSoeALjkCtLCCCzblCBkB&#10;gi8unk7B5CpAAlSDUCVJjkSHJEAjccRiDJjiCnX1SOcnSCCADnSmNrZ8IYEYFAMIeAAgNHOgOTGE&#10;dTuCxZLZJkgFXzuu6UCPFuchxu/AAI5GdhvBvC6G4GFCdDLQkUCLmj/QuCVELi0JuEezuPKvLkdY&#10;LqBzHvH4fyuPHVR6EHIJ5C8qUFanSyOjVLbF8gB0UkMm2mmQKt0ZSbrFnt2zKieCfCgBx0bgABoB&#10;VzasrqnAJB9khmTcuHakGgZJugHgbnOh72Hj4C5iih2TN8CU/p+F7l5k7RzzeQsDLGCjzQgLYZAj&#10;CLCl5l8kcaKoajBRdDysm9cDzUVr81rbpXSrmkR5QJ9ZWiL5U3O6v7I045T5XKHdlJfu+CbvTKUr&#10;Vl2Fzi8VGJLhwhzlxBuhylGRqqnHvj7B+pkXAjDgFrAgGAKnrtNjwb64qThicnvkjB0tgB1CpGHC&#10;pOEHG9nkBQvGqUU0RjwAIgNJCgIismNl6O6DwAKAFjkgMGQDETnGqBxi4h1hgDOh57uichzqyh/h&#10;6uakMs0JPt7moFjucpYkBDgrpmqDSkIJYgXrygZgZgAATAagekdAOEtgE3E6b7i9iBwG6AABghpJ&#10;YBpBvk4tduZKJMmpd6cYX8QFbEBaIDAgFMWVcjEbfqqgCFAgNB8kgAIB3Mfh/WMstqnvlixAQTyA&#10;K93gFkqgAqf4stCV5U5iHVSo7h0i2h0XCL3BYs5h/h4kpAQAZRQmUi8syEYQDhuhlEXh7yRkFWVF&#10;OATEKgPgYktrwnr50QkvE053Lvp6wo7sUOI2nFx++hzBko9B7B/DSACAZjwB5gKieBwB9CkHCDfg&#10;RgOTtPmjDh3/H9ckqw1kKnrEegRtvz+WP8/U37hoq7JQL/ndf/o/pfp5Tc+/qfr/sfs/tIvHfdnN&#10;CcQLltRieB3CjQEeOBwBm8mhjBjI7pJjQ+VpQnRMe36mpmiKHro1vFkGnYWmhiAAgEgABA4HgACB&#10;AJQQJBQAPcCgcAOp9vsAPF/v+HgQBgB9QQAP0ASMEgsFgAKhYKgALBYLygLhqEPF4AB5s1jyFtNY&#10;AAN0uaCPZ6AB/gMAgB/AEBSGl0iNUiiSGMgB+SOPSIAPh/P6ev2NAyvAADSaCBUMAB62YAOUKBYA&#10;AELBkAB0NTILBSVhIHwcKBKFy4JgAHA0GQgCUsA0ekP6NONyOUAMhkMsANxvuAAPR7PgARWqgIBx&#10;3EyOMxrExoBaDBQYAXUNgALhWHBEIA6WBQI7CVAAFgqB1bgcHhcPicXjcfkcnlcOn8EA83l2/hdD&#10;SYrgc/qSPFdao8R+vyRPfNgBxtFxgBnq1mgB2NB0bx4yMH74ABMO7YJC2zhEeh6iA0BAAHcep5vY&#10;eB3gAdZ2HaAB7HsfKQI61KlgGAijgG1K3gCjoDw6ADCIGAwCAIzp/JEo6jgOiIAALEaEAKpYDgMA&#10;wAASBEApMk6DAaAAERlDTtNG6LiOy6UhyPJEkyVJcmOU0qkH6kR+q2xauSfCaetU0LRAE7knOzIT&#10;gKnIEmzK5kxuOxMvTNNk2Se7rSKtFEhTXNsyzROSjzeqbmzU50wztQLkTHOrpSLQqrI0jUHnvBJ4&#10;HYtZ2PebpzPOcJ0nIABzHaoB4Hq+LwJEAQDI6BQGpOBQHVRVQAAOBiJAGBEaPArh7HieyLnWmp4H&#10;NSFPwKiqPxMrjtQ1FCjRqBqBgkC6HAUCMeAGBcaRsBUagNZYFAg1oIJeA53qGepnmoAB8mmnh/Gu&#10;bSRndBkMMQ0bTOK5p/ueqCRqaqSR2IgingSpKEAnbZ/hSEbBBoGQAA8HYggADAPhMAAIAGgYDgFE&#10;kjTEqZvHOcQAF6Z5hgAaZwGuABznedUGnyesWYut8Mn/Ls5LfgDr5nbCJAQCTbA2CazhWCmDA6A6&#10;3AgfNrAaAmKgegYGAek4EglayIgK49DuTPEguMfh9qq8TOHSaigG0WlyHocB3AAB4GaoB8An4CcA&#10;ns74AZTBAEVeAAQBe/wNBQmQKhAlYFahRM45o50muyp54nMeQAG+ZZvgAdJosgehr0ggqlgkISZH&#10;kDCqmsdhuAAdp8wKAoFasAICo6fim1UwoQgmDm9gi14Qggs+5W3DEJKU42tTJq7l0RJEiuvQXmeb&#10;53n+h6Ppen6nq+t6/seq0vlez7vve/8Hw/F8fyfL83z/R9P1aw6jqRQqJ+HxCB5ndBBxmqaoAGoX&#10;hdLWaI0DMjnKAP8ehQwEEcVasg0JRzQIXZml0jTGC3lPeEzVw6GkKACashVGgBG8lIRmQ9UhD0Vj&#10;2WwQ9Dw+gDNWH8QJFhhGJFxAABsEIJUej+KqPYbT+R+DaZMAIbg2SRqPKIaEkJHSoFHH6YpKhVCn&#10;j7SoeAjSUSRkSJGBNDIAgGkHHkBo147wKEvHaA1bYBQIkOA0BglazSHASAgYEvscGBGrMKjZGhoS&#10;lmMK4OIxwABjDGGSAAbo4BwoNHuZwfg/DTMzOEVxPxqSOgQAetsDYG3bgXN2bRHgEwJm5jUYE3xv&#10;31SjOm4hP6cJUOJeW1g6I/4oj7JEOUaqmRmiyPWOYZp5wAjsJEAZ4QDALIBAUCI2wCQXEOACBgiQ&#10;+gBEiQeZweQ8mWj6HwR+VxGitlcK2SJCqJAFAKJOAwBZhQHGDKpIlBI7FID3nYQiJC7yexGAUh4B&#10;cMC7kOA8B124EjaTxQlIxJkrJSUDUCd9r4+DOUIM4PmhhRCpgFogj0A6OCyAERal9rZwXiKAfIk+&#10;bNDn3GjSwn6glGEnzXKcaYxRoDRUcfAoRNZUzGRTiocBLqKEMp+pJSVIiTKYlRRMSIfQ/CPj1Hwo&#10;0eI9WWjnHce8bg5TMDfHQeccg7DIDzHkTUAg90IAJAOR0BxfUegWW2AICxB0akSWGg2pIAB4DlHW&#10;rltQ9R4OQH2PgixBCmphI1RNAIDVoAAAYXo3gFFtgJPpPEsQBUaShRYPevKvSEDbY8AcZ0QgCjmH&#10;SQgf5FgBL8JAagogASRL1mwnI5rAIllHSsv2KqUyEWBAECM/wDAYgwNgD8IRsARgnNgAZbYCgCRW&#10;MVScqY3BzGYFyM0YLIxwE8HYPJBA9x9KNeAQhDKRE+UiiMAY+gCwKEHBABc/wNQOApAACN3IAAIg&#10;EIOAsAqAQBuvJ7fSiyJClL5lNfs6SdVFQUpcn1MRRDGEhtgO0cLahvDHdMOUaDHh3Das2PceKjR/&#10;gIKWA4DZBwNArNeBlwBLASlnAeBgg4BwFXyvovM4byJUrFgvgMi44iajgGE6Yd41D3j8HIUMBgG0&#10;eAZCjb4foHiJDiHapkcKnDyDwHORcfSuIWlLVOYUDADi3AcAiS+9RMgLgLIWA0saLL5ylONi7GJy&#10;M0StTTTzN2b84ZxzlnPOiR3t51zxnnPWe8+Z9z9n/QFAV50yRMAAeU6lNDYXWN8ZgzAADYGCL5AQ&#10;3XTADH0R9qxJEYZkKWamBjM1kJZJGARerxV84FXsW8sNpIInSQxfjMo/QENWH3RMjwByBj61trpW&#10;aHh/AGIleAl4FgRQ2ATCEfRPyqDiG8UgbL+XTsqZlEopqJynL7KfTNEq+ywzNJGqQjoDEfGdIUgk&#10;DTtx3APMCPbWwBZJsONkbDeIFAJkrAiA83IDwGtJnFYJtqrYQwVMcZAYYxicjfG/IV+SEIpQYo0V&#10;O7KI2rSSW2BySxuiVgQAibYCcbiWcdAAb5AOgU75tTO4m4uMnFMZv5jDNhIywjpG+yoaYwBpsnGm&#10;ZAe46FcD7HzNYBppgIkdAIBggZCSJAGb1Bp2BVo9YEKqlEkTXiuJb5DN83gDDCmER4Z5yo6T3j1H&#10;sgVOlKzpIdIlOU2wGJMAABECAD59S/Tun/muh1GWNd45I+ZPhU+F6GHifEd48CazqUgPQeaBe/0o&#10;hW1ZHN7O5gRn5ewCJubHUjuy+OmCQ6FN2HeghByuOpI9RuSgCpK0boBldNrQkjjR9WSwk+nbV8AJ&#10;la7DkezLYCstqw5C+5sAMFn8f7OjvfSNeJQKOj5U5yql7W2A2GHj0RwSzm9x4zxVEwUwGmNKZXB3&#10;1YAAOIdRQBujk2aNcb42AADoG+N1Bo4WPAFmpeyTqNQMkOAAB8twALDFEAaQCa8KqHkHccgHiHSQ&#10;QHeHOZUHuHmVwlcNIT4KsogRIsQWssGNsAi/uRqVYZkKaQwLegQAIwKAGsgR6/E5CGY/UAUHCyeA&#10;M8QIQlgO0as1KKQtIKgfc2y1KkdBu1UK4AMLCAKVOIQA+LkAUBeBYvYCCYaAsBKBWLmmAQ+u8xgS&#10;eSmJEG0HM2aFyGUGAAAGkHCZMHgHoPiHuH4QgMOQoJATq20p0ouAON6sE/qBIA27iBwBCBcAABMA&#10;qP8AkAQW2gOIkT0xaxYzOu05c5Y5agnEEHoHcKGHOG2s2HEGgMwG8GEiEHcyWa2AyxGAABcCVDuA&#10;6Bi7iAaxMRYAXEA5WUGlU5UTgO2e4TGHiG8bUHCFyiEHiGuZVBcJEAgBGMCA0CpCcAMmIdOHibUH&#10;AHWPOGmHEXWx6riHzBEJ6RUYkAQR4AoAWW2Ay3UJYAYMCAnGsME6URquGLEQqIQQ2WMO0lYKfBoO&#10;I7sSWoE73HhHjHlHnHoekzvHrHxHzH1H3H5H7H8eoOg+0wMKq86HMG0XWGmFyFy/CGa0cHe4QM6Q&#10;OVaMPHGRSQyMOgYpEpWXsKMgcgYUMXsOeQutQO0WIXyfeLeI6XqtZA+KKiQosJGoidcRoQ2asAM3&#10;w5CA0LkAKASMKO+IsH4HaUgH2G+G2KQHiQY7upQiWv+5O2uOeK5GeKIhOHwAcW2HkAkMCHWAsJkH&#10;m60I81LDcMKjYJYJaJgJWagNsRgKWN8IkL2NsJMWsomIkHIHMyeGKj+ciMuXKH0IsSikWOmKe08R&#10;YR+YEIWA2i8JY9OYk42AAn4IOAs5ARsitH+p6v4XlENEOxeUOUKUUcVHaTgKeHkHaQKHKGsY8HTG&#10;MrcHSJqHcHmPil4bUHuH6M4AGLCuEIkAgAYW2AYAoNsARGwLEAYdaO6SpL+7uKQQysYRonENtEC9&#10;yVA0uiSpSpALEhWQ++g7kk8N2MIMKpvHOSGo3NBMqTso8io7As2GmGoXIGwGwZMG4G4/cHdPmocS&#10;s9qQ+AYyCAyLkBKBMYiBmBoBmLmA6A6okVgRcfQ82OQHVQYf1PWLWHKMg9DLKLcBvQsYcAuJfL6I&#10;s0uI/Q6n8N4LIogdapclbPuSQ+QU0MeAAHBRaAAG3RgsEhgB9Ro/yBABAr0XhPGeg9WKoioG9SAA&#10;AGBSGMygKAABTSQ7cBEBEhmkrOwR4zq+tM1IDMxEMfa+yJHACQaqO/W2VPc5uHAGgGcLW4MM6HQs&#10;2bYIGAQAqNyvSJkH8BALOH2A8IcH4AcWsH0ioHmrqQSqkJsHWQQuqQgO+tLIuWQRGRoAWAePwZ8N&#10;4sCAJOum6IJHIr1HQIQHSbUAWGgdMAWG2POAUskAKHqwsRdJcKgtLJJESKoOkwLOomaI0AKtgu8a&#10;oA2IcAOBcvQAWCAB8JYBRDuvUduAgATSg6dAePAKqGwHK/cFxC2AAGqHC/UHkHscgHyqISy06v6v&#10;61KK8Ss1AoiAQnGsEvDDwA1RwByBFDvDyP8AeAOxOAHJoeXPDEExjHbHSo0KpTyKyHmUaHUG6s2G&#10;yGOiEHeHAQYACryAsA8LcBQCGvQAsBMJeaWdbIoUQ7seVM89rYpOQwiZUHCFkfyHqG2UgAYRcAgB&#10;O2GCWt8AQBENya8IsZQriGuHI0WHeKAHQHycgbpNqH8KWdeI6RsasVUNsrIJWAwAaJWA3G2JRD6N&#10;4hORgiQ1TFQT0wFM1PJaratavaxH1Hvaza5a7a9a/bBbCUETRAeo/WmPiHWHMMgHCGcPWGoF0FwI&#10;mGuZMgIKGAGPA4AI6ohb0NGQs0+Xw1c4gMUQwTm5STINEtcOLagSMTQTm06pXHIkgr0Qk6wAKNYA&#10;EsQKQoiH8QcKoUkKQHocg2uIy9ZKagutSRONUg0asHwnqbsAiJWHgAiMCHi40hIrUioRuIkYEMCJ&#10;SjQ3OsFXDR8RYRc60VQAWQC1wIGHUHWZUGYGW0cHEHIPPL6KqiapcK2gjIo1wQCYENzJ0cCJSvYN&#10;qPqn6L7D83Ha6XpXuOtYzXuKiXkO3MCxko5R2I8QeIuHS8EHbAKHecgV6s2G0HUMwHfPoAIHi+aH&#10;2QCAyuAPqAy4yBaLkASAyWi02Oaa6JE5+hy/mNARIMGIO2PJUhxPqKciUKm+7eIm8PoVOR0AcMKR&#10;lXhftbEey86HcQWMrPgAAGSGUGUAAG8G6/c8CPiIqIs9+WKoMa3AnQGvKBsBrSPSSA5iiNWNsz0H&#10;PisPQGeGe/CHEY8gKKHP2LkB7jENhQybsfqbtIlgKbw3GBDSWYkAgW2+JXkOFR3PmbUG3IPWcGof&#10;yGaGdTGL8NyCoCqCqAABZkNRzPBQUSTkUOUo/iJC6GkGkAAFTkorc8GAABuBwBuAABeBdDuBIBKh&#10;sL8IXSjXnFWO7IFMzfeOChwJFDKQgHUHGY8GuGbh6HAGXh6HMGUkCHwHMPeAYREVaAgR4ACA2JWH&#10;9YSKoBELOH6AwIWH8cMHrbxeaQYHiHYQQHpNIKykPOoOAKMKWnqJOd4IXG3N+AWIGIjEAZeuwKIv&#10;oAGHgPiAQG0MgAUG0UyAaG0kKW+QLUmKQiQSKs+5g6cOkSmmw1QWIAMkULExSVaA0IWAIBWYiAGB&#10;8B0JQBVDuBUAqYNGqW2OAm2XKa60eHJKNC0ubWeiEHoHwZalgI/MGMQYyTG9kZeVGatWGWsAc5AB&#10;MA3RwB2BCBeAABIApQKVeR4AMg05ZM6xYS9cXFU+uTEzRHUJGHkHWPiHHNO0MHQQKAEryrCW2A6B&#10;fQLFHio1SzRR3IDfg71WzCoLCHeGsPeHCFYGiKyHCQQjONsAgBWJeAmCEBIR6BBTaKsHXAGAAGtZ&#10;kkEHaMgHOHuunWsAZXeJAJGHuH8Qhg6RrcyAmcKhmAaIcAqAYNyamIOAczGRURodeRIKMpbqWT7h&#10;lhntbtdtftgayTftjtptrtttvtwp5M9lbL4I+HTSCGuGGuaHEGaPWHWGsfyHwHYZUAQNG02zII6n&#10;hcJUqJ6ACK4kYAG1LpekZJQlUAFMEO3u+OdZ3M+cTHXXi1KKUWOQogQQ3JUiMwMKJWsnOIIwLM8K&#10;8UVVa2ytgkUK4H22AM68kLQIarcAiLcHrOyH3JgtW24VaojeMJQLwYUA7RwMIIOH+pqUJe0RIRuR&#10;oHc8I0eGwiEHSHWx2ipeuo5eyMMI7Li8ok8AuLkLujg8mNoIOL9D8R/bDHexezSZop+o0v8wEO5q&#10;gwNv8HyIs58IsrwKqHGHMKAGUGlTHGPuYHqKOAkHqIkA2HqJOAyAwLcAqB+BCsEBLlIAaIkdiI0q&#10;OI+HmHoZa8GJrMGk4MCMIJORE07A/B3CmNQ1BHIRa6IRcSxtyfNPQAAGh0NkhkkfwfzdJSOBQvQi&#10;8Ne61O8QyqOUbycKAGt0yIeoQNbJ0AABXkOB/1Eb3RvPAzm8IJrSA2aHb1YXKobjgW2BR1lRAG+G&#10;8cpiAdNRhKM8qIWCMCOCMvSBGYM5LjoeGa11YQYGzPaAAGiGjkkGWGSkCIaMCC4C4C7k5k6ZhpeT&#10;yUDkYOK9GkSKrbbTGFD3K88QRjEB4AABl3YAABP1nzllL2KlLHUpVvRqbqaZYZaHgHTEgGo5uGuG&#10;A0kHOGm5uHy2UH+HsUbZ7wcasg8RovYJOrNmeA4LcH2BGJkHsAmR4HgAG+87EdOHC8OHdOiQgqDW&#10;yARoYAaZ4Q+sJN7N+ASIGXqMQiMACYsJ6fkJ7f0VaG4UyAeGcXWAQHPYKKiKWtPMCtZVY6cWJbwZ&#10;rB8H0I0byQCASA0MCACBWYMHwB0Bo/4BUBb3Wb+NbN6ZoSia+/mGuHHpJWb7QdMUYRKs8Kb22xk2&#10;06sg8IkVSMK3UMCBOhoAAB2b4vSPsRrJ4nivxqbfWp7fbVVFRlXdOSNx+cOOtsmIsQIVwH5DIX2K&#10;Oaq5CAgWsAGAOYxtYzsTi9qwEmwH5v8qGbscuPIFXrkH2HMQKAqBEJeAiBeLkAeB07iAMA4rQKtf&#10;0UgGeHCJ4HAV40MfisF5TDwAlQKAQzKHYHmQQHaU+QEVsXKH+KqQ7aAVMNgAeIcAyrCNhs3GkmLU&#10;gZd8MWKuK+tRL0F/b/d/e5Ja3/h/n/p/r/t/epO0KHqmiQEIA5nMAHC0mkAGyvl8AHQ1mqAH07nY&#10;AAE+X0AAQBwGAI1GwGAgEAI+AQAAZNFAC/4oAn9IgBLwFJwE/5JM5fJpJL5vOpTMJ5OZxL5VJaJM&#10;ZzLQA/6HSpI/qVOqhJJJKpI/Z1LZVIZFUpPJalT6eAH7T39ZQA/H7LX8AQIAH8BQPYgiEbEHA+AH&#10;oEQkAHaBwQAHsAgLSX/SH9VqTLQKA42CAQBgAFAmFQAIA8IgADweEMJKn7n7E+33YsLIsYAHlqYI&#10;4nAAHg8XeAH3h8JPpzNLdTgABQNGwaDAYAL1ewuFgwAAqEwpyAnnAkEAeAAgEAdHAPkKhUKVQ5/O&#10;ez3/B4fF4/J5fDYe9RPF3PT2qT5Kl5vdOrDPPV7fBKv19qhVpIcx0HQABnGeaAAHMcKBn8eDRgae&#10;CNg0eQEgADIIgmAAMBgDYAAaFALN2Dron2BKNnieR5tceJ4gAdx3NiAjTgwDALuE6iMOu0yNtw+z&#10;8PlH0fyBIMhSHIkiyM8puySABclwXAAGmaRpr5FsMAvGghCGIQABOFAUAA4DgpikJ8Hwe4AHAcBw&#10;gAZJkGRM80MAe57AAEYSBIAAozzLYThOs7QNqxiNgJQYAUGtqQK0nR+n4fgAHvMjcpbGFBAKwdDJ&#10;XRKXs+qx8HyfNI0K08yHwvh2naAB51Ss9GAABVXAADQMg0AB61qABomjA0oSka1esiCjlikKgpgA&#10;F1jVbV9Lv60FPU/MszHvR9V0bRAAANHAF2zG64gE053HadwAGvcYAGhc01zYAAJXWAAt3cAEuhSw&#10;B7TmfZ+NGqADX1L7gRuv9ApKmMjuzTdpgAZmEAAT5Ok9Fh33CHwfB+AAaYqAAUhTLzlOXgeOyI7i&#10;ouy/alpu/CmR4nNF0afN6AAd5znPA5sGuAByXOcN0nkcZxIofaLgG0oCJOAaT6El4BgMtoBgYBSX&#10;gtC5+hEDIAHyDTlnuCjgxWlR0nYeDXHfFB5HoejZH0i73t2AzBgUBkJgWCToggDC9gSB2mpKjzT6&#10;QjYBLGpJ61IA5wQEBxlmsjBwnU3dIAEtCkq0qi3H+kKkcmzykH0xAB7+BO/gQBsJgSD8Pn4FIQAA&#10;eIZhWyIUBYAAbg314PAdGmiJCtFGnnOVxHGbUlmWYCEHGboAHwfiLn4fzRpAmrstulSnJUAdCAKB&#10;S4gYB4GukCjKBQDTMB2D4XgAEIJA4jgCMgj6NvCqb6Pg/j5vU7+QKF+6fvN9/6/lHuPJDfsUk25P&#10;ChvIUaPceSZh3jPHKAAdIrCDj/Hgp8CoMQOpfBajQAQKzOAAAmXEtBVhzjxcWNUcg3AADnHoRMfZ&#10;LDIgMM4CwC6dwGgFQmO4eiKx0jxXDCNxY74EKOH+z8AhIW7vbAqA0vYHQItTAyA8ygFwGoXAcAYB&#10;a1nqEUfo/w75QX/xfjBGGMUY4yRljNGeNEaY1RrjZG1/524AxujlHOOkdY7R3jxHmPUe4+R9j9H9&#10;IhhyrD6HyqQdQ3hvkIGMMMAA4xmjOAAOpcg9x1OLAGWYj5LzFyaaIoVbpWyak9JMVQnMnSKFIUSU&#10;YohXD2wuK8T5/LaTvEpK+VM3D0j3lDJ7LBgkAj9qaPo5Eq575cG6LEWlqi9ikgIOCAUCyGwDGXI4&#10;CZLw9gFtNHMw81A9h6lJNmblRr9wAyZUuBQvT5QQAhXUhYikWTCktIsaNs7yTROpHmbFAKAh5D1R&#10;Q5MzpRX8S4X0ZABwDjogSOaAACwFUaHJOWBacyNTogPAccFfRgztH1i6V2QB5j0I9jiyYoT/ousi&#10;R8d4/VGivSzPyUKAJJ3JP3NePIAA3xxM8HIOMgY6EAFuHcaMC4+Iro0e2BQBEVwJAfOWA4HAHiIA&#10;SMGOgiSLB4Nfn4nN65fwOgcVmBICJnG1t9JA2lksWzzngpJR2tUdTtgAGqNQagABUVzAAN4bo3oP&#10;GSYuxgAAPAeg9fKCGdSlygsFW+uEb9iQAEOIewgZhmToAACkFNYgIrLF4Hoigz5LQE2dAAtmK9BT&#10;q0DOy2RsrMGYrNs+q84D2zNnRtIVAerLR1DpQE2c0doCvEhU8mZTxF2fGjAOjirxex2XHAAMUYwx&#10;gADSVxXUb1eF1l7CMEcI4AAZAyBiAADgHYL2iOyvROdtR0wpHOgIcw5YG2zTmpUtqwDlgiBGCM5A&#10;FTKKuabVVr42BrM0Gjc5g4y7HgNAc9sKAUAooYRkm81o8B3mxO4usuidk7gWAsjS3QBACltf+WUl&#10;pojRjNxEwoTwn2XTaB8D0HwAAZ4tXhXw5SF61nlji/x+0uz3UsPUPYedNB2M7kaNRKQ3RijFAAOs&#10;a42HjSVcAnNQhuytEfJCwJ+kqspEUIySUBkVwAgVg6Bg5ZeTgjqRJJEfpo5sord2nNRZLXmkYX2A&#10;wCL2wIgbvuBB7b1C2qDMGwDN4ATdAFHMRMBIzBsgAASN0cmiB3IrAGp0t0mTuFOJDMhy5EJkOaaO&#10;UM6JKgEgROqAIEysx8AnqcO4FU6gKAhT6DoDgLTKgPVmAhpEx1GjwszYscWhxdDMeENocsiXNKNL&#10;GS1okpD40uKOVTDZuwFlxAbqC+qH9R30B6B8GBlQIKziKRsANY33VkPLWk+h7CdwBZA++XR7aSY1&#10;PfAOsz9dyHrrRFvdB+Jdj5Hqp8eQ56aDwGdA0eAtNDgBH0S0CoQE7gBBU9seAEjRjwAInMeI9myj&#10;qHkbEco7kBDzH0nMARGjpAMOqCBuZmQDPbKsSofLPi8O84qisdg9GvjzHw2Ue4/FSKVMgBac4IAK&#10;wXBcBkEwAAPAQamAwBDTTe0YefAI/OyMZ9T6p1Xq3V+sdZrVHDrXXevdf7B2HsXY+ydljOypqjLR&#10;x5CAAM0WYsQADiGWMp4w5mYj/m4dYv7aySSZJEwJoWU2BFNlfKDKpuigqJKCfEmyPCdEh2SeKXct&#10;Da1kejuKT79zPS5LFvDS/Kyzk9LG9E3TyiSD5coRQyaXwSOsAWCRLwCwQp3HxWMcI5E1IuhYPdT5&#10;n1GuUlYpiDxczKgfdQZJC6+i/k7kKRdR6pFo8UHk18dg7XFj07zW3yZ8yzEcyydMvdCC9gVWAAAC&#10;5yr6l7q+dU38V73MipUemjnZn4Uloy/LetZz5Htl/u9+ikClw/j+byq1QdyqpA5AIAAbgcJNSFZF&#10;ABIfAtoB4eowYCwewyAChuiDwHCdQfoCoyAcgd5xYdzHoiAfAi4BwBY4IEAD6C4CY55HIlB/Ynbe&#10;KLjyT+kHCkxkhW654UYUQUSmqRAAADYDh9AFoFp17FTFawSwZQhaooKeZlxF0BQbiFBNhNzPQAAH&#10;4H7FY6YzhNMBpsg6wuK+AACywzAzQ6Jgq9SBrEQZo1BFTacIYDZWadKdQ6DTop4dAdK8ogwaJRxa&#10;QD0QRZBppWqbpaK3xSAxxCYDIDI44dcSAAAXoXgXq5ogxA4gSyA6IHQHIHRigGoGhYoF58i6azBs&#10;sPi8obgbYbZmocbRcSAdZOJOYkwkKrwugEIESdUOwAAD8XqY4qwbYbUVggwg8K8GKv6wCgw6MBhN&#10;TB5cJRgq0LwAAEi+YyqwUXkFhGozhbrb0AZH7Dws6eoZjEYUAT4UDE42MZDFjFxLpjQCbGTeajrd&#10;x+YqI+p94po0Bs5UgdwcjRYb4aCSAcQZ0N7uQZZVEfpawfglQAonI3hQRoyVTKjHQkQ3QkIrIARQ&#10;6a43cF42QCo6IeRrLI6jAcZWwdpTx4wsxRshojZuxprbZD4BYCa0YBLvY3jv5vo04AKTYAYdZr4B&#10;IaKFABIbYcaz4ca8oAgeibofo04rI0hTT0oxAfQ0pRglQAwk4CYnqZwzgfR04vAEx9AeIEJqYCgD&#10;6+gHQDbWAEQCBDaGpCawz6atwcLJQXYZoYMBQcw1o2YtQ95ojyMeqlwrJtZawBov6JQzgDChheAD&#10;cswDx8h2hqcvqVbqDp6kJj7cwoje6kyjZH5+ymKXQ8g7gmjczdreo9My48ofCIAAAdgbsWIeQZpm&#10;IewYA1qLIzII5O4ewD4tobIfRngcwfAiYewfJMweJ3h3ZsrYgkQBIwYBYBBCYCgBI6IBiGydrDgn&#10;RRhRpwJOYdzjJFiHJlzmgtwnLAo4IEoDKdQHQEgGYAAEoC6dQCbkgjkmzyIqbcjdcHM/E/M/U/c/&#10;jrTrk/tAFANAVAdAlAtAyNI7jtE4ZMwcRXIAAY4VoVTuIZsgwf4doiYAb3jRAx43aIqTxo4rSVTx&#10;Ld43Db5vop8e4n5yTyAotEok55x/alTqAmczo3E0KVw7JTI94qwfqYSWzy8vYlQfYnotAlofj1As&#10;TWofrAgjiaQCIGMUIBgEK+gBAB5C7fZT8Vxni468pshFDEAlAtrb6kYl8aUFqpz8kmBV4kAjZMhT&#10;5aJUi2abpFRr4dQdsWJeifo8BoFH43Il4xwuKhAyihBC45NQoCgvcxAyg6Y6qa4v5QZ9szk+9AQp&#10;bHBkMeJIszsGr/bypkIl8cAfRe7I8Kamxni20WLmhsoAgeolQC4fRCaKQugC4EZqdJYjYcofI2Ie&#10;AfUpR5Q4SgpOgER1BdcbajgoBI0ysG6AD/NA5gdTRtKuCuIU4UwU5cQa5xBfQuLCgABLBLRPhPoB&#10;tcLRCzxZQodMBVJFAdkSIoICrCxFhb65K5TuLIAsIEEbMLZiYDgDZDb58HkP4VNgAhjuxOkagAEU&#10;bbIHYHgHa7lfZPwqxcZmgWNiUWQAAHqvxGoukNgvi5A1KmgCD4hYwFxVA1QW9ksSwg4eBKlcJ7YF&#10;UJAAAGwGwG8LQIBia8C6KvFa5mgZ4ZySEWAjAxw7JUY7K4YuIEwE7ooIgIoIpX45YcYcJni/4g4Y&#10;FqZ1MOKyydVcI6ofRSFfsREGRVpbQEoEwEtmYIE9gEtskmhf7J5IUcFMENwAAUMc0dFiqv67EdhL&#10;qD0d8GjqdZLeiLse0GgfDvId62yRoacP4a4hSFIaZKQfIdUWLvBOZpIjY3okI04lYrgmAmQotY80&#10;IkrxCcgAZbgBT5cFIvABQyAdTDgdorQdycZ1KToesqzLRpoBoCoukmIzgBgCR7dQC3YkRQgAIA4w&#10;YArXAjAbJngBAbUogBYbRngAbRopKLIlopo3QfYxAe6ZD0dT4l4BZgQC4AorUDQdQFh1AeQEZDYf&#10;ADg5YDADZ1AGgDYFUaYCB9CD57cp0npcIagcBmgXYZ8uwboc5NQsr/rxY9IpAobKYkRfYAoB5CYC&#10;ACYugDgCxqYFADK+gG4DrWADYBpD8iYmjdjcT/D+sylSaj0Gw+806MdGs0as1vzp5IAewdRsodAa&#10;aBoegaJmIfc2E5QxoIwu4cwCaboYAb8gwcTfo0zPtMYtYqiTrkMh4touLPoohv7S4p1IzM42QfdN&#10;5SAespNP1n5CYEYDQu4HoFgHBi4D5O6JIul1Iv7yg7VTDHFTFZuO2O+PGPLq0/+PWPuP2P+QCP+G&#10;GQLsLSY0BnxT4cobLJQZoXAWpmoZkgweqxQf5VQBF8QjicjKJgR24ktSdMYij1NFiUdZQkUz7yCj&#10;jyEeY2olMzqjgrGEbc4+j0TzwsMvd7gfcqYoYtIwYAQB4vb2S+gBdsRL4FJ1gBACmD8nQvGL4AAc&#10;sTIdYdkEbB0ExMwkFMQnt6oACgo4MIqC4C+ZIzKgxQpQi1RehMwecMSqo2L6oiYeoe5spRJHdFg2&#10;o2jRABU5+cMd5C8d4ulQxCgC4ygCKiln59dzGFEekyUHGFeQaNlZ7p7/il7cIvBloc9yAhmi5rsW&#10;IfQeJUgBQe4kICIAiK6iAvYf4A4kgc+jgvAf5T5S4Cpdi+dYY6cASOeOp/GUuQjGkzQnQbwbh4oX&#10;OoMSxKRUxU7Ap7YFwGEx0Qaig6pMCz5bSzpCa4Yv4x2qtoCi8m41ZNQX9qliFjZU6dJ1AKmsiwKd&#10;RFpcIY+tVuIUEc4ccVwAFsdsgHAHIHIAAJoJwJoytexWkMRApA1gAVJgzA4KFvRC9a5xGt7RYeMA&#10;5KxGkJRgwXeyRJ8S4dbJkZTFgGk9bFuzZixgoY65daxmhmBAQ7xWRqeqgwEkteAc+Z5CkOgAAJ+2&#10;To0Xxh42KuBKRJgXNd5cK+a+gC5GZL8FRgIklrxFo2Ic8TJGQ44JIJYJVg0Ua+oymqSQI2g0RRtu&#10;FuUc7B8dLFK7AGU9ZLpPpjbrGhunEADWwiCQo1xmBmoa4h8gUN4bzIo10Bg3Zx5oQkg64toxaUIm&#10;4rWUkWglwrkpo92LCU56YxCIrPcmg2WS4vE5Y1DZpB4toeJQgd4BAkIfU5pQoCQ6uZA6IBYC4vYA&#10;8jQf6TIAbZpVouNVZUgBAcC8oA8oZVoaaFAAodJcMppyz7rg4l97B+wuIkk5YkJpgwYe5CuZzUx1&#10;IEA44APEa7gDJ9AGADJPoEYCSpwDIBQvYAIxAdQd5U4aYcBxAXoaAYSuoc41pk49lMbciVLLIBAC&#10;BpoCSvR0h9AFIDC+gGYDhLwDABgymVszeFJIWm/QVviOSONSuEhIHQhWgcpFYcoZA1oeoai8oAQc&#10;BFYAgCQuIA4Ip9Ab4BQ2IWgaYX4ggdggYxzpmBpvbZouBtgA+CAA5pt8QtqzYs4s0vfA42p5A0Za&#10;JtAfu/Um2ChqYGIE9kXJh9ACM+OS4yDZMy+GGFenXaPaXafahIGPnavbHbPbW8r/O83a2EtT1TZI&#10;WVfcOhPQ3cHRWWPcXdVS1ZlZfazfGnatowolQeMPimquBM4ZgZJM4YR4QeY1gjg94A+TiT7wJQtM&#10;aUwj96vAEyU+g8FGj/8ySVMAMGilAm40uEKYbzSsillBOKrQDzmWE0QsQ3QiwqwfwAYv4f9JgB4E&#10;lsgDwHawAB4EbooANJnX4jYexSA1Li76rI65Adb6xeeazxoq43Wp4DkRqhVdpdXOZaxa4iCQhWhl&#10;pFRFbB5r5cAiZMhM3kkbyXatpVyoY41vQ5ar4zj8mCYDBD46Z7bnj4Q8bdzG+GOnHcqPnbxI/cnd&#10;I+XvXdDwszSEJ43qYeA1QdOaOsB1Idimhxwl4CoBYzmWAdQeo2KFoloBwCA4JGRD4EkX3s/b7+2n&#10;jcfz+nkifbfup+VC4ibJLJTIRKVnYZ6By2ucm/hSpbZDlcUMugJD6hhGlfZWYDsQY4Za0m1nwZ/4&#10;xcpc5XEP+5YAAL4MAL74ou4b5OAZQZLugWQWTuG5JmNfZDYG4HGNIKgKoKjo0QYdC88HhAwXWye6&#10;gK/9w4T4hNnfiux4vqy7kIoAAI4JAJFcYgAIADJZLKADShAAbbabQACkPABOKBPAAtiwABYKBQAb&#10;jdboAV6uV4AdbqdQAE0pAAiEYjAAfmAABszAD6fT5hTabYAXi9XgAfj8foAHtFAAeD4eAABAFNbN&#10;PACxWCxAD7fM4IRCIMVF4uAAZDQajALBdVoQAbLYbIAW1tAD5fD4AA8Hg7AAxvEoE4nAASCYTpuB&#10;wWDwb/AD+xFVfdDZuNAChT6fADvylzHw9AAzGQyAAoFIoAF/wFNpmE02n1Gp1Wr1lNw2F0uC0r3e&#10;r0ybncwAcbUaYAbTCYYAdDUagAfDoc+Hez1AAFAYDAAGAYCAHPpgDANMAPUAAC0vZ0mB8FLwPU1/&#10;i7/lf3h7/f6D/7AAfvPw4CA1vA4FADyBAEAB6gYgR7gejZ/gqB7mg4CqmggBr5Ocpr8qaBYDuqxb&#10;mnSeIAAQbZyAABRmGu5pynYAB/sSfzXxS1x/Oo7b1wq6gIO2poEvueQIIEdYMAgAByA+C7jAyCiM&#10;AvHoOAssQWguEoABKCSlA6BwMuqf6mHMdx1gAahwGsABfmg4JvnQcMTTM9gAug9jZMIAsbAAA4Iw&#10;cCoKQWEgLA+zoLhEAAXA3JoLAWCKlyswjYtQ87V0O1tGUbR1HtM89F0g1zxUrQzAnmb53AAcpem4&#10;AB7G1LQDnsfgAASDgHIwIc8nCBJ4AAXJoGAABvnYcrugTCrnugAj1gAAgCP0BIEoEDYJyDP0mgqB&#10;tBn6fjDH6fyhn2f6h2nbB+qGoNqwu7zoASAr7gcBcHAsvwAXLBwCAG/wBXgwdD0S1VJtPejw0pfV&#10;935ft/X/gGA4FgeCYLg2D4RhOFYXRh/4dfGGYjiWJ4piuLYvjGM41jGHXy2DW3m1NC0uAOIUnkzT&#10;0WwzzsM7TTXtlDBZXeTyMJmN75fiGU0hnWbTY1F7TPmh8HsewAHgdR0t0aBngAaxcFqkhquKAJ5V&#10;iAR+Jxdr7uw6j/KY7zrgE9ewu68DxgHYCl5dmTyPXsDyvI0sVsI7jBvXK16ZnmePKY85+ZKw8zbw&#10;w+On7wNpsMfR+PMBkegMDylAuFwYAAFIgK2CIPhC+TXnymwAHiejmHh0qSHYd7hJNTpzuSefXu7s&#10;cTY6xDDI0BivgtIgLgsDAAAsC0ggOA6BH2fa5dGe7Jnh1J3nd1Pn04uK5O7ltJ8DwSmgaBfcAv7y&#10;HAnIgHgfHvdAkAAOAyCwAAgB8HOfd945FRGaNlnuPYZvm5ZxTGCfu/V/jNYAvzew2swrHYDGxKuT&#10;gdw8ENDqHYO0AA5h0joAAPQeJzACHzLePgfRkx6KxAGAc6gGANJBA6BssQIXIvsAcqtR6kjWM3hi&#10;oxoLG4cMBemAAdsPVbDeG8AAaA0Boq2G+N8yY7lOD1iYYcoJ1T6EaI2AyKi6oXgAhMWIEgJQSEvB&#10;ACAAAGiwHyW3EaJBjRmgAF3GuKyqwxRvfQB0DgABrjWRFEQaAABmDLGXDwdaJXuO4BiDIGIAAqhW&#10;CsV8DKVBuDbJ2NaOwABojSiKaKQwVQqgAAY9wAAwpPE5IaPEeQ8iXkxCYE0JkbSDyUklJMAA0yEv&#10;ed8FwLoXCUEqMo6mNAABViqFUUAfapwmTDAADSYxX4VFjLKtQ9cQCPk+F66EeSGiUl8AlNdwp6y0&#10;jYAALQWYtDorCkuFQAANgcA3ixIsjEVWHgAGeM+PIoDInCHPBYGQMHKl4kKC+Qk6UqQDUsYYxB63&#10;jGMMcZAyUuTLGYBmZozoKC+F/SI/iHLPGRFMWgqcq7yh3jmNyOOWAABxTvAAOAgh+xxDjOaPyD4B&#10;HAvDP8u06DZTstgPay09DfWQt2prAJkppWOwIZKYZtJTaXHUOefofk4h8AHPuPhN49QFn3H4nI6o&#10;GHzj/Ai7gfoBz/D+AQhWTRAkzgCHm0YAw4WlAIGgTsAo54JHyWAithyizzHNOmnAAqFR7ANIEOQC&#10;ZGx0gUdwO8Cr5x/IHJkBhBCyHfAkAmnkEYEylAlAmB06J8DhNIAANUbxaxgDSGLSUdA4jSMrPA15&#10;SwAjXsjO2YYAgCiBAJAiqsDAFEggmAu5wE4GE+Aqt2Q4BaPWQ0UNVDSityaLImqAa82I8htpaHGL&#10;NEQ+BwqcAbbIjFliZA+KUOsBTyhkjZaaN4daZR4vHVDeqljWl3PsAYggFAGk+A9BODQo4E0qO1rk&#10;etaK2FqRkW0eu/jXTogFP1U4/QBQCH3AFXltr/VLtAhrhK5WF8MYZw1hvDmHcPMGYe//D+I8SYlx&#10;NifFFyV8KJPSa2oT92Rs1cC3pQkN1CMvoC0JTGNmGr1MLjhf7/2/ZAwqayoCjFqLVLgSQbioBsjB&#10;VqOcZsfR6DaGqUAeCnK9n6OydAAKp15Gly8c0AVMWzuCPHT2ASZ7nU+UJiswNrnCUCyOz4wjh6BO&#10;GTMP87i0aBRlWif4fQAwEnNA3HMBwMDOAbM25YF7lQJgYd8ecfUwVQj2eU89WI5R0QWpSrmI44Hl&#10;upeq0JahhlikbAsBNQbwX1gaAxHOKRNXQOjNtEp6BlTKKcKu9Q7h437GEAVFXSTvgKvhfY+MAGx0&#10;FvpQWA8Bz7z6NlyNnaAGOlLL+xFj+422cU5xx9cfO2LFFmxoGYofZ+x5DzAAOqP89GlDkHI0odpl&#10;R6j5eUAy7IAASAjc4CEpJR5k7RQcz2nDP2NZC2/iNba3t0j04g6F0xlFY67AAO4dqnIewS43xeJU&#10;PIfDs5Ec2cQHAO2YBfykADmAgAAlk0cyozDHCsFWKs6q7QABc50794MqxpQ/iDH9LQ891lvJuk4E&#10;oJgABS6YAACIEUezvjyOCI/F3mAAA31kAAR+uckP0MIYIwTfEMP27AmCeZTypheqshHPxo9vlfLE&#10;C8s5akvKQAAcI4kyjOGaM4AAuvAIfI0AALYWgtAAM2Zx7hZVhn6nbxA22nYLE2g+9tBxVicacOSc&#10;Q3owOwrqAaqvnQW/EUN8FoVYR+lKkIN6KQUYpIJjlVyCkvZXCvA0BqDWZBYoZprMQtWJ4zeZGPFA&#10;KAybzqFmZocCj5hodkbdw7jRRBTB8D03YO4cyuRxDTiKNoXytR0DXyuPcdqJR/6YrwUxCFeKkV5b&#10;LTTbyLmzPWzbAC1ia9sNxyG4VeVPNfj3pxB/MEFdFeAFtCgBQDCmqwkTEKD5AGtCh/ACEXNKilh2&#10;oRBwGlACB3t2ABFpilkVqhimkVlpj1h7kJB4AHLBAICNhyAJCyh5QHj5LtE4kHAHANFBgKC/nfgG&#10;H1gRAJgNgAAWALE+AGABEKwLEShrhvidhghpBjqRB1EPM+DtEaDrsbkWG1mWucACAFrZgJEEANAK&#10;EqAVAMCXAULggRgKilAJAFFVmgoZGRF8NgOFsMrWkVEVh4BrGlBxhYOfh9BzpSAJAODAAHAVH1gG&#10;gao5h8kZgABzh3oLBuhzEyhqByC1hvh1lcwNnUl3D/AMgJEqAWAPjQAggVgbAAAQAKQgM2HBw7Fg&#10;Kgs9s2mwDvHYkXQqw5sQMiQ6RdRdxeRexfRfmFMQxgRhxiRixjRjxcNuIDLkGWMJmYDYsWlEoEFL&#10;DYrnGbshmUMeFKGURmm+n/H6Nyl+uFP8sKG2h5B1w9hojehzBmCDB0BjOxB6hxokKXLTm/Q7G5qb&#10;CmADE0jqm7ill4jpkXRZwRNwLmQrsJjXIEFJF6B/G5jTG1G8s9nOqBDAyHDDB+DEpgsCADCyh+lk&#10;lUAQougHgYr8AOAVAVN+ARk+E6DAF3D3nPQKJRN2B0h1ktBwBwEyo7JuSaiTyMlTwSETFgAESiOn&#10;OoIsHgH0ANLMCyHcCgoPh5h6GjIekSnnnUnSnpIPHYwqODDSgHN9JFEqJLAGywAJOnivk6AANoEH&#10;SiFeD6Ibw4Q3xcmBNtxxtvReS7RlSEw4E2IbiboPh4zAqRBwlcjiCGhyBzDkh6B9DmAHNoDOgTIu&#10;gRgQE8oVHfIXkHDvSBm2IDS7uEy5xkH8naDEvKAAB7zTm1imCMiymZjajbHSlYybESiTCTvJEfBx&#10;qVBvuqOQFOOGiUASkmgnzhHLSUFgpxGpjihSTlC3irgAJTgmunAIEehpjiIklOFitCzSh0nVngH1&#10;isityiNCu3o8zZDoqnRTovgAAdz1jDwPOwOxCGCGt1t2OzznJUS1NlO3oipKT9iEgMO5vCOduswg&#10;BsUCp3Bnu/BiBiLRgJpsAwAwgwPENGsHsvRbp20LwQEVh1ofCdCGpJoihkUQi+psAvAvgvi7p8Ra&#10;TUlLzqDehThShTFOhykPASiWgAAViLpzJ0ANOtH6IANzpglTvhI0hQp5PjnUgeDLjMgZAZjOjPvn&#10;DRs1sRvpH+B5ofByi0gABuhkQnhrBbhbuLsmk4D4jnP1OcUynYimjsRZRajtP6zOjxjvODv7FCoC&#10;maM1M4kTmhGZnsABlCsxsHl3ucH4DugDD/TzQFD7h/gFEKwBDqEUlgB7CcIeENABVJQPrTq5r/GO&#10;h7D6B3gGD7hzgJEHB0AICyh2AHD7h8nhq8D/AFkCS1ANRCAJkewHkHAMAHH1gTgKLMAGgBCBB5zB&#10;Bvx5gABlBsI8hzB2GlDtxajqVnSFQsLXilsGDmgGCNgFQvusAKwgAWgNIugTgKowAQgJo5gHgEnc&#10;Q3w5GTy4zQmOQRSNB9Chh4BpjkhyBWufh+h2mjAKgWwgAIgWEqAFklilgJkKoPPMh2DchpBvkRBr&#10;hyCdhuh1LTB8B+N0gJAIDAATgOCXAeAUr8ARALClAFADCBADMy0Vm2Rp12SDM3GIrkV22YWY2ZWZ&#10;2aNtJ22a2cWc2dWdocKhMJ05jw2gP8sYqcy9DXGYH8U7TPWXrltr2WM4NsxbqALTy4ttsLMiuEF9&#10;DDB9zUB5IIoJhpGmhthahZDJhrDegAh6kNMvt0jqPHF409SCjuyIM0MHjmx+gCl4yCNgK6AAq5rU&#10;SFNzMf0+GhChrUGV09GWDX3DCgHBDFj114m/AJH1gCATgVkPgRi+AHAPiXAKgOI5gOgNEFgKSzJN&#10;JNzjKvkVnPt0h6miqShxLTBnJ4XXrTImDmB8B9oPjBKwiBHxkEALgKn1gPAOClIqEHTfNbCSN3ol&#10;FOIHNeTml4QqCmG1DZDwH3EHUByjHzljCBVrEHQvncOoEEJrkeniKxWhqcD22nsiRtMgxulD32vo&#10;GJoaWmFI2jlGrWjxX0jUNTigInhzhxDkhohksrhvBvkyh0h7IJAEN9gTgSIuiYClIxEFn2lV3zOS&#10;H43pKKy82eGATfTS3mEfN5UVIvowH2kEEUyMInoFoOicB8MlqFIKmlBq4aAABiBhjgsED9AjYeUJ&#10;DOCkE8qUrTBUBTBToeOPgbPckNyiiPCPjBYHou1mOgUVzgEmqehuogJgN0iwEqAR4HiKiLodz3ux&#10;z5JRpSowO0z8EET9CDu4BqCEngpZudgMAMnfGpsrp3mmhlBliDCHkFgwAwUTgYC8l4U2lERp08gA&#10;ORIJUCpuUP1iqTi/DAAtguPSJ8HKlejyDuGOjeUXUXxGvZCVt+iKgXCvAbJzIw0esI2iSGoyqCgA&#10;Jd0iqEurjLgfUJUmjPDQJLRemIIZB3oKlbBnoihthjrRhtheBcj/hxkygGgDtCgEVDUVEaQs2501&#10;D24NH604tvRoU603mXKfvpm9xyQQjZSCDyNyClr3jtqZ27Dsq7m8Iyh/HFkTSMnZimlt3IIyh6Jx&#10;B3gHiBB3qtuLlmgAB5gGj7h9R6s+FfR+w2iygIgNkF1sHcADZnCMAECygKAEkegELNB+B6nlSbEt&#10;BuBwogh3h4nU4pZ3HqxqkzCh3o1pj/AC1rEPgKFBgOkkgAAXgNi+VwIwAPAHkqAHaLl5KhV1lDX4&#10;4Ol9xpFpNLDaC5B4hooLB0hWjih/h6t0gLAcnOAIgXixAEgSEegBgIiBL+aPmjB2B4lOBthyoghl&#10;hsufhwh4Dk6EChtjkiAXgR3LgTgMk+AOgIEggJAEFVgCgAl35qtuNgYOPe2rl+X66k7H7IbI7JRg&#10;2b7J7LbL7MYOrWoC3COERtFJX4w4RpDSbQkVHaGOswDBv3jwR65zqLyDLimZRobGGdU3tr2rGay+&#10;bFxylHKBDE2KlTh1uyZjhcAAB0hmiDB8hwiPh/JplggBsuEaG6WVSFD1ihjSF4qXDobCKkF46WG8&#10;ZEVoG22/nZ3D57D5HBs9gA3DRXEabriqmOh827B7AAvVAMQgAFAXPFSRS1AKkqZJCHAJFVrDkei/&#10;lB3uG7wRoyhyqPI9XZhtiPN2t3ypGjKenhkKiZkHXgEF3hilNokEPHjlt2t3YjoJTA3n1J7vGzqg&#10;rUxZgITHH0XPtkkel2j9XeS1aZ0GlBnvEiAFCM2WZEm2bE8gZtmF7RyEakakGEMhRu2WsI8n0pX7&#10;Z7X4GTmdh2B0QkhmC18IIghxB2jch/2TYzowoxNlgKlB2LkEJNiyliiBMFbn0KsW2sRnX27HbMlG&#10;CglTmimjBw8+1ihlCDNzvEz0IwcMjogDD7jVzSzYAAY+CDBR9IOJENAgdKJygbxTAWAWAWvjlOBY&#10;Cp4RKVOXjBB05gSzHzgddUYliBBr9WOLjKqwkK4WTtmlJNncAWAXdNi9i+YSt1JSYxz49e8x40u1&#10;pVoiu3ufhqhpDez/kggtOdiwixBr0DJ3u/BihihjURnzgv5A4fc4SAG7Cmi4C5NcCzN08EXbO8c/&#10;JIEvUQhkunXSgt946cgYAX7nmvjxmOhp99AABUhTUYqPFcgRIuYwdNgagbgcOsUeciWgsfvfiq14&#10;5YKDjIOYHUiigf5b0nKIwdOF7dZej92vhxJI0twnhsBd0wB4hvoggGucAED6Dn1nRZsh05WUGfs1&#10;DSqeZt06sI7Z03IbyLyJ2kH9G9qgQPMYs+MajukWwrxmlpHAlo57h+2tkaB8ADD9aCkdaBh4VYB5&#10;VQCqjpG3W5mXDoFzaHQwkP1Rilj+jmq9kNgBmuFrCqh6oPh6h3lY9SGlImDbaU259wHskzE0mwdE&#10;E4XTgErFAPgLI5gYgODQVdzKgGkggGADiNsdHrajM18lc77zkTqBZ5h9h6C5B8t7zTfPoLhrCTh4&#10;BcidgCejgLgiulAIAYCxAEANncABAHKxFCr+ChN0hwBzqVBihqI+hrBzCPh0B9MtVGCVgNE8gQAL&#10;o5wfI5gMgHEiAIADkEAFACiBbCKZ5p7YlFQ4tw2kbGSEzPfM/zfz/0akxhf0/2f2/3MPXEbbWs37&#10;mVPofxbZfxjVHEi356iAPd/P4APh/wR/AEBAADgECAAEAMAAAExIAAUAxONRqMgB/v+NxOOyGQx2&#10;QSSNyaUAGTyWUS+YSiWyOYS2Yx6aSSaSCPzyTvJ0ugAORpNEAOllssAOpjsMAPlyOEAAYBQuqyqO&#10;SGeAB+Rp/zSJSyMgIB1aTv6bROFyKNQuTv1+x5+12D120QiPgB+x2CT6J1t/AKMv2yAB9AOHvYEA&#10;oAPEEg2JhYNgAHCcVZQOB8ABIJhQABAIA/KAwEgAKhMIgAMhgLgAGgwF1q8z0AOx2uwANZsNoANl&#10;uN0ANtvN/Gu94gCqxMD8sAArYAALBMKgAPB4QZ8HaKWvZ7PWlut1gB27cAO54u+nvl8cjCgCRycA&#10;/EAAOygAIg8IAAO5nKA4HAAfx+pABADgM+wHMgCgKPy1gLAABYGMYjKco8ma2Jkm6UwzDcOI3C0O&#10;xBEMRJek7ZwpCa/w1EkKRSlK0qzDaWOKeQAHGb5ygAbxvHAABsG+4B7H0fQAAuC0HAiCIJNcBwGA&#10;AB7/AACYIMgB8nyW2IEuY+iwvkmMXo8v6OppFkRzLM0zzRNMzH4fZ9gAeh6u8aE5gAVU7ABOLvCF&#10;PYABhPwAA/QLPtBDaBoIflEAAZZlGUABN0eADwNwHgeB2AAahsGoABcFwXoKfD1mGYSnG2bbeHnV&#10;AAO6ewAH2fJ8gAEARBEAAlVsyjQgAaddxzHSlnSdQAHedx3Tw7gAA5ZIACGIYhAAFQVhWAEFM8dV&#10;gAAYRgmCABtW6AB5VTQLNCYJomP6/5omiaAAKKaTcmmajoAwDAAC2LguOo6oAHFfgAGaZhmAAW2B&#10;weBbYjAMIwgAGmGIgBAEPmAiLI0c5zHOAGAYDVEaA0DQMoZh9VO7HJum8ABimKY1BtTewtz6F4YY&#10;jLi1rzXZpgAVBTlMABznLHARBIEgABYFoW0uG4cAADYN4+jMvpGnJ+wCwx9q6ZxmmaABQk+TwAHg&#10;d54AAHofB+AAZhkGgABOFITSiCYJzVuMRw/LyQnye57gAeZ2Nwb2rgAZxYFdnhpqMAk4AAAh/riB&#10;ADAKqb68esaVJAwK0rW5D3PdzCOPhzSXxkmCxwuuKCTBz/Uc/0y9ACvC1JRAS/n+t0S9MgafcrGR&#10;+alVp9JAfQFYgfIMyUeoMtSdwKsgeYEIWep8Td3a4vjFENOc2IH+IAAGAm/4CAVAwCALx4BgCiR+&#10;egAB7ngelVHgee9Hc9FX1g+KFvjia2IIliCAFiTiWQgHOeAt7qsQLgcAADIDgKQAAmAsdcDACzPA&#10;LAKaUr5Oi8klRY09uUHYPQfJQgEkCbC4j3HYd4eQ3h2vqHU/AfT6R9jkOOPkaLFwEgPNKBgJq0gH&#10;gwMmAYCbEABAIIeThMDuAADlHYUIZo2CjDVHINwAA3x3o4IMkMCKhEpJKAmBI/IHQJMfBGBIzQGA&#10;GnTAcAYxgBwBuPQqV5GCZCbwZdSjB0CLUWnxbpCCPkfY/R/kBIGQUg5CSFkNIeREiSepfkTI2R0j&#10;5ISRklJOSklZCIlPgTkj5OUxoeJWhgrRGS+qtLQYYuCeHdkFTYqpNqbx8puHiPlIY9WqpvIOWohc&#10;RADmfOYBcBbEAKAIceA8AhD3mv3TAl0mKFJGIwg4hyZ5NSVx7maTWOTqZmj4cQO9ioAB0N/HCLgW&#10;rehsjVcSPh+pAz3PlPdMonLq0BF+TA/ediHiWkJJC5hxRagCELAG46dbnHTusjw/sj09TEEFIUsJ&#10;MA8ABOPHiAhJo/wIxoA6B0+wGDJgXAqg5J5/wEzCSiBI1IHwOGTNCZB6k7T3mNHkjQcQ4xyI9G3F&#10;IZ405zDqp1Swhj4zmgKMYBUCh01AnXiyfl+yxlWU6WCbaFY8B4LFVees+cyGnF5KqQt8bj4vGpA6&#10;BujB/jREjeCxCLpogJRepGakBNIW6k6QzNWOslm4wZmVB8rceHqx4Jc5+ZpIJOV8JuTtvQ832jmH&#10;Ixc4ZUhrjcilOhNwF7JGuAaZAshEgFVtSioQ0KTQGpMp+xBxsu5ikPLIVaZSX26TXrpa2QRcyuj3&#10;VAv5rDWhQihm8OgoQLgWguAA0Vo1wDVGrcTT6lZtEhJDO6d5dK7hXXPfU3gAAQAghAbMDMGcDQTN&#10;tLgXEal312DSXcNEZ661iLFSYk1TlvgnBQCgZsCjcBr3zvCu4ZhSbcjpKnQAFV/QABOCeE9oYLAW&#10;EUs0z5HAwRgLbG0NkbK31UggBAZoJoTQnGUSteJdw0LygAXUM9tzcArhYCzdoEqbx6PtTmUYV90L&#10;ugACZjFPqfwJXxv2ga5JwVSgAF6LwXl0W8gxBizECyRVWqJHAN84gxBhjEM+fgAAXAuheABkNmL/&#10;iwmCRaNO8QABTClFKACxCOARglxOCxTgAGkA3AABoDYGnMzRajOpNqbmMgAFAJ4TrXh3nobIEG67&#10;aQTgoBOtPG1ro+OVlOPtIWYhsYPGgLkW6NRmqNHsr4fw8jjoEIeAahKBrUNOdaWqwEGS1gCgvJ1z&#10;RWJoFZeqXygZInPEclEmAvZCC2kalKgDXU+IMzqL0XlqRBC4EEd8RkfJ9R+ILK4CgDxBQNmpHiA5&#10;iA9JTj1HajQfY936nyoERMBACzGAPAukoBUBQD7UuKQ90I+B7pDHoO5+D695rgL0PkrpVyRQbL+Q&#10;S0pFwEpYAcYwBR9wAAhAxRgGwHlpAmAps8CYCklAJALLtp8dNaSgr63I2hKa76IREXOEo9lYDzG+&#10;sUdYxxxp4HEegfo+y4t6VgAMdZ3gHAeNSBgKLRgHAtzgAQBjkgC0CS+OodxuBoDcXiNYcY2zgjrH&#10;EU8fyQ4tnN3Ee6NyCD/geAnAgDoD16AaAeZ4CW6SGRtPm+aOznZoR77XrGDdgHP2s5B3Xu3d+8d5&#10;713uS0i++d/8B4HwXg/CSQRKiet8cK4R41LxkfLsR5SvKXbMcthihjzpgPA4/lUaDocQPIfSbiDE&#10;afFfs0oGQHH5BbcQF2zAYWgAyAch4BEZZak+Vrt/uJPVwtZNH3bop7ayjt3TWPuK9lptgp89Y6xr&#10;LxG4LUWRtRnjOQAUEibIyybsPo5otfH6868K3PdGSAqrl81KRnoZC90mQASBnOABlcvil2+bdnhy&#10;JurIu48ARzx3D8IIG4z6Z4eeWE12OYAeSQWmAsOmY6gQPuPyYkIkNQNSBEA+2erSNFAgp4RStkPW&#10;PGPQN8ikGOGUKUHEHIRwNoAK+2YeYgArBaAABEBABGPsiyPYIkO4VYHQWuPGNwbAfmPUoCQuIOJA&#10;MQswAONKiybgzezgpIPyAUQKScStAUbgOyMgccfI+2mk8WJItUmS1ckUQ6mu4wJ0+ITSLS7k+I++&#10;jlDIiOJcjkqgOOHAHAKkG+HA5WG9BKPYIWBGBGOuAYOeHqHoPWpWsqMgqAYgANCesyYgAcQgp+NK&#10;YefC+24+8UrmTK988KkkNoQCLiGuGwGwAAFlFCAAGrFIIKulAUQcUwBtBeBCBCe2sqcSmKK4USWG&#10;WLDoOIG6ZKAAsc6cviM8XICaT6yG0MM8xeHNGOAAUYUaFcFacGt0YuBIBCVoBqBvFWCSCUCWOgSM&#10;X2HG6iGTG+AAxaFezEZ8zaaWAABtHSAACgCivev6MuS2X2HC6iF+F+F8N60epcRoBCwkAACeCgwE&#10;SSSUZsX8GYayGMZQYKNjH+veT8U8OyNFFyOAFaFWFYZ4HQYvD3BkaCxOBMzMwMNKHaHchWGuGsGu&#10;AAW0W2AOQIv+CcwuBBH4wgfgVMN4GGVEPsAgNSDAC+DAyqBkBkOREk9sJOXSKMFIFEFGKGHIpmu2&#10;baBcBgU8aQByWQpOc0ReJsTEIm2KVa0YYwvwE6E4E2PKWGAAB+CCWcBqBpFWBSBSBRGI8Kr+r6Nm&#10;nUHgWsX2y4X2UWKGGEGAb0HGR49oIyLKIyIeIk/S7S32sAdDKyjiQ9DW9+mvEm+KI2nwQALylG+C&#10;oGLQJ4nw12d4ValOnQK6HyiIKegKH8BEXoAEBcaEH2AsPyHmlOpeVYHoHUfmHobyRSLcPcJO3CNK&#10;AcAqNS3ONEASAgMY4qiKlKbuSGHmHefaHsfeIK3sH63w7SfuLXMqNoIOf6AKIe4CNiAQtAAYrUBI&#10;AwM0BuA+wKBKAoowAe7M9kQMjvEukvDEpXEwI20YTcHoHiO8HahqiSFnJOHmGwNwdCAMn6e24oM2&#10;BYXoAwCcwKAaBWNaADBSnW+IHSHeNwGeG6nMGyHIOAHCHcpm3+BSA4xOQKl2HIKAb0H2PWAIIiOg&#10;7GbUAyM0BCAgo23OOagqsEQuQ3DE9/EqRer29zPvSLSNSPSRSTSURI47SXSdSfShSjSkg7PnSA90&#10;c0UM6kLiHslqHm0aHY5IzE8sHOTiiTTK88faHQ8wWEHsbyHmnQlML6oWPYVan+NcAYNEA6AsXoBd&#10;G2CGAuNSBU4GM+jceaacjqsJR6QwrlSHR8KzUZMydBDRSu95UWjgJAHeHDDmGBHuKQUaHoGqZuH4&#10;b4ORQQIUIkKs32hDEocrDYImK6/vMuqwdMAMoWAUAsY+Amt4e2X0AMAcSUAJJXN4LS/wAM1AYMUj&#10;TCGnKWRyWvQwPQ5gLiAaeC0MOmBAA8M1CQPm+2NCNEA8aYpHCarcmKS5VelqHpTaOCV8GGGKGOAA&#10;G6ySK49Cp44qQMAsqHFYaEbebhAzTabyt0KEb4hWbAbCH0buInQQRTCEIuoBWmP+pISUNYNbJyNS&#10;3CSaSSPyA23KSc6uMFUamqJmpbC3UfDahA4wiQI+dXSEcmIsS6c9UhEqkK7dDS43ZGLZO1LmL6H4&#10;crOq22LiHYHWhWG5XiHIHUYuHWHmbCAaAeSaBaBXLcSYMhaDB8K6q3Fi/0PqOWQNWmYgqAMYpCl3&#10;WMcfXIqrVQy0IUQm28oWpXbY35C1SmkTGOYuGWvuV0GiXcwcweIGLiBGBFBkskNbD8Sa3+eka8qg&#10;iTWYsMfbHjD2VoCDceAABIu2IoOZM2b0peYwtqy+zDIwKEv6gYBqBmbSB2B8B8NNAUPEPHGSUYAA&#10;FSFQFQZ4YsAAzMbaBsBuU0CKCMCNBeVmJCHHd+ZOGIGLF2scsKfgOq2eCQCSCQM2rSV6ZMGfejJQ&#10;wWL0lOB0B2B0xmZjKaW+HiOOF7fBeIOATYTcP8P+A+wmIZEQPEWIzFGQR0ZMSMQdH+wEouowHXVI&#10;VKN4GUGQGQUGPyCuxGt+zStPA0JPJKGsAAFcFUFWZ4m7b9BkBSBYWkBiBkuyAwAyabMnKwQvSyzq&#10;AAw4xAzAFIa8HibDeuB4xmBigbI+rSSU8BZATCsCJIHwZGHhByiSGg+oGyFuFoNrVCQAHqfgL0Tc&#10;LKce/0OQI6MEJA9sS7EnY/MnZiRimZUuiM/u/u1gdknkoNZSQAdMakJBM+SGIyH0PkH0SmVaBAQc&#10;H6BGY+gagQH4AgNK3dP03ka8HOqkHkO8I+5i12LyAPWoAcAoSUgJEKAkNjERPiLzOWTfjsHqfYIK&#10;VTOoK6nqpXOy16IIjaceAQAaNiAWSse4PyBMAuOuB0A+t8BIAkowAZkAcSoSQ1ZhbgkRYMTdaSfg&#10;HSGYpmHGFSKMHiGkPCAIdMAW3UjIPyAmBogQAsCTLcAXPWc2TE+JNshWGgG/gSG0HKZMHAHa5WAa&#10;4CAAByBMuy4GMhm0YvTUWCHWHwOO4qIk64zgA8AkzgA+AgY+AlOKchiO7Q09VQoW4ubq1mdBg5Zr&#10;lloJoLoNoPoQK9SboToZobodoeg9C4gxbejvijA2lSHatmHCHifgGrdUGzaCN6HYWKHUWO/8LiIe&#10;JAIqIWAdFkAkAMYgAYoAAPQrZ2IIliK6HUH8IkHEAGSaA4AcNSCUBAXoBwAoMgBMfAPsKo+HZimo&#10;sG45ijUSmXR8dDDAgvMdSsHtJGUjHyHQX+iSF+x+HqG+ZMcef61XiaquJbSE8Y10RlcsLiLiAEdi&#10;ANp2PtfQWQB80BV0U8AOA4owALaXKtUpTnO6UiHeRoGsN+R7F0G2G6OIfefgSyl3BabhBhBkbeM8&#10;AKoAYMMYi8NFkHmNBpEVmeQqhGlSG7U0WwZSW5sYHsxTNBaqp8QUOnGiaEqEbhWMl2bwPWHPIwUj&#10;fxhLB9jGYmL4nUOWl2SmPyrSbhXuOnOKNSH5mGSdBoBEAsNSAqAXbDbU7kzkdlUU407mrwkwcqlL&#10;b2K4LnMs/xbK/yfIPbMZR4jzMeTOJsPhZnURSAJ5qs/MQAd4H4HuTcHyHkPWHxTATwHMfaZ6KEGy&#10;HMR4HWH2bCScIkA1qIUvKgScSgHUHWPQHhj0PSVgdvVKlwtRMNFkcamMZCYfbDWMcSoBQO9nFkmK&#10;ceccIlHjY8nbEoRVogj6bwbyPGhXDiR4GoXhKU5XiEfaleTdxxPsPkfKQm+2qEM8BMBO0Lb8VpeR&#10;JwPysvtPFmK7byAAFwFuFwPLdVI0bVyqAABSBWMuNAPzx8NyGtgSFuYIPGWKu2xOBUBSMuBaBet9&#10;fkJCWsv0ubyMVUulcBm+BzKnX2PKflHxE+WyW3w2PDBaM80HLcB30yMos+ABU0R4VKilgQUjVIqy&#10;QqUOlqraNKqHttD2gSbPFeMhYAimyUAAvmnNfMAACKCICKABzPVPVUJGHDXiGGF9HvJGhXW/nfFa&#10;4OBNLcAii7x1qbMolKxeW6weFyFwFsb0HofgaJe3yoXzPaSg71ZBvjUdE2VbTgHQwcR6F2Fym8Gc&#10;KUHsHDfGHmOOMQckMKcXkyTByePm+4PlicJM1hSq2+14j0JhZU1YLYdijeTDMtK02FMunUd22MH0&#10;dKZCH+M6ImA4NaH2BQowH22iIKAafOIaI8dMHtP4PKHKhWHvo4L0UT3Qjfpgl2AapIQeAmMgAagK&#10;AMSzy6H024Te2yfUHifaHvtiH7XmRRKGPk/CJOn/k2Nee2AiP/qCNSBMAxFcB8BAZiBIAigRQOQN&#10;HjvktXx4j60YK6Hrw+HUGeRwG8FXl6Ggv0AGHuJAAcAmNiAuBYNaAoBsgQAmB9FcARnnMbqgHWqj&#10;FGHCweGuHGOAG2HUZMAj04CKBebKA6AogQSCPWHQHgv0G0HQOAHWHp5c15k6SaBAAqMmA2AcQdns&#10;P/OMNEAiAPCq9Ln8Q5qnvF3N7P9597999+j+79+B+H+J+LSdvt4ejgLFoHZG++HwlOHeVem9NxXf&#10;cwG3JEN7uEHFe8NqcQ14SdqUAqrcAyrcAuqASIOcPtCemEIWakLiHdB+GsHmVgF6HcTcH63CumA6&#10;zgB8IAGAiAB0EQUAA4BwIAAAAQDDYZEYlEX/E4YAYrFofFo5HYnFZAAH+/X6AH4+33DX9FQGA4WA&#10;pbDAEAovNI9IpxEY3ForD42/53DKBGpw/Hu9wA83W7gA6mm0QA310tgA72q0oa8XlDX2+IbLovQn&#10;/GZvIp/EX9G38AJK/ADawC/bWBn1DAmHxGABERCMAAsNRwAAUKRSAAKEgnFLLFIe8K0AHA4nEAGs&#10;2G0AGc0aw6HQ6ZlDAkDwgAA8HRAAAoFAqAASC4OCQQBwABwMBdQEQcAA6HA2AAiEAeAJaA4bDpFY&#10;wA43K5gAxWQyABlm2AHZ1QA+exwtrqAniRGIBJfgrqwQCQT13xXnM53R1HY6gA7ne8Ou+aRLZpQI&#10;fY7WCPKAAJgiCgAAkCIJQACUDn4BjcnMAoFuEBoGtICjRg6Brzg4BKFggAaaAKjDioknadoyskSx&#10;G46JJCip/JW461pItcXRjFy2JIAEXIqfh+JKfceOufa6n27J9JOkS5AAAjtgcBkJgW1wAAW8zDAI&#10;haIIhFERMXLjFuQoSwo4/csRetkWx7HKULYfKSn8fS2nufgAH2ei6n0eSvHud57AAep1z4eZznmA&#10;B0HcdgAG4epyT6BK6gcECBhEE4PgAGgYBdAAIIGdx4K2dp3ni+J3VCe70oukDkR1LDhQ9KriAMAw&#10;EMMAqFgLWlWOImaaSs4gD1u2FZAYBkIWBJQCVymcu2VZdmWbZ1n2g46QRsdp3KYbpuG6ABxHCcIA&#10;HIcpygAeR41DHqSxUmDiNi2QHXcAANt4AAVBWFYAA1fDWSpK0ro4saKnTgIAGiaCoHoelBgwDAMg&#10;BhQMYaDOHgVKi5LXcNxGcZpnT6ep6oQDgOXgDYNAADN82EBiJ3LULJMmd1qgAfUhAAB+agAEoSPC&#10;B2bH1noAYvgeCqadT4Jmh4NA23oaaWADxtWe2O2/cAAGmaSsHJrE+ntPh+yA4cANTm+cgAD4QNPp&#10;GSX491D4CzxzHNcWJvOFm6aaCwLxyiB9uQfUbM6zxq8CAGD0HAMDgwCwLZLpLfAe3IDpsAbjTDVa&#10;xRbF50HOc4AGkaZoAAe57KQDoPUphWSNTA7zPPaPW2gsjGKIxVmsbuAAG8ZRk5+ZboHaZjoHsc9x&#10;JghaHIyfvYOF5SbVWAQAppyYAAFFnKImoKPpy5CHLWsi0zA/K0Iooaxv2jNVH5F/0RjJJ9rXObkH&#10;+CLggG74AAQEy8gYFQTJECcJjwH2Vseg/E+JvLqPEeagx3DmUOPUx4/R8pya6SU/gAADAHNkAs4C&#10;UgJITAcBU0YBwEmyIkfYrw9R2FbHtAhmI9U+EnJSWF5yKSJPcOFBh+wD0JgMNwb5TQAATgZNOD8D&#10;4MAAAhAiyFY5tldOzicil67ropLKJCWGKMU4sEnTk1Arw6hnriGyK1z48BoGeAMPMtYEQLm5AyDg&#10;DzTQbMhAeDNkgBwMspeqWUh47B4jvAANkcY3DojkkENYc8ggIgNOCEoGYQgAAmAyXlyRxB3j0PoN&#10;4dA3jIDtOYOMeihx8j+JSA8BbKQIAMOCBUBpiQLAMcOA5AYEQDuPVsYYmCWUwE3KC8l7BOTixXix&#10;MGYUw5iTFmNMeZEyZlTLmZM2Z0z0ur/l5NCak1ZrTXmxNmbU25uTdJ4l8nBDoolDesi05A/CMjma&#10;2AAZ46lDjQHUOsAA0B0TyHEuU65RzBKtBAk6I78pHgUMSBwByEwJGwAAA02j9ljwWee9JZMFZQpy&#10;GcOtUIohuObHDOgvQF28A5AsYkJ8a4gAKAMR6acwEQuydc/Aoo+CkD0ZgP9IABwGspAOAog4A4Ll&#10;fOJHmXKKydGLnHUJMCNC2MyPitkyAwxfAAHWM4ZboBtmXH4fN6RYAAuSJUSBEL1CGElP3St8JFR9&#10;gCgo+g4Sb0AAZjeCAHYP2Sg3ByAABwMAZQWYi9ZLxDB8s+McqEbI3VtDFGOdAbw4BwOgVMbQ2QFg&#10;KMPO6gMCCCTWS1JQPlBBwQWAqBOw2j0FpaxNLCOdgQzRnufGuNky44hxjjKS1EAp2zumJBEB8EJ4&#10;m8LDIPX8lJnD2jruEABao7QAHpT5Vs4k4iJgMp0dxxSCTEm/OCOsAishjD6IeOsAZ5wHUABSBM3I&#10;RpVAABQAyk4CauIghpL2o0eSVuXfWSVmRKR9V/PqXWv5dR8HZHxUoflSh71KuQ1orw9GolHY8dgl&#10;J5jZAaAw3gDbCl4AaYY45CZ+HpOTejMd5JPZfXtfKRF9pJr/kmHnZofA8GPD6HaUgfCf7jjqY8PQ&#10;dKgx7jtT4PnFNxx7F1HqkYqoBWPDoAWfQfwFziAXBGwwEYJjTgwBUCo7iB76lVU6z8cp7VOKDR+S&#10;lGUvl/o5H8nIkaM0bErfcP9Gt9EjoqWOQtApowQgejeBY8ddkmwWO3N7P0yMxpCLrghjzUE+FHKQ&#10;z0uqPE5LpVbnFWZtqdEHkUbl1auJf0oOQdizQ8R4H0XO/Y/2olZQYNk19FSpSvDwqxoxfR59LnmV&#10;kS5fpDCUEpa3AVn1SFbG2QkhNtVSKYar0+egr2G9XoEssrCk5JCS65XGY9reLalZqSUTEA+o1hsp&#10;AUlHS9zNFXHVMqUpBMziM1fmksAA9kkjyR+dRUw62DqEqwnElKSzZARNayVxzJbnAAAuAghYClWp&#10;hmmYoiunAAafj9mFiZBzyqyVgbbVDlc/xPKFFGshZET1DjyPiBJ1By2wHMM2qY3hcCzAAPEbA2El&#10;D9JSRh9zzSIn5zYjkjNzHnE0uWV8i5P+b1BTBObg6YXvE4Ra+IhiZXyIqLYi9Ixa0foxxKP1Vo+6&#10;TI5A64oAgMcqAXBaC0AAKwUAxfsAtCY6B2meHOPIzw5cbAAHSPGeSho/QOK2PrH6ac1kMALQsBQD&#10;iDgKh6BACqBwDgMdYREfSpXBjrPpCtj0BPJj7rEiQnbzEZk4VirIBBoQAQ8ODeI4IJgMKUB4CCI0&#10;SDeoeiZQ8jtKeL9Dj1Xz2cE3QYDUINJcQ1RWDNKqM89oCR5kPAmB0gYHAgAi4ADVkICwUGJAMBNC&#10;FLCbjuHmfQbo5VvDYHLIIaY5TLgO7QAAJAMAfRAA0XlX1J6kD0Hwx4dY8lDjeHUuIcg73NqClASO&#10;hJd4CoB4xID4CRkgDoB5xQDIBwxIBxB6XAny9zEJ5J6564oDjqYD2cDMDUDcDkDsD0D8EBaTosEM&#10;EkEsE0E8FEFKZjjioIoIn4h6Gx9otYeJIAdR0Q6JUAAAZIcw9oagdZQ4cjTypIlICShYEKm4AAF5&#10;sIFKgQAAEgCggYC6fy9Ck5Y6n6si9pVAtYZodaPwTQapbQaIeSzQBAB41YGYCoxIL4Dg4IFwBw2S&#10;K72RMUOTjCoCXJrolIfBqDlYdI9odQbY6YfcPYBqDYBZmwBJnY1iVAwxKIAbbI7Sk5VjjyXZMQm6&#10;cDjosIeYdQ9ocoZ74AdQZZ3QdgY4Yy45rIAShohx6BvKo4iKChHI4yKqspmKr5HAAQfIlICICxhg&#10;EIGgHRe4GyuoCAHKuoBBeJMMDAiwfx9jmAqIyQ5oZB3Q6SqEH4kxJKm5CYCCyo1ACRAaDCk5Igrx&#10;xJA4GQGIF40hxkb5VjWo6gdq4waq1Y6K1gAAa6qrLA+hWg2xBJA4EA0zgBxLPRCYlBOQ9i4IdQzy&#10;4qxg+5ZJ556A4xlBhsXbZRA6go3K7ik4YofAkobgfwmgegApWQDaHQAAIggQAAGICBCADrrICQAw&#10;4gBI4zzT/xVUZZ9bNokxNBHi+hNTcLhQo4rzBhIIlJH4urZxmLyw+qzTVTdadZrbGD+JYwha6jCp&#10;hgEgEK3JxI1ZKY84AhW8ZKYTMbNh7itgfpOItkjRHMXAkytgfgepOQfYesoAeApAfLFg64dzGAdh&#10;PgfAd4pAe4eIrwfcswkYirqwhgfQBImgeIA4pAcoBK4wAQCo2wDwEZSgEYEg04FIEovICZAqXxg5&#10;jw9g+A6o+hTora/oupERiothmbW5mJnzK810n0qDyxOQAih7PBAYFIEyz4D40ovyyBKRicFUFBL7&#10;DqlBF6pBMC5k5hLDzCKc40r7pR606QsQjSccTCohZ0Oh1rMc5Tmshk44jq+JOZF5OIkqAYlM9JPr&#10;ITIJOROouod47IdifQeCpQehJIfKlwmgBTdQCk4YDhYYvSgpe4BZWQCYAomkxMVbjxaMEbiz2cOR&#10;E8Fjpx6JEgicPDdYeoegpoagrAbAWYWI6gaD4Afwd6eTcQ4QAQ2yiCXwlYh4uR5LnbDYh5ZJyjoJ&#10;7B2B+BVLpB8Uwqr9HjpdHYsQmhMp5Ah59oh7RpmIBCk4fAgxHIEJvAAIF6z4DwFIFgAAGoEavL6g&#10;xIeoeQrYdIeSeweT/AdxzYdIdchBmDTxQYfK/pVa2Y2wA9Az0KgAB4DAxIBDf65gfMuIpMLp0CFg&#10;owpBrp7gjZ5wn4m0F4uZKgBQCY0aDQ3IB9AQDwCZkgGIDaz6JBkgBoAxCZDbU6W65ilESqZSKpEy&#10;cFBpLM486qa0ms15OQcoaZRYaQVgZi4gaJzYBAeYmgCoD5AYEYJIFAvyOgwQDw3IAgBpWUOz64eZ&#10;UL7axYbAcxbQaYcw6b8hCAI4Fz9IFADT5gBJWJJSW5EQege5jwcztZRAdCxYaAczlwdAeyPwANJp&#10;mif0kRxQDYCBxQEAB5vACiDRKQAgg4AzdVBK5b2FVcSsFzoVVk4liFiNiVidilipZiaVi1jNjVjd&#10;jljrQDhCclVqvxJM+xOQbYeRQYYdNRgcaobcaororwDIA44gEUkYFwC5xQEaH4DVAQChKgBY7YBA&#10;Ao4gAlUlhVh9HJqgdo+gUobKTQZodwrweQAxA4FhAIAAM4EI0YGgCJWR5hyc7i94jos72JyooYew&#10;eYrYdQcZbwcZqpRAYIYbdcPpmgCJlJAQ1YCgDIDpAgDlviJKN4BZhY2cJoAU4ZLc8RLlB567kBQY&#10;d61wprkxbblJcYbLlwAbm4jCrzjMGAiiGbEDazpJMolJy4ksW5OTww1YEIF4GkYAwICgHoIB+x0t&#10;Z0SxVI5Ac5ohzgagakekeIbgbiTQrRUMkCk7Sau0QgwQBAg5Y4h5kBkgG4Gbsw0pkKxzTAshlZ24&#10;cIyYbIbI6YaAaYaZQieKiBDiDYD4DdvijxvBBIgbVxt45gdd8hT5Q49LcomKJq5hdw3JkY3szpAa&#10;3i46nocih4bLIQZkuZwYwxe6H76I4IHgC44IFYBw84DdgwwQnC3x0C+8pJmNOI9KzThS/4lMXEt5&#10;IhOapUgbMl0yW6JpKwmi0h8Um7QS46fQeymBrQpDbYAAEYES3IDxxgCsJqnQ89V5ZtHTp0ssPMvQ&#10;64dNDh4M04dZj0vjBeBIfAeizQfQesoYe0obd59QhhyBJUN5+wCA84BACJCAAgCA2QAQBw4gdiAM&#10;egdCQQfoAoioEoET5mHxSgEAD9vhmo3IiU1yBNDgdhmAcQcpzYrVDhMqpEoxH5OUnq/A9JPJ0Jwd&#10;tBObd9Io7gxIFE3kJwEQ043g3rDBLdjybM6OI72lsb2xErnOIwsqlz608VhYj2WqXmWtU51+XaLD&#10;Mc6lCBfw65JIeKCIAAcweopAbxcgqNlAAAcNtKqDBBcYfSE9OLAeEknIopMoiJKxWQArbpeEBbsd&#10;wYGTw4AAHACckLgR5UCFsR1uWMEGJFCEOiCsZYkodobqTQboYCp4c4ZgZQpIbF8Sq64zXqrMdiGp&#10;EwxR8sDFUuV5VdzB7ic5GwuQkp5BGZ5AthEKGzpiviraJkRwtjv5mIBQ2QeoCAg4eMKS44DQ0Y3R&#10;xQDADZSgGIDIwoEACVvj6g4LpL+a4wcgdY5gbocYb524cxbwcIcxRYeIegra5hXg2dcRKSgACADQ&#10;1bwL6oiFP9qQdQpge2ZwowrwkgnojdGqoarghqGdOrwaEA2aUjPkqTwJsgB5hgDwCBhhSBhgCoBY&#10;xK9ErgsFUwjVsJZ8sLpFHZVGWDTNGc5tCJ9JHAcwapRYZoV9XIdQaBcQAtXxhoERvAFAKTsQDIGA&#10;3oA4CVr2dmd2YIiwdoeSPwbCQKP4c2oobAdSTQCBCQAAIwFgHqICSI1inrSBFUowe+E4cIdpcQZg&#10;b4aoqIeBcQeYf6zQfxK4BYAg84gxCaVogYDIBpAYDYBxxQCoBUilOowyrU49xeVG9G9O9W9e9iYd&#10;jG9u+G+O+W+ewaYjD+YJL55DhJGwdWY1k4pAaJUY5tugcqfAf7xphtooAAFygAFsJoFhxBeABo3N&#10;T421BNRkOmeIiQbAxwAAVobhbwZTF45IfxCYEoCQ0YNYEYgYG+0ow0mNsj20S2XthxaejItYdgcp&#10;RYbtyQboZWgIcAYsUoe4dJzaHQ85TRA4CdwYCgDVvmnI04BpkChNwdqhA4AxKgAbUYAYBVryHAAM&#10;romR5m84iTAIuoe+ZwdYaRz4boWQVy4hzwhmZnA4lIf2tEWNz56RvOibogtmbcGBHAAOE5ARvAES&#10;vAhEYJAAHwIJ+wD5SmwgjiwIyAcBbwaobAbKdi1IAC0wzw4Qh8dQBuuSnRlLWRsgD5kIHIGgGY0g&#10;3a0TigmIiSFwpCeKeQbEQAAAY4Zb4BrA5hFwkqHRCYDnJxhrCg1JAcoxt5cRog+Ad4d642SqrOGF&#10;/CW44A4I3ZkN/7UUrlw9Zhb5NAY7+YAAbctzleBdgJCAHQC40YGUlKko2Q0bZ7x2G8v1OMoKGEnD&#10;MEZbp57jNOw6iAh9g3CyWriZWYhZr6Jp5h9Et47JThUJcA5lGMf7CTCyI834343M5lxJLrMui+Lo&#10;kweglMtq/THRwbtrdYdDHAdRQYfQeBPkwRIbITmEwpE4/clwkUmCCwCBWQBYC9UICrbgChlIAkBo&#10;kVZodDuhzgbIa7MgtYFAEgEoAAEDOxkoDJxRKAg6GpGzVw+ZUK15cULo+hUpIbd6pEnWTWSWDi/s&#10;pQ+yfIrxHjmI4xAo4OHy3OPyN4D3YQAACBd/jW+fv07dhdUtssOvvuVPGiZW/U8oteLYkqACzRP4&#10;rxQRPgcYedDgbyfAc7eYdntnkAusZZOStAuA5B4vf7n6XIuomhQak5WJCZAJvAF6kIAAJ0kQAAFu&#10;Mz0KGYAx6NB87SZssSsJdAnNUiGcZHDU7LhGW4sopQ+Ac4zXTYZiqYc4YwYLdYcaxdooh44giuGH&#10;0yGujh81VRMYnUCojOtAAw5AARWAhgBIg4f/MLMfxM8gf56ZvIn1UgAY2wAkR+cBCYgAABYLAD6B&#10;oKADuBICADiBT9ADvBoBAD9BwJAAQB4SAAkCQdAAnCogAAqDQlAAPBINAD3fD3ADreLsADfcrgAD&#10;Wb7bADPbbSADmdrpAD/ooAAdJAAEA4FAANCAOAASDYWAAIB8EAIBhj5esweTpdwAezyekFfL5or9&#10;o1bilvAACo1xAUUAYEAYAAwMjAKCoRAAHg4AAIEowIAoIlIGggXBgUAAhCAaAAZB+QCgLwAOwQAB&#10;IFA9LAV5o9Hoz+f8Qfr+iD7fz+iuvAD81Ox1T/2Gvfmx2D7fsQfz83b6fj7gr642piD/f8UAgGAg&#10;ABwLlgNBEE60EAoEp0UAHf8Hh8Xj8nl83i5lG9NBbLmADQWTNADoabnuLw2AYEdWFhVGIAAuF7KA&#10;Iz64rwwkEPO8aZLGaxwm0ABtHQb4AG6eByAACYHAeAAiBSHYABMDARKuAoDKQ0bvuY8DvPAdZ5rG&#10;aZymyABuHYcYAHIeZ1AAeJ9HsAB/LkwLuKeAyEAqzQAA4CCrAsBYJqmBKpAYAqEKSvICgE6K8S4u&#10;69S+AYBIY764QVM80TTNU1zZNs3TfOE4zlOc6TrO07zxPM9T3Pk+zy9K5z9QVB0JQtDUPRE5UC8M&#10;W0TR1HvQ8FFxZSk50nSdGPI9Z7H4iB0rS954SAXZ0HmABqnhUx4nueQAAsAajBsCCMBaCKpBEByp&#10;A0gbpAQxTPujMSGIY7wA0w81GzQbh5VaXBwnKABinZIBqn00IQ1yAA2o8AAcAkhCFrsrbSvFZMVX&#10;JMsEzU4rjHseqznGapqgAZxalmhpmGYAB6nK9x/HqeoAAUprPARE4FYNgQFoQgYIKeCTIMuC6ngu&#10;DIAAYDGJgaDIMKuDeOgQCgKqQB+HACA7QvHY9Mte2B+uKAB2G1Ghvl0XIAHUZxlAAfBwG8ip41a0&#10;SizFch/O9FcgxWfjvNW75+Nk4KIAC5EM4qAAShqG0lhuHUMh0HjAg6kFLPAl58AAdp3HeABsGzGh&#10;hGIYoAHAcRxIrYwAALEyngUqSBoJwDIg+kAcBoGQAA8DgNqW7a6TI8B9n23Z63dCJu5+YO5Rqb2f&#10;rStQFgQhANg1xgMgyygLgtieWxyc1oHUdR1oieCaHx2/HqWAkuOeAAIggwAOg4kAJAiwADeQ6QHA&#10;ZAAMMgfm+HEeu0Gsd54gAZJ0naAB4H0iANAUlgRr4AAZSqAGRt3dyYdvtB707SgDgMvLEKcA3Hb2&#10;6MTKdvf+SK/13TvEvF5NGW9ca6YDnrNeRAdza0KjeJwOwdw8GlEMAoBQjgKwTkodUZB3cBExnnUW&#10;XM7w+h5lqHoON649RwQUHqN8sY9YVAAR2qYe49CYFsLaAg6IBgKEYAMSpvR1jAgOMUAaIgBQHxHA&#10;YieJCJwDsDb0gUAhiCCnBhpDcAA5R0H2GuNtCBWyGAqBQCkAAH3FlTAihxlCJzSnrPUWQlzMR3wU&#10;HZBJnA6yaMAJg0l1rLyIKdNVFg15xjWJlXGUk6IDQGvMAu6oADGUogZAsyMBjCzCQHUhJuTknZPS&#10;fTosdc0IjyNIlKeEow+DfkJaqN8eTARoNqAANePA3x2tsHUPVUw+B9D6MDCEDACiMAXASRgC0UgJ&#10;AINCAx+RT2+AKeSXg0iKx3D4LUNwd6phtj1N2NgfaJwLobAAFQETEwdAVKkB4A5DAHAEcgnuUSmp&#10;TnlH+5IAA+XLFrL0AcxQAm+FxNJCFNCgVzRxXOpmUx5h9j3JgPOPR8xojPAAN4XAtCEjWGmd8eqr&#10;QAswTGdEuso1JHfNgeo7xsKSHgNQRQ5hEC8kUARP4q4EkogOBECMvTEDCO7O/CE1BuUWphb5FUhA&#10;BgHEsASBAjgA6jgAH2r4AA4x8PXGcOdCA4h7vbHuAUiABQEonmSVIExI1ughBgAADoEWLLCOOWoe&#10;A8nrjUG8NcAAuRki/QiOVn5vjdyZb0/cgQECWATKqVcCDzCuSpHtCgdDbB8FmLRL41hbVxlwbzQA&#10;hgAwDl5ME4ECkbAFkYNGsOENbAFFMJSddVwCyOAbAcx0DYD2JgdAex0BoBytNNiwPcfZah6j7SAP&#10;QfVvh9EwfeWoe1xWeD5fcPxtA+Les8mszyObAGAj1HjLu5hszZAPAaVIEAGwPAABGBsD5HQLghAA&#10;BQBjJlKoKpEyqeZ5i5xxHWN52Y1Bd0ZHWNQ+zMS1AVBCZAFQVqzgXBYZQpFL6BX0lOOseD2xpDhG&#10;wjUdg4Ytj1e3OgwAQgTA3awBW880nclFviPW5SpXZjgHWhgao5huxbHlHue5FUglLAGRQBIA2DgG&#10;IwZx5gEwDlSAeAd5jCCEAMtVbchAD3wlTAQVKr5oYxIITNKDLGWctZby5l3L2X8wKAzBmPLrSVGX&#10;xzJmllVBF0yhRWW7NSiFAzxzamtTBzZULlz0esthsByj3l8NEeDARjjtYCMAdZZ5qtoA3VwAALrb&#10;gACGBhhwLQJFSmPkdvadmVqUzoTUeapheDjPsMMdksKtpLeWtoETIwdgTL6XUpbSJNZ1zypNZNBT&#10;1IrHoPGCg6Bwk4G8MxnY0xbi4ZwNeugAh8y+AKbJ+5DACqwb0bhvWsn5onAS6Ji4DjAANAkyMBoF&#10;7bMcIEB1xgCgNMWAO6tvQDzARVn7M2f1IEigBS+XTExFB4jmQwOIY4xj5jLGS9wZwyyWjpPdvg6J&#10;caWUJSC3k2h3zVkUagUY31KH4AEZgBYDRIATA8B61xrwDwag1MC6hOrS5VkumuNzGIvhgjCAANsb&#10;uMbFtoTGXkBoC0qAMeYwsggIQP3jcM4hsbjIPl0oTT82yFRwE4F+3Fto2kIDxaCYFvm6wOAA3WxZ&#10;j7Fjlo5HK7Adbsx3jve2WnnUIXdv8ZResCCUXhddVyVI9YDwGEIA8x9gXQCyNOG91kYo41oDlHkk&#10;DHJTgJJfBGAovID0yABaci3aZDGDInIOr/bZVwDnRflE55Poa/ongAlh3OcM4Jv6wq0cI4kcDmHO&#10;Og+Y7IKAKYQSUExKN1lWkudpx2taRpBN8QUesKPEPcGqUQeg3Cxj0HIq0e6oqnNVH+AazORTAgTY&#10;ZbEzyTzAlZKuBGI8QshmKtw/w6GJVxutK+TCCTbB0DpKIOMcaGJFEdBHTgDElWBPOn7joo4MzDvj&#10;iHKI5h4OsnYntmAEgC4DXjTmotrDTkVNcC4pMiKAFJMAKoML1gKDAAKgJGHNtsqJNM0M4wUQUwVM&#10;vM6FMDXDYB5jhAABzqGEah4mAhso6j3h1ixhxNfEeh5iziKjdgHH5gAANvcGsHigAAQLvJIpMIfj&#10;FIjDQgGnkpoDQn5i8j1h2B7kgBuQeAABiEXgABXh1QHMfAAAogQnGAfAMDAAXQilXACr4tPk0tOk&#10;0qWDZGXnKO1HuBvkKB+wuiBPAAEgHkOAEO5m9AGCWDAkTt8DSFIs6o4wLOIEFHWnJDjB2hrsKhuh&#10;cBagAB0hnmdh8BysMB+h6FWu3uHRIDxrLpUG8h+gAmXB/iGIdCijaoCDPABETgIAOLxgLAagcGLg&#10;QkSABgFnmG9CnDmKUFikvxdjFKvDQgCjqDPRDDCFeB/HHByCZgABlifuah1EKB0h9Cxh8p6utCnA&#10;PiqAAAbgPgXL0L1EkmHIeCnJepfBqhvEaBYhiNkBpBvBrIaB8EgDViIDuDogFrBL1gOGJgFLDjvj&#10;SSBC1B5hzixlWCznJCIDYsrFyi5i7i8gCJoCrjBkoEODGDFMqs8CjjdqQi9N8DpIkEAAGmRgOgIG&#10;LAQgInGFvkOFjJUh/JfB5otITmAh5SBF9qFiWroroC1Jei1B8rojiDjC0pfGzp7iviyB6GAiXiYJ&#10;ejjAEvcgLAMGOgSgOKcAZgSAWwmLCDPHkvsRIFki2s9FNM2F1M8tbDvh2hwnthshgsKh1j6iih0G&#10;AgJgPEogUArqzgKAVmLCuPJwTs7iKB1RuBnBwyABwB3FoB3h+Czp0EogfgRAZjIx1q2M4S4DSkWm&#10;oDdreG0BzB4CiBrByMYpbFoBzB7G2B5B+mAjejxLMi9KZAHABskw0JoDFJoCMQqnmAIiVn0L2nfA&#10;GEOCDm/gDiMLNinK2QVzrzsTsztTtzuJOsxTuztw7r5FkNdJEMsD1szwTwWIST1M3NcPhTwE3w6k&#10;FTHl0FzQTmoDYH3iINBCYBXBzHrhmB4CYB1p7ANNpkOgKDFAagICEASAHCEALJlEiC8zrJQzxy6l&#10;KEWhwQggANRj7BiNDAABmB7i8gNpGAAA3j9gAAeNYGBEhp3FJEWs0FGz6pUNrDfiIEJsYhpBgheq&#10;JhlOCh0hol5h7qHlwir0YvPiKNplxCjRIMci7EUkxH/CnGDTpwkgFRrAEpIAFgNOugGAMnGAFtzG&#10;QkoolEOACgGCpACRFjCADGUmih6h4IKB1htkaB0NiEchdtkB5hvsYoCs2jmiKGjijDdijGnLuCKD&#10;fJUpVgCDXCnpVgMgQCSATAiAjOvAcAciBAWR3gCgKmRk4GklxjcVEDZPXkcBiBjhkOqkaB0o7jZm&#10;nLBEqOfP/iMAQOiluganEAPHhHdICIDmkEVo4v7FoBh1VpZm3wZh0vaM4ANALjKOuElgNnGDwvDE&#10;MHZHZ06Ryrtkx0mG+FfCCAJqaK0ANuulfDQh5NQi9UEJKGRlciWG9kTrhDdhyB4G2B4SsC0Son4C&#10;1CjDnjQtLiWJwiWLaHmAJJMV0RkzqscncvUExlhrKoQvVkWT4E3HPnaIKF+j7BtBuicJBVynGANg&#10;MmJgLwOGLu9wMWVFAh7h3kgB4BuHth3hqkeB3hlEcB7B0lTB/PsCkFZjA0TiBANEOAGLXCBEkirs&#10;lIpkTseKQADC7WektoCWGl0jfuMH4SoIaGAG0pZQEnrh6V9RVQODIOgCCQsq/Rbj1Q9NrT8iKi2D&#10;jpfKGJfHJq+oRkgwJNdjli5jfmXQZDkDjPcDFHTmOgLwOnfipPSWKT43F3GXGk2p4wCCjB3SnEI0&#10;OpYm2BhihEa06F9h8GAgGDagOmEgRJGwlEOAPpxALXSiVDFAEClWzy2trrMmipNC5reDdh2h7mAh&#10;hh0oKBNhuEeB1RYkOt0AAAegMjAAdvyEl3XKRwLFGTxRIlMr4DxB9peiyV1h0BsROBfBeCyB0D3L&#10;PmHAKAOrzgKgVAWCUgQL1ADALDIABJijTPhyNp5L3lMNdW1DYB5P7G6OAxQOCCIhouCh8h1vaDuD&#10;Qscpplz1CDwp3jTi5jUVECjunKQGBSXAKARATIzgigknfAWx3gDJHxriMGlMTEy2JkUqAEDEuNNi&#10;kOGtZB3Nekahzm7hshzsYhqB0ieQzCxyPEMgGjAATALL1AUALkSAVYjEMyEGlDYBtBxmfhbhj3vC&#10;fKMh0B4HZsUC1H8mLiokAANmJgEgIiWDCiuyrB4BzqtLIDgmXDUCkDxKSs8DuCnMjCEMhiEAFAJV&#10;4gEwSliG8iGKUFJRaEUDosdjQgIm/OvAHGRsixkY2n3iYFRFTB6SitAG0W6Ci5ADwACLKkEFYL6q&#10;emjjCGmZRVDXrqGLgh9G0Jdn0AJmRgagUHEAUyyElgINxIopTzxSeTzXpUZRWjwB3hxG2BuBiEIB&#10;2S/h+hwizgJAOYggrD/gKAXGOtZqeqC0M2Kj5xuBmBwhqKoh4vaB8KOkADLgAAdAOgXnErX20TST&#10;6NrOnPEizhzh4EeXgEML/CeBzB6HZh+gBDbqSqUNrCkZAM5yH5QgB5QgFrNHfRjjKgJmLATAPKcA&#10;OgKDKPuEODPmU3HaM6NaN6OaOlITv6PM15dk9Din1RBKGH2I5xMRb5AUpCGHkNtJhCr34lfDFPUM&#10;uVhpS2LDxjhH1B7SBwZC7n9NN6YMFwtQCTyM0VRz2lLEV0c24KnJ7anvUGFiEY5Mw1hjZW/iyWtj&#10;wgEpMH7kT2IWVJSD0KWXp6z0Mmkh3jiAABwvjgABkB3EgBYB0izs/jjAM3mgYDOAAAlXVAAAVjBs&#10;ivQGikE6mE1M7k1iKUOCztRvaUQmA0SCGAOKmg3gRCrNXiMMdijQ55ey7S40b5fDvrmKGh2Hthvh&#10;pKJBnqKqohoBoJ7h1CaAArppmNtWevLtrijSWWqJNY227jCSMgByMktC86isoipC/YwAMGLGMGOi&#10;/GRgDwlgDmSi9bqgB03ABgECMWskYCxh2BqigBxBchbgAB5BvEIbgDmwKKUjvh9xYZQmoGn75Dii&#10;IWnjvgIkvgNgTgULyAlAlH0AasQAEgPxiiNE46lzxh0HYl6BoigBrXtkaw/iyB7CYCo2iRCNuVcC&#10;QAcgagaHE3iul1vCjtcjwPZvaBmBm7YBqBsK6BvNg6ojdpKGOt1nGHhLxoDvDOzHZlmG2O2WVHkJ&#10;l01kM1yWRzFoQnYiiD1gKVxiMpxQSW0JrC1F2QhiIB1JeFTnKmeHk2TCrYhGRgbAMEokmV4t7sG6&#10;RpP6ntmpfHZCaBsubkerIGECMAJqlOvVnnfYu8oLLqFjjB5hwnrh1hmloB4hrvaB6hxIKQKAEgPQ&#10;RgPjAAFAQCOAGgOWiAM7kohDtxWW3DW2/Lojfjd2+DZ75HJDenJp7mYCXG0WwCzyuDwCGHdjoplI&#10;jqeExrKQKtd1DDZT0MranM8deQKqSQJkVunDWJAwZaVnbi1OgCMOiiQX3EopGqi4W6Q9q9rTsFLj&#10;wB8mnB4B8jdhuh6EgBmB2qqB2G2JaHtrFiYAL5NozgFkTgVxrATHf3TJI03AFu4jtuGp6L5jySCd&#10;UDjBih0m2BJBrEcBwh8DYAXnTgAAdgLjAAjgKiEAQvIdgzS5OX5k2ISDyqWW7B6O0wZhvMYhwBmu&#10;EBtBcmbh7ByEcAKXUgOrxgNVOr1gS4NAG1KCr2TgCLQikJ+DCPg4UkEmV+Nk2MNHth1tlQZhlmdh&#10;yhgNkB6hwmfsSUoxb4/kEZBF0DTdietOKRZCls8AFB/i8gLgSgTryAlgoEMgaOUAEAPLxgBUURbk&#10;yy5y6esbQLlm0CZG2Bth0icBlhwigBwB3loB7yfV2DQpwjIASAKrxgZAOAVHEgIjKQroth1j7BgB&#10;nm5hmhshouahykKB3rsRkkTgHYugK88AFFbU34y5IBzHbLIJVkVGpy5DnLACsHmEpiCYwnmCmI3M&#10;rFivKe427kyZMjDseCMgE/b/jHWlOzUrh20pfn7ABn+Etzen7EivsH+CuDRUKyXQ5oewLpALpCYB&#10;0xuQvkcB+92gRAOr1ASAN4iAMrzgMAHDIAErUExDokzEWs3qRQ6CAACBQMAAGBvFyvAAN9kN4AOt&#10;ouYAPpsu8AA8Mg8ACcrjEABUXBkAP8EAKCgOTQSRwR/wKDQODOZ5OsAMpwNMAOZ5uqBAWTBsIBYA&#10;DMMiwABsGBSCy+WSqW0+BS2C1N9v1+AB5vZ6gBwu5ygBnuJrwuvAB4vt6AB7v59SN+1F+299Purv&#10;26AB+Pt9gC2Ve2XsCgABgAEggE0cLSIXiUWgAUBsRAAQBENxcEguVZnNZvOZ3PZ/QaHRaPSaXTaf&#10;UanVavWa3Xa/YbHZbPaZ1/7epbXdbHby6mancAB5cMAORxuScuWvud0OizPF4gB9vq2gEBSYE9kA&#10;BLuAAOd8ABnxAALhgLgAFend6Xe0vWcN5ABxfMAPb7ej1A4HRoKhWlARACRn8p72peAMDqWg0Dt+&#10;zMCwY2b7Hsh51poeELLUex7gABYFgUAAPA8D6LggjT1tUfx+n86S7nbFr5HEb6VoEDoOg87YJgkA&#10;ADgMAzBAGwaXM03KBn/B4AtzIa+N6fUBgAbR5nyABeHU+JkngfEnHoq4HgMAgACSCsPBuCDDhIBo&#10;EAACkugAnyDAFBCpzi10kxlILbIWeatl2cZ0gAYh2q2Z58JMDwHAYAA2hEoQdgmw4FJTIDfSFBsG&#10;SLSYAHedTnG8Z5oAAbhlGRJxiGAAB4HAcIAANFIAJKkwEALLwEAIg02sFN4AS8ltcPcqcFN6AJ/V&#10;+gQCUsAaXgEAcvACAoDsE7QCQ6wgFMwBD1AOBoGx0B4IVUCNugKCII2ezB+pQ4RyuQdBkmOAB6HG&#10;hy/gBFKrn3BB+qlfCBKugR/H4p64oKvL0AJZwKRwAAMBcGDvCaJ4AAjhdVO6AID2c1j2zil53wub&#10;hvnAABrmwbKwGiaIAHdC4Gv0AAGZc9ADsOEIPxsHQahpD4OsrZSTOslM5QUgZ1nYdoAGoa6xmrpA&#10;AGqbCxnrDIAAsCQKgADQMg4AGaRtnwAOUr51HYmjhoUfB9Sjn8AMOB4H3HHAJvICylH4fi3nEcZx&#10;OkfSrgmCdx5dbQDVjHzBwWwkdgABuXnIuYAF0c5zpzFU0gm84Xg0DAACYD6RBQCFDwPns4JhEzSO&#10;Cf3UKweqtnOdSabDop3Hai03y8DD+gACYKxyCgJI0Ai93cca0niac+nYY2QH0d6tgKDDDgYESlAk&#10;FoNQ2DlwAYwICAVLwC1gwQCcK668bo4R6QkeJ5nm56FHp1YAHwfMoumuq3r5JsB8mmEEViwJhTDn&#10;XMGXFfhAwCPiAAdckx10GIDQIS1oKR1+meKgVF/BLXUFvboVeDZ0nzFWKuiRQ4IwQghakBVuCOzA&#10;o/Ui6WF0L4YQxhlDM1qdE5Ghgqb0dI9y9jReYAAZg7T4jDHUdEdQ9ytgRH+lEEb3QAA1Ast0EoD1&#10;tJhQ8BIA6aAGAGWcrMwZKHxtBSEnR0ZmXUIqLiXsZA6yLCXGwcgbY9y3ggAkecG8UQABNAwh4E8T&#10;k7MaNlDZIhvYMgAHQN4boABpjAF4AAbq7CcjSJwPsdo7nEgGTQBI/ZH3dJpA+iICgKQUsQBGCMAA&#10;DmaHoAuecAi3CCsWKcSxJCko/mZKYPsrRWB0J9HMM4ZgABvCzFeqYa41TBD9SiSMp6ySVkGUsSsp&#10;6wUBSDSUvuAzkwFqWAsCMEoAAQhICaR8GgNVWgilNK1Epv5BOkhwvN1Jcy9jkHcc4Zw4BrJOHWjE&#10;co80+j2H4W0A6zTvAQcy9UFBGwLo2A6BFzJWitjOG0TgZo2RpAAomM+Qw7ieAEcFKdlgEgNHnAUB&#10;FbSzUvD4HslgeI5iaD2HkWlFE1EDpJfuqoBCzgFgQAcYQCC1QGoeAHR028zpmgBLeAI3K5i3FRYz&#10;H9I8aCrJsAEl4BYBjMAXAYuMD9IE0gMRyAkAph6ArOAOAR7aPzBQJJOS9SybyDOFmVBiqI5h2uRG&#10;aNuYw4h3uRHqAEvbflxguBFKMEgFkRAZAaUpLih4wVqQNOuWxKn9kEZ+PIdB8RxDObyOwZ5Xx6DQ&#10;OcA0CZmATBXBkR8GL1gBgLMDVJ0iDzODlHiTwY44FPDpHnJYwyaKFlCBeBeg4FwFo5M2VC4w/3Jl&#10;SghXEvFMR2W5SdIcAA2x1qpG6WUdw932QJmcqxf0GnGl5LqdReY+S9rBggAUwcKGqgqBDKMFQHJu&#10;gtAwCRqVWYaX5v1fu/l/b/X/wBgHARuLIYCdKg40h1C2nQOicYcYABrDWLGuk5A8h5nxHy/J/CKn&#10;DLJMGh2K7CEaI2BSCqUZ4iRHpQ9AdL0M8EGrHTjEADJmTjwY4iMjUqzzggx4egBKHkLEKHuPdCUH&#10;Yspob63A7Jh7/DuyddMbQ22vLpUxjc7iOQbA3BsUcDZlcDEDg6VpDQ4BwIxGWqFJRLQZg0ZwCAEI&#10;IHEsvALnMqJTJnQSIJGKWMFoLD1H4iodGGhmDvQ0LIcxaRuD2L2l1LwLgGmHCiBlQ4MAHpoAbepV&#10;T5DOIGgoZq2GfCWafSInUbo8y0i4HCTwYqgMID7S8CEB6hw2ghKUDkCSHgDqQ1FqOyJm4QAAwylg&#10;co2xtAAGkL2Ro3s0DqGwNgvA7iLAMlgAlNas1arnAIrhWhAlIq8Tg0GpBLq2q+IGAJVjp0mpBa7A&#10;cwLgjB1hMOAVDiqlspsXEmwBa2gBY/2A+tUw4MpD5HYOwvjZy+N1XnBKBy81LOpXnVGZUCTegNAk&#10;3ADAJQTkfBmDNqQPggstBHfYAUsAA1oNhghqCGnXE0GuNrYoxhjqidan1ahmMfoeAWzGb0nwAA7B&#10;tOQDwHWsrKQVprciDB4HQIWqhpmzYgDQowO/KzbWEgXJFm8yOHjinKAAOodpPB6HEOpMkgZ6VDo4&#10;RyBHioAESU7Hxhpj7IMMoaAkBFuB+qd4qMIgFACzoqGYP83AcV5BZDeIcNZ9B0gF07BgBhzIYQTm&#10;RBkBNbrhs7ZfM5PA4T8GiSWHIOUiRWkoo8TQBFlhiUcgHHsQYeo12ij0GmTQeYz3IgCR6RcHSNgI&#10;2pYgChzICdbq9dHISd5d+knxHMOkmklZLHDfYfZLDey2xnIGpFBRL85mBAUdoBZ2j0mYdDsDDNzK&#10;zRfrQgdwtbDenBspco39j06oy+oXGDT5sFJKRUuc7e9wSZvdyb8VyXOcM8xAJALANAOdMM81ENyS&#10;YRULOL2GwHiQ0GCHSLSGgh+HAfePQ3MKGAYMGBm+CBkamQ+cUMIAKR6saz01ARkjKmoIKNy8ulkR&#10;UuQLeGYHYIUE0G0OQGuz8dyAcKUBmAoW6CoAyQ8BWe0nZBaNoTo7mOEHa4IHAGiU8GeFwFoK4GeG&#10;aLUHS4IH+aiASgQAWo4lOcQ7UbgAkBClMAkx6AihKlOPAASlWW8RytWMwe+TQACo6VyxaY0rY16X&#10;mYGH0PuHUGkZOGyFgFaAAHYGiGcJGHkIUImSwH8mYH+VwmeSKgwH+LeuWqMX6SWcmMCJMAaKkAuB&#10;KBMm8CQCWTSBqBuVaBCMinQ07D8M+SSuWHcHoOiG0HQRiGwHQkSGqHQG4ABAqItEulOASp2BIAqR&#10;sBMAqzgBSA0hMR6S8HIHMK+GiG2GoAAGAGgGIK4HSweR+MCAYAcW0AkAyKEAWpIVyrA2ApSLMpYP&#10;qHkQkuQuUgggkSQUsAMAUWcAY8oPQp6R05yfCMCYCmUf2fuWAH4MGPaqSuQfwLqH+Lq4QrAWcuEb&#10;g1oaycu4yewcyR2TQVnGkrQWOZ6V4SI12UqIeHgaKGoG+ZIGwHKIcG2HabzIUJac4ayA6AqJEA8A&#10;gJEAq4oIuAQUPDCTQ0YME5LAU/i08IGHoHWLSHIGkOQHUGcOQHiGSOQAYTIAABMCoYYAsBmaylaY&#10;uAMha3IlkQIIEHEHiT6GOG+owHUHoksxAYSAebgBKAkREiwp2f0L4XmzS4YRUkK4WSK1EHoHwK2H&#10;QHgJoHGHgciG6HYOQHcHyfYcNIYLvIiLeLoL8LumQLaRSjQJSAq7sAABWA8oOBUA3FMBYAulMArK&#10;zARNhNjNlNnNpNrNsNQICIA/4E/wBBYNB4RCYVC4ZDYdD4hEYPAoKAQDEHZGQA1mq1gA02m0gAzm&#10;czwA9Ho8wAGAwGQAEgiEQACZoAH7NwA8Xk8QA73c7wA7Ha7QAFaMAB8Px8ABdTQAHqgAAdU4lVat&#10;BYoAItV4M4nC4gAwbEAHVZQAFLQAA+IA+ABXbwAAq212u2AA5nK5ZO9XrZ7SNMAAAyGpdFovXIbB&#10;ITh4Xeb0yWQyQA2Gw1wA53M5wAGw4HAAUdAABOKBPiNNiH1qQA8HhPGk0WgAFgr1cAH9twATCcTQ&#10;ALRgMKLMAACAQCaxF8UAH+AeTFa1z8ZE4NBHK930AGO7HkAGK7HuAGA7+vygHSAnxh15wANQkCs2&#10;CAIAALcuh0+dBov0YVzfxVayg79OUgxsHilRZG8zRjncfAAHCfwDgAEwHgcAA1hEmQbgk4wCsO+j&#10;ToUe56nooLMgAbxmmakZaFgy5qmqgp5ns+R+n44YDPiA4DIuA4BAE+T6R6goCK2AbFQ8/LnoKATl&#10;gAAatx9JDGII5jFP42zDuZJQAygALyybH0mviAICPiAQCvLHr4uUfybH2fLlH5GoBH6gk5ymAEaq&#10;wgs2NsfyCH2fjrn8AUvAOBCpBIEwAA6H4hKKGIYgABoRBC4YIJlJsvK3D7EoIfU4r2vptG4bqwmE&#10;YYAHGchyLiAoCgBQ0IAUA73BCEAQAAHgbhstQOg7MKLrkxkAoMex7u+dR2HWjZsmy7hjmOAB0HQd&#10;QAAWBYGAAC4LAuAFKBFTLy1UcygnadiTno7bUzfJlrAXCgMW4AAH3pWFDABEURm+cRvgAfTrAACA&#10;Hggs4JgpbQL26mOCAda+AggBuCpkc58xkXJuG47FqAAbR6n2AAQrSOIZhcAAdA1bsOIvJ1iU5lyI&#10;NvNibn6vcZJ+oB1nadyyHWeCtMPbgJJmeqLn4aOdn8b6VH+dcGAUDYHgACwkUUBgVgsAADAZCABA&#10;NTTnMOih8HxN+dZ3VS9GrUdyqIf5/WDIIDANV4CVc+W7AGAcxS24cc0kBlsgS4m7gNn6Ln9UF271&#10;MtCP7PSBqxPj8SrTcBII/jktugkaRqfdAABsk3x6i4F1mooKaED4OA3gMJ8Nl/Ydj2XZ9p2vbdv3&#10;GXyshD9OSdZ9Y+a54RGZJ24sdLvnefOaBEBUfBeB9XhyCb3BMB1DgjuSZgLMu+ItMHHMShTo8vAW&#10;wSTyyKGcdqeE6bdWGqek3gSBmhBkCWCC0DVshYBlXn3Za7F3ZFx3DoM0NsZwzAADbGUZIbYxlUDw&#10;K+1kfbNADJMa8j57iPgDpFay3Y4oC13MRAaA8mQDwLAYAABEDivwHAeLaA0D5bQEAbdYAcCrBwBu&#10;lOUkFJT6CFkCTYP4nA7BtDagWLgWpZBmmSHwOFfo/CdlaAImBJyAnDkGZo5tAQAk+D8MUPpmjWTn&#10;gQS6AADQKQUsgCcE8s4NFeAHA0Z4AQDGIkMP+fiAL5neJ6IKPhNwAB3DzJ4Nsda/RjjfJEN4dpeh&#10;8qBXCAABgCoRAgAmBoAAMQNmlAsAlgg/B7s0G0N8bYABbjJF5Ascw3iDI+AUA2EQEQMAVkkBJCgB&#10;QEOFHy2Q1Y5Vzj3HmiM2yVgAp8SqkwA4C1DwoaFJ5iIBQEtcSCP2MSeHETDi2n5Jo/WwlYfAkNL6&#10;Pl2p0RqAmXDUgFgTAACMCpbQagcBWAADgD4VRVR8XKe6WH0IBj2QsfJqh3xTHEOsvQ0BwEeHIPAz&#10;Q9B/nXlwhACoEmhAaAmt0EYEnWAZAdLQCgCSZAJAIhA/TvXxkKHoO0vo5xrLkHUM5Vg7xijhAAAp&#10;raEQoslAqDMzwBT2lxPgzCbRN02DiHeZoYo3yTDopOTMBRxgIU0akAhoUHXCj4H4m8fU1x+zXgqj&#10;Um6NUauXMPFs5TbprI1Hy55fA+kZDxHuiMfA/mPpJfKP+rZBYwOWNsPxmjiGPj7iIn0ggGQHy0Bm&#10;B4FoAAUgYVwBsCEKgGq0dzZOyllbLWXsxZmzVm7OWds8RIgbu7P2jKu5Ab9pzwC+F+AAaRITLolO&#10;KcYt88YbOsWue5OLNB3k+AAOAcFMiQEiR6j4GCkAAAyuQAAwANDBAZJcQtJD6Dkx7chdArbkDouV&#10;KxHkhA5rvAAgaMqQQ7mdkxJkZx1gJb1AAHsPVGS0BjQLG1KU1rPjOmeCQEkJIAASX9deYaPBFG3O&#10;bsDWVn8+T8gDS4focODSwjAGCR8aRIhx4VLUrcAAXMNAABZh0m1gbsFbwBcN17uR8y7vGUCBpkhS&#10;ikFIn1mgVgsBYAADZXbUijgKx0f1O75UAH1ISPsiin2aDUHkd8WQ5mfDMeUAAcg+SLgeAU4UKwGo&#10;RA3eoU+c0kkz4Gd4lkiM/bS3cu1j4AA1aAgAFUN0zQy0FgAHaAGEQKgIoUDQCJggNQIqHSOh9mJN&#10;h+MfHaOczUihogAG6MkyQ2Rg2rHkV6mYAkITmPK3KDiYEzkEiqsErYBEmIeShPtJiXi4pPLjgd3i&#10;Rn0kETY5cigAYxvliJqwiifnJEVTAj1NAB3GJlOgRRJaecBJ0NsgIfk2gBwlpnC0AAEwXHAA2EBR&#10;wEgTKKAOA5iLXXC2aq2mxQDNBv4OGKMW+I3rfAAn+eNxoCwEsRUopUHgOLmAfA6Z5vOCCIKAY+PI&#10;lDHGMFhGGMUAA4hxDjLi3nZrBr+AjBKABMh8RyF5zgO1ZZKERueOuP8+gDeOGbAvbZwCfU2DxJ0X&#10;cvG6MTqSWwUUCrWAPlRAtzFgO2CXgQYJzEmQ5q3gAFyNkuwwxxrkGaO47YIuFBzBuDUpAHCXAGSB&#10;dq0loCE18RqPbqxQbyKpHHQtY7WQFKHAMPJNgARuIjAOO5GoCh/KvAeCGdQFQggjJmCBTFesfkIM&#10;Uaxnw3rUDaG6v0bKpCeoFJmvdwRxsdHuOKocA/jeHJk1RNFCADgHrZAQvefHeCKMsLj5BLaYEmOQ&#10;1ZWVKpCXwatPt6MgTh5tW5AA55j49+UtzPKBMCLUQL0RJWwmSUPOo+/+B8H4XwyHQDmGp43A235A&#10;AF8Ok7aCjvjVHijUBp8wABHk6rk9QLAJQiAuAd/8fFhx87u+IxZ0vjO9IoM8dp2xOjcVYNMeh1wE&#10;ALaiDL24AAtgaYiC36o+8ACASPhGhj6tg74cZZoAAaAXwXTRAZS8QdaI5PAeA7YBikI4bLpMgi6K&#10;pNhJwghIpNiLwgpHSDgAhwpd5ggCQCpboBwDZX4BrDABYqIBS5xrI4SaA9zSTPgAxCAAbxzbRIQ8&#10;rz41YcYsAbwYbCIdIZQZAnoaQkwfIdgdDg5NRLxdpPwi6MYmx9KvBPhQBNgA6M4CwA44wDgFqxIE&#10;AKQKYl4GQGZrICaWgAI4o+zvB8a6ikohCrZmiMRj4cKRoAAYwbwaYAAbIdIcDOAewoCQBN5vQ8oC&#10;oBomQFQDRcADwByFQCIAhiIcq74W4ZAX0QYcaUpT5j4BB0yx5rABYCRqIAzr716Xgd4cxc4fLfhN&#10;Y5JKZLIrJzQ4Z0wBwCydQBTyo+SaI55HzQJGo25mivrU5JTjTErUkKjhBLcLCsyyJbIDoB6TAEqd&#10;qTIDI0oC4BidS6D8g4784qz0SbQdoeBnYbAcpUobwdTgwcQeUKQeYfY78Hw8oB4BpCgDQCJrADcX&#10;gwSFAl4BRggBYAjsBupH5NBvj8QhIegdxEYdIbRaodYZpVgdgYJfoBIBRV4EwKCxICwGSnYCpbI4&#10;Y8qr50AfY64e4fA74eofRN7E5N4cweRaoagdRUodofA7cMZV78BwoBIARQ5JB5Zj7Y8Yw3BOiIcp&#10;LYpQZx7GA5RLBvjAZPELUpRK4iorLYjLwg0Y5fzQJPZKcpzuglwHAEAF5CICgDxeaV5rMEz4kuEu&#10;MuUucukusu0u46a6svC0hyBmYAAakwAAAVoVgVgAAcriIp4qIEcxaxQFQFRqRbbhxvT0hf0lS3ob&#10;8QzcbgUIosD1DapRQJs0IAC9ThsvQgrBUIRTa6jAQrIrLEU15ALAUvKY6PjqxGRcwog1I67xpWSH&#10;jjhiIzAzQYAYC1YugywdxnTC4to0AKMxsx7EjAAibWo3D2B0DrsXJVxV5uRV5VxwpQh8AgrggsAY&#10;QYIYUv8wIxwtTl4ADGYLIAAFE+AABY477qguJIM7Je0HrhDEzFBm4AAZgZYZYAAVAUwU7kQAAKYK&#10;oKy5QGq5gCyHKmapp8I5AiQxgeqvgu4exN4ZClAAAU4colQcIe5NgDjKYAAGYCI9wJwC49wFQBxW&#10;SK7TasqkZ8kOaPsAL8yIMcTMsygaSQYAAUb+AkYeA64fAAr/sVIAAMwED+4CCkR2BdYk4eQoAcRF&#10;y1gXSVIcQZ4ZwAAecIo2weQlQBcHhWB7hWCcA+bTUERIZYMYZJ5JjEYxSK4uIxRKIf81LBbVLVys&#10;SYxKcZiYsp6IUqLVibUZRdrjRw6bscasspZNjQMZCM4foAxQ4BwEQEhkAHopYDIF4GQs6/wBlCBM&#10;ZMSHyzJyBPwggc4dAdIAAaIaIkQbYbqVhahap4BNjjhCgEZSgAAHIHENoEADp1hJzfCIDH7P6Cpj&#10;4bq34ABU5aIbrv69i9oqR1zaqNZuZwsTRcgoZZYeYeolTfScNaRqIwgzyXJCAeaYInIeJny8hncl&#10;Q66kJV4CoCadQEQD5SoDIC6FRCZqICgCZgglqWgchEI2QjsP8TRBoehBgEwo4NwGsNoHADZbsITU&#10;rMUuzWw2wnDqx5MCjOA1oABnpnwfYeZN4A6hiSQf5CFFKWICxggCAE5rAA4CKESPyPsWoigcrQgA&#10;AZYZtLlWCVhnJnZOJNhhpiLxImZwRWBwZuU/RMQ57y5CBgZiJHJwqIhPIgzzhNJTJNQ+k1pATP8O&#10;kZTYr9ELT0RJiIlRzY8ypj5shBgmhCADSWZbVfrZo4Q4hCEvdvFvNvVvKqy3StNnQd5GQUwcZEZj&#10;pj5/wi4FoB5CAJ4DJbIF4CCp1MxHiftiqPAxLMCPp8hy43AZr9oAD94vT+Rj6V5glFBqILQDZbIF&#10;p/0qL89RQiFzIhJ8oeoeQ7YdjgoAAbgZtAQZ4W6JYc4bAjwf4eg74AgnABIAZwpG5H1GTTJH805L&#10;JJZlcqUDbhBrxwsMbxABhCijydQBJeQBbmV8SWgBQClmACRg4AotIA6iThwBskpuZfAjQcw2Ay8J&#10;Yu4YgYBfFL4ALLsaN10AYxSMBTxJjb42yar6pwoDgBxggDsNgtVBRgIF5SKHdmdM1mg6b8YrT4w/&#10;01hmgdKpalZfoa4dBfobQdKmR4woDAABkOQCwCKdQDiWS/gB4zweR9lZYZa+IbYcJjIeIfBEcHw+&#10;KWRg4BtJIA6SZfyf4nsWE+UWZOZyTVVA5OJGqkLydfwmZhpWAmrEiIiMYxjBSSIAZux0aHpmi7Q/&#10;Uq4CsVDDgDBRQEwCZXAEICCTAB5+kcUAK6Y/Yh02M6T18sAeQexEb9pnwdAeFVYcoeBZYc4eZZYe&#10;QfIvofdQCWA9wDACRrEfhbuBhbuNhoQB4AyERHh/5loggetwIAAdIbhZYdgZovQdYXxUry5V4EoK&#10;AFhqSnQ+QCxbNSRGFaIdgeIogcQdgvQdQeBc4eFbonIfZEYeAfo74fQARGse516uSYzXBDpH1YTV&#10;BYQrQ+gfzUgibW9sFsSvVsoxSbUXNQU+pz0RdO5SQAZbMbJX4HgElToEACgzyDpV7Elvef2f+gGg&#10;OgWgZ3C0Ogiy7P+KokYkgAAUQUIUS8ZnYHWia464wFAFSNYtBg4h6AwzRFFLiI6JFVIzRhJboJek&#10;6NAwYoJZRPFDBwBbJbCER0qEU7+lpGtc4lQdYdRZc+tfZSV+BazkLh9jBmgegvjiYojP681ildI7&#10;clBQxQ8/GoYb7vgAAXWq4jYawjzkgngqEtek4JYpgF5kteadU/BsZBmnAnq3YAF2w7YfBYzD5mmo&#10;bHSWI4RgRqLyhqIdNVQAAYgYZVAaYakQTCrgyHKWgIwI4IyeQzonN22JZN5n9CI91fqdTmxgkfSW&#10;5u06JD7E5Bi3YoAZm0QAAVIVAVNjBNgKQKgKi5QGjpQo179CS6L4uP4g4c4fA659ZEYYgdo74XId&#10;g6+NAAAIYCo9wHoCg9wGxDSeSDsrLHhdqPQ6WDNCYiK0Up5ABsLAQ3AZzol0AbYvQaIeY69Sb+4C&#10;ZqIL8SgAAF9F402c4k4d4okdhZwb20YaYXgXrOC+YrW3BrKbQBN+Q+A8p7hNiKt6MD5IkYY+pYNO&#10;qKxI1OtOB7xJois2M2i6TscpxYj1RLL1BzJLKsibj1QmwiisJPCu5zxmgAT+xWADktYC7Z5CIIAI&#10;AlYFMx+BomSkJQ9Yiz45K3Zn0zEQwbobZfobgbCVkRAvoB4BBbIEIEItoGYHZSIDYEZ1hupMuMQh&#10;tCiupVNnAADRSBQbO/VVVVYA1pAFAEw0rxo4xacKQdod5c4lAlSvhmh7g+JgZggDYDCOhIJZWZFd&#10;RfGo8lEEw8upZ1XFoCsSwqgCT2wooC5g4cFaIU+wTM5nI5UhIF9fAAALoFsx4GFB/BTqGgZzYnEm&#10;Vj4dRnYb9IQeGHJOymYmqHImQCYC2T4DAmSmg42M2zj1jbxUAbzBwYQYi+NZMQzdLx4+ICABhgmu&#10;pezxhvwAtMiKs1Igo4iZcfJwjQBdjzbhCKpV5LpNA5/DjWrMg/Y5p8qbMrvURNjImQEAo1SOw4wE&#10;NYB06dV+CEU/Gg/e/fHfI08nR4IeIvoYp4wAAWIdBN4ejYgGwCZCAHajoAAIO4otUYSkdGz8o/26&#10;cOifXHVRg5Su4Zlz4TYbhcgahjyFYBt01JILD/gtwBo+LM0rODePhyZ9DP5zlj5Vd3QZi8QbbRV3&#10;QYwYgnMw6meMg4YAQ+JG/AWMQ+Yi7LrhxMCcHCSVog5PjYgAJUAAZt5H87UUhWB1yjxoVUBg981m&#10;DlpWACiWl8BrAArmzhzHcep5PmwdgagkQcwY88weYcimWbw+7savVqyu716u9s4uJz5iBqIDteyN&#10;AGpXgDOlABwE6Nbh3bhI+Dq6eDvjNHRPQeeuEwweBaobAdCmQZocJF6hIzWhRuo8vWxbSjc0ctQm&#10;0ei1kwIr5fodQeJc4fycACQC6dR+pqLa6ERNw64eAcwogfFdEqicUqL1hGsmBj/Zw+OI/ZPaoBOL&#10;ZMxV5t0LIisDMyfonKycTWGczZHCRG4+OTi44DaeIEgCRX485CjXlu/DMO+66P22Z8IiSf5N7ohn&#10;wdOY7gYgDtcwAc7ydgAdr4d4AfIAfoABMRAAPBgOAAYBwUi4MjQVBgRiYJiwKAgHAAFAYEk4BAQA&#10;e7xfAAdbedoAdjNcoAdK7bYABAGAoAEhQFgACQwDIAfwRlTyfz2ADkdkDcjrc4AcLsckyeTuADzf&#10;L3AD6AL8AAEBQGAABBEqANBhz/f9jfT7AFyuYEAlBlEqAcpk4CAdnAVuAYBAFrxOLxdzu9zx2MpW&#10;Kxlyh94u7+xb+ub8f2afj8uz4fUNBICkwbBcaE4WEQAG4jFwADgQC1rAOI3GS3m932/4HB4XD4nF&#10;43H5HJ5XL5nN53P6HR6XT6nV63X4F4yPY7nd4WfzT78QAZvlACgT6fADudteHY8HgAGfzAAqFQpA&#10;AUCoV4b2/wAHVAKdHSdKCHOq4FQSAAVhUFaGHyhpjmMYwAHkeZ5gAD0NQyD4PQzDaIgTCp5HkABt&#10;xOABimIYiXHusQUhSFQABKEoSAAD4QBAAAGgYBqGNKABwSEABkSKpTPvk+gEAOBAAGxJ6XP+CQKA&#10;mAAGR6n0lgAb5vG+ABblsW0nGybC6H0AALzSAAazY+U2hmGQZx3HkDKubk7gAaRomkABzHOgbRLM&#10;ftByOzQI0OoQSBGAAThOFEFwYAB8HwhsVRZPZogAbtNtwxEaBKiAEgU9Z3q8ep6HqAB9tEowIglR&#10;lGgAFAUBPRlZgACdcsk3LdOTCCYnfYIAGYZhlgAVJTlShzOAAKYqCrNYaho/MqIgBURMRXrhMguS&#10;lW6ap5JiVpxngABlngmJ1H6xAQgUkwqA0BgABsCMmguA6VASAjdO2xJ/tyxVs36xrE21bTiYHfy7&#10;spXtusfQthnZEpMG4nJqHrM4JAaCE1gmiwsA2iwWAYtWC4XhEkH8fiHnQbiemoXhc00ZZkT6bBro&#10;YdqFgSAa1AQwqfX2k7BgAv6HgEluipYs+AAJf4AaTfzB16w656jbK1scAWAZMueDszfyW6+xLNYV&#10;ky76SubL4Xp7Js6AK57Lt1ltBlaGMcuzEAWDwQgADoeCC2gZWmDYU1qB4LtulKgsFom27G7zgUmh&#10;p3WEcRtnGABqGMaqvm8g4JnutQOA8pITiIFoAAqFIOJOCKTADfDe4Pfq5nUdaDmmaprAAa5sG0AB&#10;tZcybExoE0syadx2IOdx4XKeZ6Qw8AAAP6qJgfjgMgspJ/2ZA6rngeNyn2fUzpYuYDgSkwHAeB80&#10;AopIJVcAAIgaBcdgh9wGgmkBr+gAAUo0xqEEHsWIF4GQNAAB0B8DoAAhgigaCF9qnTFuQcic5hLJ&#10;2AFyM09MeA5yvDgGcOEnQ4h0IVHoiUAQDDBgRBCBg/IHD+AYAufx/JFgDFAaKX8yRdSzKoVSNsbo&#10;3gADEGMMcAA4xyFbACAQwaS0mv2fctdUYBwDEmhyWoApKCzw8NyS0BACUmvsIsAUvYADQkNMwX8w&#10;Zfygr7auXFbhjmxmOMgZIzBdzLmOM+3Fuw+VVqqNCssswESKFCBEjoCoFFXlAL9Dxs8F5JSTkpJW&#10;S0l4Lx3N4NsehMRZjlIWMgdxYhvFQAABoBBQQpgaR8DcCaowOr6SsAVqJvnaMnYCb+ObZ2Dq9X5B&#10;Uypj4Oj9M0MtiQABMjcKuNkehZgLvYXmBQiwUQMo+BQAwuEuI7S+N5L84A/HygAHsPFEo4Rpp8GY&#10;LcWSQRnjNnEOaE4/h6lQZ4UEAxeiTgFMRFwlZiACNbagwAw5iSVNegqbpuBiQBNlaw2JgsbYeADj&#10;NPkvkYSTgLfuAUipJ5oAIfYAABYEGOGFKDOBM49B1QnHgNpzo9qUkObs2ssxiKZrLMhMRshDwBpI&#10;ANTgCAHIGgcBwDp1QNgbgAAgDIGpPgNQJJY1+hM3TeMOYNMBhMt2FD7UIPQfJMRujrHEikbgzwAD&#10;cHTWFcKJSHmaAM+qpACiLAZAkfwARDUADiKuOkchVxxjqK2mch4EQLKvAUBJ9wCAGqjnAXYeQ5yD&#10;j4HmWJhUtTFVaLMPtSjRYtkTAkxwBoFH9AXVeAWtygzLpIV5BS1Jux/L8H/WtJBJEmgUAUxwEQEo&#10;GgyA0fgDjiHqGAaQ2mCyu3azBMpMBXdxjevTVWWYe6QB71dAAO8eyJR0jxHUToeRNRzj0IOPMfZU&#10;B/ACLnYlHwGQJgXlOBC9Rqj+AUAS+6bCIh+DzLMO0cBNR2DMJyOgXbwJUlBBKE82YCgVkgHeAZVI&#10;3x4lbGeNoaaQR2E5HoPssQ+h/EPh20VLQCQGoiAKT8tc+pcGhLMYyNkXTBl9h2YOJxg2tmIM1HeX&#10;ZmG5GMbgr3Gb3VvR7JbH0u4/C5j5VZc8mIEKNAABSBQD+SgLmvBUBpGwFQHEgN3JjLGWctZby5l3&#10;L2X8wZhMbHnMWZTNpItMAAaI0BoAAFMKYU4AByxLAACLOxQkaK2VqBjPj1HrFAi1ZswVDjEKUJi+&#10;IeLUABktkWfwcw5Sci0FqLVAcJwNgbdarRWoMQZAySsnQc2oVhjLWMLLUwAB6apNgDcHCawaLTBg&#10;DEGL9FELBIW7tzouxdC60UYMJev3kAAQkhRUpCwMAZhgBUCxt1cpVzmTlMCYhsDZGyqqcIFk1Jx0&#10;8fNOS0lpksJaNAZ+bRr7lAAl2Iipx6AAioY8ucQIKAO3lkpGAAAib32CsQZgANxVkGlv9H6Z0co6&#10;faRa5qklJ6of/i9XCugUb1B+D8HwAAQ53L0Sq4Jy0IENHgqVYaxAACnFOKhI5cwqcnAADRNoFOWb&#10;sIlcc4eQ1CDwkCModhUBQji0TKUswGgFpNBoBJUYUALqjBWA0tWi1stcqpji5EdDhXD5i7Ns0eM0&#10;U4GSOzRIlRtkDGwPcuwH1ESuIsFIDCPgTgLmyYiDMdlu4mSiVAck51zCvFYkEZgypxDqKuS4hoDQ&#10;DqjAVZuWhiZINIp1QAw5iMYNFa00/QlCJgNYYFQprjbGx0MO20nG9U20tsoW2xfzcTFj8aTWvksa&#10;FCD4pwP8tDRQJqvAoCs2YJQihJNoC11IDwLEafSiLqpjZucwkxmkfJdUADfQKNgZCZR4DUhOAgcR&#10;UAIJXNoDRRfs4YAIA7DjoTUAElwi4P+gDUGCAAfDokbqQxrbTPJmzhCZ87N9jCiIeLlURolHlqqO&#10;9GH7t5H3AJgIEqlAk+kDivh5NEjOCzItiggFk6N5CLAIAHEqgHt5keH7gAgFEmh7ktBqkLgABchu&#10;EvAAoeAnAUlHgeIGAAAWALEqgKgFvgLjupMzDtmBpvDJB5hxCvBxBhCeh1JlAAB4pxo0AICVADgU&#10;D+AHANlXgKgICQLDCLAHAGkfEliTDBDEB7rMh0h2CanhBuAABlBlFjB0kBPft2AFF5AGQ0iIAEIq&#10;ocqKCTp/izw5jBCgiIkmkekfIzCVDxC7GyIdigsUmtmxDHB+seGHPiI8REvRo7MNGynph9I/pwnp&#10;ulCjLDEZgRMmgJLOmimkIKJIszRRRRxSRSjml+jPDNPWDNBmB3lUhRBwlyhrCwEdgCi1AYAHlRl4&#10;EfAXAHkmgDKBxLGHldpbl+o6xGRQmTPhrlKEnps0hkB1kShLBuCBhvB6iHgQn5gbsqAAAmAMF5AS&#10;u1PzrlGGDslunph6B3CvB0kukTO8gABnBchaCZBtNqgCsiCTmnpUiVJ7sXCVDAp9vFGADcmrDdGn&#10;PLRlKAjEKHLyGyDIlmHpgAlmG4GrGkw7Giorizn0gAADKMCIAGocCJDCiVB+EXJxCrCxoUilJBjP&#10;G4jdKcG6I9GvFuorCTAFwLD8lHE0AfggH6AXAXifAOsmgCSQDFQbqprjyZwbpuKrpdN3I5Coh3kC&#10;hkhuFMhrhzwwByB4kCmMCYi9wHCJJDKRh+iWh8Jjh2h0h1okhynMsiEzgHgJn3AFpDCfAHn7h+xJ&#10;EKh0LHpOvzDeG5GVCzCwiGi9iVQKQpAKkqwlvfQYo9CHpiDNSGvRDfDNMZGFpiCzAIADiLARAIoG&#10;gTMmEFjXAAALSbxkl/LhltDIympcRFTVSkKpOnjEjSCYh2h5CFhzh4LswdirhzB5rsh2wiB9yJCJ&#10;gGn3GNCQANAHD+ALgGQmgGGOACh7iWh6hxFUh4hoECh1heQwPwi1ASgnDZihERBuB8CthqB0ngBm&#10;htM2hzB3y1ABRgGoIrSNEmgEgFlRybl5H0nYDdG5LXsZjdMUiUKIJHiWxBjNm2MeDOPSLimCrW0E&#10;oOMejHsZFmDQm6izHyi7OilXgaHClGAMEdAPAJIEgHAEl5RFRTUVUV0WUW0XUX0YDlDtUYssjMDM&#10;ETiehbBakxE9FMj2CakmEmgQgRjXgOUjD8gJiNROFXwLCLHsGOAIqRCfOXyDIzwrEthvkvBb0ttz&#10;hvIiCgCggSM8gigigiEdt5hrhrGcBikVAABZhZx5h7B6lUgb06gAAd08AAAfOIqkUpBxBxISBp1B&#10;EU02E5iLAqgrFoIsgABcBbhcNKiLgMikuBlYFannFyhdBcteNymcHokMNMANgAAhAhghwWAWCinE&#10;jbolichZtTolitgKALD+AONMM6gRG+ozCgk/Cr0cAANxqyD9j+AtAsgs1IikkyNqhnhnBnAABh1n&#10;SYgcU7EGkZAOgOkPNFiWh0VtEgv2NzOWEqgogpApAAAX1yk5kfVFjlONrpv8DyljBUV4GIApgplo&#10;OVKluWCNFrvgQaJgh2B8C7BrB4t1hiTggABYB0CoDPDBgiJqgAAeraAAAYxfJTz5GuGsGsynRxxy&#10;riOqDrrmFCBipjhJhtCBhuvWEFlqgdGPAAAkzSihCSOYlmM005ixVLkgk9VfBahYgAB0Bps2h/nn&#10;SOPjqQJ7iIJ8F9p/SDmlmlPLPGUIABjHGpxQ2LviGpmATJHzjMl+TKrjC5Jem2vOPRIOqEpNDFm1&#10;m2shC5h9h/i7B8xDiGB+DEADgLIEgLAYE5ANj6ARAZgbFcEOyNC1QSmoyZpbGC1+DusbEkCukMB0&#10;htztBoCth3hiKwgBB2CxTEzjgQEqgIAXIYAFgRkqgCgLkfABgIEmgBWYIui7jdU5ioBzB1ECtytq&#10;hiEjB4h4kMIGIGnqkmkLkS1PEKlTi1xPwIkrAFl5QYl5DSkznbrs05lUl/jNAEXpH6EpqkTjEd3j&#10;Xin7w0lRh2KEhn05ngtVBzB5FUgQxOguAXnUoF1QgKkFPBu10aRFzYyHjHB5BuCDhzBbGcB5Burs&#10;h/Kdo0AKigh8ATEfD8kmw+KkEsVUqkScEligh5h6kMBvU/ngnhAAIBHeB3h4ESwHn7n7EfN2v6yO&#10;ACiTTCxPCWozDBori1IxEmkElRi/ySFWDGOLmoDBMrmT0GSnjllu3EjNM0jxCzDSEzsYlQi1QXFX&#10;kO1Qn8kfPLwZ35YpYp4qDnmBjHMKizBySTBjObgABRhxt1h3w/2HlRgd2IAcAJn7gOi2qA2pjenH&#10;xyJdTWKpQaI+EkODhjB1tEhJBtCchwB8jNAWOWgdRuAjgLF5ARXUjfY6Des0jSiYh0BvBugABrBh&#10;hgmZhkiou6B7HcN2GgDTi+R/iUYVKBp/p/RPtFi5jByCzKvyPzPKLj4j2oPhPzxEvOilO2KqiWC3&#10;YcjCsYIeDCmxFmJBGyMTkkGT0bYfjPFvIO4cgEgLIYAKAWDZgKgYAYHVE4KQAPsmgBlRGoJ8DMJe&#10;3DTWoKxkYdY5TTsx2yh2h5iFyr5KBrBzQwBqBzCeh2h6NEonQj3pken7moh7h5CxB5B1TcByCcny&#10;iGybkfToEfKQkfB+m7B5h0ivB7h6ixKosZyn6IlBDSGoIuCPkfAGgKlXgIAMPfAGERUJZcS/UEjG&#10;TAGn23zSAFD+AXgNFHgTgJkPAPgHiNAHKLJgwcOnY4SjWOjtvJSnI7WOzKY8Dxh7LpKuCoB1h5ia&#10;hwh1ich0h5iDh4h8lUiyK2T6H6n3AOgKr1AHh/l5ACoTo0BqNEh6BfqwmSERARAmjZh6gNDNBih0&#10;VmBohzNqhwB0HMh6B9CxUTl5C0Qr2igDufn8V0IdHpsgUbGmonGhi/J8VsYcSF0IlvJd6NRAQbRC&#10;jExDo9m40LEkO4UAC1shEMgICkgdgQygATALEdAJTTAD4TYq7c7dbd7ebe7fRGoM7fjosyDEh01t&#10;hn7kM1E9gABqhqIBpyESqRH3H20oUpQqaHAGP/yi0llcOWoaL1QniQP/M5NIAABg7znehrHeB172&#10;Ebkclm15gAIyFzQxNhBjma1nBhEWixAV7+oFAcqiAkcBUzkfJzsI01GcR6tqtsL1V51xtwAABYhX&#10;hYCo7yoECkgTcMgANOtPB8QtAABecQ704N2gkOkPAmAmgmgAAR8WEHiG7moBhX8JpxaLU7j4VyVz&#10;UiFFwG2eVts1s2hcBc1HxbC1Apb4gMgLoYFN5KBos11m1nyagAAlAlglF5qjVbDXocig3YLs1l1m&#10;U3hZtelmgqAploqltljb4YuNEIV2CFjyt914M4np15gqOUk2tGlrQZRzG1MeBuKuAABfB0lyhjB3&#10;CYhph5iHraC1AuAOCLWVFRgNbbkdtFzYjs2MrkZzKpqoDomViHquEzhiOtAABKX/IksMAAAcNl07&#10;xuAhgJkRAPGfilKcdOpBTBWh8PCGnoN1j2CvByhuHgBtBkhirphuiegBWggDB8CoAF6IifDJgDGA&#10;JaUDyLGk2pGogCUIPL4oWMZyPDMrryI6mzG4RITUJe2ybNl/0GpcaNZiLWjOsMlJGVClACEmgAy4&#10;H6ASFagQAcgepTgXZsALARkdKQmOJgu3PiakZ1Mth9V/tUB1t1h2hskChzBiIiB8X8SOJmqQbGAH&#10;AREqgGANn3ADOzyOAKa0nXiTgHQrz6B822P0B7EMBsBvQwBgBikKD2ivcGHqQ4D/CoXnNUXwxPNa&#10;GOIxFRp/jBrouOHmu/CYi/m9QHzSVY75XrgFnrB/w4B8JUisB9iGhkx1CEG7AKSPAZgNikgqAVFa&#10;gXdVF8I2xP+FUWeDrklvbRMNB4hr+JhXoBh8hxCF6aH7m/H7h7gTF5B7AGws6Lw5DBgKAIiNbpCJ&#10;0TegN1hsk8IhIiBuBukvU5CYn2L5XskQnqXporOkp8GkDEJHFQkREli1Xd4cMfyYbJuMdtzV4f5z&#10;jjGHbTuriH4hu/CG8tH6H8n3iQNkDb7slRvg9Mbhfk/lRSluPRjEhzh7EzhmB3NEhi2Cheh2CzPw&#10;iVAsAOkfAeJXuKAFi1AHvxjKmvdw+39LGF+E6ljhFBjNOwC7Bi49gABIBtirhxW3DYdVCADsLA8A&#10;EMKAkACAEgQAQ2HQ+IRGJAB8PR6AB2uZygBwNFoABpL1dgByNNpAB6Ox1gAAvd8AAGAUEAAEAQBg&#10;ACAUAgADTucAKdgOgAABUUAAMAv+cAF+0SlQ4BUSWVOd0mgw4A1mpw2fAClU+J09/WOvU9/v6vv+&#10;lWiv1CkUSjUWo0CbzuzV9+v4AWO9P1+0oBgiEAUKBUABESCUABocDkABMWC0AA4RCEAAcHwS7RGw&#10;Vut12J6GwxLQZysQ16Ph7ABzvB0gBrOZvgBkt9ogByu90V60UQDQwEgyEUWdvt8PyUO14gB1uJzx&#10;R7vcAAkFQgFA4FzAIwS1Xp5Op3gB8vXpXqG2q12evPumv19Puj78AAsJA6YBIIAAGhT8ggFgUACd&#10;Kif6fH6AK9LWlifQI86nqam60AKAANgcDIAB0DwXgAE4KA2AAKgVACFwkh6lNK0USs80MGRU0TOx&#10;erjRNKuy1L2sh4nsi5zHa3ZzHe150HkdgAHefJ5AAeZ+nynADJuCQHvyBYBJmBB4wkAhvpefxnPC&#10;B7/AAD4fhRIgHOkXxvGOABqHQbaMHi8L4KUBgHPsA4FoQAYDpuAwFpm68AAJQIAH6fbkLGzqGqNQ&#10;KGAKAab0chlHKirSIO6sq2obBFKqw8z0L2ry9vVQ9Bn45B9H4fSnKiBIAgOAASgmDoAB6EgYgAEQ&#10;KA8mgC1coSbxRYFg2FYdiWLY1j2RZNlWXZlm2dZ9oWjaVp2patrWg9FEWvbduWGfNvyId7wnIcZy&#10;AAbF0JIcZxgAeF3JQeqLn0fNU3pJdv1Ss69Ucm4Ng4DgABngQABUFQUzAD4QPFcBpGk25oGej5oY&#10;nD4LMMLguC6AEoIIYRgmCABpmik5wnEcTxXmw4IgkAAYBfDQnCeJ7psEABhmIYYAG+bxvYXJYPaA&#10;goiCGAB9aMABYFeWCSHLcwMgyDUNhQE4ABrqwAH3o5f622BrGvIh2nbMAQYUKAoiiAAL7UAGeZ7h&#10;rbmMYpjJgBoGgAKm8AAF+XJgBYGKIrSXOkcBwHCABkGSZAAVK5GXw0AvIAAbZtTaa5rGsAGRtviw&#10;LAALItCyAAYhkGW+7+rKdui6Rn9YABTFKUoAHse7ViKIwjAB0nSg/3mNszZNvyXcR4AAZnjAAVRU&#10;FPQZ/KaKfngAGgaBrD4KsM6kAWAfiyHtQvinc1ZRnH4hqnpVIEAMA2WgdAArA5AAXgdPwBUfSkT2&#10;FbSIRPbUWNNGZpiIk+HuPs+A7R5jzAAMIdZyxLDhHccwfxUQiAaAwAAHxA0LgQVcBkAhSh8D4SWP&#10;Uepqx5D0gQPEeJFx3wpAAPEeUCIDpHHkO5IY7x1GvHqOsdRex2GvAGO9sSVWxAJHyatVhOyelRAM&#10;/RAJUyhENLeVIqpD1KRSPM4AlhYCoxZQWQ5GqB4vGkPOUkrimi1gCUwqEhqBo0l/KUXkpo+SyD4L&#10;8TwCrUQLAuBohMGDpQPOkAABID6uj/HZAG5E88AH9P3W6sh5peh+HsdkOwi47RwJDHiNwlY8xtJD&#10;H4Oki4BB8lNAKgwBAB31AIAigABgHCCAJAy3YA4Fm7GTIYPlVwABujoXML8Zjih0Dth2A4CB+VFt&#10;FXA6peA9SWRPAgBICJlwDKukiqYfCqR5rxL29so4BSogNToAADAFELAOnATgAZDHiF6G0e4AA3B8&#10;HSG/CKQIDDshEBICIAAOwOqyBeBlzoGW/OAUnFWRq3CzRXKwVF5pSl5lNHgNMcxJBYDTL2OuZgFA&#10;UAXPmCcwwAQUgTJQAc5A6Bym7ItMxAhOwF0DAwBZlg+YPgAGyNwbhHGSm4HMa895yDMzRAZUEmgC&#10;CZgHlQZcAr6p0l1J9UZCQDZ7GXqNE5BRVStOoKOo6qqm1MlkipQaRMYSwKeUGU2R7WCyHvPhCBJa&#10;IVXAbag2kCs0Ttp1qPWF/VB69V7r5X2v1f1oFsVCUoag8DpCsHG2IZo7yXjtH6QwEr8gABfA83YG&#10;oESEALJsgEoZE4yRhRbVx/RnUTyMNHAFrEdR5nvgSOp4gkhuQ7HMPkpQPqAKzgwD8CSrgOgJi2ae&#10;KixR3DkXMNkYwxHJDJGTLoZdyx4jlI2hBAIASogKAEQw35UVGkNAIUObxSjiIxKldwp6A0FKTKmU&#10;AoKDCrIqs+sC9kXqFFfs+p2MhYCmxri3Fesd1HmFNmq4svLRYInzAyh4DT0gAAcdHgsFwLgAAQA6&#10;roAoCjsgCAKQwzalSuk+kY/m0y0SnvbOQPWmTkh1uGGINoZk7x0DgAAPIe9KlQAFAWq59KEopj1H&#10;hAgdQ4Dnj3HlMwnJDAEAMJmA+aBEB5DteIaol5YC+I2rMPwpo/5uEyfUA4/gAAFAPlkf8+Z1CYJ2&#10;LgTsew/TpD8AEXoAIBC7GgjeTxrBMAAAewkAAIoIcIAoAmhYBqTUAxRtDoVFCNTQ1gWK/y0uh4vI&#10;1yscge+J3BEoH1JUebxDckrHYPY5Y8h+zMH0P05AA78gFgRl4dZUQIgHbsBsEqHh4ABmYMjFk7x1&#10;LsNSasf5Q8LEIP8QgA2SCeJ9J5KclhQ2jJxN6VkqK/ClkMJsTdRpN7r5xK6elBGiEWj+QXF8smiF&#10;PF/QQWRQqqZrnIAQAFCQFgEzRBOBZhQOARYQA6BFCxQKC4hsBv3f2/+AcB4FwPgnBa+rZ4NwlFe3&#10;NH4xgObgchGxzEaAAOgc5ux2DubEPOF6SOHjy5BC0eLxFxHhP+dkEoJgTN6ZeAAHAOAbmTnCutcz&#10;EBngAFyLoXJ86WgAYwxpOh9hgDAF+AAcPRy4E3gIfCEUzARdPAAzJmb6X1C9F4Lw1g5zngSAmywE&#10;nX3otX45AhpIr2mNOA01EFHawAA37c1iAgAOiDAAANfuxGGwkJbI3cKgU+ZEEGX4FkLDQADa8MYs&#10;DaHgthcC2AAFvj68ESXFA+mw3WUJLAt5kAC8ZmDU88ucbDX6bU3n6roL3pwAAuBfhBUCl8qAAdYR&#10;8UIoBQLtXeD4IAP3RAxVsCP3zKporIeCAAdw73iDNeO8kVFZXnBUCl2GPZhXOnVeyiger3hzaTAA&#10;MQdkzBPjiSOOs+DAQInZB6BRAARQLEzBEApEhnt+LExBov1vDKt3iRgjEeLtAADiHWJWgUOWE8HO&#10;mYHmAGfUCUA2gq/ObsBguswiH8PgpSha4eHcHgOWhWgRAugQIsIuOiNWg+JeHy7iH2HsgQH4Hgge&#10;ACmEQCHUOeASHmOWAUH2SWAQPUqUJwicLeLqKOqoJ2vU/uKouCkURKRMv4jEK8zaVAjML3CURMUG&#10;K0jcsGcWeaPFCqgiQkH+AUb+MQTGBCB+CEj4BmAAAsBEYUAWmK0ctEK0/m4UIkayOQHsHkhIHMOW&#10;HcG0h2HsHAPCH4HOSOH8sYNQOQu6VWAg2AlWJo/QQCS8JYAaIYHIJSAAGMG6JOHMHsPCALEYzeQg&#10;e8+GhGNWACq0AgAimMUFBCPEhAYWVSQUZoVcToIInGo4OoOyH0KeHGVQeKHsmYHQ1IJ4wyYIAuc6&#10;CgBS5WBkrhDIwsy8kQ0NDcWGrGrxCiH2L0HufMXaGkomHMFiJOSQSWAyBmMsAgBegqAOBMc6HwAO&#10;Ka4s4wHaPChSmYqwAinM7gPgpON2HSHSh2HS/+7gL0P+bsewqkVcqMfUAMciwy2sieqIVcbqOyN+&#10;fULGvyKkKK2sLiKM0ULaVGkSimvEKwRqiuLQPMwGL8KaPYL0UKPgPeVSnMQABAd6AsAoZYTuJmUC&#10;V+9arzGbJxJzJ1J2WCH0LIHokkGQHaIuE8G+PCG9KAbSOE5cAkOyCmA2b+BU0DCCtQtARU/mxA24&#10;tLDbJss8IojqHipmGCHWSOEiG6SGHY/GCKAyo4B6AsPsB0AifUA43XJuuAvgIaxSxgGkF86wG2GM&#10;bmHGGexaHtHwJoqOAQnSJ4q00EJ+J2JsKCjIKMIgt+AGQYt+fsvSv9MtI2IkfzCGKe34jSLaJ2yv&#10;CgIaH4jIH4PUL+q6OKwGHwe8H+V4KOAipEAqBOYOBGB+B8AAA6b2Q+aCAWAcIIRiw3K7LvNFCQW2&#10;LNCWRqHGN0AAGUG4I+GqHKpuNyOefMJemmVcy0qkQkHuHmNWHYHApQHgSOLKMuASJmAcAmPyqwHo&#10;HeSOpkSXNMH/JEVKJYLJB+MuTuJgAoleqhMOJmAkAYmiA8Ako4AOJySIHygQHkH0mYHuH+XuzqVS&#10;LsAEIQJsMMVgA+AACIBCTGBMAkApMWigNAfu/jCJLu4BGeUQ2yN6L8OQhKgQHKNc4qHibEHSHqPC&#10;HeHseJPGIuH4HulIHuJ2yQOyAmAwmiHqH6JeGyHK8stcbEHyki2SIaAO2QAMATIIAUV6JqKJMVCk&#10;UIOQjAmaJuzhTTMU2gwyLmv8wKVAjePUKSLANKv43A22LTTmQQjqVOOQmuVTEcOyBIAiQ8o2n0Bc&#10;A6aoAvPdJ5UfUhUjUlUnUpUqWS4RUsRcWPRW9cymU83Gjq+HPqIopmaMSWgJUApmHtVWp0I2cucw&#10;HEpyHeHcgeBABCYUeeCoAABMBKMUJcJeGiI8AAFWFWFU9cCkClV0bqb+GKbk82IsAA98BGwEOQGs&#10;GqcxFGmiCYCWCWJxF+6sF6xi5CBMBO5XXIao7WTGJUSGFfXa4gXM7S7UBSTGBs7eayPga26K7sa+&#10;40bFVsMsbw78OqOyY+ZAa8GqOYHUJWYSYUbxV0BTYhI5De7jA6L2jrS0JmHRY0cOGOcVWvYQHGZM&#10;zuaCC0C08aBZZQ/wLIVKKadYGcAAFEFEFGxihQAAB+9yZa95Wi6hWyeAXA5KeKGYGaAAFSFQFS9e&#10;CmCobQek+iAq+mzI8irCHTNiJAHgIuGC06AAFkHWSXTEAACqA0PsCAAmIQBTKmAoiXRbKtCGWDK5&#10;LxCKgC0URSjCHXAuTU6QGAHSeIFWHmL6AOIQCWA0MMBuAaIQBGywMvQkSJZqx6mYIsNWPIOkg+Ok&#10;W+JeXmVTJSaKnc1IUNGkIbBiJYHYOeAOh6JgHeJWAOnioIKcqsIax0iaiUKkSa2fIsiqJ8s69a3C&#10;3EQaRRTPCWU+28vojWJ8zcUGRqPaZQ0kVOJwmekCBOBWQmBkj2BEB3N6Aq7ATsUBGW0PNCf9LtJw&#10;K+N6VLJMHuVSH2tWAAHuRxfSHbccHSSOHoHCeIHuSCUGHcOlfS3UH8JvQYiQT0IwAEIuGqHyI2HQ&#10;AMmYH4AoQkH6AOQHNaPc3RFS2gAaAgM0KNVWNW+G1IKaJyQknMPsAiAamimgPsQCVcHYysnfFSGd&#10;GoKOASIQB4A8Q8Bw8SYCA6aiA6d+SaUeKHM7UzOQRWJ2H5Ss83R+SIokOYFnYQAEOObSB5WmAgBc&#10;aiAOBCmiACJjVIJfAuSOHPYUha46rUcXP0VHcfYSJWmUuo2kciANS2fSMuUExyqkfVPYJmP+TxMU&#10;UKOQ9ayK6ScAw8RpT2LKU7TsikK82+rwLOLxJIjrjzYsUNCqmKbsBHVuQ/JgQCs2LlbXbVh/k5k7&#10;k8WEHke8HIxM+2+6AAFI/AhbNSAACEAsb+B4AqOyBwAkJmA0IWiyWHU4WMf5e7k3Jsw7fyOQHa/4&#10;GAHUgQErD2+IQMAACVcFZtLeAABsAefUA1gafxd6IaHc4sck+QbYGUuWHEbi83ZEAON6J0u4u2Uk&#10;J+igKGKKvAKwjIinM4/gKhMuv8fsi+RKNKURkJU0LavwLEv2VBmWUGVBhTjEL0VOKaHtNWMuAwgq&#10;A4Bmj2A6waA+Bij2AmkGOmRCKPQbU1Kq4Ln6ReKVKGeIGyHO8sGsHGTaGkHITaHSHmPCJyT2fQOm&#10;zIH2JcIwHIpRPmmQPgqSy2AoPtky081EXpCmH9hTggK5f8VcASAaOyPoPtqeOzS+OyBCQ67az4Y3&#10;qeABb0h2HIHiOe/AOeHVQehaIcAIAMPzlcMsBUArQ+B6n6AABCnCs6tNl1UsjTI5U+xHF7fKSXfK&#10;Je+uNXH0JWG8G2xgHMhuxjhaH3nKOmAwb+H+AOJ2HoxPcyLHj0KxTYu6N8ziKUkirNNaU+NPkyu6&#10;2kUEJyKizgUmLe28jXCWq8vKIkiuQPfDtxCgL6LIL8PhtEaLeWAqlUdEAy5WBOAwMsBCAsVkAgAU&#10;lrk/uhujulunupk/UxulM/bfblNRP06a49A0XewyQkag0AbrKoIhJHuAVS60OfVfaCxaZwuQmKPy&#10;YwC4YCBlDHheJnX2AAFKFMFJu/ZtZvpsQAGnwMJ5IKQuB0B0N4KUZuuQU8B3wXqYAAGOGObmU9Xq&#10;5iYKBUQnhq4momFeFc7MabXg7SABXTmiBuBw7gVSF+F8F87q7vVpVqBDYA76qGIRXzxka/VnxqMs&#10;CkCm+fxSqwImkjAknoX0MuqI6yOfwuTTvdxKzvo0CwCwdCBXywvEymwDZcAAFHy/ZoSPZuCA92Bg&#10;VvZ4Ai+CWO+HaAeNaHaLaPIgABaTaWBq+iApae+rkC0QG6HqJeF2HQPCGNECGeIunEAUfUDGlcAA&#10;B5bIQ+0EASifo+jCf+tP0pe+tFM9ng4XtyHO7yGeG2puGSHSPCGEH0i2AQQAB+rmYJTCArFwAG/4&#10;HeHmIuHpVYg+SXcykjfNSu6XjEVNSuL+yu16L3dUH8HigeAMHWN2AWHSI2AM5GJxF6jQoVdYJ4v8&#10;QkKjsrdoLmLe2cNOKzCMRM3FNG243Kvpn+U+jfCVeLIjCkPgwB2IOQfUAY72A6B0B4zuBmBsQmBc&#10;MkAdadl2NJbdUe0ZKqwChFsGowhbOg82fHfSHKSOH74WACHmPgAI1GJwRqSONWG6H+SGHOAPAKAc&#10;VMAMzcLMm5yPo6JuOCbsUohENX18U8qIIQAmAjRMAgnCnsIQHuuu6MaOHIjqHOjIAyyWCYBJWmBr&#10;AUQmmIP1prr3CFk74IIeH0HsmxmMXaGiomHgFuGwKIN6AuCG5WAeBeaiAR0WAGAYlyVAdmOk/+ge&#10;HSHYSHH0SH7aKOwx1+dlVYaMVSL8RMK0nSUjF+SaIZIGy8OrMPIJGWKicZwomO2hyLtlkCrDK1bV&#10;TrtKRsL6jrvTvSUoAOu2mePyA+A4Q9grqHh6Uo0Ru3ur9Z9bJ0HQmucygMgTayFrrNF8IYC70WB6&#10;AnJZiwAem9KvmwWnn4/rwoNO/mJ2+uPhAJauHWIuE1lSHoH+JuCeA3RMCAAob+BfmmbTbSIfJA+Z&#10;c0KaVP15JRqSSIHcJXSk8sHKGsGoNYeOHuHAZPgOJepIPgfUu0jQs4IAAQAAwE/wAAgBCQDCAAAY&#10;NDYhCIFAoVCYHEIEA4hFgC/YS/39H41FpJFoNFABD5LKn/LQBHoS/ocAJlMYo/JTNH9Bn5OAA+n1&#10;Hn6BgPCQgEQAExMJwAIx6PQAHRcMAAFxCIQACgeEI3Ja9X7BYbFY7JYpVJpRHIs9Xy9gA6Xg6gA2&#10;HM3wAyG80wA43a6J+/X1DQJCASCwUAH4+n2AHi6XYAHo73nP3o98FCAaEgbB4IAHw9HwAH2+cXLY&#10;M/Z7iHzgQGBI0CQYDAACQdsgOD8ODd1SQXXBQGawPhMNwAFQVXHU8ce23W4wAynM2gA3Xk7wA8Io&#10;EQYFAALwvTBYFg8ABcFQkAAwCQTJq/abL7/h8bDZ4/7q7Ofl95XIJe/Y8dJxnSABrmOaq9nEcQAH&#10;cfTJnkBR8gAe4LISfLDpolx/ooAKRgEhaGw9DaBH+grEH8kJ+n2nx+pDDKEAFDqBw2ADBo0AgCAL&#10;GYCoQgiJACgSPINFkLpClKDIY/aPwxIiWxOmj+o8nrFtQgx/n2gwPAcC4ABuEAWgAE4LKwCoHPOB&#10;IDgQj61PzNc2TbN03zhOM5TnOk6ztO88TzPU9z5Ps1tM+k/UFOaXQ+kp6HqeoAHQc5zgAblIAAaJ&#10;oGgAAF0uAAiiKIwABIEgRs4jUfPc0ydJCe9UAAd53OsZVXAAU5TFMxDUAAKgpioAAahsGoAAsC0t&#10;HDYQAFWVZVAAc1kgAEQQhEAAC2gt50L9YEtU3TkXoQX5fF8AB2ncdqog4Dqfn2wJs3QAAHq3TIjC&#10;KAAV3iAAIXoABwXuABYFeV4AHJfwAAyDAMgAFAUhRLYbhw0R9sXbdumviEFHcdwABAq9bVvSwFNk&#10;YZhmEABqGrAxznKcqog+D4ACvlYABUFYVQ++yLHhmgAG/fFzMCCudgAeefUkaBogAbRtGzfpxOcD&#10;gPXILAsCzeF5I3EyQn5FIAGeZ5nAAUeuAAeR4nkAAf7GAAY7NZYR2co6kTYfO3VUd7rGZuYAFQVB&#10;T1NjFchrvgAAoCgKtm9Ukwug0rJCaB4HoABTHAdernkwJ9AEooWgcBYAC8DzNhmB6igPF8YyPDSS&#10;Pok6x9PUj2zhQr7aml5+I8cx13CaZtG6ABsnaeGbH/UVohKBU0AvHTZv8huqs81afsVhacJ75/kx&#10;Sxeqpx6bENG0XYtFFCaXMmigIaeDrAMdGTASdrHgWeh4oH7MRrEmcZw8Af6ACAiLoTDqBAJH3RED&#10;IeQhFhLidkeH88cfz2yWkwIohkhI/CZwQaoiZErhiIgLAcAABAFmBgUBaVQEgQwgsABUCwAADAJn&#10;cAMAg9aaSvH2UCfpQae1AwOJKTMkBp3jrmI8Psexix9j1MCPkthPx4GhH0O8tw/Ijk0HoYEdw8X2&#10;jgHeOYAA5R8GPHQP86w9h/mhfqRJ0pBgBxlABCtNCREIqpgSSFF5AjYmbAq38AADjdrQKKO4lw2R&#10;9IQHyAcooGwLHcN+loGwGmBgfXqAkAr+DBpHhifFmUMz4QxkmZ4eiEB3jld4PMaDJh5C8G4s8zoF&#10;wksHAgC8DQAADgWNkAEBQBiSmoI8aswI7FvnTWGOodTj1EKKIqA0Bhm48K0gNAgfpD3/I3I0AgA8&#10;sgFAKcwjZ/EOSdJUJcQt/hriDuhJQSp16VCMQ3JMQ9JiRSWE6KE8dJyTiQpmTQBECADwAARAjPQC&#10;QEiuAImcV0tL/pKUBoFQOglBaDJtG6aAAAuhzMUGKO0yw0h6EGAyA0ooZwQFIB2BJNAD5uOgImV+&#10;cRJCHSXhkmycRKn5UnnGQkeTyxws/GEOwyYoBxlucm/gLAHQJtiAo5gFACyigSAMhpwz3R5j4LcO&#10;8fBkx2jzbCO99hjB7PtHgdVVQ8WKDxHOgIeLSCXjmQEAgdZ1gFDyLcBAfBHgFQHlYiR+pCn/UAZk&#10;SikNAABwOIKSNJyGY1UkPqRAk9AD2JUJ2S+ciI0gk5SBYgnlh3tvaVOTABLAmAA0BsAADYMgZAAA&#10;8C0F7fmlysmkQNaKInV0HpQV6GxYD/E4HuPoyw4B2MmGSN0ajuRzjgAAOseTj61mBPVGl7Y9R4GT&#10;Hs4oAFVXFo+IMb1zCGyNWyQhDxvJqCcD+asAUAz+AFGalZMJGYCU0ATAcVwDwE2BgqAwCQAANARJ&#10;eAuZkADbjQjSHUo4Vg2EDDVXBfV0IIwJOBCYCVg4MYOK+n4VlG1qk6zpJXXYhVI7UpqcIRUjapUT&#10;EGHeNxx44Rc25HcN8uSIyQjuAaZYbwFXeDnAOZMeI+Gw2NAM8IgYBpZSPZiYglBDIxKjIaZ0ARnU&#10;eIzyGjPBpBEaoyJIP0AJISd5QPwTmAU7UioinMfzDZOTTmpKAYEAUEJWABKKCQCYGwAA8BKDEpoF&#10;TxyMTQa5HFLMHZ1ztnfPGec9Z7z5n11Cpc/Z7HpoNZDJWrjPUqLoXIuSB4NCcE0Jp3QX2hAjPk2Y&#10;Cj15Am+Q8e4+DLKrOsMvUTdW7E0eOFEKQUQAK8syBiRCixzl+FtrN3K6YDwMm2/gE4JgTAACOEgI&#10;+SEcDC2IdMbruB8j4NCPbZgAB67NBBtEAASglhKAACnbEGsFqQlGK8Vy/F/DkABIhgYJwUMHBxul&#10;hZi1uLdGtu9bw7Vwgh2kFQKoVQAASnsABSilRo7/AANPgTfmeBWCuFbSVoZnJoTTspCA4RxDhOeq&#10;96B5AXAuIOh4a+8BtqRHGsMDYHVyBZ5I1AFeGHXtVMW1kZ7W2utgbCEBsgMGzgibTPXfbbW36gAA&#10;3MZbdVYpDYxwgGjfWduBPVC0h4+63ORMCMgd7YRNjeceN8exHgQgPgyDq8ATgMuYBOAuWWGC1OkL&#10;Hah+NIsK2rPoSjiqqDQjpdoXMb5zhzDxMmPV+kZgIAFI0At/1ebDNUe2f6Y6UHtux8Q9Q1KKXrPf&#10;YYYFhkQFaorJwP8ehkwCDrMeAcdiAgGDsL8AcexkyY2MysV4jUYn+v4ryRMmb9X+IzfmkaCldK5m&#10;dIW/h/OGj+XZJeRSxo/wCdjAOYeDaWgHAhvcBcFcJgOq8XmuPYRDXQwunISvtZ7IX6B+xYDKdKyy&#10;ECJ3DokI+h8RDiaPkeRoR9jzQgPAdzYR0DrQFiQ5w2h0l2HaZHHYwYgRbIgbI6ahwp5gwIkgAwAp&#10;NABw2o4pnhS4zZEYjQeR0IcghgBbrQAAGADgDhggC47gEBeoByfosxN6kzOySwsKqoywdob4x4eQ&#10;Z5RweoYIbyVgBB/ADQJzk4BwGCVYAoCQw4AQBDOaSIhKXBcIagbBoziA5wdiXCuRXwCoDBSwBi6K&#10;wScp/TwIzpaAjTHAooipFJICCkATIo1ojSMqMS1gjh/xDoiQhkAIg6cqcBQydEOzIEASaIw6eQrg&#10;3RzDTBNEM5wiwjOj70Q0Q8RDQJUpFYgwaIeBRQUwcJcIaKl5CIAJHAFgCBzAL5zYAAGQB5NAArwM&#10;Qj7Ttq1rs5NySKlTP4AAdjZoai/6mZxYVgdYkJaBNETinoHoCQ9YDQAqd4jozwfpCD9pxYdwep9o&#10;dSrC3xij+Y6y453gypRS2KPzZofLvAlL+ZGZ3ZSy5QCCTKOofAnABgxKVglwAolz2TjMAI+x+R/a&#10;fy1pIL8ScZ+SkL7JUry4lKBomqxTLgxBJzpio5qgmAfwAo9YAYCA84CTcxZYH4HwAADgqZvwDo8a&#10;DCDL8D7j7MRL7UfUVixYdarRkAciUYawcyUYugu0Y46yZjUz84exCAe6tDZwdx3hEwjw2A9YAQwY&#10;xAfTx4nA/zKBFYhMoUgyWQBwCgrgAwBpzAARaIDACBCYFYDZZwFYDRUAE4DBUB4Q2Qdge4twZoc4&#10;uQVQbAbYAAbxn4C4Bg9YGADBLQJwEYrAFYCSnoAx0MdTKcjEQ6cSv4hp+AipDMFQsAtMwKA404fI&#10;jweIawuQdAWa3Ie4ch3gA4Cgw4dQB0r4BJBIbwAJAQdyqon8YJjZzEBYosApDYhBEYih0JGghrvw&#10;zhHbIh0Lv0NA1pGL1wzokgfityxYmUOkjohybEoZDE4TKAf4jwxQnCPpCAAwf5HACI25ggCoEDNI&#10;EwqgD4CSVZDpUR/xDI90FEjc788E8M8U8c8jPhQE8qgaPowIeAeJ3gZwZprQVU+RVS/6zgGbhJeA&#10;FqEwDE/iM7HArrwwt4dJAQareBrDloZQZIZReaeQABpoLAAAGYGU+4raegddC4u4ZAZAAAZtDoAA&#10;aTgAnojwFIE4plCc+4HxsjHCWQZ1Fpq9FwZxrLZxRCzQDbNDmjNgI9HRTpT01xoZdIVzb5fpf7ch&#10;ghgwAAHBhLdYAAXoXwXpkBkMVtDDaM6QKoKzhBpZcgcgcrcU95rQWwW4W7JAjQKAKDVQGgGk+5X5&#10;LT8rWBR1A4AAW7WkArVDVRv5wIbBiLbhmwcAuwDr6gLILQLQAAFlQrlCCgxIxdGLlprgUZryKRsT&#10;mRsrmoEZUCexthNbZQ0J8bULUYVJWRvIKdKy976To7S5CwtZ5oc4epxYYi3wAATwcZ9oegmoJADA&#10;pAHoCwzYGIB5zADAA4kcdsvC1MU8jsjR0r7Y/LCjshtwwId89gt4dhigcYdAx4eYeoyzIb102Ika&#10;uMvomKyCt1ANAKBJKB47xQl5qx2J6zxphgn56Vdx68YYywyAyYAodouQBQci3gA4eAx4AowAg84p&#10;Is06kjCUez7UdyBykNgo1x/CQBNABEDQBBwAg5M41QyxFD4BIh0JygooAwB4pABYC5gYBrkTfIER&#10;ZwBoDaVYBQCZwMgy6L3DCdZI+MwM9BIp+JUk4TwZ2DKDpldIgzZQyweQeZ9obQcEGwYhV4cJf6Aq&#10;bqbZHBF5GrDM4Ij0ApS5zEBqegCYCKnoA4BIw4fZGCWAw8IArkECnoEqQY9A3bsRHDHUvCZSb4+E&#10;708YewdpRQdAawvweIZ5kwe4Y5BIBSi0iAKTjAB4GTNAAkUAhK7pD6cwrwdDuRq7gYbgb0G1yYuV&#10;AKew7g3Qza8g9a8hNCQAopaFqVbwlwnsgadYkKgCRojULpZ6RsAcNBDRECMyMpGt2l3V2tqBGMAJ&#10;GEMtjsAjBrHBHFFbbRNEBR/CN7HcUjC1nF6V6cjbQENlux2IkKJ4xYY7/oAATAcBigcIe4jwFACA&#10;zYHACYw4I4C4w4EwBVqR0jCVZCF8Iz7pOUVY+ZQtgYcIeR3gYQcg5wYEVwAAX4e4w8yaDIMgD47g&#10;GwBwjQBQfoybZQ6wc4eRcMZQx4dT+Rb1/xryqbZhxYfa2NJdANER2En55ofwfBCAAsl42b+COoeQ&#10;ywCweJRStQwIBaCiFqVjIkNpGB0rTaFx0zDCkqlsOVZBIQnghmJU4RNIhE3KWo1IfJImKggQBQDK&#10;VYDQGazIDYGbNiz7Slk6Fgw41pHCf9+lY88z7ZQsvKwq5b9AAGDIuYcouwYwbjlocS2pEry6BFoA&#10;z9olaR7AxdsCWRDZ/B167Al8nqa76whABABgw4BwCorgA+SIgaMwDoCiVYHIEYqgFQDRZwC+SZVU&#10;3Iu4cpAQYdyYAAYYc4x8AQI4DhLQHIDJCbBA7gDLTEda1lhEQrPcvaG8vywVYUjMwQsQfkcRCIdo&#10;tweQaJRwdwWxAwfYeIywBIFpLQcoCJRQYgepAwbgexkz+AtwfwAQkL449ZM4ooAYA9uF2hGZUU2h&#10;G02Yhk2F2Izth2TCRyM07kfyZJIBDA/BQLJ5INnhwgflgc3M5B5rZIwIBQAZNAD4B8KgFAqy94EJ&#10;LwDYB5wMe07dYeXt6mkGkOkWkekkRE8+kpPNAM5NKBAwWQWIWMs1zAAEpZzADQDjNBlzk+LKVafh&#10;NEd4oAxdAYvzd4a6K4cxkxRJRVKgAAJepra7bN0oxlSBdBo1DVDYWwWoWy+pt4HertJDdRvhXqZw&#10;oobJogAAY+tAADWerVVhxdE4AAHOuIAAH2uizwD48YkmqhfJfdIZk1Ircxg4G+wTUwjwYmwxSVEB&#10;mwbwuxwBwLSAJhL8hl3pohowWAWGmE9p3jSa0IEoEwEqzQDTNFNocZBBAZiIZjUdrynoLTkpYBCY&#10;alKIbeswcBYbkUDxppp757k4kjlNdxrBSoUoUgUgxgeRsMh0h7mgqllJtTnNTLZQ69Z9DhugVRu5&#10;vIKJXFCIGoGkB5CdsOHghIdwe5CAbZuOVkkBuodBRRGxHAMAEBLQH5MciCRmmabg+509+1qqF6GF&#10;mpN4lg/koBnoeZxdAZx9C4x4d4dp9oxIwMBbON2kS8N4hh+Cw6dRJ6Y3CyNvC2E6157k5DxteCID&#10;yB8IwCMB9JZ4cR3B9AvwBAe9ex74mQjWfmNMv+gNZe/wmIg0Igoo3SDICDkKetQwA0ueRYwORQkF&#10;113K8iVi85SyywBaywB4DcKmSwzYzl6N+u/mlA9+Nt6MFHLkKIsFdA0hCAbLjoAAXgXwYJ3PM2Fg&#10;yxUq7iWSMr1wmuYKDSQBdQo6OvJlz5wSaafoBae5XwDJLUEApADFt0/6SeNrs0Nd+88V/IsAegdA&#10;yYcwZ5BIeIaCKwfgZxRyFBzADgKy0IBsHwgYBkME1q50Ow/FLZRwZNDwbYbsGwdTeQ/okI3Sehy4&#10;2VrIrIwyE+XViGTAjTLYxXIqBQiF3q8h/GsZwV0l2kN1H3OVMbJE2z1bI95wgl4JF0u13MAl2l5I&#10;13at26xMVHLXcvcxPt6yuVuyH4nAdRVIYQdZRQTQcR9oeInwJIDQ84HwCpzBzpHADIA1YKGBUkdt&#10;+ws/RhNvSCkVgfDh3QuQW4bhowYKJRSQfw88tIrgLYDQzYFgBIoQe4x+Gxx4c1fxRckJsA63ARxb&#10;TpRWlYf+Rgf+UwkDLBNI04i03JIh5oAaIWmeag4odhsICYyrfIfAxeHQkIBBGBHV2NshDwjb8j7/&#10;K4s3GLLnhgnIfwkZIURkAyawoJCiCgfwAw9YAjSopIE5mAEZsgDbi44sDo2cBqF2j/OvRzPtm7tT&#10;tPCwe57IbwdRBIYwbJSobIdEGxxRim8Q0IlogSIg0IeIdZig0ZCAAd2g13qAj+g+RY0p/3OHt42S&#10;FCDIBMpaVhaIEgCxlIH4FBXuBmvAAKWQbIeJxYWocBBIaAdh3gdRqwESYYAAKQEcDwGwC6noDRwY&#10;Bed073uWX9ZEwGYLCVYtb/vAsgfKJoeQbpigegaKKweoYkG2hJGYHUKgcABxsIX4cprQbweTcWg4&#10;xZ+8LxMyM6foAiZ7G95rBspr1aM0ASbSbvpk1/aggAAAUDAAAAMFf0FAD/hkLh0Lf8QhUKAL+iL9&#10;hsMhMFi7+hL8fz8AEhj77kQRAwPAAnCwdlYXEIAFIXEYACgMCMFg8Th0RicHnc8oVDolFo1HpFJp&#10;VLplNp1PqFRqVTqlVq1XrFZrVbrldpEMhtesVjpVgkb9hLnczmADOZ7OADUabUADZbLYADzeb0AA&#10;PBwOAALBoNAAMw0CAUHe+LAD1ej1ADxebyAGDwgozAAFmbAAtFouAAYDAXxACAGLe4AdWrADKZLK&#10;ACr2WNxwAIBAIIAGw2GoAFe/AAIA4IADl4wAZDJZAAVysVuNez2AA9Hw+AA4HA3AAwGIx0Oinjbb&#10;TaACyWSzAFqtgYDIYAAmE4nAA1Gm9AYD0zSaLSADM/wAGOZDlrMG8CgAGIZO834VtOezUmCYJgAA&#10;bRsvIeULgAAgCgIAALAqCyIIidMRgAfR8nyADhuIE7MiNFwAATGIAGXGgAGwu4AHJHQAA7HoACrI&#10;CZBSFKeI8j5+JEaMlAAVBTlOAB5HiygeyoAAXBe0AQBCmIIS6qMTxQeB3ngABnreABWFWVgAIwhI&#10;oTfA4ZBkAAKgoCkYRknwAHQerpGgdZ1gAYh1TIWp2nwmwEAUAA0hKDbpgolQHgK0wDsSh6dT0nSi&#10;T0ANNIpUFMJ/TihqCpSTJEejGHYdp3AAcRwnIAB3nPQJ+HadiOISAi/AAAYGgZFIFgXDICgOnSDr&#10;Mf6PTYfqRH4tE2Wgs6En9aJ+2jJB+gAfZ+n3EtvABaCRH3ctuXMflzH1cx/nhVwBHIcEUnStgGHe&#10;dQAAKfLpH8AQB2QgyeWSodlJ6kaR2Yf9ogUAoEgACYJAkAALhYFoAA8IwlMqEgSTYAN/z1ToAoO/&#10;DTAGAoC18BLiAIBDiANlyDAJDiDKDgaJojT1P03nlRp5neArIr2gIUf6d06o9TaBUyhLMj1tm+cJ&#10;wgAXxgmIABrRuAB2nedsSn2fUUgPh2Zw5f6gIFmqIgUBdggqCbSMGlVjZSBzB4mC4JzpOqbbeAG7&#10;WCBGZ19S6iU9pmg5xUWA8RoWh1DPR5HId4AHGYxvLyaJzoEbfKAcDKVA0K4Yb+FwMoMBF/19gaI6&#10;cjAAHAcZxgAYcAgAbhv3kxcUU2BXfAABThgAA3iOC4U8YcA4DWPlGUoG02gsTkz77FlIF7Zv4GUW&#10;B4HsJleWAJf+SoNS/ntLmrTZGoCd5tm308ZkeaoOgf1/rx37/x/P9f3/n+qSO8fK3xtmSdoO0yAq&#10;B0HSfChwLoHWJA9AmsQDwCUOAPAI+xxDO2jFCU8UZTTiHGkcVK01UpEWntfRQNQdI5TmDYGgcgd4&#10;81XgDAqw8BKxAggQNMBwAZ0h7D1VyPIeo8QADwHvDIe4+DUj7Hy2FsDYVvNhXSSIf63SFj7ISwpa&#10;qzCErbIsR0i62yRrTAKPRRADx3GUAkO4vgFx4F8AcPdb6lDTAFeoAcAKHI7R1fKTsAcG2bOqhE04&#10;sLASLRbi8Q4fj0FtwmIat1bZJpIxiRQhwBQGQOAAA4DMG0mgZpzA6lcAAEQOyZbGw4Abg2allVC/&#10;5/LSyOENLQtsdI8WvDTHGeQbI5RugAGuOeXsaVXEPH0PZREtkyD5iS/IxD63oEWJGPhb7J0OAIAa&#10;sQA4DnAgQUWYJYIEQFEqBQBkEAAAfgmN6A8BiIBvDxMgMsdSuRZDhLYO1sAAAUAQJUDUC7Egggad&#10;OCd7pwT8OrNNBtopRW0SuKSponzjaENFhBLApo9xzGUHUMkcQAB7DTHSQYbyZB9gLIiPYHAEEJgJ&#10;a8MAbYyTijyHQvkBDKQCgIAMil44BADrHAE8WahBgBvzAI9N9L8ZVtpdWv98z9H0TMqO0FkLillL&#10;LJHVRpxParOvqU8NfIAANgPhqCsDLHQRgVUeBkBppAGAGUWwKEUHKGVxrlXOulda7V3rxXkrhYGi&#10;V6lfQ+EJPB6F7AAWsth4zyJmGecVHa61vlBp2scAKl4ps8Q0ykDlmQAAzs4AAEoJWOgWAue569bS&#10;FJIJEPW1SNhsF4F0LkXRpzGWcTmZhIiPZTPLVmO9yg1hrjWAAL24QAB8j4RQDMGgMyZAqBUAAEFz&#10;wAJdpQRNHSshjDFGM1tXAAGIt6A6B4lx8T5PNcqOKjY1hq3AGVesABjzIAhBETG5lzbOXKvJb8a5&#10;dS7O3G2NsyKGAFJ5IcdE6Rhlg3xBESsFB8jPGgfUXEapdGpNTHYOtXNokQA/w0AAD+HWfyyWwAAb&#10;uI7gi8F6bQyCWDQAjBITU9jp1hrEKguVb49MbAAPEeQYIwhhMIISDwHoPLPAlBNdEBxKniU3aCOT&#10;G4yRy0xGIOxVwwh3qIAy20AAbwUExB2BWlCliC1BKC62o0rVRUPI2Tx6FUMzKkrgUQj0YVtmPOkO&#10;sd6rh0Dlc2OIby8h6jkhYAYdlHwCE+AKBWGoBwLogASBkDSGQGGAsnmsji18QrQW2tiLy0VrRd0s&#10;uRZy4CRLYWekhc65FzSSXEPNMg/R0ObAKOdWQDB0DfXyPQymk2AULYIQqL7Bh/QdYVF5aYCQDMOA&#10;uBEnIHQZm9BEFULF3AWgvJG8VXzNISs9IM0BpG2nFtFZzW6hVb9x1+zdB9n7R82lGaVuuDxxRzOb&#10;OSMwuI178jiHG1MeZ0XjNkcG+8ga/2Zr/MGYACwFNHgMbvKlf4EgI0oBGB+s4F4agPAgYDJOvXDZ&#10;s29t9xO5imQaIUPAcDXhwC9PIPQajmwEDrUQBAD7egMBUYsA0FhpHCEF0oQVVFHJljedyAAYoyaX&#10;aALYQNlLxFj4BUWcKm6Go9MoRTbp4jKWZspPu+Igh92SOD6U8Blb2ViN2MIsNhz318x2mZg/B8rM&#10;38g7h3HuXc67DmmXPBygxh3HSF+PEkQE3jhnBAncHQEnt1BRS4WiEI4SUNhAUWvrPGlkRJMt9Ppf&#10;IVNTFkNcuA00xgAHYAZiQDAErHBUAdbZgIfD3iJMYyETVv2oIEtFZenpGrTW9I2LEY9NyNirj5Nm&#10;wfgkXIaAGJrw4hSjHdDIDQ50yAPHoigA5DXnL5X99ZDj4cwsB2xmJwj0NhFhIzQmLNVIqEjJ3GL9&#10;BER+E+/asmmpBicXcBKfIEgPzrAaBZtQCYHyXAEi/tyGfHFO3u6PGuPijqKCiB5B7i+ByB3KYpdn&#10;MBmBuhpkch2nNh8h+EUB8LVh4vlriEHCFlmCJqhqDiNoqiRFjKbgFgJCVJsliACAFljp9CVAPAIj&#10;3ASgLsEgXAPAWAAB8ABFiBihzl8Bmh1lXPPIiAHOpAjgPDSAbAMKwwXEOqdiOPHnFtwwBq9JCiKI&#10;MvGCqItE2B9Fth5htFch1BeL/B9BvHKAEB/jTB8AKiDhygTiIhrgAnNhlBtrFh1B6FXG2nkgFDiQ&#10;VlfHigBOpABHBmPqhH5nyiCFKF/lKOkmTjEKlH4tdHxtdGSO1qHKqnWmFKqvyudCFDExOF/gDACK&#10;bgHK2AAAMgHIagRgLpMgMAGoagHADliRJwCwDRexfRfxgRgxhRhpYwuxiCqiwsyilFnCRIklEELj&#10;KB3RpLdnKExHKDHDIMaGALIjAgGFiHuCVNlCcgJxyDKwAjhFjussPs5DIh4EyNAIWRmGHk7C+nuD&#10;ClhnzrHIivPt4i2NNE6R6OLKUMDO0mUiJsCAAERqPh8SGOpwWDDrpFfHqSERpFXDjIWSGFEHfFFx&#10;yGJANANFHuMxoAASKyEh0KYreEySEHWnkLokvALyYGHmIi+kvCJySsbC+SMnjDiAMyejCjDmcCMi&#10;Gi9IZLDFxNTGImJG7DAAEsAkMpVCnkjFpCREpIiBzyTiJDQyYxwF8kNHzttnKi9AABjNASxh0lch&#10;ih4DpANgGjAA4AWMigdALGJSDCBFTLAygwCCKuPw4FQy8QCNxQBOeNTDHjUsLGvBvnZD0ugh3Buw&#10;1hxF5AEC1DCifAHDwAFgRgSjgpRABgMNHrJtsCDoTlrFtiQPbCziRTSFmlniQlmx2EkCPtLtTB9N&#10;TFypIh7C+B8h3lcgAh0FZAFBvhskUh3lAmQQEGmKriEGAk9NfypTVAFRKgLQAgOAZLlASApgrpRg&#10;XjvQhGHB/upNeKEzlmATBReS8meN2zzQFRfCfPIqIt3QtQwOPS8B2FWGsBri8BqN7C4hrLgB2ExS&#10;dkMpUttiDmyngSnNIicgKAJIajDDCHiF/kPCcgUARsEkPG9OMx1FPtwwFN1OOxiPJtyE9B3BtlAh&#10;vBZhqjGhsl8AGvhAJgSoagKgmrmgFgUIay7ihEHFEB0sLMcBvHMBnhoBolZx3C+gHSlS2jKuFEYS&#10;nADOpOoSnqlI+mzoOu2LJqmnzI7OBRUngHjsY0jDCHfGyKCqmFMS/xj00U001RghvDHgABdhyF8B&#10;kh3jUhuh8l/gQAGlFgygQG9AagImHACidnCiFwsGfz5QEt3PIGkiih8B9FEB1h5GvBshzl5Bhw+A&#10;ABvwPriAEGHKekOAGgCFtmUzSlzR5FnIssQtOwRiNouFph/IrVYIul0iF1aNSPgFrITQUKqTVESm&#10;wgGu9pNByGvAJB3jIADoyCQHyJnG1O1iFILjTADPrkOCgCGpBHEqjIL1CzRJoF+iCh+PEEMx0gEF&#10;iAEALD3AIgRTNALEhxXAXDQAIJSnhnsJUmaT1zyzxzzO4tu1F19LTtQozDpBvh1HZhkhsoX1KNbB&#10;2w/koEojGh4DIB8QREkFvqqqnCJlmGxjiAGgKG9AEAHFFgAgDl/tkk7gXANGOgOAJAPHhnP1MjUj&#10;yhwnNhyN+AKqZgAAXwqAkgOtHgVgIjARWEOWRnoKIn2U0SWCfz3zxCf0zikh+I5DGh2C+B5hoHNh&#10;3BbThGtlEAHCZlZgNCEhpAFC2BrB7GphuByl5B4h8C+DDFFmYKeUnFfENiC25uGGZDTF/G0CDnUq&#10;bgGtjm/gEFggGRckUxVS7PsqC0DR1Kgmzn4TkKsPiCIs1tCxUUBqZqbgGFFLogFjAAHgFDCAG3CK&#10;bHmPrnpQswEQt013VXV3WXW3XK/K+XXiyrACsqpiIjUR9nKLBi+EHWYCdyNyflgyImXDiHzO2yol&#10;mR/izRNCCUrGmSpPZCJx1XjRlGflmNMEQs1OtnqXj1vtTSERtCzLyUv0DCJxtLBoZELoZSq3syuD&#10;LDKm70nSDH4mnIuX7CEsH0DHzCkXoNTCJql3mxMXqinKo3oPaCfHw0pH3vGByDJjkBxIWBiB0KPh&#10;hh2oiRajAA3AXkGAdQpDgid1BGbKGzz0qt0T0N3wEnWlmJIEoLCFASLSyhwhuHMB2BvBuQgBwpeh&#10;/hzoWAEMKjKidxyEQAHgTAUEYAcshADARCagAobiFnqFnPelxFrCz4pCPTWFvlsIu3knXiSFuFpl&#10;tSjtSlnp7h+1HiCh1NAhswLABB0lZEGiClwvtlNlqlMX8WLSss4lqEYHqALjDgOEEAAARgqTsgJD&#10;ulfRvW6KbzwpYttXHlP5GVD1CoOV+OQ1EQuQD3U4RmmT0q34BiFB5SxBykdrfC8BjhmBmrCkSLyR&#10;1HDmxFjnuWgAHCcgGOLDC1yEYRFRXODp8UKEOgLG9HV1liHMx18zA2m0QQwFlowGthrKYhuhXQLB&#10;7hvnKAJgHGHAJAVD3AKAjzNAEgRCcoOy/CCh4B4oiHcqNhtugMcBuYbrjCROKDSAJgIGJAFZExBx&#10;00nvtRNqjRPDTM0s1lk0cVwiCUA5Y0lFiHr1A250rCrxPKntwTyXZaJ6KUQCGhqh4IZBVBulZBpB&#10;4jUh9QZDfWfgAAugPmJAXAHljvIWjHHz1ZJNyihh4tcAABwh0WzBwThLWoXh2h5mvB/gHliB/PSE&#10;SmGFxGaAAh+CgJoC0CN4u371WVaosvcNTVYNiYs1aCQtNiEGExQ3oJoAFojRXBylXAJB2DKAFh6l&#10;EADNTK+vwKHudGPl8n43GpBVwkOFKgFmHAFG+AC57CR25h/pVOpABmxkM0kgGTPLuAQiagIAQpyg&#10;IrwEUm7z4lNz2wvVEt2T2ZLioGCiEh0zdgABohwzhBrpeMRNak9h2F8B6aMwgB6DpB9bZYqqjsHn&#10;zXAjiAHWOkYJrxDEOANQcErAOkiZ7D3BxB/FjhrB5lvhkh1FXVtAAAeAMG9Adp+gAAc5eANxB1C5&#10;IKoaW6YZkK50NlQGdTxUcUP4ULiB2DpB4BsKPh5hmi2B7Bhmp6CgHAgMEh0AMlEBhh3D+BrB4NbB&#10;1GulxNQgEntKcR0241PiBW5xFHxKCsHy+4+Kb6VDAAKgFiVALAGE76VDCHBKbkNvsnBj8UqROIMZ&#10;JmDJCiGn3qglKgBqboKOl1Om/x8RUslRMQvXHnFLA7w6K8f8gcg8hXW3Y8hxk8fCo36iEmwFvvKl&#10;mv1MwnB8RSCnz3u8kyhZIXq8rSgxQcsn7Cv8sZGpV3nPIMQJGmExS3t8TEi4uJIl1bZiJuM8p16y&#10;vvxmmxjWmcv4U8umBctZPww3stflNxTHE2kWmE9yxBmkdhhM9AABchxl8Hulgg1gZHSAfANtHgI1&#10;tAEaC5NKG173UTAMPlM1fGwkpC+Mnl8OgHZpgJeh3huDyB7zIY0KYgBNWF8p7gGFLgI3CAJYlrog&#10;cgfkUgUrmgBALEQB/Hjh/F1k2VY3kouVVRQiMYslsv28n49rKly4xmEFtj7jTSmqbgBB4Fch+hp0&#10;hh9hvjyB8YeFxQGiCpVUrtfmClkoNnXPKCRDAyvANUl5ADvARArArJRk5EMx8O0879SO3nWIRy/w&#10;umc8fQv1/XWPIuOdQz5kSkTkoB4nKBsBtL/BfhiLsmoqNmca6Ur0vxyE7tIsvvSjAgA2Nh8ljgMt&#10;ELPAXGOgKANicquqgGB5OXT4RLA9QRh1Vommwh2BpC2BwBUwLB9BzC+ALAQGJAKAWnTgJAepygDg&#10;PLp2liJz6pbrfVMhwqNh1UemRl/j2tHuLiVXL0otrmz8I4AmjtuG01mKETmYuCRHzNjG6m7CbGIX&#10;4FgkN0pWm0Q0P88c/8h/EfEn+izJZj+s7AABPBsNbBsB5kUAKgImJAa0FgAAoAOUJ3Bmm7v4R+I9&#10;Rq4e66YNvUPE9B0NBgABpBsC4BwhpC4B3hn5Uh9DagCgODSB9ANk7h3AMich8gGHnPdvgk2CG49Y&#10;9Yp6oth496tfn1X7ZiQtSoTMQiMd8XrifAEfKrubQLuB1oiazC+AEIA45/TWl6AZ+oTCHADUrzoG&#10;UgJgNJMgOkEjKgQMEroiVQhRdCAAUDgACgkEwQFg2CAwGAADA0FwiIwWDgICAUARmNAB/xqOgGNv&#10;+QRmRgGOxuUACRymWS2XS+YTGQzOUyWUSeUSuWP+Oz0APZ9PgAOp5O8ANhyt4AMhts4AN1x0p3u6&#10;jPR5PQAPt7vqOPt+xwBRkBgSwgMDgQAAkGwcHhMJAAGA6GgsDQcKhEMAAQBkUgB4AQIABfu57gBx&#10;Pd9gABv9/AAVXIAFAQXkZhTAhQDAi0gQBxyTTmVRqRziNzqZafUamW6Sb6DGyTRRzQ6XZTTZSB7N&#10;6jOpeNyftFzRxzPMAAQMAoAAgjiEAOEIPIALlrMMANt0N8APd+PkARaQWqGgYFQeCgbFAeMAUDRg&#10;B+2VAKwgGR42v2fzAsCxEMg0KgASAmDwAA2BwKAABwDoUBABvM+T4pskjTQg2qMpOnyVpAkABACs&#10;oBM6Ar3PatENJAkSaxK+UKJhCLVRZFsXRfGEYxlGcaRrG0bxxHMdR3Hkex9HqeJ5H8hyJIsjSPJC&#10;OJPFEktVISVRW1EnyZJsitY1iSSxFKPtgAB2nqewAG0dR1AAYZxnKABWG27B/gI8wphYFYAB2DoO&#10;AAE4HoiCr1tnP0StAncVJenEgo4fzGn0fbEnue8wngebiHWdh2gAc00AAcBtN8dpuqUfZxTadZ0I&#10;IeToAGfauLGkADxQB0NgACALg2AAJBgGi4BSFSCBC5gAgkCLbgAfp/rCftEWHY4AUQxtEH5ZZ/2e&#10;ftiAAfh+K/a9m2nZdkSU7sUPasIEAQ8wGgehQAniqppGgAB5GsaQAHebBqAAfB30qgiMShJSvtJY&#10;toIzRCO2OkB/H2jq6IHAYHwEGYYgADwpCnWoYhghyGJU9VBRSmrYtq0kHyljlAz8jyWSjKrUy1lL&#10;V5QmDWH8k5+JOex8q4d56OJTbfGQYhisMcJw2SxoBxQAukAABoGgcAAKAsvKGIa9rOgMfCQAWdaw&#10;guCEChMGoSgACoRP6AgHrQAIDLDLs/tblLTZZlUeH4fVnnsecwnYZzgnEVZp2GdyhAwF4NbEGNaA&#10;gGc7gMDKGy0jcyHWABomoarmnGca/Hi4mkIGDIMcKB2mII+DFdL0zuw098Lwpx8oJBo0SRRmWCW3&#10;RSuH8ftnw0sIGPHsQKgmAAH+IuAFoOA0+gH0r5bhlCcRXJ7S5buXq+t6/sezF8ptpY7G0WxJjHRy&#10;RLGmbSnnwrgVgvwodAyCwACQDLAhEBaBs9tknZfQmOtXFBPiWmmJAqkrg8h5nQHCOAbYABpDNGOA&#10;Ac40RnkqGuNkgg+TuAIA44UfgIQMgAHSChwo9QKEKUMoZaZX2BqHZms1ZBjFtFfe8stag/yvLLbo&#10;sMfaz2DsEWuocxMM1jkdAIUAAACx3HEAkOseAAALjmOgAwexhTusffwk8fpn1AGMQoZ9bYAADode&#10;GQIAAGgSNhBKEQIrTgWAsIyBcvIA1zxgTeQQAxAwBrjJUZxLprHqKFZMoA2ZnzbGweo9hx7cTQSK&#10;kKaJgjuQAD5h+N8dbmRjDYKcNYcA2DDDmHIvIdw7pIj1O4P6SSXY8loAQAw8wCTIANAg00BYDCFA&#10;LAQ00BADQLlpAiCOEAASGjKUgsMk4LgGkNByBYwIRANn9BEAwiKDTQklkYyePr+3tMwNail6KfjR&#10;mwSWwKH4+R7GJHoNNMo7BYjXKyN6UUuSBgCBI00fgPECjbAGmUXQyxgFPHUOI85aDxGaAVNAhwCj&#10;NAEXIQQs5xSLmKACZ2Kr+GTlkM6AcszTgGPCBEBNWgHAHS7AwAt4QDwDnhAGexWCJGPMvSuS6AT/&#10;ZvpbNjIQnVM2SzZp1TunlPafU/qBUFH6QXXVCqNUepBp0pyHSPUtHFTqkpOddVBkpJytmJHQPUrA&#10;xRwyfFENFv5hyuAnA+CAAAOAPJ3CUByD4KAHETJG6pb1NSdstj+bKFIAB9M3AAO4eA8QADkHOqSw&#10;aZR1DpHSvIcsnx6DfG7XqTx3R2uSAIPUepDlrGKSeAVDJnwDFfiOQlWIGHEAiBIgYFgLyCAeA+Rw&#10;CawR/x3WGzS2cLoYziWSV8fSyq8rTWeuEtICSBgLAUcgB7GQF3ELTQgrJUwADrGovEdIzhlgAHKM&#10;cYgAB5jok+Yozs0ieWgQrFWIZWa8D+JGPojoDo9AcAmgUDIMWIAYCaE0AAEQXAuiO8VN55n8zWUC&#10;9BklTMAU0QnINCM4YrVIgBXRlxp3nEtH0a8eqz1LJgAANkdalRvDdseOMZ91R42LhoY0A1KQAHju&#10;MBAwIEwKn9d8chYZjQAjsMSmIwoEwFsNBQDoE4AAMgsVoAukBxQG3+kFI6l02KokxkUPqIw8h0HQ&#10;HYM2T45RZScACYhAQPKzAVcUrmXYBgKHIbiR0dilAADUGw+ccQ5E0juHjYBEMTgKwfLkQq4Dyywn&#10;wQw6p5r/EuoYdTSxgTMlkrPUWVxay2rfx8uKQcCAD2mgT0srEyACADnmM5RJlZNEqEeSXgTJupdT&#10;anRpVSmi1yvj2HwUIYo5VSCSGhOwcY+TEg4A/a0HgGy8hBAw8IEFzDZ0vNoaOQDJnWYHwVI01JKy&#10;OyhHYmIbI1injSgmN8ZIyAAD1G2UoBNfy4IlAcA8wI/gRF5HYDM5g8gOoFH0Ak8w+wBE9hutGFS3&#10;dEQzxmty2y1bxQ/H+P0xI/rMw9K7CpRa1bMj4W2AKvgBh6HcAkO04gGxybTAcPKy4AlkbQRKTiLL&#10;cXcsGi4Ah0oEQCHIA4CcFAAATBLCW4ZiAAwNwfAG6N2LqW1unrk9Cu5LugbMyVAFk1O2WJYyTS1/&#10;ptCUpCJ87QAA7CigAGuOWBY1BvQWGeNteI4hzppHsPRMI/dcEoAPvKI4EiGgKMgAm5R4iGgEASW8&#10;eoB34DnAKXkewAyImLMaCN3z8QMn9BiBNhoG7mSsbRIPAptmRePv/UnZPjzR6E1ARkfY8ihDxHDE&#10;0eQzDgjzFxBbLazwJA1taPwFJCh0AaK4NYerQxijR24OgeCZQFASlx2/uNCyLFhLJn2MRIvIkbz6&#10;aFEZmzNAP7cAACwDXhAhAfB8DSBPod1xTGToWCydpYpvoIkWAjSzV1R+f9H6f1fr/YkSon7f4Ise&#10;kaLUjKv5oS/j/mppM4AdL0CJa1YJ+4WGisGAAFUGkb+GgHaKqAOIiBIAufgCmBIBEAABsAuQKAso&#10;aAYeW6e6cI8kINAZSQqI6h2WeHoww1ksSGuzaMMG+aGHe7CXsHMTSggk+AEHcUqAMUcIId0dI+Ed&#10;KH8okPkMaAEWoxOLQlsIiAeAug+AgBM5eAWA+l8AETsO6AkeEH8AOM1CCPM0QW4J6H44LB6ZkWaI&#10;0dOXGIGLkIaaWIjDUxSd+aQLQHwzm6mG2gWHIGY24G4F0FuXkG8gW0CpeSeJ4gGNkwmQoW2AKtoA&#10;itEA0A0VoAuBgYuAiCKCOeGBWV23MYaAPE4de+8m2py8k6Om0ek/I0G1EX5E+p/BGY+1DFAf4Se6&#10;kHu0QHmwsHYt2ghFwHGHeOgG9AKHaHCKUH4G0XqH6HasSNqXIIOXMMCAi3MeGAiWCAYASOQQ+LCH&#10;8HSKEHuGelEAaH+IGBGBcOYA2BcTuAiBag+ASAsIiwO6LFC/0JC/AJAHqHcTCHWGysSyqTSHYGEH&#10;AjAQ+YiCObCAqBkVoAUA+WCAIAaM0/uSgI6r+sAG+HAoATQHOAAHQTIWqSEAsAol2mgIU06540LF&#10;SPkJwbXFC0C5+I0WmMaWuWfDC0U4WWsWeUMz8tCIOLcLfGjGajmPGoSPc/+Rs1VHhKJKKR8/M/kI&#10;1Jm26HwMKGIHGk+EgGcb+HOy4B0BFAoB4A8Vo2AQKA88G/48skE2gfywSf22NFUS40Wu0HmsAHGH&#10;AN8GqGW24HGGggmHgzYWGHS2mAUWoAbA4AcLqJUA2QKHsBcQCHmBGLyHmAqMCH0fsW4hkWQt8IyW&#10;oW4xmI7DIhwMa4GkfM44ItmX8H3M5Fw4MwsNeQyIcYAASRKAaHWsAAcGzH8ASHUUqAGgwYEtANCS&#10;45GwOvQSUJBJYM2LQAqAOOQA6jaTwCcCgbEBmBmOKAwl2ACuKm06YydA7Fa6aX/FPA8p4peJM+PH&#10;afzKQ6aNilIMK9wckGwHCfOGOGsGYwyHCsezSckUcKFJtAa+aLuxSreIcT6ACAQIiH+AWLeHiAKQ&#10;KHIACfgIEYaBTGnAqAmIUB+Awmc8G+GW/PCm2waQgwjHewY+7A+qqSEdyK+HuHKsAHcGYTSHpAIK&#10;yGqsSluIOAoCQ5eHsBEM0GwH2TSGoHWN866XicDNgAsLeAUAgIVE4M0aQIwQ6dgSoNMvQNeirNTP&#10;AT9JsAIoepMIaAyAcP6A6AafgA+AgLyAoASMCAQAIjwjE/rPI+7EJO4plKNTjTlTnTpTqqGUNTs/&#10;bKGrnFcerT3T3TzUDFhOwkNFJMwAAHGXUAAGXImAAGMzgAAGCHM2nCyIOB+BOBMToA6cKns8SuEU&#10;HHiwU8xFeY61wMSHiVMKfBcAAGaGaKcHIGwk4VBH8ueTKAKHkiaAIHyKEAMi4AIRQ+WeWJGMWW+I&#10;y3rWM+URRE4IOAcAcWDS+cKAaBBAoAOBArMAEtYIzCuWHTQYCWqUUUOt+ACMa02IwaktCIimgIPD&#10;QX0M6eWu+dKK0TCyksSHIGcGUAAGsFgFYueGscsWiws6hRGNCWOLDNGI6Hy4eSEAWWQ8QWCA6BGt&#10;OvwYgASB6B6LgBMbCAoAiaaASj0mlKCZJO7FEpxO6/uj8phBBZHO9UI8dZEWEm4NkH40Q4cI6HLY&#10;SAAGqHoWeGuHmMSGu4mKGHalEH2HMaGAOOuVraSASHsOgQ6IwAUtEAoaeaUXMOSARGWYy0saaH+H&#10;cMSHaGTIsACHaMSAsteyABUVoA8CCtOAdIQ8m2dFGZHOsmy8qNoHgHGiaG8GIN8HYGeOCHwG4iaA&#10;eAsaaBGCkV2AqcIIIAgM0AEoaoo6c1eKEHbAWusHKOCG0G8OwZsKEAkAkP6uSIaQ/XcPdJsqYJKQ&#10;wRQ0CJW6lMpKWUWWwh24BJeh/MoQ6LCIMM0AkliQEAwLzGiYauIoTSuR4ekQi/rUFeU/TTZbmtyX&#10;tNwGKHGoAEkGUGaMMHoMKBoBAtOB2A+A6AACEA6l2BEmPOqJDeQRiQqm+NZJOiuI0KoclDscsG8G&#10;iKcHEGMgeHk2+IyHgsuAGr2IcRQ5QJAAMACoE8GAGvcKyBEl2HgBOQCHqAuWCHyASLQH2i0hud0t&#10;AWUWY0OWSJ7g7g64M4Zdk4LNGJUWVgsPMAkAUWCzKxaAUYaALL2u0GOGSr0G6OwAFVQIyr4YAQlS&#10;jN/W9hIWWYQiOT6AxWaAAA+BgtUBICkCkadEkMUAieEADE7Tvbg6WJU6U/oyaegqKwDFURbZmK+f&#10;SK4HEHWoAGSGugmGiG4ctc0gWHeHiiapTagoMAdSGOS8GQ+YNE6H8AUIUH0AQeEH2AOTuA3CWAAB&#10;8AsP6BYAiIUA2j0AYAKbQpXZdFg/u8xT7TmkU4IK+HylI26GqVIHaFufOH0G+KMPyIGAYBMfgAiC&#10;El8HgAiMTUYXqGmHKfOG2HVH8HoH+KEAeMsOSIgocLKxQeWLQ52Y6PmenDMMUNDWFE8RTQujCPNT&#10;ILeBCo8YjkYA3S+LhOMmmRzKRebeXnRnTnVnW1K/fnZnfnhniSbEEwdHdZMJQHm1esClCKWHETSF&#10;YGuzcHwMSfYTuBoA4VoCgA+VpkiIUASbXma++Jrk86UJAZuO4HeHgiaG4GyfOGWGGuyHIGmXiH+H&#10;GaGAGHglEAM4WAOSEM5B+s6z/dUI6rk/+QqWRWILSVgISYapDINWsjABJUyAGA0TuQM3PGoJI+EA&#10;KXEoWuIIOloIUuKOQuEPMuBbkNCboK4HrVwusGbPgGiFYFQhAGgXaH/V2I4W25EYBNGJBZmIyvUP&#10;qWQAkJGAsAspEBaYuAcBatUAGBeYgAUBAtaAmAgIbGmM0aoShfc0FblFNZJHjOzPE6PnOezoqJeJ&#10;1O+KyWQwqK/a8K+HMHsWeG4nKgYHltEHrjSHoKEHxGOLgHIfOAin+acHq2mAbNBC0ORGYadI6Lgl&#10;oocPMAi0mAAA7fGJUHmMaHMGSoAHuG+OgAKsu+gBGfgBMCcjcAqBSl2ogdXslZXedu6R1sokA4IW&#10;eHxtIHUGwsSG0Fyk4HkG6neTc+gBKP6BACYx+AoBSP6AFkuJVA4ooQjg2Ozn0HQHQsSGyG2N9jqK&#10;wAROoXHXXE7SuRFdW2QbjdYVhFHg8d00UszDCWxw2W2fAkiH0K5MoSYmOP0AwfhxQQLJyeMORdPk&#10;9fUyZnlxnnUhnBKAAGUHIcyE2GVPgG2c3uGAscKBruIAACcBIQCBPuFBFVARkvGyVTwJPxEMSq0O&#10;gHJLhZygdUQGgKcHkGk2sH5hqjwdIJAj4dNzLN/DiLTQeH+AyeEHsBQtaHqA8fgHtQir07U3oIyZ&#10;oJPhE3y3+hshdz+UPWMJOs4M6AUjyAAAnkGyBj2+g+kVqAYMCHwHIOCG8F2F0XlpGIyHSUqACHsT&#10;DWLCCRIJOvQWM6gtoYOMaAcuYvcLeBABmBkAABCCkCoVricO67gIyoeR26S6feRstQ8qNjEwLQyR&#10;aS0iY2mGkG82sGaGwXiGUGmuqHMHcclC0oIMgQIWDAaIqNGAMLRQGIO5WeEmhfABOAmTuCCA1fAB&#10;I50dU+Xv9u+mtIawRUFi9YQ84AAHpF2u0GcTSHmF2N89OQMBgTuAbIKLgBkcKHUAGOIGSGpeuGkH&#10;EgsHAHjIsHqACK4QJE2AUIGosdMM6Phwi0IkAvQpZdUz6VhqYLLz6WHeeWyiOoUjLS5iYAig/lit&#10;aAuAWQLgtTSM7spLC2PUJZLjJxp6P6R6T6UUJTx6X6d6f6hLRZiQv1/PLACK3Z4HSTKFsGygsGbN&#10;qAAG8H8LQA80uCyBTUyBzxQyBTOLgaNFfk4m8JkgwKEKKlEHCcqAAGd0ysCGiGiWqHNbEHqOIxOQ&#10;97fStWBWP3iJtdU0JLIJMI/V8LJH+M0x3WeAyQCAUA2QCAIA984dAOLc+xSAoeFCuLelmIjwgu9m&#10;SQcpxFdxB8GOJLr4kFWFTrIgm26OJNN5fODN/EOmINYAbWOAveKAsA8rMAiBuB4xStSIzqAAVAgv&#10;vP6d9J/mYdPRBfRbpfP3m0/+1xj+8RrjFLMI6HfFwG9lIGp30GYHeO4G0HoMTZvBI4WAaH4TCAcH&#10;eTSAaG+csAUIA7XQAAK+XuAAUBAIAAeEAiAAhDYYEQmAAWCgYAAOBgMAAqFYeJhGIAAAnyAQA4Wa&#10;4QA7Gk5wA9mw7wAEQsEAALCqMQAFxgGwABAYBQAAQKAgA/wBS6ZRabT6VT6dUqjT5RUqxWaTWKvW&#10;6XVabXa7TarSnq8XqAHS33YAHKz3IAHAvW4AH4834AA4LKAHBfQA2Nw6AAaHAfSwFSJRV7HVH/Sn&#10;8/X6AHc75o3m+4pa7XdMXy+gAAwHRAbpY0BgRSwDZaY/q/YqKAcUAcbRaVksm/H3eX5vbs/Nc/H7&#10;vMkAH3xwBn3yAH0+uXzdABNEAAcDoyFwuFgAIQ+H48EwkAATG9CA6RWvR6fV6/Z7fd7/h8fl8/p9&#10;ft9/x+fpj6V/AAaZ0IGVJoGiABonUtp7AKBScgyDAAC+FgTgAGQKoq2CmNopiwK4/auMgx67H61x&#10;2nada5G0bC5GkZ6UmSZAAHkbhvJKeB5KCz6gum0SUKOxDzsWksNKIpChQYAQMIefgNgqAB6hAC8n&#10;STJwGwYfIDoWAB/NdEbXH84QAMkvLht5Lain6lAEAGjoIgMjILAYh4NAdJoMAeioLTuhgEAagk1g&#10;AdBvG2ABnFsWQAHOZhlKWcBzKKeZ6KWAikH+AQBrsf6UH9ENNv7TalzACIGgWAARAyDIABAGwbr0&#10;KQpIgFYWUkoiSvOrUOK81VdKpDteKg2rV16/VhvuqNcKmqTarI9Ngnkeh5rkdJy0IbECl2Y5fLkd&#10;tHAWBqMgS6qLAejIDAUA6ivMkoDIWAYFo6B4FpwDIGg0AATAmD0KAuEQAAxeLY121Vjwwsio2DZM&#10;M2JDdhV89ar2OrFM4g16v08sxxpodZjm+AB6JepJuJoA4JVICIkQmBoX3qAwMIydR7poZpsGgABq&#10;nHQZuHhaZ5n+fCLAnPoEASjqj0vSbZoW2iuw4fyxsW2TQgDS6iUursvLs3bkn60EtKVNSOzsCgAB&#10;SDN+BCCQOAADQGO0BgDATXKwvbgdl4DheEYVvO9b3vm+79v/AcDwXB8JwvDPU/mJ8PxfGcbx3H8h&#10;yPJPYquD4W2uDLC1iv4SpKUHOeMbmacbNGIcyBlwc52qK1AACOEoSgAHYOVQGNRbVLGAMcp2CMc/&#10;p/tceh3M6dRum6ABxGhFptGKYoAHWbcVH4d54qK5qCAMogC3S0KlSzITVQ0sUNV1pSS/O2+usmpL&#10;JgGfuvAHc4GAe8IFAq7QDg2wYEA3tIEAaXqA8DhgwLAdMGAs8BQQDrnKMrR7hiXOOdKudAAA8HQg&#10;AHGNFmg1RYCtUANEZxSR4jwS09dTZSH3kofea5WwBzzgRAQgxOxhwIgkdiAwHQPSCAkBQUkCR4QE&#10;gPAcRABypAGAKbgutdh0z0K4YGsorLdD7RSPzFRvixkQmTLMiMyg+zXDfHqaAaY8mfDXHicsbA8z&#10;ljvH2UoAoBCUAMH4aACzMCEDqHGUsbo1CijuROpmOIClSAVAodqIRD5BKkAVIsi0jAMAXbECcEhJ&#10;ACj+UuOQbCjhyjMLiOYYTHF3LnBaFAFzagaL5AQy0oK7j4xWbuVYqDDG4lUaWwJDqIUtRcH2Pc0A&#10;9x5kHHaON1Y4xrlxHUNkdQAB4jahIAuIq9gfAmAABsGJQAIghIfEFuDcTGHuKUPacBakEAAHUOt1&#10;Y7B2GdHyPsyci1SAGPIaJqr5FcmuJQrY2ZjTIJhOKbo0Bx0uRcOEZM3ZeTdj7OYc4AA+B8EHHuPY&#10;g5wi8nSUuBMCZDwSAjBGAADoGlUUXJwAk8ZsYoMVfC5OlFKaVUrpYVkb7wwAC9GyNoAAyBykwGkP&#10;ItIGgIE4DADEFoAAcAaQeBEhRGoIO6lm3g+pj0vPASdOEdo7ETjlG+jQbw0BmqAGmNOCo1xsphHU&#10;6tuEbmoGjJQdKe6GgBPjKcUoAT7wAAGAGQsAtIilgTiGPsDx2h7gaIqPUC5OB8LwOSAcog/F0l5R&#10;Ap41y5yFgJAGgwCICU+gXAYeEDADTwgaAek0CtnCIAKT6AUApHZcDieiAAYYtRWAAHIi8ko2yWTK&#10;WgP86alVLvvKQptLhriS1QAOP8yYEohNqO5NMG4Ni9BLCcRAFAKTQgCIXW1WzdYolccw5mWTm5YS&#10;2btS1iMsikq4ihSWpZZFgjwHmjcb45Y8jOGygUXwyhgWwHiOkwgEpsnWABDFuAAwEEdrqUjARRG3&#10;psIwv0BbYgRASKACwC7sQMgMSaeZS9bbsNyvDBG9LvVhoccqba7h61MtzvTFEfRkx8DwZ8PIbF+h&#10;2C9UGPkcLIqjgMBIk0CQRnYgJBRhd3I7R6E0GsOCsI1LVM1HS8ceA/C0gKAkRloRHTpLsag+Z814&#10;TXMGJQANqSQikNUKebg4xvh7j9OWb2hCWzXAPAORkEIFTBgjAoYMEwFV8gXgQRo0atVL4cb0wOV1&#10;4tDaH0RonRWi9GOGcTo3SGkdJaT0o4OXDD1kVMVy5aJxKJ1l5HbOEZY5r9CnGsiobo9jlyQQeDKj&#10;wAAogeSiCoCCpAC1sfJLgqayiopbNyPs0A6RtU0GsLsXTyBl1bHWOFjg+TKmhTC1EpcD10wPKcrY&#10;ruGneK7SDltgrcVPmJR7mG072gEoMAWRQwgGF6gRA8SQCgJ3YgOA4vkA4FkogEAiTiyc26jzcYSP&#10;ahigB2TDGmgUbYtxaktGkgUfsfkw6qTDmEptbSlALw0BNdIEgKNiAcCEEhCAUgrrmDAGRoQMr1NC&#10;ucA65gAXGIyAwi9c7TXT0DoKWN5Vez0Pg4rTOJlmStvIsVDpwDXD3TAN8exoBlDvIOM8eJoBqDyN&#10;APMfRrgGgEMmB4BBCwV2V5ePsexxhymaHeOBGg5LVj1HkjcBACFzgPIkBgCq9VvJ9akpeJCDKLmH&#10;qI2ID4Hm0gJAIR0d46XqjjGaZobIsKvABHsXkFIP5pAcBmd4B4KUogHAogxyjnegaalmUq9DnWIX&#10;cKql8yY+ulgAHeOaEg5RqrTHNJkAHtVpj6HvQgCIFbOgoKACUHnIQLY7rmArAik8OuePQWM25xR8&#10;I5eHCQcQ5VHQWRucMpVdbI14tMUSp133ztPJRidrpSje+rH1Qg3peTInBOLQU42wDk0KHyPlnw9h&#10;69jHv/2hb/AACI5BjwIwYEQEBfMAxfKH4h4xKfKJrLzSsCMCUCZwDIhSIbAdAmAYIcQuIV4bRGgf&#10;wAo1IJ4FzkgHwD4wYFQBxPoCw8g2zoKJqW6WJEaghrIcocglgaQZhGAcKDSZQawaw5IcgmAAbgQo&#10;JrJHy6YpcJMBo2IxR3hYJ8jbBSooqCCuoogAjlwALKYuwDhJoe4DIioeYDI8IeawwfKugooAgohc&#10;gAACYBInADgBxB4DIBxsQCgBonAB4BBb4Apc7rrKyJhqAfgq4cIbga4AAYgW4Vy2AZAY4kobIlgA&#10;Qd626o5TK3oqJEYlAfS4REICgq5Ogw4BQFA7wCQGgGptQIgI8NwEaHoBp+KubML0r5ZDa8zESWBI&#10;K7xuT0i7DnilcXT0DTD0Q9I/r8Skz24di/QZga5mgZ4bAaRAwbarweAfZG4CADA7QBS/0NZdio4A&#10;R7YoIBDBCkb5Bc4BUPyjgBx2oDS6QD4B7uxt5Px77QpW7oa7JvDn0YSV5u6kq9CKBYw9jZzsYeAb&#10;BE4eIaImAegZAzQAKNohgGBeoBwF5VABjCSuaVRqQlCX4tIcgdRRwaxm4AAYwbpFodAe4zoBKvQj&#10;QBI1JopWopDbUJ68I/zLRSzmwoJ9BEIfQ3Q36hAfIfr9g3w4YyZdgiyGIAADwCRB4FoDR2IEICYo&#10;CzAioBMERhypse688CkrUrcrkrsr0CbR8r8sUscskspv0gCk7nxzRDKJx3YAAaydAAAVgakRAZQd&#10;aEgdMWAD4CQioLoEw7wG73wmrW6/6pKbwpbXxrA5YcoaaPgZ4V0RgcQZRRYeb6xMKh4gkcQoL5TM&#10;AxAxhIDa6bqe5DMrLbT8ora65XL8JMIvIAREIAgqLuBBizIisOZVAB4D4EI6iA0AIDQoAA5+6uai&#10;6VZUjwojoAKeAksNYACX45YcwdYtocgagaolIYAXgygaqPgfgdiZIf0I0KooLDQA01w6h1oCgCCI&#10;YB4Do7wBIFaUoAwEyaQAU3IooBwnBMIpSBYogCQCAjIi5Bh7JqhqC9RIMtj8UXjbzz8e5hMWcfce&#10;0esYcGLTUW8Y4d8nYuQepnwaAeJnwYYdog4bQeihDqgpYB4joAAFwoYAAFoB4ogFgB0P4eQzocAa&#10;s6gcAbguob4cYuLVQ5c9CGgCI8ICgCY7SkRUiXCJA1IC04ZBxJoDh2giyvAfFDK2AuAAAaAVAZg5&#10;IdQtIEYFgwYDoGIwYCoG47wBQDaIZXjXU0lBrDznD0bn9N7FIpbMyho5ck4tIeAdCEh4qZIcb2YA&#10;AdocItoe4tAiwCIjIEAGSjYD4GBfIDQFYoBOjvDEdBxXcfJugej/ZRAdC/Scwzp0JaDMyBY1IhQj&#10;sJrLU0h8IxpLo379T9hrNVr9rM4vL9Y0A5o5ahgg7/TsdTQtIeoehSLt5c7wQoAEYEIkgFCSQnoC&#10;zC46cJqKNNakks1alarRjpY0Adi9oAAYocIuIUIaKrwcofA0AFbkAAAHID4oAIwDZKIEoBgjLixI&#10;TEFCSWEYpzj+5nweDZ4b4ayrwZQXgXK2AaCEIfocZRwAYebsYBbmqujDLQL5TaVaa6zbcF58zbQr&#10;y4jaZEIAzE4AakYAIm44wDA8IeoDZsQe4CqwiwwBAhwj0a5foCJeoDrCAAACy0QB7BZLAokf9OhL&#10;ShaqAb8Q8kQXQWAt0yYoIbESQdpG63BS8XiFJrrLrE4BjDQC57I8QDYiofIF03QBIGJWQDQGgHZt&#10;QDp2ICoA4w4BZP8fsYjnRy8fRhFAtB0Xg9VNpxsYBgNu9NT845hT7NIpAeiLgeRrIcIc0HIZ55wb&#10;gb86gcz15MJ9wiAC5JoA5KsJw8smBdaubAYjTuEzZpJDRfw8IFoDB2LB4wYDLPthibbolCLDaWg9&#10;hzArZypzNva8BxApiuVWYeYcAmgdQYgzQeoaq/QfwcxaABAChUgCgIjkIBt0gjTCooL5BXadY0C9&#10;h6obQcx44YQbAZYlIeImAf6Vlj6uwAiyBHb0EmbLzL9Z7aBqouzaLYChCg44xL5MLFc1j9xMwprK&#10;Yw4E4C4kgEwCw7wEgCxfICbKRPzDNAdB9epzVStOVa2CWCeCmCsscsOC2DODWDcrVSstVA0fhuoq&#10;N4xaAZYcYmAYYdItoXYdjtwA5UgKYEpfgHgDAioFBtzl8NMWhXz8IyIvIdIbZQYaYXIXCDAZAZKC&#10;obJFQfYywoszUNeBcmEKIAIyY2kJ8B006Wtuc012d2Rh536eyWdig6QjtUi/5bsANl0OxsRthB4B&#10;bV4BQC1IqH4ggCIh4Ag0weovJQAdYmgdAbJQYcgY4YiZQbURAfwdqZIAKhq/5dIA4q4BLDQBMvgh&#10;AEJ2IBAE4FSuYFSoIAs3w0IBJUkzYr6x53ICJcY8SJDPxIhDRT4qwxgxhdNVN211+WsthYGW2CJh&#10;orNvYsDEorGVyLw1wbIehnwW7xAAAY7pwAAbYeR9opgFVFQGLOAAAGYCRuAD4hIixMwdAcaPIYwY&#10;8R9HB44eQeZaCN4oh+5KLfYioBdeAgkdBIMlg1K/iIYDKSAADwMiOd8oYtwaZRwZ4VSrYeocKEgD&#10;dkgAADIFptIDYIajYBgEAh5zmXxZMXzD6KUelBd2QpYe1hQyiYRQAbQgYcYaQzQdIbyZIeYdRaEb&#10;5S+AyzoFQoAEIGajYCoEJKKZw1JNZLK9FClistxpw34vIe76IygeJ6pAKZLtpaA44yYxJS6BZuC0&#10;x79AxqxThMw46g1C9WdWQ31WyhI5dfKheoiqLsacCh2RiJBuDwResAw7wEwEhfmORsT78l5W9aVB&#10;ODmvWvZYdVofMnkhAmAU4aCPgZwdqEgepPgnIDBB4MAFJfgGswSyTcdelCEY12c5gdwtocZFIAAb&#10;oZd7waoXk64dgbouoAz9aua4B7atLDQ6WKSk9iYq6ttuei1nsxDL9AccFj+qSwwjwh4fwDY7QBwE&#10;bkIDwFQGdmwDhfg0sUQBE4tZ6CD5xzo4AyaMKhB40RAYwXxQ4cwZlLQBAbCPIAQdh6ofzDVqLNp7&#10;opYBJYICFzwDEFYpJKBRGmgooFR2IDoECHoD2mxVIBpVACGF7oRgq81tr0sfLSA1hDhglut9Ip5T&#10;tvwyYdyLwlIe4pQcIeu7CnR5DJYc4aJbIe4dZ44hShG54joBC4wgklhhKeSBR7Vzgjj5JS64AmrO&#10;JVNmQAAEoCTPACmA4BAw75tt1NwrY2E0/IVOeHezAr2vOy2LvBlOIpgfgfChAerUIyhAAtQWymgf&#10;Qc5SIBoCpUgB4FRKICYHokgBoEg8IAQA9iA87E63zM40AcIdQuIZAbJFobbZYygfxSIfIAprzc7m&#10;kosYTLrbbbqs8mwAcKgprMwfIf1W8nj1T+YyfSeHyXIyaxBNhf4EACooAGe4+fICgoDOBPvNpWjD&#10;mWhylSvVWvnV3V/WHWJuY/3WXWvW3W7RyV+yrDw1gedch5Go8RIcwtoUS971284AAHk9YAAHoDQ7&#10;QHzzspEqmn/VeMCCocxRwcG762HbYdIZmJAeYciPIx+PYpjDEKpIKex8TLJhg2s1OEBhZxTE+XzL&#10;p9Zg6OApYjY1OdxPpeInABgC5B4BQChJoBSiwjS/ggino5LaAeAeAtKYJaYdobE6gex0hLQeImgA&#10;QfZnzW4pWeY8Q0wBIDbewFSUoAoEqHoAwEE3QAgB4h5g5TQ1o8olCeEQLDL8xELoykx8g0RIqN+e&#10;B7U5euqN6JeLBDRiZiY1eXFS3KOB3B7FGEJXwehMAczgYZgd7sYVodBaAbLqzaApAEJoYAAH4CQ1&#10;IGaGAAAFVnIwmKiCp6gAAa+IIAAYAYgYwuWbwoJqFeBPue5VABwiUNbAjP/c48Zc4BqZ9ZoioEID&#10;xeoiNNIpgdQbS/QaIV5AoeIbItoB8WADAFRB4D4Ji6QB5e75d2v0pD5XsgGX9ufAopJT7/A0Aewe&#10;LsYdwch1YdAbQmAdAbi/QdX3gmIeIg7AQhYCQDQh4DwFwwYDgFRtIDQE5eqzJPrD/p91zQsYr/bs&#10;YdKcwygdyEgemcr+Y1whRIio/Fw2SWo/z9JrFWo5FWb95EX9lW569XA5hHL6NW45A4ahCRZBggAX&#10;CoWAAeDgZAAjEQeAAVCgTAAFiQAAUVAEXjEZjUbjkdj0fkEhkUjkklk0nlEplUrlktl0vlL/ADdd&#10;rtAC7bDbADCczoADKeb4AAXCARABjFopAA+DYYAAZAwEAALAgCjgBAEyjdYrUgrrvc7mADcZbJAD&#10;eYzHsbBYAAejjcYABAHBERAtSqsyAYBrEVAcUrEXwN8i4CwNWwWEwMYrQBruIjD+f0YfsyAL+mQF&#10;ANWBETAoQBoAAgYCoAB4lEsFFw1AASEAiAAJCAQiIM0IDBIKAADA4GAABAYFi4DxGEfD8fYAdz5e&#10;tjbjXADLYS4ADqZbO2LYcW7djyAD+w1ZjL/mQIiwNA1/BwPBYABQYgj4EkIcgsDtZD4bp4RDQAEI&#10;Jg4AAVAmEIAAoBDaKyxaMQW8aNPIxrFqxBqOK6jLHKumENJamULJEmTMIufB+oueZ9pkeB+xId58&#10;uScp9Mmb56smcB4uab52HYAB2HKbCsm2YoAAOexzgACIIrqBYGvaAgFt0AQDOEvisAGAi/gIBDfA&#10;IAq/uIv7Nqsf7EAYAzdAuBijBGCUAheDATAADAGAo0TNsAxB/wpBauw8y0GMY38/wbCiTwtCKPQ9&#10;ByLq08lFKw5ESH0e58gAeZ1noAB4HAdwAHiah1AAeRlLEAs8KGGkAgmGT+ggFinAMCzdUOxcPHYe&#10;KbGucadG0dBwpmeJygAd5+0uAgEy0u87MArDMT7Cc6sMqypS/QDvpkfZ/H4AB8n6fQAH05Dvn4yd&#10;sRJFVyn5bJ/H3bKspkvz9oIF4QBQAATgvAoPv4AAIAS0Mp0AwavUMkyu0HDeD4RhOFYXhmG4dh+I&#10;YjiWJ4omEIURiuM41jeOY7j2P5BjmMI3PsLw/P5+RUAB6nw5JknTHROGwboAGwe7kgsCSnBsC85i&#10;wDgJAAFgGrrCWDI/CFvHs5p4nTT5zGmaSZl+XQAHWapp20dR0gAfp8KEAQCt9d9/sI388quyCNVm&#10;3+Rq3CjyMhEFGWqyLfoszcry2uQDgTIS6AAAwDgPIQFN1MoGO/sQAH3ddtHqe1vHfTZ+Hmeeunye&#10;+un65J+UYAQJaCBgRzeBYSBOAAHBOFUhA0/oCAU24DN8v7EsmjJ83QAB7HvzWvqEfR8W6fR9OTa7&#10;kvIybwtEAipcHwgF+i0wGgdfYHNCB/rvcBO/eav6KzDB+AZDhVCz+cJ7KEYR0HiABiHbS5knk5No&#10;AAHckAAGwIt0Fj2AAB0BRwj0FYHsPI7w3hvq9GqNgbQABnDQGijseA8HpmhSO0ECwFALnuAUe0jI&#10;A4QOBcW882ICC6gVAkUYD4HT+wpAebsqoAB2jfJsNUXQ1jlDUSKAYdhyQKgiNKCQKwMAAATBbBsf&#10;4AzLNmQswElyHTxIeQm+NRR3x+mTcatkdw5B3gAHANIcAABzDUHIAAc6u3djyKEAcBRvgIAZNoBo&#10;E5TgLAjIIBQDppQHAWeqAkBj3VkEeQwVt8UhE/kfYMTJlKJB8j5W6PEeTl0cqbHkPFy7LFutJLoX&#10;V5pUl/mSiw45xrxnGgAXQukfyJJTymd1KtdByYrmTT6+A3aVTYm9AAAx6UGWgggA8fp0JtIQPfIs&#10;+SY0x5kTJmUwcrT8FLjWHST4YA5FgCuG7GUfgBDfBQBUCwAAP4WAABa/soYBypEdZKn5RKFSMDvH&#10;IXEbQxBhgAG+MUYgABxjHGQysdEO2+kRKiaIARljip1bKwAw5g2Ap9ig2owTclFIdbon5KipUrFS&#10;AKAk4QDAJpzAmB0EC+wNkMAaBohADANH6ASBk/oBwJmlAKA+F6Qi6mAVAPxbo5h6RdG2N0aoABqD&#10;EF8coZo0DYjWO2AMdrl5ap0KsAoxB6C/gPAYboAIGCID1BOfoeIIoNjtA0nN0BtAKAJeqCICB+gY&#10;gXdQBgBREGzskaOeOQcVCRqIVK2ttxgplmMYKYKKEhCZGVRFFcAA6FtgAGyiaxQ9FujcHockcDuW&#10;rIwLcPJTY+x1RhAMOsbkuR2DZNMW40wFHqgIqqRd5pv4QgCOIRRLhETOtnMC8VtdAYTN+AgApxK+&#10;T+gwAwUoDwDyEANAK4QAoApzrUZNOywRKK5tInUg9RBga9oPRCtgyY9B4ORHYOQdbVhtKfHQNAsQ&#10;+R0KXAUPsv4FQQEQA6EJN4EwVQbAOBJwgApzIZXaR5Fq3R3jygoN8dcZRoDihwOIeanx6gEUnEkz&#10;M2jd2uO+2ZQC06BrRwoeJrpkpWSMH6pOV8ph+rZxKiSUBWWUnfW+13Fsq0nHtBABdAIKANgkAADI&#10;D7rAPARKcVUqT9bmEhonE5k9fK+5JyVkvJmTcnZPZCxfKGU8qZVytleZDGK/xSyGydpLdRpjsi6K&#10;YbVnxk3dWCARxIJwJtBDGB8ggNQJOJAWXtwJhK83NI9Klctth2jgG/PQZM9x0DRGepwbCPh7Nba6&#10;455JFG8GKYMs52xHDIO3zy7ciiGVBYc080kzC41GahIuiGJRWJPG7UBRc3bgjf2rTwVzDw/9HYrM&#10;quUiY/TbJCA2gEBwKwWupBGakBYGz7gHAcbR+phtUUKsCW53h1UcrBHgd4e49TmyNUmjBdi2EFFY&#10;S4VJ2ZwnDN+ey9WFJtIUEQNnC8BsujYgJLqXfIMxSWMYkSY0jt0SXyLZW44aI73LitHHeEaQ8VJw&#10;UOECJogAAoAXNCDQCRugNgKLqAzOzKVsjmHOkUZ40RqM1G0Tob44jtyrAtymIoESIAO2S3+mp4kv&#10;OBoCRK5EtgJGzf+Qc1vOS5WzHmOc7w3BkWfHWM8sQ+xrKbAiUQAAKAsgxiKDE/QA6oWqTu2iJ8Ud&#10;PV8Qm+YfA9VJjvfYAAco2VgDdGQTodI3lPj4Hmt0BAC3CAXBEQRNxTgNgqP6BMDxEAFmgIiAdKV1&#10;09Eg35FWRE6JCgAa+t0dw7oujvHg+0d4732vCW7MMihwdIJhK1iNR+JF0sq1JFdc+KGVLmMTpBLt&#10;q0ql/SiVJLJwgJpHILzw2b1ZaL/yx7/4HwclFaZat0dblgADGmoAAT0C7Dj5MmCsD4IwAA6A4foI&#10;oGmggkAWXUw06ckZHUCpwdKRRxDOGbPgZQyp8T2VAONXpl13GBSqVYzdCraPjbUYgyCg8uIpoqkQ&#10;EMk9tTHbjhDJnBi6qzDaKOE5gGgLiCAFgMj9AGNej3ALinAECHjdtdjgjhB5h/lshyh7H2i4NAhv&#10;Bnv2B5hqLRAEBuFgACOBDCqMLYo2vaAHjdAEAKijB9M4DlATD+h4gNDaB7AFm/ABu5nUgDC6gSAH&#10;D+gagNAVgAANAFjSsulGtOM9CYp1N8GRmBplvDCZEYCZB7rDB3B9kSBymbp6B6jkhrB5lJhwh6ls&#10;h0rEh6rCMUJTGmnGBwGsgCh3GaAHh9FPgHADESAFvbnAuLF2i+jwgAkrDdr9rjjhB/sPB9h6HNHO&#10;FskxNwJcElHEgOmdGhAMnUARE1wpxECpgCmilqLrL+MvLpvwmCRXp1sOLrFGEVDJngjkh8B6ChB8&#10;o1PHQ4FOB1n2h0hwmuB3hwpKBwOFRHwpgQCCANgWEAgOAcECgHAPDaE6q4xYvFPFM8MPRcgAB0h4&#10;EdIyIGhvB2jtw1EdB5h/HNLXP7IQm8mzirMME6nvr+nGGVMRlvlunOHOpUisvTRxQ0MWESB9pGvH&#10;H0iIoQgHgIHqgTANvqAegUgbAAASgLqQgHADj2j0jhQrlDq5JDPhSTSTyUSUyVSVkKsvyWSXyYSY&#10;yZGRJ2MuOvCSqJiZBwoDAABgBxCxBhh1DvBjB6Fsn9j2guARD9AeALDaAPAECpAHoYk8P/lDlGRK&#10;kSRenLh5BzifB1BsjoBzBkp9h2hrqfh5p3nGB6jvDgJiP7NIiuK7GTNNEHLrkHKHQAFASXNSitJZ&#10;FqqJFFjLCukQk9jAjJlltVIrkQSBjKosDwgCiBpcgTClAIgSl6AKNhpczIrjm/LlDhC9xGxGv7EM&#10;DKkUJKp8BxixB2B2lNh7h7HInGsHsPDMFyirjCPOPCCpAHNdgKQNwICCHXCEAKs2jTHtDejfMiCW&#10;DHN9CSPElCFOHhJ6JLPkh1oKOCIuh3HPAAAVgKIXgbTuilgKDQgSAGHCAELXh/sSlKB6Dmhuhuow&#10;hihkCzIEowh7h9FJnuDdANAMD9OXIXiJDfCJNxFkIQS3nvk6jNCrHsjQqWCCAJxEt3jdB8Rghyhr&#10;CxB1BmIyh4hhFeo/m/ATgpgXCGlTiIgKj2gAoAqIkHkFtOznopK8yrlGItlNhshlLPhxBolehzO0&#10;R9o5D9AMgTCnAMgSINgJPtDYgHm/SPPvLYvet8TkvFxasON9MjPGxvjJQxLbB6T2DlPKFMJImVts&#10;JTMPC7jfEwIrJZNZ0YjGzADvyBsUkFJ1E7nbuNDRIQo/i6iHijPriEOXF/MLSZ1A1BVBiMpYltFw&#10;Boh0GuBThrDoOAnIh9E0JxALoNgugRkAgZAJDQgDjArlkODxB9HIPyCfGoIIhuBeBeDqmonGB2mu&#10;GvR4vCLWJPNJC+wrkMDFx9K+S/IqkGtNK/opl3Dvjxi9SBi+Hvm9jgjfHBC6gEHDD3SID3AIjaAG&#10;qO1noXgDAGHEh9lkB3gAlsh2h4CbB2hwhvFvBxkigDhzCbACB5jmtPFjCsvBB9qwvHASj+h7APDS&#10;h7OnB9AFjfB+jAkuDfSoC6gRAHj9AcANJvAOAGCCSqVhKJDCk/TRy8xZxZRvmTUnsmPDCLh4yDhw&#10;B6luhpxghkkWAABtOxGrSFyQgAAOLZgOL9gNHCFtB2J4Bop5h3rNrYDkqMi/rUHEgCJcKBqCC+rY&#10;jeC8LZrtGVh3jmu4Dmh9B7FJv6ipgJjaDSINj5iGATALKQgU2uAAALAEijIp1gOuy5JDk/1fyRCS&#10;WNLpVCsVh8h7Fuh4Bzn2hzBtlgB2BwLwh4uhPyH2h5B2n2ooD1jQu7CEARgZjYO8gAAGgMoXyPHC&#10;TnWLuuUplGT7FJh3B5IuhwB2oyhp27p8B5MGAAihDwDJkopOJbNllAH6zSnGLbJR0xpYT1FxPSkS&#10;NaFxlrpTSDh9lJPHB6HIpUjk2jgAAPgNAPgAAeAXAcmhAOk3gOo93Gp/uu0q23G11CXs3tXt3uXt&#10;spXu3wXw3xMp22vGk+XsWK22IZNohtMxCdh0ibBVhzIuh9gAnCAjD8ilgMmggaAHi6ioHaq6t9iv&#10;IrJVJSh5ByCxBzNDDqhpGpB2BqtDuglgVXlwjky8jEM7FBy42MGTnw31NPlStNS/GkxK00pFDxTF&#10;HNjJrDGulS4WnPRNi5iLj1ipgPkCgKgXgZoigSE3gIQMC5AFnEgBMPVcDCJaDiYP0xlsvMIKBwhx&#10;IypJvHB8TYSFNSiuRK4XDJlxESVhF24ujxQlnCDQHqgK4zWWgNj9KTCECmiCKZT/0CCLMiq/kPop&#10;PDySwtN7uzUxFRLwhhB1H2hch2DmoAjhApgPINgfALijAUAHDdAJr9oqz2DmuOFPhrhsoGz5P2B1&#10;B1rw4hD2gHuWChgKoNnDD2mkvZ3Gt4CJC/sPU3EOsPKqm/ZSE5zhijIXMXDJ3PFNh1Bmi4h0hZrR&#10;ADrCASAjClALAaCGADgQijABgIm/OukOtJ21wt00FwkSByBsFgBmhaNDhyBqi41QlJgIgM5GAfil&#10;AOgXD7o8GgnYm/C+P+04lAs8kGXy20Xrm6RKqJJZNRzCYssUkQl22IltSFh4PkJIStyeIsi7L8sK&#10;LAzmG3k/jJRN58mSNNkVFsttHmCrAIuXiHCjAMj4CpknXx6S6TMnooCZBvPLibhuNAhih1FNhmh8&#10;irANudAyATqQymGggJs7DzXJmkNRx+yFh2BvtAhvhjkgryv0h4SzPHB1lPy6DBxHDFKEEHDFirZ4&#10;1djxTEG2CMv7LmTEQAl2005+UVCKHbiqirUAHCm/ElDQoO1Nt4G+PHIYnhChB8PJJTPKjREbDfpS&#10;h/IYh9gI1tAOINh8MZmVgRiEB8SmpTPuis4NFxKnHA2gingFDSgXAJvqAKjZFvF1MOsUYiiMF3ku&#10;C/jNDhCo7Urj7K7UsKMhagZ7GGy96BR91eVaE/YVQ7kSBwW5Doh3HIhoB4ChBpO4oZMWs6jJ2XCp&#10;AYUkiEgDirAKAAuxhzLPhkBlhguzB3C4gAgGGio2vB3JPYauYjRIjhG+i6lxDJh8M0B66DAAB7wZ&#10;MUgDAGjdAIRE7DCnKtkCgagOpvAPgIKW1kDgZ7xvYOtn2yaLY8cC55M9YSsPB66/B2BwibBzhuCf&#10;Bxhqleh2hylN72ChB+DjrAXGgJnEgMAS42AVD7gPAW3kgIgNijEtnvrX47pBcFFDsPU6hzh3kdBr&#10;hyrPhvbtoxB7EdQ7mwPYIQvYm76slSmUjJpHNtluFwl0sVnPXcSDwQ4DYt8qh8FJh8xMJWFujRCL&#10;qTD9AcgV3mgXAPl6ARgJj+5nnEjHE8vE2OaT87c788c8ny7ac9c+8/c/4CUrXrLnWzXKMu22jjjk&#10;2mHIhjh0ouhQhulgBw8xWtinAdALmgglEzgAATAFJzsLaUqKZqcHosB7ihB6h2zsBurPhyhmC1B1&#10;hrIIh5ajHJCbRxxW4NLXjhsuzD3sG1mjqJ2IFqS+jIzAxv4StR4sjkiL3Xz1HNpFYukTyEnagCHQ&#10;thHUAJTJkDATHWQHiEJtHackkMNmPPjdqDE6tHx/lQSeBy1FDlIJ4pnIyA03FlxxQQ03Yu06NvaM&#10;CNC9irHoj20HiIAOHXCEgRDYAN6QkjOdC50zJExabakL8a57kJdDRZhsB4n2hahvC4hjShAABrh9&#10;CZAQgGjQgygRD+gcgKoXgIKAj0qIB1tphphrkfVGkfBsZL4pjkgMAMCEHQwHeSjRFkd+OLC6gLIU&#10;D3ITFtHHJHaMpHOaL2ufCHIMCHU7QPh4Dmh1BnC4hxBXGpFOFJ3EqQgLAYj7gFAXnXgLoPUrL+S7&#10;cDCOjkFsuwnNBwBnIwhjBUp9p3FNgLgPjSgOAWj7gSAck3gLIgHAqNIYFp+KyRdg8Ryqm4E96uLm&#10;UsHGMVninjXYpSl1lspXHdPWFmMP+lnhrbcoYVtIJPG8KEX09j4sjybRU04sIoYWGVJGihITX/uV&#10;CHCIZcITWZ9AfgfgiXtniMh2h6nNBs6oX3lNhV26jd7WArAS3k5FGg9OjfAIxIYOskRXarlStQSB&#10;wSH27t5fhqGpBxhip5h4BsrRB8iatGihS2rWNKP8q86sfHdey5su6sDxKHCAAAAP4AP+CwN/waEw&#10;aCwqGQmBQYAweBAGLAABgIBRgBAWMAMCAABAOPR0ByJ/v2Cvp9gB+vuWvx9voAPoCyF8hMGTUOhU&#10;APwUh+Bh0LQUJA6BAsDyIAyGKwKCRiLgWQAAGgMFAAJgUGgACvyTvR8PUAPmZy5+wSLx+TggDUsH&#10;ggFgAHg0HgAKA8JVoGBEABAD10EASPRQAROBYnFRHF0/G4/IZHJQuXP6DP5+yp+ZnEwYCASNxqT6&#10;IAPJ9ypwPR7ABmO/Vrh0PQAN17S2RxMNgmTjIGggACoGgkACMGcIEv18AB3uxzABtuBrgBjNVkAB&#10;0vJ2AAEUevArfRzD2vFRAA5YAYSQgYHXONRt+PiaPl5WR6ux5AB7PXVvrMAADASAy8AqvYTg8EYA&#10;B0EwZAAEwMBCAAJAUvwEgIpbJQuzrDImxDGoY8cOMSAMPQzEMOrSn58n4ABzm6dAAGqYhqAAcRqH&#10;CAB3HIdyBv4AAHO4CALr8CQOr8CYPp8CoQKKCIML8BQHqyA4EI8AKNorDkNwxD0QMmiDKHsfLknc&#10;eR4Rmd7mmwdBuxWejsnofx8pcpwCgMjyTpOf6on5Pb8Pen5+JolKVJfFTMIIfrNoHRNEJUfzTpcl&#10;gAH2fCWsuw4DpCDQLgyAAZhIGIABWDgSgAEgKA5CAFJ3LjERHLjDsYyVXwxWla1tW9cVzXVd15Xt&#10;fV/YFg2FYdiWLY1j2RZNlMihcR2XZ9oWjaVp2patrWvbFbWcwzFPFLTH23WCn3C8Z/IIzaVGidky&#10;lKbpxgAaZ4zifoFAgAAWglewtg7ewYLi/wBIngKFW5WEsVoylzIEeh1HS6xqmkAB2GtGR1muaoAH&#10;ocd3nweEyn4e57oQmiCpUgST27ETEysxdZxLWKEoJS0PQ9cyJogwzKMofiIRUgR+oZRCDH3nqon8&#10;m6CgYuYEA3VAKBUFwAAiEQSL+DQPO0BauoKtTEgGAeBI0kUrYCkL2sqzR8poeJ6PudZ2x0eJ5nnS&#10;R85Es1G59c0VH5OCBv6yjM3PPjN75PiMpOBXFAADAKqKEQRQeD4PA6AAOAzTgIAepCbpDr6N29bs&#10;OxDZ2dS882cW7sSLQ2xEQIvnSD3Ud4AFCbM1mad7ZHwAjhBcCS/DMEYNAAGgJJ3gObohQ0ZnIcjp&#10;GWZQAGwbZt4kdTs6+jwOA2oQIggv06QD1k/paBri8sDfiAZpSfn1FR6nvOJ5Ho2UOc2uYLgovYNA&#10;yDAAAFAJOEPkswAB1jTHKbMVg0CXDpNkB0EQFwAAWBcBsqwOChAFA2UhcLN3RsvQwiCDqkn3n4Hm&#10;asb4zBvgAGOKUYoAB6jpboCIFyDwRA1BEAAEAOkDgPA4X5WKJWXIkg6wR0TOWfmcfeS0mBNCYEqJ&#10;YS2AhNB9KRJgiqK5LnCN9LQo15bKzOqvXMzIgcYCLOgIu+RgpB2CEOJUnlmR5mFEIcHFgmAAH2HC&#10;A+BuCwFAJgTjwAwrIBWkLZkNIeREiZFSLWHEZEqlCWjuHqbIYw6UdCcG4c0dLJgdAbU4DsC8gAdv&#10;HAAB5CisEtsGMWP9V7KpVkHUQiosZZB3DgHAAAcwzHpDqGoxEeY3E1j2HWOolzdm/oqIsQxlhI2W&#10;ojjIywp7XXXQeI26mV5jGgSOREQ5n7QTzN9UO6hRKeYwkYVgRlgTKC1j9NApItwAB8ATKQP0DYFC&#10;fghf+P0EcFgBAWXsARKZ55mACH86BcU540mIAEPohg9ooPyYyfkso+l5xzmURkAAB06FWASXMCYD&#10;V7AWAkUVIJPgMgPnsBEBa9gFn/oyYQphoTxQjWO4Imsdx8U5AAPcfCcSYEteYRoiYBgDEhkIlSjY&#10;5lHjKHefcZg7mRDLHiTEfxEwTgRKWDABxvgaJQAACUBhSwKJ1AAPMeA7QADRG4jIaQ3xsIvHINoA&#10;A8B9myL6vYAYCSl1Vpoo896cTPkhASBFzlejDkQAEPktQ9UVD5HnLQd6ZYsgLoAACfDlQcgsQWCg&#10;EAJnGAVgkAsBRc410HQvTRhEr0skUiM699xLR7DxNWOAaUtxlizekOcbZzSmknAcBMu4GQQKcQcU&#10;UCgICfASA3IABwGCkAHAUUtLMHlyWmusQ+ILsbsRsMNGNSUdx1DxR0NsdMKxxDwOaOYe7tB7D+OS&#10;AKoqsErJ6T4PcfqcTNskM4o5mSJzMmaM4SlmUXHmKMPCRMAdGnLAUU4DIEALQAAoA05ICKnAHgJK&#10;yY5EisbVxHtRIzEGIcRYjxJiXE2J5GLNxRivFmLcXYvxguBbboSGpXW1hsyCXFnKtIcQYcA8zZDA&#10;HIi4Yo7TZDPHsRsDQCydhiBG/8HUpAIAFIMAhlEQWDq1dK0FtU8EyGlHMOcAA6hvPWHeNwblcxtV&#10;yHqORd96zsj+HubIxpEx/UYPCsx1M05VpejZdgy7qM/yOLSZeVhaCJj7PNQwzTQWxADAihMD6DwG&#10;AhQOBIEaBwFgUKKAcBJOybkla8lUw7XyPugYCSJsBbC0EGHxTxjI9CyDvHmfce2t7X3fiYPuOxLT&#10;MnJb6iphMcmFX/T+oVhRlAF7LcYBaCQHnuAAcgg8DAF4JF1J2AkBBvgCUYjUeOEBj7vU2T2SrXjP&#10;lYWBPPt089GKhER0NoElQyR1I6EwNbNI1h5sinkvYGgFZ7BZA+UUFgDjhFr3KfgexyZgDeAAL8YY&#10;wgADhHEu8j8gSuuNf/ssrrySGkGMyioBwDiugfA+qgB7m2uEqHqfpiQ7XaRZgEb6PxewQAdgs5sn&#10;a5iDDsTSAAb4sBpllHImUC4FV7AUBTtcHiDwDAeXtCNbars6mQZoY8iZMiCa3TiOQZ6NhlioGTPA&#10;cw8bLAjVQB4GRQgNg+QOA0D5fsPzXV8nnkCJx7awHgPI+/ez7jx75DDl2r78J8IEyxVhF2ztfJPu&#10;oz/jTP0CmqWvGnWGW9Vu4zrZLqDOGnUGf1vZdOR2WcmXh4B/qyOfxj6v1nrfXLAYJzwmqiAADPHY&#10;7QUI2kbDVHkckBADC9gxAmvYK4HS9guwueeaarNwMIZVHAgaJx8D0boPMdUxB3DdesOkZgzWJDXG&#10;tWUccKx9jxTKeUqOqR/AEoUq2gzpLTLkmqhmRy4x/kbMtGQqLy/+HujKP6Mq0DAEMqzsIgM0IGPK&#10;JcjKH4PWIGA4nsH+A+eIAIBIcqACAykAAGfQACoCJGpkjQdaI2IyStAMUSHwHkNWHkHWTKHufoJq&#10;iqUkH6ZI2SS80OYCI2NALaAQOEAa5IgmAmJ8A6AwgsSUcqBCAsgsAqAUL2ysQCbAJOtcWep4Tibg&#10;R0Ha5gYkHcR0pyOSSqJOTqI8KUKWAK20ILDKGyaIAAFkHaLIG6R4soKWBOOCAACIAuK64KKyAmwU&#10;AYIuAGP6G+HIluF2GYGCReHMzSHkH6ZEnYIFB2OEAGrIH61SPGaCHuPibk1UJOAWAsQnAaUwI8Ak&#10;MCAAA6AUnsT64mHMeeHgHKR0lwJoAyASkABkBeBYVKBSaqAuBKgsAWAia20O8uXAtUWIg83A+YIM&#10;HufirmHMdoG6GYTWGYFiGYhMZEBCBoQeA6BYcquEwsn8oypaP8sMoAJK28YKx2MjGIz+KgnIXQJ+&#10;YU/y4+joIQ5AnIUoJoPmPuHMHgmIG4HYRsHUHsTKH0ACM0jEYUM2iYH+Z8wCjkaAIajix6z63gIM&#10;NGK8KqA8AkU4Bwhoq+AqKEAkAWueAKQs8uRGIZHQdc9fJTJVJXJZJbJcWsICgD/gT/AEFg0HhEJh&#10;ULhkNh0PiERiUTikVi0XjEZjUbjkdj0fkEhg8EhIBhckkgAAMmhsEgUGAMEk0skcKlcMdj3e4Aa7&#10;sd4AYjqeIAVrpekqAgHABXEAaAA9CoQAAlBYDAARAsFm8Jf8smkMlMFmUImj5er1ADvc7nADxcTg&#10;trcboAeTgubzcbhAD1dbrAD6ebzAD+fL4AD9f79AEDhEuxcvsMqxcGl+TlFil7+yGDzkExEFf2Kw&#10;b+kz9fkFfckfWHw4GAkqBoNAAIDIbAANEoq24eD4ABQXCwAA4L2WvAQAAc3AYC44E5kqAfGAdW5k&#10;mAXLAHXk2hxT4e+rez3wz1e1oe+Fw77xT7fT7v7793w1fwfOHfurf350b+w+Z/R+wA9L3H0fTFOm&#10;qziAUAAMgsC4ABIEYRAADYNKcCwKAmAAHNi2YEKUAoCNelaZoOlj8v4fZ+NOfB8PqejyAAfMZMOf&#10;j+RGAACgMAzZgPHYFAUBDhR0AEQqsxh8vgABinQdgAEiapuAAbh8NWFYKOCHYMgqAAmA0CQABMBk&#10;goOezwgAdR1HaABsG0bQAGMZJkgAdh2zUB4JQyCAIS+B0+tmAqlMYf7/v1PSpBEEQPAACQIqkkyC&#10;HtF4AHMdB1AA8LVxyrIJgkB4ABGD4OKuCFPAC554G7JpvlqaoAHub81AmBEggiE0tgiIISOEEEvs&#10;khTIsmmCtIelNgMlACCQI05zmscoAGoWRoAAehuncAALgQB0FhODAAA0ItdAeEwKIKA6rAC7CWok&#10;ljIUHV0Zngd55AAdx3qGdZ3TUeB4qGeazgBFjDH4fb+Mq6bXuWq0DyJEOGNeAuIABHSsx1HYDRBh&#10;yVJvG9jLAmyuXbgrNABFT14Gx8bOPRdSAAEQP0VRipOm48bpFm2b5xnOdZ3nme58kDHRKgxt34AB&#10;aG8cgAGQdjBGyfisg9PwvBDBwcAkBgAAmArjgQ5KIJimzI2NQb+H5AJ5nQth0mmaYAHaatWnYbFW&#10;nocmkn4eJ4ZI7zBn+0+CoKASaZpjewWCsaarEyyRuOyvAUEzPIoKxDt5Gfr+P6zzSAA1OytDzm/c&#10;5rfOAXHZ+guCKVBJUQBBC2wDA8DMcAhrDkoJwXAskleVd457mKtE6/vbad5LSc1LHseLBRVv/PoE&#10;/ng0Ggj9Mf24BNeAwEKyB/uQWC6nBCDQOzADYRgAD4KKcC4F3IBwDwU5PCK+jngxSxV6p+cJwnGA&#10;FKr8PEeS80UmnR0kFDyO0xJBAEAdII+gEI7GsPwggsB4nuHgARHYNgJqeB2BRTwQgLGyBEkA7Kpn&#10;OHsLoPIoY1BwDYAALcZQwQAKpf4AEBiOyksUYaAEAiRjnsacUyQexqx7juKGVsBRUTZgPaw+9IIH&#10;AHHBBaBRCQDAAlKL6k0d43C/DyGYpYBo+SlAnBQCB84LAQrXBkooBIGVPElIcsZR7HlhkPjnHArj&#10;AB6D2TmORNQ3hlFzGcK4Zpg0agABcEkFynwbK6AsCRboC3aENfmZQxqx0AopPcPiFCKTVoFPmYlk&#10;jJx8snRqYoxDj1gyrJGf4gg7x6lDHAO5Zw6x7N6HyP8+JnFhmOM1Khdxo3qzDcgsVYTgJeMKN8AR&#10;IIJAJm2B0CIF4AAQgUVE9opTCVhOJLIWElJXmfzhnFOOck5ZzTnnROmdU6yPkDY7OyeE8Z5TznpP&#10;WexHVgFdY8SSSqJJWklkq4oe6SR1r/GKOpvQnhujpAAOcfhxwZgYdkDwC5UgiAVASAAEACURRyIz&#10;R40CKnOIzH0eVzg8jBD0bSnMbyUR3DcG2vQbVMR60rH4PYwQ/h+GGdyaBvpmHprtiCsJyBoGQskc&#10;kyQfppXMLIP6fwfQAkbARU8AgD6EgFAeQkA2q5swJJbAGAcpSIWHwmYWzM5B060nUOfNpUxMwBPT&#10;c+PofJikZH1RkYZAh8ZMophOatJBqz7n1gGX8flgjTVGcy31gsEoTvNRs2B7i2gOgcVEhQpwGgLr&#10;dAnZ1DSGwAALATRlEFbJwIxQIW15QAF8LWHTa9aaMDrHIh6kIpQDAGALAABRRgAFSLaAbblwJJh5&#10;HiAAMIc5fhIjWG+pOvwOkKAAB8BpcgQwLLaA/CRYY7R2LWGsmwAA2aYAAG2N0b0Jz3AZAwbYBz3W&#10;Dwlcau4yplVGOpBMqC3YE3UnLOOPRSQ4xy0MHkpJ65x1GqeUSU5ThUqyAAHmOF/IvhsquG2k0Bhq&#10;QAAPBChkCgSAUGzBGuRX0dMRkYo8oJkY7RwpqG4MZNw7hoFsAENwo4EQKLaBAE0E7WQYlOAIBRrA&#10;AQElZLJR8/TZjTjqHWk0a95QADjHIOYtI71rV5OydetJr0Q1jAIVliBWcusWYxg1hbEHsMRy+jhj&#10;B0yZlbOzEGd8dZLsgJcyN4NOq7JJJUQRiBx2YstA++NPSpWNz30NofRGidFUgIUOpGA0k03HoQAA&#10;WY6yjnRKUE4DxTgegWU8CsBqQQLAHju1+VhEKi0jr00UeQ5cpDqGzhMdo2Rrr0GuNRaY5X+D+Hov&#10;MfqSR/nYH+7itM2yT1DcxJYxjhyDMjb7UFyc+pguXNKu6Q7nDOOXMVBJFBrB+AOQUPxqhgwQuyAI&#10;CFUQAQLX7AXWMArCmwTKJWdQrZViVMqAJDw+xijzoupQXsdJPx8Dzj5Tp6FOj+mKeCYc7Zn87zBJ&#10;ejk14CbhAUAoluyz4wTgcQkDEDeOwNgQW612seWCPj5eHSgwQ4m7LPGrrVOq1susUAPRm0aClZpB&#10;ASkMfruB6SHGxsMAAwR/FZAVaAKAHTgg5AnjjdtvmMK+eUvMcg52kjSHBrUYo2ZCjmHmmoAwDaMl&#10;JR2zS4Z2TsI3RIP4e5px+DvpyZMAYD6M9zoyAYBMTwIIOBgBnD7UTggMAGkEe43ShjiFvTEfw54+&#10;JadSBgFRTgKhAQlVYqVHqAkWMvPzUpNNStCjyPk85dB0rzHAMwuAzxWyFH+PU04LAfgpo0DWNIEQ&#10;UrdASBW3Wp46+ZMoS8eyLE5jxWsO4eZP9LE/uKUceo+id9tPqPgfh9YJGiriYsrbuCu2zK0Td39S&#10;N+WpHwP36g/j3cK2N59EudZfVPmJfIl6AGy0iAQAFHfur7AXN6DiaT5wInZHBHCGVFfiHHDKhrTo&#10;8o8NFQFwGQGwHQHwIQIlftlwJQKwLQLwMQMiOKQJ8p+o4mPtjnLqoEkhlB2KEhtmkhrPXAAAEgFk&#10;vgZgKHUgsANjZAXgHilADPvPfF1DGwPFiJhh7oAgAB4Bxn+B2qWk5hqhrF6BuMJsHrzh9F4iVNkm&#10;wDNCXP4l3QrDHqgDRtoDFs7GwNqJhDWNqjjh+CWB+t3jDkPDkAKjggFARgSjfAOFFIklugCgFDZC&#10;aH4kiDsIejqLamFw/jkHfHrsrkSKgpUHLrHmSJOq/D1EUKRB9LDmSHhj2D5oUD2jVkVLEOFM7D9D&#10;8jPRFjTD3EVD3OcrduLAAAMRWAAAOgNjbALw3MMgHCpLcKMgFoSEQjjwtIADBMAMpB0B0lLB2CfG&#10;AEZs0mLkdqxIERcmVipFOHUgKgKkvgBGIici0BghzkmhKhshxF6DPglAQHxggLqAAAbGrlvADisj&#10;QiCMoMpBlhmJChuBwC4OVDkGIkGHZAFgFmsRQtnmUCFDjlOEvgUASI0kLnUkisHF/AABwBxC2F7F&#10;5iuj+HuGsARRXr8nUkPClB7OvMnhiC5h7Bsi/ADh2o+AHAPEvgKgngVjfFbM5FfNGJLJKCNB6B3C&#10;jh0BsMpB1hmlnB3hhH+ADqlxXAcHxgKgYCnAFgUDggDALmsQ+iCmvCLj4D3B6h6DBBwMoAABlhoG&#10;2n9spPRC0HFO8ubLRjhDhjhQ2GIMxGLGLkiM1q1LSs1MvGGs0jmQBwCPeMiwEjGpXQvxIjTxLt7i&#10;TAFOdgAAKlORXAOCnAHrQQNTITIzJJ7SZiEPmj3CjCjhiOAgABRBvqGBzh9iTAYxWgeN1gAAigLE&#10;FAQgFERM3Sas4o4iws2iCuBjBB3sAG3BuqYh2hqBpC2i7GAB0B0C/h4ifvnI+JNHFjKo8lBNmjLt&#10;mpkJVtnDTqglHyiNnEAmSHPmCDPAAj+P0B9gDCrB+AFCsh+ALkvh/ATnxgAgQFugBALlyABuxDJH&#10;biWHbISt6TXGaABiZN8N9D1DuvhQgjzHih9B6jDDTCXEAj8j3D8uFDRR2wviCGzNtxKDHIeDjuKL&#10;dAJxpkHgOo0gaARgWkHgMDegKAFnUgHACrdJtQAiMDyI+BzslIZhvLmhohom2l9l5gHgIHUjiDZE&#10;frdEgEgx1isjECCB4EkAAGkjjhrADmsOLEvgqgQlugYgJFtAGRAibjGB0h3C/BpBuFWhphwk3Brh&#10;0i5h4DADhRnABy3lgmOGVL+EiKzTREiQVkADTh6gDOFKOEcT6gMu9gAAYAMQ5ATgKDegQgIinB/B&#10;xidhuBatah7BtE1FtCTAIASktgLgksdgEgTEMsRpwQdwfwCJ9NjCan5qA0KxJlLri0mhnurhXhnC&#10;/h1I+ASATDbANAXlRAKgbI2AOlStiS8iaQriCuUDVh4B5l5h1B3k1BzB2FnB0B4kmh2pYsHUEFLx&#10;KK6j4pdOGDRSpjsPvlTDjlzjoCrDXGEDosrkjDJkaj3CBDRFfNiOhOhM3jtjLJRHnphs7sjxJHhg&#10;Gw8KNAJCnAUgLkJI1jdAMAHsRMStUQQKhvQS+2JTJ2K2LWL2MWMpxJ3WNWO2PWP2QTJjGQtBsF9g&#10;ABahwspBjyTryB+qMgQEOAwpqgAAdgJEFCsFytiVS2HQtveiKDPEkh9vhB6l8whuWh0BpBogABwh&#10;gheMHBui5gBJD1VjJv0EAOFKRQRHODRUk2ejNNSix0NDBkcnOOajDrgiCk8Q2kHADqJGJE9kcQ8k&#10;cEhptDnVyq1RBjoirIejpW9q1U6UYMSwrq5RFUL3DHOGzXED4oUGBj4rUxJq9RLEkmBmyxFpTs9x&#10;PDFDEj+DomKSzkLlyAQNAgAELw3gFLdAHLcCrgHrdOJL0KGk0OXQlslE1CCCrEQOjSzlZkdy2W5y&#10;6islGrsAONzQ2B0B7o+BhtIqFMpB8ITArARozLplyNQLdAImvDxDDBvBvC4BhhjBjlJ0aQWSz3Tr&#10;dAGAG3WgCkgx/19wKPujjkMEvgTgSkJRZEM0joUjBBuhvn+B1h3if2rkNW0RxkLLeAALcEFB8pbF&#10;JhlC4B5hqFLABBwihgHANCpALgqUSgGAVjgogMR1T2KWIwCiLB9JOMHScLWBqTiBxBdE3B9BwG9A&#10;JkezEASEtgLAhEJSljggBAIEgorjXiLizi0Thi2BsrzAABnBolWlKk1R1jXkPCslZkFIGUjKxGJA&#10;DQcGImLsvGIuZw+29rakQ4tmH2yU6DHL5zmQPwPiUngv5RGjTj2j6xdrfEOAK4CgMgMkHLckFWQ4&#10;+Y+4/CK2tJODThnX+gABQhuH+Bqh5D3Q8HUgXolAumo1CYeU6kSVVMSCWiUQDCZtpLEvnCdh8WTB&#10;5h1ziB5hymkh44jB4hwLz5Vrmh7LuDBvhKdPzmwJfF2wvY0QuTqQwnIzrqmUKiXkU3K5ajPLah+g&#10;JLdB+AOkth/APnZHz4OFOiVHtR8FznCjrITK312Mrn5RDjkITY23sFXB6idjATkvRpdLGjTkAD8U&#10;GmR3Nv3HPjDj/xFjQ3OK1AEAFClAKjgCpw4kwAOI0gTgKo0gNIokNWzN3siSZWICDF9ihhvhxRvh&#10;thuLzhrhrKYo9o+E8EMgGTHDfXxx1y6DHiTPmjFB6GGh3gGFtANRqCn5nmWgHjZDkl2RRDFBwOrL&#10;jhpk5BqhzLzh2B8ifpclMkhsGt7o6zwZumJMu4DMhLfB/qMj2D3BzB8Emh7ABZGAIKMqKjggSgJD&#10;e6CDegVaCmJB2j+BvhhEoh6BqqGACB0C0AIAOnUgNAoSXAGgVkHB/jnSpZLM5y+QDpuMT4PWHPfH&#10;gmBjFB0Bri2BrBam2h5hslLAIB+EdgMASDggOAlvZAH6yDsshjF6+I5wtNnBzh3EmkoNawUC5hwh&#10;1yfh7m9P0HNjoU5t8Cxa+Drjjjrlz28RAssGtstammFl0GVQwnnEA5dOziT5bDOjIHMR/ttEBC/u&#10;UTEAFFPAWgNQ5PbnzbLozAIgFo34/7w7xbx7ybyiI2Obzb071b172a/vQBykYBlFKuhh1F5hbh3D&#10;3AGWzAuAQEHAfAKltARgFCrAIHR2HyYvfvuvNGPzBnkm9BzhoVaBrhXhWG3Bp2lAA5yq04oE9DkE&#10;fiCjXD9m9rCWg3Eka4zJtoTB/GVDTiTB8Dnh7IMHOXVABAJjggBgIyFAGsGAEkFYwmMt3jjLat3j&#10;m11jpswW/ra7dRCVy5tHcS8ZvnFY20LJR3DxTXFRGpPnhxNHOK6RGKnFhjqmGHA8nl0RCchCrXzL&#10;dTEktk+msOdkFLcLdFGDZS5vgidhwuWhnBn2lB2l64DAGRbR+4DRnO8t3Cs1yD7SKrQARgOwATDA&#10;AByh8I+Bih2ihhThxKGAB2yAwATo0gfgMDgrsqxoUE0FLC5LzhmyvLVCjrOlyc5S4ERMsX1zmQqa&#10;l46kM35EJdQlyIDi22TBsBuLmslEmkqb8x+HzgOinEGEtlGFPB9h3idh0BnFnB5hpC2B/BrMLALl&#10;PANAspFgGgXFu5wcFcEWdiF1SI8x/7EG3JZsnhirmh4BpMpABBvF53zClAMgdbugXHZAEARkvgCg&#10;KY9ra5tiHh4eEUbLzhshtEohorvwh1ldAGsTDEFLR4qEg4ry3GKWyXcaSMzK1mMsG+QXe8xYz3Bn&#10;Fp/JuGPbRs7JM1/j6kejXkLkMzEkv0p3xEx72+d+eNFtmM9iCBtLVhZhvmkhjh2C0Bth9isgOpJg&#10;wAQktgc0UmsragEIf2dwDDKFHl2JV2ws9rTs8NVFLk6i2hyC9B4hvrmh3hukoh4R6sHBxH+B8zjZ&#10;6UHnnPfzwRP1jSAWu++wsHKnJnMQzjQF2GvbKDXh9TzGSNPGSASDbB/gNktmslSunnGndRCN7HcH&#10;dzCbZ5wbcq2wdDj5xEZvRDDB9vRvyD3HOTwWsxKDuJDUIiSOEe+7nJDtfpgLIiCbvmsALyMyMIzA&#10;VnyqNAJlRALdAsMgDltFzOy8zPMiWX/Cfht+0gAE2i5rvk3CzidgJxVE+ltQWilOdkPmGiBDjvpX&#10;NHskiL9FvT5JEANlugL3UiETlDyo+BshyrmhehpXvhtB1iAOEAPoBPwAAICAEAAoDggAAQBAUAP0&#10;ARV+P+DPt/PuDgKFAgCw4KAcHgAOAkKAB9vh9ABrutvAB4Px6AAChMGAAJA8JAAPA0MAAUBQPgAY&#10;BwTgAGPSJORnuQAPNpOaJtR1AAGhSchsoi4AA4X0EBAqJP+IAAA2mK2t/gC2xWFWu5XOFW+3XO4W&#10;u43e8Xu8XZ/4EAO9xO4AN9jtwAOxnOUAPxsvAABAIgsACAkCgABQYhsAAYNA20A0D2i7v1/RR7vq&#10;DN1yuAAMBmsQANZwNkAOl5uwAPZ+vjPgYDQ8D8MBgaJAQC8kDAODgUCWgB84CAMBdLnAUB9HqxLo&#10;dzlADp9eD3UA21/Px/AD1xTA3a4P+4+T32y3AH3YLUdfU21+n6gzUvcfaKA2BwLAAG4PhaAATgyE&#10;IAAuBwKgABYDgSvEMw1DcOQ7D0PxBEMRRHEkSxNE8URTFUVxZFsXRfGEYxlGcaRrDj3vhG0dR3Hk&#10;ex9H8gSDIUhyJHkcrmeR9JacB5HiABgnSd4AFEcLeHkfznCEDjPB+C4IgAHYJNKDoEOdDi/Iq+C3&#10;rVEbBLy0y5n9OSJn4gx0GoaIAGwWBVAAdBmGWlR1naAAEAYB0IhaF6sA9CACsotyPIGeZ5IGfB7M&#10;ejSJv+9i7gFSTlIke5/Lad57uAdh8HuAB3NWAB7usg4FJyAaGvEAaHAJXSHuq8ToV48Dou+h7tvE&#10;8Lpui6bnPG8VP1u69lV47zlzgx9OP+ij1IpACDTqih9n4jh93GgclXKltwwC1NngABIENKBQFQwB&#10;YFgUhYEwwBIDNK5bhuq/i7nzAi1ucBDkQqBaHAgB9ETSAB44gABxHGcYAGgahqYeeSagiB4JqwBt&#10;EXoywEXemztLmfZ9IoBt6pMDMEAFdwAHCfiWmQeNKlec7DAgBF7DSFQSAAH+YAACoDOieh3UIahr&#10;GqABvHAcTcnXKTUIqCNIZK0q7PWuy6sEwL1gGtVkAACwKY+E4TBGAGYJTd7hngeEnGqbJtgAcxzq&#10;ueZ6nndoEssEAOs8DgNKCC+0oqeaKHUaLHHkaCqH2aBzoWrQAA2LgYq+GANIqs4A2dE8j2rD7ALc&#10;t83HueVVnecbJHYaTHHQYKYn+dB6s2CKcgoE8EAkHyigWEyUgICF7M+6K5yOdh20Ia5smvPRtMUb&#10;hutgeZ51XWac5+ywF5nd9+OE4NpuG5DvPDXVk1j9rguoAjjOmjr6TTsS+Q6vbzrxr57DBJyPa1hd&#10;JAx9j5XuaUDgGSgtqJ6A8B5ojhESSLBWC0F4MQZg0j4tsHT7HnIUOoepwBpDsMMMIdRkhaDpUqTY&#10;4YUQPugB6BYCAAAVgMIcBUA55H9FyTQ6ovqaEclth+mlsJ6E5kbgQPoe7ux8t0AAPQdZhh1jWGsz&#10;QYQwDBjcbyPwexNSVEtLSQpUh61vGPH4tlUhE4kl3IuW0i5FWsETU6RQ65ZjrljIcAWCJKgIE5Hm&#10;BJew+AKqIH6BhL4/gHGWAEAciQAVeqfIU2WPIAjnABVimwjpFVYySfsQ9sxaj/nrHyPklsB1xLkH&#10;6wMALA0AEUPSRlOpblwHslmf0ip6SJwBjWP8ii1ltoAOIdEBjHWjgXQoB4DgHQAAdAsBwAAIQIOg&#10;QMhQCwCiUgKAMhh/hcjBDvHiZIbw4WqDZbwxYabGR5DycABACRKQIMhIWy58ixDnGBIUawigBV6G&#10;TA0BdzQGaAAnAwhQCQDF7REiiPdTA6h2DpAANUcbeRiDbGcxId46D2AELavJDAFgGsfOgqIfUCB7&#10;krN6PtVboyFGkMsBsBiFAUARA8ACUpwBlDeGmAAc4+EpAGAoaJhiiALgJJKCYCpRQcgfK8BIfhOR&#10;1DaSsM8qg9hjkCcEcMDQTgWAAAe58h4EUMKFeYYKTRpnUl9LvEWtUPS9Iig8W0e48VMDsHAYYdIz&#10;SoDlF0N0h49COAhBgZ4C4MpoANBvMw0CiC9j6gOTIeilRpjeeoLcYwvk9Dmr8Pw/BaCEuBXsvs4Y&#10;AVfkROiRFZbKJMHOU+tBXoBSEPLOSAM5KvXRx3AFB2Na2FO1pL1D8+p7T7KkPQP0hUo40R2PWoUi&#10;IAARASmgDsEgMgAAkApTVhKuViwbu5d27137wXhvFeO8iL0cXlvRem9V672XtvK6Yu7KyKDxlKAA&#10;Y46VCCbG2VAbo+D1ggAmggHAFWPhQAyTkFIDTklqrZWgvh8i0YNL+iHCQ7BtjYT0LYWFPBnjPptF&#10;NCoEkKAcByDszYJSkgIAohQhBzh8j1Uqb84Erz2JzPQWhZyoTBj1UwNwctGhyjuMMO0eZNR8KcAE&#10;vtZpEpLnltcdc6tqX1rCfYtQ6qyVdtnWYpJYChWTHCX4AW0colrqcPUQbGidVuyzzUps9ZqT1psO&#10;2dddxwwGgMMsy0yys17PiQwwZDByH3EKHsqcAFDkpD2JY8s5y8SHMMNEP9OY7h3mGG+OIgQ0RqNQ&#10;UoTUCQEUKMMJKAplwB9TMnPoQpgRHAGr4J8BgoI/GZjcseMwejuxcjsUqBgBhOQ4AsBMAAHuBF2q&#10;dHQOcxwyBljMAAORvcAMqGl16ZY5ZEiLtf0lW8+rY5PtJOiBbYgKQStDcU3GRxMmckuG1X4cY5Sq&#10;aUSltWZoGzPAfcOSYDboACKr0ONUqg8hnmOHyMkqACgJ0vC2DMr4MnQABOadKHiIb4VvQ66Z01xz&#10;1KvVcO0bZVxyDCr8PQatEACjsVWA4yoAAMA4KKA8FpQQEAeS+AWQRbuH23LmOkdRVxnjUGkAAbT1&#10;tm7ON6PYjj3lC6kQqzPUxpThHD3kv0z6v6R5dOtlBX8E8u2tPLEJ1dbkNP8SOP2AO2YBJ0WzmZcJ&#10;WKEAAA+B2aDakvryVyr293d+8d570i1sT/WHQgAAPWWo6R6u7GMOpKQoxvlUHQRwAALwLGeByl4A&#10;ARgKmWBCWTB1Z7gNgTejc+1ap8efrWaeWY+tFG5GrFcbQtBZG5Gfswe46qIEqgQAYBZOQCK2H9bE&#10;1BbZTQIXCRw1C6iLFvziRNSQAdTgFzwaNew/AHL2HmA44Y6gFHXHqAw0tXqEsGPEXEtMlY8ydktJ&#10;+MboSFUs4h+EhUnsm9nXGRmVynCMHu4yP9gcaT/S1iUImlq/uxqlgiSTmNQgGWylq/SAI/AAYAkh&#10;qAsA8KCA2AqKCA6AiAy7cAedABAAiM8AoASS+ASWOWcg8HpBOb0HOogGw6EGUGeouHWUG6WXsXiJ&#10;yXqQw1MQwO0YAOuHuwgAUmMA2BCKKBAA3AyBGAoS+eSIcTcHYHiSkG4omAAGoHIMUGgHKNw8ISkO&#10;KIkj+UQA8AlAyyuAAHWHmSkHgHwcANWOA/GKwAOJyA4AeJSBUAoBApsHwgQGQG2GgT8HqSkAI5qA&#10;UZaMmAKXsBKAqpqB6BGuoAyAIY+HoHOJqckcuHiF2G0JsWcAyCUBSAAAisGPE14VkOGh888f04u9&#10;KYcrULi4m9IQ0a8MeZWN6HkOAHUGmogG4FqagHyG+MkAs+4bQoIaOCMBKKUBMZjBG8CpUT8oeAAG&#10;eG2p2FsGSswG8HSYqAKASIkAQZmXxB01OJskuV+zmWMTMLObKfkOotiaSX8WKO2kuLUH8ACzeiSa&#10;wxuMAPmQyf+MCPcLu0kP8uWxo/mM+4cAAAmqMKEAtDsByBEBgJ9DCWa/WrO73IlInIpIrItIuvCv&#10;PIxI3I5I7I9I+dQQyL8dS7OPUPWGiHaSkFWG4aoGWvoJkAGNEBSAiS+DCBAJ6BtECbKJsuALoLpF&#10;KQ3FZJ8QyVKHCNgG2GCswHUG6MUUuIMAWAsoAA6BqBoaOBCQg9yNEOUOiPSI4l8l+6+dWPQTYWcH&#10;KHOo0GQGaouG8HEaox4VW9+ZONKkwWSNM/YdIWiWHDGOUX8yrL6WWfq6uwiI+fMAYzuy9B0WowiP&#10;YzNMazQlnICQEgAIoOsOcX0Xg1cAYAeXsAbEGAa6Ua4IPMCfqIg/IPKIqY2d23cogHkx4WaOuAUZ&#10;KMmggfwVYHgMMeyG/GaGi5+HgnAMmAiY+Acnk1IZIZMO0LKLuXAgQZaXsBC3oIHNjCmHugQGYHmU&#10;wGIHiVWA+AcUQDsBaKSBwAkNEH0HqJqnIIEGUGcw8HWHYSkXoJKXwXs3lMqgAzeL4jXFSLvPq3km&#10;QY+BQBM3IcW0EAAnYJqeyYqHE6JLOo0iAAwAuoA3tAyBFCGAAAOH6OiHWGuo0Hi4CpsGKaoAUeSA&#10;AA0Cyc6AeBidALGgoLPKDJERMt8h9ReuCaxD8UwHgSqAAHaGocuHaGQIEACHagQxWUQAkBGQoAgB&#10;mM8ASBGJ6AIAoMsH/GwLmb2cvPUouGyG4MUHYocXKIMcEZEASXsQuNKYM6cyU6kOWyoymJsyzNI6&#10;yYOfgI8OvIiiAdUrTIi7ElzH4l4PaXWjPMkPqggJLCGmgAm0+0ZNEwlJBUZUbUcdKm8RyTZLiHw7&#10;WGgHYMkFSG6aoGmHmJaH8AQS+BWAmS+C/AuAABiZ8lAIqy4g9FUTa9Cf0m6TdKCiQIowsbyG2F4F&#10;yb0GWGOYeGywwAElqAeA/DsAWAydAAOAmQoxwN6HmScH01uImsdMYf+LW7tNkAO5QK+oEJUhwp4A&#10;AOAHEH0UqHAHqMMSugQAGASNLK2xwkqtZLxNMksPIWcIQ/WUkk8I9XzVYLU9HAOzcjYa+YGIwa+4&#10;yuQxoI3U+lqlWzezYlWU2+ImExouRVoViUONEAoA6oAxFOEAWUQA0AeoABMAiKKA+AecTAcIWAKa&#10;6YClMYeHicAG6G9N0GOGWUCnIYqYEJaU+OcfEMsOKX4VjQwOGKYNLKgQQBOBSKSBK3uBMnjE63Ou&#10;QHGHYcuGYG0w838byHAHgKvUqgQoQXsAupC7cApAyf+G6HYMcHZD9AA8cWcX0QwAuAWJ6wAM8H5D&#10;woiG8wxbaMkAEAcVyIYXaPCBIAqmYB8BLKqA+AadA8CLaHsGkKuHWFkYyAGHyPWAyCIKSAhE+AKA&#10;6JLcBLnFc4pFOm9H5J8uAwkrZFfH6ToLaHcHEMkHCGSJiHgGicuAAGyMM5QMsA6COM0AkM6M+NCY&#10;eH+VWG4HINgGgG4p2GEGiGQAAHKHeohTE6cZmAMZM92tGtKZRXqs8tZHK/OyiWIOiObL6tO/PUml&#10;8U6a/Hof6+Swmwm227MiS2yTqPWpKJawUMsueM8BQAsBEKMKQbQY9MHUfgRgTgVgXgYgtI1gbghg&#10;jglgnUgrbP0rjFSHCY2AAF+6IGIHWJqGScAM2AWNEC+BGoAB4kKbeh2KVJ2YdUkdPRgf3dOYcHkH&#10;W48Gk5+HY2eHmyOXbOCJMBZE4AocQKwXjTaOiPqTg/XVrP0HCHKMcGOGQGS6AG6r9WgUqSUJaOmf&#10;pXk/edIVAWcOsywOotoIeysWO6oViWjMEXkXtJpPi6VPqLkTk7SWylvHo2yTYOWYK1OfFM4n6AaA&#10;fBsfEXbNlfIt8POoUt+KjBQHGHNQ5ZkjYLbaFIIAghq64x4Jq0uIEGZLU0PBicCXzTEXan60BG/f&#10;Sjuf60+UQBOBDDsH1G0AAGbBQGcHid2GiHqJbZQUQDeBXGIBiYSVYHaHWZoHGKgGuG0bynYd3O7B&#10;EZ+V5HcTQTkiQ2wiIPmUkWG0+hrUKJ0a0ZOIkHtnG2aHQKvLPnOHOcuQAI4a0J6A8A2KCBOBOaGA&#10;TIGHYG4KuHkGaMcHuGAIEAQAcgUCtIYAa4YIfF/G+8/KFUXRdVcrem7Uit0LaZUI48KdfnyAAHGG&#10;IJiHwHCMkAaH4OuAfhWAiBaoAAaBEY+AQA2S+eRCYLOHEHOKoGOGTiq3WJiZycBmqQrEEtAXa1O6&#10;aZO6gWo6iV26qV1jMO5TgyYfrX5gO79HzdMeaL6P07MP1YiXGPyPWX+J1kwMuA+pqa0JKOtIg4pg&#10;prRrS7wTU9JJHNqG6nWAAF4HCKoGNbaAAGkHyOdbIURJsQQB0cyAoAKIUASUkwhViTRobFNsRRns&#10;PkaPsHiYoMOGMGHo0GaGUp4Gqw8lgaOBSBUM2BFGJiKUdezXESaJVnIH/Wqzgg+tKQuJsYYKUAoJ&#10;SHcACIMhKYqG2HaMcHHeoii9QZOfkOidGtYfqtXNEPIk6/NTokzJ2k8zkdGI6PMjuLZT7Wslolga&#10;wP+P8jSPYZUPYNYUyQClnYMlyjsU6Lykm/CWWtjDeIcAQoPQs1aIqAUOiAmAaJ6BRWKuqAimgBFv&#10;6q8cFdQuQlKI5SqAA00agHAHCIEHaaYptZhOQVukfJ2HnZaNyVsAgAwM8BuBaM0BfOgBEAYQwAYt&#10;yKjnIG6HQaoGKGy2Y46Ngvod260A0AgoAAwJ5IImK8DuAGsHQJi10MM7ILakpTaIkAeASqIAgJSI&#10;2I5QUYqHkHscAH+4etQPEaSMuAoM8B4BK4UusKKAcACQwH2GsUIHKFU5+KiI4AyB8bcq+M8APv+r&#10;CrHdJFbodKJLsL/sUdPRireHsHgVWHUG9mMHYKeVYGBN0AKHuIoA0BcmYAkBfAyAWBYoAHcAMVWG&#10;iHCiuGiG+eoGkG4Yzb8nmIcm2IcVqX8YOtNfBuQLQtgI6OzNH1eIlHUVvXk4iMffZH0dVWureuWL&#10;RVoRyuEjm7P1zfwJUHwI5BAS+BcA2aGBQAvgFSPrFZBrV2p2r2t2vIvgf2x232526vbqnflhrDQg&#10;RF4MkhQMkFQHGScHxjOCWA+M8B6AuhqBgAaOGAvsGTPzpJ9KE7CbBFeoYUwHfS6egSk0ocAOOIcA&#10;0A7AyAlVI6WQxqSLhsS7ArRLELaHVPbCmGwwwG4G8JjQUKhWgSd17HNLkXYLTmm/RjYfqO0OyfYV&#10;7HE3kOQNKzvY0AoJ7BqWquJAGjQzWI4/eZOOi0cK+j7M+XsnqOLqIywWgWc/STVIgSOwgx4UxnMK&#10;uHcHgUqHuVcfhVIJKZKrHxMHN7EAAGSGU2YYmIFDwOA64AQ9zQttKIgOGkcOHG0Ic3yKCBiBUM0H&#10;4Xl7JS6GenZd06MJMj6DABGKKBMZR7EMc53mMinWilrXa0C+be8fqrit2lvPzLtmzsIZma0URbF6&#10;CpsXIHeHgcAHf9KVY0qUyI4XcQwAyaNiG2CAYm2VYHAUIHiMa8CF2Ji1MOGA4CsK8AeBkM9peIry&#10;v3BRlUhoem7mpAM9PvClMI4HmHcJqrsKuHsHUhbU8JswgXoIcAcAmJLA2J6AQAqJyq8IkHAHSMcG&#10;GGJV+G+G/7SHyIN7ZiQfFTKAMtD8pqWIABgABgKBAABYQAAIA4MBIXCodEIMBoIAAHFwAAY0AI5H&#10;H/H47IQDIZJJH/IZPIABH38AH8/5a/H4+wA+30/IzIwACIqEQmEgAHw6GwAEAcDpzHJ1SpLTadT6&#10;hUalU6pVatV6xWa1W65Xa9X7BYa9J6xS5XHZO7Xs+QA23c8AAwnU8QAq3PcH4AgKACUHQyAB6Fgi&#10;ABiDgOAAuCAFHpLKY7I7NZsZKIzZ8nlaZmai9XW6gA6Gm0wA4Gu0gA124zwA9gJJwqLxcAA6IhQA&#10;BOGBJRQWEAA/X3NH8/H7HH9LZXZMeAcXFsW/wHI37y2663MAF81GWAGw5m8AHo93rNX++ohe4cAw&#10;AAoZ6fWAQJkIwAgJiwCA8X6vuAuXGPrkJ0gz7vm9L1IyjDGH6fqWuKlp/wSlx+JbBEGJkACZpofh&#10;9Jo36aH/CCFH8xYDwIBIDMPEgEABEgEgABQDxWBwEAYjKHnsAK2HoATyHuAycAWBIFgAEAGr+EgI&#10;g6AAVAqEQAAo3a0OOk7ipOeh6vCdZ1naAByHQc4AHEcZxgAd8xwqfacH3Bx7n+kZzvWagCxQCgLg&#10;wAAohY2ocA1OgOASvbxnuABxnYdDTnKboAGWb7RHKeB0pcjoLAgCjCA6E4AAqBrBnymYAHOeR1tO&#10;7gAHaeZ3Jy/z7o3ErDgaBcgJgk56nieQAHuex8QrDCXI2AQEL2DgKA0AAaBAFgABQDAQgADwHAul&#10;ZtHm0ZTtUfp30ADFiKKF6/gUFILIUCkVpMx6qOQy7NXQjzHJ1djKJKANzXI3zhnweq2HcbDPHCX5&#10;tgAfBuSyBZ9MWCAOt4Cgf2UdYIrYYpxmcABpHMbUtHQcoAHqfdARjFYDASw4CIqvUAIS9z0IW+j7&#10;PSh7zos9YDAGvaCoE+b0I0kZ/Xg3rgpXB01uMyzK6BnUoSe4couKl2kuKnEOpPDDhg2B1vhyEDYt&#10;vZQLAdSYFxcsWv7BsOxbHsmy7Ns+0bTtW17Ztu3K2j6Vbfue6bru277xvO9b3st43SqKyTQ4Z5Hx&#10;XBjnUd4AE4bmLnGtgABSC9nBvSIACOCsgBJPqksxv9z3Jvym3jeClpTnUNgAeZ5nsAB3HjaMsLoA&#10;SNgyCygAiB4GxYBMVoYgzMMl0KdJBuIAHkeZ6AAcx0UIcRyYucMvgAdJ1M8eB51ofZ8vI/T0P1AE&#10;Ce6jnZwG/KR5qg6MIYxaLoMA/3gABlXKKCDBgqCtJ95FcFpdB0EnDOOekypCD0AKAUisBj8gAFHd&#10;1AZFZBXvH6c6Y0xpkoJklcKWwdqZINlwHcW845iwJASMGUZGSrkVjvHi4kag1BrAAG+OAcAAB1Ds&#10;UcPce6uD6syAKQIAwBFWANd0BSIiywNlEBOCMECFYegAGiOhUA2R5K0HGTdJjHwABDAys5ZxJx1j&#10;pUcPFWatR9HkaSRYAh5iIsoVOS4mD/UIoIJWS8s5/ilEbgITsA5AiEPgJGmYnA9R7KASqoAe0gml&#10;EtfeYcDIGAKgABYCpSwDAEJAHmox4wzmLjyFuNwgZEQOBSBWAAB4MwOEHAmAojivmgkidFBZokF1&#10;xrqLISB/iCSWm/JwPkfBbIyoajlBk7x31aurAAPkeJ4R/D1PIAUfJJwGPwApCNFIEFXgOIMOIdqh&#10;BjjOGal4cx1ThmLh+eh3kqgEgIRQAgA6KCKMgIKQohJBI1EGIKQ2NYBT0T3IPE18RGyTNylcVNcx&#10;KXiEgf+b0fpOKFk4IcQYB0CoRmDAwBdb78pVGRb5RujlHaPUfbm6Ep0FoKD4QoO8erhnEAAE+N5i&#10;44h9EnBGBNZwOTBF8AujIE4CyBHPM0Y6Vy7ZWlNJGch4S5CpD5dUAAeI4xyQwHCNkAAzhvjQdaAM&#10;8gEgSgmAACID9XAYAYNqBcBZQKjOgqISSoqtR8qAHUPIdgABqDeqkLsZwxQADdHMOE48AD/nxP4f&#10;FARDHvEPfWew9BzCOMqn/BKgB7jFz8oeRIlZOkEHDluP0lMciZNHOESuz6sD0prJ2AIgQDQCIrAe&#10;AeVQDUYvxATKpFtsgEIvASjJCBOB0KlM+PpUw6h/F0AHD82QC1vgkAmB8AALwLAlAABYBhQHPlMs&#10;vMdDKYh3lwHIOdi92S4D7HweQecZXWpmNOmgAAxDyAAAkBQCYAAxArUsDyRyTADGLHqPNxI0hxMU&#10;GqOWTw1h0HdHmPd5IDEf1dAqURYixpKSqHGO5Rw4R2sXG8OlMI8R7K0PUzZ4ZIGRkDiwc+P4+SaD&#10;9LXMeQZvSVAHL2BkCSzgWAdq4CsDII1jrJIsN9QA31pk1HS8kCwKi/gQBcX8BgMC/gFpzdOWRTqj&#10;lWoMcQkA/EGk1QpblCpvSzktJHZE90ny9j2HUeEcwzanjxGil0fg0q4zlAABEGpfx1ATdYMHNRbR&#10;4jidbhtR5w5KpATgYe0xBnfIze9PohR/ACvsQIQtk5EZ9F7h+QI/Ryy0ZVZ4SyytZyQtDtI8VBjR&#10;crRxaPQsjJOCLHOq6BIogPASAyAACUCtygG4J0m56kGu9ea919r/YGwdhNobjSLYex9kbJ2VsvZh&#10;Vco5QqQS8k91RoDtLgKgbmfBojxUAPgBADwAAtAibwLoHSgAyAhA+n1PjLlm2e5/Y1lV3knH1iYA&#10;A8Ix74VoW+4TKnaqT3GUidSK7JtBpI4DKqFIclsim7AdlcRw1OAANkbTFHqGel+R2yJFGVl70uRl&#10;8jsyR4kOZBE/JiwFPzmmUCIl7wKgSveAadhNbzHBJw0yfpBn5JAVdKrnpO51c5Zcqk5JTzIQUXeV&#10;AmROB7SHAAlhUw3xxHVl0kwCJgwJgT6x1ojxLR2jtriOIcp1RuDdO7GAz3TVAEhVckAC1FgAAjBE&#10;kuiq3wHPzpMcMco6y4ZBPCO682jSRgaiwAkkA+R67dl6ABDJ5NS8gw90dKMcvGs7aacYk5Sz/Zfg&#10;kQ6clxHyK5l3eSHCgIyk4JkS0hBe4hO6A0Bpb4KATG5Adgke2QXUjPS6PEWrFACnKAABoJoKSigz&#10;KIAUDCQEUkC6P0ZdS7+Dt+tIlJpRw3tnk8TIZW6/vty9LYpvE8cozpmPJLxXA+vFj7HseQBA+zFg&#10;VAFbIARh0QEtHMPRLIzxyr9HOPRUx9oACPYgQBS2qPSVSRYgaPafqNTSjRQhxmgh6fiPqfsCDjyC&#10;TaCWoqCkhojUbURpJBBDgkDkiA5IDmA3jcbcAB6iIgYirJzg7ZsGEGMGTYJ4Td5J5/hNAloaIdou&#10;gVobxMIZoeBQAdgAgpAFLcYAAMYD694GwCJFYBQAYk7dhzitAygyUF8GxdxJ7mjxiHJLwdRMIY4b&#10;41QdKZAnaagEACqU4GgDIFQAADIBi98LKoYzQdgeBLIaocAbAAAaAbaF4ZYbQaJToeCuKCDRYyB8&#10;I5bkSxA9KeLQ6Ng+Q9Af4iMSJ8Y+j0IjqyZjynohKPIpJ/gfyORCRXI4bpYjhDwARnJFgAZFACQB&#10;J3QCwBq94DgB5b4CgByEoBZGRXxFA+Y8w9afQ9AeYfBQDCI6ob4eTsiS4moAYloDoBhSYEoCYDwA&#10;AGAC74i6C6UOgysDyXK8yQZ1h1B/gd7xYcR7AAAZIdxWgWbviUgBRGQM6SQAAHYC5SYBwAQ4YdAd&#10;5i4YQbBiAaxUQdKuB8oAADYCJZwEQC5I7GzHAl4loaAccPYb4dS7q3jEw8g+qxLD4lo+SchrohT4&#10;D1ImrewfYeh1i6of4hICYB694FIDCJYFQDQ3IF5Sog4cgmgcAVcQQfQcgukaYoACAFZZwB4HEagA&#10;pqQjx4MF7J6WatSo6XDxhngeitpMUMwebxA7wfkk6N4vY9ABgAyVRTAwYBIfow4frwDe4aozwdAX&#10;Bige4cZxIAgCAxYc4BYuAZABKTwcQAxUxo4jKeKdrQTFwiy4gALRQi6wp9ieMjLoZlzSIiYvQ8sg&#10;gjLacD6N7TitYzDURJ6oqgTFhCMD5Cgfw34hTVgB4ApGQEgC0agHoEgGZIICaU8YI9L4EpkGc283&#10;E3M3U3c3hsjYs3s4E4M4U4c3MLMOYs4bqKYAAXYcBi4Ygdh5IaYfAkYDIBZ3QL4EJOgHRTBS4Awk&#10;cKB4aWDeMzSoBzy0itQjkYiDSDbe4eQugeRKsFggz2CR4CAo0AJEsxxc6oRcop7qoekkwAAcoc5L&#10;oawbEPZL5MIdqD41bFZ8byBlZADdYyp2Y/MSwgw5Qg0FQpADSRpJiaYosFUAKJskQj44Y+rlDmcF&#10;R3SjBFKdKNB38Goqb5orp/gmQmjqDiYbqGaHBXElY3gCon4xC+qdIw4348gdlBaGAcDPgdB6o7x4&#10;444lsd5IACa9w2QDiU6AyVRwpXAe1AIeIeA8IejxYfBpaN8Zo4xBw4KzCziN6NIgzlKjL4D9BXD0&#10;pjAexaKQCNojUjQxYhYiYiqdIgSFExomw8j7xWpwtBqQilKOoADtsN52o2wErHACQBgpAfgeImge&#10;oaRRwd4WRig1oloDQJI2oCAGRYQAwDh3QAKaMyiWELULcKigxpBCLKzmgmgfJ7dRRXAeTppWoe7x&#10;y68UMvzzKnz1YzI4QmjAp1geCFQ3sq5+IeokYApNQl1XgdYewugbQexLod8rUBIw6didYBCdCdsA&#10;J+CPY8yJtZKyTSSNbSQhNODRdDD0M8YqUzwqwxYlsAECaBMEsJFgE/ErplUF04lhFhNhRwCtMOb6&#10;QjgcCpYYAcY6oYIdZaIYYeQkYCiBIAAMgEJZwH07gDIxR+LdigEKs9BsSoFfQsgcZRoAAYYb6b4c&#10;4eauK2JIADwCJOkNkN06q982zdoqAcwdZQgZYa41QZ4bYagAAaYb4a4AAdi/Qg5+EQw/TL74AjQk&#10;4/BlzQywywR36eNrlFDkA+gja4YvaSpFBOECB354Z/yziOSN5D4kYBAAIgQBgApFYCIBApEbIAAD&#10;AB5SYDQCJb9S43i1zgg9Yphm4kjAo8IcibYAAbQdjbQdpigeofxXADRrYAAE0aYwgDL4ishSaAIp&#10;MpYq4dsLwbQdxLIYgdCuIVYcgzwBtdANgFY2oGoCQpA8ZWgcAdQb9mIbSb4bgdLPgtYthFpFDcxP&#10;dwtwEWqMgtgagcxfocweBUB7ZXBBtE5Ak844hGZEJEk2gxazomqKwfjxb6jRaUlTDVoogFIDTHAG&#10;oEQFpFhRw0YVw0QfIcJUx+pIAB5bzOIH5JYA4D4wbeUzQqN1AyzTizQ4YfRnikwtgexXUqZQAeUr&#10;Ad9bapkko1YfRQC6oAQsiaJFYCsOJJgBbrAA43gfwcZQAdAXg7odYarNIdxUCvhQgaQCo6odgBo8&#10;IAcBSICd1dC4Yw64Y9BmJmxlSw49whp8KwYjDXLXKydxpnJBRpZnxnVrSgJKMzgs7KaOYmMUJXI8&#10;lQ9SAARFYDYBr2ICxZV+YF8goCBb4xllFoNheO+PGPOPWPYrk3+PmP+QGQOQQrCgpdD6Lp7FYajh&#10;9mMgQAAWFmqJggQJoDpYQH4C43gF4B4gwC7RWBB4Ax7eN7wqGUQpQskkx1gdAdJUAeE5Qm4nB/T4&#10;K+qEx9Lk0/aO4rJeKzIlp5B5NJJLJ5yp4bQbaT1AZLqKZ5IfSOQghmlsQ+pAbkYnUAAhww6EgwYD&#10;4D0ajrIoCdiHwiIpYilOKAxFiA53adxkSx1rIqRnSo+BeUaWmL51q7NyaGKYZ1gBwBR3Qn7cCRpb&#10;9QomAlpDImhKg8NHq6wth4qPaeB8C/CRB5Z6zfFYIthBAnCHaRLxi8hCyOBci4Yg0FBZYDhYTFwv&#10;YdgdxxNBYuCDauJwo8iycxBAYgydQw53JGWfUN4CyR62JFa6q8ItiQStwdRUDsyGYeB68RgCZ/By&#10;AEzHAC4CKR4A4fogwfIaxLIdgWKF6rAk4DQIyrgCIGQv4AwEDcAAZGFWAkyWLzNlTULLrK+gJjCY&#10;getMlPCQxWxjFXh/iH4gxj9QmcidJFadpkAh4xx65WjqZi4dodOlQdg8IfSlAlzbipgfB5K4BaIf&#10;EfDESVSdWzFF5E8/AgUAQg4iogqHkBgiEx6ymlwi9szKkDNPgjdxoyag5BiN4jSyJmIhRmFdNcbm&#10;YBcAp3hFCBwgdsR8m18beduQe4+5BtpeOtCkbKQsgnQd0LwbhMgYUfQAAUll5fwg4AAJgD6U4H4D&#10;AwYGgCAvYDAA5djTFGhtY5GdaWw4wcAd5LoYgbw7LMpUwB4BjcAD7V0aoDCrgC4BS6WQ+sxcYk4c&#10;6GwAAZgbCqwZwbVpgaQbwaqGkgaNLSiNNrohUC+4e9B7yn0SrQ7DrRExsxlrjmUAe/EALmcxgxxD&#10;o4ahcUppNuwvYCIA8WABQwZqRZ0WJ25J12uzDmUAIiI+x7yx8F79YtgdiFYtodaGYZAc1pgeAfR5&#10;IDACAoDWi5QGd0T4IBaR5NdGnAdlSCgdjFYauRd16uIWPA6BdcwAANoFQ2oFS1B6fJgAAbgc6Twa&#10;QchigdF65opPow4CeFNSBj1spfx7TPouHI757UeETos84vQ9FdZoofD7fF6AQnW4a4i1yVSnMloD&#10;BJYHQE4GJ+MIhLwWlqAewbiuIBzRQCDWi9gJBSwBIEVoGOuXCCpCpnhjJQEchWj/uqgewuEIR5Kl&#10;J1ge/Q5NBx6zShQmjjNPqPQw4DQCCR8mK5wCgfZ3Qfgbo8IdAbBMI0NpgbQeKGYb4B6uIegBgmid&#10;ttZ+CIAw4AIA6e1sTRUjsxrj5kw5lP4+UCkyR9CgGBxR+K6s5Ne5Z4gkUzoj1NeMahImVRFXbOIA&#10;4pAFQCxJZZDHAFY3BJgBo3nMOO25Pj/kHkPkRvWP3kfk3k/lCkGUJ0p0fWwxge00gdM+N15xIUAb&#10;pLocjVS5hZ0egwYJDJoEoBQvZ0gys/jd2UcpZ4YlAk55FyAc5Qh448I5QkYBqBSiyR53KVURcRaV&#10;qoqjW41WcLY4T6y8moBUAbYbpQ56JMNAZQh15aMUxokAA+tDBnQilvDBKIiR+a5I+aroWkW4OvLo&#10;MXSdDoMCbj903jp0TXSgfxfx2BqOSDoAAbziNYJQCazcDrTcDt5SaA5FF0zzUzJnfFxpaOmMyHJX&#10;BMYui7ZQmk51NRb6jFwgRpSY8Yl8zE5pPu6UlESiqR4EYoUgjsRLoc+VTp+RaYSeiyg9TnWci92f&#10;buADZPSBdjraTLAnH1B5R5ZiKF1AQc4zz65+NjoEIEBI4DJOQooBIpAf05JUYV9qAAakz4IHw3IC&#10;QGekMaQg8V0pOsys4gABAECfz+f4Afr9fwAfb8fgAfD7fIAe73fAAebzewAez2ib7fETfT9h8Gg4&#10;FAoDAAKBQJAANlgABgKBcrBIIAAHnQAAYElQBgQAeUZADjc7mADkclIcric4AeDqd0IeL3jj5qzy&#10;f8XfwEAE5BQMAAIBIKsYIA85A1pBAFAwAA0oAAEAteuteAl0ud5ngDlU+lU9vE+AF3AACAYCgdAx&#10;cCAWPw9Bx+KoGOAEHxlfgd9lUoAuFA9vBM7BFoAE3lwGuNzxOHAVBzWxr8H2Wb2u33G53W73m932&#10;/4HB4XD4nF43H5HJ5XL4e02UC52x2G56O0oL4h1QjoAYzpqafbjlADgfMHEYTDAAHIWCIAJYZmom&#10;BlvAYBxWvgXT2XRy/R/L9N85wAoOgqFoahZvHacYAGGb5mgAdp8HgAAMggC4ABCCQNgAFQKhEAAK&#10;gWCDhH+/SDoOdp4neABtHEboAGucJtgAahvmyABznYpB5nyjZ+JIy7Xq+yACMgyCByE1zDr9JavL&#10;8gS/JUxEpJSnjVgOBaXAcCIHMK0zbH+6x+oOAh/sUBICLeB4DgaAAMAW9oMgYCsKAfC4JAUB6ZLI&#10;1ivOo36goah6NHqABuHYcQAGKcBoAAdR7KmCIHz0EQKg6AAbg0FgAA2BgLK+oLKts2r+VA3CDnUe&#10;qNmidZ1UUdJ2gAW50wmBqdjKEoQAAEACH2ABtnIa4AG+dJvAAcJ3KQeR70Kz7FLqz4FAKlygMUfJ&#10;+H0hh+18hR+su2Mktg2jFNnIzCNCz7YH8fdvW3bx/n4hZ/QGy4DTO0oAAkBE9BQDNdB6FAa3yeKc&#10;HEXhuIobFXASetfAeEIKRAJwVJWFFP1FUdTtmAF5IKAB9H8h6I2yeZ9o2d57HiAB2HrCZ0HtWNl0&#10;KfR+V8f6DMWxQCPsseeH8hKroueqsKEe6NgeBixBQDgRgADoGAzEB9rEdhwVcYRjGMABrHNGZzAR&#10;CZ9ATXwFAQmoCtMATQysv66sPKrEMo1u4p4xDOMKnrCgKtKUq8x6CKCgtvIMhcwuc62NwJMNvxOx&#10;nDK/eKEY9wWOIVytvAwBWIhkDgTAAEwLBDpwIg0AAHASmuMuk5nWdb13X9h2PZdn2na9t2/cdz3X&#10;duDw1S954Hg+F4fieL43j+R1/fv2y8AeaxbYoOhSF2uhZmHWqZRGyb4AGjZbDgVEYYgoCYAC6EHy&#10;hmCCzAMxlyVM3cTtvAcAKDx8woWeKiHGcp0o4PYi5pS0gPAaWICoFXypZJwbY6apX5PQPyb82iAj&#10;oOLZ+QsixFx5DyHojgdA6FDDge4OIcY5AAQfhAR0jZeUnJMTMYoBcMUQASfKBcCynwMgYaiBACCe&#10;gEGqJsThpJZibk4M8X0yhjDpmZeYb1ASATNGYP6qBQI+1fD0O2OwdpUxylLcg5gCydAKgSAk6ZSR&#10;OS5AAR+/AwpXoXn9IOPkfS2YNjyI4SGNUax8R7IwPGDo6yiDkHnHYfUViXppJ4Pwg4/B8I+Zqxxx&#10;YDwHJdA8B1S4GgMxiAkiMfI+SLjbG4okcg51XDvHg2EhpcG3GGWqS8BhNQMAWjKBgC6dJaKfle6k&#10;zThHJELHSOodbWxrI3HDF6UzKnoARAmnoC4E1PgaAoekAo4yJjuFojcAo9SHgcBmroCQM0NgLBce&#10;kAgFpdMbY089mpD4sEbI0Rses8QAD0VU/9bLlADmELQW+GJOCWFmn+WMnZeTApMMmY02UciJynZV&#10;CQ8Q0xqjYhOOiYK2yHxzaEj1jhQUsliNKakBJbzQlpAMXonzfjWmJMCXwxJ92eF+Z0XwnRojTQCM&#10;KataBczIJRbqYqnlPKCF7MGXhtxgG70wp6a6JJ/3k1NqdU+qFUapROUBA4r5JltLeGnFsAArhuqJ&#10;GaO8qw7ABlmBMBE9oYgQp0BqBIsQCj6lwSTE1b9dUSmwPzE9EhX12TsaINwdqiRiDgGdPNkwAASg&#10;VA+AAEgEwPWMAkBwAAEAEpticqE3UhYrj0g6OgdyrhujmHAiwcaxhsDhG0AAco75gj2kZXWNBn6j&#10;E8MwkIoCUqdpESOa1NJn0sEuX2WIBwE0Rt7LeQ1bwAkSmnH+V4CYCEugcAhM8BjEQJgMjKBBNhY2&#10;9k5L0Y8n8TKrGbfs/Oq7N41NAHCOw8QxRtjMtUPSYIAjRgAA8BN0oOgOgwvsnZ6FCHnWwdWbkdM8&#10;hmy/AAMcqQABejsHmWOuIVQNJ6AqP1lQ2BxDWKSO0p49R9KFXYt4n5m7cLkXomMhbG16WwTNBEzV&#10;mFQn3MIAYtppy1gAAWAQsw/2aFCHchMe4+irD7LeYW+oDwFJdX66IIAKAbIgHsTUdAxUFj2Goq4A&#10;Y5GVANukhQKoLiXgsPSP81pkTZqlcC0BkZUB8R2HMPQqY6B6KxHOPKYI8R8QdR+tkA4Ay0gUASl0&#10;CQB09AOySTIAxLlpFvQGQcew+iJjlHc/4ao40Z54UKA+Ht9r8AABeBdzykMHi+GQMJrY4aJDqH4y&#10;ofgA1vALJal4nAAaBtuAElUnqUjWgBbmkQwheTPkpM/SU+mZTNv4jUz8/rhcVm7Xkf1d+J2cOWcq&#10;4VyzOyVAOrKAAD6FgAAxA6ClDGnX1ojLjkWvVU91br3Zu3d2794bxdq77eW9d7b33xvnfRzZ03lN&#10;1gG5Y2ZTAAFgNtYwxh1sqGyPwxQIAHntDACWyQOwKp6AokU06QrlnPeZA/jmLpdseIar4eA8Y7Dl&#10;HPMFbCvgHQFAApPQUZ6ZxQcYqCKVeDqHVoRE1x7PyDjvHiyp/kJhvDhHCAAbvSWVxaABHJbJCSFn&#10;2IEA1Sd9gNobA1DpN0N7J9VNKTjWEQpXlwNWxiumA+zmyTGQcfCYyOduHux4fDHh8uWZBIvFJzq5&#10;6QMuPSOw9x3orHgO1Fd4AAAUAzDvTYCwDmfAQdkAsg28EqH++Qr4BycEkV8PUocJx1Kuj2RclBb2&#10;cEcjmhAexVhxDyZVHNXwEW8gGkVGpojP7kpCAqBRiIKATgkAB1lT6WS00Ma2NhhBS1XQcUL1AtVs&#10;kmPQ5aWIDYGWIyxjF7nHBMZ0gAHcO5FY2RtovHDCXzysSQkXNUV7h6egPgYUuAgdZCx6i96OAgea&#10;3nOtRAmC9DYDAcLHgCgNk2nDoLGPCSCFiHCHvUiLo/IOrOFCpGirB8JCpICTi5AHEspXCzICqANY&#10;i0CcC/E/Nmp0OOCviSFvB7pPAAKHAABlBmhpLVCjtkiDpCiJiOlCnnoFKBCXPMC3jVC0tgE+klqf&#10;EmQQjWKXQiCBQgidC0pXiXIYizQoCxsbqjKDqWqjjCDDIjtcqkuzMXo2N9wwwxQxwyHWOdQSk/jc&#10;hxh6MHhhovBhB1GVBhB4PXiaAAAxASLJAegLERgNs+scOMFSIorzQwDktHiJpACphtlEAABnBzBq&#10;o1CEAAAXAMgULGAKLJAOAGpcADizN/wSMAjbjaB6mjAADvB2OkBzHuBpBtsNDwrRhzh4H/EeCNjM&#10;m/ieGdkhokknDGQrkjj7KfL6kRE2gFAIk2gGtNi1i0xJCVgBC3gJADEuj4GIgQAJD0gLgGHyrKE2&#10;i6tGO0nlnojan6RxRwnFiisODuBtkHhxh5IQLuFONOr9AXr7AHGLlQoljkw4o7BnhxFEhkh0RUBi&#10;h3wcRIgcgJivAGsLAABvBzEXh4B5iph+wRraOcF3ubL/lROQDoH6nnONreEqskJYAIkLgCCHvuB0&#10;FXB4O/ChB/CrB/Q/oekRgUANkPgfgTmBALh+E9B4hnrWhon/B+hqn/E5k2gOAsAYnTAXmoh/gECV&#10;MzHHluumltp5miB4B7mVMCkVhzB5pgmWGVB5s8o4McNEgAAJtAgARNIxAFrsgEk9AGROsbRljNJC&#10;lshyB3IQBoBvMNBwB3DxQ6CNgKAHERgZAPgViGQUlFBnGtBuByHuB4h9CNiBiFxOojF8ABi3G3kn&#10;DCCem5D7teqCi/qTC9KSlnDIDMyoL0HHwSEhoJABq9F5iBrlkpCXgDCzAKy2r7AID0gTALrFgLgG&#10;nyi4i0qVQyzizjTjzkTkzlHbN6TlznTnzoTozoOPHVq9Llhzh5oOhmhzCkBgqKAABcB0GVABk+Ap&#10;ASHRAfAME6AWAGCcAKADjFD+OQTYxBz5QvjYmaorp5Ogo7B2B2CplTAJgJoylJxjuxiUE/HVPtsV&#10;RREwT7j9opUHoJnFlBCOCKlHJgFfhvFjBvhwOjhyByjxOTIOq7l8gJD2gSgQvfAPgOHSgL0XgAAI&#10;tNohqBQgDCKDjdHfxQnfrXFvB0DsLVMgiiwJoTiIgAB1o5AAB4l2CKO3L0I2ivgICJPfh6FaqNCG&#10;FfABE+AAgLj0tEwnpOiXrPrJhxnuKbACAXL+B+gIIyh8uSioB2FXBzClUsCH0BoygAsaCMJHh2vT&#10;h1jto8gAELiBADmcM1rlCvgEzLvfgMkLgVAWRLUXmIj8Ujz/AABphrKJByhzJgwUiJq6jQtivKDN&#10;pJixUWkL1Gk6HyIygEibjez+FhhwEFn+CkBzB0pgh4INmOB+CJgENYgMgLELgFh5SnBmEVgGJkAN&#10;gLk9AJgVmogHAhPfACgPj2jYiElvCQiJmjCLp6CNo/CrTsoOo5lsiBFvPGlow7AGgGiapJRiGyqh&#10;KkziGMEAUdOQkDDspijxBmBmBniihyoQHKMglslmUSHFibi2ADjUofpVIjC5Kci6Ngqiqii+KjWK&#10;uMQmPsizVSrJpJjT1XCUsSyMIlWRqlkkSNRQjd2UTpWV2WWWqqRyPtzqFRz5lSh5UwvVkJhhFYAA&#10;BRhwLWieAAAmAQFLgfALoygYAICcALqS0JRB2YUFDjh4B7MHhvRGEEkFhtB3kFjQicAcAOFNgRxM&#10;LJl9ixpERw2nrYV6Db1rumvTh3B5EVhyB0DxBtByGEBoBthqQVh1ITCqs9NlPRxcG/EjFyD6lyMT&#10;EhLfiXpZCVkuDTtYMcVfCXgAizALHwkMAHnSgMAGoygI2yPGCXKTmctj2nDcoKrMW0nFx8J0DnBx&#10;S7kGBuBlkcM7CxoZAPtOgaANGKE5Hy3VxCzV0Hjah2B1pghrqIAABoPyBlp6UlGP1BAHiTgA1wB5&#10;lYh9h9CLjMyNIqGOMBomLyXvInQCkT0nh/lvAIAHE9Q8kPgGACCXB6h1EVh1B2xUBwB4IQB8tXF8&#10;gLmIgUgOvfAeATAZvfl8iIBs1xFWCIBjFEnwicSjL+AHAZHSgAlbDLxcmbiDh6GiU/kVs636B5Cn&#10;h2B6EV4MlCn3gHADCxAKERFOR6kQAGD2rKEugFyyADVFki2QjYpeI/MHhyEdFfh0OjhohyKJB7h+&#10;lsmIENzIFfBrBuFhX5OVAArkuMNEjPgBogDBXBCBqDOMG6NeTPIWqVjAgBCvYazQCeGeMzWzjZsU&#10;sXn3DNmdG8QlNfkmAC08iV4rMcS4SzERgMgHmIgK4X2xkui2i0xbuzWVWXZE5FZF5GZGnezVZHZI&#10;5JZJ5KHeq9iMI8ByB5EJhjVbAABThuEFh1O3AXANlLgd1GgAAiALj2gRPGY0z52nSJlTEwjoFvo9&#10;pqvvChPOp4lmzMIbmIuYKBYqvn2oDgD+UIlAMBZlVwrVBzCnhwR+lDBuljB1umLNUYgID2gUATHP&#10;APAOEN07nTOWvsicIWN+DePSu5iFw6FvBytHlfkeDxh6iLhzI8B1O+B6MeptVsPZmOCFgBmPAKLX&#10;gTh8lCgKh/Fsm6mPnUCoAIHyh9EmAEB7FCgIhzoTAPBtRIAHJ8ivgZGBB+gJGIh903h5B3FYh2h0&#10;CkXylvIaHyqyiah6DWh7O3B7XrC5mgAInFgDHLB8pUgCTYAGB/i3gPIcgAAVgZTDAJgMnyiHlvBz&#10;sEBpBqlhBzzviHFvJW1Q4sjnV2r7AOGo1JPD0ZCcidjeQHgAZnn/ClinhxV/vuZdJO4SjCNNE9AF&#10;h7jPgEhvlsgHh6jFAL6GgJFKiZAgGmgCgPER22NIFsxSCrCOirJ4iL1PGPpHq43Ii0tYQNuXGkia&#10;gGV1m9DPu0W00cxCSxHpii6qgABmhm1+ilCnpCqLvTvzjFiDiWiXCbn2PMOyC3xuo2i8WmZzqgqk&#10;XRKfq4ojuZ7MHTGkog6yKSG3KkRb3fw07RDfW1ZZZEZK7sbsneIJ3u7pOPObryJ0h9tlGhiLhkX5&#10;AABOEYlj6fLEUYAbgLHygi1lrEZXj6jLFxbSDjRzH5B1B5FYhqBzJiB4Cnh3h9IOgJAFk9AbAOlN&#10;gQAIENgEruziY1bQ41N/Dey6UlPJBxB0ITBphvRIBthxkXhxh1cCvOCGNlY2EnjXKmQhxcDFLoCx&#10;AIJMuX0TnTAFE2gJTca/j2gNLqmnL/SzE9becKO03gWn5bHE2oDYW2B7pDBvr2MEkHM2MHpmlPgQ&#10;gJlLgVAKHRAKXLz6W0T6w0IoiDh0hzinhp19mthwLTB6mVB3AAiJgBCxCv6gDLiQNoYzoIucSMT7&#10;5kyO8xKsTVHJ0nL0LlCFgKAIoygUgRNxNAE9B9HvpSS8BxFhB4B+lCgJPsARgPHRAcgSr+APACmo&#10;gCBzwEBpEVh6hfGEMaCvANAozDAFgYmoh+gIjPh9EyirlCh3cUh0yIITh6iph2B7EVrXPRAAv1Es&#10;FOE5kKAHGI4+lPgIrKwpzhm7K6WUIrFfB5h6sHhshzljBghsBla0B3mF2EumoAZnCnp6FC4rFnl7&#10;CeG14rKUYzNeG/YuEhEp4tNdYxNdD7khYavHLugFCdgFTai4G8nV8Xj6jO2gZz0ECcm8gDgA68G0&#10;NECan1k25AIyy3izV5Lxb9bteSeS+TeTqnzm+UeV+WeWt4xwboj+EfoMJUhoB0n/BWBsLUhoh31x&#10;AEixAXIDnzASLFgYplic3C3wUILzOemcIOIOpfpg6zjYQpIDk6PookcXN9QEiKI+ItkV0QjxPPpg&#10;h3OgscIZATASgSvf0YUaWMYb2TDj5kFv5/UflshoeexG9fbUh4CLh0TEABF1i5iGOMiFsi4zlyMe&#10;sPlCgIPTgUB/lfAGq4h5PGlHC5BwAAicB2oJ0kgLB1CkAWhthpkQEgB9gQe1h+zBDLlsDL0LmTQc&#10;F4C4VXABIZB/tD4xknGgACmPfduomgafFfADVPgIh5iVAOgLmogUgcTDAIAOnyh7gBiHhzXhgABq&#10;hqKJJflY4Lm7idZzDCHoIekugPgPXNPsIeixDVC35kjah8CLGVquZnoQBuBwITItiporFsnHteVC&#10;CuiAAAFvcBgAJPkDAAKv8DgAHhgIgAEi8NgAABQEgB8Pl8AB7Pd7gB5vaOvp9vuLP9/gACgUBQIE&#10;RkGg0FgAIA4HAAFAmMgUDQmWgQAAMCQUBUeLUkAyuLAGk0+oSmogCnSumACVRZzOl1ABoNBpABxu&#10;RygCQPoAPt+SiVP2WAaGg0GA2dAqagiYgADz+h0UAASkAIB0YA06oYWqYij06jy/C1WsgOkAS/Tw&#10;EQ65AAGAya5wFSwC0Kn4ap0+r6XSaWp6elaym6rYbHZbPabXbbfcbndbveb3fb/gcHhbLXVTV6ao&#10;4aV6njUmr4Z/P9/AB+v63NN2O4AKttN+vO96gB6gWMiYKREtiAMgAZhK6AmkAXEbji8zTdEAPx/d&#10;NxPB0AAZJxmgAB0nodiJAMjIOggC4ABcDITgADQGAqAABACxz5t857YKu/bpn5ELxHsegAHaeTtH&#10;AdBxgAahumyABuHIcAAHKdZzgAeJ8xKATRMkl7GgAAzQqGBKGgWm4AAiDcKguCcGg4BsGg8B0Gg6&#10;B8GgkBIIJ0ArLgMokLQwxLSOK2zmKs26SJCdJ4HaABunUcIAGacprOoALphgDsIhICwPgADYHAwz&#10;QDs+rClNo4qVKYrJxHJFhgmUYwAGycEYHYex3rMAJ8uoBbLn8lyqOkw77H/DSLKRCzjOm5TSOm6V&#10;YvwAD91qfq3VxWaLAHMYEr4DIKQaFgQBSAALgcCaqH6lZxnSspiGuZQAHMeR1p0B4GAADgNA4AAZ&#10;BKF4ABIBwOoMe1tAEa55gAd5cG1Cz8AsIYRSEFtlHqCiCnYAUSnOd6ynSedNnkfB7Vq/AEgKhoIg&#10;SugMAYCiFAaCSLgYB4AAaA1tAQuCWTDC6nMfRLUvqi0PupERvHTFhhGtaZsnO7x4nxdh5npEp6nj&#10;EsQn4v4DpfhYCqGluiKEwcgMHCzKQspEMMMyWmqNpWkKol7nAABACIaCQF4wC4GwqDwIUJhqcsAw&#10;kMqcwCX16gqioKoiCpduLBKGv6WR7j6hAQnyh7tkbh8FwfCcLw3D8RxPFcXxnG8dx/Ici3tGTNyX&#10;LcvzHM81zfOc7z3EtdVDYZK1RvHeeAAF4bhugAY5zK6Zh5JDsGMCyFQSgAHYNAtQOO4yvzZqyp7q&#10;umfR9Z8eB5HlAh02ufPnp0ngAJwugJ+t6LLvnVPPuAfCNxMdztHh8d2/In6Eg6DlvAiCMuKDv+r9&#10;Ew8NgAfNbHf44AGweKQl4dI8QADRHiwccg9i0HROmB0hpCj5E2NEAsgqQjjD5HqSEdw61rgGI+AA&#10;ELTAGk7I0A4mo7S+DjH4U4dh+gAPHLcA0dg6YODbGoQIebNgGE5H4glMSqlSgCH6Sh94CTOF/AWT&#10;Uhhn20EsH4W4AI/WfD/iWdRUpTwFD6JeBYepDQNgNYkB8FKgAEAaYwPUBR0xzjxTeNgbI3ETDtU2&#10;YVoLTADgHMuZQoTIwIARYwCMD5FQLAVWUXIz5LWhmsTKWkkxImbrUHQV0bA2zvDrHadqJ0T1EABg&#10;iASTCQoTtZH2S8Bo+ShALAYZ8A4H2KgBAcQ0tRaIWFpOqhaCKRiEwfIy9R6Zc3pgOLoXshLTzXqJ&#10;KgUw1J9jkGlOWaopzzUDjRGmNUsRZAAD0gqrc6YBm+kSAQZ8zZNSeSmY8aFoZgkgJjV6cxZhVzXG&#10;KMQdElcS2fHWLcfstxLSEmbM/LxbUeicgLAUZ8n7R3ATGUQcmYZU6CH1ZM9yhlDaHUPog4x4RqKC&#10;FRQ5QclY4R4wAGEN9FgxR1JvGSPNTwEzNgAC6CYEAAAeAXYkBkA0o3gPBNjRV45KB5j3YON8d45A&#10;ADKHLDMeg+zwgeAiesEYEVzAjAmB4gwCScubNOo1UquGfDqHegcbA4nWDaHC6wbNX1qDtP+PIfSJ&#10;R9D9U8yEvQCEjpJAkBZiQHANrmA4BUioIFBgASu7xiCFQFw6PpQcpw/Csj4WYRqw9iR9q2H2qV4Q&#10;/pzFJkKR4eqmyto0HGO2nw3R4DmYyXYAAOQRgxAACZP5NgEF0a1L8pVFZhlMVi/UfZaB6IkAANtG&#10;YABhDQGWAAcA5RvSIgAPwATPh+R0VqkQpxBTCzEKtMVVhTVTuiUYVhWzCLsKzJWyglxQgGKGYzEJ&#10;JQDScgZAkoQEgGVAASAYRFkVwBzpzF4NEYlwB1osIYQUCYEllAmA8CMAAHgHreA0AJZQBRyFoHgM&#10;QcRFi1PTBgxKDhNR5ARKcO4AJ4R2DwK7AZg6FmhgNAOTViDFQMthQkA5iQE0kGam2X8AdlZkTKNM&#10;faYxTByjsP+MgbAzgADSHGNi4A7rQDvHo6iFZyzEAEa0W9o4BJxl+nIVRqJgmjpjumyMo9zjAyaK&#10;wcpUoCmtpKAUxgDQDneAjAoubNKFQIAGl7mU+aFyXtsaakBC5iW1HGMhMK2FEdBaD0JoXQ2h9EaJ&#10;cy5TRWjdHaP0hpHSThHKtYMTpYpI7YNjbHWgcYY4yyiqGzcMebogeglBMAAH4HgNAAB8BciIHgFG&#10;XmCaqdUKyTo5tujkeS7B4jugBdd9rGJcS8LoT9ob29MGj0a8SRBKB8vGLTrkxb0aANFmA4HSpzZj&#10;vzOQO0fJKBsDwJCMgdx4RboFAAOsfBKAOgJIKCkBrQwZsNAAB9X5EjAFDKWRaKI7o3IxG6d4e8iw&#10;IgIJqBQCREQJgaUIAUmh4lbD2VLYh4o7EDj6G2NsAA8h0I4HVDU8WEZMEFVQyIwxNycvpIqoYmpH&#10;yOkbLQPx74+towrkSkEBF4QAATAIXQDg/UuMVIyAvKRFt5niAwUIdI/HljdHAiweY8V2GUIKkNoc&#10;czLgFxmqop3C2MAkBCuaP6yidkNjtQV+ZTlcFueeWgc8jUWjYjYVxA51S3dYIcA8z5pHlHhHySQr&#10;A+S3GSILEIjKhut1uaykYgUpWM8RJuXSD8po5pCb8aHLzVzmukoPn6g3n2sUVOZp1N4041TRP/DU&#10;8MeCcECn8XoA7QzQtHaUUdo/neUFOOmSmKdrzDfBnafjtp+R+FoJOWz3qq5vkGAgxh9n0H2k68Yy&#10;PZXalEcnxscfS319J/f/B+HQxrJDGz0DssqI7yQIx4wAAYY5T/imG/T4fbSgmAkdwD8DaDQXgRW0&#10;Au9mmE9E26NITQKSdkRKHIHeRwG8HaLKGuHcdYMGKEBiAyBQAAqYW8AqAW7MS8oYqoKsKyeOU8Hi&#10;HqRKHMHahgG2HCjYGtBYAAGuHCXgHQHg7uH+Lcm6IUAyQa7GBCAABaBCQiBCAqqcxSYqAgtWayAI&#10;IS8Mpq1s0wHohUHOHyZ8HOHuJQHTCoRMfyHsichWPwVQ6yMMAYiaIsHqP+HeHQmgHqHqecz2AyAi&#10;1aBuBCBkAABEAkW8AY64L032k0yY2YmMP2neVsHWHkU2G6HQO8GyHIuGGmHE44HUHgWuJeLYOUaU&#10;jgz4mCVQJW84Kqti98ZOKyVkIsljFGuuNeZGAmYotOAupWA+AuIqWCd4AoAeYqAdCS64kKhUG4HM&#10;RoFyGeGEAAG0HOdYHuh+aIIK+eYwApFWAyAUd4AOlEfqHIeWsaLQAEAuaGH4AcKcHsAKOmH8avG+&#10;JeAeAOW0A0AiUIAwAeYkAsAaIiAfCSAUYXD4aHCbEwmS2Y26UateosxwIsqwQOGkG8TuGqHG44Go&#10;HWjYHaZ0L+k29qQsL2L+SIKIMc32R+VUucTGe0agMREwcCOcMMMcb+6uAEISa6S4qMQaA+AgPWBE&#10;AgIqYaLooKcDI8+C86KaflJCdG/FJ7J9J/KBKDKEe40ZKHKNKPKRKTKU+w27H6osI0REPAJCQCtA&#10;FEGiGityHkYOAmWEPYW4AACmBGW8BeAkS4AQaoe2uuJUOmHue8AAHYHegAhqRKJAI6kIIUv6emMy&#10;ASLwL+pmxq9C0EeE+9KY1rMK25MA2822Kwu6VsG8HqI6F8YEAAGM00K8HgJQTAIsCGAqIyByIwAA&#10;Bi74AAAy3yaqicLcHqkWHQ7kG04GI8HuU8Akv8WOAuQqW4PWn0zCeKVwI81ygwQOHEG0jYHKHGRY&#10;HUHYWuI+JCKGbmmwJ09jNmIiA0AyPW64KEHcdOmm12e8U8I4U9LaI6JiMuAsAySaAYWUA0H6JyAS&#10;HgOmHwHGdQHuACJQHoBAaGHcAPCwHaQOI2I7CW6yaKL262aYQwJfNmS4BKBCUAj+YqrdHsajHyZI&#10;uwJWV0AAkaWuGmGu44HOK45wLQLwMvB2YqjmaGgqJCHiHgXYw8gAH0HkU8AQisIE4iAkA+WVHTHg&#10;AmS4AeAeLoAeAcW0SMMvHuPmdDH+1vE1H1SVAGJTH/LefCAAGsGy44LJDQHkRKk0IKAoeuhEM+xm&#10;z1I0uoSBMQUS96VIuiyY+E9Anc+MZ8+TQ+2mJQ+LIgiKIyAg+eAArkWVR+LoJ2jrQLI8OOmIOY/P&#10;KXUNUPUQppKbTINQUVKeIspuAAHgmo/cHItAE0meRqHwZ8BgA8UAB4A6PWCMSZDsiGvjUeNqeEWY&#10;OmHUHoO0GtGIAAHCs/LeHwdQAiAUJyBuA4BYAABASWIEh0MANE+428cVMWTSItBKXYHIHWp8G0HA&#10;uGGcG0hmHCHSp8HmHwRKlIJqBCBCXqpUdwBWA2BIr4qOJsASJqpjWJUKNfTYsMJWHqhUHYH2LcHL&#10;CuAAG+gMLFX2HXNiXatrKgJQseKU9oVqYyH6JCAOHuP+H+HeGuZSPCH8ASYqAmAiqcBNAsAAAwAa&#10;d5LOIsAOV6aygiAMKRIwgiQtBu38I6rUYOHXDTGEHIdYG9WcAAjOWuHo8CaaubJtEBJw+4VKTyu7&#10;BAVqsjBDH4KgMHOcISA8AoIqBuBGBctOA3B8AuAgQqlKJqzsKkVqiiG6HOweF6GkUoGqHKXgHcHo&#10;gA8ILQfeg+4SxYayACISH4HmJQOsZ8SFE4ASKEAIAYIzayIMAQJybAi6AmUIAtbg74tY6ONpAKUV&#10;SQulMCIsHcHkdQG6HGO8GpbMAAGYHMyIHWHqO0fOJZACMpHsuZZEmAabEzJHI41rExJ4V6z6KWJe&#10;sCMvJQr4Aed4BOApCKYiIEPIxkNFUCNiqmzC9JAJUTeVeXeZebeccPKLefelenepeqQ6ovVRFQNU&#10;ZRXqLcGuHUK6FsGuyIGU7iRiHqJQA44WAAC2BeBWAAB0A3HULy6NZQZOPwnk46kXOQQPDYJCH+z2&#10;n8M+rkIiLkW0bgzzeKoQ0RMHXbUXJzgXezMPXclieMLQGcPAAAFEHKdQGjbrJIAA3kM+CcA2W1NE&#10;IyAmVHLPTU16PCHQHMP+HOHOK6K4TefeBAA+W8AwAwQa+iay8uKkLUZ8HlBMWphhSiGsXgHLiOmo&#10;gALUJQ5KSUAcYwroIrR4YwyqHxX+HaHadRBMPC+K2iLROWJsj0AABQBW1SA2Agd4AiHmJeHyG6gA&#10;HKGQO8HaHoXYHqBEIaHqYqhWAGLQH6NE9maGSGITdHIgy656AmYwBKBFB8Aq4U8wbiajdeaweEeE&#10;07VfSmABUsrKkWLwIaA+A61bS2YrTqmmHYXYG6GcuGHiG0K6AGHSJQAiAqS4BACAdwAqBUUJYoPf&#10;b8xlkogjeJa4xvH3WNSS0BVTH8JWkmU3SmdZk8fKXZEwkAYkM8L6KMz3I++FVOUSqnTMupE4bu+1&#10;EE1xYG1zTeJOZ8idbsuyUQMsSUAiJykAWUj+QrN0aq2qmRgbUZetn/oA/ConUba5MJmPfuOmqtc5&#10;iWAAE6GdKwGoHcdQAUAgYqBpOopQBPXKXuS5E9UJgUeGVsJMJRVmRwGYHITuQKO0jmISA5jZNDY0&#10;i2QqQuMIkOOReQcHexWQPzC8HqHyJCOyQOG6HMTmHAHOp8HEHULLniBcBPfeBCA2UAAwAdnwvIKK&#10;nK85SWNUH0VtfQZ8G/p8QA/UyCdkThX6e+H8H2I6OsLQAOOs0wMcH6LQAMHyU2AWH4QOAkH4hhHC&#10;IsHaAIUIHyAQQbHMd4YWJzZKJePgKcAcVG6Mb4b8ASTyayH4PCAKHuO0X6hgHsHiP+HQHeK6gGXY&#10;rTkCKyMKy868Ki85TNaMVjN6Vuuw98MZKdgAMYacz2YWIaM4JyBOAzB8B8BOBpAwtSYVCZEvTIuu&#10;x2P+GSx+Rbc2HDZgYKRKnGQQIyAeAWbObvbpGuHwJWAaH4aHR0YqA0BOqcAu4cIUAcS4AdVyIEAO&#10;IyYU7QZAz3SYuosHkutho/K1ASHURwGuHI44GMG/KwHOQML0AWIaAHACbdgSh3dVm2MU+AzCVVmQ&#10;ZInYbinMdFpobyJfVwYwqMPWA/HTV8AkPW4OJyKWvi0CTTUG7XmLgdoDxjxlxnxoobejxrxxxzx0&#10;0LFPXbm8NojOgAGcHETmGEHCRYFwG8wfJMIyCZfc1UA+UABbjMAu8YfkZ6ssJCeUXYkkTeLWLciE&#10;JrR6W07AIlL4TE93evvsNveM0u0koWoxCcIs2iJQfGeWGWHSO0FOG8P+HIk6BHvQBoAwWUCLHdAw&#10;AW2S+ysdN64wO0G4G8Tni4dRyxR4LpkdQYkAazL7aUVuLcZuRKHU06mitAG10g3WHYTeHwH0JDSy&#10;YyLzkiYkA7hySFL66oXYHk6oRyHieWHs8FoUZQu6IVkkBYBOBVNIAQS4ANCymmHAO0HIGmtAHUHq&#10;eWHeAtLYS4KwJqKGyeY6KESGIansNBkoKE4UYqBIBEUBkiIi64ancdMNMYKjOydQG0kgAAHEHMLL&#10;OygBdGBAA6IqW5cOAsWUH2rMTgGadYHUGgLKHuGmWuAWekBECBXKAsBcW8AeBAYkAMS1tTzdxhmL&#10;mKQ4TKmJZ/E+igRBC0H9GMOp1VLe4CG6HEwfBoQOHiH0I7bl3Ijy9gkGaYMFI05Qup3c8/oGMTnG&#10;5MMRQseNnRYGRFTfywJOlc2k2qn+a4fYW2A1lLLyJmJqL22ToMNzzhx37D7EN+onx9UcKk/KJWGx&#10;Q8FWGkhmGRiOHOk6BKrkAADKBgBaAABuAyd4AVZNJsVONaKhCuLQyQeWG8HcLKGcHNYhXkJCA6vS&#10;XGAkXMBKAmUAAnvaQ7gX7Bn5MMxzAFpBUeMNNiI7ZeO0HQHcK6HIHUtASGKEBMA+wF0GQaAVWEaU&#10;xro/FCneKyHckSG8pzSjLhc5qTXyHoI6HjOeH/D2AaAIJWAW36MuJWAH0WLd16dQo2weASH6gAA4&#10;ASOmS8W0HiAI1aHkAIYqHoAGMuH2ACaGV5IdZA36KEQ8k4U8AWH2gAAQHxhtDOVqIA9ncAHo93qA&#10;H6/X4AAHDQAAQEAgA/wCA4eAQDF38AIkAIm/3/H5C/ZBIo8/Y3H4fFI9D5bIY5GQEBIsAQJHQHGQ&#10;SCQUAAmDQmABSGxIACCKBqABAEg3LZfHozTpbUXW8HaAGm4GuAGo424AGs66+7no8QABIYAAeCga&#10;AAyEQsAASAAOAHy73xHHW+wACHO/QAFwjQRKOhUAA4Jw8AAgFQjcp3F6jTsnTpLUKlLszm85lqlM&#10;M3GYy93zeXY8IG1nLX2E2WYAHI8nRDAUBY4BrREYtuoeAtFGIvUKjwJdGX/vo5ncnv4laN3EOTxp&#10;LCYWBgHtgmDAgAA6EQuABQFhCAA0DwoAAaBQWAAMAttos3IflmOLU8/oc7+f1+/5/f8/8AQDAUBw&#10;JAsDQPBEEwVBcGQbB0HwhCMJQnACQMvCkMQzDUNw5DsPQ/EEQxFDiYNAALQMo+z/nqfJ9AAdB5rM&#10;YxvnCABQmeaEXnuvgVBEoochCxYmA6poSgc9aWAAe57rydZ2HeAB4Hgsx5nqg7cLQCwKgqxgHgcA&#10;AFgWBCzgItCMMqzLLuI/8TPi+bMzPEcJxQ+06HkeZ6NgchzAAapvHEABmGsr5/MiGAdBuAEeg+pQ&#10;FrqCACospx9n3Fx6TwABznQdQAG0bsayWfKfAmB7Agu84Og0DC1AdL4BIcfyUAAfEmRedVOGwbZu&#10;gAcZyz4dx3ngAB7Hqe6EH2hYHgOnoPAqDIAS3LgFgwx58n+vhznOdIAHieJ5AAfh9IXFtRRZYwCg&#10;KiQIgkx4NgguISAc74HHsAwAH2cCzHzFlZgSiR2gDYxyH3KB4ACeyJtsjgDokBQDrqA2IzI2wCgJ&#10;ewDYqAAKAmx4RhCEGNAk7aGpkiMVP9YKzG9GjYHPTh3HdYSGrQDIMLiDYM5uDS4gMmwAHec9vnOa&#10;RyAAbxeGxcB1TyC4MKCDIVA0twePGBwRKCAQE4Um6oTo/M0M9NqJvpOCPQsh6SAAfR5xcfB1Hmux&#10;0TyfBzbgdp1ygcJ4NngGEHyCaLAGB17AfMMwASBi6ARMeK4VE76owjs1xK+R/sA4icokinNJghKN&#10;n10F72Re5+IXSi+dKhZ9UptR9VF0q+H+fyFp2nstKDVVVg6DimghLyGJyyUEa8zU5eN4/keT5Xlw&#10;Ls7gs5sECTfsanHJKQAGKbhvAAYZw6KYJzNmCFWgAMYaBiAAeg8DrAgSuoGTKlc0Io0CQvgeB6zy&#10;b51nGABujsaKNkeCgF0G2BkBoFAAASAVfYBYBYEgAG1TGflEqKXin7TU9F4j0UEkoMA6svhpC8wi&#10;JiRkBgC3EgJYkANV7wmzNjONBd4o+x/EbHo6MbA8mEC7HQWYbI31AD2GsNSCK1zuAnBKdwDjUgNA&#10;QO2BABSY2ekZH4pUAA8yDK8HY/0aQ4hpl2H4nkEIFC4qkVWAdaa4ACFtHkPwkI9h+kZH0rIejpYr&#10;j5L4O4eq3x1j0U4P4epAwID6LMAgfaeQDD9YQAEfyLiNkpJa5ki5Eh/JrI8AJ2TZj5kjOmrGF5aT&#10;bAEOgq8jpLSSGAJiRxSJD2uD+a4A0nhgQGpcaiUUHgJAZHcAiqt4j1CpFRHgPRb44BzjgK4atQI4&#10;hrAAHSPQq4BwCr2A4BNZ4NAQArY0AQ7Y9xzEHHsNcgY9hkrbAcAguYJgizYAuDJ9gCwOHbAIAyCc&#10;GjPPPP9BtAUvSWxVL4PR/IABsDnV2L4awyH/DtaKP0Apoj2kcAIxQmhDwBnOOA/MjUkyLk1cmVIi&#10;REnIkMACbaSREyMw1dMPxURJCQrpIsdk7YIgKlNBEBIDgAAQgTKaBEA6pTfHwKiigmEHKLNleZUW&#10;o1R6kVJqVUuplTUHIWn1U6qVU6qVVqtVdD5CTAD5Ra6IvkNTAENIsTtMaZT3yWP5B5tQ+zADNHI0&#10;UUIzBmlYZiR4CKXAYgbpqF4E4IgAAxAlTyTw8rCAAHEOZbaeCDkyPQA0noGwLnfd8l+h5u2TIUbE&#10;Z96cFjhPKqiZqfCaTOEhHQlMAAzRvv9G4NkbczBpREAkAdewOgfA4AACUFESQHASggAYA6Y2zz+I&#10;OOsdQ6wAPhU4ntTlYilAgpqzguK7DtsPXsrEkKVmEDtu0rwcg5QADXG4rsdA6yBurVE2ojYBGEAA&#10;AkAhxIIALNSAeBU7Y/wJlzHoP5UQ6B0jniulUiZKVKKWHwQcBRuAAAeAoecDYCTtgaH8qUBQ+V7D&#10;8HmRsf8KiGAfLaO4ASxhtDkRrH1YQ/ABEbPcWgBj7j2QrPcACaJtgETQWgBOCAIwQKMukRxySa4O&#10;GdTunm7t/nwrbuKQM+FkWbgZS4BpnKYJzL3HwQsdI21ODaoIz8a62wBjxIXXdL4HgdHjAkCdVYCQ&#10;LOJAJOUs4CCotcIZj1k7YR/OdJCrHAUj43LgrYQgfDqF+D5HYwgeg5lhN0TyPodTCB4qXmYABb48&#10;wHGAH8BysoES5sOxkstxRPTcUieCTk4x0D6OPec5ajBEZSkehrncflW3WKUpOXxZBC4qrjdY64vI&#10;+KuF2VpjwjIDQGOJZqXEEwJARmBAsXFMJc2Kpmx/VjaW09qbVsxL6ehmNo2iPjSQzI75/KdHSpwY&#10;Y3kaioGuVsf1EwABSBk+gHoIGQAqAkl8C1spP2gbG2d2RIRzlWAANEcRWxwDvV/hZjQDTHg5A+C8&#10;AAIgI01wOXUmikoZSfRQcM/VoduS/RBZ9x8GCnpoMmPFcQABvrFAAMsdzCBajpbgOgbo3y3DWGTb&#10;cfqxgVgmiTEiJIHwTbJAljakBGR6D2yEO5bY2x0c0GeOSZccSPArA6CcxAE6agOAVBAhhdR6w0SV&#10;q9Wcdh3D3YQOEd7eR2GzG+OqYw9h53GAYP0g4CJGlnkYWc5GPMeUd49ihs2GHZ4BJD344koi0WyL&#10;rY5xJvEd67XC2ofqopKkeAHggs5Fh/qSlg4kD4EFVgpAuUUG4IgXHkXfL6zSKioj1HwwgdA7VODW&#10;HMV8Yg3Rn3HHjlxjAAARgWfYD8E5SQPAKVWP4dhCx5DRuSLi1oAh8GABEDmvwFgZU1AaCw74BgLE&#10;9M6mqzh/eOIDeIrF1UVhsjne2LsaYxQADcHWoAfrwR/yilY4GiNITn0dJhKV+h54jCjSxhOA47Hi&#10;yzaA0TyohIvgfKlBe4fp1DwYBQAhMYC4CCCCm6moFgDCJJdzZgAjTwmbfIyj8ba0E0E8FEFMFUFc&#10;FKqEFkF8GEGMGUGYp4z4jIewexYy4odjSAeZuB1ZFwBQyJmpVYBwBotpV437bZyrO4kobgdgq4XI&#10;a4bQAAYxTYrgfIwADhjYAANIFww4GxjjGEHBbhmBoxXytYhZkQx4C0MRLYoKE4uaj5OJDaoCzo/g&#10;kqDatBCJ+sGp4qn7bZk4y4kqARPIWKYigC1gjgaBHIEAfYg4IIEh9gE63IAABgFoFjGACZLghQwC&#10;7QgYbwcBQAdYdpKBFpZJ34E4EivwC4CooK6gkxJhUS4q4wbxlawwcq70HaK7sykgjIAwfIiwBoeA&#10;iwBwf5MZLwtoAgCJMYfICgiwe4AgwEHBPI0h16Ox0BcZ0IB5x4ELGiM4xge4noBgBo84BIEZRgA8&#10;LY9gConodYe5YQaAaxpKxBTgfSTxMotABoBYnq2RhQ5JiI20fhMcN7h4D4xYCJ36S0QIzsHI00Up&#10;TLcZXkXIkwDYDRqQDAC4uIDAxwuRxYiaVAeQdpPIdL9K47gS44ZSYxKJFwDMjRaAEJLgCgFQ74Bo&#10;D6CAA4ChMYARwYhhrQjyiKewmDOoAAfzPofrP4hAewvgfoehFyQhtod5Ywe4dgg4e4cpYQeodJb4&#10;egdYg4fQe5Fyj4fYBAkIeYCCD4Cw4wDRxgBxijdgmguo65iBiTA6UJWCTJJI3oz6Gp4TVQlYjwfi&#10;Tx1Krx0j851COx06tcBjXofDXhJUXp2B4q3g7bZCvwEADp9kjIuLYQ9ZOMPcGk0M0U0ZEROhN4lg&#10;+DfUAhALP4vgdhTAYsUQAAToZquYdCroHIE7qwHTeQoxnbBMfhsiXwkZWUsIvh/Z/oYgbgZwABt8&#10;HjYY9YECmIAAGYDsTIDheTOMJRk4yafD8cEr8Q/E8Koj788RNg/RE4kIb4exUQXodRb4YweAvIZw&#10;eIkIAYdRPgG4cA14FIeRbYDgAguoD4EKvwD4HwHgxgD59iGIdIeEHgaArT96LaZgexKDeox4HQEa&#10;XIEACgppdLaCSgljVohAhU5oeIq4awcZ7b9J7YbocxGrcAgYtAjYnLFA6EOiio4EvQkrOs4gwA6g&#10;h8ogiwtABYAgucZgx4wQ86JZVYfrE5/x/iZkkRYZfYhEorrouqkIiQwAkKKAtoEwCZ9gFQDAooGA&#10;Dww4DA8z1QksOiesBpFx/Bb4a6gQAAX4bDm4bwdq7yF4DoChqQHwEoGYAAEwCpRgB4ARxIeaAQsA&#10;WYaJJQcIszBZL4C4FgpoDYIgooBimY+qX87080Ec9D1TOc8rOojatTpjmgXIaIYZowdRoqh5ew44&#10;jNH4hAAbO4A5kpwMAqTCn7/olo5CjyX44A3yjxkw3hE6ksoh2arbyZcCKtZwhYiEX5+IDNNQFYDQ&#10;Ey24CgxYDwBxVYBrTjbzj08Y5U0lc1c9dFdNdR40F1ddd1d9eFeMPDwlZwjcKAga8J7a8ggarQxi&#10;JyBVAgABLQ8638u7VcPyCqzsrZPIaQcq/x8A2YV4dK40IQnoL4FSBIGkIxMAeRYQe4dogYcJW4qA&#10;iyJZZ4DUl4CoCgx6siFyqp5wqc0BB8PrfI5ZszaJsAlBz50YZjcBGwcUHhT5PgDocQr4FIeYgYHU&#10;aTh5nESwGIpIAZLZWYfcHTtJowci/xFhUUchUsjQ88dB9iycoqTK7AAET42ENAbgb7mhW64xYpUQ&#10;f7k4Az+ouQfRwgeheyKQh4BYiQfYBwiQfAx5e4AokZ0ZcRFxFpFxSpFwATXoCMvoEb+wDMEA9AA4&#10;oIBYDR9j7LqwA4DY86CIiz2K4wZ4aKIgcxlxcEvpdAtDrRxMgNsYkK3xwkfYAEjg859YpsZJBiEA&#10;ggephEeoAAbZ7R0gviJYptlAuJLSCEISCYlwfUpIeQdxuAdSgJowYa1oedPIugewiRI4noCYEAoI&#10;B48ovr7ougCAucEEuQ6wjj+in5WSlDWxfiQ5FwfgetxAeRFwe4eJUQu5hAfAsguwegvJ1Zy7BABF&#10;9BcAB4iwegBt/QtohABwjI9ReyE4nomg20wQ4QiQBCiK5g5KjCe1Xo+zUVK4k9Eswl3hZDWh0cxT&#10;Wp1txCrsxwvJYog8xxhF55FzYZxJj59gEU3sVY8YCi3h4CjrvYyyoMhleWJeJjap4hEtmzjLVkvq&#10;tSGrDAksv4mgtAy8BqtocZooT4ZY14bKwrZZqQGhIjdrHAoR8ZrolxOjXhJoeJYQbQdKYwZAb5HI&#10;e0BwE4DJRgEwDCvwEw8S9gBZL9UBsk7s8rkietcZCtT7jeSCClUc8psokMwQjYe7sQaIeBYwVQcw&#10;swaCOoAAeoAIuoDl/YAAIQd4r4EQdS7wAgcgq4CICF24HYHY9AEKmofgAwjYcQeS/wZAbyL4c73c&#10;7TBICA74HQEQGA7gCRZ6y7viStwCKweYexb4cwdq/1FMKgb4dB/ocodxTgeSLNaVkiS6xiSh4rO7&#10;vM9Ikw+Am7xI690Aucbgno84tppxLgDoExkAewAZUQZYcCIgcKABYbX9LjNtLJrghYjYCgBZUr0S&#10;vwFYDIooFgDSJICgBqCCzdTieswUaYfYvOOqYwYIa7m7KxGofDu4DIxoAAHlDQ8ADKvwDCWZJQco&#10;g4a4XwaoAAdgai/wAIdZUQCIDYx4EII4FInwFaM7NgAYA4tGEA4h+1cuRuRqixsCoJyh+yTOK1Eg&#10;wGOpGoXYalVmgq/xrQudWw42PZtRcAggBQhYfrNxMhe0v6TAqAjpJNYOvI5OuuvhkzkJz0B500CF&#10;Zx1AhIhDwcToADrQtr34xdQhRlMY8YDQBhLhSI21Yk4WSI/uJWJuz2z+0G0Kpddu0W0u0206qTWW&#10;Ul3wAAcOL4AAZ90hF5JzGBh9gTZY8AEoopVJZ+WgtsWGqs4cwGUh1aZgeJuAYt1AT4bpQAdyTIII&#10;Dh9gFbBACK7YAIeRKDcBhC35MZ9amrJ15OIcSwBQnsz+zuJiqJE2zqN50cd5hAYkqoAAT42NKRYw&#10;HAAghYF4eUHgEob5XbCAiUmzqwft2gd4fgswdlKodR1zGCE4AEg4xZVQ78No7d1ZJUx5TcWt4ZXp&#10;PgdiupKxYxcClfEIB4esYQfZe0CZJGDrSACIvgfABdW6kpx4frk93hHa89KoBTcICyTIEUIQ8gDB&#10;qQCQFAw4BQDwxYA9lQiZiQegfJgS/hPoa0KgdIdkHgiMX5iWxjGB+KtQA7FgCdf5mwoMi1b/BxBe&#10;rpZAwAcvKIaYaunnEAtwDBVYDfOY8jJ+CwqTPDPghaZxPIdgbxTgdbK2noaxTgfJuQuke4ug5KeQ&#10;uonYuoBBMQ9gBBiihY+gkgjekXF4eRUR1zWxtLPZe5ST+oiQAfFgAgB5xl8wBIC5xIB4C5UuXgwB&#10;GAq4dua7SDX4BHIFBRqR9wuoeEHxYZJYhDsSnoum2yibiyUqn8O+vQkqtjWzyJ1cw9ZwwExWFR0J&#10;ckyGGkXsam1ZY3X/O475jxkAFgFWpJmo762Rewhtg71ae21HeXeZEjbCGSzMEfaGwiHWG3Gsosvr&#10;T+xYtguih4lSgFkYWPNwAAZ22gdrF4FCyJ8oFaBIGUV2EAi5OgdtjoAAbIcpXYbIdCYwbQdhQDFY&#10;noHoEqXIE4C48YCGiAuiaMPz8Lbpr+RC0ZsG85BVT0G2zQ++RojYeZ0Ycj10KodpYwVOnE5ofQjI&#10;FwCInoGYBgjO+5FwB9rG1oYgbMoqNoAADYD5kAAwDJL4estG1ofpbYZwdQrZJZb4EQAZxIEYBouI&#10;E4CxkAClNVAJMYfhjOf4jIdAepYQbOOzlAdRQAcgdy/yYIsx0tH4lg46j1mW4Zs7OohYp2EpMQ9b&#10;eqCACoBgoL7o7YB4fAtABIc4vLYRxICIF5kAdQAZhAYAbIZRo1KMySkHSi4CiNUpaABgx4FoDaJI&#10;FWioAHlbMnl+js1KetHohDVAb4dhPgYwbKuYbTtxn4fZb+jSCBIGZrMw8YDABg86QBbAbBPgcoZ3&#10;woYjmm/AiQEQGyvwDQF6moCA8KCPVwh5dKiVm3ma0fmji81X5IgAAf79fwAfr8gr9fD8AD7er5AD&#10;bdbhAC/bzJADneTqAAMAYNAAKewDAAHdD6AD2fkQcoQeoAegRAAAAoQBE0BAFAADAMzAU9mYAoFB&#10;mc9AIBAU7pQCAdJAlCgT/f4AfT8fcNg8GrL7fr9AD+glffcMfVjmgDkgNBUgEQUDYAGYeFQAEYVD&#10;wACYJB8lAoGol/wFBqeBwmDodQwmJxWLxmNx2PyGRyWTymVy2XzGZzWbzmdz2f0Gh0WjzVSqWk1G&#10;p1Wr1mt12v2Gx2Wjwb2e73ADqdjtADdb8UabTagAdzweIABYMBgACoVCwAEIfu4dDQYAAXCwTjoL&#10;BVFw+Cv4B08Egr4fVeZDpdgATTYbgAbzzegAEnJAAff8FDTyd0leh5pge6IAOBKbg0DIMgADYMuf&#10;BEEgiByQAKAqngItAAAFDKhJ+xDZw8yrBvCxkQqmdzzAAbJ4QAYJ2JeU50nwAB+KQAAoAukAaHzA&#10;ALmwbDkHU+YBH8BwAHufyCo4eAAHkAyGHyBibgiDDnhOEoROuCoKJKAynnzLzcna/pyHKc74G8bz&#10;cnU3kBIgf58KuA58oKBx9p0Ch+SIBQBgWmYEr8fAFqmdoFRifEmoFDiDIKfaqqpRgAIXGIDn4lAK&#10;n2q4NgOvwQOcAAMhAu4GhWE6QgxBIBgKm57rM3Z3gAcJynMAD3TQeFbJoAySAUA6bgUBKQQsnSCI&#10;YBIEgO5gKS0DAKglTzsOQBYEs7EjBnOdB0gAZxpGkAB4njAAKAk7Tqus6QNAAB8Isafp8oY/6Xnc&#10;cVXHOatZHgbzeH4dMAACeCIANGKaQwksNQmkkLKMpKvqCrqCrKryCqCA6dJCnQAgYnQCAem4CglP&#10;gEArj4NyIBYLOWBoKuWe5+RicJxnGABzHSdYAHYdzjgYBU+BUE4R3RdR6Hql56aJJZ6nshqzAHCy&#10;dgEp8MqSn6kqPqLAn6/MZH4hixqufWvaTretaTrtLqofSIbOlB7nxGLbtxtjcHttiS4mAFlgq6AP&#10;g+AAWBSFFPAy60C2OAmmQ/w/EcTxXF8Y2LTqmoDvw6wkjoSfqrnaeclG+dRygAeB6nkr+FAeBiQA&#10;6CoOLwBa9gRVAAHKeXRGIbk0GOc9sGSeOkA2CAIAANAYBYAAdSmkMOAE06uIYcR11kZhuGiABwHd&#10;zx5n6lAOAmC4ACCE4broCoOgBCySagy8QsIoH0sUf/JKJ97OfYwCe/nybEqn+yCnOe6UGW5kAAxR&#10;1m4F8O0hiXCSBPA0SAHQEibgnAYX4AA4j1jVFw9Iea8gAASLWQYCBPR1ATNwOUApvBvj3Vkk0lAL&#10;wApEBEAUmQFQGkyAWAc7o/END0AIT0djFBxD4SUNgdJFByjwI47t0RXCroWL8ARpxAijneJm48oL&#10;ySpnkUUVdXJTwHAIT4BYCJzwQgYBAAADgEXuAUL0SUdxuB9jSG+hsnoCQZM+HIAY3AvxsjMAAN8d&#10;o5ColTacwcBBNymEkauQUDIDztAxA8CkAAKQMM+BEBN1QD4OxTMW+swD+SMjwPWNEb41lZjqjiOE&#10;eSsi1EgByCEGIAAUAZBCdcBh2gCD+KSPMdzohyDSkANgW41SUjkQABMCSRALKcAABYFaCQIAeJkA&#10;hjb5E/IYaYAGJ0UijyefyP6brEWrkCLAV8rxAh+RXK4QZlZXx8leewQwfiqwAI6IgOIeg6AADHHr&#10;MIdQ/DjgOAOcsBw9FjgRHGT1rjsALNIHiBQrw/IPkCAU1FhRP5BMDKKV+KJR2DgBfMwOHZM0jleT&#10;eSh5aMpxsNK+QilZXlGEMPyQUo5PQMAQS0C0DwJgAAnAwleSpb4OF7akUKjZhUQvxPA5OpDjamVN&#10;qdU+qFUapVTqoX80z9qq1Zq1VurlXavGkMGcVJQ3BwEUHGmMAA6a1ENPOAABtbwAAOrlXFdQFksg&#10;AOo9wCC6UMIapnJ0oJ4iokzIIVMaLNgACiGye8aw6GaAHQEAACg+TcAgH0bhQlDB6nzKQSQCLvnA&#10;HWBECGWddm8ALkKACQpN1iuEcLUSjNXzWVYk2iQAA5DbAAGIOhVwwh2m4GCPEgoEFjAADKB8mQOA&#10;ElJAcPCJI3j1jqGbPgdY6T+juAOS8fgEiSAJA2doC4H0EgmOjXQ5Z5jcDqHWesbRvmYrWc+t4lI9&#10;mkD+KsAAAw9UYgRHg0gCQBCQAXAqCRDAD3fjvAQV4eIAUYjzH8bhORKCvkFa010srWSUHnIYA9pg&#10;IgFp8BCgg+4JadASQWTR0pOwELHs6TAepuBzO4VfWgbg4RwEwaCchYtqgELSQInyJ0iCwncWklM7&#10;QFgLJaAuBQ7SvibmgRDWojg0BqDTOIcU5ACjlpTOeCUEcswJASd+iObxBh+FesoRAe48EYj2He0M&#10;dZ8x7DrdEPgdJ8x+DvaQAAepV55kFSET4qAAwDNRbqAEBbGZpgGAonwA4ETuzSWkAYBrhAEsZmqA&#10;PS75ADoVVyAAd7skUDdTQmOfA7VbgOPsC0FIJVnHPL6TofA+SUDrHaq44yAGjm4NNaoAxfkJk6fO&#10;1MgxAsJ0PLMWPDOFyylXUuWRsqlyUJe2nrOeaX0vIxK6Qy2GH4vgVO0B0Da5wRAgjKlnJqBXyOGt&#10;lu3d2794PoKIYY75p0RGBKBspoyABuDljiMMacfF5T4AJNUDQFkEgyBI8MEd4TmRrHoica46EyjC&#10;HKtgV45SOAKZ1cYFpcweAbOsBhCj5L7Ld1ENgcw3QADCGyMsAA7R6nHAwBQ54JpZAABoCF4bvTn1&#10;/r/sZ+iI5NogcPUsxb7KZIiKmNceSMRWDjPWMwd5EB2Q4AACJKAAAtAcSIDWaYDQDE9HwONVw3o9&#10;agj8TswY778gAG4A9migyXj9AKQUCY/ykgrH0scDQ/ljrSJIpdzA93RDnH6bgcAByCjoH+VceI+2&#10;kD2cuQbe1giftPijJp90mmIrUUVhRSlbgEp8A+6mnYHMCAtBEXMDQEHuLHKSPgcEgB0DCGGSkfDS&#10;AAgwVIOYBBBRkDgmEOUeJHCkFJaWU8AYCC/FMKSxEAAGgHnPBwCAFssAMSzA2lKt2PYpvsfcUMo1&#10;tHPuhj6OpmHKk0DMHKNcmiEwAA+BODOSIGmfAXlraoARftnmahwD1hthkBtgAB0BpHrBulXADsJA&#10;MgNlmnUjtAIgOlmgGGQnyOtk9ingAkuNBJyCEizB/F2iviFkZQRmWCyB6Gtunp5h3GkCHCICVtnJ&#10;2kZB8CCh1gDHRBrAKEyh4AHkBjlAAAIh9HTh0iQFpCdB6gNiph4gIkYhzADjjh6ACkYh/CnkNpBK&#10;NqNh/nzIni0PmPOnknLCvGVm0OTqVKVPHiEszszGIGxCDirrUMigJkEgTgNJZgaAPi5gPAJFzgEA&#10;CFjimiSH4PLukN4xDxERExFRFxGKnqrxGxIRIxJRJxEteter1D1hqBsBsq0r1GsoDgCCdAHq4ACN&#10;flFCpkIoXAPi3pjHfnCmnkNOhN7t5ighsh3FXBZD3AABphxJAM5j+gFB6kAC3iCgDB9MGh7D5pwi&#10;QlfFPALDrASxolnHuC1DulilpFiibtfmMmmCmqKKKCjPNxKOiDGpPCeiChsh6GkBaBxj+hjB3CIB&#10;th9CSAQAHFpA2ARHfgcJpgDpwh4huD1hvhekfBzhwEyh3O3h/gIidMTEtAKgMm8ANAJktACgDiSB&#10;2h8jjhzh1iONSCKL1j+mvEYgAlHx+irgGh9iCgLsJAIgGCZAGv8CqAGjlhzgAmkB3vJCqG5h8lHr&#10;7NnNkh9kYtepBm7AHC9gVEDjoAPC7gLASGfSXMxrBDCNcnphwGYBwq0BxhzFZG2EYgGMPgAFik+F&#10;UpDCmCBCwsnFkCZK7DtFlktMiKiRDDKr1j1hphrv4SOD1tBMkktAVAUlSMkjtDERxH7jCtjKXiYB&#10;5GkB6kWs+B0s6h3CXh/B5E2wSh/tuCSCetCPmAFEKouiSriCSgJjutHxrAGFjlUthCmo5LAjEh3R&#10;blZnagAKzkyr1jeOOFpAVgTMCAPAOKgMxLYkwklB3h3jjjikANZiICfieonGorXmqNjCpnKmxxPz&#10;qKEsKiGw2GtNkSfmtmyirCUNenCruuOQhK9jrsBD7gOHxpjCZECidC0RBxxz5z6T6jPH7HJH0jDK&#10;rTovzkABxnOgABqhvxOBihqBnQDPjiaLUPpgMFzgXASpIAUgNsCARgIi3gCwOGYh4lXBghzCOBPh&#10;tCKB8xQgAAqAUG/gfgNHuATgGmOB8CXhwhzpABqBxROBjhvBoM+LLjoALnxuGm9gSgNG9gLgIm8A&#10;FAEDugFFUiSnXzmrYqMpPH4DAnIRZjIPzDOjDqjjKPxCgyUipl2iChlzIgABOhwj+huB7CrgLlog&#10;AAbAIDugpAMDlgTgFinj8iph5BwFXByhhI4h3hyD1h9ADCvB0ADFXBqgCpAB7gGCvAMFxAAAPADi&#10;9gSB9ljgHsJSgkYmbjeBuIhlXs1lXgBiGB4JbnRigELi0NhSzCiGFDwCCiCn7NepyEZCupl0jAAA&#10;YAQgVm+AQm/gVgPFSAKIZihQ2B3htwChwBdBcmah4j1h9gUErhyljgABoh1E0B1h7DjmnEKuSv+z&#10;VVXCZnenuPrgXJYOcpFjnoIlpJNPOTCCoJOC/kBEYh1pQUBByj3hfhto+TpAAAdgUAYAAAVANtXA&#10;NAHHuTTjukQh5B3j5hzhtkyhzhqJABzBlBxJ5hykAAIHXgHGcgAKbCQAFAIGPzTidrigBAE07nkp&#10;yNkJ3QSnsKHwTwSwZCGs+2aiUB/FGzp08Niikh3gFjcBuALj1qGolpMJlgCFmgUB8C3gKgDkiB/g&#10;LCkh4CRHph+iOB0h+klB4h+CXkYirimnIKPCd2xinCdmlqMJxQ3CGB7nsVap4EjitCvQ1MzVYqWH&#10;sKTB8kYieCkovE+ARAMm9gcgTgZKdlPrJAEpoxAV2n6opT7XH3IXI3JXJnFxH3KXL3MXM3NIp24s&#10;zivFrCOBpBqpSTinRF0kiSZk+NVE+Mzwbmbm6CdASryjmjtMVi/T412jw0uiehxkwoAxdBsjfjiB&#10;0J8B+rNq3KNvKh7LKMJiCxQi/ALgJm8TdtXEGHuAE0kLVFNN1inkJinlNCdAD3xMeGOOSi0Gp13x&#10;IXd0sT+JPBpL+gABRhwjeBnh4CUB8UNAWWRgAAxgPkiAYgH3bjBh4oinphlk0UZzah+nRQrCpgIg&#10;Fk80mACh+uyCqGagAiXh3h8EAFbDjh73j2cl/kvgIh9jcU2E+AOAMnVAEgJG8B5gEjlh3DTh1h5w&#10;pL6KVp4PRiqirnLsMr7mJi/LPnfxV0HgTqdEDjrAEQgxSmKDFzhFZ3gsZnPNbD1mtCGDlFpJCtHF&#10;eK+iSKYr8QOkIjujslm4kGfiQXzy4jOxblXBsBtuWXQM+B6DcAIgIi9gXgWVeEEG8C0CezlzW0oT&#10;DEjp0KHq2iViGQRNuQ2CBzpDTijTWPoChACzMtPxSnzZJidpsvkrYY1DGDjHRBvBw2LqznPNTWzi&#10;SLRoygQNxPpgMnuS0iyiUGhDcB5B4j5rnEAFvDjyeCr5JmLW0ZIzpv/4rW3tjsJ5GjBsyt7POHHp&#10;xqRTWPlr8P5AJY6gAFQC7lwiZGDK+y5XN5vZvz5jBipCEpxoKJ8BlhsHpBsBxuWLrJ8F2iIMelpA&#10;GK+ObG8ASXAgAAagOi5zRlmunkYhiyNgABLhquWB0KWAdgQJZge5XAAAegJjlgCB6D+50UEBpBwk&#10;fSAWL3liIGNiQSWiZMmHfgNSH5rAMnxwHnuALXEjkSK5Ooo0qpNH36ZT+S5N6t8RyDIn4z8Oki/h&#10;5lGhyOIoAzGhRBzD5h6DBgiALEiAdQLuwCbgMGFLLiUB4Btj+h1BfFajjJ5gQiSBygGjjhrB8I4g&#10;BAFC/AZJHgAATAJi3gM2nnyB9lBHND4Bzo4noFuBwB2we2ciGkZK+mpyzCkGLaY5ltAN53Gxzzo2&#10;43GkMinoxnVAfAWgcWBAPlSKay3gDV2Cwh3EzlXhehewDB2Eyh3gMCZBylDx0oj4SlcT4ADNhXzE&#10;NH3CpgOAHnuAbAQVzKeIy2DRqECUqIoDv3Guhtmluj/gABrhywChcBpBiCUmWC4AS1eAVAONXARg&#10;JnxpMWoCgirW2ahh5BzklB0BtJ8B4wAlIBzEAB+rfidh6iGABs/FpCnHXlUCkwuCeiEVYGsZBqUZ&#10;n1YRB77idtOiaNM0lpqPmXtvmi/B2ADD5htIJuYgEiXgBCbK8AIlzgbAJC5gOmUCBV2B6PEmYh6i&#10;OBvh4Eyhsh2CKB2B8klCmTNTV1VGmvmClOhMzmtvKiuCUNtqUGICwiD1YJ0vHp3SeJ1EY8bCvieR&#10;nDrAbAU3CgWAOlSASAJHxriCQRZRCT+Up5u5wcucu8vcvqnXLcwcx8ycynGZiDbMYMZBqhscH29C&#10;rgNORC8ZqK3Rmr6GkBuxeioCkgSFQJlskq3WPNg3cypbuVbG1iWB0XQhsuWSrJAB4h2jeLKDcACk&#10;OCpM0L7qRoqi8AIDtc+pZgMFngG2OiaYub7HyTVi+3vgDPArU9WNgLXzx7AZuY1OgjX0tjM3dxaD&#10;EpEp5w2BlM3gABOU9gABtb3JlvSudGPAAAqgNk+AVmMV2h47wnphmE0StlsDeEACGCvAGACMnh9C&#10;p1tGkB6Sc1Sm4gA2cGxACCwgDW4i9ipgLAAiCgKAIEiAHgOC7h9uOhzkvh2Lc5aj5xjwYpxr7Yc8&#10;dCszpq5EiAPgOi7rRm9mekrswiZX00ojBDTr1DeBqBrQChxlYkltRJvCCyvmPsd7XvZSzZxt1ik0&#10;kCdAJgJiZAQT1zzC940ikctjHB5B5kABxStLbsYr3iODuDugXuPozc5MVxuT5H3ih0sV4zCzDLAZ&#10;A5AepvO0rDHj5D5ytEy5RJABvqy1aiptxlztxEEgPzfF0RR3OGzCrmhEYh4tRTbPdSRkaEMiSXcE&#10;QiDp3W4pvKYZl1w14dakOrbdLivqjipkLCk4hZreHIN47Wzxw+c8zfKfKjZn5vOiqiUB4xhdihzE&#10;0BhhrBmwDB3COEoZ50mbXinu7Ceh6gBCrgMntv5gR3CpoC30qhmB1D+hNBqQChtU1IzOEAAAY+Yg&#10;AAjgIljgDB5p8OABjFZ18DiOZkitaCdpcCaUSgEAGsiskAAASgQMCAQAMaUgGktAJFfrVNCL8dv0&#10;mz4RY0qer0tCodcesVZrA3032ac6fOh8svOCAAB/gByvZ8gBlOp5ABiO57gBgO99gAHAgCgAtB0H&#10;gAdhMFAAOxYAAp9vwAPR1wt5Np2AB3spygB3Pl6AB4ioAgB0g6auB7OiKA0HAAeiMZAARBMOgAEA&#10;QDAB5vZ6gBvOlxABsuNugBpuFrgBzu51AB+P2Dv+0AACAKcgAAgO3AECAC6XS0QO6P4AAK6wK224&#10;AP5/v2yP7CAYCAcAA8Fg0ACgOCQAEAYDoACYNCIAAsDgi1AK4XeTuVzQRmMuCOhyVQCPoAOF+1Ny&#10;Pl4ACpxMDAfFYmL6C4XucgG0hgHBMADAPCkACcL5oQBENgAIAkGX3rP+/3Wc3i6wOcv3wAB8PmDt&#10;hytwALloMIAO17PGkBwPcsNiMAC4NCgABYGhK/O4ujggAfKDJcdT4Hicp3AAeRxHeAB7HKhZ9nSq&#10;aoNcAyJgAAbCQCvK2L8uwArbEB/gGnJ/ROugDr4AQDrgAoGsUBDpgAAwGs8AgFIuAYFMUAoEsUdZ&#10;+tqaZ4m2AB1n/BYAAYp4Ogs6Ieg+o4PgeC7rHyfiDneeb4HEdxzq4dCtnIeJ0tsfh7AAfYAsIAgC&#10;N6Aa4TogTBAAfR+omfh+T2fyJvAkyysIfzDAAfp+IGf59sJRa9H+fSJn2fLXT4idKgACgJAoAAYh&#10;MFwABY5IABaC77AqBgIusu1Vu660BVbWNZVnWla1tW9cVzXVd15XtfV/YFg2FYdiWLY1j2RZNlWX&#10;ZljLvAFm2jaVp2patrWvbFs21bdhnufB8AAdh3QWcxzzQcBxNWti+BEEQQgADAK04BQEKeeB4oWa&#10;xtSQfR9JMDoOOiDILAqAAJgiCCmXrD1ZHmes1nPcwAHAcZxqwbpvSSdcFn5frA0K4C+UVQ9F4+vT&#10;wooxoAYCDQAAyDAMP2CmCgVms7UUtK3MIt6+MQubEIuAoDIuA4DKezrFN0p4CgIuABafXdoVW7Nc&#10;O5qlW6kwFV6lADtrqe8+Pbb4AGKdiak2cJ5p1DQZgk6oeAoBYACKCqPhABK5tEeBwnaqhgmyAB0H&#10;OsZ4gewh9AOwkVPFSibHdtR6nyh58gEicTL1OC5gcAqLguA4E3gBrqguCVVAIBLPIWnJ1Huh5zHW&#10;lp4npNZ/7C8FLn8k1EUJRNWLdpoAA1eNSBYFYABCD75gr0oAdQz1asEgayr1cyWmsa5sAAcxzKAe&#10;vvQCnIFgY6vnLUpy3RLO85pzeq5grg/jg+D4AdLhLQODEdjW+g52ndB44xyExX0VtEZOQWAoBMSB&#10;gIAGEGON0RdWbVyBHagodeCq1GcluO8ronLD01joHSOsAA32KgAX2egew9iHgTU2y4DAFgAAgA6U&#10;sBwDjHD/ZAeAwg+ySgAW8a4eQ9CarfIeSVDpdU5lwgKQItLVjtP5RGXyJasTRQ4L0oVk54R8w8L2&#10;iBehigJvwA+BtloEAHlDinBJbka42RtjdG+OEcFoQba4Tkd49CFjfHQOEAA1ByHoGcOAaj6C+A2B&#10;CqADQEYYHCLoOseqDxqjsK2AiSgAAeAlBoAAEgFn5gMAKR8bI8CaimGyVsZ48FwD4AUf4DwCSLhE&#10;ASRMBI8SrjMG0agco6iYpaUkoxNi/lXADAKTkB7zAOAgPmy8DIAALnFAAqg/wEwEsJAoAojYFQEq&#10;qAUYmC522rtegtBdrcjC+nCm+1hVsaleROiYQMfrIBpjwTWKgcbfRoDwS4AAi4KQGugC8B4xwNAI&#10;Gem2XAfw8SpjwG4aUeY3oRD3HGQtvpUxxgdNcOsB5Bx7slAyBBgoOwRAxmeApVQ7x5HwG7HsAAzh&#10;uDRKoOgq8dz4D4H0uAAKIH8l7goX835gDsKrAFBkvJgTCl6T4SYB4CihgiAyfMFoIDlA2BTSIDwF&#10;GWonRa/lnJNCajyHKTEcA6BwAAGWOcrY2x4JiHYPhtTlDCOfM8i5ORfC+zvL0R4jYKAMGaBVXsAF&#10;fT7AUVSrKn6rmGNYLSYYwg3hzlXF8NIYoABx1pKY6J49TSiAjkyB0CKWJwFtQEYYgY+otpsHupUe&#10;yl3Ip4HmQcfo9iTKQtjMAkpJoJl7AKnRpharcl0eAiYnIAgCl8mE04xCNmhlqAMb8AaLbmu/L4OY&#10;ecIhnDkkGQUsY/QDk5A4BNmIPAP0iA6A1mJfTBF6UYROO5C56lAHAO00o2x2x8JmQtGxcwBFrQ2P&#10;9kTICSmuH0n8sjYU+GEh0yZj5eB+F6ADgsgU71DqGH7DhQ6bn6APVUZCBIKwNwJBeBkEszD+2GVl&#10;OqOOJ8UYpxVivFmLcXYvWys/GGM8aY1xtjfHEbh5xCskuVwI6SxuwQWAnIhywTGSXiwUBAByLrjQ&#10;WNMa7gIhLgApGFeAFjjMvhgA0BZH2tYHh+AAdTsAADcG8xlipq4QFjg8XuYRcWRWgsS7lj5hE+F6&#10;koR8CwFFOMwhgBvQBiwGFDUKQOLDJHLQTXXPo0D5mftGAAZ0p+S2jm6RtbuJMXYpQSQBOzEyw2s6&#10;ca3OW25MnGjZHi2oYY7CpiqHM5NqATqOgAB+3E45FZmFzTZTQmQ3CxjeGA9kdA6m+jxAqQOVWBlD&#10;w+bHqkqdNCDojIHJQp4EozH72vQAoYFIamb26PVQw3h2EtHKOxvo7B1ILdaQ8AhbS0OHzpgdks+k&#10;4pNAaR8DwHilgyBgqAD0ZNI3J0yrVfpE9Uk1HNkCEY3yr7jb7DzaOjQEgKbk0Up5vjAHbLSnAvi9&#10;CnvvP8CB5MDNrxLpzqFXlR0ILeABAE0ozhpSDUoa4ET8gAb/ZaBgC6nAF5dxJqRW7V52LV061OdG&#10;pYhMQHSueAAABtjcK3jsmuXTqvvU4ByBYDetYPJNofCc7jww8h3gRjsTCcpz021Tk1N9NFxfw1Q0&#10;V507RXwhDwk1pyDtNLhGcx3O1VPCSw6LLzWtP458N4fxHiVosj1Io8vDOSwwiGaNwaQABsVmAAOI&#10;eBpduHGCKC0HxSClGBUQxMdpqxgjeGamwwYAAZgkVACYC4IHggLU5q81wtBvFXGO2YAA3btPNwED&#10;sf7fQGoNzKOYr9JiW1BLgeAgfMyyJ6P+k0B51QKb/UyBaGAEgHEbAkAtVQEqlTPASf68anAIAHKG&#10;U0xVy0eaNLYX/x7vlXtanLyhXXQ1kKML0HkUiAAGOHaJqE6TAKoHqX+fEAABuAmOqCiA0dABUSc7&#10;cQgHQb6HWGgK+HqHMQWAEH4L4HYAKNcGqAcPgHkAYIGAW4mAAA2AgZiBcA2MkAKH6LgG0HKG+AAG&#10;qHCG0K4HAGqLAHeLG/sJy71AqnA/uqAsIqILQZOTuZAXgAkYKBkBGBaPuBEP0BSA6xCAmAcP8nIL&#10;6O4h4NcHqHoPgG2HOYyGIGwGchMHUKuHmHwJqH2roAMXon0yYLoagNEwOAiAWI2BSr8r6M0BWAwM&#10;ksEYSsORE/0VqLSHKHWKAGSGy9WG6HWKuHcH4IeA0AoZiCGBSMsBKAqKWLWuCpypyp8nSLqtELIl&#10;87sMDACT6wMtKL6KcRaTgQ2t2LkikueaeuCagaeRapw8I6OHKHiLGGSG6pcHEHkKAH8AIL0A0AkS&#10;wB2A8vEAaSw1K6Ai2Nc1SbUQcKAGqHMSQHKHoLGHoH+IOImL0RO40qM7KwCzswkZAdqL0MCncLSO&#10;EO8Tuhw0NDCqMwsAnD+MvEMr+AyPsr6MkVQYTCQ6A8VIdIfIhIjIlInIosQqFIrIxIzI1I3I2HeX&#10;uzKG+rGdgb6daXAAejOMeBKMkz2OMfWJdI+GuG0K3I8PgaEM8yqVUBIhk5IKGL6e8TWHMzGNeHCK&#10;uG0X2zE3MUOPCRGLmgei6LmMEwMwgwO5UwOc4IuhsKGAsAuhgBAmQ5JESsK8edqgm8ero4yH9F8O&#10;CAIIGyYLmyWMUyIdA56I+aGN7GEgqjmnEg4WVLGm6NehUAAGGHSQWGEHYTWGGHiL0AiYWDCA6YSB&#10;8mqeCJEAUmAHuHUbUHYGyTEG+GRB6HQHcb6Ha2OJOAUd0H6Ncl4TwtIna0cUyAiP8BGBC9oA4AyS&#10;wAweYaYLmYcKnKCJaGyHBByHUXETYS0wGZ3LLHkd0hywmM2AUOqA0ZeKQBCPmBWBQBOP2fe7aimV&#10;oXuPgHAHCNWXMLHI8IWPGIOQ80zKuQ2eAiiLs8eMI0oOkhtOyU4A1OiAAdEOrFO5/L2VuNEUGNST&#10;QGg5iQYHkbUU0P88AhiA+KWjNJ7GzP9DCVo8KWYazQjDCLw0KJcHiS+6aHCHGNKXSNWiEKnPWhqM&#10;cZeZiZqdAUQiu9aZypyNAvxF+ig7ZGAYYNEL/PcpuQEtAsM8Yzm7oJM7EPFACaMIufeVUz2P85AJ&#10;GdQsNP5I5SnSpSqgxQmsOZGZwqMwgKqYsGCGoGQ9MJiLkLgBAAsKWCABQkyA8AkOiwWsXDeAAF4G&#10;wGOJsHyKmBImOMu9mAABKAkPmHoH6L4GEHKKAGKQObIJmh8HkJaBYHuj4AcQiJOHo4eH2TWqCIvQ&#10;BNQwiUaTvOebkAgA2SwAeAoVUAaAegckquaLmAeAKbkA0AUOMAwlWmeAYP9MYI2AbDsn0AG11Iu8&#10;Yp2grQqnCVcOysLWJP+AAHgmAHEdmABMMTWFMHIJrUEJyCEmaksAqbkBwAiMUA2AQp6LoHo6aHIG&#10;KGMQGHaNqAUAumWHYASL4GaH4LGHsdAZWAmSwA0AaU4mwYSXuNqGUGwpdDRByHaHiQWtSIfRwLYi&#10;UqIVqVhR+ZELq2UNEwiLiRgfOqYPmB8BaBsAABSA+xCAuAgSwM4dBDAO6LaHwUmJkHsQWG2HNByG&#10;KGzDaKqKuPIXBLSLoSAM8AGuSv4400MwgAtC8U6A+BVY+OaKQAkA4OkASMc/s6BWPFTSwPbYOhMH&#10;EPQGuHPByGuHZUiAYMcCKBYB2MeAwXeAYM7V6N+p/QvSktvH4iYUfH2iawgL7RwOBAq/wtAOyfwf&#10;BR3ajQnGKTRGQkGHEHmTQH8ggA4AkhgByA4VAA4AZGxR+sM7kLKJMHaHmNqG+HYNWG+HeNKG+83W&#10;WJpPY/oUOwIwoH4q0LwL/LOivWMqC/sH6O+wgT6ImbiYSPwgSBMAsXeBEAoKWqTaggm7VSteReTe&#10;VeXeY8OxlebehejelemVsNEf6QfJiK2f8Qe0yeWVUBGBE9ofqLiLpQObUYoNKzGb6HoHqIe56dBN&#10;kfmAjPoUDJeNqYoJiYqJiq+JjJKKYAS4q0saMMVR7KUh29KdyT2LKwGJM0WkpJuXkKQ5qYMAkP8R&#10;OLmiW3e7M1KwowfS2L8MINAL4KaLmZqI+++MdBWdATgadFNcDQvQk6NQs0MLSH0LSGsHiTWFcHIb&#10;6GaHiXAHSH4LmBOAYdADCA8KGoEM8AWRAH0oQJcj0J1Bu5aGsYtMwQQAiL0HqAOL0TyLOwo/mJGy&#10;WMXJOeCAuSwBIXdOyYKdQMUHsbHRDREgCYmXSJsXwLqikO4wo0OUKtjRiJyhYU4yOM0BHK8JAA6Z&#10;a74/2LTJHB0eu5ae4NtMCg2kodANyIuTgN67Y1Hg0y6dA52U4YIOMXkU4yIeeWmZHkaygey3GQWa&#10;afcyqOWBIMkhqOqhSTWUKTfFuc40mNyQ2TnfJEUjaa5j2TuW8IPfMSTKSHIe2J1KEf9PMbG2kYUI&#10;/gqP8y6rivyfQ3cLo0yaMaWt7kyi6N/dRNanLRtQqirLLKm7CbC4KebDuy0P2eYjMgc0gd9beO7I&#10;vO5epn7n8xs6LSyOsX9G5DK8tDTMEGuGSPaHqbUA6AqmWBMAyM0BjaOXgAeONbjc6NWF+GrTEHQH&#10;qJaAeAgVUBCSi9cA1aQaebkGhKSGNkiFuHCTEHaHUYsA4HqKuAiH2QeOwIPYkIEv6RQwFlyLoQ7D&#10;sM8AcAuOMAYAoYSAYAgMcALDywWL0RYIuAgAM+wmmmYAWP8Aomyfo/KAYAIbkbwaW0auafwilb3m&#10;FerWKQCsLIaaqsSLSHG5YGRc0bIrXWgHcNdVcIuCtMeksI8him2IoAGncbCHiG8K2HMGIPYH6HuT&#10;WAiBZCsHbAprwrGHlLIkSU4AeAMbkAId6HSHahEGgG8GsIIHaTQdugmL0afgxamgjmDD0/xH6UTH&#10;vHqwgASAMdAAomKOXC2AAB8BYBqAABGAy9oAWAQI+ty11SwZGHeHsjyHcYtM2YyGlB4J0HguybCO&#10;w7PDyvyNDLOp/rXMeZiBuBCBeMvuSXhqYM2AMefhganEYVWHnskcCHWTQGuHMK2GMG+pdV8LgB2B&#10;SkyBUA4M0As/EJGALlPPfQoVgxInVvrrc6C1GxIIHGLGOG9CAHHcQMCAMJyA1VKAABoAyOUAy9sw&#10;jCcUIZBcuwoHpTwSSHkb6HGHeTQG4HcNWHcHwIW0bqALxKmLawYQCuI4ytukZLSUUAE8cLsttHoM&#10;Cl8A2AYYKBqA6eMk2eUAcXmc/WM/xn/zBzDzFzHemICAgD/gT/AEFg0HhEJhULhkNh0PiERiUTik&#10;Vi0XjEZjUbjkdj0fkEhkUbgYAfz+gjqdjtADXbLbADzej0AAOBwNAAXCgTAAaDYZAAPBgMAABAMF&#10;fD5fIAdbueAAc7odIAb7hcQAfr8fs9DIYAAJBAHAD3ez1ADtdzuADjcjnADweU0f8oAAGuwAoc4A&#10;wHsVGo8Cf1YrIAflawVbwr7AD7fWKkoDyAACQSCIAEQhD4Anc8AwEsQC0FYuYAgkK0snwIBgUm0m&#10;k1eqrdgsQRCIPvAMBYABF7AGQAcFo8Igml1vCo/H4Ed4cI5HFotIftbd74xTKeFmUDjd4AcL3fgA&#10;DwKBIAG4R3JMC84EgK37/woAdzpdYAcDUmDmcDlADsdVqeR9HwAB8gSAUBAGxB+H03rIgaBDxgsC&#10;oKgAEbMAADYNA0AAJgmCTegE356HmsxznSqZtG+b6oHU+Z7nqsx8n2raDpKrDArmrZ+n8rcPwKvi&#10;xA2n4ABgFoWgAEAOg6oKbrqAwCohGiDKkdQAGeaRpvoqwAHeuCigC34JQ4AAGgYnACybDz2uEgp/&#10;q2BsxgADkMAACydqDN67SckcZzUeE+gAbiqgAdEVpimSapsAAUhOFAAAOAsnHGcarnufJ7prMgAN&#10;oyqdgovAFgUADQOO4M9JIgroq2e6kqYdh2T/FAAHMc63Hed54rGfEAoFAqStQAACWAAAFPE26iAe&#10;BzbARZTnqPD7f0e39gAJBdpr81zhtWj7lrmglUMExTCsCwrvqG3IPzjDQJsqBawAAAoCN/Lsn2yg&#10;1rVLe98XzfV935ft/X+hbiOchLrnm+h1nIABsHMb0qHEa0uwKGYRSKFANBGAAOgmoAHgS3LXAAcr&#10;4gAZRtmg+h3HMAB7ADBQMgkC4ACAEoaqCBKeHAeFbmUcZwgAW5pGZkJz58CZ+KeBYBQUAQESc0EC&#10;tYk0ctIw0dRsfjFAKsIAAWCYIJqCjKgeCkOgMBKxRvNaCAEAMCgKAcnAQASxAcA6iAoBTbAqBMOg&#10;yBcJAju2uN5eDfuao013rPaE1JxKDNLxqD8ihjiJOgh8uiABpHjSxVHKp5nnkpZ6n6o4UAY8YtA7&#10;r4aggBExTyAWsLGeNbnibxurOZRkqLD6ch2HstAesRiHCalYnlVwDsif59u+ei4gAeJ51udh4u2e&#10;x9UshrAoPtlR3rqFQy64leNWlCCfQk02NcwIJgbDoUA4EoABYD4TgAF4RhXCwJAsgtwziEZvnNGO&#10;IdrKhjjZGeAAbI52GjrHsWoew/EAtPd61BthJmoFbIIAR3wCwBuvBIBRJIPARgyQmBUDxeADqgXg&#10;tNNRDXJkPecd9FylhsDnRSL8a4xQAD0H2pYFgIgTAABOBkERlgJAcAABABJOCKMCT2P+ARzyLwzI&#10;4wJyBBBzDwVcMob7xxxjzSmP9PIFAGm2BUBIEKmQDgOAAdRAI9h9lLRgUs7xSx8OzHuP1Sw8x8oB&#10;Hki0s491bx0UtFR7oAnIQzfEcCRZBh/SMNauJ9hWiCGFR2jIA4/jfgiAiBsAAPASAxMtCor4B3Xw&#10;vWYwCV0r5YSxllLOWktZbS3lxLkhxA4pS6l9L+YEwZhTDmISJXw+0YgAHSoQaxL44j5QUBgC6EgM&#10;IQTmBUnh4nXuJk0ytVY5kSktGwNo+CtVGm8LmYFXI9ofj0LMrYuRqy8tcAWblYZuV3pOV8t46Jij&#10;onfOiuI98yJ/OZJKA+hCRgPpJAqZM3QBzxm+fW+lgZwjVo0Lo5Y0g/jFGyMk15MRuFGl8TQck01F&#10;TSxUlacwjJy3JGnIMPoug6h8nfG2PEswxx3zsFoOtF9KgjAUNyDkB6oAXAMWmA8fyCh5DzHkoIcw&#10;6D6DaYaiVKY9B7IBHwP478nijulWwYEBaDk5gUU6ueJgJgSsYQip1MwBofqGHEOM/Q4S2H0rolp2&#10;pRaYLYr8QWrlG1uknK+AlUAEmwmWA/CsFwKgVE9mkr9eEF4rOUXoQVKQABoDRGkAAbY3hwAARWq5&#10;tpvwLgXK8BChKPje2TSgcA1UTbVJGA9QyhxYK4OFVLSlxpBEXFmVlVIttUq6MqNAb8zAIE1lHRQ7&#10;ke5ZCg2zrMhIDQGSgASAgZU8RYgDpnWBAF8RBHGxVX1c9AJKy1DgUiAAaw2BsKCmWYuZBpG2m6AM&#10;69tiBUcoyOfbqeth0wUhKJd116j1pgDsnRKiRB1fWvizAQwKOkEUAMHRpY8cDMJJbIZVaCC5HkRW&#10;zeSYuI8SYlxNMOy5zh1DwJYM8cDEBtjpZ8OQeJUwJAMjgDsEwNAAAlAvcoBwCicAIAIk5Ug7R5Hb&#10;GwOMbgABtYyAAN0eJ+gHALKIDsEmPAJtdKYPGp41RxMNGANUZRUB1jjLwAMghfFnrtWc1JGzUys4&#10;RarfNR7cQIFEAcBRr4E5rAIXYSZHWgjEWEfUcgA+RSagGNyBMBLXwMAJQkBVvMTQEZ60ZCxUDb4Y&#10;S9ipFI5rj5e3jIethxwAD/lbHKPdBQyR3FmFWOhgw6B8FbBEAwsQOAIqgCUBiOAKAFtOOCPsexNB&#10;6Ik1Q7gmI1njgEAUUQC4QQgln1wAAYQ2BlgAG8Ohnz2VLFkLM9AmhSVLD6wqayD2BzQ0m1Ed9xhw&#10;FeWxwZSoku9X2ACsIB0CiGQcApx4C0ENjwQAYSSBABccLKmmNXftP8OgAC6GaMMlo58mj0j9Bogr&#10;ZnX4IN+P44Jy+GZELEBUBZlQT4/AADsEIMDwASlFRK/NJ76bvIot4fBjYGDntDDyH1PjtgaAq/8E&#10;AFpRAnArG3XyEtgnjlZqe3lJ7xWwIlqDhJDTiRYISYB9rIR4pTGUN4apax5FTH4AQrYDADKgAyAg&#10;njcq4R5LGP2rUdY4j9QVTIxQ+9BnfIJ3o79NUFD7fYt01ppYMrykYcjj94nznBfUPzQY+j3oJMUA&#10;Qf5vwJgFJwCYCpmQdgj5YB5jZRTIrW1D1NxWJ/Ver9Z6313r/YSyl57H2ntfbe39wvlcbK1VXwSm&#10;NobTuUYkEMxEyaT/wIgQjgXyuDiaNK+vRAwbjuRwVzUFsgmRNLAWtWmWFUE9SiANWQV9ZcFji4SM&#10;OYSwK3kdHfK0gjCZhHMlDKInFDKHGvz3LrB5a//XujnFSN6r+PDHEFhixENmvjcDxs3m2uPupPUn&#10;HwAOqwIuZiIOsNTEBC6B4HnAABqnOAABdtZEqB4kAhyDDAPAFq4AsAMo4AZG5C6h8CzIIi1BxhzG&#10;VKrC3h3JDh6p2NzEFB+jRh+DXnEG3vMMAgSgQo2gPrFkLANCvAFFPpvFLLMhrCXGQhyKpB5lDJoE&#10;FF5EbP+iBIOGpt7CCkOEOgTATGMARAQLlFzkMrVI4F7HEOsOsiDEVj5hqBqMYBvEUhyiojXCjrTm&#10;YrVGvkHONsENBDAnvlfl3kNLsAAAQgQIVmwmvl4ECxFtTortTosHLilEtEti1hymVBqhspyMvGDD&#10;cCiDGDFB1B1CppkEFMrCiAILsk5gLCvEICeAKk6rsDbAHChkmIYFmQApGl8h3RQLPkUvpnchthun&#10;cnpmDFlDxlHJVxEK+GpH0qLrCC7K4E3CcRCRHEOlhlQEeFQjQl7JJDRqKknqKjkFerCFvDCkFFfR&#10;FxexIAQDMjKDbFREuw6IBwHvcyAyBSBsUGQSDBwh1mVBhhsMyhxB3rjFHk4AKCvAcAQgXEjAJEMt&#10;0xzLwgAB6h8FLD+iWIGnchkBwGTjvDFAUgOIigGtnHpE/Bxh0j9BrBxhsktB7qnsrDcqIONyIm2l&#10;eHMmrRsCsHZu7GlgBkCtAFQH4GvgKgMn/gEgGFQN6rCDiOtCUQvjAgBnEF4EnAFABDxgHACm7gFI&#10;4ANgGH/gRgIuCgEIoHJkaDgvTxMl6penKH1rAHuhvh6kFBfh1GDBih3J2Blh5kAgIDOgAApgMCcA&#10;dAJFQATAGHXgJADF4jgh8h4Dtnbnch6hwmfB9hyGEgDAHjKgIAdgdioJthhBohkL2ByJyMkHsB8p&#10;2AAwgEaluh+jFFQijjOixEmq4DOq4CSubkAvdiFpJopCBC/jVqADerCAFTagTAMI2giAbNpgVOAo&#10;mzRkmCxQJKLH0mphtBymGhbhmBfAABqBxSbwSGDB/ACCjm8vlmziCoMqKHnDFAHy3DLAKImAUALm&#10;MAYgOAUgANfFOvTIqqUxiiIusEYEFDrqnhtB2CrhkhvhonkEprdALH4MegLjMgRAJkkgPgIEMgHG&#10;PPCqWOPwAwIUVOFCFR/UViICTitu9DFBxB3C3IwErhxh4Cph8HZDBHuh8zvjAnS0hjWDEDgG1oMs&#10;3jIFpxylSOPFux1HHw5rYxLnHN6pJJJC6EcjAjGjFB9FKi8GmEjAHigOjI2gYgPFGALmxupR0Ori&#10;K04SCU506U607U706PZ08U90+U+0/F9ilUGsvPfNtL1SOAAATASOkALn/jcNNxGotLxHEHaqnvqm&#10;EhuhwGfPpkUmdDtqJFPlQRaEOk3I4QoJ8NFJ0v0p+ShDBp+LCP3v0oajFvJLCnXvjlMvkkxAGlQE&#10;mk8yrC6S7KVSDEazdDfi7Fp1QImgIo4FlTuFSPFvtnIy7KWTvHFHKtRCCwhCCB9DVnMCCKtjpKai&#10;oObwOh4J2Bgh0iaBzh7ClmmijgWj2AAAmgJHXrlDFHrinh2B1j5xRFaEuUvDCD3TdCjsDJUzegCi&#10;xWCljjbAOCuicgLH/gJk6zdD4TMAATQD9PgIHiVyioOSrPHNRCtsGzalgECgE0SkLivLG0BLaomL&#10;sGvvmQKnJPUCCh2i0QOhsSbvpmGq5mVVYVGRBxaCvlhrJDfisitqJVmgARdkOx8EkgJFjl5Oq1ps&#10;QHJxODCD3rzAAK5mEhlBnmThyw/NBCCh9UwCxroCSxDFPFjAIEOjKEOkIEOwzDJWor/kmEnM7lfj&#10;IoLUDCQplkpkqnjiXsmi2GElKClibDbGzwFr6jlp9s5DBxzJUq4PkkOrqkMqEDbLv1DzjLCFTVsF&#10;t1XjDKCUsl3lpsNqFOCvlQJsQUE0/3X3YU9y7C/v0jqDFBth0OdhrzWKfCngPSn0NrlAWgNn6UMk&#10;O2ZS62sHnrnk/3ctrBsTWByh3j5qxiiN8CCh8iZiYh6Fbh1h6CWB8zaCvvxF3PynmDgqAjSHM1iW&#10;jjCDGHx2CLui8LZgKgNH/shGP2qOtysjRKAP1jRgAuPCvgCHXnAo4ARgIJRAYAMH8AMAFlO2pIY1&#10;qGA3klsn1VuCCI+jAh5vIEtI9wOh5EAheS/soh6EFUeijgUkGgAAsgOo4AZqiigm3i6t1jWh8B4i&#10;nh5xnNUBwrQh6r1h+s3AXgWFBACDAhmBsmThuOdEtB5jtjqClgCgBFppWTeKHixSpiiJWVYFKEAh&#10;5tir5QuiFpKQvi53aFxLYjckCgKh/q4AWmLgAAggcAhEJgQn8ACrDFQlg4JPFjhzwTxAABbBlBeg&#10;ABpsXj4B6inz2kCgGl1FGtAgAz3P+msDFAKAGDKgWANIigUgMmMAUOjjJAGGv3ZjnU5QLREv5Dvh&#10;3h6qnhxmUk/h2mEhsh0kUh0HkgAWykFAFKIDwPRgSgLDMgVgNH6ANAHn/lHEnSknDQJ39XWHFiKU&#10;XG1RsjAh7LoHrFXBvoDwOh0Hch0B7Dtuyp1X35WEXr5jelm5JZzkFzdrJp8lGmtLJYqYalTjRyr0&#10;qnxmAnztRH00tza3SNyENADCiAWT/IjALIk5frlMbjbXWZSMQUX3Y6I6JaJ6KaKlr5m6LaM6NaNv&#10;VQeSQh1lXESD5ipD5ruknAUK10B1GDdDdoAR1m1PeSQh1CWCoipwawskXW9DfruixRxkmK4PzUtM&#10;Ix4HM1V2RNDGpitFxHMz7L5DFLuq4EOTSLZljiiC9q4ShsHMP5pX1CC2CihjxwoFQVTZ4isDWwgJ&#10;MjTqYEC4BGBrYwvrKqUx0kC1tDFi6B5pkh31aB1VaB0RPByh6ilhvnslBB6EAoIJ2AGD3gVgDDAg&#10;SXxAQB/FLADCy2KmDQtCaQeJ2UGDWG1yuP9lpmvGvgPAOImQ4FQjIuGEAEFDOknPkmvlvBypw2/j&#10;9h2Dt7NQIx3kcKLnz6iDFRvAAK0DLR8VEARmMEIFO1e1D1hWZ6HiCi0jthsvpk/hukUrQCr2yjFE&#10;IEJLsl1wolpXlF3FgxflQCdFO7S0RxfnHCjZTCLKLorQ6SsGpvqs0BhBjBjsorQWzillfFHm3SIi&#10;7WDuNi7gFFllPjxkxlQMLomlEcFibicEyCiCwq4DIECwG5nCLV+gABkBlhmrPBumGi0C1FwlhAGj&#10;cmmzuZ90fv1EcTcP+lrDajKrFx8qHCwixMF8VMGjWy5iJt7Z+P4ZcWyx+vyK4JsEOra3MElsHyAa&#10;Ocm8nJaaHI42zB1HrucnchiBucPO/AAAZAQH+GLIkgPAIivUSCiXkKTX+P0BxB1j9BkYkr2BxJyB&#10;yh2KpB5B6iaN8LxSkiigEFoz5ONRGFpv/n1UuX1DSmqnMvdnxLdSzG7gMOlKRFrIqS5RMyrPCwgr&#10;Ak2Ctz3FpyXDxgQpQgAAbAN4iANS0yAUUt36MDS60O6iCB3jDNVilhubA5Ch4EAhsYQj6TCi689g&#10;aMbjyAJlQAcqhEjAEq4YpFmsRB+bKh6ipD9hvCYBwhpmT5vHbAOH/h1JKByB2j9B3HqEBB+b+N7r&#10;6kGiiALAIEJd0JqAIlOkYityEM0B0h3lXKcGDEYEAijDf8LDnvGPCMIpJHEAKACDxgUgDGvgWAOA&#10;SEhAXGagNAPI2gB2iLJYJGBjhnuhuByEUhbhlheHNZDh3h5inh+oYAGEwm7Dxr6oNUht3ANM9gAA&#10;aAPkigUgLo2gOgI0R0S8oxNiKDGkFCZGDBwh2GEhoBxhrttZtTBFbqsEXlVoPECv6EjALkkgYAQ4&#10;iASgMLlAM5GnBjx+K0W73CHb4iFOGRYFYh1KpBohunjhvc2LRB9qnh70fGzFpvBDAh6kRZcDDMEE&#10;Cm4RLjI8K29FpnlknMi8KHfZ59/6YDmNQ1rkbDTqM3IUhwODGilgMgFEOgaAOYiAUesgAAMgICvT&#10;IlQS7uafS8Mcn/U/VfV/WGAU9fW/YfY/ZCRqmiaC2D9B0aQHpB4iaChlQAUgS+FpplOsinDDQle6&#10;kj3h7ZqnpKmktEuB21BilClykijqJFHq4Cja2SrDR0YtBTb6h6j0hmpqNX0itDv1ZXSJWCbiiVli&#10;cTRvlqSE2KKRFZ85cHuh6whZcRGgBCAAsFAABAcEQQCgUAAEAgIAPwAP8AP1/P4APsARaKACIxKF&#10;x6CRwAyAAxaJR6NxWJRWOPx/xZ8v1+gB5vuMO17xB1Pl8gB1vieup7xh0PiIPd9RgEPx7gAMQ8AC&#10;4CRYNPx9AACvV5gB9PV6gB4vR7AB7vmrxmLAKX1gAzMF28ABILhYABoMhoACAPB8ABEIA+IgIAgB&#10;6V4AOhzukAV6xgSG4t7PgAOl2uoAPB4vIAPigVx+RCOSZ/yd+yd/RKKRaGRwBgXBhgK3QVCkTgAR&#10;iAQXUMU8GgwFxyFyKOSDgcHi8fkcB3PB4ABuN5wc5ut4ANtuN8ATyrhXuAAIBEIgDfb8CeWHv2IA&#10;gDwoKBAIAALBUJgAL3MAAoEgmJzLzxCbIgz6IJkjT+NOiyOuOAUFIIAYBgBBsHPKAiCNWiKOHEch&#10;yAAYZjmQABunA6J8sikSHLeg4DoMrACIVBqFIWh0GocAsGgBFIDgAgSBgY3oAAeBwGO8BwHR8B7A&#10;R1GwEANGwDIUArzRkgkFoYwbioqjTPgAcBxHGABimQZQAOhLp7nwpp/tWBQFN+AwCQcli0QImZ9n&#10;6q8ArQiSGsGCYIAkAAQ0AAAKAm+cUoPNzBtG0LTo64jk0fSFGzjSc7u0AE3QcB8egq9oAAyDILgA&#10;3rf0jUrgNHR0qVNVdWVbV1X1hWNZVnWla1tW9cVzXVd14jh3nozRunQcIAGyc7sGmdBtPvFQehOG&#10;oABQDARL6BciAQAklojKriyrAyJn8mZyncdAAGcbhqgAaRwmvYpxG4AB3Hmd9LxYAAEPyAAE01Gw&#10;FIPNsJwpSi1n+0tJ4KkyUv5VEHuABIGIGCTugUBzfwUh1VTRU7hOKk7gIqmbPow0rBgGAT9AuBan&#10;hWC4UPgBoKuBbmOozU+NJA06V0YfdFJimZ7H4ix2nyiBxs6cJ7J6byagAds6QfjQRAYg4iAvIgZA&#10;igYQAXJYISe49vn2fiMHoeitnidbLHKcBtgAbRqGaAByHeyx2gZHB4gEix5nwr59PRS4AwdPSOME&#10;voGsAD4MA9TwILoCIEyIeZ7noABrnJeBznbcp676zyIAHwTgsGkaZ0UieC3rJYF4eAAPAaCgAawD&#10;dogyvgPBAEsfO7G0cXrC1S9OjxunLYhcGWXwAGmcF0nYeJ3ImAaJAWCk/AOBj9H/B3R5kAAPgivA&#10;dhCGAABPaYAAqBb3yV32bJXRWQK5cNwJn4EEOKeZ7cqcx0nO5w6DsDRHMNkw48h2ETQsTImY+h8k&#10;YNGWkAyDgLsSAACoD5tQUAaBIAAFIGAQvofUg90TpDkMzV6clRxyGkmSOWO1tw414DGGoM4AA4x4&#10;LlH6AxFoCiFAJAUjglZix6FNPQTMASNEHtfAEjU8qDgDABQmeVJxrUGEOOGYEk7BHgOnJGcCKzH2&#10;apwLQecmY/h+EzQGRElzrgHqhfE+QEoFTcgQWsjYAq2lHwpONCePkfY/R/kBIGQUg5CSFkNIeREi&#10;ZFKyVRHqRcj5ISRklJOSklZLSIHcO85o2xvHYHYOx6DYiLF+SICgEsG1BnhQVCaNKZSejzlgYsep&#10;Y5ZlNUs0QiyVzgoHMexx9xHZcqMgeWiMpHiXxlQPGmNMZ2QpZTvKte6KQAAOAaQMCZ4F7r4dQTMk&#10;ZIHBqKJGRAd7PEPj7MGON7QAB1ACSWPIx8ZSLs1YMRctZMjQPzLUYMAhHogS7I/MkiA/0skPNAfx&#10;So/SMQNKuPofFCybEXcAS8iTGD7vzAgnUvo/iruxIsUsjA/mnj7KSVykRE0smjJmAhwAD6SgbAyU&#10;8EwNwbKeBECOaYDjAEGIOhUeTZQADmHMuUco51yjnqIACTRzR7UMpJA6M5+2QvzZrFc/aACNopSW&#10;BIvyfy9AABgC0FgAAOAbdoQI/SEkLEkUhCZVhmB4gAG+lttx0wADYGyvBMpkj4l0O+e83yQUWITX&#10;CW5fxdT7HyT8eA8IA03GQKaPMw0sCttlK/LUzZnCH0ll0xcrDX1DH3PwjkBaQSE2CJZURco0BpDT&#10;p+OlcpFZ9MmmyQMBDX4pIPsYlJB1nDBGDQUg6xiDrS2dh6kq0R+jepBAhThUSPTx2gP0AdJq9Xtn&#10;AJs2SWJzzopfTCOOoKUjBkJSWAi8iD4lxkoIgJwBNiej6vcQtKt5CDqcVCoCD4EgJHzUxfBRKimG&#10;MMVtf9+Ba1wkWUre8A2CX0J8PgBNPwFHqn3ASQfALp2ZIVkvhnDWG8OYdj9Ckc47jLDLG2NBD461&#10;iDrHy5UC4EXYg/BPTMEoFi+LYRbed+y3SOJ0IgPVEcNR3v+GgOWAg3B0Dip+O1/znTGnmAIesAAB&#10;sJkESggdhk8DUzEI4wZcLOmdOmqkRs/J+mJOxAWj2I7gzVrfi6w1KuGDBtBTm2MxY/kJj0H8kHKL&#10;sQJALAyvcAwDY91UQsgdcBLUDj4JYPl+eiiID2bETQfREB5UP0roYjgDQCEOAzaEFU1AAArAgkEF&#10;YDyBgaASksBlstNwmLMT1eVb3NGKHA8WuA5jojjHKvAdo83oD3tkT197oLzgKAIQNFhCh/AFIke4&#10;8IJQOLUAcAc349R4lNHaO8dYABwjrQ0PAepzSKOmI9Pkj63CJNBP8fzPp7wRgZWoCoDtNgXgeg2B&#10;0Cuf01WkwUP9BaUnu46Y2/Yb45skC6GaMBdQ3xrTqHhtsfRbZp4OKw1NGBIrGgGIKAAEgFHGA/BI&#10;DQAEcXGALRVptgJwDSkWbERgeo+imjwHwVvV+hzhp5QttmA41RuwEG+sMw484Dj3H+VcA9oYloOa&#10;CR4lkaEcr5eqXQEwGYPg3BCC5P4EnaAJAKjjlEjziQpHYPB6A2BwwEGgNzhozhtjSaaPpyoEAMnz&#10;fVoIA1tctD3HrEQ/gAl7VoighG3PGoor2sYhOJcX9DRZJNoVVZor+zBNQfy65C0Dr/AACICYHAAA&#10;7BGDE2wFAOr6yfbi6sKDk1sw96v1nrfXev9h7H2UiJG+z9t7f3HufdewdOOsdsLhrV2XicsrGClB&#10;nzBMCO+9W4rwKM2WYwhYgADy+pY4i9D2gkil6zY0T74sxXiyabxj95hzDThgVcBGn5mfmbQFRSUU&#10;kAVvxdCMJxyRkOokWgq45pyDPHyMGG0H4Icf8QcHiJYjOKupAIwHw+w0iNKIwAIzoAKJYpUIsAIP&#10;4KmfqdSJGIsekomYWoe5a+uKuPQIwAEzoAGJYn2IkASSqAWPM0EIkAcpAX1BpAyqoNOzeQisaSeI&#10;cPWQmAUHyMkAaMqKcO6BOB8B+KcBOBMXuuYiOSWfiHeHireG+HEHKS0HCyQriyQk0eg8aW+/yfij&#10;MmQysUWNCUUPc0EBENwAA+SWoBQBMd0wgPmVUYyVK9UVcMyM0HA10OqOeAAGsGugIHsHsKaO4Zir&#10;6VEN8s6iAJYROLqAsLoSMSIRuvQskMuli+osmMNEKJ65qoQJ6l0QqQgs6SWqwX0Xy6SpMnEHiOaH&#10;GHGQ0LCcqTc8KvGAMRwSeIUTcRitzFWs4hI0GzeOGi6RoQcukSWPwP0SGSCAeR4pu0EAZEYrMmzF&#10;yISK4J4qQk0Q+G+OwGUGaGeMm98d6Rws/GQv4qavSqqP2ZGI2wSQmmo0EUIdiA2A0doAacQQpGGT&#10;wOOY8xyVgwEy/HWlEOypGPwIOA6AyLolSR81BFQ93IhIjIlImVumMUUzkrgHQS6GCGqGOhqHgf8A&#10;KXyBCAucYB0BIBke8AkKet6e4QQ5WK4cAHkHwcqHYHoegHGHiMsG6HcS6HMbQ+mHsK2H3BoZMIdF&#10;WigQnDsjWW+l1DCJY/QTg/NKgQK0jEsAiUIPuYqUuunJazYI8cHGIW20QIsKSJmHgH4IUHQH40EK&#10;+SIACAKMAcESWm6vgUiJGMGZ43SQO0YP80afmbEmKIk40IcAmumBAmqg5Gcq8AiMABDMSAqgiXud&#10;CP3LKzo5qV+reHMHcMUHEHUHMS0HRCwHMyCaa6EAAaSLGOEtubuIOAajqfSsWwUHsH8J6WyQmL+P&#10;eIeIkHelAaa7IqQHk1+H0LGTQW4ZKH8/wUUNLA0NYvOA2Aoz+BuBO9ABYBCBSNsA2NyAiuY0IVMh&#10;JDyOOG8HOS6F6GcGEAAGiG8XSHQxEK4ACIgAamuKwAWp2cMSaSWAcAQSIBOxoAAB7JQLy60j2yyK&#10;GJ65eKaHiHsM0HhKEqQHoreLKMkJk6YysIs7GegG2HGG6J84eLIH6MkUuQcYeTYPUIWtyH8SqJkI&#10;wdCn0mkA+AmLwBq6ufKAwL4AuAYZia4p20GkIi4fsMGHJM+AAGOGoGYAAGaG0tYGsHIWWHuACKud&#10;s9HPkMAPKIc+cHwRIJcJmtvFrROuEtyRpF28MtyQaMGlyjAZyY20wbAI6dIv9OWLWUqpKSWIUAkA&#10;KSIBIAscYByBEBee8Aiz+dDLDH3H69TIpURUTUVUXUZUakk9rUdUjUlUnUokidPTUHSHSMsGkGq4&#10;bCoM0cQSIAxEk8yA+9GR/BiUUKAJ7FcK2sgK/EKKaP/TcUgyuYJThO8l+W+QQ7C/DH5Kcfg6avW0&#10;iTusGX0tCAuAmzMdYcKhK39JiZ+SyHCb+AAGS/+hqH6MGHyekmAIWH2J6H3EMM2HmM0H2HuKbPgK&#10;uAMoQPvXYAMveAFXEH+pKJLAsPMewIPRaIeoaImgYM2zoIio6NWNdKOcM02RmQWLUcLKkm4UUs4T&#10;aQcPwIHEoL6q2As4oAOHkreHyGmGiXui6AqBc6wAmBLCaAedwUuTU+eMkHQHU22GwOuAAS5NAbSM&#10;slmcq0MW+PQvUoCJS6a/eNWNaIUA7HqdkBfT+BKUDDowkP1LswwZohKVoHkliHIqGrmOwGoGqXaM&#10;KK+UGdjEUmoSCukwoYdRMPApzGuvcKu72LHD2lkLGLMqsfrTaZmnqI2jOQA0ibEQAzoTuKSIw8qx&#10;4e6wSP0ISIUTbF2tzS8Si8SRhKOMeVVLtRSZtHRX1KMRWQmPUh6TWRytCU0SDHwSDHiqg+GhcS4Q&#10;0GqGyWWHaHgM0ASmkwSSc66UkgYJ7bwI6iMQWPWIULe0EvwT9VQtASCwTLo3+hQws5ukcVWwEQIQ&#10;JcA+zb+VELgBEA8dowgPDIOXq5TUre5e7e8kAI9duHoTMbcHOOoF6GoGKaa2se8Aw84BK3gAABeA&#10;4ZcAuAeT9GCi2ItQMaaHs1kHigOG8HhNAHQHohcHeHwOaJyJ6jSwAUYYFRSrYjXYCZrV8JUUkYKm&#10;Q/GiLX6IxeIR8q2ATNeyiygs4wA4CfujGPQIkvcMGHYH0IVWmIGHaH8P0H8AHLo+2omOAMcRiMeA&#10;KvOn2USUYQqAOisgiMG2MIcAiukU8XyA2Yge9MSAxPqR87uPvMoNHbyKuM4MkHgWA4cbUHYXKG9I&#10;0AAHOHggPi+reaTVlBoVUtqRwAgAaSIA2Amz+A6AodoBCAs8478QdjQ23J+MUxCMUHeXmLIc7GxB&#10;Iow+dTVeRDOIySzcQWrP4A8d0CABkB0WiA4g2Yq7tGvH8rXJcVbPGS6F9PPPTPWySMUHxPgVEwY2&#10;oeycMAaAQN+A2cdRqNyBsA8rDRwPm0gJ6HgHuM0HROFjOHc22XGf8HaHkXosgcqvc2EmMqebHAXC&#10;EMW70IujMI402IQuEwUykRRiisCy0nssyIgAgAU0EBKg8dqWoBYg0PoAZDqj3PDUNajVragwwJAU&#10;UG84MAAF6GaGGAAGeG6XSHGHbCwH6AMIkds85VCIyisTuM42EZq8Otw8QiYtyAO7/TC784uImi6/&#10;KrSnBafH7TgNMI0LXb2M3X8AYAEIGA6AcKeBOjkq8A+ZcAwdhnsONnve/qBqDqFqHqJUthPqLqRq&#10;TqVIpgujSqIMUGgGmGo+icqNiZipeVDaILwYgP0vc5clmMuMyMgMk0mIwIyTydEY7pSm2/IY0ZpV&#10;9IDpRn7gwUZDDbsjQ+zpavYd6qzKwuO9NHQjHKII4HsdSHROSWKH6QcHaYMNLBJmwH2bMK5rEHnO&#10;AH6HuLGSXMGP4AOzoADswK4OZX6J6OEVGPoPq0ARwRGMlswK+MKcq+cWwQmSeQnFKsYIdS8IY/wO&#10;C38dIipc1ekN+uWSIT6PeeqT8sQQfY0LAGlHCHtG3LYSCAQrIU8BNOwALGfamreHKHQMUOmQ1U02&#10;2sgM1mkjHHWZFdJrPW68azGAAUIT8BIBAg+BmBe6wrG62mloxR7VzLuVaUUsgLHu4XKG4G6OwtWX&#10;SlgcqvwPmPAPeR+pziadOITYiASN+IYIli6OzmwKAMk/RFXFLnKv3cuY9g5bUsuMlbcHSHW23daM&#10;0HyTLLtFSP07uX+ykuIKwiPsBxEtkcIIbYKiteNWaNCUfgei2NYtkvEmidXZVGkuRHwJCI4bLJqH&#10;cegf4MVEKMkSaSc8MsaYYgYTsqkZqv3HOIEuUL+6eN/aFoyRhPCv/yMVmY9Kc8oSznOP4SKSIBGA&#10;+doPkPCuHhNUPqX0D0FUZVWaaHkOaGsHMXgF+GwGSOyH4J6BgBABWg4A4psBGAq9HnVVThZXYKQ2&#10;wHuOaHKHkhcHKHnmVKAHcHyM0JcKuYZt0JDiGNEy3IsTyv8mErSmEZujCfm/Kfrg4oQKvNYR/c6I&#10;HJESWSjrVV8eBLqn2IUAOAC0E0UP1LWIOHmH4QmLPN2QFm4oEmCysIkuq5SW440MHo6RNiBisPYu&#10;MAyh8fQymAq1SRstktgIuzoHrXCMWx/ViMvuWHTM4p+HeMUHNCLQUcqY8eEQO65jlyeA4AoKeBQA&#10;9CaBAAycYA5jvJiIgG2HMOoGsHGbaGmHEXaHV4APQNViI3Qy3QsiCQPQslGAXMcA0NyBeBHOwByB&#10;YBmddj6QoooUSzbSBR7p+OQ5/lOGdoJPU4aHKHYf8vaPFPmANWY4AAiAZTy9E8z6sxm9H4WABJsr&#10;eHVkRmMegechcHdFcLJtAoEKOswbKK2lmLGLKKaaCIsRptxGuye8RGvcuAHRMWs2RiaMEIcQFkWR&#10;sWyUEAcT8BKAuL4BqA90oA+AgLwAS9KZM9OUjeUl9coY4W4l0+cGyHFQ4FuGQeSGmG84aHaHwreA&#10;IAWIUcWrKR6H1AOzpxMI+QeSgRqt+Xr2eipxDcgNXWyI0ZqJLlFcjePgs6aJZBEoaIxTu0EBUAsg&#10;/P6g+BMAvO35gqoZn6F8t0B0H+5+7+9++9dUh/B/H/J/Kj+/Q0mIgHMqPqjqnswKbq0U8pePpVIu&#10;HU/bfNQLK+vbnyIIAAIFAn6/3+AINB4MAYRBgAAYPDYE/gBFITFYdF4jAodCIHHo1HX9FILB4hB3&#10;4/n5FX4+gAA5gAAUCgWAAQCASAAIBwQAAEAYYAH7K3/P4QBgLQgQBgA/ALOX0/H6AHs9HmAHg7HY&#10;AHQ5nOAHfWgA8nk8Iq/amCgTOQKAom+ZdVavYa2+Xw+J0BaSFwsFwAKRQKQADwcDgA9Ho9gA7nc7&#10;a46nVVHtigGBKSBAIAwBSAJmwKB5sB6TS6Zes6B9RNgXNQfrQAFAiEgAEAgDwADAYCpkCZ6BwNTH&#10;698U8nPX3I43CAGw3m7FQHTBIKRZm5oAHS68i6rFWncAHm9HvTX8+6bUqa+rw/PVFX9B5HB5LH51&#10;bgAFQqFAAKhOJwAJRGEYABAD4PAACTaJ8AS3ACoz5I+jcGwaoMII4iKgAAep6sUcx1HWABum6b4A&#10;GgaJpgAeKyAACLYxSCIINmB8XNQ4CUo8gUEwVCSPAKAi3AUm4AAWtTbgaBgAAOBLQAOyyXgHBUIP&#10;agh+oofR9pccpznSABqGsawAHEcpywuebFInICZyNH4Br0AACue+akpgzSYLdBKGQXO0ExtHCGPo&#10;h8cz7CEHo/Oygzun0Fp0zMjAMzrKs6oCGJGih9pahCRpfPMEs1TSJKEfqXPaiiBQkhSHR406cSMn&#10;jQp6zCkzrUb3SghSOQjC0HI7QKPUkoT1n3KqMIYmDOglFoABCDoNQKCDDAEAdCIZQVRwnalq2ta9&#10;sWzbVt25btvW/cFw3FcdyXLc1z3RaqDnkex6gAcp2nQABrnK5pkm/Es5gAHQThkAAVg3AALAc/AE&#10;s/Typnee55AAcZ43kcR5sicp6Q6d584YfNgH2fyppOisavkkyRVLaNRIplCPIgjlRI6jShIQguQP&#10;c80qpXOIASJIoEgWnKbtAAVFVrXi0IpJ1nrcCYEAiAARAgDsUgQ/CfNAfiigAqLyHufbwnse7wno&#10;fDFbCxR8Hy8J8H29J/vJG9DoYAkLMytwEswze7ANuR/5QoYAV+8h8rsqi78Hdx7Hw8J7n0fML7Oq&#10;h78Nxx9H08IApiBoFAal5/s0fZ6JcBSngADgKAwAATA9AAWhOFQAAyC4MpsAzQHYeR3gAaJvGqAB&#10;qnAbIAGycZtAAdZ4sdXEKIsjJ/ZMlB/pXPrMqSD4Lg4AAchYGoABaETBBEC+oAgBjbTtayNxzkVB&#10;2nBpwnQcgAF+aJigAaRud2cR1zCfB/8YBoJmyAKAwnIAW7AVAYbIFAFwPgAAwwQmSqx7OLS8O4cx&#10;YB6DxAAPcuDmyGAOAIboBrogGKpHkPMq41xvjcAAOYdcFR4D4KulIqZvjQAFKQS8AydCYkPU2m0z&#10;ZojNpIM2Ag0CaikkvT4s4nyigNgPAqAAGAGzBAkAo1ADACgJpAAKT1Wq2X0MhfUtRShKx6uIAANY&#10;b7vxaDFF0cocY22sACJcAcByRQKrJAAAk3IAHAnkcmeQkZK1EJsaDEszTljNGYNOmol6ikmo4IIr&#10;tkBEGWqFi+Rkgbez3N7KaWhvyvkqQMAUbIGgHDpgoAtAsDIEC/ALAQbpCbK31oOW9F9dMt5cS5l1&#10;LuXkvZfS/mBMGYUw5iTFlyQlaUxplTLmZM2Z0z5oTRmkp4ihcErFeAAM8aSJS7OMBAB5qAGQMF+A&#10;gioh85x3jwLMZM8I+0pENIOs+Q8spMKlQopEgc9CMz7VKSSTDyYuqDn3JllBDpHw/KShIfg+3GJS&#10;JJOczBTCcG6MzIdS5li3AGZ6T5HcmY+IYMWOkrY7B1odpKVtDA9CQGhKYA5GCiTOuBcYO0dztxwj&#10;jK+PAeNKpzgAA068AAMwYAtQKsUscJQADsHcWYdI6kstmPITgnsRKpxEjyUuPMQoiGgARR0m5PSa&#10;JFMKYY2qLkiE1RkkxPpB3JuMnUwwcNcURDRGghdDMDAMPWWcZodI7St06gxOxrBUWZqej85MlhRB&#10;/rRIcVMgTcybVWA4BpZQLwWHTBGCAEAAALH3NuAwmqsFILZmTLaMCnU/V2MUOdDiHhvIhGiiQrCJ&#10;zZzltqi5FqLqvxdUMzijBnjOyuJ6A1IjOTcM5AaTU3kRSYtuoChIhiVDyQlpUN8cI4gADNGhXUcY&#10;40wuHJcs8hhaic1pWcnAyp81GkxX0oa9yt083wQgnyWdPT5WMoArwgyomVIWZwUgphljOmYT4oi6&#10;BPlRlBsax09hU1QzwvtIpVTPqrGoN0juhKDFdqXIvLFW8mZ+X2VorzEmDFhkyTOi0wwGbOs5o3aO&#10;ntpZp4zxpjXG2N8cK1IOO8ecGBuDnHAcocw3gADTHPCqARugiArByAAE4GARG3AObogpFB4sYAAO&#10;ceRjhvDxTCOUeZWx2j5LMPUfpeJD4IzSg0i8lCByVIbfghrKWRoUzspZWhClZsgaLYM8jSKsm6LX&#10;WBHxL4fEXaJO+HJSQIgHc0BsBwFi/gTBCfUBLTGPtmLwO3LZWB6sMHiu07xVTvOQ1HSoybDCVlTA&#10;JELARPiYlAPolA9h4ipqUPI4dxjZnGOBLwXdtDZo+LAH030qUgMGI7M7AJIoDwGOaAoA02T/CDwt&#10;Q6AsAhPQWPdL+CQEzpwSAkSBcUd8FwADgHSON+g3XdjaHLkRDcLtSWpJFgyTUXWiHjjyAYnIFAHN&#10;MBQCAEoAAfAwB1k4Dm4gHgLc0aIplp1uTJp6jkiI4h1JhGANIY2637jo3UPUfxeH/GyARHszyKQF&#10;m2BEBJZQDo9FNH+VODReB3bmH6pQmTBwHgGMMBgBjTAIOZJkAYno5x2JZGIM8ZQAMf5BHo1wirK0&#10;kQ1N/EtPBmnmI2Saokt0NiklP6oUwAUNrHn0ZWBIBaLgTAXs2CUCiBGnOxaUi6g5P7TT5zZ3jiB8&#10;qZAAHaPF279Xdi1GOL1Dw6cgwfM7KM2wEwNl+M+T1r54SWkrTLeLQ165D9bVckZJaTVNn0sXJFQQ&#10;AdaMhUKhQ9xH1Lwyk6VMtBRCXAAA+A90wOwQgwdOBWzfC3NKMKZxJCsYeJXzxz8f5HyflfL+Z835&#10;0wJkfP+l9P6n1frfILQVMu5LhyJgmyNAaRVHAgAszZs+0TyZ5UIcPU77flgayT8tDESuVaqAtRiF&#10;l5UyLkFsYyMjb1Z5ROzWifYqa3YCZ/4zwpIfA9Aw6u4d62gkYhg1ZIo1A0BHgtwm64KjZtIlwdED&#10;yFYcxeQcz7yEwq60YB64iBgDR0wDDFp/6LIpApIe5wgcjox3Aag5L7pLJDAq4CgCZIoGIF4FBAoC&#10;JIosilRDDYIxSiKoppgCIwiz4mo1YnLoiGqjotqRKJRRwvIpI34y69K0TD4g4u4vCpSpgdYrY4or&#10;4xh26wRDJsbUUMg8oig9QqZrKwxTwlY96jxXJCw3gnqco2QDYDB0wEQELSoDoDIDY+oCZpis4zZR&#10;hJgzS+xbD4pCZB70YeakEEIyK17IgaYaZ3awAAAwpphGC3C2w3AmozhM0QCOo241ayI3qG4yzr5u&#10;wzD0JPb+Kjy+pEypAcAcZ94bobzIga4bJ34xiDEXBNhg436Grz5uz0ESRBCHROgo0MLA7D74ySzv&#10;B8qWhUscDObCBCK1K0j4q/ZhA8olaa0ahIA3iz6sg2pMwmovQ0q9KxZaLDZ5S/kcjNjEJMplyTht&#10;w0zFA3UJ4wwBy5JMzC6jrGEXi+768iMiUicihbQjZ4ox0HAbAAAbQcxEIbod597fxpgJAFoHwAAE&#10;gCyza/gdofBhgbodq7AcYeZeQdge524eYfZdwfJtgjCeJzjvB5j0rDiTiWRaYij/oh6TjDsTBTok&#10;IoJlojxKQlaP8pQgQ0RJLQomgnIywzT/Yhxjog4CAAxIoEoCMRYEABx2IDIBrSROAsAsphodh94b&#10;AcSFReBeQeY4QADXiPjm8vhr4w6ExBAgSA7hsV7fgnoi4fQxJrD8Z54+CTwlL2BvpjsygqYqT/T+&#10;hQ4tzE4CYBxFwDwDRqADgCB0wCYBJFwegdgq6bYagmyLYAAH4HAHbJwErb4CICZFweYfJdwaQcAa&#10;45QcSOAbhep4gdxDprYlwqLVZWZS5jp5UcLEoigC4B6LLbYwQF4Eh1oF4EyogDZ0onUMCQb1KWha&#10;4k0iBXRhri4AAYYaYY53B3Tc4c67AejM426ozR0eg3xNC4YAzC7sZSwigBKRgB4A5IoCwBaLM0rS&#10;QCYBZpjJMXbmZ4AcR4YXAY4YLpgc5EJQwAQAwzQz8CyHyvYh5PIoooMa4+jzDGBPMLYAiG6LY0CO&#10;pzQCwCCLIDwCURYFICaBYDQBjSQBrfhNiHc80Xsqz/8Si+wegeqlQcgdKCoaAbZEoXQZlDIcgd5L&#10;Mw0Uk3RnICw2TsYztJhdwfywhQ6RqRK5pRRThRgzpHYpig5yxQSxxTpj71BQR5jBQiKTwtA8gfEv&#10;5kAzYfw6ACRqAH4EgGb8jt8BJTESch5GpHLu8itSVSdSlStS1S6Zz6NTFTdTlTtTyZzPouA8hMBM&#10;IZ78AsdJiBgC5ZQ2hFzQZBBzpYEdBHkSdFsbTCFSEScpokJQTRDEJlIiCxjBwjydwg4fJmpKAfYm&#10;JZhIoEAC7yBNYc1JZ4idQsakoh5jRFLQpgz4JCwvQhhJApgyZdxL6CsNArcEsXY2o21Z7SRAZ6x1&#10;6cil5HYzUvobwcJLIYwZJ4cYIyIgQlY+5IowERaG5hsYKwYlwCSl4CVhg+oCg/A1o2xIInNV9F5O&#10;TWKc9YNIxa4kbW7nCdIswcIciCoeMwYjpDBdwyAyIxg7tJalSDQlzmJKKPyhYoTBi/RXKeKJTh0U&#10;hA4DIDJZQC4CiJ63IwYwo2a4q5ImrZ4mpn8acbBXT/55ZWQkid4qQii6jLIyAACuK7AbIbR34sgq&#10;41Y2xGDxoCSLI2g2xZgmpAwwxFo20R8CsaaXA9og4yArYaZLjpkYYAFkaCr7bQMSECzz69JfUaRZ&#10;0a1xRBCJJ8s8tjbBKMNjLib1TOxl86Mp0sE585xlBWafagtzr2FmpSkzA9bABFJA41pFw2gwwtcr&#10;kMBPJGxJ59buyJFxYoCZJHAkxCxW8gkKo25IUhJzRHxoC5t2NT95F5N5SZgc85C7Ibj8IbQc7Igc&#10;hiqzgCA2TJYHgAADrlg7wfa1YegxwbYdo5IdIexDoeofgvA8g8j+BJwhD+wfr0wjhPjEKWS/k9BW&#10;r0xlrPKLokKTMfL0hvxmRKgiIiIBCJQBRJQmwBtETrAhxOiQgpgDABI2QFYCSBYCoBJ8ixweT9hd&#10;4dYr4cM9gb4dR94eDT4nz0djqPlmoeapCppLLB4BoCo2wBkRpnICY20dAeIdZ26GClQlQizDhXeC&#10;IiJNozoBM/6PJI6rInOBaqZ2Y14B42QEIDKBdAxIof4eglYdyvoAAbYb5EI3BIoHgHLJoDSyZrB5&#10;9vwdpMIZobL8IbYcg5odIdwyKMqnjBFuxT0yJk8cMdBCZ0h2IGgFhfwFwEp1oFIDrgYC060zlydJ&#10;Kc8S09JbQcgdSCoYwarpZ+s14bYczIIeYfgxTn5piOkVbCuKaronpuuVpJZpRzQDgBx0wDYCLSU0&#10;p0wCABYwzV6dwlYeDcwaTdgAAWYYgXlDREKGxRrqoAeBlMBPyQ5Bka5RBBN/ojDOBt0WpNmJayOK&#10;A6oDAB4/AEYCZ6wDcto2YBQwwBjKZI1AJRkLqQon9+AhDBVJJCSdI7obAcCFQZ4bb8IYoajpYdUm&#10;5AsFtLdVzZ2eogQqoxQ9QlbCRoNi9i8zomOeFIbAJHmeoiwgZmUqyjxUgkBlZjwiYi1Pcv6MYnQA&#10;IpgCAAhzQEoCpAgHgERfwDwCJ0y0ch0fz0tW95en2n+oGoOoSZVTWoeo2o+pFSUPb7KFZLBEUUB4&#10;la4yo0D9IwcKAtbC9wqeYg+CWnJC0fDBBG0o1ysTFXr0b1b/a+xkxk4lYeaUIc5xQrD0Yerl42A2&#10;wGoDCLJts9odR24cgdYxwAodpDoCAfKlQDAowBGNofF0cyqd7voxBdzV4CYCyLKzqJ4DA+w+pFcF&#10;BIuqsgh8oqQlcYYr4XgYJEsB48MQx2IDk8B1wDAmod+L4AAYoY5+eh4AAGoGYGhpqzUUgBt1pVMZ&#10;Zty95abA7vdyQjxwIlweO5trgcTdQaAah3ZrwvADQDcRa3YqylSmo7sNSo5hmpjPrKrBtm1zAj6q&#10;hAo1ycR2MQ7SqsZvyxFQF2I1Ymth6LIwgww1Y3UVlqBXEyKtjnEOQu5xkGZxlku7gxrLIdBLK67I&#10;JDJdwm7Zqlyziz1dp0aoBYpF0KZRZV6+OnpcT/ZKEYJMIZXEwAFe45IxIvAi4m8hjsULSJRt1xNx&#10;hTEapPySEbt3jD5aJQuSsbq06fscVXjCDErPRWSTcy5Twlxv79w8gi4zIpm+oAEA4/FGZNA0pu13&#10;HHEcpW8C8aY340pNbCSisdq3xJcrs8VECjsL0ZkW0XMXenWpPOfOmoIcro4AAY4a4Z45QdDIl84x&#10;1dZ64EpfwCU0B4gep24dQew7odYe4x2UZdxWm4xyzvSevIpkDzAiQ9rOT1ggYAcolJBSzONXDN4h&#10;wfJUXVApOLonrNIB4AQlYBQA1AYBaQ6I5S4mSD4+oBFBYBiJ4EFH4hAfIqYb0jwAAb4c7dQcIdbd&#10;QeSMw34nrZ2WQCDSQA69IeQq1vwc6Coawbh34d4fClVB8hADBpgCwELST0apLdAqgdyDChYoid5o&#10;zOz00sToQDgCxqADQCx2IC+zQCYBqsyV5IABAmoBvgorCpTIoZ5EtlhIwBwmoCwDQvzcJAAAQA4t&#10;x9p9/YrIIbgcZEIdQdwrad19g8wtFqiag9kqMpWtEdoz4zqcZ2IFgFIFYv4D4/gE4DLSoDWGqPIn&#10;elUr1SNSJcAcwdheQZIa4Zrdc14a4cQ5oeMxg25YwBJzAnSIQBvqizh/yBgBg/DSA/AC7f5AoBhF&#10;wBzRyB4ti9K0e0TUYxR3sjYWgY+ZGUDIgf4trQwt2baAlWpBVW0XRW6xY93H2A5WxYQmLV6AW+2K&#10;vsZpngBFwClB/Kh8fKgBQ2zRo2wBFF7BEbxlRajoxLIZoa6uoZ4bREoaQb53YeYf48ICwD0ReHA2&#10;wyrrBS5sQvBXlDzr92Hw2ifN33q5wkAiOPt/d+igOAZq0OnXBmUsIlgiiDw3TSAvwEwCqBYF4DY/&#10;gC7aUXc88zfOXOv737/8H8NSmov8X8v8386XZkgg/hwbYbjIgdFrZDI8IharOVo6o3kKjqsLEdtM&#10;wgABgQAgQBgkDAYBf8EAENhcLAD/iEGh0GiERf8Wf79AD9jIAf0TiIAAgBfwAeL7jjfer3ADhfkN&#10;cIDA4ABILBgAGAVCIAfT/AQAYzseQAejxooffLxAAafDzAAUfcuAb4esoetXfL7fcMgwCAQEAADs&#10;gACIQBoADwbDNNDIYAAWC4XAAOB1pAoDsQCANBhgArlder0q7dcDnADFZTXjr9gw0GQttQdCwABQ&#10;IhrecDeAC1XC7xscIxDHoAFYnE91uwAA2thuv2EO2MNimz2Wxh8YhbweNMcTjcgAbLbbgAaTUas+&#10;rgAEAiEIACAOB8+fkx3tMdDmc0o3uhkD+k+xvljsoF8wABHp6ANtIVCYUAAcDNtDoeD02BIJADye&#10;j0AB7nqewAHsfB8AAsCggcBi0vYnK7rSBTLvQBCarIAaHIWfh+pOfR9K7ArBHs/x8HufQAHzDsBw&#10;LAZ7KudZ2HYl5xHCAB5noqACAMzAIukty4A4DYNgAEIPA4AAJgkCDWAMvawNtJ8oSi16JIWfsNgA&#10;cxzsQZpnGcABvnCcb9nol0NpOA4DgMADzJqAi9QOAULrAr8nL7Oivr6gjxtggyKTygqIoG2C/Nu3&#10;MpN1DCQH+k8qIxRiJO/RiQu/KrwO+jh+n5E0PU2fiuysmKwQuBQDgWAAGVQAAHgdJUIgU1gDgKAE&#10;0rFCk1AJXCxoRJ0LTWAqxTQmrzVlX6xV7OKgrIsVipJX811yvSgzdC9AUPa1r2xbNtW3blu29b9w&#10;XDcVx3JctzXPdFuIgc53HWABmm2aYAGucrOHCeJypIA1ZBKDrngXgCUH0q55n4q57H9AyYq6vkLo&#10;SoKDQu2iRofSCIvChSDooj6Q4q2dGow16T4ykGSoUi1Jo8hZ7n8oJ4H8mrHVMBQC1a14GH4eE1gD&#10;AR/gPEyxwxC4HAJUwNAUCqogK6YGgEmp5O6bJxuKch1u2eR7KKAaPgwBiegyB4JviCLKgJOIAHWe&#10;SoG9LQAGgbTOHUeqigMBzMAgDIHAADITMq9KxHudT/H0eeFK3E57nzAZ7wNTKOAQAMLgeBclA2Cr&#10;6AuDT4g1IQMgquAJgcCVdKDuainF1AAGiaF5Hme8BAuD66AkDb4AcCyensfqXG6cZvgA4DgnMdB0&#10;KMwc9QxKp+JPKyTvBSWKoXQS+qC9LMOk6YKAs+EgSMDYLLaDYJLgDIG7ECYE6YAycgRHKxydiba2&#10;7RuO+AdrEGYa5m9UbxrAANocRnB4j6P8AwCB0wHgROnAonoFwINJA43gAAGwHmVgofACblAAALAO&#10;fpNysiDl/NuhsjhWyuwAG6AAXQzhgrzHMcUeo/HFD9AERw8yalevvIOskgagCMkWUIRRRhBFJkdP&#10;CpN+qe2nKyAWhEuoCi0gSgMAACQC4FgMb0BMBSSoMk9bs+wAaagDlhTWANWQA2zqEHCdkxI0RkHG&#10;G8Nh4A718j7AKQsCgHS2xQVepkmKmiYoeK6bCMMOE3OkPItKMiuFjAGTkk5RZuXomxIE9IkZXzaG&#10;1T6QgoBY5OoXLEBEBBaQPwSA8BItoIAJOabsqZdMr5YSxllLOWktZbS3lxLmXUu5eS9l8k9KhF5f&#10;zDmJMWY0x5kTJmVLJiw+ZnAAHebwAA7R3DvAAOodo7T9tqAAgVAxDXqn5Jseo9KrwDgEhAryHqfi&#10;KPwUEeFA7FH5Tgk6o1K5IErvNJIWKDYCSaj0UgOAezihoD0cUMIeJLl3IXAgAw6acU1DwJUAAC7G&#10;QfqvAACMfpVwCjwXcPgeA7m0DuZ1PAs6SgJARJ6BQCLowIxNOhIc9jM3tmsictWeMIR5TceCS8ci&#10;+Uwjpg2AstIOQaAxooBYyszkTDWGyZwWwuRiAAOqV0IgP6kArBUCIAAFQKNiAVOJicIkprWmEa9l&#10;DzErAAHIlld40Bov/G2Nutg5TtpWI4BKr5lonGwm8AAeE0h72DiMRxRqfSbJoVUquKlLakmVqU0k&#10;C4E3z0psWdMAprkPExP6Vcdg75rU7KKPZAj7yggPPZYtvSq29JpTVCQnyHj/j4cUS1AyAEBEqI4W&#10;SHhfi/TZm0NcbJxZq0iTgkcCCSgQAfPvcxIQIAOpGLO3pBDGpZsWUabxnQ4RwjiS+OC7w3EwH7Hm&#10;VcA1ik0k1tdPtJs7LrF/pxJuTbEL4EWnnTmspI2KMhUQbBkDFFIHgI489i5D1LPLIWP6tdeKqKam&#10;6PtA2ArrKxJqhEtKFDMSMVmAczADAFn6uS3oC1XlT4eNYWVXqblkyHw0tNPRQS+XyusoDGk65M4y&#10;mXjnHWO8eY9x8t8iA8B5s6G6Oe7w1RxjaAAM4b41Jpj3KZFg6YBwGqvAKAuHEjjaWGIQn9yJXjcZ&#10;hIbPBibEFIXYYsyJKcwpJEOJOUEhY+x/EGHsTFtA/VXkwJ6AwBJ8AaATaSBkAbQB4GcQKu4eA/yr&#10;j6ACTEAoAU1AMAEfoCgA7qD5IXNGaw7x5WhRFJ4hoGAFt6AoAJHY+iTgOMcazL49a1jjcYl8d5Lh&#10;rjmQEO62hYwFkLdumoDII1TPbxEAh0YBh/pqqYSiarwBxL5HzrEB8UINgFP01soNDS0gZA0fQDaR&#10;gPgdA+idFAABpjVyclp4sMs7AFWSBJWQAgIqyH8A5C7unFDtRhNAdc2h3jqpEi3CLJTvz4Ukbdi9&#10;aiOQ6R0TWlLYgO7dOgA86dvE1ppTWAhNQEQGpKBCBFzQGwIGVA0As+GWD9WIWvfdkSlh9KeAAOAd&#10;d3hijWf2NQcEchxDmTEPYqcGzot7AuW0FQHQSgABIBYEAAAOvjKiAsnoCUdYnWMWUvhfqz5hwSpY&#10;cY6jEDIGsMwAA1BxjZJeO8xDBUBT+wzOgiJ407EMYg9O+xDlCGvAEpAhTHuDqXQPGhWaFDLAHVeA&#10;4A5OV9pqL+sFVVDjoRYioAktIEQE2rlHtNYQ/1ZDiHQmIX4zRigAG2Ol349wBFdACqQAD5klK4Qu&#10;PgeluUU2HScWEsWGuKYpjIWFaiTs5sVngRAiEQSGbWJI0Gc6sgE7UMsAUzACuogM+YZZosVAFYiA&#10;efACXk4N3nJIm/H/3/wfh/F+P8n5fzfgmD+f9X6/2ft/djvAh1SOI2KvNSa1JGdFIKKPqZ8llcFZ&#10;E0D9Ffk1O3sYoQldE6O7J5lBL4Phk8r9FGiJOUMNlZAGs+DAO/Bzh8iYhoB4ioBcl2PQB7iuh8gC&#10;lXvkiagHrFAUgFjMAgpREhifCIh4EYh7B4prB1poodiogKD4AKgJHRgKAJGxAEh/CYh+o2I0CDAF&#10;gNnNADKVCCPuCCELsCB0B0h1DjNzAABzhyo6rCAJgHklAWAVAUi6uNgAB0qEl5huKhBhhjo5CuHF&#10;AZAXi2gTARjKgLqalVi8PuL0lYCajWlZMNE5kpCDFPCYisjChvnfhiBkBlAABuhvDOB5xKCOlID8&#10;jMFhwdrYB9vYlIE4kLl9lZHrCzAGm9AKsSAMAKw8C5iokkOIm9GAFXxRO+kLmLHGHFLPprJsqRB1&#10;kXgACsiXFGj8iaj3GxGAFTLqsFCTkSiulNHFCtiOGzCDRiMNlbu2B0t9m3BpF5BzwrGSiFgJwoAT&#10;ASquARrmD4i2QzCcqcJYurq/JnpomdBxhxl8hqBsOyB1RfsCCwFasOJ9t3iEk4L3OUJ2Dar6L3L/&#10;L7u8jbPgMEszx3szs1nnErsJCJSKEMsFCOkNKqFMsGiuuWnFFAOML1IOj8FXllFEFmQLFTQenRj7&#10;EjKUklAEDzl9kmsYIek6yDFvL/sbv3yfygSgyhJdmVkSG0QbgABvB0BwG3BujkhxB3nimEFPgDCD&#10;ACm7DWSaEDiSjyJQGziBFqQGEopKmPs4M0npSHMEr8r+sAlJs5CFh6B+ixB2h+E1B2h/m9B2ABDK&#10;gPgGi6AmgOmkgQCqj9h1MlB1B4LvBwh6QsIBkBABuEgDh/ixG9D9B/h8CYh4B5GdB+FFlTibquoN&#10;AQAGHRgJs7ADh1qRABnEk9ELh4lJhxh9iYhwGCxIB0iuh4B8CONTCTvJteAJkLroj4AYASjUqXi0&#10;zNiiuuHihvDDCOs5OlAMkhQ/B6JuMFCOAFMPi6uJC4xVkVHFBtTwj/tYntmkmfCgh1h9ptB5gCED&#10;B9mmqqABCYirLbh3j/B5h2GdHXoZiNlKCGp7x3iBwDAEgED9QwiegNAMHNATAPgSDoKiEBtnxgB9&#10;irh3B+D/J0CxALAHGxIIjKgQAIEhALAFnRgGPBDWIyFBJLFGzOiTv5EBueh4h8ioBvh0kxBnBuBp&#10;AABuBxHfwrqhENiuoDElARAODngdgTgZgAATgOARgAAMAGmkoOOTn5xCiGh2ykBtGpgAMkK6Bohy&#10;I5HBTVFcgApDnqSBq0LrIfpMlAr/PijZS0CDMCMFCYu3pCvUgEFTAKunD0H3B9SPM5iGkclgOogG&#10;gElX1DFTAIU8tppzABE1B1B2F3BmhtBoEsB4wsDLIcPkl9E1CNiOB7LyqqTZE4MYO/Fju/FkH3va&#10;lcv/jWO2LqpNCKC9k1mzmzFZADABQAIzPlnrgDFTUTD9OTPtj9J/FTAG0TgIAEicpzvEOVSh1oVo&#10;1pVp1qVqvyP01rVs1tVt1uJfwIlIENISrZESEDEAkBRKD/TNCikCnFMykpp1iv1Uk/jxwDMamJE8&#10;xCO/U0GH1XxRj1KwjMCcD9VdELh7krhvh5CrhjxvH/2Epph+CglSCagTkeAAATAHicgUAGyWyBDA&#10;HFB9h8kDECCXFADLlXxSE0E1B7hzF8hyhjKpmEkDAKwyFVAPNwgEHtCIrMj/pnhuxFgABkBjBjJp&#10;hyDggKiygJsTAKQfpumnSkh3kTSlHFEwETCtkBKvD/HtixD3CekkKXAImxQhGxKvGxKTjVG9RAko&#10;LELSEBR9QsBsBtK6BjBlhlqfF8sCFBwHqynpCBvWJxj9C7IswoKvD4Q8mkgNALi4WzRMD0LFRNMV&#10;MX01CIMJLNkaxKxfKRK7DtjNEaEOiuwej4KVElD2G9OMFZDai9RQjXXGFURZjXL9K7DEBjBkuwEw&#10;o6yPQhHRgWgVgUKMrl0ngLmkgGK+1nl0UAsxuWDlxfJtG4DOWinixeETkUoblfIzsUO/UzxCVYk8&#10;s0s1jaiHk/Xur+r9GKFJyIvgFLH6lFnnTPX1jvDqo/jqjlCuyLFIDWtIlUxSSUmJsCI0HqvAKvHR&#10;gQgQtw2yTPxMpDn43ir3l1XxR21u4IYI4JJjCLkqq1pBAAB3B5iihzB2jthxh2HihyB2qhB1B7md&#10;B6gAnFB9AC061clmixEmOpywu4yD02OVXxCQAAiOSGFFiNEqiOsCixjwh7s7WoCDB1B9jMBxB/HR&#10;4WWwgFmxAaq9gpgOiegPgCETBzB0rvBuh0DOBphzK6Byh2DtkWirh/VSHIE1AEgCHrgECcgNAKC4&#10;ATgQOigNAGs9yOAALPkahvymJukTGkDKh9VDprh+iuhyzc0dhyioD+HFDzQqFLESnFEiC4DRgaUn&#10;gJC04uLvBzKfgAK7KhTslXgWAYAXoNrUh1JsQ0B1wsW3LATNxgLCCNiFpHELwgHRgP4CEah/EBBk&#10;BsEvB1B7JtAEWkk1uoMxiFh8h6EDB4h2z9LST/EzFIlEL6L1toicj3TBAMD7gQgNjngTgO0HKGjp&#10;yQprz8PQB1Hfm5KRGWCY3hlXgPgKEhAQgJEjZ7EhAJAEG9V+Dcs5CTueHFB4h8Cih1h6qRByB5qh&#10;BwmrEvhxymB1HiCjLQJEAID3gAAVAQjUgiAXAd2LAMquSaE2oyUq03H5CPitt7h4mdBuYvgABjht&#10;EvBvB2F8ndT3GMyUrqjZL6Lj6TqyiLQDmSJ7K1rqiaE1AKHRAAASgK4Cot4hiDB8EUh3msijOexn&#10;CQABM3tHoyxRgCD9EOkTG0ptOeEDRQIjEOJnv+YVvYlJ0ymHVUyBO5CDGzFjWd0TFXgIvqvlwBIy&#10;JHFau2AFABvmx/vnViyTVh0psTliE3mzGHGzi8yvJHurODE+SxYJ7MbM7NbN7OJk1sbO7QbQ7RVv&#10;Or7LpZJ9XPHjD/ZoYUEAiQSOJ9MCQInpk+ED0BPZo01eW/FfmIu/N2Cgl9ia3GXGEKIzpDiLh2rS&#10;huJsq2B5kBB2SOPkk1ARi0C1Mqkj1/lcmQyLjvJCE3uqqyh3hvjOBuBejQB67mAHNwC671gFLoiO&#10;vuKSCmBuhujihmBlBkkTt8UljVoHDporC0h3h+kLhrh1kTBwh2iDJqFZEUCrsOF8qGkTYArGierk&#10;iekeElQ92zlVC7qhxZrFX7yAEWEBDtDELhq6BnBo0dBz5VixloPZiECy4ZD8VhQLCzTuWvRXWwrK&#10;C4wekjwgJ+lXu34FqxkoiLiDNkrAiirurvHWMnKdioQhj4SXcdC6sTFf3VE1ADJxMP2Aqwyu4hR6&#10;jthj3aCXx6jAOXLKGxXd3ekiAOkjwoUCCaqyJjjCCrxvKhR6jEDfjgjej/Ii0zvbXsUBUBdBvhGJ&#10;3upLU4FEbubtsAO9L/XJlLJIlFFJHmSNFQVR34mF35DYFmD0j9EFlTPD3yH6FLFAbIoqLLAQAQD7&#10;gMXgizcOk0oQJgCJ8ibR9cdc9dFx4KjcCPzZCujCD/B2SkBxn75Qh4l3B1h7prB4mDCfPSu2jaN2&#10;HkU202SFJMdDiGCPjXzdu7B/mJCvCKN3j0Uypuh+ELtbCGhyB+Ylh/tigEmxAXQhgAAcAKm9AigL&#10;i0gLT5AAB0B3kYhvh1MjhxK6BwYuG0B2l3FNETdQEj0+AOAJi2gRAND746jU0Ri0gBZpB8RfJoDf&#10;jGiYgFHwD/k8hwB3EYh1h4irkyRmJvoZCgj+iuh3B3CrgPgPjKgogmgb5NE1BwDkJrhyjEGsCXIH&#10;mkgWgbUlGvElB2B2prHhninUSmEwSmRInfmT6lgRUnNtC4AG6k1LqhBfhnPPhzVMC65Nj0InGGqq&#10;QNkaqdkTtcr9U7CyySFT8tvFm9AMAJDKgM45gAAPgMEjTAkjAOALJWTsyOiOB1h5qRBvPROXh3Dt&#10;hz70Ju5EDLAEFXgNIHgAAUgLquALoKibACCaiMy4B9EBaCD/B3h6imB29mG0B7GdB3B5KReUKRB4&#10;enLAB3JtX/Un+/AWgQgVAAAhAXgcgAARALD7n4pKKzMxU0r8n6zZCYhyB2DEBnhul5BsB0IUhxB5&#10;KhB5B9Cqbv16V3scCvOr/Sy1nkz/iHjxi9WtvrgAAUZwe/oJAKADjptGiTh0shiAAB3vd5AB6Pt7&#10;AB7Px7gB8v99AB9P5+AB9vx/Q59xF6vqEv2KAAAgEBAB+RcAPh7w1+PmIv5/v8AP8AgAAAMCAORA&#10;OSgOazOfzaZAIBToDAUDgAJAsIgAPhMMgALAsJAAFAUEgAE0gAAcCAWtVwFgUEVYDVkDgaygm1AA&#10;DAQCTeizagza7Xe7zK8Xq9XiR3W8YHBYPCYXDYfEYnFYvGY3HY/IZHJZPKZXLZfMZnNZvOZ3PZ/I&#10;TGY6DSaXTafUanVavWa3HaORYCZ3qR6DRAB/TAAP3eRJ9RF9Pt97ve8HhxuKxfhvp+RXeRncxm6T&#10;cBzoCgW4gbtW6j13sAC4Tqc3Gczrq+aiACiSW/3h9v5+gB5S4APfmxK9Tyagzr1acrc6r1NqoShJ&#10;kmCMprBKSJFBiZpseJzHMABvmaZIAHUcJxIUfB8pEBgGgABoPg++q5nEc5zgAcZxw0chwG+rSQhi&#10;DaohADKogiDINAAeZ/LKaZyoScBzoqdh3Jk4J6RCBUUgiB74gsCwKRDD71QCk6KnpLSZpAroDrAB&#10;wGgcAAKArKYIAkqoGgaB6TPudJ0nUAEMw0bJtm0AB2ngd7wLgrrtgWBKsgYB0xgoCKmgoCaqzMCs&#10;yAkpoIUkAAGAWBcvANLykqPTLztiwS+ru2TCwM3KLJQc50TkaxrGuAB4nkeYAAeCIIKVNKpAtRwH&#10;gbS7yz6uLq2CnjqPYuzYHPOIAGeaJpgAcx0HQ3bdUWpoUhKEoAA0DIMAAB1KgA66wQa1zBua+J8X&#10;SAB1yMABvHCcIATiddXnqetToyuC4va3DpLsASfqI9F9vSxDRn6f74n/U0DtmmTbryvi9OjfroS6&#10;3L4pA+Lmoq5rhuffqZXEAAFgUBSugQsuRqImuFug0eIQcoIHzCAANg2DltAyCwAZ3KeSqyvbaVHc&#10;ui6No+kaTpWl6Ywy+KE2uXJMfqKnyjb6nzDp3nseIAHOd85HSeR23We53R4hCU4SiSTJMAL4uhY6&#10;6Ye9KRp0nqbwZgCbJ9vDrAGsAEAHTIIANk4LASpp+H+sBxHq+JzH0kp2n+sqlxAG4MKqFQITGDoE&#10;LABKSpSfZ8IEeeunKdtpHIdUUnGdByIs+CpAnRwLgjRwNAlboKAcptexAr19n5uGsoke6Epgoa2n&#10;Kdc5GMZhmINeynA7EjqgZeR0PidR1obWCE5wpolCKFoAAiBLhm4ZULHldi3UIAAJg0DYAA6FQUZJ&#10;RDfI4eqSh4jwHgAAbo3RvAAGSMp6ZMiag3BqDZkgEEQDhHYvEbA4xuLLG0s4dg82zgHAUyo75NiS&#10;sgasRVihPiagLAOWUCYDlbAWAizwDgFiow1R2B4CyOwKAQSmAwBL2lAlZhYVlTxtzmHDHoPde46x&#10;5p8HEOwcqcx3IpHEO1CRJCSghAwzl3a3QJAOKqP4AJGR1D0HYnlriPHkr9PiAkAimW3k2IQh0dye&#10;wADgHUOMuxGQPgWA6AAFgHQTgABuCUGLNgJgXj6gwoMjzCMPL8qEuxPzbmwHiPVWQ5B2IpGwOUbo&#10;ABljhGoAAcr72+E1ZYbGVSoDagBJoXgjMkihmwWOdKWho1eIgBABiQIJgMAgkEBcEj8wDptiSfVq&#10;4+B9odHqPle48R7KyHUPFs7qh0rPbAuseEaSOkJU8gM2CAz1k7dG3VvaA0CG3nKXBTIGAIrdBiCA&#10;EwAARAUkCBMBatgGAEKywAnpcwCUCLmwI9R6WAIJQa0RuRhaGNNohRGiVE6KUVotRejFETRSUozR&#10;2j1H6QUhaROM2VJKRsLWmRljhvjjnBIkfcfZvWEr+QSsQt52TulHLAddYbd6ETqVAYah5e5KmLkk&#10;Xmop0y6l6HoO9Pg6RvShHCNobYABtDYGwjxqyswOs5H+AorI9R7ENHcO5sg5hyR8AW6MFwIAPAAB&#10;ABxnIEwMVvHkPpTI0RuEFHEOl0w9B6kZH0PggpMXZOdIyCCXqZAJlNhCWUlZDRyIRTyO1s490twt&#10;KSBYDBUQJ2fUomJhyrx4NdrK2cdQ7Y0zJUsycB6VQH2xKUrV+auAKK4UWBNWbNFKKWXDCMyVHFyG&#10;JuETa0tfBxOyXsQkBTJUQ28UQm0BjJi5EloTUmoht2QKpTkNIao1gAJGgGAdL4AEzW6BECGYQFrQ&#10;AIO2TgnVFi9DzsAs9aMpr73cR4PYhLdqi0zbk6OVlB19tRJ/JAoKBqUS5YebphptzcqlOhg43uEV&#10;ptwdofBjLtEHUHOsAYpLJWTgFO7QqWmGcFl9xSTLEQAALgXd0jcpwHCos0RAqKoFIsdY7x5j3Hxr&#10;JKQMuGSkfLph1x4g62cdI9WznzSU490w+B+kRHzlMhxEI3IOJkP1gNAjwFyOsAEoxOC3RxAAAgAm&#10;ISsAAAgAdS4FQFJtJoUkc5CwADuH2TIhpNQJMpAAC4CibQMQhLdQihaSGr30XuOyazXnVm7NHbe3&#10;QEwHpTAoA1WxXiwYaJmcI3DV6FZnLLMw4Y7KnLuHAOAAA0RojStGC0Fb5yfFNGuNlrqqUlD3HwrI&#10;DoG0xhECEClMgCyMjkGnKUfb/82AVkZPFHAHmcgITW3IfSWx6DmRSi5eI0xtShK0VkF4NgakOAGR&#10;kYg0RjarG5KUcA6I+DymmuFP2YpWnmQCdcpICYWohASyeF5TQNgVW6BoCi3QNw2Z6VBbQElHANAU&#10;9qgyC6hIELwPQfBCR0DuTkNsc6MBnDfGquupuoispOTaBcCjPHBlxHjrshw/HTSwhWAVk4FwGFNA&#10;KP4sCWl78ZXoNodiMAC5kBYBueoKgOAjAACgDPSgJJsoaX67BgajyVuE0Qmpwjh7wSUN0dK8Rjjb&#10;GgAAbg60NDzH4vfPJ8SeE6X5h3IfMjd5aNGAKW1DWKG8IrEO82zAAApA30oHYIAXgAA8BAqLfeKP&#10;FPiPVdQ8x7JKHEOp2Q0xvVZG1x0AA5B1oSHm2mzR4DuqeAEf+gfbj0yxOn1Rh7azplELi5qRgMAR&#10;P6BSBgEQAAQgRfsA+IOA9Q5DYN1NApgesY/+R8n5Xy/mfN+cZWjfz/pfT+p9Uz3dy6VDNViq0eEM&#10;HMwYYxL4xtZV0AoOgr9Bfi60lMFJYxVSzaKiVJUjIXwi7j8N+fUehBasVZF4F2F682VSfQAqZ4Aw&#10;A2R2BGBEmEH6JQGoVYIsH0Q6BEA8kCxeW6Q+kYtKJkGeGoTkHWHadMJyJKHoHmgGHIHITwAWAYIq&#10;BkBgRIBUBSmEBERGwGXgQ0G9ByqsG0GyIUJWzYAkSmASt8vgJmYYpcLuAExAt2TGAyxeVyUc0kRC&#10;2mAQLST+UyvIKSZGV+JIoYyC4m/kMOL6oYSwAArEI+aoSsOsO+O0U6QCoU+C+IOIPi10Q6HK2w1W&#10;Go5CuWAAAwAwkYW4W616W6ZoTGJ4PYxyokL0IuIqrEIaHQHWXoG4G+RhBAT4Oalm7qPUkc7w9awU&#10;bi/quq+AnSQGaiYON6N4Y2PuaoYyYu/DEywaX8Lob2WELcxIPAP7Fq/MQMNnFhF6ZDCMlmVMZSKS&#10;TSKqxokYBGBCRITSVsPa7e+tGjGlGnGoMw6uMIJAIyOEIiHumW/wIcysasdMHusHDMHyISHtHLG6&#10;IiIwIiy4gYNqp2zKcDFuKuLKAUAOKyvcLKdALKAOcAzOzMKGJSS6H0NGX86GJ0cKcDDewOQaYmNG&#10;eKIqmYyoeONuvcU2O2LeLAYSPiH02UH2Hia6H4HebISsPUs4XkHkIKGUGaGa82HKdk60W8AaUcsU&#10;BZDMHuLKGWGadk2wXoJKa6vUTGCECABW8MAwmQHka6X3CAt0AYAgTaAStkjiUyNgHsrSQuGOGKR4&#10;e8JMhgPAxkAaBI9yHEHobIFqGEFyAAGmG65CHgHqIKI2Iii0WKXCzI4cUu0Ct0A2AoKiA7AO8MAu&#10;R3L6fsAkAeVsLYLW33IwPAQCU/ES9WkiOIIrHIQ6HGHYQkGgG2vAGuHEqkHYdkckIyAqW4fQgkZI&#10;vIKUASVsAyAaZ4AuAaKqAmAaKaXSIiG6HIRgG88oQmHgQkAeAWRAB8BS3GBQ9wfmAWTGS+Uyoc+G&#10;ko7k4o+O7yN6HMm2GoHCqyGuHQlCG6Haj4HgHwXuX0w8acNmQIZa7qZhPWVKbgeLCuW9MQAABKA0&#10;9yB4BGkSBInwLCUyAIzFPOpSamIqG+HOj4GOGmGVLYG/B6HEHcimHsH8Q60wTahAKyACoGoOJ6xy&#10;cW9aLoN0JiwnF8YWJkteRABEAykCBPPqAABgA62EA3NeJuQWJGwEMHGuqI7gXI/i/bGrR7R9R/SB&#10;SC+o+jSFSLSNSPSQNeMUuLR5MkMeae/G6pDlSY+Mw6nHDC+Eo4VCoeYwIsJOAAGqGuVcFkFoFqAA&#10;WimzAqRIBKBI6UBcBW2FRGAAGgGolKSMbOLIUyUEe04ct0OEKSTiOG/wJqW+KSjubOGmGqWcJOIK&#10;BIBIKaBMBKfsBSBMkKp0lNKyRe1UG4G2gyHmeqAVLAZGIgQ6AMJ+LGUzNkKaAkA0R24EKjCcZ5Ck&#10;UkVtGI+AMO+04o6jOcqHDG+glo+y7jV0MGJ+XSQ6ssT4HJDuAATsgyeWABTa9y16h4tuKsASLLDi&#10;o6NgwsHegEgIXhTOWUVgXuasOGJ87cnEKEYZXWYy9cX+/Ile4kle9TFOIqZjMkJGJk8YIkq2XOtG&#10;naT8K+p2K/PKxVPXEzREwWwcVMakxIUyxsZ7CcAABPGUvNWrC4YLSTY1Y3Y4opRvDFV09VS670JT&#10;AkawIbHSdMHzG+H1DTRBWDEOQALBOYK0AJHuLbZpPJRpSq6kWOo5MjWJV0VHSo+E/wQ6sIa6HnWW&#10;HaTuI0OGACA4reHMvrJbQSHVauK0AQKyUkKjD82EN4TGHCHGa6tKgGPgbIV0J1TgfsAwAqRAlgJs&#10;AWO2n0UuAaUEzOO3ITGBKwj4HcGSQtAkdMAQBQkKH6A0kYHiAcLKGwHWimGAGSGEgIHG1VZJP8J0&#10;30LKiKSWUuAmAhL44FMER2A6AvbYroKkAjCE33RyqRZ7Z4+GaETyHkgGG2HGRgGsqmAAGk8uPkH6&#10;XukWZ4vYt0Asd+ZsAcUcA2Agd6KoUoAQUuHS0aGWG07GG6HWj4HimgW0AmZ4CEBWB0AABGAukCAM&#10;p+wE/dSc/mqQ+DSo9VDCmkVkHCHWdkGyHKgOGcHEvAHOlQH6b2U+uuYiyDSgJEVNPO+8lnPeU8zc&#10;ZOi4reB0BKBlYmAvGYAQTGjhOaQZGzS8IiG2RcAAF8GaGGAAGsHETwHYHsgGH4AIJlKgTaAMAWLK&#10;QFE3Q9Q7GBgwNxFjhsQMplPfVsUWKqBNRWBuBC8KBEAmZzHsPA9LPNdcoaqONlbgqTVzY7ilinip&#10;irSNSJitizi1i2+SuFaJDDS3iXS1SxZ/aDdZOlRxifdbC9Rw+I6y08XsVkGyqoAAF2GAGAVOPiB2&#10;BuBwAABNUcfQtosi7IgMqsgKAAG2G8gyHsHqIaZot0xefsBCA86USiW6TCZOHbk0ABJaGiTmHGgO&#10;rGbIZMLAq6kCS+LiHhEiIUViIkQ4JniSAGSqAKNGALJEzYP+RuUcmCRIAqBQBUzYAuW7WvH9NUOw&#10;LinKX4wTWGofV7dXijDlV3mjjaw7aBSlZ4tKa6G6HAQ0HLWWe8XorAZPTg2EA4RpCmUvUvWHmmMo&#10;VC+xGgMYNg10dM1MgGHQTgAAHEHGdkVgVkv8hJR1dYYaPhXsxW4pWfi9IOVMOuJKume036LXCqpY&#10;TyrMPqHuQ6OmU8ndDUaFE8+7YPo/REN0ZAp4ZJBWZ6AwZ4BOBIBCxcAqt1DbLti5pnpppqMvS0MB&#10;fZPYYqwuJMVNgxZfS3V8uu7aPBP/Zi/NGfFLSXRu/ZjOQS6vY+qQJOOGHyvoWeGzB6GoF/ACHTlW&#10;H2AwR2HmPTBAXpJWIKJUdMLSTa5SWzD+rexofsLgJkjuQkXSgGJmQ6NyhQNGAYJ+A4WIAoP+AfIA&#10;AKNroINwv4NxW6IsiAIdj+QuAaLAG0HiRSG9cajyHEQ1KWILloJKAgASRAAw4KW0AokY4CkZbakY&#10;AudsfRKhayKzHwKzUuoNmrmqpKYe/W/sYMJkasIiHfKWWeHYmyG6HO1UHsmafnPlMOKaArPk98TG&#10;vcKyALiSNu68Q0F6GlK4HKHemyAaSqBIAxpbgakSA9tJFKnUZbdZmtdWOnaJfNZ6OUPk8igI6+AA&#10;7CGdkRNCPkH2IaY1QyXIlhhm9ViealhsblTlFSwHCULihqfsBsBMBg7/vEAAA5RiAYcMLwJcdMHa&#10;HiT4GqHBB6F6GdK4G+HadkzOPE30K6UCPUP/ZfwOakalgGwsWmtGjLRC0+OHPIAOAcUvgWAABsBC&#10;Bdj8mCKkAUKqK3heMcqW/o/bt1ptyjylynyoaXixyryxyzptSvnYMji9SbjPt2KBOgLzvVOhmhzD&#10;mWJFY/zVmlfO/kv4ITau43kKGaGg7GUEZOCMCECFPnAVLssAXvBQQlD0vAGGGRK5n68Nai6WBKnq&#10;BcBafOq6fsUsKyuPhCGugyG3kOuSRgJcIbKiVsakHifgH011HmzOt8cSKaAWT8AarETIz8A2A8W6&#10;ArBqAkBGmKcSKrWyMIofi/y7WHR2MTjZiWM9wUN+OHnuTkGvjoXYbIklpet0BSBOkLD+Z4LSLAOq&#10;wFqlnbRtzPzRGwN7ouIjBAbJEoXiHZk210OcN6JFfKNww7YYwzYYpQwsJAwlCM9awmjfWusZVWUh&#10;NOTaYp2eVeVhosQ7wUKKXGQXqC/D33o/4gkuL5pGVMPC2+KzD+SnYo9zpSUcUELL4vy15H5JSFV8&#10;qD2MM/C+L317Ody9Sb2AgZ26MRqoId1gG5UUAAGCFiFia8HSWkAYA+9yACAYe1oudMgEgGWgmyKO&#10;KyvTJwBQBNmABaBUnru+LKHdu6Tym6Ve1OHpsUIwIyASN6AtAaKUVMAWL0AIJCH6PoJAOSNGHo0I&#10;HUnga8AIPiHIHimykyIKJbXMH8JL1aKy0uKahwW1NK4SZ4AqTQVnLALTgtnXRtWF2/2GqLijIgpV&#10;DSsASUHR64OEIqAbeaW8uaW96LFtKsNqQ4Q60YbOGsHKqqGCGvQSmeIbRU6UBSA6mK6KWzucKrzX&#10;R5ndSc+1SZFDzfo7p6HKHcmyGcG8lKGwqgjz70IM4uQEMBjVdWNubfF93lIOpkLuJ8Z678BkBIfO&#10;BUA0WyBE94zY2kLwrF0EHWRS8svAF9u0RUlRNkTa2kZO9KLAIAAYEAH8/n6AH+/YPBn9CIKAII/4&#10;I/olBYk/4eAopEIUAH6/H4AACAgDIgQBgAGgsGAAMRELAAKQyJAAIggGgADwQDIhA4hP6BQZ7QIl&#10;P6LCKFPpFQqZTadT6hUalU6pVatV6xWa1W65Xa9X7BYbFY7JZbNZ7RabVTn/baPa7hcblc7pdbtd&#10;7xebtbZ7JaFb6hfq1gKHhJFhqNgqRiqM/8ZS6XiKfjqNCADgJLj6RQIbjAFTpK7nc7wA2W03gA33&#10;A4gA43M4wAEwkEQAQh+PAAIA+HpFA3u93wAHW6nWAGu2GwAGAxGKAH5BgANxsNQAKhOJwAGAvLAc&#10;DQaAAH4edIAA8Xk8wA7Xa7gA53Q5gA8no9KD5nkANe5QA73i8Y8joGgcBwAA6DwOpSCYJgACwDgQ&#10;AAIgcngHNkAAFAgB4AAOBaeAEAqUMgvSiKYzSrMkprMRAq6JN+4J1nWdoAHEcj9GwbZuAAfR9n2A&#10;ANg0DIAA4DYNtyDshwvDABJI3sSLMwCjsysi3Imhp5noeoAHU4j2y0dB0nUAErOCf8kp+kqCoats&#10;0L4AKHzSiaKo2fqHo+g6FJCgyQw2BKUgzH4OAylgNR9DIDpQeJ5yudlFAAckZvKeL6IOyq+ogviK&#10;IujFK0whtLoQvi+IciCKIa8IBgABCTwWCsFBOEYQuyC4LAABgFgWAACgKAkQ13Xle19X9gWDYSpI&#10;vEaiL8xTDSYuNQRSpNiWMv9o0m0FmxFZ0yqcfh9pC357gAaxqmoABblmWYASq+gYBq6gIAkCgAHg&#10;eD/HGcpyXAbLk1onggB8H4ABaFaYVjWQEgRPZ9H04OEnzHEdABHSQpBSR9n1W58uCAZ8nsAABHxh&#10;p/N+52RHke8rnIfUrnGfL6G6fL/HsAaGgcBSeAiBTvgkBgIQeBkMAhn2e54COd1mBVbASAyUaUA9&#10;bgIAuOzJFVpxPT0yolKFn2awVP0yhSDnvis3gAAjxAKAddbPXSRsEkp2HjGBqHAbNwHGbYAGwdJu&#10;gBg09h6FAbOqDoTOyB94AVg6g2XSuqWvxzEs1rHFKDKR5Hs+hync+BrnOb4AGYcJqvweMvobTSkr&#10;fNTOo2jCiqKiyEI7NFKAsCdZBcEoUuqDYSgAFAJhA2IEwwyl0Ho9BxHPe5oG+azlGoY4AHQer2Ae&#10;C4JVOBgFY6yPXofM6CI71uOzlsfwIwzvy/RKfKAGz4JAneAVBAFAABWDiaBYCwRwWBbaLFMgkwx6&#10;yijuuWQ4tYcCYFQLgZA2B0D4IQRV2W5E0EoLQXgxBmDUGyswVKBAgwbjSqrKM25Nx5gXKQlJ68Uz&#10;Zl4UttMqZocw6EYDMGcckcY5B0I4ZSABPq8Adg4BkkADZLCgD1iQ9Ic45wADcG4agZw0BogAAMqg&#10;AAQAgG4BICMmgDAEp7AI08qQ+YyAANEaQ8x6D5n0HOlmJo3Rwn7HiaQ8JnwKAUQUCUEb/APKANiA&#10;0ngDJBRUAUnsAauFKrIg5CNahTSSoog+VBORDUdI7NEewcI4j9DkHNEwdA6h2N8AS00FIJ3CAfSK&#10;bE2bfIrQja6phyRPUyECSZAApcICxo5R2PNKqWEtDdNWekd59x+PlH6plKSUjLqbIcnBTicSOsTO&#10;cP1Hc1CQyCVsBxP4AEDAcAACMEBvDvHfHyjk9J6wADgnVL6UI8h6rfH0eSWhQXYNWcYm6ZLr3XKf&#10;I2AJ90VADNQAtHgAAJpwEpO0AA7xPGlNQkXQ+iFEaJUThDCSSK0lnrAosVCjcJyh0ecUW+AtH6Mu&#10;THtSc4SLm8DZboMMYwxmomfB+D8HwAAIIBAAN0bznhwqNekOodKC6CBDX7QUEjvQFNHbJGKFLlC+&#10;EKIkSCao+Vvj+qoQQexwR6jzP8PId6MBxjwlCNgd9QRxD0PYO0fJ6AFgIe2CcDQIgAAfAsTgCwEU&#10;FARAabQB4C0BgLAS9tpKDlSyNWyVujtHHTopkeW+RSzrE0gIMQcfDYhwjqNYMgawzgADeswAAew/&#10;mLAbAoSwIAKQcUFAw8FVEYG0QmKmk9qtTaPl+SdbCkhEFuS7ZNTkdQ4AADDG1Zwbo6jYD0H2t8fZ&#10;0FTGfnum1TLVpltjfGQlTkyCfgUfg/YEjun7uEBYBV/gFX/GWIgPWlA5x1w7GsOIbQABhDWGYe0e&#10;aXwCgQjAAihz3VRJzIeR50xG8AEOIbMfAJRTnkiugRIg+DCfgPAebQEgH65AsA44QGgHgVEpAYgp&#10;ZSJIBojMJY63NFMTYnxRinFWK8VQUxZi/GGMcZYzxo1NScLmtLYhUjEcaMBgDFOSl0eBOQGtQnCg&#10;oGILiaKxZ4UA0SMEa3vXsfo9RpDZm0XYDRICQWyHinniUzj5ZdLol4cIdiMKer3RqjerJwaBoKSK&#10;kOg1clVoKoCrpstzcvEjzBA+29F7DrUsiZGERQWPsWHeO/IZrj4DaG43s/p9wD6TVgrI6zhDtAVQ&#10;zQE8B4s+qamcf9OpHZ50BahP5U1GMdFnMM+uYpBz1Hsp1HGNpxT5XKYfPNrhCVPYMI2QwieoyD6v&#10;PGSGSoAAF1JT4j83aQ49KvNnk0vl6GOIulDJ2sw5YmHnPpPOArrKRKTleYt8xfCSElaeqagb2M5o&#10;8j8A4B536G24xrvXe2998b5g7oVxhU5H791WYxFxxRpjUGmak1QAB0qLQSvAHwOwd4AIOL0YIwD0&#10;miSABqbwIgQvB0uqrTVhSBXOKjPsis/MG3/I6Oyr4ABtjkRuNUcaNxpN2tAwo7IEQLzfA2q8GII3&#10;dAbAmj9pLTUPNLjE+65ssylQJddwDgCUFly4cdVlb/LMoDjveMUawy14j4SvH3OQG3+AwBCCslIE&#10;NNJJM/roq2Id/Wxx3AIiOBSOjhHbEwZI2hoN4HO3sc49Evj05w+5XQAjKPgTY6YpD4yCkLTbMciK&#10;xSJATAi9gFIIzsArA8dgF4GHCAXAW9go5ICQ3oSuN95QABkjZGfy4dkcR4D+Pow0g4AmysdIG+u6&#10;vksBvnwXgRURF/gzHTgRA7p30ioHBWCB3oOwQgwQIA+Izk8cY26b1DQO+vufd+99/8CwsXfh/J+X&#10;835/z7h4DbRqynZgIwF6MC947R4scwmgpVy8ASAh00BG/AoI9yoIZqKSXxL4A6RBQDnYFgFjtACw&#10;CrTT7SkojjMRhKMzRQ1qHI1ocw+CTqJhp5qAEbjhIhA5HpH6QBWwtjfiBrP77ayAqjqi/ohqaTRQ&#10;/xGY+A1yJgcsDYoJIInADrLgEJAymwB5Ab7MFoo4fSco8oeQ/yJBjicphrpRWZWiVhPYAzShXJXS&#10;wpJMGBEqFAoSXg+hGaJjbA/DhZMAexK7kbcS67UZUR8ogokJr6abYZbgACcpHbZJ7ZHwlg3SbwEy&#10;LYACPA2h9wkr0xMBKx6RLw0qJ7Mw9gfZ2R9QyAxB1x2axbATxQgaMIz5VY2gE8QMPhB4CBAcK5D8&#10;Fr9EVEVMVUVYtLQYyZqhaxShKSqAACTI2AYoYwZDhQ4amym4lJQaPQmg/o/wXgYAXxhxHYHAGwG5&#10;3wEpwjOpCqL7T6xAn63cNBlQdg/QZ4b4a6JocxzwdAdxL4BYAxPYFgD5+oFQD53oE7skQTCJSjE7&#10;p6kZrLVcaaegh8SAkIdQd6UIbQchvcf41AbQc41BpgAAGYEwF4mIDwmgD4CZIZmgniWwxrXrHYiA&#10;kjtpyKi8LrqAoqBDf4iBt49jmS94awcxvYa4dJG4dgeo/wAbPgzbXhSp0xrpNAjqSZ2JNTBwhryx&#10;7AFAETzYDp+oGQDQ7AC4BrDwxpTh8odYeA9gbDmCnIdI2AcQeKJgdofA+4fAfphq5YkJKQiZUIji&#10;Z5NC/7cD4knci0s4h5WpWw7ZH8c53oHwEoGY3ICRIcjJbJZMV6w5EkV0VkwMwUwcwiiT8cwsxExM&#10;xUxYsbEbfgxgo52BHQg6nQ9gXgYJvacokIGYGRIb/ZBQCwCSwS/QoJGSJgYIYoZo/ZeSHwDA2gEA&#10;DonAEkEQCL/wpiCoko4A4LM40heo/RGxvbRI0hqAkpghgAFomADRHqUSwj3K2ix7qMxJhJHaNJRg&#10;9wAAbQbZu6S43oz5BJBQFAEomhPrnZCInhD04ixTUCMzjAbMRodBLsRA+gAyMI2ICpeE742JBKmw&#10;7saJPcLLej7axL9RxbMbbg9qT7lyYAAAdjjEnKfKWA/7uzyEOSagjw8hHIg5hJizZJPZISbzjpA5&#10;Vp/kQZqK20sgg4ddBo0qnQ9s65Q49EJIkIkZUxKEsMmUSyexTp2AwUTcQU/cT5V4DaPzy5njSYlE&#10;jsxlJVJdJj8KyKiwkAhqrIg7RyOIYAYMXQfofRb5dh+sB57ENJhocwdKoJGy98twAAH7iAmrjpQg&#10;lCwsi9AMFIoIdwebIYbxzpcAcTmgcEboexjAlICIlgEYDI3h+Ymi0hH4BwBLeRDyDdJ62cIwricp&#10;iweAeg+4bYcw1AZAa81QcyspW9RwEACxA4HAFKIYEQDA3gBZBrLpXQwpSxOMfI6CeYA73MLiGJEC&#10;GBaAp8vhqokoeofBb4dId44obMlAAAYwbyKYcZzTYIjyZBNbxkyMN6Z5O8OAf5O4jwAA2cn4EbDY&#10;FkoYAAGQDh+oDDDrxp05UDMYeYew9AdAeI4obsqidIdg+AcQdo+AdoezIZi0sAvgAZ4rARSR8B8K&#10;/ssUtbxrX4fwkKQpWwCQC5+QDxwgIAEw6gEQCpA4Ar3E7sezVSR1JtkNkVkdkgssw9ktlFlNlTfB&#10;Ey2UFRHQhq9BHYbYbxGAYQYq4EmIH4Hp/gEoEJBRxAz6OqZqzocCHcy715RBK4FgFKbycBQIDLnZ&#10;Wh7aFUj5TUGTyUGidMDKHI/Qctr52Ig4DC7c2BA4Es8Nbk/ZY5aj64xj67QDF8wEGJiEO06tMZL8&#10;HSJgcdvdC4kIC8+6IhIYEUEQCSVdXDc4qUQ4eilCTiJjgp51vIAAfFydUJqA2R7CPBBSO5eFwo2k&#10;UY78PVNxW48TthJaFaEVlthTX1rAg44hGE9xG8+CUIexkRbhSQn52Dx45w6Agpi1hgkKeJHZhJiU&#10;CpWhAY3Q3jjg3gEtwlwyA4zIgZeY+4byTI1sHThURaJBhrVF00sJUC7ES9hZSQgZs5UyO5BSgx4I&#10;DhQdwtIwBBptJNld+V+d+ijUFRxy9Biwc4dI9CnQ+AaIaY5JxBXQIQH0hapIlAaYayOJLw4ojBjl&#10;qJBUzj6RHzndXg0E24iCYokLq0WodcbQbjg4bkb44QeQ9gCBnAloEYFwAAE8hquYCxH4B4BkItXV&#10;R91F+6V0tKMyrizodI1ga4cRu4Zwb5ccawEoDR/gFViYADsx3QC4CBBT9dSiM0JhdC3oewfhhsA5&#10;XQCoB57CLx7YA10kmOG2C9uC2dXODa0FYSJodCOIYQbM1QbQdBzweplhHAfhiyD8j4fwz7xx78nF&#10;C13QfwAIkI2ReAFFb5gADx3Vclc1dBqyW0jYea3ocodqoIcAdJe4bYc6OKsKJgdgfDIYe7nAjRrE&#10;muVJ18sDA9CNacTBHZg5BwBq7QmIDp3oIAFEZgEoCoD5DIAglAAif0L1Xt+uY2Y+ZEVVk+ZOZmZu&#10;ZyCFlwqNyYkI0Zb406UIZQZo2EcpUwI1iqgtn9EwoIhQhqJ44oXQYEbtDIAAHYG6uV5heDeOMU+k&#10;jyj5bj092g/FBIbA09Bgdo4pUICcIgmoDw3hPolk2o2hBpprMDEMxyW8e6B1SDuIoSMjRA/oAAcs&#10;+KnaOM4Qhwg7/xDE2ZV+g8IZnl99JFSQp9A8GynIcCOM4A9M1iwtWxqDSZByL5PapJ7cIhAY2ZDA&#10;Ctws/RBRAQnhQpqFoaEpxZEx8CaUnLxgeAeQ+5Ro/SGaoNFQ9kNJb4kWP6p7XhOzABHaqVuhHZiu&#10;sSeOkwAAEqPSb4ER4IEQ3ZB+gaD4xQkpKxjhLrbI+Gl4/TSJqLVInzcKfDcZ2GsA3t0ZqE+5Vlnz&#10;jJH99pDN99j2Z+yeymyouAo44g9AaAadrwc40l4ZVQngGYF43iMhHYX2OIAAeoehb4FYE7TWtxeA&#10;DIDbTSQFqlOKXCiweKrZGIdI/WBZugZQbbvuSo+gDYCQnAEznp+2RYDroZWaK1AGiKCNuRx1+K/t&#10;DUCob+TYAAYuOTlwc64Byw9AC2L4AAHIE7LQE5/AAAC4B9oFVtjwdbloaYbxugcQdRe4d4e4/w7p&#10;AYF+RYDwCpIwBKhiMRFCWsF+DJESxoiru4daJgYwbT14a4cpu4dAeSoIehjZ7gkrxBSofovxOKZE&#10;nA8gfjXmQog6PGRIErDYFwD+RwDWSGKVAjVUOdP5htOrIZzI+AbgdA1gaYci94dIeBL+sFgpMbBT&#10;UOwZUTQS6NhiKhQpWc2wE4Dp/gIOXQAAEgC5V8ckK1jiRkCWy3MfMnMqCWZfM3NPNXNYqiDwpxj4&#10;g40Rb9mg4oY4ZY1hBuboII7GeDLokt2w+IeZhtmhGAYwZI1iMJUw2wml5h7CgNoRJUmRT4gm1WfO&#10;rEDSHYbwcA2BhgAGoJniIpWScKbzK48E+t0uhr7U3GyWiWHC2Z70GSYpeI82jM+KGaHaJfI1Cw2Q&#10;2iIrnbjuXxBI2hsrw5qS2cOYe9QGBsRhvYcMDNMiUPZJhpVBBxXGpDPjPKpZqCwJBzeInnXioT/p&#10;C8KZPd95Bxp7PBMif0jUyCfgiSd5b4d4dzIYfJsSQ5qDYg+ZK49SsF68Jg+gtpM1WJiQf2sRbcZC&#10;HhkAjoz6OwCbTQFFtGtx4JItRUKkCIpeiyM01jRk7AbRz03haLXctdaPBzYYj/DqgBpsBzTQE+xh&#10;IJH82uk/KXNnmnmuY9uUWbyXZw0gYgZA1A/o4IDYDheA7Q74C4CZ7ZF4+gYgY41HSIIAHYmiLZeD&#10;ZJqBp7kijckKkMsghqeJi2S6oIaR5pvAcZvYbwdKOJpJPYGwEshYFYD47AEFQqm2Ggw8eKie6qkG&#10;NFCBMAfDaoeBGAbQcpvYYobb14dwejIZnRDAEoDBV4G4EwGKufAaKjpKf70o8id5jgb4cyzIai+e&#10;Tq4AeIfQ+5C5ngGAEoFvLW5c1zTXpBngBIAppvbMevvTQuifIhGAaAcB5wasqQbAdBvfxCOggYjQ&#10;n/EJ9gtvkyaofS65TlgPT0B5+wFAmHF53QGD0G9r0fi9t7uZEEKA/eHtea4AZYbzg9eejoeg/3Tr&#10;xBU17/knSjVSfHgvKIlABWgYE3K1NJwGFogAYEQABoGBYAA4DAoAhkNh0Phj/iAAAMTi0XjEZjUb&#10;jkdj0fkEhkUjkklk0nlEplUrlktl0vmExmUzlb/m0Smk5nU7nk9n0/oFBoVDolFoE4AFIh1KhsVh&#10;z8fj+AD2e77ADZbjsAC+YDcpM4II9EoAEokCoABgMAgAej3fIAcLieIAb7gdwAbjdd4AB4OA4AIY&#10;/gYhEARAACAMVxNOhr+xwAfuRADrdt7bbecAAdLqddser4tAKBIAEYgDgADIXCwACAQBwABAIv+L&#10;imJiOM29LpsUhtMhm4o07nFIpz5fNWdzwubmdDpujgcYA5VzAXVAARCAPAAfD2nDAWs/ZBuwA+z2&#10;20h++ej1eoAc7p5zfcXRbTbrzsdrtAGOivVAaEAOAwAAIAiFgGAa1wO/7qoqAYBP/BD/tkBCCAYB&#10;S+AcBjrge7UONeBoGw0BURvIhYCQOh5/H6qR9H2qzmnUABrGybIAHieJ5gABYGoOtLxgdEAAHwfC&#10;3nFIwAHcd69xcqR9n4fr9xUAB9n6fkpxcAB9H0e4AHvL0ButIDXg0DIMAAE00AADwOtOC4KAmADR&#10;QoiKJoqqErHpIYAHMc50AAapqmwzR1P0qEoMciT0KS/abKSx5/H+qTIysqB9MOAIBAABIEIODILN&#10;WE4TIGDYNgy1jXIQA0BODVlW1dV9YVjWVZ1pWqJt8h7gIfKqpLdKxvG+u5hmMb7IKkAAbhuD7WAf&#10;Cj4RzPp5AAcRyHhDcKB+HYQgAEIPMNB9M0w3SHMU3dcACnC3NAdR5L2bRzG6ABkG0ZzNHgrQEgNC&#10;gRAqDwABwE4YgAEALg6tAEtHE6Fn+pzGV1WyM3OjqkIkpmHSiqUnqscp3ucahvUEbR0WKcR2nPTQ&#10;ENGGgQhbM4NW2DoJg0vgFPHBjfuAeB52kcBzHFP5v0EZRr3qch2nMyAAqkBULAADAL5mDwMYMEgM&#10;hBbgKtODgI1MBwEoPcL00XclcpQnB4HrHJvnW6JqnIrxlG8aU9ndPwBUbpSI2PKNjUtKsrH2fMrJ&#10;spwDUzMszBeFQXAAFoPhOAAWAsEYAAqBLDKTXV0bE3tyoYx0mn4qxzHfGJqnHQRrnKbarnKbwAHe&#10;eVpMTBbeKliuxsa/aIMeyErAJANNVQEoOIGHoThsAAUgxq4HgO14EAJVeJzriHrev7Hs+17fue77&#10;yPJvXHv/H8ny/N8/0fSltcfZ6qHUQAEnqkvMYl2Xprs80AWhVM02MMA0ByAi2pQG6N5aw7R2FvSc&#10;RUDIGTxg3BmBsACpTxm/PSo1FxVh5nrUGVoy44QADzHme1lKFAKpvNIB806bzDAFAKWtcBGWHkQh&#10;m+okDFEokSSclBG6ORzHwPcOhGJzTOugcqBMCTTjvnbA5BI7B2kCH/Uw2EjBkUoJaKsOsygABtDe&#10;deOBI45RzNIS8aA2KFzZICQJGpAgAEEELOquE2xS1GoOUzC4tZojRgOAcQdIB2gHAPPGiEg6PI0G&#10;yAAAVFCTkrQiHotMcY5AADPGk3NJS1gGJBAnJs1EDTegAHQn12A8FrJDUsi0qyvH4mSH0PxSw/pX&#10;JTSqnE2IAALAULOBsDTMwRAiW2akC6zDxoBIW7lsZtojJUSge90ygQARiOcVQ0CT0oHoOGo0xyUE&#10;VzaH6paDKA42oZO0mRUwKASkDTJMGPiGoXTFVuo1ckc4bTznpPWe0958EYJu2VhpHEXJQPWpYbo3&#10;StDEGM68qKUAbA2X8wghY3BuF7lIaAAoBi1y6O0DEFypjvkHgs7h3C5GGG7N4o5SRjx2DxXcyOLg&#10;5VijWdWV8qQJwMkDBQBwEjkQOgmcqA+JJuicTygs9piTEncwzpAReeA9x9FvHYPQvY3hzwgGeN0a&#10;0oB4mdiiAADoFVTA4BIwIEIFWDAMAQhdAhaynyzHsPk0A5B0snGkNsaifxwI1GyOUrw7h6l3QKWs&#10;AstQFALQ0BICQFFuAXNOwRfwJALr+AyBCxACwCkHAPRVMCC55OeJW2hHI4R1ySdOV4ZI3BozPZMY&#10;dsakHPkMRWlZFRVnRFWcClZTB/wDgMNGBuJoAAZgpBg5EDzkASARYMBEA5410OafEbkjQ8B7LStA&#10;z8aw4nWDJGyNBPY7DnJQIsYyoLe2KnDd6ZJ4CAgFKoBIB0gYPgTA1AACcgRrAEHjAQANVcNXONln&#10;zf2/1/8AYBwEUZ8OA8DYHwRgnBSsbmkmnhPsuKMRgDEtOnw5xolM26IWAsBaF0iELT4lAA1lTSFm&#10;NICJOAIAPAQWYnM3s2FIgAHlBs90QDNlai0tZA5awOgamCaos9hsWJyMOYg2pwMG38wXJ8iw+UWo&#10;2RxKCLUkJJOyRyg0vgEDxggA7BKE6cEQoaVUQs9B55jEPHwPc0B+FrDhHG20bCNYiJTKhkVTJsi/&#10;4jjZDBFCD0FoPyOpdTNJTaGIP6dZE6mVVICYQhTDho8tSDRCprDqV4s5TSMdEbJ9kbYzNhWdZmLA&#10;MRLxGWsekHB6j2RzqkewADjN+SsZAySkzDoOlohQCAETXnfmCBrUYAJdszAiBE7QCpEInP/SWC7u&#10;VIESHYOwu6MxtAAkin6Uhc0iKWUxki1k29ZJWlbKkfZoDyoUk2WcD0ur4znacp9OOxpwVqnexaoW&#10;S97b33xvl7BvqRlLc22Rh7Eh9ytxkPMt8BTnDFGQV4eGnpdNgAEWsziUMOkHBWCtUwIgPmGNUQfD&#10;s7inUjpC52zjY2NAAM+lwbw6jo8LtOONo5FFGgaAgWcGII2WgjAsv4CICztWXvzO+kl+lZFMUTsp&#10;iJTakw0IiRJSBUh1DwP0NIcW013mZG+OySVWwVU4viBlbYIgKMGAkA3FgBNAbbIePMe0jxyDqZON&#10;gcG0xkjWu0OAdLPx6j8kePxvKBUDIFjcigAzwWvoXArZI7dimBgUsWzKWwDbEANU4AAAxCsmdII+&#10;w8dg8C7jVHCjUag4XWDUHLtMdY8itMOJxQkpJkh/pYlQlnJ4BAEIC5qnAEIH1tg5YCAAFAGXKAaA&#10;WWcBYBkL7/yU9QiCLS3jxHqtYazbwAC/GiMcAA3RzQgHu6JRhUjExU6bzK7yi1IkSRWQywOG9iJn&#10;vYAB498L5NXAgAY1/l53UkItUbfX/f/P/wAQAiYMCwBQCwDQDwEHtt+CmuiP9rnCnE+jOhlhnK6j&#10;7F4j4E/IjAKAIrEF9IkkXDXpbrEAWAWFTE1jDDskKEAi1t+orEhDjAADKlrIxGkDlFpJXEoEMjXg&#10;QIVAAAKQNjyC/kIvNCIMkqkP9L/IcH4H5IQoRjND8FBjOotEYojLDIkgMAKpcsfEMDXkFNAp9Pvt&#10;ZEoB3DkgABwM3AADMGfjMIQIREcvCjRvbkBFVC/o8PBkFkUPws7CKDrI4wvtlLxryNAqts8EdMOR&#10;DJCmmwXEki7h1DOIgjnD2EuMdt3kLgJP2w6NvvaDQCqEuEtLYB+xAvzPLMRi0AFjRokQrtfjvizx&#10;UkKiDqtmbiNJ9janYB3lrC8lis3BypQB0itB6B7NWjENBjGjHtaEnLaJukokoEeCDpdoJAPgOmqP&#10;dojoktFvBxiGIqgwGwExuxvRvslt+LwHMmLNlRxiLJ/oQk8ouBtDohfBhBnxejOxLkLrBjxu0Ikg&#10;NANpggZAXGZomufgDlMkDxiOQwijcCKxaLWB5B7pHhyh4DnBshzlihmhvhqkuh9DQAQgJlTATOwL&#10;hAUGnAHrEQ/FFFblxtCHrP+HwJ4DcOjiKpGIQh8JHhvh1JJBlBuq6mSmTh9B+irANAIizgbARnGL&#10;HFlgJAFOfrMCHNvEWlLBzLuE/hvH8BqhvtphphwFBKni9gCyBI3IXSvo4DrGxh/tBgAgBiKkRjRw&#10;NrEANgKFTARgKF/AOAJEzAKgHE4AIL6vLPBETi1gCFxQ9CNE7uUB8NWhxSbAABoBsq6q8l4hyh4k&#10;Yh5TDRauZP0JYHfErSfLYEpEoCJEdjxgLFSvgAPixgbgRAXjSKyC+LkjYL8E6KhnwCMpss6FLBtH&#10;XAABdBnBhEZByF4yGD2yelLS0IYCGm7lEsYipTlLWHegCgEi/gHAKMWATgOqcv4kzgLFtoAkLgCu&#10;IpjJ+win3RwTxzyTyzzHvQCTzz1T1z2T2sXzYvlvMmyHOEki9huIvAABohqK6hlBlhlkus1CyARy&#10;QgRAQKcgNgPCBkypggKgJENEQw6pFMiyEl0kiQYpSEkQyh2wyTMiCGagARLwQgLE4C0mwQ8szT5L&#10;nT5zwz4L+ocJ4RPoQtUgAB2Rbj3BzjOoNkclIkrJCKuN1AKRLxDEKJ2zjQ/wHRkDPEuBxIxAABph&#10;qSLhyUmxgEuD9iKznkKRMoXkEkTtalwtAQ/SSlxNDGcTKoLKhOjt6FMjED/w7DykBGbjHHAM6q3J&#10;vEnFjCpUyS/RsQ9xQkmksEVvwTjFxQvQ7Q7DskxtfxXC+kNU3tAt6iNp9nZJHlqReIwJJVLtOlpD&#10;/TYTaUkktC3zaOIlMwNokgQ1Tjtk1jtkyFTwu0TxuNl0zT3VZ1aValZilGKvlUzwkPMiJCoFeh8F&#10;LBphptphXhYBbAAByE+AAAOAOkzVTltpzAVE1E2HKgKjxkLI4S0UWjeQjIcpVkoByB3mThnBwSLh&#10;uB1oQPUlrAI0PgbAQHGASgLltgKqfEdGUjeTwKlQHVZJ5ujTYVILoEchwG2CrhzDMhpBxnWB8JYg&#10;PqvAAASALFluuqcgMzopEkENBCHh7M0gAB1B3jOhs2FAABjhql6vtDMh4B7kch+B/koHpM9sikIM&#10;jSxlLqhs/Svi1gGRDgJS8DUAJN0PHNgAIjVgLAGokgIy9gEngI3O0wiCGh4B6GeBzDohrPQgABmB&#10;sG5hyuYirTlHNw/J9jIlLHRTNEntarcAFi/rDrEE2GrgUAOnKAaAOVpgOAHpgnDEEyz1uTZOmOmu&#10;nEpBuhzmfheBoBiE/hxvUB5j9KmC3y0U1rVNkndOnmMH4h/Urt4AJpbr4zSgAL3L4ASgKll2li/u&#10;0D/yV0U2+VbXV3WXW3WiAoA/4E/wBBYNB4RCYVC4ZDYdD4hEYlE4pFYtF4xGY1G45HY9H5BIZFI5&#10;JJZNI4JJQDBZS73g7wA3m+3gA0ms1QAymWywA/X7BBiLxkABTRQAIhEIQAFgmEwABQIAwAAgGAgB&#10;K4K/q0AH4/H6AHm9HqAHU7XcAHk8nmAHw+XyAAQBQKAAoEgkAAgDwcAAcDgXTwNc4LWIPKYhhMLC&#10;sRJ8ZFoJPq++n0+7A9HsAHa8HiAHc77Xms3Wn9fAaDLoEweAA2GAtpNMAaxsMJWH/sZY/9HkLRYQ&#10;A5XS6gA4HE4gA2G0285nQABAFcwMBAMAAOBwRT7lywHUqpUgDVamApXsKsAvJVwDVtl5sHV/N4dt&#10;hqzAgBuMe/oJ6arKwHUaf/Ko9ypPonqup6raBqm2AAOyqT1H6rbRPYwbYvO6ypASBLqgkCIIAADg&#10;NA0AENQ4BADuiAj+I+sKxnMc50uCcRxgAbZvJodx3M29MBN0rzKH4fZ9QU/gGAWv4LAsCoABGpAA&#10;A8DYNqWuoASIBT2yqjLDMWxstS3Lkuy9L8wTDMUxzJMqQPglIAvggzZoUgkDnxOIAHW5SbmuABeF&#10;4YIAHgtQABQFASgAFQUBPQajAwC7WsC7TytqxKDpXNaEpWfJ9sodx6s2bp1uIZRwGiAB0nkdoAAY&#10;AwEgAD4JyeG4PhfJgJxAwK5wWitJvg20zInLCIze+c2JSfZ+n4AB6nyy5zni4BsHOb4AHCdpzrIe&#10;KzgYBMqBgDgUAAEgMA8AANAgC4AAaA8qIOrSvn3Ah0ncdgAGychtAAapvmyABoG6nB0HheDlpXE6&#10;pAIArqgK/cEPC8CrgG91dV+n7Rv2AgAVQ6oIAbDgNgncgMAhJANAfJAKAYCIAAeBLTAWAsqAOAgD&#10;4SntiAAdB3RcaRuGxepwZ0bRxm6AB3nqeGKupBWEPIqzRzef1iwc0YAagArp1MCLTUSDIABMDgSA&#10;AE4MBFP4KA+ugFNTSL2UehFJMVW7Em+dJygAYBqGOABpnDnRz5ssB8HpgDxwS9D5vkgTRq0x75AW&#10;Bi9gwDWshUD9BB2EihhECgO4qAWKYaq1d8/0HQ9F0fSdL03T9R1MwoHSfVdd1/Ydj2XZ9p2stsN1&#10;ssoZ1qDbVBJ1HW4BomoaaYm+cFRHSda8AhkwcBqGgABCEClAZIeKuu8kJ96rlLgAeixAAeJ5b/G6&#10;10uygExLUwGSoCIHw5IcqP28byvXYH7oh3iE7VtHbESIInFIA7h4NEHaZlUQ7F4QCSCxQBwDAGgA&#10;NYBQACGy9pDYMVA9TbX7kpK8sUe49x8G9HOtMaQ1U7jiHI3IeI9B5MyNGAlVD2GYFQRMicqZ3iqP&#10;1PQ4JCh5z3Q9Pcfc9iCUIv6JSfJ/BDVdMxJY4RNZ4GFHofsQZCDT2ok+K4j4ABbkgAIRIAACoFSn&#10;AbAyBgAAIAOgcgqXk779XdEZHqPZZLwFoIwXiNsbgAIFKlK2gNdcXHDIIKskMv8YynOPayB+NZSw&#10;KwUAeA+CKJTonpJC7l/8mZNSbk5J2TzoVevciepQljuk3pqj5Apu41k7kyeQOlFhpC9g0BoDONL1&#10;C+F9Lg+uKSVTaprjjKKUY7R6GbG0Op5A2h1vIG4OtGJzCCgrAs10EgFVwAeVkXgBRezzw9fzKSJZ&#10;tCHTBdSmib5WUIuFPk0IzY3x2DkAAN8do5p4jubkPcfRbwIgKNMB4CLWQVgaBGuEB65C4swOYgyV&#10;A+Z8mcHiZsbg5GgDFGoMxeI5WgDvmKAAfQ/i3gDOekFWtIDvlSYaQZz0QD5nlpU/5CUb6RFPfWA1&#10;lMFXGAAAmxkugDi7skp6AxDgBjugAhCPcAA5G4gAGcNp4o4B1TwHoPgsY+x/GUKi5xzcvojSoADN&#10;A5pcwEgLVSBABxqQQAWjYC4DahnLxsAoAlkwCWXzgnDESTE53dq9HIOxaYxBr0Wbwncb46DiDzHv&#10;C8qp3EKIHsYVuVFKGTgQQ4B4DzZAVAhUEq5WAHQINZAIhSXpH67yftJaW01p7UWptURh1lq7XWvt&#10;hbG2Vs1fTCpcYR/ZCIlKRJXCuegxhkjKZoOhFwBmqJNSeDEGCsIzrknDKOKDUR/FfHtCFoMBDKmX&#10;gYAODVkoIgPeuaU0xUDBWPMKw+DhDVcGImBEeTjiGZFfLEWNOjRI+ypVKV40YDjSl0AoU4Drj2T3&#10;8aOhKcjvT5E+NHfNOY7FSjfHCjGFC9B1yqKmQUuR0X1HVOezA7LnDsw5inTCXs3UqnpkssDFCbLb&#10;YsmDEo+xBMY3RcIeZ3F0CsHgpSm3GA/yvk+acgSLxbE5AKQuuE1aqknJMA6k8CL70FHlaTieIxFo&#10;RQjLKWc4RxJWM6HS8q6RLD7LAIJVcACFzqvvL2BkC8aFEpIAwomNpe4wUIhwSW0dtM9Z7z5n22me&#10;bdXqtxdIgkH0XjhAAMQZAyE5x2AkXqNIH2yAu0oABRS5ED0ubWQuYI/Lpxde8OQeA6AADPHOzocg&#10;79SD2H2W8CwCkOAzA4Cl6QEo2AOn4xU6ES4nzBxfel1TuZzXuuhVQr4+KGjl1UTUchyBvjungOoe&#10;jRAFAHVSC0DTYQTAWbICECbmQIAJgiukrenlijtHiTAcA5DiDUZ4AAZI2RngAHMO3UmF0FAFP0AY&#10;6LE0EFzxMeA+7Cx/8EpYgk9LnrdEpK/jJYG/gFRhfaaYCVQEQ8WAoA0u4B6sj5TkOod7yxtDkRqP&#10;MmD2iCsLoSlbYjvjvVdKkdQ6ppYIghApGwGQHVubeRABAA5qQD0k2I/w+95rbkOiTizeg7TgDKG0&#10;NAAA0RwJ3G5RhoI9CYMHYoerMehCCxaNhSakIE7/gABKCFroKgPAmAADIDQKoJANgpaHpRHNAZ+7&#10;x3nvXe++O2tb33wHgfBeD8IpDTevO6kLt3E80eEDiC8F+MNoI7zNvTXACMEDZCkggjahwq6azDG6&#10;oYZRPrfx1DqLOPqETRS5vWL+BECaHAGgLSowdRrnq725bS/ohh4dA10dmj5YplqjPgMvC1v9DzP7&#10;pPmVuB5fwKdlcfGi/hpr3GLbYQc3RbS3jnjsNk44AEYNygO0QtqQN+HRMDDdiiJ8QHah1lJheKLQ&#10;cHYd70xH2OhxHrtKNqBqJR6xg3BwhpcAaQbTKJI+TGa+BdRAZYoyZHpdgriLR+QAC5pcIDI1oDTO&#10;KNo1LIw6qShIL24jDIbdAzYcAcI4gaAaQaS4Y4A0YqwAxhBDA6J6w0wvJkzJ41ICjJ5EJDSnACRD&#10;hIhVJWzFIlDYDwsJMJUJcJi9UJDxTQSjgyY3YtYa4bY5AX4YJPZdhIB556JQJQQC7NpKQBRKg2DG&#10;6cB/pLJLIeyhodYegs7Z6eAaIdRekNqowDQBg1oEACBEAErm4ugBgu7Mw8T3q2bQB1pXoeofSEYc&#10;4eZeAbodRGIaIcZO4chZZAor4DgCJcgG4EJWAE4C5sgCQBI1IBJqbFhdgygeQewsYb4czRAY6io4&#10;ocSPYdAd44AeofaowA4Aoqy7hiirr9rEKHJKzHbHKlJzxhY9ThQhb/6J42o/Q8oqoqxgQ6QAo6La&#10;pVJE46Ig4rwr6fAt4fgf4yjlD+j/QlLMcb4ABS5YofihhKqMBVIDgChrIFgD7tgEoC7zgDoBz6gA&#10;4v5CLQb7CJT/KACUQlMW55YZwboagmob5O4awcRegdoeZUr2w8wqwn4la6ZN6Lg5pigBAvzS0DgF&#10;IEDtgFIDRroFgCygYCquCvBSL3TTkJsmsm0m8nDwTv8nMnknsn0n51cJ8ZxB0diLgbQbw4gXoX64&#10;Tjwt4GoGTWgEoEZzL6IpzNBNzFUKUVY3iAiF6A4zcAB5kG7SB5pEYBCSrxKULwzTTxEKBtDX74B0&#10;EBLGTMZB0cBOQsIy6ootkKaEKEYeoepv7hQ0ov5EQpZI4AEMpVMtbxJYAyRIAtQtYbzCKpQaJUIc&#10;gcxFzHwgjD7M7I79Zo6kzEKHY76IJmLgLhD+z68tiuj30KBtiJQww+xSSdRw5AzHy6UAppbMaK8o&#10;iLC6cdxAgyZYq+CIzIxVIuxDgCcHsHQvCXR6xVM446RowuQuYqL+BwJXT3xSwygeY3gcYcyeiFBn&#10;S+7sIp5hA6Zig0ovbsinoCIu4uxkwvSCI0pKjfgwRLju8oE/c/k/q169Z8QeYy4cYch5YbIbgmga&#10;QahUMMo6IIgH4HRrQEpsJDEbZhDz7Fp/I2jX4ghTKF4bgdg4gbweBGIcIeZaag4AAFwCpQwEYCKN&#10;gCriwBQAw6o9c/UuUoR266RdZmYdge5ogbpaQAFIJGIbYdJ5AeIfCF8XxigEQCaNgHgEaWwEgCZc&#10;FGahAqjGp8UwL8QdRuQawb5nQZAaoZw4MSSjgfoygqYghEs6w/g7sEY78YxSU1KIQ+a0Cxboz/c2&#10;R/EBU2qDY7aBs0NQTMw5kZQ9wwcdJNhAyLT4UdgySLoto+I5bfinAB4pwEIDRzIEACpzJy5J4C6n&#10;hKQA0+y7hBSobHS6E1kJ1VRUQd5eAZ4bwawAAagbxO6wJOYeJeBWxwYn6KwrLT5c5VIBoCpkwDwD&#10;RcAFwD5QwEwC4pQEIBxEAB4BAv53jxaIoiLA8/1bdblbtbxM7TNb9cVcdch0hXFVdHMxkmJXhtqh&#10;hYotKoxGbUgZAZaPY7IqwIIHhQwEgEJcg6ZWpFC54wyOiEY35eDyiF6EIt8s4uZI6SCSUxJDA5aH&#10;CONbR01G4khA4rwgjIa6oy4eq60vYror8QrHw0ZS5IE65cq8K/qSKCL9IjC6qox4BeAbQbpoAZYZ&#10;tMr055dGhVJC4v8Mo6qGQ6pE6kahT307RwVLLKcZdirA5tk1x/kxhX7HpN9P5AQ+03T5trc3o3KL&#10;Rdk4JYpYYr5wa8g6w5wwM6Y6KMA6rI0bMMpKT2llY00MpKjiLDkbFic0SKgqVkZYy6wzos88JabB&#10;gqouaQcx86Yua/4pyMaCgDCMY1xCqmFcty1y9zFqcxlqRLVG9ADw5NAggcwdCF4ZYaB5Acgc5UoA&#10;If0PADAvYGYF6gZx6CkzsQtLVixtpA6+DUQ4AZYcchwcgeY4Af4Ao0dUKCgGYC7WgDoBtfxgjKJB&#10;h2TG69tzlVtdYi9jhH5PhoYAAcd4Y4odxGIcweheBY4sYn4r6oQqQDoB6NAG4DoFyNICBJ5lwudV&#10;KJQcYdRaYZAayiwaVWyeIdB5AeAewzczpWx+iHJRrrcZJCQqzgtOz+hNj+8aIhDhT/53i9kAA+6J&#10;MgyXrEpwWCk2g+MdI+4rZYg0ZHwt8zZqKlBBjfw6ZmABRxYpYCCCgD4C5J7myNgDwCiNACgBauIA&#10;ZgyrNO8uLpAhgdNV7qIbtWYaUiAmrqdXNXbKox8oirY/gBqSLSwDcPwDZsIGQDjuAETWybSSbXav&#10;JtbKtzONuN2N9b0neOGOeOmOp3dzWJB/GNkrGPNdiUgtSEaFZokpAs4bgbpeAvo6oIJyiNKfyDbo&#10;bGbBR8R8gACEpFz41OR9g0xRSCj6tvaQiJh2tjBXkBRB+FEolv4fQrzIgt9kC7VSQroyiJTrSko9&#10;g0Y6Y6K8VuRVLOtQYi7K7Bos5GZoAZlnRUQspiqMKMBKisRmEEL9w77gDg+CVpdO2CD/ENc2gxb0&#10;FDD37Mi6NrMAydRphw5ws25w6LSLArtsZ7w3Qww8gqVmEai54/Sk5ghikENCsxNub2loYBBlsXti&#10;ZimWkzt9MdkeAege4y4tKF5OOFmUpphYpIgv7OI1oC9yQCYu0xLIyDd3OO2j+kDvObkt5Lta+R63&#10;JXJ+6/TIgykyYs4YoZRZ4eZY5boEAu4EYDwu7zIu4vUxaI5LMtR7l6sCZYoepOSeSeAYwcJUId4f&#10;QtYDICJJDbyNklklwBLzyTd6jTd60tt0BwpYEuwtgfhIAfJmcca+RvyPjrDegeg4AcAeRFweAfZv&#10;6lQBBhABoAhKgDwBxrIF4C7tkPJJEIptI+QcN/YAAZAagngadML8SZx8Qe4teBVXk0eI0Y4q7g00&#10;ySzhCJo9WCxCMZpR4r7pT7Mt1rV67Xp3D0DGAlaLAf+Va6Yr5ptNTHKHA/ZBj+Y72CJU1uIC+qJD&#10;uH4o4CxcADW36fY1IBtUguAAjDirNVMI2PjTeJZeAaMhuJtW+KYdRf2TKIz/+e46Vua/6CgEIDop&#10;QFADKgYFYC6gYDYBpRZ7KKpNzouj2kO+u+2+602OW/G/e/k/rpOrr/O+hLg35v4Z4aiegcoc6F6f&#10;JYpRIvYG2MRcN181YhFsJ771aAqF4diOwyQyiQxk7SC/5k1oTKicWPrPb0UKZOKEYfAe4t6hhIE4&#10;cdh70donsAY/FPIqxg4lYuRiisRKi70zw6rKe6Aidv+YFAhuQZgZ7qBFhaelcQrfjOxilVOBKHFo&#10;xo/Kjgg+VqKcezgxY0eEi6LHiJc2LMmcb5rGWcUukAuclHa+MCYr+WPGeWQlOaHO6HF/FPrAwhjK&#10;ca2786o/rEEX9LI7PMEdRYcvhIBOKo0wAtdlTJ5DiRRJIEIpVhzM6MO27/e/vTnTtb8gqU2O7BFb&#10;A9SOZIAc90gAAbgcBUvAy4rjgAAHoGxslfgu72aGpg5W9OkaGrYAAewfKo26fVQdjRAZwdNWYfyV&#10;AF4DRbkP5sgDQBw1pU5dCT+UddRdMAesIeIfIsYdIepUod4fAtYekRh8QfL5Kw58WpxYwfqowfcc&#10;hKtaYvYEABprNaBEAEQB6NjcKCO6BpZPijYcAc6eAbAcQ5BfUhwcodzUgfPeBCOWm7mCjlOzSH42&#10;dRB3dpzlJ/qdHa69XLm1ThcBLGjrqK2VB7xCBX7KfQNQOz4rHf9Q1tBcuGoCmG6CQCRJBjaNADIB&#10;+iwBwpwCIAyCIBKkixOb0mQhOJZ5YZ4bh4u6uJ9WVXJ5eeAqfXIAegKsIv7jSyYCqNgFYDpQUP5c&#10;EfqNBlA1/L7ojlnT3tXtftli9cPtvuHuLvV0ONfAU/IgocodAtYZIZpGKBQseLY6qMwvYFTbYukU&#10;jhY24gnFwt7ygtah6F6h+A5BMwwvI1NlxittUtzw62W/66PDp78wHXy6rIiEYtwynCw3Qn4gjhRz&#10;fLQ7kAfHtiJVL1wvFiE+9cA+oglmgAAa4bRfFAiegd5G6jh7wuTD1N5NkabEPPF+6KqIl7Ah+0vk&#10;B7k2HUfNOcHNeDi6PlEBSLUBsdZHxHtNJmX1hBNmGaHImPaxhtMurT5ARX7hL+QleEP+g2dq8jmV&#10;FsDVvGYgD6AAOBgMAAgEAeAAeDwdg4dhwQB4PAACAQBAABjQAjkdj0fkEhkUjkklk0nlEplUrlkt&#10;l0vmExmUzmk1m03nE5nU7nk9l7/j9AkVAjEYjkYeLyfIAcDjdoAcLjeFQczyAAPBwJAA8Gwfg4ci&#10;kaotGjlCocejD/o1As1HjIAeD1eIAbrpcIAbbtu7aeDjAALBFaHweGQAEgTrwNBALAAFAgFn2RAF&#10;tjtkmVCtgAfD8gTxe7zADpe1PcjydIAdb2ub0fb4AD2fb31762T5f77yYCf1uAADt4WBQTAAsCgj&#10;AAiCAbAHACl/AoIoIBzNAfD7gTyeegcDpvzQbjUADcdDg0Lzp711uNAe+iwCo9pi8Zjdit9jo2Wk&#10;Fq++VtFvsqgv+lCzH+zDKQItkCMmfzdgAfyhQWyZ+t2fZ+H4ya1IqAaigI3zHgIiqLQu/8EN3A4A&#10;H6f7dgKAcPgSBStAgBoIAADAKAuAAMglG4OghG4KgYCKrgQgwFAIrQDAGyD1vYAL3N8/B0HedYAG&#10;ibrwGmb5rAAa5wm2AB2nmdyKgKyDngOAADgWBQAAhNoAAuCcbhCCwOOGC7jA4CIMKuA4GzQx6SQS&#10;+jJUJQtDUPRFE0VRdGUbR1H0hSNJKHE1J0tS9MUzTVN05TtPJMyjeJDUKPvwm1SJFUyPVCdB1HoA&#10;BmmkcwAHmeilgwCwHAADYL10DIMz8BgFw+j0FqAfkJAAeh6HqAB2Hap55WZE8KTQBLoAuCjhKxPw&#10;DgNJT11EjtSVVT6fv5BsHABCp+gAep7HsuB4Lme96xPFF1xTdMGXVCCQRDQcGzQA7oRigwGgZNYF&#10;gWrUyWIyaQ3Kk8HKBZlmnOdJ1AAcZxnIuhvvI7N4gQwIAAJQD/RNEyNt7FmWt8AYBPY+MmqLcd1Z&#10;VccE1W+qyMxgWd5Vfl9ZVBOiqBBcSwgfp+wtpl22RCx9utdL3o5k8PzIAzexC/2bZ5nURXzBGyIz&#10;BMSwuomjaNCEHN3pjdwrqR9qWx0PokigOA4DIABUE4TAADQNb5hDGW+yGAv7c3F8ZxvHcfyHI8km&#10;bp4gkGba+jrsNdjqpnYd7an3dqsOgEgQOECQHq1lj/JHVF0My/qMHSeSnmicZrgAbx3nKAB3H2q0&#10;fuEHwPhiAAQgjOsOZm93HdfcVQYjtPpna1TwnccSoHkc4AHMep2AAeR9Wbil0qBFF2syfzpIqjYC&#10;AC3wOAY5oZgwFKDgeDU+V0A2UQA+pCCyF2jtHkVMb46C7jXHIN0AA0EsgAHQPFKZ6z3MySezFqyq&#10;yNnuLGWV1j0nLKlMs5l9i40AvrhMqVAqJWds3QeiVphkx+G7H8slCSDEQgEf6b1DhHGaEbaC5Ztb&#10;ZXLIaI4AVb4AEXJrAeAxGYFAInCAoA4CRywHxVAkAtGYEAErBAOkeHRjQBGQPiageD4BpjeGwAAb&#10;A5RuAAgO9keI+FmgEW9EphYAAGgNV8BACpBwKHKBABI5QHwIo3AmAlGZ60PkXeaqsokH3XQtPexJ&#10;ycl5MSZk1JuTknZPH5UrJ+UUo5SSllNJtAcIC3vPdagI/K6CYSWVCO8zxeBvlPH0Ppdq2VdARAgd&#10;BhCZQCnuaSABCi7R8D4IErVZo7R3jvXXLkAABpqR6WEAACYE0gpqTWzGDjLFTLklOghdA/HRLKHq&#10;bJZazTsGglyQIixvkMPTWMRxBklJxAJWuAACIEVdAOAaYwBMd0WSPVSTMfTU50LNHKOcdEbBsDaW&#10;cO6aCTYyMyRBI9pEMTMkagqiGeLXCisAlg0eELYHWlmmKimFk9ohvTpNStfUNV2tPXu1Bpq90LEe&#10;kYRVk56pGxAkgSdEy6npooRIvuezcW2oQH/DFpiFh9IVQuu2Dk/CJgAA+B8hwIQQFeBGCErwEpfN&#10;cm/Qd6Ep61VrrZW2tyjWdySJ45WcTmCPj2HubgdY61Xj3OqRkAh7k1JnApFwAACADsPlgWckhlmy&#10;omHEPGh4yRvjRAAaVjTJjfI8T2DoDoL1dgOAsfJx8oXMytVGzyebil1wxHsPopZVTTjUHZAwcQ8q&#10;Hu/VePkfpri3OYtXPZ9hFzfAHowB8BqNwbgbBaQcCD+gEx2a5Yq1LlzNWwd8PKaA2xzjeAAMgbIz&#10;3dDqL8PQfS8R9r6p6RY/apWekYQZWmlBaIRuthK2IjsKEA33pe0imFRlk00MmPtoaDT5w9h1BdJ5&#10;a5KX4YhXFtkNIYn/ADD0AwB0zgLIKmwBZFAJAORmBEBmHgGK6AaAcgwCADHQsS1si5SB6lWG9Ahj&#10;Y63uJRY0PkziaAFJrAkA2KoGgKJ7A4BJvjyE9gZAdH+RKugDxIYhOGSMllR4NcTW/LGWctZby5l0&#10;mqB5WZezFmPMmZXGTivnYu+ZQsqRCsWWTNpKSgNTXaPM9D5rD2JMa+9EFSzdj5oSABepS51mvXtM&#10;k1wAqfupn+wgABBXDJkPkqacMqpSV0KEvA1w7B2JiWXeiqhaj3ZPcQRuGaFl/NwpdUptB9GElaAm&#10;6mPVAU0RJgpCm+xM5i02WemIbo3jyDmYy+EehsnRLtmomewNV2yvlaLfE99HyMMxSYxJAbRmIT1w&#10;FMXbULZyT0qcv2Gq6aa7jaau1tx9SM0gh6hqb+UpJoG2wWVs+4YWNIqa29CGx11zmmNQqxLdysAA&#10;b0coFQKQUK7A23yJukUP1yutfLM3E+KcV4spOuOcSaOVusdI/ENwAaApqsm0iHD3LfPZEZc97iQI&#10;OXa6I3A3x3MeGEN4ZxqB7TQAmAw4Tp06gwAyCRN4CzhWnU4pWSXGkAuxksPUfBsoIsaG+PCh5fHs&#10;jrH0VMfwAjM01Z2smliDW1pORCAhlwHwHt8BwBwFz+H9JIqDI+WXLV9VTNwOYd1DxqjhGyluNwAB&#10;tY0HePYqySVwIdh+fhne0LWVoddD7NOBt6FEqMW3e9S0Gw2WR5lfkHj3PLsByl5tBm1eTUCgWel/&#10;T7kb3dUCacScMJnRemtkhWrEHQTIkrRW/ULDwHsaAeY9yrLLVfx6fkigAAdkCAAFYHQS1aAqcoCm&#10;Iy/mLTR7s9uD4RdK4v93733/wfhUZmD8X5fzfn/Nmglxbc2Zydifz9lj21s8fLul8oAWh74bfTlu&#10;QAJcqpNAh8NANBK/NyGXi/kXp+KynCjGtJNboQvuK2P9ETkIB4h4jQBzhzmNFljZILGTJqsMGttl&#10;kTqnkInzlkoZoYH0sGmFk1ltEZqAHDIdr2JVQIiVFmF4qHDThyh0DThzBzGNJ0jZGtQDuVD/kJGk&#10;KZvKv2n2tpCKpVtcLVGxECMCv6l+miL+t6wJkFn0mlqoKOGIPsqQvsj6PFwwv2KYKhmct6IaNwtm&#10;wSoaljoYu7EIkLETCJFdAPiGHjqvgAASgRgRAAAJAJEZsXrUMws1P0RFRFxGRGv1mwCNN5OOuIs1&#10;jKkDHpONQmCPh8B+jOh7CphuOZgABkhxhpNBG6HjgKCvASgJiFARgJE6gJIuxElNJWOlJ8FRGzkE&#10;kwCphsh0hvndB4HehyB7nwB6h/illvOHjfQKMJMJGnKmiMH3tRvdpDH9AcrPu3IxEmO5FAiSijB5&#10;B7FXhyB2GPIFIGBlhvDwByu8l1lxn2LAiMQaC3CiGgCPtmC1qiEAiPOuJ7ITNvkFCMqjHLG2obIY&#10;ttl1KPEQEPkWJGlwiKt5JUjpGfigp5l9FiwsmlRnCykSj7kQvDGTNJGHGWuHqMETEKjcERKrgIgF&#10;CKAPxYDDAMCvAUAOOhANAIo/rENlGXCTwbRHSfygSgyhK1vyShyjSjykHICzQbP1CSw1wpqmuRuX&#10;vNqbNdw5qctVB/oZkTvNqEjcNADcJ3t/uRqdmBPskXmCqso+Fgk1PXsXGaGvCVSmpPljvNwBClh3&#10;B3C5hyhzHuQhLDgDCtMMDoMVkzyRxIx/JjQvuRoWF2yJwECtAKAKIqo9iDOUEQM4NLSKjKMriRF2&#10;NDDXGMkphshuRgB2qKCOoOD4kNIOtcPVyKp7tml1EJQVylq0j6PWwyxdKNt0G2t6w2oaGiNxP9za&#10;tJzjB/oyxLL4TUsGwqKYL+sHzhqqkLr4QvGoMdwBJ4D4vZvkm9gAAYAWrmiGk6zKtatSyfSkz0z1&#10;T1ssJUmePjGfGfR6F0NKlQsGuWHoGvxbCOB4DPndRRRQnshtB2C7n+kPgYgMAVjDAKCHALgFoqgF&#10;MVnJS5rqrgmwt0oBAABxB3nuBlhwBqioB4FZlmilh/liPYoeJiQlKmDcSqlkpHphjfAPAHjlAdAO&#10;HjAQDkppqfvWiVs0Gol3B8F4hvh1HshkhsrLBtC7FnPCDND0kNJIj3p5D4pHOJPTFKGwTbOlzoqk&#10;uxEFTgIZGoNxmqyFNFSGFwwPD6GWRcTnERTHx6jcr8Tdt6ELw7ThQqxdN6D8JHr4p60MjODXAEAC&#10;itAMgIjmgSgNuhAaAULQARANAQRBAGiKDADoJvTjUrFQMrOIT2VOVO1PVPy5JQ1QVR1SVSuVrUCT&#10;JizPyvN/jcP+tVOQNtQvGnKqUMtzxmqdP/SsOwB+QTljmlyCr4igR4vXkPy0CBo9wFEZzynDkMqD&#10;GxVNrGT8JPCzLYDOh5CrTTpoB0FWtBB8jcTBrDmSVxMWNJNFD2COtTl7wTl+IWELEXtYKyNZzLId&#10;wHoNL5GfzOL6JXoQmd1tAATSIGGMnwNB1cOTKMvtt11nyAwuM8VYOwGiQomIGsIlGCS3GTIekTSx&#10;B82ONBJk1Ws8KTDpogkAP6RLU6JQELvL2RRdSNqiqZwUMdoazgjdsejGALgLDhKvCvAWgVAVDlgK&#10;jmwaIPz0VTWjWj2kDLzNWSvtC0P2i0tKQ0LSJXv41TvFwSpdF2reCBB0h6Cnhsi9AABzoJFaB9FX&#10;xZEZgaANWf0cn9AFovvXHI0KR9nFWpOYFlB7l4huh2i/BkBwLLBxh4jTh/phwPrisMWMMFvTL0yy&#10;PM07CgEnvkgHG+AcgN0cAIE60ImttqVUKT2TuJGyh0h3nwBoBwEtIFLvUBnsh3i5D5QmSFUyoy01&#10;vI0tMIL/T7GwuwqTHLOuLTl1V1C2oMGazjHWT7M2WIp7x305C0wsm1NUSLzpJ6mmV2POEFSpVdKr&#10;QngEoxk3gHjhASgOuhAVgQnAAYATO2gNgLE9mTnmWJVMSnVNWi2k3536X6q3Si37X839T1REVqtA&#10;1sFXikirB4F5laB6lmzsyxqlEJNUMAtx3dG1i0mBH0QSL8mYKMFvDIQQmBjIFritGGDoCCk1mECD&#10;E1CtEXTCFAXhzOmwjeNrWlpUCO4Dl4zRDUTTgAB34Cs6PXkzlvGtsVTDI7sVPDiP4KB/Vel10x4j&#10;s8kzp+1ltaFrkzklxvRKVMz6WUlaFphyKHIIB0jTh1B1ExK/DXVm4py4j7z7XmEEQur4QtQSUwWG&#10;ydJ+E3AHY6tZk1x5FlFll5Cph1B1jTmLEFYJHLzVqMGUmcNsLH5ENvnYwsvTN0uwtdtzWYjcGpiB&#10;VLQWkaWcAAATARjjCIDlALAKo/4TWp4qsHIM395VZV1OxEVMP3yKYXD8Fyz73OlQsGFiuxQkiOJd&#10;ELDNilh4h9DQK+JoByh6Ephwh3mNJdClgKgECKUZk9gUgLgQjluiGTGAHWX5FE5Yy4sqnLtKl3B8&#10;uoB4nwBth1i7hmh0I1h0h6inmTvPyRMoWKDHV0CMEUG3l9IZjcWGkTANAFrRgbAMu2gQ3MCBkXE0&#10;Ek5bRIRMkEvgqGB2qHxzxRhvxTBzB4DTh+xmJwC25wsKTU5tDJ2o5dvtJ6gA2IHKmWXNrDgCDoAF&#10;W4D6B7rsZfjNROpjQSj/x+t1Khnpj3ZYlBECkEY1Uvzpl/TnXpSDmcNUkJ6bUMqEl2gHAFFdARgL&#10;iFAUgOjjAXARW2ANCHJtIq4PXiJJW55Way6zazstX8a0a162MzT3C3v+q/S8CkjQh0kppnpoFalX&#10;pkilsJv7pLM4INj57BihadQniNEPjHmtkXmtp9DoYQC/6EWbTIC/y24N2D4WYqL95aYYMzs2ahmd&#10;l5i5hvhxGPNejNJlM8PcpptJJqGtsnmtsVphGslwj9QTVcqotamtk2iKI9qBVx32JXX30sZTCQNA&#10;CBYcirFW5kBxC/VsFmwPQxaOIPQIGdIiPUZdYkv9tUYllrjoFtDm2goq5RjhUDF3F3jUK9imBxHs&#10;qKJoJzWaD+H4EnFwmbNnGgtMZFLHoXOxQ2i2NxtuThIiDKiN5MltEggOOFgAARiEAAZRjmqB4pIe&#10;26M1T71o628McMsyHn6OpQN9TrjcDqiBUgHyqkMDb93c5aj7vGTnQUwKUxM/qch7h+DXB4h8lXh2&#10;Ocnw0hDXxUW3k1xXn9AQgHk9gN8iNH24LGnFz9oUlyR8vtB3B5iphtB1DyZzi7hsHsHfB9jQEkEO&#10;lAG7WMYNUebaogZ9Db4ktypdgEjmgYALn7gRgICHAKapIlACkzs20tCVVWRwlXhuB0jyBihtBmi6&#10;B1mPB6B/DXTaL7ULERVRDe6Q9Gv8L/bqGuDfAEgB7Y6FZ6pp6FAFABkzgGTAo9c6xDB6ceB5h8jQ&#10;B2sYlacb1vDXUgYILq2nGw03zYv5b/w2zeqlzGKlOwqbP+vs1BCtPlG+AXgSAWAAAWgQgT5OAN1I&#10;IoDhU0mu9aPHcNdsds9tFO61dt9vdvpMHXpmHu4ubSnehwhwns1sDQSG1xdQgFldJ9Ez4hwPjIbz&#10;WKKevQQPNb9+b6lwn+97Ik1m8wox7abE8yOyKzxv0fbP89S6Qkw5Ddq9nwWAqJpoGdiLGsjHM997&#10;Z5YNSRM9UUEVjIC1C2Q5tApqDIG8NZ7ftlcJy5RaYrbiqlEKELK9inhtNflnJnLWjKVLQymgEMFK&#10;m2SAL8kEuQdFoakLGCEztYkglcLRgPzvbfYFFninht+dVuZAb0P/1LpwTM5UaQt1DpwrmlQTqcN0&#10;ak740yHmvQMek1iJEg7yHAnBjltYiBqAWKkzmZN333XO9wfAfAsxJWZejX8eDPdVkwnwh7q+ppJd&#10;CBMCELGnIQ8TKnzimA417tLWkJtxh9Yl11JdZKqnEE23itALAGIqgOEexU5Q/UIlMLoxLqbh9uHo&#10;pW8nuutxhyuqFYBvUQXVWxB7kxB7RkUd97GXYpqekWcvkP1mmWMCCBdFsCF2gJgFEggWgJOhARgH&#10;iFFgIq9RCtUfHYJVVVYlinKHhmhuLLBrh0RgBxh5wg5xqzWELf43UvCzm1b/zbMKjfKAiAAwABkI&#10;BQABUGBEABEEA4AA4EQIFgcEgAGAcFAAGgmBAEAv8APR7vUAOx5u4AON2OgAOR4Sx0PB1AB4PV6A&#10;B+P19AB/P1/AABSAAUOiAAAgB/v+j0ijx+QP6oTyk0ipzyfv+e1Z+1afv2fTisv6czixv1+T+e1s&#10;IAwHgAShoRAAViETgAZCcXAAPhkNxoFAsAAYCAWjR6h4bD0ii4qi0vF4nH5HJZPKZXLZfMZnNZvO&#10;Z3PZ/QaHRaPSaXTafUanVavWa3Xa/Yaik1XY7Xbbfcbndbveb3fb/gaWhUSQUd2u2UNdtNsAN5vu&#10;AAOZyuYAT6fhYLBUABMJBIAA/wX6MgcDgYAeXzYMCAAC4MAAMCAP3gP5fT6gIBfP8/b5/X6P6/TC&#10;qaxCjMq4bLMcy0DsjBLgtSkB9rGex7nwABznSmZsm0bgAHcd54gAAj3Pa9bBsJEjAgKwjBPWAb2g&#10;ABADRWBCKgNG0QgI/KoJ+fR9H5EL8AABYFARIUhyEBSKvIwj+I9BrHuHJ8DQYyp4HhEDnHDCx1nY&#10;AB5npCp+TFEL/vwo5/Km2aqJBNSeKG2jFTQkB+qw6qvTtH70IWCAIIGDDtBGEAOz2tsnJoeR5gAc&#10;BxHGADpnOAEMHWAB7Hqe8BKIo6quHOFMuLAsCOIoSkqvNKp1Co8zUwAb8vZETzgQA6HgahwKO6g4&#10;KgmADsu0BoGMA+j80NB1iWLY1j2RZNlWXZlkKrULTuGrytnzHoAHeekQHOeB0gAdR4S6dZ6HgkKR&#10;rAfYAH2f8fn4f6tqUp8Czknk7zUAYA2EwylLQqaoKfNCcTixilgO9wGAQwAKgbXQQgkDIAA4CAMA&#10;AC4HoNg6KsQptM2azsDqFaDFqEn0fnufR8uadhxAAYptmeABunYciQn/Cp+o/HD1gK+EgP8+QBAK&#10;/L8P2f1Wqndk3K6AaQAmBjvBWCS4hIB4OAADoH4mBwDsAzcFqYotPwbNgAHaeR3gAaxyG0ABrnKb&#10;oAGodJvpKeuzv5VTIOGqKsQXNW/Kqr9DaA8wKAhXQSA2DwAYaDQAAwBiDAkBS2gUAsigSA/L8s4g&#10;AZNCp3brCx3Jmch2pYcJ2uodR4nbLx7nlzp9TDCKcTvfyrVGpaouspG93c6qozsrnh953ipTeo+g&#10;vWBPNg6CnGheEoVgAFS6AAEwPBG7YHoVN7M01kUCwRjvyfL83z/R9P1fX9n1tnr32/j+X5/p+v7f&#10;i4Z0HRbpmGeaIAFGMzHtAMhYEU+gtBUClPzEzyHmRUz8AR91hJBAEYZQy+DHL5KHBUw5S2NmFUws&#10;OCz4jJvwSilQyj8DJJSfclQfA+GUDtHeuQco5yWDdG8dBRBNwCgGVkipE6rz2orRUYFV6LmdRFRj&#10;A48iMAEGEUMPsfZWyvLoACVFWJ5jwEOAYr4AACQEJFREfJ7xj4WGXfhGckA9UJqRHSl1/akxzRvU&#10;oPdS57YII6VM31NLAE6mKKev13adycroiAd8BoDXHAXIMCQEKgwKHcPmetHq6IZIgHIOZSEOBvLX&#10;He2eDbHCkvgX/IEq8flOvigqlIkEhwFSvi/GBGB5VYHmT0kkioDQFmAl2RlIZFQEzBlmrKMamH7z&#10;HmRMmZUy5mG2Y/B015w0JqXHUO1Lo3xzpaGkOAaxLSXgAHwPxdBw0UIoPgfuCMxkCqkY4jlFp/0R&#10;KpSCvc+6JQAorPcrFWUuiBAWAcroCQDU+gTAUn0BgCTxw9TIfJ8BkISPyjSZgoQ+R9soHePNcg2R&#10;0ydGGN1l44R4KQH+q0+Z7J0n0Z0zwAR8T3gFKOP2Kc4EwLpWsmhd4Bj8gGAWeYDIDztApAsXEEoE&#10;nFAhAeX0B5EWOQlqW+F8JxUElHHmuYc47VIDWHPJ0Y43hpEtHit1vBiGvM4c4Yxec7Cek/eAphwb&#10;jgJgWAAC0EQJnrgXA+XoBwFwAAQIaz0oAAYIRkKIVAraEWSuyWuPR2BMVujnHeTMco71ujqHkSgd&#10;49XYD1HwPYAA+bPHVnEUN3ZUSeo/J8u+QjAK1lnK7aS1RRADADPMAwAyRQKAOO8B4C6gwTAbBAAA&#10;FIIK6AbAsxOXUij2nmMbM25lzbnXPuhdG6SzX33Tutde7F2btLRKIOeGwABlDNZeOQ6a9CQAYAxX&#10;AGwMwZMQA2w8+iAzHRnSgYyppiVORlMWUtT5ib6VlMvf9sD3360RS+SQccmiW3lHEORSClbOOZSK&#10;io8yMokxBgdEJncRjCAERkecA5hEaJFKKPmGDnY7OdJsUBIKfC2xbVnIqV6RU9IinfQxkN3JKpeH&#10;mSQdKXFFDiHKTQeKiUCL6NoqVTUfU3yCVLIErZOcoxSZyRYBhAgMSMeuCKu4FZImBw/aqF5Oxzjq&#10;JmctDg6UMWdHzaZO8oWxo7eI3uPxjFnoNMRL1XYFTtASAgW2RJEgFpKiakRIsuInQ/TKqy7ejdHa&#10;P0hpEzMqccmkU4VMdY8HWjYG+hwbA4TmDYbcl4fSiQGgKkUkOXjmTz21PPSw+JhGh1NqgfuwCAJi&#10;rBSAzqlZ7EXIwAKrKfRDwFkCAmAs7wDgFECT0fxvtD79voojREzQ8h7E3HIOzIY1xzNvGOOKro6B&#10;5OtkOfBFtJ2eHwjzYNdOJx6jwJuPsfC6B/RXKAYIwJEGKT/AACQCqgwRgUaqCICrigKgKO8Ae2R7&#10;9bwfuXClscZjDD6H2TvazsBsjobmMIbIzWUqNHy79NFamvLCZFHt4a7rUFbcFEUDQFWHgwBLAoFQ&#10;GXtVGcaBAA8ijKYCMWtUne8EQDrHm61baXbKEoXEuQdjrCSjxS6PPa7wEflYJ+UFN8fiv2stEmxA&#10;5R1WHyxCeYjZgAKFsccBKvQIQMKDA8BntwFmHgOAXzyde0OfaS713vvnfe/d/5PKnwHg/CeF8MZH&#10;aiUyh5mUmNAag1TojmJZ0BXYFK4AzBiC8AF769H/nV3nAEK6nX29FQ7w+liiDuQ8AAbY3JOjhvIp&#10;EdSXbPE7RpoSH9CpDxDVczrDTOsPo2lswUsiPx5KIJoh9sg7nWpiR/LswB4JFHcIUrY7x3SFAOAd&#10;jKMKOLBGszkmIrZyGznPZWOuGSlMTk56vKzry/+ur/XfyKQa6OKo/gifIv5AgM5ZAABQkcYoy8zA&#10;1kg4K8J+hmRAG+UY8iJm9mS6gGUuXwpI6yVKLQYA5Gd6/k6oOqKEPyJAAkAiO8BIBEt+A4A0YfBC&#10;T6L+Iq7CQCPi3Wgu0q9PBpBrBtBuM8a8dyzwNCTUpsOaHQUaF+GeGMZgHKOgikR+AmAcIUuCroA0&#10;8sAASIVkRkSYnS1mI+jIrIUyQIgmVSVAgsMMXuaEMMgqnQPkxsPOoURzBjBmfs8SNEHWHiJQGqHG&#10;bWGqHMbWGsHQQ4HaHsUSRkmIiKgiP2w3DYeGxMQqH2s0s6Hos4pg6uXuKMw2AEw+yukUIIO0BA5g&#10;LcA0t+A6AkYmAmAQIUcrBaXwVA9MwGwGQWI+TOTqQiXQG+HUUaGEGwGcAAo0OgHgHwRAzaJ2KAlC&#10;v4yWyaKElQLQXqTGKUKGw8MIvSr0BeBGemBUA0BIAABGAgUGIY7sNIzlFinA4qs6oqJCH0s42sJI&#10;HIHWUgGmHGm6HIskUoH4ZQUMAaAGIyPWPyK8R+duKKAI1uieSKAaYQO+AcLaAuAgO8AyAiO0AmAa&#10;2S1QIsoQi+RooWvvBxIvIxIzI1I2NkTbI5I/JBJCWY2ohOMmhmXIG4OeOiQuQ6HcRAV8kUBYBULq&#10;AyAyr00GmIpYjMjQhQ8UwDJEhKkEJAHQzMAAGkGom6gCyIJuWmicxoViRSh+RuRQREROReRQRsSY&#10;0YI8JAzGJoSsyIRAHiHidgsMmGSEV+r3IKAAO6LaO4O8AiAiLaAgkTCkSSRSw6pZBk9AvqMeHm+Q&#10;HIkyOiHUUmhkdghgJ2VY4cb+TmrVAysIK0d6XYTGZOXQP4L/Ew/6uABKe0yyIMPLK0aMKGUsUuHW&#10;/QJSwUOeUbASkATWybNdB8TqrSTsWotCXsMMAvAGBWBQLqBAA8kgVslixJKBOJOLOM74hUMVB4NA&#10;nYtOAAG01GFqGQF+AAHCHUZmAY2WAABEAyruByBQBmAABAAsL7NAQA5MhAv8QShOv7ItOPL62jNg&#10;KmHGdMAAGSGyZfDwbWHGpCJC3lDUjEiKACRyxYMcTmR8nAUs3aZQH9QQKoPepYgiPWH8pYRjICL+&#10;V3IQAAA87kAAA0AkrgAuAaO0AiAW0AAMIEcrCopUSCbE9JFSv4/eUcseAAGaG6GoAAGwHObeHAHe&#10;UgHkHwUSVUUMj+yS68lOKeLMtAR/FQPeloA0uKAABeBIBYeoAyBLGuAgaqIYIEhTPc0nReLSnA4o&#10;JSdSAAGcG6GmAAG4HWS0HUHyRARyMIA4AcO0AeAKMAY2SkZ2MIASAIn2I4r2AeIdCWO8YUIUoOWA&#10;nSWHPfUbUdUfUgukurUjUpUrUsM42ohgZQHYk+8ik2G6S0K8JAA+A6UGA0A0r0AuAuV0l+2g4eu4&#10;57UqzkR6R+HGHKyGGYGcZeHHMEWqnGKIPKVkT0cy9yPSoVCqRCiKnKRfTEjss4HpWgx4US9rOUKA&#10;P/WXLy7ERujBIC7oAAAogNLZBCT3URLSjwQCNEOGHwQoJKOQAAf2JmHCHKJYwPIqg4dxXwToX/Av&#10;GQtMKynEXQ8opQI1LqveYeBSBNM6y02a0YMY+c/UZQhsJYGsGwbXXgs7QQeMbBRkzlOc/EXSyoe8&#10;gekWrgBYBQgVN+aqO4T6jCVlUvZfZhZima2mVMK2G2HKbmF0GWGEJSHeJYe4IdO4t+BwBI81FAYe&#10;gqxw4dPiv0uXPavxJ7OK2o/CtCG6HOOgF6GkGQbYHOQ4HjF6AAJ2J+RsSKaA1lQI6sJwHwJ2H4xO&#10;ZOZRA6km18WFL1J0SCxZbkieVkAXIoAg2LW+AfITIWasAkL6YqoAAQLbT8PNPQhZaXY2Q6sUOaHS&#10;S024k6GgHIGxXeHkS7UY6yVHdBA0d6K6LOLIZREIMDLuA4AwaqBkBIemBSAxGsBAAcYeqSMAbHPY&#10;Y5cfByycbIbNOeHKk7TYZWG2HgZmh6MIBcA2LqA6YkIep0MC1+tEr+7BQG18wuRSPMAQw8QBc9Zl&#10;fBfDfFfGNVUnfJfPfRBsmev2peTu8oHRNNTWG0k6+OJIARLuVsIVVKcbBCLawsQBFVVhVdUonER/&#10;Ecs4HDAYvDFwkyUgeDbwxCPWRs2Eh8zAPTgqkPWRdQMcR6ZQHng+UojbESY4h9WLQgZ+rEmhQKli&#10;IqPAIEgMT6+tYIkUjBWExDLxPPRbDCMoikXQHoHqx89m9YG+S0k+RBcedvAyJ9X3MjKbYfh6zYZQ&#10;95LiIUA4A2caBSBKLiAuAsINKzXQOJAwYAx+UmGuGwGygAvLg+JJV9hVjDX5NoXSTG4qJ3dQleVl&#10;BQYfZMBQasA2qRLo1auUM0zvfTkLkNkOa6hQTSMUHAHSyGGLa1OrTNCkPkuIcaB2BIBjPFcKPe17&#10;DMv1PWwJPhVfOI8TG/iAJuGwHIQ4F0GgGJOe40XSH+J2pGeS1dQGPWgxSWXTXYJ0XRKbk++FWTlz&#10;L1YaX0yQ4kKHmE7on6cMasAmcap6rgAsacO/UDe5e24WMERO17DGnUKGHuxMW83HFy26AAGGG3Fw&#10;HEqtA7SPNed667XwXWTmpgLJMSw+cmIcL2ruBsBILyBMAut+A2AWIMAWAKIqKM4i7uuWvmNOQms4&#10;qqUmG3TaAAGgHRc0H/H8AABiBAem38cUAzoJCk2DgGa/pK9DS/kRpVpXpZOPfNpbphpifujSNoSe&#10;ZxB8Kih3XffgW9iEHWHcXIRUPWA4A4YeOwO0cKLbZbm/lHajJ9lDJ3JFWok+XIhyS0GaGgGgUczU&#10;Y4PxgkPdWRi/gmzBKkgcReTVbenBXXhCs5Y+P4PoROw/KqQBBcY1DKKW1mMG7E0KmESGIyl0lzLS&#10;kS1SSO2GmLBkMfaoR+9mdaQ2k7MIJRig/YvtiSTud5Y6TvigR6J2heQq2HVUrhVIL7YSBCz2V1qE&#10;xZAojKbGQ9JQG6bm9gyGQwS6jYs4I9tVbTTEimsLHCs8QqRkPMO6T7ZSLkBPj5JqYmV+IrtQjQZB&#10;L5pluhujlLkUwGHSXBKMG8Gu9YHQOgHGHoW6z+LaB6BQBseuAwruAaAK2YaBgDui8Ss0moHcUmGq&#10;HBc0F8GoGOABFmZmPwJApWPqRvtuKQK+LMJ/YBNcPg7AVfDSsAjI0ZSHElbwUM3qMOVPFQP4xDb2&#10;a2r3b+AoAWT6oCIUIRhjw/LY7QAfRQRhT/k6++TwdiUuG3liF8GqGTOeHSOgHtHDKaaWybMcLRdK&#10;LEtMTGJyR+AKSIIWT+LcA4e0BuBC80BMAoru502Ze6YHqhJ/RfvaMjLMJEJIG6HWZWGIG8ZeHsH6&#10;QqBKA3tK4CqKAg5yqVC2Ma7zDhulzpzrzs0dpfzvz1z2N/ppJKYGMox2+OJvMIS7gSUaHtbXhmO2&#10;AmIUA0vTUEIdWQ109G9LJ49NznIyKEjsQq/QdbJSbmf8q6zKJnwEP5T4VdKtglpJhLmGQDKaHujb&#10;s3ZAisSDWCPYRvDTDSPwPuoYg4lXgGbGVUPjgkloSTb3O0AgAcIEV+IymCIqjDrMiCZ9hWUNNYG6&#10;HAS0jiAB0GnAWrspjEipwIkJMoWtskLGV8MBiscaUEaqBCBBZVXGbvXuMqS+JuUeUVVtv1gTK+US&#10;vwkF3ER/CStBl/SUleMBBQr0A/N+euBHGsOwIMizjA8QrHufz54v4w0bOTpM4eHi6mHFFpnL1CHJ&#10;u1k6AABgBGBUAABOAxtKA4awO/w3k/e/0rpTfQ3gdgHAmyAAGjuyZYGuGWJbnZf+3VWsPWhALElL&#10;NfAmRC+IRcZ+89Rag56YsAKb6nh1GKKkXiuX2A7GIeAPheAWIcoCLaYUT6IQ+uAS0BIGAUANuW1+&#10;aCPqKIHCZkAAF/xobYHNF2dfbDHCAIrUTdA5NmXWtMTrGWItUHQ8A4UGBSA7GsBoA4emA/zai/e7&#10;EOvshYvybyvov5J7iUTuG+HWyGGAG2GUWvSCIGAqr04IUGBQAmruAmASIdFdmT0vaZ4z9x9z90fJ&#10;zz93999+NXB1lIKlwMLHLIdgk0JY9mJQSsUSPIVlqIYeAyOygLqUloqZqj+xpPPeKEmnp6Um9ck6&#10;GaGiq7tmKM0YP4ncTI99eyh6Vk1nMhyIponGKn11WUiL10pUP/rqgoIAAgEAAEAQDBIOAINCYNCo&#10;aAIhBIFEoOBAGBAABgKBYzGgACJAAAYCgQAAaDAWAAWCgTHwTJZABwAB489nu+AA5XQ6AA5nO6QB&#10;O3WAHm9HoAH+/4g/qSAH7TwA/qg+34/AA+30+wBN3zSKaCI8EgkDwAHg8HbKGw0ALUGAADwcDYlA&#10;4XEbtdqU+Xy+gA73g8QA43I5gA1Gu2gA6XW7AA/H8/qdUKe/ac+61lq7do1GAkEQjZbNZQ6HLKHA&#10;2AAkEAgAAJFopd69EIfeKVDtht9xud1u95vd9v+BweFw+JxeNx+RyeVy+Zzedz+h0el0+pwNruYT&#10;17tCX0/K08ns8wA23S4QAyGyzgA63q7wAEM6ABAGNIMg2KQAHAeF4yAYwgoBtk27tIihLqwPBEEt&#10;8dh4HcwpwmwABoG4awAGabZosSeJ1JmjYAAHECotm7KDgGAUAgE1sPtcAQDQCAMQxOg4AomusYRm&#10;gqFRzAR/oSgaIR7AzcRKhsUNYi6MgImQFAOkoHgUlIHgSuQIAWuQJgU1YIAZLQFAYt4DJbBkHGQb&#10;hoAAbJynAoJ5KGmx7NYfrazkyKlH4f7KKYyj/IGAaXgAC4KAqAAUA8E1CA2EYABUCoQ0ABQJQ/Gi&#10;FUpSrYOvAikQLA0hU03SDwIpilHEdyeGKbT1HWe0HAgzwAA6CYMgAFtGgACoEs+usBNjXbc0y2cF&#10;WDYVh2JYtjWPZFk2VZdmWbZ1n2CpKm2halq2ta9sWzbVt21TMet8hK9K6dy/KCdMOHCcbCH2fKrA&#10;iCbVgsCgKAADAMUGuC5ALFiJ09SzeuvTtuYG357pu9Z2HaABuG6boAGWZ5ngAc50KAgiORAgYCyR&#10;E0AxBALWow1qOUqqU8sffyLQCA+WAAjeMRVj8PxjE655sgqBoEg8doFH9J16pVpV5IFKZ2iYCgMj&#10;CXgMkwFAUlSVpUlgAATqaSJKxzKHieLxHVhOJ4qoh5nqpzaseyjJsiqzvKsyytH1uGZwCk8vgqCl&#10;Ig60YAA0DALVsCdI6clrbO2u8CbSm6+HIcrCGcaJqpyc5zquqjGqqpGUMeyB+qll0VJQlt53oD6z&#10;rYDNZAruyTajnSHYFgnYdj2XZ9p2vbdu6OgtvGdL92pZ/83zpxnbyZmm0aYAG8dpxgAdx+TgCtWg&#10;AGoRBaAATAqDzUAOsgDgJpnCLx33cfI3x0HcoZnm35EJ8gaJvGo9Z5YUsGmZl3Ue5zFLWRV7+mAE&#10;X2UgAjOUTI6aMqAhqNIDmygQRBH7roIJBV8U1PBkCmGwZUTOAAAEmEtAeAhKICwHGoAcZ8CUIjUA&#10;IhGTdOA2RzDfAAOEdjkx1jxMYPUe6cACJ0eA5tOiokRFKAIWAkxcAAAfAsaQFihnrgVA+q8Bp/AG&#10;gHJSv516/nesBaKr53yBGhOcMgOEd7kxkDeTOewwAEQIFkA6BFWQLALKOAqpCLZtHxRXU8iN8se4&#10;+R9j9H+QEgZBO1WkpmQch5ESJkVIta6mGiQMQLI8u4ASlNncoVYdo7h4GBXU81co9y9wcamBwDha&#10;15ATAAA4ByXwDoeV0cWQ0eJGLBbgXwv48mFjdG8AAYoyRlAAHEOUcpBEPkKRC0ljySGcQGkijZIs&#10;x0PNII4y9/h/yJsdIJAUgSLyGs9Q+RMgrRi6QJj0UohiAlQKeWnFqCCJiDkaQCSAkrV2qJ/ZkPsf&#10;pVibF8HiPKXDBicFPh8ZQqpWqClRH6VqMBXiDssJkBCVQAF5qRA2BktzgDVkoafABkhu50m0KUU8&#10;pTjCeDMGghkwRhB8D4K62mdyK2NPfnrB4uIAAJuAb2Bc/lN1IgPiMAiVsEJZ1DqJUWo1R6kNEkNO&#10;h3sXGglNHiPU8Q4h1DkTRC8AAzhyDXKiAMpQKwQKHBQBlRQJgJxPAiAmEZClvMCivLGpKyhzjtQ4&#10;MsbKGRnjcfiNUbyFR1jzfoAZpjG0Aj/RqiF75HKOTVmMih/aN4HGyRzYacaQEfEMnJAhGaRVLTpk&#10;cZCczZiIrTLskYAik2ktMg7BwBJLQHAIaeXYeQ92yDzHuUe2zZCsl8AEtOC5j6nlLAGQckZKQNAR&#10;b8CKJIAAWAZBIWwCJ/AHAFaeAUATJFgWjo8pqLUeKlm5H4VAexegADgHdMMZA4kMjyH02QDNyAAA&#10;hAkaeswIKbAKLJFy7ThTax6rjf/AGAcBYDwJH2QuBcEYJwVgtZMjleyyYDd8exNgADqHWwodTXjE&#10;jsMY5wiBnTPgVAniECqkQGgNJSxua0DzrPjwYcwqpVqAXlHEOI84yxmAAG+OHG2Ex7lRMgawj1hC&#10;HTjd4jggZFiMTSI+y1pD/2YzanAjVSc3pws2RM/qzeRjYEPgSpW7LQoe5AqeycyGV19zTI8TTKGX&#10;HOFKHw3FthUSmlSc2d4yLaJ8kRMgQZAJKyW03lQ3cz8aiyOCf4x4ic5pJpCnMQ82q02vMKGsNgbL&#10;Ex0lApWVqSxFk+pIZC1IlpqTV08UABZfERiXkyIui/F+r9Yax1lUXSMlDsSTklfvXBELdgAHkPSX&#10;B5E1jHG0xIdY95NmeM+B4C5pwYn3Pyfsj8G8syRV6biuGszibZHS+gAD6n4jOfXt8bY0j1w2I/UB&#10;lyHiLn/Q9YkgmUYCTcLov1HLP7KFIsvJDIr4VKQS1c+JoNvVfZBzoY237wCIGO30RBmTSSMWCsGz&#10;XW3CDIa9ksbGL/DGZEkaeBYB69ARgXe0CQCZpwP8nvvCPasr5Za710byj6A4KFNHoPonA6R6MKvM&#10;YQaw6mHJyKsCWJ18QImnA8BAtcU4q7YfFrmoS/9tdT6p1Xq3V5CNC6x1vrnXZBXf2ub60m1qBAAL&#10;0XwvxgCfFAHe1zsw+ScaIA2Wpv5nyTtPI1R3l/XjlRfKgOjCwABpjWq4NxhkwByVWbG2QsGrN2KT&#10;RARhmTIyMtI3XNPd+7ICsym8QZ/TOZuo5yvlbe6QsWSQV1pBX52ZK810ikDsdncvWjtBnWC5tkTz&#10;cOyZRPFIc95AgcQOVSX3TqyogXLzufGUWksxZuBbvC7RAbGnDCxQyipwxjnQpRdMgGUMwTNloFqc&#10;aoUHTpvxcUv+d3v3z9n7f3fvv0v93Sn1v9Sixf35RkLwlWHQO8oYawcYbZ5IdiqwcoeooYlBL4GI&#10;EAFYAAErkhepLglS6jaz+xwzFz+CLDawdoeI9wbIcUAQZobB5AYoaYZInod4oBqomBP5lgloAZFw&#10;iBfhH7KTeqccGhnYhofpThIj6CCAuqWK7Joi0A7DSJbwppOTIL1yCD06BzgyC4pL2psykJzpdoyg&#10;BYA4loD4CAtwEgDC+wFgD4E4/JWIky2AjIAYji/zsJwy7xgSLyLZ16SyfAqwc4ephQbAdg8wcYeA&#10;ngdweyTYBwA5L4F4DQEoAAEQCItYCABA1YBCmQ7S/rW0OCdD+pwsDMTETMTUTbF7A8TkT8UEUI47&#10;bLbcDA2DGZrxBzDIocVb4A1ACjEiVBeRSKjSb73UUQ5IeQeY8SlJhYbyGDSqrkVptJHTdZ/4jwsA&#10;lomgmTiTy5FbyRELaqbZHTz4hCBb0bgjP0H7LzmZThHZSqChTa/b+b15UC35zq4DOiCz5b5bhQ2w&#10;urlohpoSSyfIvgiwjgBkfIAAzyEZeZQYjYjCqQ8Ts5zDmcSz0KByzKtgiBOgAArIqylZOEh4py34&#10;qBkzPKhAq0fJp6UpWRvpQYsQz6eS7SV8XEk0k8lB3EUi7Rb0cR18SMNhfyHBsgcwdooAbYdBNYZ4&#10;cqrge6hKI4DQ0gEYCx7QEwCwtACyOi6w/5GA3clcTaLQeYewo4codZyYaYbZCoXgZgYjHQdTGxFo&#10;g4AqIglijYmjhxAKb6YxH5HK4bLaZkg6BqdporMJ3cIRTTgxojisC8DSp6p54L1rIJO4pbILIKSj&#10;SMda0C8KLbNJQAB5vwFQDRRQFADRRwEYDQESmwBw1bzx8LR0Cq0bl5oMN7XBA0KMigygernAvofC&#10;XAcoeIoAbAdo8weE1o1gAQmQDYBqVAF4DEQ4DYBxv0R7Vhmo3R/Daz/Ct0lM5c5k5s5xY0T0586U&#10;6c6jsUjAvaTAdo9wcBdIABrYwAu0zaEYD4D4tBu5SImixREM6o3T7LHwABxYwgaAaZ+Ibob6GBc4&#10;oEgkLIlppxp4kaEYl5p7Ng1iAMaZE8aszouqb0tw151tBcbiSKCRISc8Cr160cSjmC3xzLhMxLIC&#10;0BzLhSSzMbsr7Kg8eot6iIEVFY1AsRuQAAowo4nwwgeweonAjbVhEI7Sy5n0Hx/Ec54KHx4L7wrD&#10;sylgiQiAlYkqixvwFIE0Q4C51MZxjLazvc9lK9LFLL+JIbqFC7f0C0cipgvAhJxE1YcaGZCwbp+I&#10;cYeJyYfIAYyACwCJegGgD8BoEICYtYB4AxL5FzvT+T1ck5Oxy4egfDH4bIcIbgAAXgZIYQAAaocT&#10;S4eAfQ8QfgAQyBKAlJJokq67yRjaxrhz077j1KyyzbflUdCgu8vJSkJoqJTUvcvBArOtWUKb2D7T&#10;Mh35zEv6hExSggywpylYlRMMMgtYEwDi54GIEZ6wDwCzpZpxz1P8u7bFCqpq7iK0CsHwqgrQeIfJ&#10;sgdIeoxgb4d6YYcxNoAAdgew9xjYjgEAB40kLYtYEMRQ1ABT5BSckslkDUSqWVK1LVf1f9gD9s6N&#10;gNglgqpMp437sBSkXUqgnwoLwId5cplhphvMpDVA94k4mYj1fCSVfsUQ2qTI9wbTwwAAbAbcAQbA&#10;bQxDtowFTZqQlKVY1Yl4lpfbyTKJFBmhFEhUeD0SBL0r5zfkC1UzLpS6db+daq7kIyStDlpaC1EQ&#10;yRzop5tZyorIy5uM05fZALUwEdFkfKEYfDCgdweJBwnZDilYnEFxmYjD+azD07MUI0KVVRzr7IrA&#10;rQvYvgkgmR05QYEBvQEgERRyNQ1bqFL9g1w1w8UMmFMEl6dk5Tp6dUS8uo2EDkDwcdRQbIdJNYbQ&#10;eKqwAss4F8MQAAE4Cy+wDwBy6SKj1EcFxslEv1W4cYdJyYY4aQZYAAaQb6rh5R5geYfhsgBIBYlJ&#10;/xI4uk9Y1xGDLjK6dBEiyKyyBhnY3bPsU1WF10IdV9pQhT272z2BoNIApZtExdurhYpQAqC4C4CB&#10;ekMI/AFYD6sQDq541Iz5T5AcU041fN1zN8hzPYe4fgvgeYfQo4doewwAdAeYoYchDYogfIo7aoCi&#10;OgEwCS+w/Qt2BosgBDy0S00FfMvUcFx1xGD2D+EDAtgeEOEmEpazsGDEmNLcUxt1GAetbxr87jGw&#10;vQrQzqVB1KVBvpeju8azf1j0TitoAClgrrtJhc+4AAZgZxiQc12Magjpp4BxKxDomRojVojp/7dh&#10;/bzqcl5hwiBTf1HtbGH1olor+9o7MUdsIwr1D1/ChaS0i7/Yq4rMh1IsgioAmR1JejECVLE4rwyg&#10;vyXAemF+OgrRaY1p+0b9x9Wxf0dM05zT7opxy4rCloqDRheaVAFAE5RQ0wtZeGCqwWDMheMmE2Um&#10;UrBKWOIMkmFNHeFVfUCzpwveIgeQwA8g8wYwcDcwdofA8QDICZegEgC4tAGIDQFAAADIBpQbK7l1&#10;gV+j+Kp4g4d4eYwAcAcx5gaocjS4ZYcB5GAhhRJWRAgcdKR9e6AcZ6bNUZXeDD7c0N55oDPmV6Sc&#10;mEed617bg97F12cT5bDz4CfNqYy9I4BKIZerkN0UyR6YFIGC+IDB7QBxL0Z2UY6lC8OgAAeofLH4&#10;dofIwAc7nbCoepBwdgeqTYegfJOBzgvgBoAolIDsLg/M4JQABhvxKQuRF1nRn1ohTsOCPGH+U2nm&#10;nunxauEen+oWoY5thWndpGUNuBsoyFiIwAb4cDGztqXEbT44/KUo1ACIsieBm2Vsk2IIpj/UxYcp&#10;ySrIaTczxKYdGwnEzt4GrRFRPAyhSryjyIiVnBPrKdoEHitzRhnyB8H1x9o9+clkJeR807jSC+N1&#10;ubDxzhk9Xwq1u4xtX77M/2Yxewk1jIuofSUJrg8WFoi8NSxBmuZRf2fD2j1tprhBPJy6g5dgrpEC&#10;4mPotQteTMQ5e5elmqb8Jsz+iGom3u3yocldLzMGFeru0lXRywyiGQngZAbpDIcAeBdYAIqy95eg&#10;GwEAF0RC+dYVmhJG4rqlhG4hb5dqWwemWlzIAAZJMy8odtGgfwvgfZzsigryR1BV4zKloeL9aUmL&#10;RlVbLueS0i4O+ee0w+e9XGR+wrDwf5y4f1X4rAvmzQroBgA4uQD4C40gFV0IGgFAF6I65cR7yTil&#10;e7+ydjp112+CggqAfMn+OIeofZOAeAeyXFdCTYdJVYAE2psgfBdg1hSYB1YYC4BpSIEYCA0gCwBm&#10;Hd35l0NMC5AhTtj28G3/KPKXKY5moPKnK/LBZEcNC4mwnBhJBwxYxgdJr8xoswtFKKVAka6qAM6t&#10;L0eUJafsXgcwwmsZydsrs2OZpxfRJFqQxuxcKEdzhSbzvJ/gjj3KCMd1V0HiB+MNyGeuwLqWNVo0&#10;ddXceZlChZtK8LPQqyfIylqtIwnGR5mUkYBqmpfZpmxlXmNbfq66xXEJnMvm40eb21IIq4qZyvBg&#10;vg7wrr4Y+QECJ40w05vj88fSZ2o/LPZHZLqyR1t+aDYB5IdLGw8jGzn6XaABAIGAEOYoEwC6J4Do&#10;BwtzpmULrfKDXXAI20dOOIc4eAoAaocIxAbIdRNYbweBydSYo66zgMhluNt9Uu3LRNUJHSL3QBwt&#10;6MvRTC0KSsSd672/Ag2IAMKBOhrPVXBRPPBqUIy299X4BYBBL5votwEQDZRwFN9g+TZul6nqEHf6&#10;ZZX1ajPjhXFQq01TH9biXAd624vofI8Xm/m28tGAfTH+uBJJpitKEZW41YDHIKmwBYz6D4lIBIAw&#10;kqbHlnZXqvq3q46vK3rHrfrg4e4Qg4qnmQer6gdYoYbk7kjA03IpeSmyNbJp8E6TrRTaPHT8XQ8T&#10;wAxgcLHjXwopFdTjRZPHVQyz/UiwfwqydLyZmKDZ1vuTfjI5n5SkIjjUcNDGwVV3QLOrhR4EKmNm&#10;xDPdExytbWyJt9X5AwAxlsZqwUNRSbsourUP15FUabI/WONWsFW6hYx2sJtqUIpbypAKU569J50y&#10;KUfXQnrv4/5ETrp9WCSIvYrWaKTYbg8o84b7c1SZsgDoC5WULx7QFgC8zMpKVEd+eDbXcqSXc8NY&#10;iEqQo4cm9g8f6YaYdFRQcweYxgffBRsqcz29DlpwgD/AD/ggAAMHAADAgEAAEAQCAEJAMGicDf0C&#10;gsDg0Rjj+jQBjMFgkYjUZi8RkECgcqk4AfsCfz9jz8mIAfz8fgAfj6fcJf0TAwChgFAQDAAChAFA&#10;oGAAIBIKAAOBwPAAWCYVAAYCFYDARCgACgLqgLA4JAAHAgHo9FikVjk2gU9foAfL9fQAez6fAAej&#10;6ewAd74eYAeOCADyfN/vr3AD4fN7icTBwFqARBQOAAaBtYC4MCQACoLCIABoIqAD1EUiFv1mt12v&#10;2Gx2Wz2m12233G53W73m932/4HB4XD4nF43H5HJ5XL5nN53P6HAgIIA/4E/wBBYNB4RCYVC4ZDYd&#10;D4hEYlE4pFYtF4xGY1G45HY9H5BIZFI5JJZNJ4NBAA/pYAH2/H6AHU7HYAG03G6AHw+HyAApPwAF&#10;wqFABQwkAAWCgTKKZTadCoHCADU4ZLH8AJhMXa7neAHE4nIAHW7ncAHu+H3K37VwIBQIAKmAgA/6&#10;uAH7d7s/H5drw/H9e7gAQABQGAwBhcNU8EAblgcNcLlioRArrAsnln9lrnKoPlqjmYJlL5V7XMX9&#10;a5Xmbtp6xLwA+n1aXzs75gIMBNwAANuwBuLfjLkAqpkgFhd7ucLb8LwcZcOdgoMAZVmLpK8td6vV&#10;tXV32+31Op2AAQCAOAAwFqIHQ0GQAHw+HQAEgiEN7xgF96f+f1+/5/f8/8AQDAUBwJAsDPy6a5oK&#10;6TnIOwSWIIl60nGdx0AAZpvGoAByHkdSVre8wJgsAAdA+FwAA8CAMMOALDOExsDxipzONCf7oOeg&#10;y/L2ex8nvDZ3nOABqHGbYAG6dhxw2eianofZ8AA+7EuEuDpuqv69roq4BJU4rggKAsoPxBUqIIfr&#10;PIMq8aNSurVNUzaCQYgrLOkgkILVNKYLyvbvO/J0ngYAwFgADgKA0oIHqICIGAdNaxHisp4nyeid&#10;H+vYCANMAIgdRgJgc+gLAcogH0WAAEgOpYCAGt7RHyfq0nqfUfHofR6gAese1sfie1anq1y0w7xA&#10;FMAGAIpYJASB7zAcCYAAiBdkgcA4GKQAwEN03NUsS5rFxlbtvW/cFw3FcdyXLc1z3RACBs5dN23d&#10;d94XjeV53RKs6ssdatgAbJtpyep7HsAAIAeCKigngoMKEAAGAWpbJXpebNKoi9/4CdB0nWmR2HaA&#10;Ctq6nbvvuyMWzCuSopgq69LS7rvqjVK5Nwwy3AMyC5TNGqoNDMbNJTBS6RroE3us0M2uq7Dar40y&#10;Wn7PLu5W7rX6hl1sNyt0wOXBbBOFrTjZi48wZFksoRwhUGM+zGltQrOkaYmK7r2CGBgAEYRA/FAN&#10;0MowAKUpeIb9v/AcDwXB8JwqJ3ZMbowayeOnkrpsHKnJtnWsJxnrDwHgWBoAB4EYY7mCb4ATardA&#10;FEHDW9xCGRt1cFHgep4gAb51HFIx1LCbZ2ySdJ6Hgsx/T6AMtMbOi7Nc1aCtVrACAPa1UrfGGftW&#10;vZ+OqzsrTa1XpZv5M0pa6zUtMvy5tQrCY+EgoBLqCoH2YFYPBO9oLA2+IG2TlQAHKdh0gAdB3k1H&#10;SPUso9VdJQAGYIA8CT4qkKSoI8hS0vunIIX4mI+B+HfVaWkfSrnEnJWuzQBgBVrAPWks0A7mwKAK&#10;YKBYBrBQHAJWmAYtrYmdIOcW6iHEOYdQ7h5D2H0PyTrriBEOIkRYjRHdSnJBRoGOlcJsNwbwAB6D&#10;1VqA0BiyQKgTPowlEYDSkmBOgjeJBI3VGdOjGIjBeiYlnJ6Vx3w5BzDmAAO8eDsTZlpTsbhmh90H&#10;toOyayJTWzdFuVKAlayCydGxaiXtOyWWexKcQtx5JmDUK+UadqTBrG2vmL20xPZrjYnfLuTEg4Az&#10;8JfZoYhMJiz8SCOKYZrEHjfNiRhIiNCckEr3TKS2ChWC9EuNpIIpS1gMgYAqAAFAJgSlBAtMc8jV&#10;zjSIjHNOak1ZrTXmw60hLxZtxSHwxYdzGRtDqHAAAZw5hrkFAIXIGwIETgmAw3YCwCijgKAKeWbJ&#10;KIykLOhGUlQ+4OD0HyrUdI8ZxDodqN8dpYRwDwf4PIfSkx/AEa0Qcus3EFSzPGUuGUqTnEsJiq1J&#10;8anyS4QXLw1Q+20tuaYWqlknS8PmLgXUArrAFgHUEBOFoAARAXbsDAEQKlBgTPYAdTFJh7j6J6PA&#10;ew8gADsHgV0daj6njwLKPMe6kx7j/J7IxKCqavswrBDJMCX0wKYWtPZawDKcLNASoyF604XgKWpX&#10;QA4A2aAHhmAdL59UXMkYfPmwVg7CWFsNYdeMQrEWLsZY2xyBJctCHaO8rq/ZyxTVqA5zR8T5HmYU&#10;wyuhkmJ2PIfPtxRHzNM6HoPRgI6R1IeJmxwshXSzlpPu9A/CLTIkpesgpGECUwAOAY5tr1SS9mxJ&#10;6bAmI/GoSjkuP8mKcEcGaO00e6smi8GnaUaSlpepPsruYXM1SXTDqqr9AYxJ0ZWn4ljeaVUqkXw3&#10;IddQ1SZo/0sJiPq8I/TYKlPJMyY4HQNnsBECFuzcVkmCjLLe0mDcHYPwhYvBdpiXXhHmPUeZNpyA&#10;AGAN0ZpZr+AABaB4EwAATAXBAAAEAD1DAOAQoLCJFcKFSiUQkzk/UGDzHsrUco7ULDddovsdc5Ry&#10;DzQ8PMfqTzStjorGhS5b1TUcN4YSCRLh9k9fVAgAVeQAs0ooXKgBMR5j4R8WiUVLW3lYL+ZtLRqg&#10;DgBTAAoAZ5QIgKPoBoCYFz2gXA5iYDQIgAKdPpILGgAB839HgPNSY7R4ldHSO9jI7R5FlHkPjDI9&#10;sQj+S2mGdRuajLWyiwsA9dMXKCAaAhaYEVkAA1KwsBFdIZG/SnNJMcYsGYx1xrnXWu9eN+sVr3YG&#10;wdhRIsjEyyjvhuDfHCABgDAbNObAifMAEzSiALYbGAwOwMZ63IwVGRBMC9lnSevkspX0klcdid0l&#10;RzQC1HlMyZ6yczoAJVMT7aLeylJQKoPmX8VEfbN2YPe5N/bvHWLrfK1JKrql9gvS5ocly8XObWZz&#10;d5kJ+tZa0cWAxwb2calfeWWFubR60evJOXRoyXZoagSwwB1WDrJBMCQEgAG8HsPkfQ8bNNh8755z&#10;3nyB0Ezb240lqJ3xtjq2WMEbQyo5qSPaBg+AJALN2BQBPFIEwFKM5/jVxj14wy3xuQnNKPEn0FJq&#10;Noc430jDs2WNwd8ch4aWN7yJG7WtPb1kNqCQxh6wXQKuA4AZSwNAKmOBMAyyQFwi0Md4AA5x4Mc7&#10;jRKDhmU0kGlMYau6w/FAS6zAtZIElPMCAUskBsMDBwz1ugxO2YTX39HxUrxcGB+q9NQaQg3HC5Qe&#10;LcW955urzTrLeAYAdZTjeXlXafoZDcF9b+Z8353z8H6/+h9P6n1T9r24MAAdw8HfDeHA7Ue5ZwAA&#10;PAaow+Z9CflHKSw75OMflozt4QQeP8wADgHGWFi7GbKYZNiTE8Y8qWZiZiYzQpQ8qLQ+gB64TfCu&#10;g7TRRWoebHQADHSrQng17Q5pBniMJsaMxohGoq5G4wqVjHCXykK/pCToi6x77268xsJsK98Fi9Zk&#10;afp1Qzw6iXaP8HAzYmJl6/xmiYwogEgEYEYoooYACoyaCWr60JUJcJjXUGiGy+QhJOy7QAAbwdh2&#10;oX4bIZJjoe52IC7PKngCo+AFgCzmYCoBY+j6BNSM0KEKJssNirBSYcodxILIBJIa4dTtRDhDypJg&#10;IfQ1hGzuxmSQg8atJhgpABApYBgAZawCwBBgoD4BpQwCKtq3YeIfBWocRCoAAeKrJKAlQBJ5jVgB&#10;Jzam5aysjURawCEUkUZaYBjV5r607bbbZxhKq8Q7MNaWwqiPjiz5TsLQojr98JsYcYkYsYxcL6UY&#10;8ZUZcJhKo0glr7Z3zZRJJkBZoB5ZL84nxg6QqfEZgkAzgfI8Irgrocgc5CwnCcoeIeRWoAyBSoxm&#10;kdqPY/A04gg3ZMBzIpbBDQICQo6VS1ZSbHRgIeypIszMgs0gZqInp6QqYgi+IqYx46BbMIyow8S/&#10;5hrKSVI/DQ4nod4eLDMdRSYeUkQnUcI1I6Y6BKcFrjUF45TuhrKR8GsHKSwqIqKUwwSCL8aLw8yZ&#10;oooChZgCYCb9QBSukXiwMb0o8pEpJwUGiW7BhGh7Q6ocAdgcoADpULYdYex3wCoCQogD4CrPoFsM&#10;raaFTCEYRw6R8YCJSND5LcAs0kodQeYsp2Z2obodZ2obLIIdoe53wxkiKiouSBJmgBIBZaYCoBg+&#10;gEABxFYDQBpEYC4BhZiJQc4eZjgczIx/oeRjL14noBQARawDYB6Y4FYDKZYC0yDfQwSdYwzWI+o5&#10;UFg5oijG7GbrjrrbyfiWzbMXz5DbkWkpU30384E4M2M204U4s4yxjhQlqgAvbY4AAcIckqiO7QLe&#10;4CRuKzhZMwM44jLNIngnq1ycSKCp6qAuxOaU6GZsJNxrBUxmgByKzacngBDdsgpHz8JJ4er15Wxg&#10;ECQeZ2IugmLvI3UiivSaBFyU6vsQqQqtMocIzdw/A2ItMdTDKyh2L7Z2KKhSY7q5aSols2wxY5pr&#10;BsIuM3MXS6S6UtUXqVUI6QpmhgZZKYyY5gZzaQw8pVR087VG9HFHI/8sy3iXBGomIcAdsqgYIbYZ&#10;hjsrInwCRZgD4CZQ0MiZYCssj9qwlHghb5c2a04i4yxW5HwdLx52UuwAAaYcobQAAcYd6h4fhSaD&#10;IhD4bKEWCFgogE0MQ8004BRU4szhoc4ehjIdgeYroeB3o8BkIuoEQCbPoH4FAGrFQCjPrQhBzBkt&#10;YiEk5BdLCbs2ps1LNKcNhxc3jrpxVTdHVUVUdUjB0ZNUtVFVMpYgq5z14785ocYcxIKkgC0oBZra&#10;VGI3So9VQqBoSkCKS1gsRjdYQrodgd4sqKbJQ1AzUlQ5gwUoZYyzo8hay6CCq/oeoe5gMCDDKqJj&#10;g3ZmgDoDrPtWpZlaFBjLw5D4tdQwxr0mwhDyjKyNb8QeTRQAAeSKZWyKgsz8I8BXcEw1xO1EJbcl&#10;I5q8kiUnD3YwaQkdpaznLfApYBtBaYa/w8pTB6CUzbDklXljdjlUc3rrg6CTAvFIIsIYTD0LipwC&#10;0rg9pQoAAFYCcIYCgBZgtUL902kDT+FVpqCqZjgbodDZYbodLZYbIdp2odSAQrC6Djb3zOgBhgoD&#10;oCpFYBcRLQzEItYtIgQuR4B6hHkCVegsVL4DQCTPQJYGoIIAAFIDiZYBBS4w5MRBri9S9Xozcl4h&#10;tTcX9TkNoiNvFvZxM3FjtwFwNwSH9U9wdw1w5AQlTgpf5HyOh2Ji5Dx7goSY86r0liNhRMFwS0zg&#10;pgBJ7+bDIdIdomr7ipzRTMsCptaSw7Ud7Vk9pvbvaVAly/sjp3zRVNcTBgQBxZIFCZIAADQC5Fbe&#10;ha07K+DkYqSMUWx1hxRpgq6NjZkhBitfd05J42Y78zcEhoTbLipKLkEWIBCGVXUeCo6BI8r/8iqt&#10;Lvb3sARB1KtxF9198NQh15EN58KXwtIbyhYAAYgboZ6ObuQDICpEYENQ4AAE7qwnwBENNmqa19tv&#10;1+VucNzbrGwgtLgsR/8KodZJIaYcxIocMOgAAeAfLDLgoAp0wpABSFEfkiZmiDY774RmjVRRgAwf&#10;4wwfjStYRjIbAcyKKLRZgKAHQIwAAFwEAFJaiCC8whhOMtMtFvlLK+d+hAMJ9ut+GKmKuKxGNwuK&#10;+LWLYiRdif5qEkRSaOqpwrYsrTlF5gQCBRgpJ5ysFjVwyRxo4l4vc7te1r4c4dVPpfQsh2MgZgIt&#10;Ygk9VqgBkQ8BJaY2A74cqOMkhP7azmiYttAE7EqZqY97cl14wy6RDddK469DZlJPK5ziSX42J6iX&#10;6kiJSDy+A/EiVdtdT3L4qVtjD4y0Qh+BeLmW+XCwtK7G0ptVg1g2JJ5I4sIYYboaFewfZWoEB+an&#10;mAgEYCIDw+IBBzeCOXWB8tAi+W1vOJxncG4nTxgdhxx2TINoJJLo52oeAe7DLN5mSBQBSL7axQRa&#10;JQQCoBpZgDoCRFYAofwwQmhjIbocrZYZ4cAarVizYJgHAIuIWIgADU6ugwlzOL1SrkjuuCDBWbVE&#10;ei+agj1Sy0tnGXOj+kGkNvc4mkWkt+DGccNV6OuO0j4ejDI3BMGNEa5zY8k1xGGil+NuQ/T98gZH&#10;wdZfLxq14AFWR/iOrDJpxsTeg8phhzemd55gIbobyKMtrAR+gD4DzqIETFM6sNMb4jyNBGhoySp8&#10;cE5MZVVAo5jjjjMGSG+bOjOt2k2uOuVwl+kX4mAtIeib8Kp3QAAYocAadPInoEwDJuwEZ0I9oBw9&#10;jVrCNj+BwiOuGx2Jb5bgTcdL4cYdpIIbgdJJOdCpydZmFjB5g8opSuhY5ZKFgo4DQCJEYv4mIcIc&#10;zZYa4cQbgAAZQb2wFiJQWg+hIFoD5+MV+hz4c2kNbW2bejOx2TEDON8YLdejeXuue6G6NxGLO6W6&#10;tUSGtUEgonodqyc/ZSZHgnp5o8sH7Vk9xVLjOnGjTnmBopjCbojQ476yZ3wcscqp6Ol6S9G8padc&#10;yow8scYAAa4bBIp5NtAFB+IEGq93wC5Ea0Bc5nRnhtCSLr+ijWySWnW63DHDLCWKCR6/Q79QJ2Ib&#10;odxJIZQcqdKrwFwDLEoEQCh+gDABbap0lU2XibuKSaUp3DmCAlO54iDJdB5W2vQeIepSeFrTiWg4&#10;wwivKvEI0+Q8g8tejDIbgcaKIagcIbIAAaIcSdL8hRgJwHGIJ97EoBUdttwx5BuiOttSdTmj2x15&#10;U2+a8s+jG5hBVnGyHDXO/PD626nPPPkpL5ZgBHy15Jhf9pIglcwoQohhgpY4ROC0e9L529ifRsq0&#10;3QAABjDyEkYnZJ5sOQhQQyXSs74AAbjZNAJMAGIF5E7A2aFXN1iImjnO3PvWPWRevSfHIg+ygmQe&#10;ZjN/EqgaAdQnLj4GYDeIuwzPoCOaQ8VtvGdu2bSSOCPSOyPWDGySi6JiVD3Cy0XRyaQddL4aob/K&#10;4awcJIoawc+2gCQB4+gJ4G+IIFQDyZb4Rq9t7sG4z+GnWjlvQkvaHWffffm9eknfvgEo6zDxoc5/&#10;jfw3qvvTsnqervdSAifaT6+B1SVvvC9VeJ8KJo96pqKPCQA26vr+apwbrZR/NWQsWoBuJRgG4GgG&#10;RFFcI8Svl7vgPmXmdHO93iog2vJWochIB2QdyOQbIeBJM+I8oHADvVICB+gBZ0kiRccpnm75WuvD&#10;j96fbdesGaxcD7DGuTBxLr6G4lTR4moaAbhDQa4ce2l/BJICoCJZgJoGuhIFQDjmc1TfUJIqXfXm&#10;nvHvPWPPfvXvrnwqNCJ/IcpIM+uE6uj8pTiLUisbuTQiXiGneyNv/NThNH1+pniM/a81EXqSXx6b&#10;RxZnDGj5Pqvi7+LlEcxDwZ4aWwEcx/g0RhLPQGQF4F932SEENjPv33H3Mb29ipip0qRJIcLt85we&#10;xjLU5aYHQDhE4EACBQzKhsXptm/p9T/N/qfiUKPy+KeCf6XfPW3inZ/aPM4gp/RCwZIa4ZwAAbYc&#10;ztSAIsoDQCjPQJIGds4E4DLQDivC3Wv7f3X/f/ggAAgUDgkFg0HhEJhULhkNh0PiERiUTikKf8Xf&#10;8VjUbjkdj0fkEhkUjkklk0nlEplUrlkthsYAD9mQAd7weIAcbkcwAfT5fQACFBoAPB4ACIRBwAA4&#10;HA0up0MjMGAMTf0XmL9f08fb7AD4e74q9ZAICqYDswAAoEAdoAgFAAEtQAAYCtYAqd2u8mqMDq0F&#10;AN/h19vMJjL9flZe75fIAcTicgAZbOZ4AeLxeQACoWCoADocDgAE4kEYACYSCN4qeAp+r1mt12v2&#10;Gx2Wz2m12233G53W7qEHdz0eAAbLpb04eLnADsfb0AASBdFHAcFwADwOC4AsgC1G8vgAvcE1MR78&#10;HweE8kEvYB8cC8vi9HshHth/ru0T79Rqfp9n07oAcJ0MeX5omIABunQcKeLuEILg8AAiBgHgABEC&#10;4Ovq1K8vo+TuQ3DkOw9D8QRDEURxJEsTROlyMP5FEWRbF0XxhGMZIYrB+p4fSuHcmoAHKcjkH4fk&#10;bAqCoJqMoQHAcBgAAMAwCIHDUZxW+D+n9KoASAfgAHqe57soeh6gAe0xK6fDFn+rDsLiAs1qVNim&#10;KapYDyWAy3LTJy4ScsztLm7SxwvKCLIXQCEPvKaBP0r6wHadp3gAbxwnGABqGqasryCAATBKEgAB&#10;CD8Gg0DIMAABgFgWvEZ1RVNVVXVlW1dV9YQ8jNZqidR5naABpnIbIAHMeh1gAfIAxsC4HSKGoNBU&#10;AAMgYzdT0G2lZu8vz60M3qFWhQNrQyjS+vA+KC24g9xIhDNyWmmEqoybZyG+ABcGYXycHanckAgA&#10;ASg20YeBQGjqAqDNtWpWOCYLg2D4RhOFYXhiPRVhuIYjiWJ4oiZ9yBLR7S6d8dnOc51IKDALgsow&#10;IqLUgEreuL4L/bMTxWqL8Lunqfpsy50HVYBwHIx+OODM6sgGsa0KYtEmKUAwEAABID6UBOngBUuU&#10;1IBQAAUBWUgSBE5KWps6Lcsy60BaWWI4/j8IVjibm6bxwAAb7HV6c506trAABiFwVgBTzPyQpKmL&#10;cwT1UFivC8Nw/EcTxXFolczvKsvpynjkBlnCagAHUep3AABGmAADYI5IFwLhMAALgVIsSr2/VrI6&#10;8aMvKu/WINskn2r2ncZl29roTDVzpQwp/RsfR9SyaxxG2ABaGSXIAHWedGhEDQQgAFQPdKGIRWUC&#10;4IAo/r39t3fGfH8ny/N8/0fSlWH/V9v3ff+CJRwrh5Hm5h3Jt5x082AX+gAqA65RyktYKa2F8JgG&#10;XIkbOtJmJGTKmXJyOUnBOj/DlgkmJLrWGnAIaU01pSaymlkTuXAtCbGmFuau1lrTS4VtaaU1hlLX&#10;WVJ5LOWQ1JZD2HhPstcu6VSspARs3NkA1BqDXV6OlujFysgVAokVvDegNgZYCkxsBc1xuEfjFmLU&#10;W4uRdfS2dx5GTDo2HEO4dAABijgMmO0fBlwKgQNOB8CIGgAApAmCIAAFAFFFdUuF1kOiNu1datld&#10;I/yslVh+VWMJ3WWnbaEhc7R2TtkMgSawjL80vHMGoOIbAABbDLF6AAeY+R7AABmCUF4AAWggBOvg&#10;DL1AJgNj4oRb74ovS3lxLmXUu5eEifZL2YEwZhInJ8T8yw8wAP4JuOwdhwQCgDScBsDaogJAQb+A&#10;ctcBnYPhm4i5QqU5DFZJklkcw54zjPGk5ccg5SdmJMXCkAAHANAbZKaeFxeDtPEJ/PpK7xQAD7H6&#10;VwmD/Spp4c5BwACSUlKkVMqVUzT4OtHLgWugkk1pkviwodG6WR4v2P8TkAA0hpDWlEPQ5gFKUGcA&#10;7HQ0MeAKASAkdiHEjZh01ptTenFOSnpSRqV0fZPxvDtMeMQb4zgADyH0mAD4FjPgjAnU0CKFQIgI&#10;AawNWTj0nuxouwNKRdj6OzSgX0mFAEsj1Hyl0fI/Cfj5H+T+rxbyzgFAEk4AwASmlpLck0twBC6S&#10;2QseYqRFXfkMHoPeUo6R2rAGmOCIwvxpjGJitMHoLQbAABZKyeIE2AgOASqaQEladWhtFaO0lpUR&#10;y/tNam1VqzzGKZq/WZL+R3DsJumstYHANx0NMUVNae4rTbdaeCwaIHWT8mOAAcA4UEDNGgNEmg7y&#10;bxwXuBe6jezOnNpg5xo5WSBD6HwWC75YB7XfJ4Pgn95jFxAJilZ/p2kmFNAU01qLV4WNKg41wpac&#10;06lpLlDiitNC7lTO0QiHyVzDGUtg3MdkE4JDgHAOKmRUwSglNG3x/91WqWsw1hvDmHX1JSYuVwed&#10;hkCjtUiMUcJkx7j+J+CkDRowSATQqdVUQDQDqmo1IA3lXVvnrH+oNtD30oEyKyPin4ADEpdHmV6U&#10;Q+TmZLTAPgfhix9pnLtDgtJay4FuAQAJOoBCmgIAMnIBABcyQkme14AMNE8v+kk0KSJqnbZAPPYD&#10;H5Ah3DxUaNocY3AADVHCNoAAzxwxGAW50AAQwYoRBWB6VoEpZNLaTX/D2ldLaX0xpmMOPNNad084&#10;wjNriaGVAAowm6iybgHLbPEDrAQJsmhLNm37t0oODsCiwqI8B5GXHCY0AA3G2gAG2Nxd00EnAtBY&#10;Clvano8lCnhAYgk4wAJVRsYaH6lx8lbTIYseY9ZSpilKlxLqWIclsSdmJlICG7JJaq1hqsHGvJ0Z&#10;Vb5PdfZGl9mLUe2A5h0sgbYggdo7nNkySEBQ04LAVgoniqBpdCC1JO0/xHiXE+KG2SltkxZvybjc&#10;HZhAZQ5HLj9ACVkF4HllAjAohUDICqYgLAK0q4J3HVzd5o9+K+QXfHvrMl0dI71gDlHc3Qb46oJP&#10;Pc2POpKwcrTQy0XGg0Bk9JLhIUxpQDAEKmAiAqqoDwElJAgAihYB935maWAPMOYC0VzOx2vK9Vmz&#10;FRHGOonYxxqjKAANgcufh1j1OCBkCbJAjgxB+aBfWkmlcP4r4nxXi/GMVtR43yHkVVaheIABm2pU&#10;djrsRDM6l1zSr3KXDQtdwM60a1vadyEimcMgGkNWkmD1IscMuBPV4AAbg1X8p1CrWk5FqbE2X0y1&#10;F1YGRtd8xaX0wUmTAPIekyEuFgK2lnIlXiylnaTfahGh4OgHTqAYtadmVF1KixdG23pSjs4EADfq&#10;wJ1xnvVEyONuFMAllgabcuOiXrehzaDyX/f/P/pglCqzCwB1B4lcOOMIBnh0JOpoDtAZgPgWgAAS&#10;AKkKgJgDikgEgCE5OYsdqMv8qtq/M5p/sjh5B7JkB0B4GQBvBzMIBxB1jkBznJpRB9EugAorIQOG&#10;oPr+CxjtB/HBiqkslqixi1vuE5AFADGpt1KErOlRwlQjt2uXmrOyAEtJgEuzO0k5PvM2vvs3Ghqa&#10;HwHiiuLCpShthzDihhhpBjleh3mQFSElASHpgAAeAVl/AQQKL+i1odD5HZwAQ+w/Q/xACSvHxAxC&#10;RCjYCrCtsRB6jmB1OAgAGeDkM4NlkGomkioCC5GVnxOcvTriNpkrNyNejHhjBlBlv1B1sFlSklDO&#10;jPgXgWooALjNizE/lDj2s5HaIGiMtqPiErmLp/h+CuHiEstRPzPLB4JkNusoqzjvLuQcPuK7vuOp&#10;NZDtPptxDKB5pkB2RHRiCZCMqYDTgUASI8LcI6DSiir7i/RbP8jxwvxDR2x3R3mKFuMRpShzB2G6&#10;BuB2sIBqB2hur9AAAcAPjpuUJ6AHgDqqpsCmwOFUnXiGpAB2h5FGhsBxtBBsBxM/BrtAiaB6pkL4&#10;mqgJAHF7u/FRAKAIKYgIAGKqq8Rdtsifh7LvEwwaEtB9pSh6h9iwOdp/srM1vvt5MxGuQoyfAAAG&#10;wlAJgEl7gIAEqqsbGqgGADmUgFtJyEC3q+gBM7vhh3h5ibuhsISKnkhmBuhptpirAZARgWLLAQHS&#10;gTMXjmgGjTobHcROR4S5S5y6PGRBy6y8S8lyiBEgkslEjklFm3lINpjDn/opDSDSyhAGlTIZS3ln&#10;lViMvoktB6kwBuhvm3Bihku7RrqlAPnqARlOjQASHqLdnvmYsBwhD5pukVvpniQxNvCaB4DgoHxr&#10;JkJ+CLkLstH/R2CeK1EwrxmMvkqTNygGzizDGSATARjRgLImx/E+S4y9TozpTplXx5B7kwByvNNf&#10;uOlJB3R+oZAcgQSBAKG+gDSDgBi3DvRakRFzqvnbR1lLMRExhwh0lIhmBtBoNhByjih1rZvOAQgM&#10;APjOALp6APALI6AKgHnvAHAFElPEGLxhCektSXqzEwJRvlh7n7h6jLh5h+JSh9B/vpNpiBH/KZSp&#10;r3NVyOlRynKEgClTOrGlAFuxHOO0C5w8ruL1M8nNhuhym3ByB2IJB0h4FcAJgHDTgfAWAbo6gOnS&#10;gKAHqYwqGlP+TqUqUq0rQAiYUr0tTosCqelFlGhurkzfkugGUyjmgICixKyhFSPwsrk+lWxqh1xH&#10;Btm2AABmhnrnRuAAAXRXQJTQHPgMGSGUS4FTyFFwuaioCrPhuCEbq10JLwiujFEwrzFgifEbxgJ/&#10;K1K1sjzXJFwGmogFmUjSqYqYF7gJihJ7r2qLUt1WVW1XERwxv1LEztkEBnB1NBC2i1gcARJUgSAL&#10;KpADRzQrwQVEDdKutbVDrgs7lpSsG1hyEENAJOhmBuBpJRB7DmAMAHmSARAMkKgVgRHSgNAKI6AG&#10;gEmquqElpoDtiYDDofiZisPpHhCuqAiuyYwBktJSV8EujErxSbAAB6SZkw1/ScB9MDi6CpvwRnC5&#10;Czz1DvFLqfsRRriaP0yqip0EnvASgNAQAAAZASwIgOgKo6GvqZC61kuaUp1X2U2VWVvJ0s2WWXv/&#10;oGCrNdpkJ2IzzZDLqyClL8qXjTgHTjJ4E32FpIzdx0kNnHPLNdj/NfNiG3BtU6KDmlAbAaAZwJAQ&#10;2NigyDt5PT2UCUpwsDUIifvnskVKDFDFtRNREgCuKAEbK+QiIVkkusJrVQGqss2SVi2YW829W9iP&#10;i9kylFM9Nfh1kEOPlKh+yqgAAYAQtlQJ0BOVnvAGQorTnwENVkJKQRn6UMicB0CdhoBuHLhuUegA&#10;QYmQNDmq3FFlAUgPlNgRgNpYAHy3QvWjHwQQxbpxErSWEwkuV/xlKzSaB8ULB9JSh4B7pkB30NwZ&#10;kwB9B/CuJDp8Du12tpqAXMJ/1LB+MjDmykl8ANI8Q4HqAQgMkGyTikndtOKtW+X0X031EOy73133&#10;NLFaJLkcKjtutSkdXRokNtmlr80yklDS2fAGklVzGlWRi6KKXZjcWkGclgBovXLkNfGfTEKYgcga&#10;gam9gPEKmtoq2Spa1jX4yxJxV3krU9HhXbkbCYWXCyn/C2q6E2C1E+ocHdi8v8X34a4bUtsfHB21&#10;TJkwBuB1sIBiBujJh4h+EugRAN0BVfUBATAIkGyiqq3Jz4D2w+CFB3B5DghtByx+hrhvtBBmhtnL&#10;skp4gLGAgTAOHqAWXFp41xlRgFFTSVDwloJKoGFDxcpFCsYQkbEgkbWdDDxhRfskB9ku17ycL0Fg&#10;5AEg21iZkz4TpDC5GhsyimgIAFikgMAIJqAGl71Q26oSKsNazoYb5Q5RZRpfWXZSZTrUjCk0EgCs&#10;iaibhzJyvLNSNsiuEmknAHgHCigGkkr5oVYCGjk1mwM3Wiv9s52uiOvpxEoJjHjIz8v1miC3Lco6&#10;AZgXpUoojrr/s5ZjjbrhvgrAJCWG2T5UZx5yRCnHKexfiuBwUgAABjhu1qh0h7HNrOlTAMgJDNgU&#10;gK2NgLgGnvAEQrpnk6mhpJTHjXJBQRDCHasQ1/sSBxB1FIhmhtSws+R+n9lgUGKqgagVAYpVAQpW&#10;gQUAigAGCkz2wPHeXLrAD0ZHXo3crxrwVHh9sqZAB+srMCsfistVIUUWVyklVyyUk2D4v9W8Xa5y&#10;6i6jZR326j6lJd4UCrDFH6KPTZDgxTlcEtkuiCMtmooVp4Grmqmnt2oVoZYXqZWiE+xa45COvjJk&#10;v0hvTL07Bo1qmNEugOgQEKgRgQWNv6I8NXl7xbZt6l7AbA7BaDPUish1h5HNhru8lHZ2Bzh7MFgB&#10;EmjqUDnPgIGSALgFkiykCkgGgCFTAENVpJTHId5QVCXaYZub1FErYrCbhvBzm3BrBwNBBlhtrnKT&#10;JkALbLAAAUAPDRgaAU6OaQEKurGqqDEUHICB0u4R15Y8YQJF0si7pJJnstV1UbaybB7sbs7A6k7t&#10;bun4sCr1H7DmaqN9JkLxiuCZCuJGqDE42o6tIY5gL+OnorOo1Vb7KZoEELR0myCoqezJCbCboLCd&#10;hxqQG4MIMxk5AWAWllARa8HTImFR1zbvcJ8KcKjY1Yhzh3m6Z1jHhsB1F3KkJSlSmqgH5KDSS2ij&#10;AEiigHgDFTQjoOu0ZbC3gAk6t7DAbRqtMdb8na2XYPi97wCZniNuTr3Rx7AAM+DihwQWF5idr4mU&#10;gYARG9AWgROFATgPASjSXYcLct8ucumF7ucvcwvHHICrY91Kq11JLviftvEwNdPnCvir4TiB7rC4&#10;Mw7JZg2Fvvs0bJask1k7oa2i4plaMi1JRjQTh0OhUxcAc8n/mRAAZqyzKVo6RzvfaTZvah8xdM9N&#10;ZytpB76YnnFbm3h0jHhyw2NSh7FGh7MWE0vvgCk4X+L5LOUXsbyhdaAFQovvIqknU3qKDscb3ZMB&#10;CB6aCpiqtqsrXoxdJMV+NSh4HNhxdR3RwXgAB0VZr1jMAGkinpUBAYSyjqAMG+gFklWR9N9ydy9z&#10;X2ZTdz91HEYSitKyzKNRibxkXqp9mMbmi+i59dxNIrKJmVK9s0dAZijVF0krEtpS5XHnJmXRmPmQ&#10;gLnva6kKlM69v7aC9LViVDd1+M+NZzPSrBV9P1B3lcQUG6BydTB2h7jgh7h+q1krlpisq5jtAEgC&#10;yntJ0ZN0tJ5Iq4dds1i3u1xJRJaCCBh+VFdj7mCZ2dNRMl3jB3nNmPozxrpkVGAJgFxvgOjR4zDR&#10;gR2NDmyQYZeN+v+wewiScwexeyuLCHmxncxloxejttaF1GUIFgttEyrz84NRVO1GJEKsCD03nYXZ&#10;Y6iBNpe6JRSNieNspFprElAQAPDP1AjNigiisxyEtKbSO3ezfL/MOJ5uiJKerzLzh8ybyYh6B8Dm&#10;B33iyNDLh2h7Cbh63hJ/16aaJD7o4V75ISd8ypqKZh6zEMRPJEpD15czL1fQLxd4SbDFkrisgGgD&#10;GqgMgIlRAOAKfngKGA0nKY1y43tV/LfM/t/uew+yfu/wCVuZ2ubTCJnZcyV3Esh7VLIMX6JkRFpS&#10;1IN8r1EgpD6aJFx0dfD88yiZiAPl8vgAPR7wQBACFAwFAkABcLBQACQQh8ABQJhIAASOAABR8AP+&#10;FSOFAGSSSRScAAGUyeTSqYTGZTOaTWbTecTmdTueT2fT+gUGhUOiUWjUekUmlUumU2nU+oVGpVOq&#10;VWrVedv+tS4Ay+iymtSKtP4APZ8QR2vN4AB0vJ1gBzO+3ux6u+Cvp6gB7vyCPd+vwAP2WRsCgSNg&#10;SEgQBgYAAPHRsBAOVgGEx6TWIAP5/P3Mv7AP3N4F+Zx9vuyPmD3p6vaPaAAAwCQ4Ng8LgATh0RgA&#10;QBYOgALBKJAsEQ6QzivVjkcnlcvmc3nc/odHpdPqdXrdfsdntduVWGW9zweHxePyeXzef0en1ev2&#10;e33e/4fH5fP6fX7ff8fn9fv+f3/P/AEAwFAcCOU70CwRBMFQXBkGwdB8IQjCUJwpCsLQvDEMw1Dc&#10;OQ7D0PxBEMOQPEUSxNE8URTFUVxZFsXRfGEYxlGcaRrG0bxxHMdKIgKAP+BP8AQWDQeEQmFQuGQ2&#10;HQ+IRGJROKRWLReMRmNRuOR2PR+QSGRSOSSWTSeUSmVSuWS2XS+YTGZTOaTWbTecTmdTueT2fT+g&#10;UGhUOiUWjUekUmlUumU2nU+oVGpVOqRaBwSq1mtVuuV2vV+wWGxWOyWWzWe0Wm1Wu2W23W+4XG5X&#10;O6XW7Xe8W+r3m+X2/X/AYHBYPCYXDYfEYnFYvGY3HY/IZHJZPKRy95XMZnNZvOZ3PZ/QaHRaPSaX&#10;TafUanVavWQnL63YTqBgDZ7WBQgA7kAbkA7vdbzY8HhcPicXjcfkcnlcvmc3nc/VwEAAEgEAAAMA&#10;AAABA0QAAAEBAAMAAAABBuAAAAECAAMAAAAEABYrbgEDAAMAAAABAAUAAAEGAAMAAAABAAIAAAER&#10;AAQAAAAuABYsLgESAAMAAAABAAEAAAEVAAMAAAABAAQAAAEWAAMAAAABACcAAAEXAAQAAAAuABYr&#10;dgEaAAUAAAABABYrXgEbAAUAAAABABYrZgEcAAMAAAABAAEAAAEoAAMAAAABAAIAAAE9AAMAAAAB&#10;AAIAAAFSAAMAAAABAAEAAAFTAAMAAAAEABYs5odzAAcAAAxIABYs7gAAAAAAAACQAAAAAQAAAJAA&#10;AAABAAgACAAIAAgAACRFAACGOwAAkMwAAHZuAAB2vgAAn2QAANxkAAC6ngAApZ0AAJEjAABd7wAA&#10;Ay8AADssAAApxwAAePMAAGHRAACAHAAAlOoAAKUlAADGuAAA3J4AAN9JAACWEQAAMdwAAAPJAAA5&#10;kwAAZoEAAL2sAADTrwAA5+QAAO0yAACwDQAAmrcAACxEAAAFvAAAHq4AAC9QAABkXwAArNQAAJ98&#10;AACzzAAApoAAAI1SAABVXwAAK6UAAADtAAAACAAAJE0AAKqIAAE7VAABscIAAiiAAALH5AADpEgA&#10;BF7mAAUEgwAFlaYABfOVAAX2xAAGMfAABlu3AAbUqgAHNnsAB7aXAAhLgQAI8KYACbdeAAqT/AAL&#10;c0UADAlWAAw7MgAMPvsADHiOAAzfDwANnLsADnBqAA9YTgAQRYAAEPWNABGQRAARvIgAEcJEABHg&#10;8gASEEIAEnShABMhdQATwPEAFHS9ABUbPQAVqI8AFf3uABYpkwABAAEAAQABAAAMSExpbm8CEAAA&#10;bW50clJHQiBYWVogB84AAgAJAAYAMQAAYWNzcE1TRlQAAAAASUVDIHNSR0IAAAAAAAAAAAAAAAAA&#10;APbWAAEAAAAA0y1IUCAgAAAAAAAAAAAAAAAAAAAAAAAAAAAAAAAAAAAAAAAAAAAAAAAAAAAAAAAA&#10;AAAAAAARY3BydAAAAVAAAAAzZGVzYwAAAYQAAABsd3RwdAAAAfAAAAAUYmtwdAAAAgQAAAAUclhZ&#10;WgAAAhgAAAAUZ1hZWgAAAiwAAAAUYlhZWgAAAkAAAAAUZG1uZAAAAlQAAABwZG1kZAAAAsQAAACI&#10;dnVlZAAAA0wAAACGdmlldwAAA9QAAAAkbHVtaQAAA/gAAAAUbWVhcwAABAwAAAAkdGVjaAAABDAA&#10;AAAMclRSQwAABDwAAAgMZ1RSQwAABDwAAAgMYlRSQwAABDwAAAgMdGV4dAAAAABDb3B5cmlnaHQg&#10;KGMpIDE5OTggSGV3bGV0dC1QYWNrYXJkIENvbXBhbnkAAGRlc2MAAAAAAAAAEnNSR0IgSUVDNjE5&#10;NjYtMi4xAAAAAAAAAAAAAAASc1JHQiBJRUM2MTk2Ni0yLjEAAAAAAAAAAAAAAAAAAAAAAAAAAAAA&#10;AAAAAAAAAAAAAAAAAAAAAAAAAAAAAAAAAAAAAFhZWiAAAAAAAADzUQABAAAAARbMWFlaIAAAAAAA&#10;AAAAAAAAAAAAAABYWVogAAAAAAAAb6IAADj1AAADkFhZWiAAAAAAAABimQAAt4UAABjaWFlaIAAA&#10;AAAAACSgAAAPhAAAts9kZXNjAAAAAAAAABZJRUMgaHR0cDovL3d3dy5pZWMuY2gAAAAAAAAAAAAA&#10;ABZJRUMgaHR0cDovL3d3dy5pZWMuY2gAAAAAAAAAAAAAAAAAAAAAAAAAAAAAAAAAAAAAAAAAAAAA&#10;AAAAAAAAAAAAAAAAZGVzYwAAAAAAAAAuSUVDIDYxOTY2LTIuMSBEZWZhdWx0IFJHQiBjb2xvdXIg&#10;c3BhY2UgLSBzUkdCAAAAAAAAAAAAAAAuSUVDIDYxOTY2LTIuMSBEZWZhdWx0IFJHQiBjb2xvdXIg&#10;c3BhY2UgLSBzUkdCAAAAAAAAAAAAAAAAAAAAAAAAAAAAAGRlc2MAAAAAAAAALFJlZmVyZW5jZSBW&#10;aWV3aW5nIENvbmRpdGlvbiBpbiBJRUM2MTk2Ni0yLjEAAAAAAAAAAAAAACxSZWZlcmVuY2UgVmll&#10;d2luZyBDb25kaXRpb24gaW4gSUVDNjE5NjYtMi4xAAAAAAAAAAAAAAAAAAAAAAAAAAAAAAAAAAB2&#10;aWV3AAAAAAATpP4AFF8uABDPFAAD7cwABBMLAANcngAAAAFYWVogAAAAAABMCVYAUAAAAFcf521l&#10;YXMAAAAAAAAAAQAAAAAAAAAAAAAAAAAAAAAAAAKPAAAAAnNpZyAAAAAAQ1JUIGN1cnYAAAAAAAAE&#10;AAAAAAUACgAPABQAGQAeACMAKAAtADIANwA7AEAARQBKAE8AVABZAF4AYwBoAG0AcgB3AHwAgQCG&#10;AIsAkACVAJoAnwCkAKkArgCyALcAvADBAMYAywDQANUA2wDgAOUA6wDwAPYA+wEBAQcBDQETARkB&#10;HwElASsBMgE4AT4BRQFMAVIBWQFgAWcBbgF1AXwBgwGLAZIBmgGhAakBsQG5AcEByQHRAdkB4QHp&#10;AfIB+gIDAgwCFAIdAiYCLwI4AkECSwJUAl0CZwJxAnoChAKOApgCogKsArYCwQLLAtUC4ALrAvUD&#10;AAMLAxYDIQMtAzgDQwNPA1oDZgNyA34DigOWA6IDrgO6A8cD0wPgA+wD+QQGBBMEIAQtBDsESARV&#10;BGMEcQR+BIwEmgSoBLYExATTBOEE8AT+BQ0FHAUrBToFSQVYBWcFdwWGBZYFpgW1BcUF1QXlBfYG&#10;BgYWBicGNwZIBlkGagZ7BowGnQavBsAG0QbjBvUHBwcZBysHPQdPB2EHdAeGB5kHrAe/B9IH5Qf4&#10;CAsIHwgyCEYIWghuCIIIlgiqCL4I0gjnCPsJEAklCToJTwlkCXkJjwmkCboJzwnlCfsKEQonCj0K&#10;VApqCoEKmAquCsUK3ArzCwsLIgs5C1ELaQuAC5gLsAvIC+EL+QwSDCoMQwxcDHUMjgynDMAM2Qzz&#10;DQ0NJg1ADVoNdA2ODakNww3eDfgOEw4uDkkOZA5/DpsOtg7SDu4PCQ8lD0EPXg96D5YPsw/PD+wQ&#10;CRAmEEMQYRB+EJsQuRDXEPURExExEU8RbRGMEaoRyRHoEgcSJhJFEmQShBKjEsMS4xMDEyMTQxNj&#10;E4MTpBPFE+UUBhQnFEkUahSLFK0UzhTwFRIVNBVWFXgVmxW9FeAWAxYmFkkWbBaPFrIW1hb6Fx0X&#10;QRdlF4kXrhfSF/cYGxhAGGUYihivGNUY+hkgGUUZaxmRGbcZ3RoEGioaURp3Gp4axRrsGxQbOxtj&#10;G4obshvaHAIcKhxSHHscoxzMHPUdHh1HHXAdmR3DHeweFh5AHmoelB6+HukfEx8+H2kflB+/H+og&#10;FSBBIGwgmCDEIPAhHCFIIXUhoSHOIfsiJyJVIoIiryLdIwojOCNmI5QjwiPwJB8kTSR8JKsk2iUJ&#10;JTglaCWXJccl9yYnJlcmhya3JugnGCdJJ3onqyfcKA0oPyhxKKIo1CkGKTgpaymdKdAqAio1Kmgq&#10;myrPKwIrNitpK50r0SwFLDksbiyiLNctDC1BLXYtqy3hLhYuTC6CLrcu7i8kL1ovkS/HL/4wNTBs&#10;MKQw2zESMUoxgjG6MfIyKjJjMpsy1DMNM0YzfzO4M/E0KzRlNJ402DUTNU01hzXCNf02NzZyNq42&#10;6TckN2A3nDfXOBQ4UDiMOMg5BTlCOX85vDn5OjY6dDqyOu87LTtrO6o76DwnPGU8pDzjPSI9YT2h&#10;PeA+ID5gPqA+4D8hP2E/oj/iQCNAZECmQOdBKUFqQaxB7kIwQnJCtUL3QzpDfUPARANER0SKRM5F&#10;EkVVRZpF3kYiRmdGq0bwRzVHe0fASAVIS0iRSNdJHUljSalJ8Eo3Sn1KxEsMS1NLmkviTCpMcky6&#10;TQJNSk2TTdxOJU5uTrdPAE9JT5NP3VAnUHFQu1EGUVBRm1HmUjFSfFLHUxNTX1OqU/ZUQlSPVNtV&#10;KFV1VcJWD1ZcVqlW91dEV5JX4FgvWH1Yy1kaWWlZuFoHWlZaplr1W0VblVvlXDVchlzWXSddeF3J&#10;XhpebF69Xw9fYV+zYAVgV2CqYPxhT2GiYfViSWKcYvBjQ2OXY+tkQGSUZOllPWWSZedmPWaSZuhn&#10;PWeTZ+loP2iWaOxpQ2maafFqSGqfavdrT2una/9sV2yvbQhtYG25bhJua27Ebx5veG/RcCtwhnDg&#10;cTpxlXHwcktypnMBc11zuHQUdHB0zHUodYV14XY+dpt2+HdWd7N4EXhueMx5KnmJeed6RnqlewR7&#10;Y3vCfCF8gXzhfUF9oX4BfmJ+wn8jf4R/5YBHgKiBCoFrgc2CMIKSgvSDV4O6hB2EgITjhUeFq4YO&#10;hnKG14c7h5+IBIhpiM6JM4mZif6KZIrKizCLlov8jGOMyo0xjZiN/45mjs6PNo+ekAaQbpDWkT+R&#10;qJIRknqS45NNk7aUIJSKlPSVX5XJljSWn5cKl3WX4JhMmLiZJJmQmfyaaJrVm0Kbr5wcnImc951k&#10;ndKeQJ6unx2fi5/6oGmg2KFHobaiJqKWowajdqPmpFakx6U4pammGqaLpv2nbqfgqFKoxKk3qamq&#10;HKqPqwKrdavprFys0K1ErbiuLa6hrxavi7AAsHWw6rFgsdayS7LCszizrrQltJy1E7WKtgG2ebbw&#10;t2i34LhZuNG5SrnCuju6tbsuu6e8IbybvRW9j74KvoS+/796v/XAcMDswWfB48JfwtvDWMPUxFHE&#10;zsVLxcjGRsbDx0HHv8g9yLzJOsm5yjjKt8s2y7bMNcy1zTXNtc42zrbPN8+40DnQutE80b7SP9LB&#10;00TTxtRJ1MvVTtXR1lXW2Ndc1+DYZNjo2WzZ8dp22vvbgNwF3IrdEN2W3hzeot8p36/gNuC94UTh&#10;zOJT4tvjY+Pr5HPk/OWE5g3mlucf56noMui86Ubp0Opb6uXrcOv77IbtEe2c7ijutO9A78zwWPDl&#10;8XLx//KM8xnzp/Q09ML1UPXe9m32+/eK+Bn4qPk4+cf6V/rn+3f8B/yY/Sn9uv5L/tz/bf//UEsB&#10;Ai0AFAAGAAgAAAAhANNY1j0IAQAAFQIAABMAAAAAAAAAAAAAAAAAAAAAAFtDb250ZW50X1R5cGVz&#10;XS54bWxQSwECLQAUAAYACAAAACEAI7Jq4dcAAACUAQAACwAAAAAAAAAAAAAAAAA5AQAAX3JlbHMv&#10;LnJlbHNQSwECLQAUAAYACAAAACEAnloRRxcFAADuGgAADgAAAAAAAAAAAAAAAAA5AgAAZHJzL2Uy&#10;b0RvYy54bWxQSwECLQAUAAYACAAAACEAbGZX7roAAAAiAQAAGQAAAAAAAAAAAAAAAAB8BwAAZHJz&#10;L19yZWxzL2Uyb0RvYy54bWwucmVsc1BLAQItABQABgAIAAAAIQDEaLht3QAAAAUBAAAPAAAAAAAA&#10;AAAAAAAAAG0IAABkcnMvZG93bnJldi54bWxQSwECLQAKAAAAAAAAACEAg2/uGzY5FgA2ORYAFQAA&#10;AAAAAAAAAAAAAAB3CQAAZHJzL21lZGlhL2ltYWdlMS50aWZmUEsFBgAAAAAGAAYAfQEAAOBCFgAA&#10;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" o:spid="_x0000_s1027" type="#_x0000_t75" style="position:absolute;top:138500;width:3564467;height:59182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Fiu&#10;CaDAAAAA2gAAAA8AAABkcnMvZG93bnJldi54bWxEj1FrwkAQhN8L/odjhb7VixaKRE8RpaCCD0Z/&#10;wJJbk2huL9xtNf33vYLg4zAz3zDzZe9adacQG88GxqMMFHHpbcOVgfPp+2MKKgqyxdYzGfilCMvF&#10;4G2OufUPPtK9kEolCMccDdQiXa51LGtyGEe+I07exQeHkmSotA34SHDX6kmWfWmHDaeFGjta11Te&#10;ih9nIOz2k/2mlMgFXvUOu4NsLwdj3of9agZKqJdX+NneWgOf8H8l3QC9+AMAAP//AwBQSwECLQAU&#10;AAYACAAAACEAsyNSEv0AAADmAQAAEwAAAAAAAAAAAAAAAAAAAAAAW0NvbnRlbnRfVHlwZXNdLnht&#10;bFBLAQItABQABgAIAAAAIQALqu451AAAAJMBAAALAAAAAAAAAAAAAAAAAC4BAABfcmVscy8ucmVs&#10;c1BLAQItABQABgAIAAAAIQAzLwWeQQAAADkAAAASAAAAAAAAAAAAAAAAACsCAABkcnMvcGljdHVy&#10;ZXhtbC54bWxQSwECLQAUAAYACAAAACEAWK4JoMAAAADaAAAADwAAAAAAAAAAAAAAAACcAgAAZHJz&#10;L2Rvd25yZXYueG1sUEsFBgAAAAAEAAQA9wAAAIkDAAAAAA==&#10;">
                  <v:imagedata r:id="rId7" o:title=""/>
                </v:shape>
                <v:rect id="Rectangle 4" o:spid="_x0000_s1028" style="position:absolute;left:67734;top:138500;width:160866;height:2540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iiIhRxAAA&#10;ANoAAAAPAAAAZHJzL2Rvd25yZXYueG1sRI9Pa8JAFMTvhX6H5RV6q5uKlhJdpQYKihai9eDxkX0m&#10;wezbNLvNHz+9WxB6HGbmN8x82ZtKtNS40rKC11EEgjizuuRcwfH78+UdhPPIGivLpGAgB8vF48Mc&#10;Y2073lN78LkIEHYxKii8r2MpXVaQQTeyNXHwzrYx6INscqkb7ALcVHIcRW/SYMlhocCakoKyy+HX&#10;KFjtvrZtyj/63G+m6dXbBPE0KPX81H/MQHjq/X/43l5rBRP4uxJugFzc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YoiIUcQAAADaAAAADwAAAAAAAAAAAAAAAACXAgAAZHJzL2Rv&#10;d25yZXYueG1sUEsFBgAAAAAEAAQA9QAAAIgDAAAAAA==&#10;" fillcolor="white [3212]" stroked="f">
                  <v:textbox>
                    <w:txbxContent>
                      <w:p w14:paraId="0EDC6762" w14:textId="77777777" w:rsidR="003F3EF7" w:rsidRDefault="003F3EF7" w:rsidP="003F3EF7">
                        <w:pPr>
                          <w:rPr>
                            <w:rFonts w:eastAsia="Times New Roman" w:cs="Times New Roman"/>
                          </w:rPr>
                        </w:pPr>
                      </w:p>
                    </w:txbxContent>
                  </v:textbox>
                </v:rect>
                <v:rect id="Rectangle 5" o:spid="_x0000_s1029" style="position:absolute;left:67734;top:1645566;width:160866;height:2540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NxC3KxAAA&#10;ANoAAAAPAAAAZHJzL2Rvd25yZXYueG1sRI9Pa8JAFMTvBb/D8oTe6sZCikRXUaHQ0gpp9ODxkX0m&#10;wezbNLvNn376riD0OMzMb5jVZjC16Kh1lWUF81kEgji3uuJCwen4+rQA4TyyxtoyKRjJwWY9eVhh&#10;om3PX9RlvhABwi5BBaX3TSKly0sy6Ga2IQ7exbYGfZBtIXWLfYCbWj5H0Ys0WHFYKLGhfUn5Nfsx&#10;Cnafh48u5W99Gd7j9NfbPeJ5VOpxOmyXIDwN/j98b79pBTHcroQbINd/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DcQtysQAAADaAAAADwAAAAAAAAAAAAAAAACXAgAAZHJzL2Rv&#10;d25yZXYueG1sUEsFBgAAAAAEAAQA9QAAAIgDAAAAAA==&#10;" fillcolor="white [3212]" stroked="f">
                  <v:textbox>
                    <w:txbxContent>
                      <w:p w14:paraId="409BC923" w14:textId="77777777" w:rsidR="003F3EF7" w:rsidRDefault="003F3EF7" w:rsidP="003F3EF7">
                        <w:pPr>
                          <w:rPr>
                            <w:rFonts w:eastAsia="Times New Roman" w:cs="Times New Roman"/>
                          </w:rPr>
                        </w:pPr>
                      </w:p>
                    </w:txbxContent>
                  </v:textbox>
                </v:rect>
                <v:rect id="Rectangle 6" o:spid="_x0000_s1030" style="position:absolute;left:67734;top:3347367;width:160866;height:2540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9FrO9xAAA&#10;ANoAAAAPAAAAZHJzL2Rvd25yZXYueG1sRI9Ba8JAFITvBf/D8oTe6sZCQ4muQQNCS1tIowePj+wz&#10;CWbfxuw2Rn+9Wyj0OMzMN8wyHU0rBupdY1nBfBaBIC6tbrhSsN9tn15BOI+ssbVMCq7kIF1NHpaY&#10;aHvhbxoKX4kAYZeggtr7LpHSlTUZdDPbEQfvaHuDPsi+krrHS4CbVj5HUSwNNhwWauwoq6k8FT9G&#10;webz62PI+ayP4/tLfvM2QzxclXqcjusFCE+j/w//td+0ghh+r4QbIFd3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/RazvcQAAADaAAAADwAAAAAAAAAAAAAAAACXAgAAZHJzL2Rv&#10;d25yZXYueG1sUEsFBgAAAAAEAAQA9QAAAIgDAAAAAA==&#10;" fillcolor="white [3212]" stroked="f">
                  <v:textbox>
                    <w:txbxContent>
                      <w:p w14:paraId="53E98E8B" w14:textId="77777777" w:rsidR="003F3EF7" w:rsidRDefault="003F3EF7" w:rsidP="003F3EF7">
                        <w:pPr>
                          <w:rPr>
                            <w:rFonts w:eastAsia="Times New Roman" w:cs="Times New Roman"/>
                          </w:rPr>
                        </w:pPr>
                      </w:p>
                    </w:txbxContent>
                  </v:textbox>
                </v:rect>
                <v:rect id="Rectangle 7" o:spid="_x0000_s1031" style="position:absolute;left:67734;top:4642767;width:160866;height:2540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SWhYmxAAA&#10;ANoAAAAPAAAAZHJzL2Rvd25yZXYueG1sRI9Pa8JAFMTvhX6H5RV6q5sK2hJdpQYKihai9eDxkX0m&#10;wezbNLvNHz+9WxB6HGbmN8x82ZtKtNS40rKC11EEgjizuuRcwfH78+UdhPPIGivLpGAgB8vF48Mc&#10;Y2073lN78LkIEHYxKii8r2MpXVaQQTeyNXHwzrYx6INscqkb7ALcVHIcRVNpsOSwUGBNSUHZ5fBr&#10;FKx2X9s25R997jeT9OptgngalHp+6j9mIDz1/j98b6+1gjf4uxJugFzc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kloWJsQAAADaAAAADwAAAAAAAAAAAAAAAACXAgAAZHJzL2Rv&#10;d25yZXYueG1sUEsFBgAAAAAEAAQA9QAAAIgDAAAAAA==&#10;" fillcolor="white [3212]" stroked="f">
                  <v:textbox>
                    <w:txbxContent>
                      <w:p w14:paraId="397CFC1D" w14:textId="77777777" w:rsidR="003F3EF7" w:rsidRDefault="003F3EF7" w:rsidP="003F3EF7">
                        <w:pPr>
                          <w:rPr>
                            <w:rFonts w:eastAsia="Times New Roman" w:cs="Times New Roman"/>
                          </w:rPr>
                        </w:pPr>
                      </w:p>
                    </w:txbxContent>
                  </v:textbox>
                </v:rect>
                <v:shapetype id="_x0000_t202" coordsize="21600,21600" o:spt="202" path="m0,0l0,21600,21600,21600,21600,0xe">
                  <v:stroke joinstyle="miter"/>
                  <v:path gradientshapeok="t" o:connecttype="rect"/>
                </v:shapetype>
                <v:shape id="Text Box 9" o:spid="_x0000_s1032" type="#_x0000_t202" style="position:absolute;left:12702;width:262255;height:2667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KCiGKwQAA&#10;ANoAAAAPAAAAZHJzL2Rvd25yZXYueG1sRI9Pa8JAFMTvBb/D8gRvdWPB0kZXEf+Ah15q4/2RfWaD&#10;2bch+2rit3eFQo/DzPyGWa4H36gbdbEObGA2zUARl8HWXBkofg6vH6CiIFtsApOBO0VYr0YvS8xt&#10;6PmbbiepVIJwzNGAE2lzrWPpyGOchpY4eZfQeZQku0rbDvsE941+y7J37bHmtOCwpa2j8nr69QZE&#10;7GZ2L/Y+Hs/D1653WTnHwpjJeNgsQAkN8h/+ax+tgU94Xkk3QK8e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CgohisEAAADaAAAADwAAAAAAAAAAAAAAAACXAgAAZHJzL2Rvd25y&#10;ZXYueG1sUEsFBgAAAAAEAAQA9QAAAIUDAAAAAA==&#10;" filled="f" stroked="f">
                  <v:textbox style="mso-fit-shape-to-text:t">
                    <w:txbxContent>
                      <w:p w14:paraId="673CC55A" w14:textId="77777777" w:rsidR="003F3EF7" w:rsidRDefault="003F3EF7" w:rsidP="003F3EF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4"/>
                            <w:szCs w:val="24"/>
                          </w:rPr>
                          <w:t>C</w:t>
                        </w:r>
                      </w:p>
                    </w:txbxContent>
                  </v:textbox>
                </v:shape>
                <v:shape id="Text Box 10" o:spid="_x0000_s1033" type="#_x0000_t202" style="position:absolute;top:1840278;width:262255;height:2667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Kg2c4wgAA&#10;ANsAAAAPAAAAZHJzL2Rvd25yZXYueG1sRI9Ba8MwDIXvg/0Ho8Juq9PBysjqltJ10MMu7bK7iNU4&#10;NJZDrDbpv58Og90k3tN7n1abKXbmRkNuEztYzAswxHXyLTcOqu/P5zcwWZA9donJwZ0ybNaPDyss&#10;fRr5SLeTNEZDOJfoIIj0pbW5DhQxz1NPrNo5DRFF16GxfsBRw2NnX4piaSO2rA0Be9oFqi+na3Qg&#10;4reLe7WP+fAzfX2MoahfsXLuaTZt38EITfJv/rs+eMVXev1FB7DrX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MqDZzjCAAAA2wAAAA8AAAAAAAAAAAAAAAAAlwIAAGRycy9kb3du&#10;cmV2LnhtbFBLBQYAAAAABAAEAPUAAACGAwAAAAA=&#10;" filled="f" stroked="f">
                  <v:textbox style="mso-fit-shape-to-text:t">
                    <w:txbxContent>
                      <w:p w14:paraId="46C0405C" w14:textId="77777777" w:rsidR="003F3EF7" w:rsidRDefault="003F3EF7" w:rsidP="003F3EF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4"/>
                            <w:szCs w:val="24"/>
                          </w:rPr>
                          <w:t>D</w:t>
                        </w:r>
                      </w:p>
                    </w:txbxContent>
                  </v:textbox>
                </v:shape>
                <v:shape id="Text Box 11" o:spid="_x0000_s1034" type="#_x0000_t202" style="position:absolute;left:12702;top:3324330;width:262255;height:2667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lz8KjvwAA&#10;ANsAAAAPAAAAZHJzL2Rvd25yZXYueG1sRE9Na8JAEL0X/A/LCN7qJgVFUleRWsFDL9p4H7LTbGh2&#10;NmRHE/+9WxB6m8f7nPV29K26UR+bwAbyeQaKuAq24dpA+X14XYGKgmyxDUwG7hRhu5m8rLGwYeAT&#10;3c5SqxTCsUADTqQrtI6VI49xHjrixP2E3qMk2Nfa9jikcN/qtyxbao8NpwaHHX04qn7PV29AxO7y&#10;e/np4/Eyfu0Hl1ULLI2ZTcfdOyihUf7FT/fRpvk5/P2SDtCbB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KXPwqO/AAAA2wAAAA8AAAAAAAAAAAAAAAAAlwIAAGRycy9kb3ducmV2&#10;LnhtbFBLBQYAAAAABAAEAPUAAACDAwAAAAA=&#10;" filled="f" stroked="f">
                  <v:textbox style="mso-fit-shape-to-text:t">
                    <w:txbxContent>
                      <w:p w14:paraId="244231DA" w14:textId="77777777" w:rsidR="003F3EF7" w:rsidRDefault="003F3EF7" w:rsidP="003F3EF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4"/>
                            <w:szCs w:val="24"/>
                          </w:rPr>
                          <w:t>E</w:t>
                        </w:r>
                      </w:p>
                    </w:txbxContent>
                  </v:textbox>
                </v:shape>
                <v:shape id="Text Box 12" o:spid="_x0000_s1035" type="#_x0000_t202" style="position:absolute;left:12702;top:4642713;width:262255;height:2667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VHVzUvwAA&#10;ANsAAAAPAAAAZHJzL2Rvd25yZXYueG1sRE9Na8JAEL0L/Q/LCN50o1ApqWsItgUPXrTpfchOs6HZ&#10;2ZCdmvjvXaHQ2zze5+yKyXfqSkNsAxtYrzJQxHWwLTcGqs+P5QuoKMgWu8Bk4EYRiv3TbIe5DSOf&#10;6XqRRqUQjjkacCJ9rnWsHXmMq9ATJ+47DB4lwaHRdsAxhftOb7Jsqz22nBoc9nRwVP9cfr0BEVuu&#10;b9W7j8ev6fQ2uqx+xsqYxXwqX0EJTfIv/nMfbZq/gccv6QC9vwM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FUdXNS/AAAA2wAAAA8AAAAAAAAAAAAAAAAAlwIAAGRycy9kb3ducmV2&#10;LnhtbFBLBQYAAAAABAAEAPUAAACDAwAAAAA=&#10;" filled="f" stroked="f">
                  <v:textbox style="mso-fit-shape-to-text:t">
                    <w:txbxContent>
                      <w:p w14:paraId="1BDAD5BC" w14:textId="77777777" w:rsidR="003F3EF7" w:rsidRDefault="003F3EF7" w:rsidP="003F3EF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4"/>
                            <w:szCs w:val="24"/>
                          </w:rPr>
                          <w:t>F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  <w:r w:rsidR="00B557DA" w:rsidRPr="006346E9">
        <w:rPr>
          <w:rFonts w:ascii="Times New Roman" w:hAnsi="Times New Roman" w:cs="Times New Roman"/>
        </w:rPr>
        <w:t>From Wu et al, 2005</w:t>
      </w:r>
      <w:r w:rsidR="006346E9" w:rsidRPr="006346E9">
        <w:rPr>
          <w:rFonts w:ascii="Times New Roman" w:hAnsi="Times New Roman" w:cs="Times New Roman"/>
        </w:rPr>
        <w:t>.</w:t>
      </w:r>
      <w:bookmarkStart w:id="0" w:name="_GoBack"/>
      <w:bookmarkEnd w:id="0"/>
    </w:p>
    <w:p w14:paraId="0D7F4ADC" w14:textId="3E9854AD" w:rsidR="00093DD3" w:rsidRPr="006346E9" w:rsidRDefault="00093DD3" w:rsidP="00093DD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Figure S4. </w:t>
      </w:r>
      <w:r>
        <w:rPr>
          <w:rFonts w:ascii="Times New Roman" w:hAnsi="Times New Roman" w:cs="Times New Roman"/>
        </w:rPr>
        <w:t>Portions of the Rab7 and RILP alignments</w:t>
      </w:r>
      <w:r w:rsidR="00B557DA">
        <w:rPr>
          <w:rFonts w:ascii="Times New Roman" w:hAnsi="Times New Roman" w:cs="Times New Roman"/>
        </w:rPr>
        <w:t xml:space="preserve"> and structural map of the binding interface between Rab7 and RILP</w:t>
      </w:r>
      <w:r>
        <w:rPr>
          <w:rFonts w:ascii="Times New Roman" w:hAnsi="Times New Roman" w:cs="Times New Roman"/>
        </w:rPr>
        <w:t xml:space="preserve">. A. The C-terminal hypervariable domain (HVD) of Rab7 coding sequences and amino acid alignment. Arrow denotes key amino acid with differential PTMs, as found in Wyroba </w:t>
      </w:r>
      <w:r w:rsidRPr="00BC225C">
        <w:rPr>
          <w:rFonts w:ascii="Times New Roman" w:hAnsi="Times New Roman" w:cs="Times New Roman"/>
          <w:i/>
        </w:rPr>
        <w:t>et al</w:t>
      </w:r>
      <w:r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fldChar w:fldCharType="begin">
          <w:fldData xml:space="preserve">PEVuZE5vdGU+PENpdGU+PEF1dGhvcj5XeXJvYmE8L0F1dGhvcj48WWVhcj4yMDE2PC9ZZWFyPjxS
ZWNOdW0+MTUwOTwvUmVjTnVtPjxEaXNwbGF5VGV4dD4oMTYsIDE3KTwvRGlzcGxheVRleHQ+PHJl
Y29yZD48cmVjLW51bWJlcj4xNTA5PC9yZWMtbnVtYmVyPjxmb3JlaWduLWtleXM+PGtleSBhcHA9
IkVOIiBkYi1pZD0ic2Z0cnJkZXgzZWUwem9lOTBhdTUwd2FqeHh4NWE1MGFhc3hmIiB0aW1lc3Rh
bXA9IjE1MDE0NTg0NDQiPjE1MDk8L2tleT48L2ZvcmVpZ24ta2V5cz48cmVmLXR5cGUgbmFtZT0i
Sm91cm5hbCBBcnRpY2xlIj4xNzwvcmVmLXR5cGU+PGNvbnRyaWJ1dG9ycz48YXV0aG9ycz48YXV0
aG9yPld5cm9iYSwgRS48L2F1dGhvcj48YXV0aG9yPkt3YXNuaWFrLCBQLjwvYXV0aG9yPjxhdXRo
b3I+TWlsbGVyLCBLLjwvYXV0aG9yPjxhdXRob3I+S29ieWxlY2tpLCBLLjwvYXV0aG9yPjxhdXRo
b3I+T3NpbnNrYSwgTS48L2F1dGhvcj48L2F1dGhvcnM+PC9jb250cmlidXRvcnM+PGF1dGgtYWRk
cmVzcz5OZW5ja2kgSW5zdGl0dXRlIG9mIEV4cGVyaW1lbnRhbCBCaW9sb2d5IG9mIFBvbGlzaCBB
Y2FkZW15IG9mIFNjaWVuY2VzLiBlLnd5cm9iYUBuZW5ja2kuZ292LnBsLjwvYXV0aC1hZGRyZXNz
Pjx0aXRsZXM+PHRpdGxlPlNpdGUtZGlyZWN0ZWQgbXV0YWdlbmVzaXMsIGluIHZpdm8gZWxlY3Ry
b3BvcmF0aW9uIGFuZCBtYXNzIHNwZWN0cm9tZXRyeSBpbiBzZWFyY2ggZm9yIGRldGVybWluYW50
cyBvZiB0aGUgc3ViY2VsbHVsYXIgdGFyZ2V0aW5nIG9mIFJhYjdiIHBhcmFsb2d1ZSBpbiB0aGUg
bW9kZWwgZXVrYXJ5b3RlIFBhcmFtZWNpdW0gb2N0YXVyZWxpYTwvdGl0bGU+PHNlY29uZGFyeS10
aXRsZT5FdXIgSiBIaXN0b2NoZW08L3NlY29uZGFyeS10aXRsZT48L3RpdGxlcz48cGVyaW9kaWNh
bD48ZnVsbC10aXRsZT5FdXIgSiBIaXN0b2NoZW08L2Z1bGwtdGl0bGU+PC9wZXJpb2RpY2FsPjxw
YWdlcz4yNjEyPC9wYWdlcz48dm9sdW1lPjYwPC92b2x1bWU+PG51bWJlcj4yPC9udW1iZXI+PGtl
eXdvcmRzPjxrZXl3b3JkPk11dGFnZW5lc2lzLCBTaXRlLURpcmVjdGVkPC9rZXl3b3JkPjxrZXl3
b3JkPipQYXJhbWVjaXVtL2Vuenltb2xvZ3kvZ2VuZXRpY3M8L2tleXdvcmQ+PGtleXdvcmQ+UHJv
dGVpbiBUcmFuc3BvcnQvcGh5c2lvbG9neTwva2V5d29yZD48a2V5d29yZD4qUHJvdG96b2FuIFBy
b3RlaW5zL2dlbmV0aWNzL21ldGFib2xpc208L2tleXdvcmQ+PGtleXdvcmQ+KnJhYiBHVFAtQmlu
ZGluZyBQcm90ZWlucy9nZW5ldGljcy9tZXRhYm9saXNtPC9rZXl3b3JkPjwva2V5d29yZHM+PGRh
dGVzPjx5ZWFyPjIwMTY8L3llYXI+PHB1Yi1kYXRlcz48ZGF0ZT5BcHIgMTE8L2RhdGU+PC9wdWIt
ZGF0ZXM+PC9kYXRlcz48aXNibj4yMDM4LTgzMDYgKEVsZWN0cm9uaWMpJiN4RDsxMTIxLTc2MFgg
KExpbmtpbmcpPC9pc2JuPjxhY2Nlc3Npb24tbnVtPjI3MzQ5MzE0PC9hY2Nlc3Npb24tbnVtPjx1
cmxzPjxyZWxhdGVkLXVybHM+PHVybD5odHRwczovL3d3dy5uY2JpLm5sbS5uaWguZ292L3B1Ym1l
ZC8yNzM0OTMxNDwvdXJsPjwvcmVsYXRlZC11cmxzPjwvdXJscz48Y3VzdG9tMj5QTUM0OTMzODI1
PC9jdXN0b20yPjxlbGVjdHJvbmljLXJlc291cmNlLW51bT4xMC40MDgxL2VqaC4yMDE2LjI2MTI8
L2VsZWN0cm9uaWMtcmVzb3VyY2UtbnVtPjwvcmVjb3JkPjwvQ2l0ZT48Q2l0ZT48QXV0aG9yPk9z
acWEc2thPC9BdXRob3I+PFllYXI+MjAxMTwvWWVhcj48UmVjTnVtPjk4NTwvUmVjTnVtPjxyZWNv
cmQ+PHJlYy1udW1iZXI+OTg1PC9yZWMtbnVtYmVyPjxmb3JlaWduLWtleXM+PGtleSBhcHA9IkVO
IiBkYi1pZD0ic2Z0cnJkZXgzZWUwem9lOTBhdTUwd2FqeHh4NWE1MGFhc3hmIiB0aW1lc3RhbXA9
IjE0NjI1NDM0NDIiPjk4NTwva2V5PjwvZm9yZWlnbi1rZXlzPjxyZWYtdHlwZSBuYW1lPSJKb3Vy
bmFsIEFydGljbGUiPjE3PC9yZWYtdHlwZT48Y29udHJpYnV0b3JzPjxhdXRob3JzPjxhdXRob3I+
T3NpxYRza2EsIE1hZ2RhbGVuYTwvYXV0aG9yPjxhdXRob3I+V2llamFrLCBKb2xhbnRhPC9hdXRo
b3I+PGF1dGhvcj5XeXB5Y2gsIEVtaWxpYTwvYXV0aG9yPjxhdXRob3I+Qmlsc2tpLCBIZW5yeWs8
L2F1dGhvcj48YXV0aG9yPkJhcnRvc2lld2ljeiwgUmFmYcWCPC9hdXRob3I+PGF1dGhvcj5XeXJv
YmEsIEVsxbxiaWV0YTwvYXV0aG9yPjwvYXV0aG9ycz48L2NvbnRyaWJ1dG9ycz48YXV0aC1hZGRy
ZXNzPk5lbmNraSBJbnN0aXR1dGUgb2YgRXhwZXJpbWVudGFsIEJpb2xvZ3ksIFdhcnN6YXdhLCBQ
b2xhbmQuPC9hdXRoLWFkZHJlc3M+PHRpdGxlcz48dGl0bGU+RGlzdGluY3QgZXhwcmVzc2lvbiwg
bG9jYWxpemF0aW9uIGFuZCBmdW5jdGlvbiBvZiB0d28gUmFiNyBwcm90ZWlucyBlbmNvZGVkIGJ5
IHBhcmFsb2dvdXMgZ2VuZXMgaW4gYSBmcmVlLWxpdmluZyBtb2RlbCBldWthcnlvdGUuPC90aXRs
ZT48c2Vjb25kYXJ5LXRpdGxlPkFjdGEgYmlvY2hpbWljYSBQb2xvbmljYTwvc2Vjb25kYXJ5LXRp
dGxlPjwvdGl0bGVzPjxwZXJpb2RpY2FsPjxmdWxsLXRpdGxlPkFjdGEgYmlvY2hpbWljYSBQb2xv
bmljYTwvZnVsbC10aXRsZT48L3BlcmlvZGljYWw+PHBhZ2VzPjU5Ny02MDc8L3BhZ2VzPjx2b2x1
bWU+NTg8L3ZvbHVtZT48bnVtYmVyPjQ8L251bWJlcj48ZGF0ZXM+PHllYXI+MjAxMTwveWVhcj48
L2RhdGVzPjxhY2Nlc3Npb24tbnVtPjIyMDMwNTU1PC9hY2Nlc3Npb24tbnVtPjxsYWJlbD5yMDY5
NDE8L2xhYmVsPjx1cmxzPjxyZWxhdGVkLXVybHM+PHVybD5odHRwOi8vZXV0aWxzLm5jYmkubmxt
Lm5paC5nb3YvZW50cmV6L2V1dGlscy9lbGluay5mY2dpP2RiZnJvbT1wdWJtZWQmYW1wO2FtcDtp
ZD0yMjAzMDU1NSZhbXA7YW1wO3JldG1vZGU9cmVmJmFtcDthbXA7Y21kPXBybGlua3M8L3VybD48
L3JlbGF0ZWQtdXJscz48cGRmLXVybHM+PHVybD5maWxlOi8vbG9jYWxob3N0L1VzZXJzL2x5ZDEv
Qm94JTIwU3luYy9QYXBlcnMyL0FydGljbGVzLzIwMTEvT3NpJUM1JTg0c2thL09zaSVDNSU4NHNr
YTIwMTFBY3RhJTIwQmlvY2hpbSUyMFBvbC0yLnBkZjwvdXJsPjwvcGRmLXVybHM+PC91cmxzPjxj
dXN0b20zPnBhcGVyczI6Ly9wdWJsaWNhdGlvbi91dWlkL0IxMjY2Mzk2LTNERDktNDZERS04ODI1
LUFGN0JEMDI1QkE0NzwvY3VzdG9tMz48bGFuZ3VhZ2U+RW5nbGlzaDwvbGFuZ3VhZ2U+PC9yZWNv
cmQ+PC9DaXRlPjwvRW5kTm90ZT5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eXJvYmE8L0F1dGhvcj48WWVhcj4yMDE2PC9ZZWFyPjxS
ZWNOdW0+MTUwOTwvUmVjTnVtPjxEaXNwbGF5VGV4dD4oMTYsIDE3KTwvRGlzcGxheVRleHQ+PHJl
Y29yZD48cmVjLW51bWJlcj4xNTA5PC9yZWMtbnVtYmVyPjxmb3JlaWduLWtleXM+PGtleSBhcHA9
IkVOIiBkYi1pZD0ic2Z0cnJkZXgzZWUwem9lOTBhdTUwd2FqeHh4NWE1MGFhc3hmIiB0aW1lc3Rh
bXA9IjE1MDE0NTg0NDQiPjE1MDk8L2tleT48L2ZvcmVpZ24ta2V5cz48cmVmLXR5cGUgbmFtZT0i
Sm91cm5hbCBBcnRpY2xlIj4xNzwvcmVmLXR5cGU+PGNvbnRyaWJ1dG9ycz48YXV0aG9ycz48YXV0
aG9yPld5cm9iYSwgRS48L2F1dGhvcj48YXV0aG9yPkt3YXNuaWFrLCBQLjwvYXV0aG9yPjxhdXRo
b3I+TWlsbGVyLCBLLjwvYXV0aG9yPjxhdXRob3I+S29ieWxlY2tpLCBLLjwvYXV0aG9yPjxhdXRo
b3I+T3NpbnNrYSwgTS48L2F1dGhvcj48L2F1dGhvcnM+PC9jb250cmlidXRvcnM+PGF1dGgtYWRk
cmVzcz5OZW5ja2kgSW5zdGl0dXRlIG9mIEV4cGVyaW1lbnRhbCBCaW9sb2d5IG9mIFBvbGlzaCBB
Y2FkZW15IG9mIFNjaWVuY2VzLiBlLnd5cm9iYUBuZW5ja2kuZ292LnBsLjwvYXV0aC1hZGRyZXNz
Pjx0aXRsZXM+PHRpdGxlPlNpdGUtZGlyZWN0ZWQgbXV0YWdlbmVzaXMsIGluIHZpdm8gZWxlY3Ry
b3BvcmF0aW9uIGFuZCBtYXNzIHNwZWN0cm9tZXRyeSBpbiBzZWFyY2ggZm9yIGRldGVybWluYW50
cyBvZiB0aGUgc3ViY2VsbHVsYXIgdGFyZ2V0aW5nIG9mIFJhYjdiIHBhcmFsb2d1ZSBpbiB0aGUg
bW9kZWwgZXVrYXJ5b3RlIFBhcmFtZWNpdW0gb2N0YXVyZWxpYTwvdGl0bGU+PHNlY29uZGFyeS10
aXRsZT5FdXIgSiBIaXN0b2NoZW08L3NlY29uZGFyeS10aXRsZT48L3RpdGxlcz48cGVyaW9kaWNh
bD48ZnVsbC10aXRsZT5FdXIgSiBIaXN0b2NoZW08L2Z1bGwtdGl0bGU+PC9wZXJpb2RpY2FsPjxw
YWdlcz4yNjEyPC9wYWdlcz48dm9sdW1lPjYwPC92b2x1bWU+PG51bWJlcj4yPC9udW1iZXI+PGtl
eXdvcmRzPjxrZXl3b3JkPk11dGFnZW5lc2lzLCBTaXRlLURpcmVjdGVkPC9rZXl3b3JkPjxrZXl3
b3JkPipQYXJhbWVjaXVtL2Vuenltb2xvZ3kvZ2VuZXRpY3M8L2tleXdvcmQ+PGtleXdvcmQ+UHJv
dGVpbiBUcmFuc3BvcnQvcGh5c2lvbG9neTwva2V5d29yZD48a2V5d29yZD4qUHJvdG96b2FuIFBy
b3RlaW5zL2dlbmV0aWNzL21ldGFib2xpc208L2tleXdvcmQ+PGtleXdvcmQ+KnJhYiBHVFAtQmlu
ZGluZyBQcm90ZWlucy9nZW5ldGljcy9tZXRhYm9saXNtPC9rZXl3b3JkPjwva2V5d29yZHM+PGRh
dGVzPjx5ZWFyPjIwMTY8L3llYXI+PHB1Yi1kYXRlcz48ZGF0ZT5BcHIgMTE8L2RhdGU+PC9wdWIt
ZGF0ZXM+PC9kYXRlcz48aXNibj4yMDM4LTgzMDYgKEVsZWN0cm9uaWMpJiN4RDsxMTIxLTc2MFgg
KExpbmtpbmcpPC9pc2JuPjxhY2Nlc3Npb24tbnVtPjI3MzQ5MzE0PC9hY2Nlc3Npb24tbnVtPjx1
cmxzPjxyZWxhdGVkLXVybHM+PHVybD5odHRwczovL3d3dy5uY2JpLm5sbS5uaWguZ292L3B1Ym1l
ZC8yNzM0OTMxNDwvdXJsPjwvcmVsYXRlZC11cmxzPjwvdXJscz48Y3VzdG9tMj5QTUM0OTMzODI1
PC9jdXN0b20yPjxlbGVjdHJvbmljLXJlc291cmNlLW51bT4xMC40MDgxL2VqaC4yMDE2LjI2MTI8
L2VsZWN0cm9uaWMtcmVzb3VyY2UtbnVtPjwvcmVjb3JkPjwvQ2l0ZT48Q2l0ZT48QXV0aG9yPk9z
acWEc2thPC9BdXRob3I+PFllYXI+MjAxMTwvWWVhcj48UmVjTnVtPjk4NTwvUmVjTnVtPjxyZWNv
cmQ+PHJlYy1udW1iZXI+OTg1PC9yZWMtbnVtYmVyPjxmb3JlaWduLWtleXM+PGtleSBhcHA9IkVO
IiBkYi1pZD0ic2Z0cnJkZXgzZWUwem9lOTBhdTUwd2FqeHh4NWE1MGFhc3hmIiB0aW1lc3RhbXA9
IjE0NjI1NDM0NDIiPjk4NTwva2V5PjwvZm9yZWlnbi1rZXlzPjxyZWYtdHlwZSBuYW1lPSJKb3Vy
bmFsIEFydGljbGUiPjE3PC9yZWYtdHlwZT48Y29udHJpYnV0b3JzPjxhdXRob3JzPjxhdXRob3I+
T3NpxYRza2EsIE1hZ2RhbGVuYTwvYXV0aG9yPjxhdXRob3I+V2llamFrLCBKb2xhbnRhPC9hdXRo
b3I+PGF1dGhvcj5XeXB5Y2gsIEVtaWxpYTwvYXV0aG9yPjxhdXRob3I+Qmlsc2tpLCBIZW5yeWs8
L2F1dGhvcj48YXV0aG9yPkJhcnRvc2lld2ljeiwgUmFmYcWCPC9hdXRob3I+PGF1dGhvcj5XeXJv
YmEsIEVsxbxiaWV0YTwvYXV0aG9yPjwvYXV0aG9ycz48L2NvbnRyaWJ1dG9ycz48YXV0aC1hZGRy
ZXNzPk5lbmNraSBJbnN0aXR1dGUgb2YgRXhwZXJpbWVudGFsIEJpb2xvZ3ksIFdhcnN6YXdhLCBQ
b2xhbmQuPC9hdXRoLWFkZHJlc3M+PHRpdGxlcz48dGl0bGU+RGlzdGluY3QgZXhwcmVzc2lvbiwg
bG9jYWxpemF0aW9uIGFuZCBmdW5jdGlvbiBvZiB0d28gUmFiNyBwcm90ZWlucyBlbmNvZGVkIGJ5
IHBhcmFsb2dvdXMgZ2VuZXMgaW4gYSBmcmVlLWxpdmluZyBtb2RlbCBldWthcnlvdGUuPC90aXRs
ZT48c2Vjb25kYXJ5LXRpdGxlPkFjdGEgYmlvY2hpbWljYSBQb2xvbmljYTwvc2Vjb25kYXJ5LXRp
dGxlPjwvdGl0bGVzPjxwZXJpb2RpY2FsPjxmdWxsLXRpdGxlPkFjdGEgYmlvY2hpbWljYSBQb2xv
bmljYTwvZnVsbC10aXRsZT48L3BlcmlvZGljYWw+PHBhZ2VzPjU5Ny02MDc8L3BhZ2VzPjx2b2x1
bWU+NTg8L3ZvbHVtZT48bnVtYmVyPjQ8L251bWJlcj48ZGF0ZXM+PHllYXI+MjAxMTwveWVhcj48
L2RhdGVzPjxhY2Nlc3Npb24tbnVtPjIyMDMwNTU1PC9hY2Nlc3Npb24tbnVtPjxsYWJlbD5yMDY5
NDE8L2xhYmVsPjx1cmxzPjxyZWxhdGVkLXVybHM+PHVybD5odHRwOi8vZXV0aWxzLm5jYmkubmxt
Lm5paC5nb3YvZW50cmV6L2V1dGlscy9lbGluay5mY2dpP2RiZnJvbT1wdWJtZWQmYW1wO2FtcDtp
ZD0yMjAzMDU1NSZhbXA7YW1wO3JldG1vZGU9cmVmJmFtcDthbXA7Y21kPXBybGlua3M8L3VybD48
L3JlbGF0ZWQtdXJscz48cGRmLXVybHM+PHVybD5maWxlOi8vbG9jYWxob3N0L1VzZXJzL2x5ZDEv
Qm94JTIwU3luYy9QYXBlcnMyL0FydGljbGVzLzIwMTEvT3NpJUM1JTg0c2thL09zaSVDNSU4NHNr
YTIwMTFBY3RhJTIwQmlvY2hpbSUyMFBvbC0yLnBkZjwvdXJsPjwvcGRmLXVybHM+PC91cmxzPjxj
dXN0b20zPnBhcGVyczI6Ly9wdWJsaWNhdGlvbi91dWlkL0IxMjY2Mzk2LTNERDktNDZERS04ODI1
LUFGN0JEMDI1QkE0NzwvY3VzdG9tMz48bGFuZ3VhZ2U+RW5nbGlzaDwvbGFuZ3VhZ2U+PC9yZWNv
cmQ+PC9DaXRlPjwvRW5kTm90ZT5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</w:t>
      </w:r>
      <w:hyperlink w:anchor="_ENREF_16" w:tooltip="Wyroba, 2016 #1509" w:history="1">
        <w:r>
          <w:rPr>
            <w:rFonts w:ascii="Times New Roman" w:hAnsi="Times New Roman" w:cs="Times New Roman"/>
            <w:noProof/>
          </w:rPr>
          <w:t>16</w:t>
        </w:r>
      </w:hyperlink>
      <w:r>
        <w:rPr>
          <w:rFonts w:ascii="Times New Roman" w:hAnsi="Times New Roman" w:cs="Times New Roman"/>
          <w:noProof/>
        </w:rPr>
        <w:t xml:space="preserve">, </w:t>
      </w:r>
      <w:hyperlink w:history="1">
        <w:r>
          <w:rPr>
            <w:rFonts w:ascii="Times New Roman" w:hAnsi="Times New Roman" w:cs="Times New Roman"/>
            <w:noProof/>
          </w:rPr>
          <w:t>17</w:t>
        </w:r>
      </w:hyperlink>
      <w:r>
        <w:rPr>
          <w:rFonts w:ascii="Times New Roman" w:hAnsi="Times New Roman" w:cs="Times New Roman"/>
          <w:noProof/>
        </w:rPr>
        <w:t>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B. Alignment of the conserved region of the RILP protein sequences. Arrows denote the 17 highly conserved amino acids used in analysis for Table 1.</w:t>
      </w:r>
      <w:r w:rsidR="003F3EF7">
        <w:rPr>
          <w:rFonts w:ascii="Times New Roman" w:hAnsi="Times New Roman" w:cs="Times New Roman"/>
        </w:rPr>
        <w:t xml:space="preserve"> C-F. Structures of Rab7 and RILP dimers to illustrate the binding interface. From </w:t>
      </w:r>
      <w:r w:rsidR="006346E9">
        <w:rPr>
          <w:rFonts w:ascii="Times New Roman" w:hAnsi="Times New Roman" w:cs="Times New Roman"/>
        </w:rPr>
        <w:t xml:space="preserve">reference (28), Wu </w:t>
      </w:r>
      <w:r w:rsidR="006346E9">
        <w:rPr>
          <w:rFonts w:ascii="Times New Roman" w:hAnsi="Times New Roman" w:cs="Times New Roman"/>
          <w:i/>
        </w:rPr>
        <w:t>et al</w:t>
      </w:r>
      <w:r w:rsidR="006346E9">
        <w:rPr>
          <w:rFonts w:ascii="Times New Roman" w:hAnsi="Times New Roman" w:cs="Times New Roman"/>
        </w:rPr>
        <w:t>, 2005, The EMBO Journal.</w:t>
      </w:r>
    </w:p>
    <w:p w14:paraId="67678ED2" w14:textId="4BBAA590" w:rsidR="00093DD3" w:rsidRDefault="00093DD3"/>
    <w:sectPr w:rsidR="00093DD3" w:rsidSect="00D6122D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36B74"/>
    <w:rsid w:val="00093DD3"/>
    <w:rsid w:val="00133504"/>
    <w:rsid w:val="00236B74"/>
    <w:rsid w:val="003F3EF7"/>
    <w:rsid w:val="005B1A5B"/>
    <w:rsid w:val="006346E9"/>
    <w:rsid w:val="00735E05"/>
    <w:rsid w:val="007F61A4"/>
    <w:rsid w:val="00802808"/>
    <w:rsid w:val="009815A3"/>
    <w:rsid w:val="00A36BCB"/>
    <w:rsid w:val="00AF4FBA"/>
    <w:rsid w:val="00B557DA"/>
    <w:rsid w:val="00D6122D"/>
    <w:rsid w:val="00EB7CA2"/>
    <w:rsid w:val="00F151CF"/>
    <w:rsid w:val="00FE6219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485AFA2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151CF"/>
    <w:rPr>
      <w:sz w:val="24"/>
      <w:szCs w:val="24"/>
    </w:rPr>
  </w:style>
  <w:style w:type="paragraph" w:styleId="Heading6">
    <w:name w:val="heading 6"/>
    <w:basedOn w:val="Normal"/>
    <w:next w:val="Normal"/>
    <w:link w:val="Heading6Char"/>
    <w:rsid w:val="00802808"/>
    <w:pPr>
      <w:outlineLvl w:val="5"/>
    </w:pPr>
    <w:rPr>
      <w:rFonts w:eastAsia="Cambria"/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basedOn w:val="DefaultParagraphFont"/>
    <w:link w:val="Heading6"/>
    <w:rsid w:val="00802808"/>
    <w:rPr>
      <w:rFonts w:eastAsia="Cambria"/>
      <w:b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3DD3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3DD3"/>
    <w:rPr>
      <w:rFonts w:ascii="Lucida Grande" w:hAnsi="Lucida Grande" w:cs="Lucida Grande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3F3EF7"/>
    <w:pPr>
      <w:spacing w:before="100" w:beforeAutospacing="1" w:after="100" w:afterAutospacing="1"/>
    </w:pPr>
    <w:rPr>
      <w:rFonts w:ascii="Times" w:hAnsi="Times" w:cs="Times New Roman"/>
      <w:sz w:val="20"/>
      <w:szCs w:val="20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151CF"/>
    <w:rPr>
      <w:sz w:val="24"/>
      <w:szCs w:val="24"/>
    </w:rPr>
  </w:style>
  <w:style w:type="paragraph" w:styleId="Heading6">
    <w:name w:val="heading 6"/>
    <w:basedOn w:val="Normal"/>
    <w:next w:val="Normal"/>
    <w:link w:val="Heading6Char"/>
    <w:rsid w:val="00802808"/>
    <w:pPr>
      <w:outlineLvl w:val="5"/>
    </w:pPr>
    <w:rPr>
      <w:rFonts w:eastAsia="Cambria"/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basedOn w:val="DefaultParagraphFont"/>
    <w:link w:val="Heading6"/>
    <w:rsid w:val="00802808"/>
    <w:rPr>
      <w:rFonts w:eastAsia="Cambria"/>
      <w:b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3DD3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3DD3"/>
    <w:rPr>
      <w:rFonts w:ascii="Lucida Grande" w:hAnsi="Lucida Grande" w:cs="Lucida Grande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3F3EF7"/>
    <w:pPr>
      <w:spacing w:before="100" w:beforeAutospacing="1" w:after="100" w:afterAutospacing="1"/>
    </w:pPr>
    <w:rPr>
      <w:rFonts w:ascii="Times" w:hAnsi="Times" w:cs="Times New Roman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image" Target="media/image2.tiff"/><Relationship Id="rId7" Type="http://schemas.openxmlformats.org/officeDocument/2006/relationships/image" Target="media/image3.png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107</Words>
  <Characters>611</Characters>
  <Application>Microsoft Macintosh Word</Application>
  <DocSecurity>0</DocSecurity>
  <Lines>5</Lines>
  <Paragraphs>1</Paragraphs>
  <ScaleCrop>false</ScaleCrop>
  <Company>University of Vermont</Company>
  <LinksUpToDate>false</LinksUpToDate>
  <CharactersWithSpaces>7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dia Bright</dc:creator>
  <cp:keywords/>
  <dc:description/>
  <cp:lastModifiedBy>Lydia Bright</cp:lastModifiedBy>
  <cp:revision>5</cp:revision>
  <dcterms:created xsi:type="dcterms:W3CDTF">2018-02-09T13:13:00Z</dcterms:created>
  <dcterms:modified xsi:type="dcterms:W3CDTF">2018-05-15T22:22:00Z</dcterms:modified>
</cp:coreProperties>
</file>